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170F8" w14:textId="43D8AB38" w:rsidR="00445AB7" w:rsidRDefault="00445AB7" w:rsidP="00BC2792">
      <w:pPr>
        <w:pStyle w:val="Heading1"/>
      </w:pPr>
      <w:r>
        <w:t>Abstract</w:t>
      </w:r>
    </w:p>
    <w:p w14:paraId="20A7985D" w14:textId="77777777" w:rsidR="00445AB7" w:rsidRDefault="00445AB7" w:rsidP="00445AB7">
      <w:pPr>
        <w:spacing w:after="0"/>
        <w:rPr>
          <w:rFonts w:ascii="Arial" w:hAnsi="Arial" w:cs="Arial"/>
          <w:b/>
          <w:sz w:val="24"/>
          <w:szCs w:val="24"/>
        </w:rPr>
      </w:pPr>
    </w:p>
    <w:p w14:paraId="588CD917" w14:textId="77777777" w:rsidR="00445AB7" w:rsidRDefault="00445AB7" w:rsidP="00445AB7">
      <w:pPr>
        <w:spacing w:line="240" w:lineRule="auto"/>
        <w:jc w:val="both"/>
        <w:rPr>
          <w:rFonts w:ascii="Arial" w:hAnsi="Arial" w:cs="Arial"/>
        </w:rPr>
      </w:pPr>
      <w:r>
        <w:rPr>
          <w:rFonts w:ascii="Arial" w:hAnsi="Arial" w:cs="Arial"/>
        </w:rPr>
        <w:t xml:space="preserve">Animal cruelty cases can involve a variety of mistreatments to domestic animals.  A common source of abuse is the use of heat sources, such as ovens, hot surfaces and microwaves. Analysis of damage to skin by a veterinarian is a key aspect of these investigations but additional information can be provided by observing the hair of the animal, including heat source type and exposure time. </w:t>
      </w:r>
    </w:p>
    <w:p w14:paraId="2E7125C4" w14:textId="77777777" w:rsidR="00445AB7" w:rsidRDefault="00445AB7" w:rsidP="00445AB7">
      <w:pPr>
        <w:spacing w:line="240" w:lineRule="auto"/>
        <w:jc w:val="both"/>
        <w:rPr>
          <w:rFonts w:ascii="Arial" w:hAnsi="Arial" w:cs="Arial"/>
        </w:rPr>
      </w:pPr>
      <w:r>
        <w:rPr>
          <w:rFonts w:ascii="Arial" w:hAnsi="Arial" w:cs="Arial"/>
        </w:rPr>
        <w:t>This study developed an objective grading system for the analysis of heat damage in hairs which can be used to quantify different damage characteristics including bubbling, discolouration, expansion of hair, fractures, changes to the medulla and scales and scale removal/melting. This grading scheme was applied to the investigation of dog (</w:t>
      </w:r>
      <w:r>
        <w:rPr>
          <w:rFonts w:ascii="Arial" w:hAnsi="Arial" w:cs="Arial"/>
          <w:i/>
          <w:iCs/>
        </w:rPr>
        <w:t xml:space="preserve">Canis familiaris) </w:t>
      </w:r>
      <w:r>
        <w:rPr>
          <w:rFonts w:ascii="Arial" w:hAnsi="Arial" w:cs="Arial"/>
        </w:rPr>
        <w:t>skin samples with full pelage and loose hairs exposed to microwaves and a heated environment in order to identify any distinguishing damage characteristics from the two different heated environments.</w:t>
      </w:r>
    </w:p>
    <w:p w14:paraId="45C2A4F2" w14:textId="77777777" w:rsidR="00445AB7" w:rsidRDefault="00445AB7" w:rsidP="00445AB7">
      <w:pPr>
        <w:spacing w:line="240" w:lineRule="auto"/>
        <w:jc w:val="both"/>
        <w:rPr>
          <w:rFonts w:ascii="Arial" w:hAnsi="Arial" w:cs="Arial"/>
        </w:rPr>
      </w:pPr>
      <w:r>
        <w:rPr>
          <w:rFonts w:ascii="Arial" w:hAnsi="Arial" w:cs="Arial"/>
        </w:rPr>
        <w:t xml:space="preserve">Samples were exposed to a furnace for 1 minute at different temperature ranges (50-350°C with 50°C intervals) and also a microwave at maximum power for different time periods (15, 30, 45, 60, 120, 180, 240 and 300 seconds). Hairs were extracted for examination using high powered light microscopy and scanning electron microscopy. </w:t>
      </w:r>
    </w:p>
    <w:p w14:paraId="573EC276" w14:textId="77777777" w:rsidR="00445AB7" w:rsidRDefault="00445AB7" w:rsidP="00445AB7">
      <w:pPr>
        <w:spacing w:line="240" w:lineRule="auto"/>
        <w:jc w:val="both"/>
        <w:rPr>
          <w:rFonts w:ascii="Arial" w:eastAsia="Arial" w:hAnsi="Arial" w:cs="Arial"/>
        </w:rPr>
      </w:pPr>
      <w:r>
        <w:rPr>
          <w:rFonts w:ascii="Arial" w:eastAsia="Arial" w:hAnsi="Arial" w:cs="Arial"/>
        </w:rPr>
        <w:t xml:space="preserve">Overall, it can be determined that the type of damage observed is influenced by the nature of heat applied and the context and substrate in which the hair is situated at the time of exposure. Using Principal Component Analysis (PCA) it was concluded that as temperature increases in a furnace so does the severity of each of the damage characteristics observed. It can be noted that with furnace exposure, any one of the characteristics could be used to indicate the temperature to which it has been exposed. For furnace exposed samples there was no significant difference between loose or embedded hairs. </w:t>
      </w:r>
    </w:p>
    <w:p w14:paraId="1DB70DF3" w14:textId="77777777" w:rsidR="00445AB7" w:rsidRDefault="00445AB7" w:rsidP="00445AB7">
      <w:pPr>
        <w:spacing w:line="240" w:lineRule="auto"/>
        <w:jc w:val="both"/>
        <w:rPr>
          <w:rFonts w:ascii="Arial" w:hAnsi="Arial" w:cs="Arial"/>
        </w:rPr>
      </w:pPr>
      <w:r>
        <w:rPr>
          <w:rFonts w:ascii="Arial" w:eastAsia="Arial" w:hAnsi="Arial" w:cs="Arial"/>
        </w:rPr>
        <w:t xml:space="preserve">PCA analysis determined that there are two independent forms of damage that occur when hairs are exposed to microwave radiation, these are: increased bubbling and discolouration in the root and increased bubbling and discolouration of the shaft and tip. Exposure time is correlated with both the root and shaft/tip observations. </w:t>
      </w:r>
      <w:r>
        <w:rPr>
          <w:rFonts w:ascii="Arial" w:hAnsi="Arial" w:cs="Arial"/>
          <w:i/>
          <w:iCs/>
        </w:rPr>
        <w:t xml:space="preserve"> </w:t>
      </w:r>
    </w:p>
    <w:p w14:paraId="72D25995" w14:textId="22C1069E" w:rsidR="00445AB7" w:rsidRDefault="00445AB7" w:rsidP="00445AB7">
      <w:pPr>
        <w:spacing w:line="240" w:lineRule="auto"/>
        <w:jc w:val="both"/>
        <w:rPr>
          <w:rFonts w:ascii="Arial" w:hAnsi="Arial" w:cs="Arial"/>
        </w:rPr>
      </w:pPr>
      <w:r>
        <w:rPr>
          <w:rFonts w:ascii="Arial" w:hAnsi="Arial" w:cs="Arial"/>
        </w:rPr>
        <w:t>The results indicated some clear distinctions between heat source and exposure useful for the objective interpretation of such evidence.  This standardised approach for the observation of heat damage characteristics in animal hair provides investigators with a tool to differentiate between methods of abuse, providing a greater understanding of the crime committed.</w:t>
      </w:r>
    </w:p>
    <w:p w14:paraId="0AC3AF8E" w14:textId="77777777" w:rsidR="00445AB7" w:rsidRDefault="00445AB7" w:rsidP="00445AB7">
      <w:pPr>
        <w:rPr>
          <w:rFonts w:ascii="Arial" w:hAnsi="Arial" w:cs="Arial"/>
        </w:rPr>
      </w:pPr>
    </w:p>
    <w:p w14:paraId="103288F8" w14:textId="6A2D4D12" w:rsidR="00445AB7" w:rsidRDefault="00445AB7" w:rsidP="00BC2792">
      <w:pPr>
        <w:pStyle w:val="Heading1"/>
      </w:pPr>
      <w:r>
        <w:t>Keywords</w:t>
      </w:r>
    </w:p>
    <w:p w14:paraId="7DBD5646" w14:textId="77777777" w:rsidR="00445AB7" w:rsidRDefault="00445AB7" w:rsidP="00BC2792"/>
    <w:p w14:paraId="63A3C6DF" w14:textId="77777777" w:rsidR="00445AB7" w:rsidRDefault="00445AB7" w:rsidP="00445AB7">
      <w:pPr>
        <w:pStyle w:val="ListParagraph"/>
        <w:numPr>
          <w:ilvl w:val="0"/>
          <w:numId w:val="1"/>
        </w:numPr>
        <w:rPr>
          <w:rFonts w:ascii="Arial" w:hAnsi="Arial" w:cs="Arial"/>
        </w:rPr>
      </w:pPr>
      <w:r>
        <w:rPr>
          <w:rFonts w:ascii="Arial" w:hAnsi="Arial" w:cs="Arial"/>
        </w:rPr>
        <w:t xml:space="preserve">Forensic animal hair analysis </w:t>
      </w:r>
    </w:p>
    <w:p w14:paraId="1D113434" w14:textId="77777777" w:rsidR="00445AB7" w:rsidRDefault="00445AB7" w:rsidP="00445AB7">
      <w:pPr>
        <w:pStyle w:val="ListParagraph"/>
        <w:numPr>
          <w:ilvl w:val="0"/>
          <w:numId w:val="1"/>
        </w:numPr>
        <w:rPr>
          <w:rFonts w:ascii="Arial" w:hAnsi="Arial" w:cs="Arial"/>
        </w:rPr>
      </w:pPr>
      <w:r>
        <w:rPr>
          <w:rFonts w:ascii="Arial" w:hAnsi="Arial" w:cs="Arial"/>
        </w:rPr>
        <w:t>Canine hair</w:t>
      </w:r>
    </w:p>
    <w:p w14:paraId="380C648A" w14:textId="77777777" w:rsidR="00445AB7" w:rsidRDefault="00445AB7" w:rsidP="00445AB7">
      <w:pPr>
        <w:pStyle w:val="ListParagraph"/>
        <w:numPr>
          <w:ilvl w:val="0"/>
          <w:numId w:val="1"/>
        </w:numPr>
        <w:rPr>
          <w:rFonts w:ascii="Arial" w:hAnsi="Arial" w:cs="Arial"/>
        </w:rPr>
      </w:pPr>
      <w:r>
        <w:rPr>
          <w:rFonts w:ascii="Arial" w:hAnsi="Arial" w:cs="Arial"/>
        </w:rPr>
        <w:t xml:space="preserve">Heat damage </w:t>
      </w:r>
    </w:p>
    <w:p w14:paraId="4E79DE12" w14:textId="77777777" w:rsidR="00445AB7" w:rsidRDefault="00445AB7" w:rsidP="00445AB7">
      <w:pPr>
        <w:pStyle w:val="ListParagraph"/>
        <w:numPr>
          <w:ilvl w:val="0"/>
          <w:numId w:val="1"/>
        </w:numPr>
        <w:rPr>
          <w:rFonts w:ascii="Arial" w:hAnsi="Arial" w:cs="Arial"/>
        </w:rPr>
      </w:pPr>
      <w:r>
        <w:rPr>
          <w:rFonts w:ascii="Arial" w:hAnsi="Arial" w:cs="Arial"/>
        </w:rPr>
        <w:t>Microscopy</w:t>
      </w:r>
    </w:p>
    <w:p w14:paraId="34492D82" w14:textId="77777777" w:rsidR="00445AB7" w:rsidRDefault="00445AB7" w:rsidP="00445AB7">
      <w:pPr>
        <w:pStyle w:val="ListParagraph"/>
        <w:numPr>
          <w:ilvl w:val="0"/>
          <w:numId w:val="1"/>
        </w:numPr>
        <w:rPr>
          <w:rFonts w:ascii="Arial" w:hAnsi="Arial" w:cs="Arial"/>
        </w:rPr>
      </w:pPr>
      <w:r>
        <w:rPr>
          <w:rFonts w:ascii="Arial" w:hAnsi="Arial" w:cs="Arial"/>
        </w:rPr>
        <w:t xml:space="preserve">Grading scheme </w:t>
      </w:r>
    </w:p>
    <w:p w14:paraId="547A6AA8" w14:textId="3BF565D9" w:rsidR="00157807" w:rsidRPr="00BC2792" w:rsidRDefault="00445AB7" w:rsidP="00BC2792">
      <w:pPr>
        <w:pStyle w:val="ListParagraph"/>
        <w:numPr>
          <w:ilvl w:val="0"/>
          <w:numId w:val="1"/>
        </w:numPr>
        <w:rPr>
          <w:rFonts w:ascii="Arial" w:hAnsi="Arial" w:cs="Arial"/>
        </w:rPr>
      </w:pPr>
      <w:r>
        <w:rPr>
          <w:rFonts w:ascii="Arial" w:hAnsi="Arial" w:cs="Arial"/>
        </w:rPr>
        <w:t>Animal abuse cases</w:t>
      </w:r>
      <w:bookmarkStart w:id="0" w:name="_GoBack"/>
      <w:bookmarkEnd w:id="0"/>
    </w:p>
    <w:p w14:paraId="434117E2" w14:textId="77777777" w:rsidR="00F81203" w:rsidRDefault="00F81203" w:rsidP="00F81203">
      <w:pPr>
        <w:pStyle w:val="Heading1"/>
        <w:spacing w:line="276" w:lineRule="auto"/>
        <w:rPr>
          <w:rFonts w:ascii="Arial" w:hAnsi="Arial" w:cs="Arial"/>
        </w:rPr>
      </w:pPr>
      <w:bookmarkStart w:id="1" w:name="_Hlk42761681"/>
      <w:r>
        <w:rPr>
          <w:rFonts w:ascii="Arial" w:hAnsi="Arial" w:cs="Arial"/>
        </w:rPr>
        <w:lastRenderedPageBreak/>
        <w:t>1.0 Introduction</w:t>
      </w:r>
    </w:p>
    <w:p w14:paraId="333E13C4" w14:textId="77777777" w:rsidR="00F81203" w:rsidRDefault="00F81203" w:rsidP="00F81203">
      <w:pPr>
        <w:spacing w:line="276" w:lineRule="auto"/>
        <w:jc w:val="both"/>
        <w:rPr>
          <w:rFonts w:ascii="Arial" w:hAnsi="Arial" w:cs="Arial"/>
        </w:rPr>
      </w:pPr>
      <w:r>
        <w:rPr>
          <w:rFonts w:ascii="Arial" w:hAnsi="Arial" w:cs="Arial"/>
        </w:rPr>
        <w:t>Hair evidence is a common type of trace evidence encountered at crime scenes, due to their ability to shed easily.  The ubiquitous nature of hairs and the intelligence information that may be gathered from analysing this form of evidence means they can be valuable in crimes against animals, such as animal abuse and wildlife persecution.  Hairs can readily shed from the skin of both humans and animals, transferring to objects and individuals during the commission of a crime</w:t>
      </w:r>
      <w:r>
        <w:fldChar w:fldCharType="begin" w:fldLock="1"/>
      </w:r>
      <w:r>
        <w:rPr>
          <w:rFonts w:ascii="Arial" w:hAnsi="Arial" w:cs="Arial"/>
        </w:rPr>
        <w:instrText>ADDIN CSL_CITATION { "citationItems" : [ { "id" : "ITEM-1", "itemData" : { "DOI" : "10.1016/S1353-1131(99)90078-0", "ISBN" : "0022-1198 (Print)\\r0022-1198 (Linking)", "ISSN" : "13531131", "PMID" : "9987873", "abstract" : "In six forensic cases involving murder, bank robbery, theft and poaching, evidence material comprising shed hairs supposedly originating from dogs or wolves was analyzed by mitochondrial (mt) DNA sequencing. A 79 bp segment of the control region was amplified, sequenced, and compared with an established database of the domestic dog and wolf populations. In three murder cases exclusions of all eight suspects could be made. Furthermore, two of the murders could be linked to each other by a rare sequence variant, and the breed of the dog was indicated. In a theft case and a bank robbery a link could be established between the evidence material and the suspects. In a case of suspected wolf poaching, it could be established that the evidential material was of dog rather than wolf origin. We conclude that single hairs from common pets are suitable for DNA analysis and that the described method has proved to be a valuable tool for forensic investigations.", "author" : [ { "dropping-particle" : "", "family" : "Savolainen", "given" : "P", "non-dropping-particle" : "", "parse-names" : false, "suffix" : "" }, { "dropping-particle" : "", "family" : "Lundeberg", "given" : "J", "non-dropping-particle" : "", "parse-names" : false, "suffix" : "" } ], "container-title" : "Journal of forensic sciences", "id" : "ITEM-1", "issue" : "May 1998", "issued" : { "date-parts" : [ [ "1999" ] ] }, "page" : "77-81", "title" : "Forensic evidence based on mtDNA from dog and wolf hairs.", "type" : "article-journal", "volume" : "44" }, "uris" : [ "http://www.mendeley.com/documents/?uuid=6c4d1da1-6273-4246-8bf6-3a1224afc898" ] } ], "mendeley" : { "formattedCitation" : "[1]", "plainTextFormattedCitation" : "[1]", "previouslyFormattedCitation" : "[1]" }, "properties" : { "noteIndex" : 0 }, "schema" : "https://github.com/citation-style-language/schema/raw/master/csl-citation.json" }</w:instrText>
      </w:r>
      <w:r>
        <w:fldChar w:fldCharType="separate"/>
      </w:r>
      <w:r>
        <w:rPr>
          <w:rFonts w:ascii="Arial" w:hAnsi="Arial" w:cs="Arial"/>
          <w:noProof/>
        </w:rPr>
        <w:t>[1]</w:t>
      </w:r>
      <w:r>
        <w:fldChar w:fldCharType="end"/>
      </w:r>
      <w:r>
        <w:rPr>
          <w:rFonts w:ascii="Arial" w:hAnsi="Arial" w:cs="Arial"/>
        </w:rPr>
        <w:t xml:space="preserve">. This transfer may link individuals to scenes, victims and objects.  In addition to this, hair evidence may be used to provide intelligence, including details pertaining to the donor’s appearance and any damage incurred to the hair through deliberate actions or otherwise. The latter is particularly useful when ascertaining the nature of abuse that may have been subjected to an animal.  </w:t>
      </w:r>
    </w:p>
    <w:p w14:paraId="6F8917CC" w14:textId="77777777" w:rsidR="00F81203" w:rsidRDefault="00F81203" w:rsidP="00F81203">
      <w:pPr>
        <w:spacing w:line="276" w:lineRule="auto"/>
        <w:jc w:val="both"/>
        <w:rPr>
          <w:rFonts w:ascii="Arial" w:hAnsi="Arial" w:cs="Arial"/>
        </w:rPr>
      </w:pPr>
      <w:r>
        <w:rPr>
          <w:rFonts w:ascii="Arial" w:hAnsi="Arial" w:cs="Arial"/>
        </w:rPr>
        <w:t xml:space="preserve">Both human and animal hairs consist of </w:t>
      </w:r>
      <w:r>
        <w:rPr>
          <w:rFonts w:ascii="Arial" w:hAnsi="Arial" w:cs="Arial"/>
          <w:lang w:val="en-US"/>
        </w:rPr>
        <w:t xml:space="preserve">three regions: the root (proximal end), the shaft and the tip (distal end), also known as the shield region in animal hairs, and three </w:t>
      </w:r>
      <w:r>
        <w:rPr>
          <w:rFonts w:ascii="Arial" w:hAnsi="Arial" w:cs="Arial"/>
        </w:rPr>
        <w:t xml:space="preserve">structural layers. The cuticle is the outermost layer, which comprises of overlapping scales and normally do not contain pigment [2]. The medulla is the central core of air-filled cells and vacuoles whose structure can vary dramatically in animal hair. The cortex, </w:t>
      </w:r>
      <w:r>
        <w:rPr>
          <w:rFonts w:ascii="Arial" w:hAnsi="Arial" w:cs="Arial"/>
          <w:lang w:val="en-US"/>
        </w:rPr>
        <w:t xml:space="preserve">which consists of spindle shaped cells, makes up the main component of the hair [3]. </w:t>
      </w:r>
      <w:r>
        <w:rPr>
          <w:rFonts w:ascii="Arial" w:hAnsi="Arial" w:cs="Arial"/>
        </w:rPr>
        <w:t xml:space="preserve">Each of these three layers contain characteristics which can be used to compare one hair to another and provide information as to whether the hair has been exposed to any environmental conditions, such as heat.  In animal hairs, the characteristics that can be observed include, but are not limited to; the scale pattern, scale count (cuticle characteristics); medulla type and medulla ratio (medulla characteristics); and pigment granule size/distribution and presence of ovoid bodies (cortex characteristics). </w:t>
      </w:r>
    </w:p>
    <w:p w14:paraId="7962E5E4" w14:textId="77777777" w:rsidR="00F81203" w:rsidRDefault="00F81203" w:rsidP="00F81203">
      <w:pPr>
        <w:spacing w:line="276" w:lineRule="auto"/>
        <w:jc w:val="both"/>
        <w:rPr>
          <w:rFonts w:ascii="Arial" w:hAnsi="Arial" w:cs="Arial"/>
        </w:rPr>
      </w:pPr>
      <w:r>
        <w:rPr>
          <w:rFonts w:ascii="Arial" w:hAnsi="Arial" w:cs="Arial"/>
        </w:rPr>
        <w:t xml:space="preserve">Keratin makes up more than 90% of the dry weight of hair, with the outer cuticle being rich in cystine and the cortex containing low-sulphur proteins interspersed within a medium of high-sulphur and glycine/tyrosine-rich proteins [4].  The structure of keratin offers protection to heat and chemicals due to the large amount of disulphide bonds and three-dimensional structure. The keratin fibre structure, as its currently understood, is described in Kadir </w:t>
      </w:r>
      <w:r>
        <w:rPr>
          <w:rFonts w:ascii="Arial" w:hAnsi="Arial" w:cs="Arial"/>
          <w:i/>
        </w:rPr>
        <w:t>et al’s</w:t>
      </w:r>
      <w:r>
        <w:rPr>
          <w:rFonts w:ascii="Arial" w:hAnsi="Arial" w:cs="Arial"/>
        </w:rPr>
        <w:t xml:space="preserve"> 2017 study [5].</w:t>
      </w:r>
    </w:p>
    <w:p w14:paraId="621A5489" w14:textId="77777777" w:rsidR="00F81203" w:rsidRDefault="00F81203" w:rsidP="00F81203">
      <w:pPr>
        <w:spacing w:line="276" w:lineRule="auto"/>
        <w:jc w:val="both"/>
        <w:rPr>
          <w:rFonts w:ascii="Arial" w:hAnsi="Arial" w:cs="Arial"/>
        </w:rPr>
      </w:pPr>
      <w:r>
        <w:rPr>
          <w:rFonts w:ascii="Arial" w:hAnsi="Arial" w:cs="Arial"/>
          <w:lang w:val="en-US"/>
        </w:rPr>
        <w:t xml:space="preserve">Hair is generally believed to be stable and able to withstand external conditions; this is in part due to its outer cuticle layer which acts as protection to the internal cortex.  Although hair withstands degradation much better than other biological samples, over time the outer cuticle will gradually erode [6].  The cuticle often shows weathering and damage before other internal areas of the hair which may involve the wearing down of the cuticle scales making it noticeably irregular and damaged.  Abrasion damage is generally seen nearer the tip due to this area being exposed to external day-to-day damage, such as grooming [7].  When damage becomes more extreme, the cuticle may start to crack, lift off or be lost completely exposing the internal cortex, this can lead to frayed ends and split tips. Hairs will also still be affected by extreme conditions, including high temperatures [8].  If the outer cuticle layer of the hair is damaged in some manner, this can allow access to the cortex and therefore degradation may be accelerated.  </w:t>
      </w:r>
    </w:p>
    <w:p w14:paraId="2729FD96" w14:textId="77777777" w:rsidR="00F81203" w:rsidRDefault="00F81203" w:rsidP="00F81203">
      <w:pPr>
        <w:spacing w:line="276" w:lineRule="auto"/>
        <w:jc w:val="both"/>
        <w:rPr>
          <w:rFonts w:ascii="Arial" w:hAnsi="Arial" w:cs="Arial"/>
        </w:rPr>
      </w:pPr>
      <w:r>
        <w:rPr>
          <w:rFonts w:ascii="Arial" w:hAnsi="Arial" w:cs="Arial"/>
        </w:rPr>
        <w:t xml:space="preserve">The microscopic analysis of the morphological features within animal hairs has been studied in a forensic context for use in both crimes against humans and animals for many years </w:t>
      </w:r>
      <w:r>
        <w:fldChar w:fldCharType="begin" w:fldLock="1"/>
      </w:r>
      <w:r>
        <w:rPr>
          <w:rFonts w:ascii="Arial" w:hAnsi="Arial" w:cs="Arial"/>
        </w:rPr>
        <w:instrText>ADDIN CSL_CITATION { "citationItems" : [ { "id" : "ITEM-1", "itemData" : { "DOI" : "10.1016/S0015-7368(88)72862-5", "ISSN" : "00157368", "abstract" : "The identification of animal hairs is generally recognised to be one of the more difficult types of examination with which forensic scientists have to deal. The main reason for this is the variation that can exist within a species and even between hairs from the same animal. A considerable amount of experience is therefore required before the identification of animal hairs can be carried out with confidence. However, cases involving animal hairs are infrequent and experience is not readily acquired through casework alone. It is with these considerations in mind that a key has been produced for the identification of those animal hairs most likely to be encountered in casework in the United Kingdom. It is designed primarily for those scientists with relatively little experience in this field and should be used in conjunction with existing texts [l, 21. The key takes into account the variations that exist and there is particular emphasis to ensure that false exclusions do not occur. It is important to note that features must only be used positively; conclusions should not be drawn from the absence of a feature.", "author" : [ { "dropping-particle" : "", "family" : "Moore", "given" : "J E", "non-dropping-particle" : "", "parse-names" : false, "suffix" : "" } ], "container-title" : "Forensic Science", "id" : "ITEM-1", "issued" : { "date-parts" : [ [ "1988" ] ] }, "page" : "335-339", "title" : "A key for the identification of animal hairs", "type" : "article-journal", "volume" : "28" }, "uris" : [ "http://www.mendeley.com/documents/?uuid=9a4ee25c-3153-49c9-ae5b-7cfe650ebb84" ] }, { "id" : "ITEM-2", "itemData" : { "author" : [ { "dropping-particle" : "", "family" : "Partin", "given" : "Kristen D", "non-dropping-particle" : "", "parse-names" : false, "suffix" : "" }, { "dropping-particle" : "", "family" : "Associates", "given" : "Mccrone", "non-dropping-particle" : "", "parse-names" : false, "suffix" : "" } ], "id" : "ITEM-2", "issued" : { "date-parts" : [ [ "2004" ] ] }, "title" : "MODERN MICROSCOPY JOURNAL A Microscopical Study of Exotic Animal Hair : Part 1", "type" : "article-journal", "volume" : "2003" }, "uris" : [ "http://www.mendeley.com/documents/?uuid=e3f36147-71a2-438e-8670-647f12ec6414" ] }, { "id" : "ITEM-3", "itemData" : { "DOI" : "10.1016/j.forsciint.2009.04.008", "ISBN" : "1872-6283 (Electronic)", "ISSN" : "03790738", "PMID" : "19457628", "abstract" : "Dorsal guard hairs of 10 bovid species of India, listed under Schedule-I of Wildlife (Protection) Act 1972 of India and some of them quite frequently encountered in illegal trade, were studied using light microscopy. We discuss characteristics including colour, hair thickness, cuticular pattern, medulla pattern, medulla index, cross-section and scale count index for species characterisation/identification to deal wildlife offence cases. Although some species could be identified very easily based on one or few microscopic hair characteristics, however there were some overlaps of few hair characteristics among some species. Species like Pantholops hodgsonii could be characterised most easily, just based on cuticular pattern and similarly Capricornis sumatraensis could be characterised simply by medulla pattern. For species showing overlaps in some of the microscopic hair characteristics, a combination of all the characteristics was most useful. We suggest the use of maximum number of parameters for distinguishing sympatric and closely related species. In addition to wild species, hair characteristics of three domestic species have been examined and compared with the selected wild species. ?? 2009 Elsevier Ireland Ltd. All rights reserved.", "author" : [ { "dropping-particle" : "", "family" : "Sahajpal", "given" : "Vivek", "non-dropping-particle" : "", "parse-names" : false, "suffix" : "" }, { "dropping-particle" : "", "family" : "Goyal", "given" : "S. P.", "non-dropping-particle" : "", "parse-names" : false, "suffix" : "" }, { "dropping-particle" : "", "family" : "Thakar", "given" : "M. K.", "non-dropping-particle" : "", "parse-names" : false, "suffix" : "" }, { "dropping-particle" : "", "family" : "Jayapal", "given" : "R.", "non-dropping-particle" : "", "parse-names" : false, "suffix" : "" } ], "container-title" : "Forensic Science International", "id" : "ITEM-3", "issue" : "1-3", "issued" : { "date-parts" : [ [ "2009" ] ] }, "page" : "34-45", "title" : "Microscopic hair characteristics of a few bovid species listed under Schedule-I of Wildlife (Protection) Act 1972 of India", "type" : "article-journal", "volume" : "189" }, "uris" : [ "http://www.mendeley.com/documents/?uuid=bad7aff7-f44b-4d0c-a93f-456e16156ad7" ] }, { "id" : "ITEM-4", "itemData" : { "ISSN" : "14709589", "abstract" : "The performances and properties of the fine hairs from the coats of several domestic and wild mammals, namely the \"speciality animal fibres\" used for manufacturing high quality, luxury textiles, are influenced by the domestication process, heritability hybridisation, nutrition, and life environment. In this work, the fibre morphology and cell structures of fibres from wild, domestic and crossbred goats were studied, with the aim of investigating the relationships with the thermal behaviour of the crystalline fraction of the fibres. Scanning Electron Microscopy investigation confirmed that exposure to thermal excursions and nutritional stresses lead to finer hair, associated with lower rate of growth, yielding strong orientation and elongation of the cuticle cells in the direction of the fibre axis. Transmitted Light Microscopy and Differential Scanning Calorimetry revealed specie-specific differences in the internal structure of the fibre cortex, probably related also to moisture during the process of hair keratinisation. \u00a9 AUTEX.", "author" : [ { "dropping-particle" : "", "family" : "Vineis", "given" : "Claudia", "non-dropping-particle" : "", "parse-names" : false, "suffix" : "" }, { "dropping-particle" : "", "family" : "Aluigi", "given" : "Annalisa", "non-dropping-particle" : "", "parse-names" : false, "suffix" : "" }, { "dropping-particle" : "", "family" : "Tonin", "given" : "Claudio", "non-dropping-particle" : "", "parse-names" : false, "suffix" : "" } ], "container-title" : "Autex Research Journal", "id" : "ITEM-4", "issue" : "3", "issued" : { "date-parts" : [ [ "2008" ] ] }, "page" : "68-71", "title" : "Morphology and thermal behaviour of textile fibres from the hair of domestic and wild goat species", "type" : "article-journal", "volume" : "8" }, "uris" : [ "http://www.mendeley.com/documents/?uuid=69d6060a-2d11-4617-a5ed-934c60b267e2" ] } ], "mendeley" : { "formattedCitation" : "[2\u20135]", "plainTextFormattedCitation" : "[2\u20135]", "previouslyFormattedCitation" : "[2\u20135]" }, "properties" : { "noteIndex" : 0 }, "schema" : "https://github.com/citation-style-language/schema/raw/master/csl-citation.json" }</w:instrText>
      </w:r>
      <w:r>
        <w:fldChar w:fldCharType="separate"/>
      </w:r>
      <w:r>
        <w:rPr>
          <w:rFonts w:ascii="Arial" w:hAnsi="Arial" w:cs="Arial"/>
          <w:noProof/>
        </w:rPr>
        <w:t>[9 - 17]</w:t>
      </w:r>
      <w:r>
        <w:fldChar w:fldCharType="end"/>
      </w:r>
      <w:r>
        <w:rPr>
          <w:rFonts w:ascii="Arial" w:hAnsi="Arial" w:cs="Arial"/>
        </w:rPr>
        <w:t xml:space="preserve">. While the analysis of morphological characteristics of animal hairs alone may not be able to individualise, it can contribute to an investigation by providing information such as species and </w:t>
      </w:r>
      <w:r>
        <w:rPr>
          <w:rFonts w:ascii="Arial" w:hAnsi="Arial" w:cs="Arial"/>
        </w:rPr>
        <w:lastRenderedPageBreak/>
        <w:t xml:space="preserve">associating links to other individuals, where animal hair has transferred from the animal to suspect and subsequently persisted. [9, 10]. Although the microscopical examination of animal hairs has been studied in terms of identification, including the use of DNA, [11, 17, 18], no studies have been carried out upon damage incurred to hairs during different criminal activities, including the abuse of animals and the subsequent intelligence information it might yield.  </w:t>
      </w:r>
    </w:p>
    <w:p w14:paraId="10F239F6" w14:textId="77777777" w:rsidR="00F81203" w:rsidRDefault="00F81203" w:rsidP="00F81203">
      <w:pPr>
        <w:spacing w:line="276" w:lineRule="auto"/>
        <w:jc w:val="both"/>
        <w:rPr>
          <w:rFonts w:ascii="Arial" w:hAnsi="Arial" w:cs="Arial"/>
        </w:rPr>
      </w:pPr>
      <w:r>
        <w:rPr>
          <w:rFonts w:ascii="Arial" w:hAnsi="Arial" w:cs="Arial"/>
        </w:rPr>
        <w:t>Abuse of animals is frequently described as “</w:t>
      </w:r>
      <w:r>
        <w:rPr>
          <w:rFonts w:ascii="Arial" w:hAnsi="Arial" w:cs="Arial"/>
          <w:i/>
        </w:rPr>
        <w:t>socially unacceptable behaviour that intentionally causes unnecessary pain, suffering, or distress to and/or death of an animal</w:t>
      </w:r>
      <w:r>
        <w:rPr>
          <w:rFonts w:ascii="Arial" w:hAnsi="Arial" w:cs="Arial"/>
        </w:rPr>
        <w:t xml:space="preserve">” [19]. The abuse of domestic animals has been widely studied in terms of its links to interpersonal violence, including violence to intimate partners [20, 21]. Ascione </w:t>
      </w:r>
      <w:r>
        <w:rPr>
          <w:rFonts w:ascii="Arial" w:hAnsi="Arial" w:cs="Arial"/>
          <w:i/>
        </w:rPr>
        <w:t>et al</w:t>
      </w:r>
      <w:r>
        <w:rPr>
          <w:rFonts w:ascii="Arial" w:hAnsi="Arial" w:cs="Arial"/>
          <w:i/>
          <w:iCs/>
        </w:rPr>
        <w:t xml:space="preserve"> </w:t>
      </w:r>
      <w:r>
        <w:rPr>
          <w:rFonts w:ascii="Arial" w:hAnsi="Arial" w:cs="Arial"/>
        </w:rPr>
        <w:t>[22]</w:t>
      </w:r>
      <w:r>
        <w:rPr>
          <w:rFonts w:ascii="Arial" w:hAnsi="Arial" w:cs="Arial"/>
          <w:i/>
        </w:rPr>
        <w:t>,</w:t>
      </w:r>
      <w:r>
        <w:rPr>
          <w:rFonts w:ascii="Arial" w:hAnsi="Arial" w:cs="Arial"/>
        </w:rPr>
        <w:t xml:space="preserve"> noted that dogs and cats are the main target of family violence as they form strong bonds with people. Studies into methods of animal abuse have identified burning as an abuse type, along with shooting, kicking/hitting, drowning, stabbing, strangling/smothering, poisoning, dismembering, being thrown against a wall/ground and sexual intercourse [23 - 27].  Hensley and Tallichet [27] noted from a study of 261 inmates in a US prison, that one in seven admitted to having either burned, drowned or had sex with an animal.  Miller and Knutson’s [24] study of 314 inmates showed of the 151 instances of killing of an animal, five of those used burning as the method. The causes of animal abuse and subsequent link to interpersonal violence are not covered here, but for a review of these studies, please see Monsalve </w:t>
      </w:r>
      <w:r>
        <w:rPr>
          <w:rFonts w:ascii="Arial" w:hAnsi="Arial" w:cs="Arial"/>
          <w:i/>
        </w:rPr>
        <w:t xml:space="preserve">et al </w:t>
      </w:r>
      <w:r>
        <w:rPr>
          <w:rFonts w:ascii="Arial" w:hAnsi="Arial" w:cs="Arial"/>
        </w:rPr>
        <w:t>[28]</w:t>
      </w:r>
      <w:r>
        <w:rPr>
          <w:rFonts w:ascii="Arial" w:hAnsi="Arial" w:cs="Arial"/>
          <w:i/>
        </w:rPr>
        <w:t xml:space="preserve"> </w:t>
      </w:r>
      <w:r>
        <w:rPr>
          <w:rFonts w:ascii="Arial" w:hAnsi="Arial" w:cs="Arial"/>
          <w:iCs/>
        </w:rPr>
        <w:t xml:space="preserve">and Lockwood and Arkow [29]. </w:t>
      </w:r>
    </w:p>
    <w:p w14:paraId="37A65D5F" w14:textId="77777777" w:rsidR="00F81203" w:rsidRDefault="00F81203" w:rsidP="00F81203">
      <w:pPr>
        <w:spacing w:line="276" w:lineRule="auto"/>
        <w:jc w:val="both"/>
        <w:rPr>
          <w:rFonts w:ascii="Arial" w:hAnsi="Arial" w:cs="Arial"/>
        </w:rPr>
      </w:pPr>
      <w:r>
        <w:rPr>
          <w:rFonts w:ascii="Arial" w:hAnsi="Arial" w:cs="Arial"/>
        </w:rPr>
        <w:t xml:space="preserve">Veterinary forensics is an emerging specialism of veterinary medicine, which has increased in its use over the last few decades due to improved legislation in the protection of animals amongst other factors. Veterinary forensic practitioners may be involved in the investigation of animal abuse, including gross neglect, torture, organized abuse and sexual abuse [30]. Munro and Thrusfield </w:t>
      </w:r>
      <w:r>
        <w:fldChar w:fldCharType="begin" w:fldLock="1"/>
      </w:r>
      <w:r>
        <w:rPr>
          <w:rFonts w:ascii="Arial" w:hAnsi="Arial" w:cs="Arial"/>
        </w:rPr>
        <w:instrText>ADDIN CSL_CITATION { "citationItems" : [ { "id" : "ITEM-1", "itemData" : { "author" : [ { "dropping-particle" : "", "family" : "Munro", "given" : "H.M.C;", "non-dropping-particle" : "", "parse-names" : false, "suffix" : "" }, { "dropping-particle" : "", "family" : "Thrusfield", "given" : "M.V", "non-dropping-particle" : "", "parse-names" : false, "suffix" : "" } ], "container-title" : "Journal of Small Animal Practice", "id" : "ITEM-1", "issued" : { "date-parts" : [ [ "2001" ] ] }, "page" : "279-290", "title" : "Battered Pets: Non-accidental physical injuries found in dogs and cats", "type" : "article-journal", "volume" : "43" }, "uris" : [ "http://www.mendeley.com/documents/?uuid=df9031b5-cbe5-4790-b381-fceaa1abb401" ] } ], "mendeley" : { "formattedCitation" : "[12]", "plainTextFormattedCitation" : "[12]", "previouslyFormattedCitation" : "[12]" }, "properties" : { "noteIndex" : 0 }, "schema" : "https://github.com/citation-style-language/schema/raw/master/csl-citation.json" }</w:instrText>
      </w:r>
      <w:r>
        <w:fldChar w:fldCharType="separate"/>
      </w:r>
      <w:r>
        <w:rPr>
          <w:rFonts w:ascii="Arial" w:hAnsi="Arial" w:cs="Arial"/>
          <w:noProof/>
        </w:rPr>
        <w:t>[31]</w:t>
      </w:r>
      <w:r>
        <w:fldChar w:fldCharType="end"/>
      </w:r>
      <w:r>
        <w:rPr>
          <w:rFonts w:ascii="Arial" w:hAnsi="Arial" w:cs="Arial"/>
        </w:rPr>
        <w:t xml:space="preserve"> identified common types of non-accidental injury (NAI) occurring in 182 cases in cats and 243 cases in dogs after interviewing UK based veterinarians. Fourteen incidents of heat related injuries were recorded in cats and 29 in dogs. The use of ovens and microwaves for the abuse of animals has been seen by veterinarians in the UK and understanding which of these an animal has been exposed to is important for reconstructing the events of a case. Other such sources of heat to inflict NAIs may include, cigarettes, cigarette lighters, heated cooking pans, hair straighteners/styling tools and clothing irons [32]. An issue raised by Munro and Thrusfield [31] was that veterinarians found it particularly difficult to determine whether an injury was caused by an accidental or non-accidental injury. Although the veterinary examination of animals may yield information about the cause of abuse, the exact nature of activities may not be able to be identified from wound pathologies.  It is acknowledged by Parry and Stoll [30] that there are significant knowledge gaps and a lack of resources for those involved in veterinary forensics that would aid in the investigation of animal crimes and determining whether an injury is non-accidental. Due to this, an objective method to help discriminate between different heat mechanisms would be desirable and would aid interpretation of these types of abuse cases for individuals working in animal crime investigations, including RSPCA officers and veterinarians.  </w:t>
      </w:r>
    </w:p>
    <w:p w14:paraId="0458D889" w14:textId="77777777" w:rsidR="00F81203" w:rsidRDefault="00F81203" w:rsidP="00F81203">
      <w:pPr>
        <w:spacing w:line="276" w:lineRule="auto"/>
        <w:jc w:val="both"/>
        <w:rPr>
          <w:rFonts w:ascii="Arial" w:hAnsi="Arial" w:cs="Arial"/>
          <w:i/>
        </w:rPr>
      </w:pPr>
      <w:r>
        <w:rPr>
          <w:rFonts w:ascii="Arial" w:hAnsi="Arial" w:cs="Arial"/>
          <w:lang w:val="en-US"/>
        </w:rPr>
        <w:t xml:space="preserve">When hairs are exposed to different forms of either mechanical, chemical or heat damage, changes can occur on the outer surface or internally within the hair.  In terms of heat damage, it is believed that these changes are dependent on the source of heat, temperature, exposure time and heating rate [8]. </w:t>
      </w:r>
      <w:r>
        <w:rPr>
          <w:rFonts w:ascii="Arial" w:hAnsi="Arial" w:cs="Arial"/>
        </w:rPr>
        <w:t xml:space="preserve">The investigation into the analysis of damage and environmental changes to hairs has been conducted for fungal tunnelling [33] and post-mortem root banding </w:t>
      </w:r>
      <w:r>
        <w:fldChar w:fldCharType="begin" w:fldLock="1"/>
      </w:r>
      <w:r>
        <w:rPr>
          <w:rFonts w:ascii="Arial" w:hAnsi="Arial" w:cs="Arial"/>
        </w:rPr>
        <w:instrText>ADDIN CSL_CITATION { "citationItems" : [ { "id" : "ITEM-1", "itemData" : { "DOI" : "10.1111/j.1556-4029.2012.02271.x", "ISSN" : "00221198", "PMID" : "23013230", "abstract" : "Although it has been generally accepted within the forensic hair community that decompositional changes in the form of an identifiable banding pattern can occur in the root area of hairs after death, little detailed information with regard to this phenomenon is known (e.g., rates at which this occurs and conditions that cause this banding). Hairs were collected daily from bodies placed in water, an air-conditioned environment, an enclosed vehicle, on the surface of the ground, and buried at the University of Tennessee Forensic Anthropology Center. The hairs were examined microscopically and the level of change documented for each environment. The onset of the banding was observed to have been delayed in water, air-conditioning, and cold weather and was hastened by warm weather and within the vehicle. This study provides validation that decomposition does produce varying effects on hair at the proximal portion of a hair root, including a dark band.", "author" : [ { "dropping-particle" : "", "family" : "Koch", "given" : "Sandra L.", "non-dropping-particle" : "", "parse-names" : false, "suffix" : "" }, { "dropping-particle" : "", "family" : "Michaud", "given" : "Amy L.", "non-dropping-particle" : "", "parse-names" : false, "suffix" : "" }, { "dropping-particle" : "", "family" : "Mikell", "given" : "Carmenza E.", "non-dropping-particle" : "", "parse-names" : false, "suffix" : "" } ], "container-title" : "Journal of Forensic Sciences", "id" : "ITEM-1", "issue" : "SUPPL. 1", "issued" : { "date-parts" : [ [ "2013" ] ] }, "page" : "52-59", "title" : "Taphonomy of Hair-A Study of Postmortem Root Banding", "type" : "article-journal", "volume" : "58" }, "uris" : [ "http://www.mendeley.com/documents/?uuid=d366bcbb-a7e3-4bd2-8e83-de84bc007f94" ] } ], "mendeley" : { "formattedCitation" : "[14]", "plainTextFormattedCitation" : "[14]", "previouslyFormattedCitation" : "[14]" }, "properties" : { "noteIndex" : 0 }, "schema" : "https://github.com/citation-style-language/schema/raw/master/csl-citation.json" }</w:instrText>
      </w:r>
      <w:r>
        <w:fldChar w:fldCharType="separate"/>
      </w:r>
      <w:r>
        <w:rPr>
          <w:rFonts w:ascii="Arial" w:hAnsi="Arial" w:cs="Arial"/>
          <w:noProof/>
        </w:rPr>
        <w:t>[34, 35]</w:t>
      </w:r>
      <w:r>
        <w:fldChar w:fldCharType="end"/>
      </w:r>
      <w:r>
        <w:rPr>
          <w:rFonts w:ascii="Arial" w:hAnsi="Arial" w:cs="Arial"/>
        </w:rPr>
        <w:t xml:space="preserve">, both </w:t>
      </w:r>
      <w:r>
        <w:rPr>
          <w:rFonts w:ascii="Arial" w:hAnsi="Arial" w:cs="Arial"/>
        </w:rPr>
        <w:lastRenderedPageBreak/>
        <w:t>of which utilised microscopic indicators of damage to allow these forms of environmental exposure to be identified.  These indicators included the presence of holes within the hair (fungal tunnelling) and the gradual darkening in the form of a band at the proximal end (post-mortem root banding).  Factors such as the growth stage of hair and temperature were investigated for post-mortem root banding which indicated that this only occurs in hairs that are in the anagen and catagen stages of growth and that the presence of this phenomena will increase over time and with increased temperatures [34].</w:t>
      </w:r>
    </w:p>
    <w:p w14:paraId="5F77BD22" w14:textId="77777777" w:rsidR="00F81203" w:rsidRDefault="00F81203" w:rsidP="00F81203">
      <w:pPr>
        <w:spacing w:line="276" w:lineRule="auto"/>
        <w:jc w:val="both"/>
        <w:rPr>
          <w:rFonts w:ascii="Arial" w:hAnsi="Arial" w:cs="Arial"/>
        </w:rPr>
      </w:pPr>
      <w:r>
        <w:rPr>
          <w:rFonts w:ascii="Arial" w:hAnsi="Arial" w:cs="Arial"/>
        </w:rPr>
        <w:t>There are limited studies in the damage caused to hair that has been exposed to heat.  A study by Ayres [36] in 1985, investigated two case studies that relied heavily on human hair evidence that had been exposed to high temperatures. Hairs exposed to a hot plate for four minutes exhibited a colour change (from light brown to a dark red/brown), some bubbling in the area of the medulla and slight expansion of the hair. Hair exposed to an open flame exhibited charring and bubbling but no colour change. In 2015, Igowsky and Pangerl [8] investigated the effect of two different heat sources on human hair. Hairs were exposed to either a furnace, ranging in temperatures between 100-400°C or a hot plate (150-250°C). Findings were consistent with the study by Ayres [36], where it was observed that hairs exposed to heat sources will exhibit colour changes, bubbling and expansion. Further characterisation of hairs exposed to heat was attempted in the later study by Igowsky and Pangerl [8], including noting brittleness of the hair.</w:t>
      </w:r>
    </w:p>
    <w:p w14:paraId="0F9FB87E" w14:textId="77777777" w:rsidR="00F81203" w:rsidRDefault="00F81203" w:rsidP="00F81203">
      <w:pPr>
        <w:spacing w:line="276" w:lineRule="auto"/>
        <w:jc w:val="both"/>
        <w:rPr>
          <w:rFonts w:ascii="Arial" w:hAnsi="Arial" w:cs="Arial"/>
        </w:rPr>
      </w:pPr>
      <w:r>
        <w:rPr>
          <w:rFonts w:ascii="Arial" w:hAnsi="Arial" w:cs="Arial"/>
        </w:rPr>
        <w:t xml:space="preserve">The approaches used in these studies were qualitative observations only. The results provided useful general descriptions of heat damage characteristics but did not quantify the amount or locations of damage seen, making it difficult to glean any link between temperature, time or heat source and damage characteristics. These previous studies utilised human hair only and although both human and animal hair share the same three structural layers, the differences within these structures vary considerably between species.  Using approaches for animal hair interpretation that have been derived from human hair analysis are generally not advised [37]. In addition, only loose hairs (detached from the skin) were observed in these studies which potentially does not give a realistic account of the changes that would occur in hairs still </w:t>
      </w:r>
      <w:r>
        <w:rPr>
          <w:rFonts w:ascii="Arial" w:hAnsi="Arial" w:cs="Arial"/>
          <w:i/>
        </w:rPr>
        <w:t>in situ.</w:t>
      </w:r>
      <w:r>
        <w:rPr>
          <w:rFonts w:ascii="Arial" w:hAnsi="Arial" w:cs="Arial"/>
        </w:rPr>
        <w:t xml:space="preserve"> This is important if we are to interpret hair taken from the skin of animals rather than found loose. </w:t>
      </w:r>
    </w:p>
    <w:p w14:paraId="7D7565E7" w14:textId="77777777" w:rsidR="00F81203" w:rsidRDefault="00F81203" w:rsidP="00F81203">
      <w:pPr>
        <w:spacing w:line="276" w:lineRule="auto"/>
        <w:jc w:val="both"/>
        <w:rPr>
          <w:rFonts w:ascii="Arial" w:hAnsi="Arial" w:cs="Arial"/>
        </w:rPr>
      </w:pPr>
      <w:r>
        <w:rPr>
          <w:rFonts w:ascii="Arial" w:hAnsi="Arial" w:cs="Arial"/>
        </w:rPr>
        <w:t xml:space="preserve">Studies into the thermal behaviour of animal textile fibres has been conducted on speciality animal fibres within the textile industry [38, 39].  These studies focussed upon animal fibre quality for textiles rather than the interpretation of heat source. These studies also used differential scanning calorimetry (DSC) to provide thermal behaviours of the animal hairs rather than observing the presence of any damage characteristics with transmitted light microscopy, which is the preferred approach for animal hair analysis [37]. </w:t>
      </w:r>
    </w:p>
    <w:p w14:paraId="1BD34E99" w14:textId="77777777" w:rsidR="00F81203" w:rsidRDefault="00F81203" w:rsidP="00F81203">
      <w:pPr>
        <w:spacing w:line="276" w:lineRule="auto"/>
        <w:jc w:val="both"/>
        <w:rPr>
          <w:rFonts w:ascii="Arial" w:hAnsi="Arial" w:cs="Arial"/>
        </w:rPr>
      </w:pPr>
      <w:r>
        <w:rPr>
          <w:rFonts w:ascii="Arial" w:hAnsi="Arial" w:cs="Arial"/>
        </w:rPr>
        <w:t xml:space="preserve">Although some qualitative information about heat damage characteristics from furnace and hot-plate exposure is available for the forensic scientist in human hair, a quantitative, more objective method of observing heat damage has not previously been proposed. The effect of exposure to microwaves upon hair has not been previously examined and no observations of heat damage have been investigated in animal hair. A method for objectively quantifying damage allows for easier comparison between variables and comparison between studies to further aid interpretation of heat source. The problems of subjectivity in hair analysis has been previously acknowledged [40, 41] with attempts at developing methods that create more objective data being </w:t>
      </w:r>
      <w:r>
        <w:rPr>
          <w:rFonts w:ascii="Arial" w:hAnsi="Arial" w:cs="Arial"/>
        </w:rPr>
        <w:lastRenderedPageBreak/>
        <w:t xml:space="preserve">seen [42, 43]. This study aims to produce a more objective approach, via the development of a grading scheme, for the analysis of heat damage in animal hairs, which complements traditional microscopical observations.  </w:t>
      </w:r>
    </w:p>
    <w:p w14:paraId="147B0AD8" w14:textId="77777777" w:rsidR="00F81203" w:rsidRDefault="00F81203" w:rsidP="00F81203">
      <w:pPr>
        <w:spacing w:line="276" w:lineRule="auto"/>
        <w:jc w:val="both"/>
        <w:rPr>
          <w:rFonts w:ascii="Arial" w:hAnsi="Arial" w:cs="Arial"/>
        </w:rPr>
      </w:pPr>
      <w:r>
        <w:rPr>
          <w:rFonts w:ascii="Arial" w:hAnsi="Arial" w:cs="Arial"/>
        </w:rPr>
        <w:t>A standardised approach for the observation of heat damage characteristics in animal hair could provide investigators with a technique to differentiate between methods of abuse, ergo allowing intelligence to be ascertained and providing a greater understanding of the offence.</w:t>
      </w:r>
    </w:p>
    <w:p w14:paraId="4F5BA9FA" w14:textId="77777777" w:rsidR="00F81203" w:rsidRDefault="00F81203" w:rsidP="00F81203">
      <w:pPr>
        <w:spacing w:line="276" w:lineRule="auto"/>
        <w:jc w:val="both"/>
        <w:rPr>
          <w:rFonts w:ascii="Arial" w:hAnsi="Arial" w:cs="Arial"/>
        </w:rPr>
      </w:pPr>
      <w:r>
        <w:rPr>
          <w:rFonts w:ascii="Arial" w:hAnsi="Arial" w:cs="Arial"/>
        </w:rPr>
        <w:t>This study developed an objective grading system for the analysis of heat damage in hairs which can be used to quantify different damage characteristics including bubbling, discolouration, expansion of hair, fractures, changes to the medulla and scales and scale removal/melting. This grading scheme was applied to the investigation of dog (</w:t>
      </w:r>
      <w:r>
        <w:rPr>
          <w:rFonts w:ascii="Arial" w:hAnsi="Arial" w:cs="Arial"/>
          <w:i/>
          <w:iCs/>
        </w:rPr>
        <w:t xml:space="preserve">Canis familiaris) </w:t>
      </w:r>
      <w:r>
        <w:rPr>
          <w:rFonts w:ascii="Arial" w:hAnsi="Arial" w:cs="Arial"/>
        </w:rPr>
        <w:t xml:space="preserve">skin samples with full pelage and loose hairs exposed to microwaves and a furnace for different time periods (microwave only) and temperatures (furnace only) in order to identify any distinguishing damage characteristics from the two different heated environments. </w:t>
      </w:r>
      <w:r>
        <w:rPr>
          <w:rFonts w:ascii="Arial" w:hAnsi="Arial" w:cs="Arial"/>
          <w:color w:val="FF0000"/>
        </w:rPr>
        <w:t xml:space="preserve">Microwave and furnace were chosen as the heat sources in this initial study as they represent two very different mechanisms of heat transfer; this allowed the study to capture the variety of different heat damage characteristics formed from these two heat sources leading to a more robust grading system.  These two sources chosen can also be grouped such that the activity by the offender is similar; both include fully exposing an animal to a household cooking device (furnace as a proxy for an oven and microwave); this commonly leads to the death of the animal and thus why these two sources were prioritised.   </w:t>
      </w:r>
    </w:p>
    <w:p w14:paraId="0A94CDCA" w14:textId="77777777" w:rsidR="00F81203" w:rsidRDefault="00F81203" w:rsidP="00F81203">
      <w:pPr>
        <w:pStyle w:val="Heading1"/>
        <w:spacing w:line="276" w:lineRule="auto"/>
        <w:rPr>
          <w:rFonts w:ascii="Arial" w:hAnsi="Arial" w:cs="Arial"/>
        </w:rPr>
      </w:pPr>
      <w:r>
        <w:rPr>
          <w:rFonts w:ascii="Arial" w:hAnsi="Arial" w:cs="Arial"/>
        </w:rPr>
        <w:t>2.0 Materials and Methods</w:t>
      </w:r>
    </w:p>
    <w:p w14:paraId="09A77C6D" w14:textId="77777777" w:rsidR="00F81203" w:rsidRDefault="00F81203" w:rsidP="00F81203">
      <w:pPr>
        <w:pStyle w:val="Heading2"/>
        <w:spacing w:line="276" w:lineRule="auto"/>
        <w:rPr>
          <w:rFonts w:ascii="Arial" w:hAnsi="Arial" w:cs="Arial"/>
        </w:rPr>
      </w:pPr>
      <w:r>
        <w:rPr>
          <w:rFonts w:ascii="Arial" w:hAnsi="Arial" w:cs="Arial"/>
        </w:rPr>
        <w:t>2.1 Hair Sample Source</w:t>
      </w:r>
    </w:p>
    <w:p w14:paraId="795D245B" w14:textId="77777777" w:rsidR="00F81203" w:rsidRDefault="00F81203" w:rsidP="00F81203">
      <w:pPr>
        <w:spacing w:line="276" w:lineRule="auto"/>
        <w:jc w:val="both"/>
        <w:rPr>
          <w:rFonts w:ascii="Arial" w:hAnsi="Arial" w:cs="Arial"/>
        </w:rPr>
      </w:pPr>
      <w:r>
        <w:rPr>
          <w:rFonts w:ascii="Arial" w:hAnsi="Arial" w:cs="Arial"/>
        </w:rPr>
        <w:t>Canine skin (</w:t>
      </w:r>
      <w:r>
        <w:rPr>
          <w:rFonts w:ascii="Arial" w:hAnsi="Arial" w:cs="Arial"/>
          <w:i/>
          <w:iCs/>
        </w:rPr>
        <w:t>Canis familiaris</w:t>
      </w:r>
      <w:r>
        <w:rPr>
          <w:rFonts w:ascii="Arial" w:hAnsi="Arial" w:cs="Arial"/>
          <w:iCs/>
        </w:rPr>
        <w:t>)</w:t>
      </w:r>
      <w:r>
        <w:rPr>
          <w:rFonts w:ascii="Arial" w:hAnsi="Arial" w:cs="Arial"/>
        </w:rPr>
        <w:t xml:space="preserve"> was sourced from a ‘Pitbull-type’ dog as defined by the UK Dangerous Dogs Act 1991 </w:t>
      </w:r>
      <w:r>
        <w:rPr>
          <w:rFonts w:ascii="Arial" w:hAnsi="Arial" w:cs="Arial"/>
          <w:color w:val="FF0000"/>
        </w:rPr>
        <w:t>[44]</w:t>
      </w:r>
      <w:r>
        <w:rPr>
          <w:rFonts w:ascii="Arial" w:hAnsi="Arial" w:cs="Arial"/>
        </w:rPr>
        <w:t xml:space="preserve"> after it had been euthanised by a veterinary surgeon upon receipt of a destruction order. </w:t>
      </w:r>
      <w:r>
        <w:rPr>
          <w:rFonts w:ascii="Arial" w:hAnsi="Arial" w:cs="Arial"/>
          <w:color w:val="FF0000"/>
        </w:rPr>
        <w:t xml:space="preserve">This UK legislation prohibits the possession or custody of dogs belonging to types bred for fighting which includes the dog breed known as a pitbull terrier. The courts may order for the destruction of an animal under certain circumstances.  For more information about this legislation and destruction orders, please see section 4 of the Dangerous Dogs Act 1991 [44]. </w:t>
      </w:r>
      <w:r>
        <w:rPr>
          <w:rFonts w:ascii="Arial" w:hAnsi="Arial" w:cs="Arial"/>
        </w:rPr>
        <w:t xml:space="preserve">  Full ethical consideration was carried out and approved via the University’s Research Ethics Regulations taking </w:t>
      </w:r>
      <w:r>
        <w:rPr>
          <w:rFonts w:ascii="Arial" w:hAnsi="Arial" w:cs="Arial"/>
          <w:color w:val="FF0000"/>
        </w:rPr>
        <w:t>into account the UK Dangerous Dogs Act 1991</w:t>
      </w:r>
      <w:r>
        <w:rPr>
          <w:rFonts w:ascii="Arial" w:hAnsi="Arial" w:cs="Arial"/>
        </w:rPr>
        <w:t>. The skin was dissected from the animal by a qualified veterinary surgeon, which included the epidermis, dermis and hypodermis layers. The thickness of the dissected skin was kept as consistent as possible during dissection. This sample was labelled as DS2.  An unexposed skin sample can be seen in Figure 1. Care was taken not to damage the hair or skin upon removal. The skin and hair were healthy and displayed no observable damage upon collection.</w:t>
      </w:r>
    </w:p>
    <w:p w14:paraId="0548B132" w14:textId="77777777" w:rsidR="00F81203" w:rsidRDefault="00F81203" w:rsidP="00F81203">
      <w:pPr>
        <w:spacing w:line="276" w:lineRule="auto"/>
        <w:jc w:val="both"/>
        <w:rPr>
          <w:rFonts w:ascii="Arial" w:hAnsi="Arial" w:cs="Arial"/>
        </w:rPr>
      </w:pPr>
      <w:r>
        <w:rPr>
          <w:rFonts w:ascii="Arial" w:hAnsi="Arial" w:cs="Arial"/>
        </w:rPr>
        <w:t xml:space="preserve">Samples were taken from the back region of the dog, centrally running down the spine (dorsal median line) and extending into the pectoral regions. Samples were macroscopically homogenous in terms of the colour, coarseness and length of the hairs on the pelage. </w:t>
      </w:r>
    </w:p>
    <w:p w14:paraId="50C281A3" w14:textId="77777777" w:rsidR="00F81203" w:rsidRDefault="00F81203" w:rsidP="00F81203">
      <w:pPr>
        <w:spacing w:line="276" w:lineRule="auto"/>
        <w:jc w:val="both"/>
        <w:rPr>
          <w:rFonts w:ascii="Arial" w:hAnsi="Arial" w:cs="Arial"/>
        </w:rPr>
      </w:pPr>
      <w:r>
        <w:rPr>
          <w:rFonts w:ascii="Arial" w:hAnsi="Arial" w:cs="Arial"/>
        </w:rPr>
        <w:lastRenderedPageBreak/>
        <w:t>Samples were stored in a freezer packaged in plastic evidence bags with additional layers of plastic between skin layers to prevent skin from adhering together and potential damage from ‘freezer burn’.</w:t>
      </w:r>
    </w:p>
    <w:p w14:paraId="50F42614" w14:textId="7F3D5E38" w:rsidR="00F81203" w:rsidRDefault="00F81203" w:rsidP="00F81203">
      <w:pPr>
        <w:keepNext/>
        <w:spacing w:line="276" w:lineRule="auto"/>
        <w:jc w:val="both"/>
        <w:rPr>
          <w:rFonts w:ascii="Arial" w:hAnsi="Arial" w:cs="Arial"/>
        </w:rPr>
      </w:pPr>
      <w:r>
        <w:rPr>
          <w:rFonts w:ascii="Arial" w:hAnsi="Arial" w:cs="Arial"/>
          <w:noProof/>
        </w:rPr>
        <w:drawing>
          <wp:inline distT="0" distB="0" distL="0" distR="0" wp14:anchorId="6901710D" wp14:editId="49D15882">
            <wp:extent cx="3171825" cy="20955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2095500"/>
                    </a:xfrm>
                    <a:prstGeom prst="rect">
                      <a:avLst/>
                    </a:prstGeom>
                    <a:noFill/>
                    <a:ln>
                      <a:noFill/>
                    </a:ln>
                  </pic:spPr>
                </pic:pic>
              </a:graphicData>
            </a:graphic>
          </wp:inline>
        </w:drawing>
      </w:r>
    </w:p>
    <w:p w14:paraId="41659B44" w14:textId="77777777" w:rsidR="00F81203" w:rsidRDefault="00F81203" w:rsidP="00F81203">
      <w:pPr>
        <w:pStyle w:val="Caption"/>
        <w:spacing w:line="276" w:lineRule="auto"/>
        <w:jc w:val="both"/>
        <w:rPr>
          <w:rFonts w:ascii="Arial" w:hAnsi="Arial" w:cs="Arial"/>
        </w:rPr>
      </w:pPr>
      <w:r>
        <w:rPr>
          <w:rFonts w:ascii="Arial" w:hAnsi="Arial" w:cs="Arial"/>
        </w:rPr>
        <w:t xml:space="preserve">Figure </w:t>
      </w:r>
      <w:r>
        <w:fldChar w:fldCharType="begin"/>
      </w:r>
      <w:r>
        <w:rPr>
          <w:rFonts w:ascii="Arial" w:hAnsi="Arial" w:cs="Arial"/>
        </w:rPr>
        <w:instrText xml:space="preserve"> SEQ Figure \* ARABIC </w:instrText>
      </w:r>
      <w:r>
        <w:fldChar w:fldCharType="separate"/>
      </w:r>
      <w:r>
        <w:rPr>
          <w:rFonts w:ascii="Arial" w:hAnsi="Arial" w:cs="Arial"/>
          <w:noProof/>
        </w:rPr>
        <w:t>1</w:t>
      </w:r>
      <w:r>
        <w:fldChar w:fldCharType="end"/>
      </w:r>
      <w:r>
        <w:rPr>
          <w:rFonts w:ascii="Arial" w:hAnsi="Arial" w:cs="Arial"/>
        </w:rPr>
        <w:t>: Side elevation image of the 2cm by 2cm cut canine skin sample (DS2).</w:t>
      </w:r>
    </w:p>
    <w:p w14:paraId="72025CE9" w14:textId="77777777" w:rsidR="00F81203" w:rsidRDefault="00F81203" w:rsidP="00F81203">
      <w:pPr>
        <w:pStyle w:val="Heading2"/>
        <w:spacing w:line="276" w:lineRule="auto"/>
        <w:jc w:val="both"/>
        <w:rPr>
          <w:rFonts w:ascii="Arial" w:hAnsi="Arial" w:cs="Arial"/>
        </w:rPr>
      </w:pPr>
      <w:r>
        <w:rPr>
          <w:rFonts w:ascii="Arial" w:hAnsi="Arial" w:cs="Arial"/>
        </w:rPr>
        <w:t>2.2 Heat Sources</w:t>
      </w:r>
    </w:p>
    <w:p w14:paraId="5FB35559" w14:textId="77777777" w:rsidR="00F81203" w:rsidRDefault="00F81203" w:rsidP="00F81203">
      <w:pPr>
        <w:spacing w:line="276" w:lineRule="auto"/>
        <w:jc w:val="both"/>
        <w:rPr>
          <w:rFonts w:ascii="Arial" w:hAnsi="Arial" w:cs="Arial"/>
        </w:rPr>
      </w:pPr>
      <w:r>
        <w:rPr>
          <w:rFonts w:ascii="Arial" w:hAnsi="Arial" w:cs="Arial"/>
        </w:rPr>
        <w:t xml:space="preserve">The two heat sources used in this study was a Stanton Furnace with a Stafford Instruments Ltd. temperature controller (maximum temperature 1000°C) and a </w:t>
      </w:r>
      <w:bookmarkStart w:id="2" w:name="_Hlk499660308"/>
      <w:r>
        <w:rPr>
          <w:rFonts w:ascii="Arial" w:hAnsi="Arial" w:cs="Arial"/>
        </w:rPr>
        <w:t>Panasonic</w:t>
      </w:r>
      <w:bookmarkEnd w:id="2"/>
      <w:r>
        <w:rPr>
          <w:rFonts w:ascii="Arial" w:hAnsi="Arial" w:cs="Arial"/>
        </w:rPr>
        <w:t xml:space="preserve"> microwave (17 litres, 800 watts). These sources of heat were chosen for this stage based on previous literature and the authors experience in animal abuse types.  Both forms of heated environment have been reported to have been used to inflict injuries to animals by Munro and Thrusfield [31]. </w:t>
      </w:r>
    </w:p>
    <w:p w14:paraId="7DDE1729" w14:textId="77777777" w:rsidR="00F81203" w:rsidRDefault="00F81203" w:rsidP="00F81203">
      <w:pPr>
        <w:pStyle w:val="Heading2"/>
        <w:spacing w:line="276" w:lineRule="auto"/>
        <w:jc w:val="both"/>
        <w:rPr>
          <w:rFonts w:ascii="Arial" w:hAnsi="Arial" w:cs="Arial"/>
        </w:rPr>
      </w:pPr>
      <w:r>
        <w:rPr>
          <w:rFonts w:ascii="Arial" w:hAnsi="Arial" w:cs="Arial"/>
        </w:rPr>
        <w:t>2.3 Sample Preparation</w:t>
      </w:r>
    </w:p>
    <w:p w14:paraId="4C2B8C4F" w14:textId="77777777" w:rsidR="00F81203" w:rsidRDefault="00F81203" w:rsidP="00F81203">
      <w:pPr>
        <w:spacing w:before="240" w:line="276" w:lineRule="auto"/>
        <w:jc w:val="both"/>
        <w:rPr>
          <w:rFonts w:ascii="Arial" w:hAnsi="Arial" w:cs="Arial"/>
        </w:rPr>
      </w:pPr>
      <w:r>
        <w:rPr>
          <w:rFonts w:ascii="Arial" w:hAnsi="Arial" w:cs="Arial"/>
        </w:rPr>
        <w:t xml:space="preserve">Prior to exposure, samples were removed from the freezer to defrost overnight. The skin samples were cut into 2cm x 2cm squares using a scalpel. This size of skin and hair allowed for a sufficient area to be exposed so as to allow multiple hairs to be removed for analysis and for the samples to exhibit any insulating properties as would be seen if the hair was </w:t>
      </w:r>
      <w:r>
        <w:rPr>
          <w:rFonts w:ascii="Arial" w:hAnsi="Arial" w:cs="Arial"/>
          <w:i/>
        </w:rPr>
        <w:t xml:space="preserve">in situ </w:t>
      </w:r>
      <w:r>
        <w:rPr>
          <w:rFonts w:ascii="Arial" w:hAnsi="Arial" w:cs="Arial"/>
        </w:rPr>
        <w:t xml:space="preserve">on an animal.  This allows for a more realistic reconstruction of what may be seen if an animal was subjected to these two forms of heat in abuse cases. These samples will be referred to as ‘embedded’ hairs in this study. Loose hairs were collected by gently removing them from unexposed skin samples prior to testing.  Bundles of 20-30 loose hairs were exposed in the same manner as the hair and skin samples; these samples will be referred to as ‘individual hairs’ in this study.  Loose hair samples were included to identify whether the same damage characteristics and extent of damage can be seen in loose hairs compared to those remaining in the skin. This aids in the interpretation of detached hairs found at crime scenes vs analysis of hairs taken from the animal when being examined by a veterinarian. This also aids future research in this area as it determines whether complete skin with hair samples is required for testing or whether the more easily sourced loose hair samples are an adequate alternative. Three control hair samples were taken from each skin sample (2cm x 2cm piece) prior to exposure and analysed using transmitted light microscopy and scanning electron microscopy, as described in section 2.5, to ascertain any prior damage and original hair morphology. </w:t>
      </w:r>
    </w:p>
    <w:p w14:paraId="3DB29BD3" w14:textId="77777777" w:rsidR="00F81203" w:rsidRDefault="00F81203" w:rsidP="00F81203">
      <w:pPr>
        <w:spacing w:before="240" w:line="276" w:lineRule="auto"/>
        <w:jc w:val="both"/>
        <w:rPr>
          <w:rFonts w:ascii="Arial" w:hAnsi="Arial" w:cs="Arial"/>
        </w:rPr>
      </w:pPr>
    </w:p>
    <w:p w14:paraId="0810C16D" w14:textId="77777777" w:rsidR="00F81203" w:rsidRDefault="00F81203" w:rsidP="00F81203">
      <w:pPr>
        <w:pStyle w:val="Heading2"/>
        <w:spacing w:line="276" w:lineRule="auto"/>
        <w:jc w:val="both"/>
        <w:rPr>
          <w:rFonts w:ascii="Arial" w:hAnsi="Arial" w:cs="Arial"/>
        </w:rPr>
      </w:pPr>
      <w:r>
        <w:rPr>
          <w:rFonts w:ascii="Arial" w:hAnsi="Arial" w:cs="Arial"/>
        </w:rPr>
        <w:t>2.4 Heat Exposure</w:t>
      </w:r>
    </w:p>
    <w:p w14:paraId="05D928ED" w14:textId="77777777" w:rsidR="00F81203" w:rsidRDefault="00F81203" w:rsidP="00F81203">
      <w:pPr>
        <w:pStyle w:val="Heading3"/>
        <w:spacing w:line="276" w:lineRule="auto"/>
        <w:jc w:val="both"/>
        <w:rPr>
          <w:rFonts w:ascii="Arial" w:hAnsi="Arial" w:cs="Arial"/>
        </w:rPr>
      </w:pPr>
      <w:r>
        <w:rPr>
          <w:rFonts w:ascii="Arial" w:hAnsi="Arial" w:cs="Arial"/>
        </w:rPr>
        <w:t xml:space="preserve">2.4.1 Furnace  </w:t>
      </w:r>
    </w:p>
    <w:p w14:paraId="7703B3A8" w14:textId="77777777" w:rsidR="00F81203" w:rsidRDefault="00F81203" w:rsidP="00F81203">
      <w:pPr>
        <w:spacing w:line="276" w:lineRule="auto"/>
        <w:jc w:val="both"/>
        <w:rPr>
          <w:rFonts w:ascii="Arial" w:hAnsi="Arial" w:cs="Arial"/>
        </w:rPr>
      </w:pPr>
      <w:r>
        <w:rPr>
          <w:rFonts w:ascii="Arial" w:hAnsi="Arial" w:cs="Arial"/>
        </w:rPr>
        <w:t xml:space="preserve">Unexposed samples (both embedded and individual hairs) were placed separately into porcelain cups and then into the centre of the furnace, this ensured that no one area of the skin or certain hairs were more exposed than other areas; this was a limitation seen in one of the initial studies of Igowsky and Pangerl [8]. The door was then closed and secured using the locking mechanism to ensure safety. The samples were then exposed for 1 minute at the given temperature, using the in-built furnace timer to control exposure time.  Temperatures analysed were 50-350°C with 50°C intervals. The furnace was then allowed to cool to room temperature and the samples were removed using heat resistant clips. A maximum of 350°C was chosen as beyond this temperature the sample was completely thermally degraded (cremated). Exposure time was not able to be a testable variable when using the furnace due to the risk assessment requirements that limited contact with the furnace when hot, thus making time difficult to change accurately. </w:t>
      </w:r>
    </w:p>
    <w:p w14:paraId="641030A3" w14:textId="77777777" w:rsidR="00F81203" w:rsidRDefault="00F81203" w:rsidP="00F81203">
      <w:pPr>
        <w:pStyle w:val="Heading3"/>
        <w:spacing w:line="276" w:lineRule="auto"/>
        <w:jc w:val="both"/>
        <w:rPr>
          <w:rFonts w:ascii="Arial" w:hAnsi="Arial" w:cs="Arial"/>
        </w:rPr>
      </w:pPr>
      <w:r>
        <w:rPr>
          <w:rFonts w:ascii="Arial" w:hAnsi="Arial" w:cs="Arial"/>
        </w:rPr>
        <w:t>2.4.2 Microwave</w:t>
      </w:r>
    </w:p>
    <w:p w14:paraId="5C26B9C0" w14:textId="77777777" w:rsidR="00F81203" w:rsidRDefault="00F81203" w:rsidP="00F81203">
      <w:pPr>
        <w:spacing w:line="276" w:lineRule="auto"/>
        <w:jc w:val="both"/>
        <w:rPr>
          <w:rFonts w:ascii="Arial" w:hAnsi="Arial" w:cs="Arial"/>
        </w:rPr>
      </w:pPr>
      <w:r>
        <w:rPr>
          <w:rFonts w:ascii="Arial" w:hAnsi="Arial" w:cs="Arial"/>
        </w:rPr>
        <w:t xml:space="preserve">Unexposed samples (both embedded and individual hairs) were placed separately into a Pyrex 1 litre bowl and then into a Panasonic microwave. Exposure occurred on separate samples at full power (800 watts) for time periods of 15, 30, 45, 60, 120, 180, 240 and 300 seconds. After exposure, samples were allowed to cool prior to further analysis. Temperature was not a variable that could be changed and investigated in this heat source method. Microwave wattage was set at the maximum setting for all of the repeats and different timeframes. Three hundred seconds was chosen as the maximum time as after this, hairs were thermally degraded such they were unanalysable for the chosen characteristics. </w:t>
      </w:r>
    </w:p>
    <w:p w14:paraId="54B0E11A" w14:textId="77777777" w:rsidR="00F81203" w:rsidRDefault="00F81203" w:rsidP="00F81203">
      <w:pPr>
        <w:spacing w:line="276" w:lineRule="auto"/>
        <w:jc w:val="both"/>
        <w:rPr>
          <w:rFonts w:ascii="Arial" w:hAnsi="Arial" w:cs="Arial"/>
        </w:rPr>
      </w:pPr>
      <w:r>
        <w:rPr>
          <w:rFonts w:ascii="Arial" w:hAnsi="Arial" w:cs="Arial"/>
        </w:rPr>
        <w:t xml:space="preserve">For both microwave and furnace heat sources, only one piece of skin was exposed for each exposure setting, due to the limited availability of the dog skin.  </w:t>
      </w:r>
    </w:p>
    <w:p w14:paraId="20B880EF" w14:textId="77777777" w:rsidR="00F81203" w:rsidRDefault="00F81203" w:rsidP="00F81203">
      <w:pPr>
        <w:pStyle w:val="Heading2"/>
        <w:spacing w:line="276" w:lineRule="auto"/>
        <w:jc w:val="both"/>
        <w:rPr>
          <w:rFonts w:ascii="Arial" w:hAnsi="Arial" w:cs="Arial"/>
        </w:rPr>
      </w:pPr>
      <w:r>
        <w:rPr>
          <w:rFonts w:ascii="Arial" w:hAnsi="Arial" w:cs="Arial"/>
        </w:rPr>
        <w:t>2.5 Examination of Heat Damage Characteristics</w:t>
      </w:r>
    </w:p>
    <w:p w14:paraId="6137062C" w14:textId="77777777" w:rsidR="00F81203" w:rsidRDefault="00F81203" w:rsidP="00F81203">
      <w:pPr>
        <w:spacing w:line="276" w:lineRule="auto"/>
        <w:jc w:val="both"/>
        <w:rPr>
          <w:rFonts w:ascii="Arial" w:hAnsi="Arial" w:cs="Arial"/>
        </w:rPr>
      </w:pPr>
      <w:r>
        <w:rPr>
          <w:rFonts w:ascii="Arial" w:hAnsi="Arial" w:cs="Arial"/>
        </w:rPr>
        <w:t xml:space="preserve">From each exposed hair and skin (embedded) sample, three hairs, including root, were carefully removed with metal tweezers. For each loose (individual) sample, three hairs were randomly chosen from the 20-30 which had been exposed. These were then individually mounted onto a microscope slide using DPX (Refractive Index =1.52) and allowed to dry for 24-hours. A Nikon Eclipse E200 high powered microscope with Nikon DS-FI1 camera attachment was used to examine the internal morphology of the hairs at x400 magnification. </w:t>
      </w:r>
    </w:p>
    <w:p w14:paraId="16F4AC6A" w14:textId="77777777" w:rsidR="00F81203" w:rsidRDefault="00F81203" w:rsidP="00F81203">
      <w:pPr>
        <w:spacing w:line="276" w:lineRule="auto"/>
        <w:jc w:val="both"/>
        <w:rPr>
          <w:rFonts w:ascii="Arial" w:hAnsi="Arial" w:cs="Arial"/>
        </w:rPr>
      </w:pPr>
      <w:r>
        <w:rPr>
          <w:rFonts w:ascii="Arial" w:hAnsi="Arial" w:cs="Arial"/>
        </w:rPr>
        <w:t xml:space="preserve">One hair from each sample set was mounted onto a carbon tab and then fixed onto an aluminium stub. These stubs were then placed into the sample holder for the JSM-6610LV Scanning Electron Microscope (SEM) and inserted into the instrument. The exterior of the samples were then examined using the following conditions; secondary scanning electron imaging, 1mm protruding height, 40 pascals, 21mm working distance, 20mm actual distance, 7Kv, spot size 52 and x400 magnification as standard, however when necessary, other magnifications were applied and noted on any images. Scanning electron microscopy was only used to identify if this technique may add any value to the grading system when observing the surface of the hair for damage.  Possible damage characteristics that may be observed (seen in the grey highlighted rows in Table </w:t>
      </w:r>
      <w:r>
        <w:rPr>
          <w:rFonts w:ascii="Arial" w:hAnsi="Arial" w:cs="Arial"/>
        </w:rPr>
        <w:lastRenderedPageBreak/>
        <w:t xml:space="preserve">1) were noted and assessed in terms of how easy they were to grade.  As only one hair per sample was analysed using this technique, no quantitative analysis was conducted on the SEM observations. </w:t>
      </w:r>
    </w:p>
    <w:p w14:paraId="43871D99" w14:textId="77777777" w:rsidR="00F81203" w:rsidRDefault="00F81203" w:rsidP="00F81203">
      <w:pPr>
        <w:spacing w:line="276" w:lineRule="auto"/>
        <w:jc w:val="both"/>
        <w:rPr>
          <w:rFonts w:ascii="Arial" w:hAnsi="Arial" w:cs="Arial"/>
        </w:rPr>
      </w:pPr>
      <w:r>
        <w:rPr>
          <w:rFonts w:ascii="Arial" w:hAnsi="Arial" w:cs="Arial"/>
        </w:rPr>
        <w:t xml:space="preserve">To objectively assess the level of heat damage to hairs, a grading system was created based on the characteristics observed from the analysis of the hairs exposed to furnace and microwave heating and characteristics noted in previous studies [8,36].  The following damage characteristics were observed using transmitted light microscopy; bubbling (appearance of air bubbles), discolouration (changes in colour of the hair from light to dark), expansion (whether the hair has expanded or not), expansion type (expansion of the whole width of the hair, node (localised expansion and expansion in root area only), fractures in the hair and medulla disintegration (medullary cells appearing to shrink and disperse until they completely disappear).  The following damage characteristics were observed using SEM as these focussed upon the outer cuticle morphology; scale pattern identification (ability to still be able to identify the scale pattern), thermal degradation by melting and scale removal (the lifting, breakage, displacement and complete removal of individual and multiple scales).  A separate grade (0-5) was given for each of the SEM observations.  Table 1 shows the region of the hair (root, shaft and tip) in which each of the damage characteristics were observed. All three regions of the hair were observed for all characteristics being analysed using light microscopy, apart from medulla disintegration, where only the root and shaft were observed as there was generally no medulla present in the tip region. A separate grade (0-5) was given for each region for bubbling, discolouration and medulla disintegration. Only one grade was given to represent the whole hair for the features of expansion and fractures due to the nature of these two characteristics and their grading categories, for example, grade 5 for fractures is complete fragmentation of the hair, thus the whole hair must be incorporated in this observation. Only the shaft region was utilised for the SEM analysis due to the time-consuming nature of the technique. </w:t>
      </w:r>
    </w:p>
    <w:p w14:paraId="31874E2D" w14:textId="77777777" w:rsidR="00F81203" w:rsidRDefault="00F81203" w:rsidP="00F81203">
      <w:pPr>
        <w:spacing w:line="276" w:lineRule="auto"/>
        <w:jc w:val="both"/>
        <w:rPr>
          <w:rFonts w:ascii="Arial" w:hAnsi="Arial" w:cs="Arial"/>
        </w:rPr>
      </w:pPr>
      <w:r>
        <w:rPr>
          <w:rFonts w:ascii="Arial" w:hAnsi="Arial" w:cs="Arial"/>
        </w:rPr>
        <w:t xml:space="preserve">Apart from expansion, expansion type and fractures in the hair shaft, which were categorical, 0 was used to indicate no changes to hair and 5 was used to indicate a significant change to the hair with the grades in-between reflecting the progressive changes. Fractures in the hair shaft was an ordinal variable and contained four categories; 0, 1, 3 and 5 were used to grade the extent of fracturing, which increased with an increase of grade score.   An image for each grade point for each of the characteristics was identified to act as an example to assist in the consistent use of the grading system. These images were sourced from the large pool of images gathered of damaged hairs during this study. The 0 grades were sourced from the collection of images taken of the control samples. A description of each grade point supplemented the image to also aid use. The grading scheme descriptions and example images can be seen for light microscopy and SEM in Figures 2 and 3 respectively. The sum of these scores was then used to provide a total damage score. A total damage score allowed for easier comparison between temperature and time parameters. As only one sample was analysed per sample using SEM, the grading results for the damage characteristics analysed using the SEM were not included in the total damage scores.  The SEM results were interpreted only qualitatively in terms of the ease of analysis and perceived usefulness in heat source identification.  </w:t>
      </w:r>
    </w:p>
    <w:p w14:paraId="2ECED4CA" w14:textId="77777777" w:rsidR="00F81203" w:rsidRDefault="00F81203" w:rsidP="00F81203">
      <w:pPr>
        <w:spacing w:line="276" w:lineRule="auto"/>
        <w:jc w:val="both"/>
        <w:rPr>
          <w:rFonts w:ascii="Arial" w:hAnsi="Arial" w:cs="Arial"/>
        </w:rPr>
      </w:pPr>
      <w:r>
        <w:rPr>
          <w:rFonts w:ascii="Arial" w:hAnsi="Arial" w:cs="Arial"/>
        </w:rPr>
        <w:t xml:space="preserve">This system was then used to grade the level of damage displayed in the hairs exposed to the furnace and microwave conditions for both embedded and individual samples. The effectiveness </w:t>
      </w:r>
      <w:r>
        <w:rPr>
          <w:rFonts w:ascii="Arial" w:hAnsi="Arial" w:cs="Arial"/>
        </w:rPr>
        <w:lastRenderedPageBreak/>
        <w:t>of the damage characteristics chosen were also qualitatively assessed whilst using the grading scheme to identify recommendations in its use and areas for improvement.</w:t>
      </w:r>
    </w:p>
    <w:p w14:paraId="4FC604F3" w14:textId="77777777" w:rsidR="00F81203" w:rsidRDefault="00F81203" w:rsidP="00F81203">
      <w:pPr>
        <w:spacing w:line="276" w:lineRule="auto"/>
        <w:jc w:val="both"/>
        <w:rPr>
          <w:rFonts w:ascii="Arial" w:hAnsi="Arial" w:cs="Arial"/>
          <w:i/>
        </w:rPr>
      </w:pPr>
    </w:p>
    <w:p w14:paraId="7AB8C7A0" w14:textId="77777777" w:rsidR="00F81203" w:rsidRDefault="00F81203" w:rsidP="00F81203">
      <w:pPr>
        <w:pStyle w:val="Caption"/>
        <w:keepNext/>
        <w:spacing w:line="276" w:lineRule="auto"/>
        <w:rPr>
          <w:rFonts w:ascii="Arial" w:hAnsi="Arial" w:cs="Arial"/>
        </w:rPr>
      </w:pPr>
      <w:r>
        <w:rPr>
          <w:rFonts w:ascii="Arial" w:hAnsi="Arial" w:cs="Arial"/>
        </w:rPr>
        <w:t xml:space="preserve">Table </w:t>
      </w:r>
      <w:r>
        <w:fldChar w:fldCharType="begin"/>
      </w:r>
      <w:r>
        <w:rPr>
          <w:rFonts w:ascii="Arial" w:hAnsi="Arial" w:cs="Arial"/>
        </w:rPr>
        <w:instrText xml:space="preserve"> SEQ Table \* ARABIC </w:instrText>
      </w:r>
      <w:r>
        <w:fldChar w:fldCharType="separate"/>
      </w:r>
      <w:r>
        <w:rPr>
          <w:rFonts w:ascii="Arial" w:hAnsi="Arial" w:cs="Arial"/>
          <w:noProof/>
        </w:rPr>
        <w:t>1</w:t>
      </w:r>
      <w:r>
        <w:fldChar w:fldCharType="end"/>
      </w:r>
      <w:r>
        <w:rPr>
          <w:rFonts w:ascii="Arial" w:hAnsi="Arial" w:cs="Arial"/>
        </w:rPr>
        <w:t>: Region of hair observed for each damage characteristic. Characteristics with an asterisk denote features which provided a score that incorporated all three regions (root, shaft and tip). Characteristics highlighted in grey were observed using S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1984"/>
        <w:gridCol w:w="1984"/>
        <w:gridCol w:w="1985"/>
      </w:tblGrid>
      <w:tr w:rsidR="00F81203" w14:paraId="504B4076" w14:textId="77777777" w:rsidTr="00F81203">
        <w:tc>
          <w:tcPr>
            <w:tcW w:w="3397" w:type="dxa"/>
            <w:vMerge w:val="restart"/>
            <w:tcBorders>
              <w:top w:val="single" w:sz="4" w:space="0" w:color="auto"/>
              <w:left w:val="single" w:sz="4" w:space="0" w:color="auto"/>
              <w:bottom w:val="single" w:sz="4" w:space="0" w:color="auto"/>
              <w:right w:val="single" w:sz="4" w:space="0" w:color="auto"/>
            </w:tcBorders>
          </w:tcPr>
          <w:p w14:paraId="1DCF2DCD" w14:textId="77777777" w:rsidR="00F81203" w:rsidRDefault="00F81203">
            <w:pPr>
              <w:spacing w:line="276" w:lineRule="auto"/>
              <w:jc w:val="both"/>
              <w:rPr>
                <w:rFonts w:ascii="Arial" w:hAnsi="Arial" w:cs="Arial"/>
                <w:b/>
                <w:i/>
                <w:iCs/>
                <w:lang w:val="en-US"/>
              </w:rPr>
            </w:pPr>
          </w:p>
          <w:p w14:paraId="301CE1DF" w14:textId="77777777" w:rsidR="00F81203" w:rsidRDefault="00F81203">
            <w:pPr>
              <w:spacing w:line="276" w:lineRule="auto"/>
              <w:jc w:val="both"/>
              <w:rPr>
                <w:rFonts w:ascii="Arial" w:hAnsi="Arial" w:cs="Arial"/>
                <w:b/>
                <w:i/>
                <w:iCs/>
                <w:lang w:val="en-US"/>
              </w:rPr>
            </w:pPr>
            <w:r>
              <w:rPr>
                <w:rFonts w:ascii="Arial" w:hAnsi="Arial" w:cs="Arial"/>
                <w:b/>
                <w:i/>
                <w:iCs/>
                <w:lang w:val="en-US"/>
              </w:rPr>
              <w:t>Damage Characteristic</w:t>
            </w:r>
          </w:p>
        </w:tc>
        <w:tc>
          <w:tcPr>
            <w:tcW w:w="5953" w:type="dxa"/>
            <w:gridSpan w:val="3"/>
            <w:tcBorders>
              <w:top w:val="single" w:sz="4" w:space="0" w:color="auto"/>
              <w:left w:val="single" w:sz="4" w:space="0" w:color="auto"/>
              <w:bottom w:val="single" w:sz="4" w:space="0" w:color="auto"/>
              <w:right w:val="single" w:sz="4" w:space="0" w:color="auto"/>
            </w:tcBorders>
            <w:hideMark/>
          </w:tcPr>
          <w:p w14:paraId="5F11FE07" w14:textId="77777777" w:rsidR="00F81203" w:rsidRDefault="00F81203">
            <w:pPr>
              <w:spacing w:line="276" w:lineRule="auto"/>
              <w:jc w:val="both"/>
              <w:rPr>
                <w:rFonts w:ascii="Arial" w:hAnsi="Arial" w:cs="Arial"/>
                <w:b/>
                <w:i/>
                <w:iCs/>
                <w:lang w:val="en-US"/>
              </w:rPr>
            </w:pPr>
            <w:r>
              <w:rPr>
                <w:rFonts w:ascii="Arial" w:hAnsi="Arial" w:cs="Arial"/>
                <w:b/>
                <w:i/>
                <w:iCs/>
                <w:lang w:val="en-US"/>
              </w:rPr>
              <w:t>Region of Hair Observed</w:t>
            </w:r>
          </w:p>
        </w:tc>
      </w:tr>
      <w:tr w:rsidR="00F81203" w14:paraId="2D7C788D" w14:textId="77777777" w:rsidTr="00F81203">
        <w:tc>
          <w:tcPr>
            <w:tcW w:w="0" w:type="auto"/>
            <w:vMerge/>
            <w:tcBorders>
              <w:top w:val="single" w:sz="4" w:space="0" w:color="auto"/>
              <w:left w:val="single" w:sz="4" w:space="0" w:color="auto"/>
              <w:bottom w:val="single" w:sz="4" w:space="0" w:color="auto"/>
              <w:right w:val="single" w:sz="4" w:space="0" w:color="auto"/>
            </w:tcBorders>
            <w:vAlign w:val="center"/>
            <w:hideMark/>
          </w:tcPr>
          <w:p w14:paraId="71F4DA9D" w14:textId="77777777" w:rsidR="00F81203" w:rsidRDefault="00F81203">
            <w:pPr>
              <w:spacing w:after="0"/>
              <w:rPr>
                <w:rFonts w:ascii="Arial" w:hAnsi="Arial" w:cs="Arial"/>
                <w:b/>
                <w:i/>
                <w:iCs/>
                <w:lang w:val="en-US"/>
              </w:rPr>
            </w:pPr>
          </w:p>
        </w:tc>
        <w:tc>
          <w:tcPr>
            <w:tcW w:w="1984" w:type="dxa"/>
            <w:tcBorders>
              <w:top w:val="single" w:sz="4" w:space="0" w:color="auto"/>
              <w:left w:val="single" w:sz="4" w:space="0" w:color="auto"/>
              <w:bottom w:val="single" w:sz="4" w:space="0" w:color="auto"/>
              <w:right w:val="single" w:sz="4" w:space="0" w:color="auto"/>
            </w:tcBorders>
            <w:hideMark/>
          </w:tcPr>
          <w:p w14:paraId="59739A84" w14:textId="77777777" w:rsidR="00F81203" w:rsidRDefault="00F81203">
            <w:pPr>
              <w:spacing w:line="276" w:lineRule="auto"/>
              <w:jc w:val="both"/>
              <w:rPr>
                <w:rFonts w:ascii="Arial" w:hAnsi="Arial" w:cs="Arial"/>
                <w:i/>
                <w:iCs/>
                <w:lang w:val="en-US"/>
              </w:rPr>
            </w:pPr>
            <w:r>
              <w:rPr>
                <w:rFonts w:ascii="Arial" w:hAnsi="Arial" w:cs="Arial"/>
                <w:i/>
                <w:iCs/>
                <w:lang w:val="en-US"/>
              </w:rPr>
              <w:t>Root</w:t>
            </w:r>
          </w:p>
        </w:tc>
        <w:tc>
          <w:tcPr>
            <w:tcW w:w="1984" w:type="dxa"/>
            <w:tcBorders>
              <w:top w:val="single" w:sz="4" w:space="0" w:color="auto"/>
              <w:left w:val="single" w:sz="4" w:space="0" w:color="auto"/>
              <w:bottom w:val="single" w:sz="4" w:space="0" w:color="auto"/>
              <w:right w:val="single" w:sz="4" w:space="0" w:color="auto"/>
            </w:tcBorders>
            <w:hideMark/>
          </w:tcPr>
          <w:p w14:paraId="42FB9FEE" w14:textId="77777777" w:rsidR="00F81203" w:rsidRDefault="00F81203">
            <w:pPr>
              <w:spacing w:line="276" w:lineRule="auto"/>
              <w:jc w:val="both"/>
              <w:rPr>
                <w:rFonts w:ascii="Arial" w:hAnsi="Arial" w:cs="Arial"/>
                <w:i/>
                <w:iCs/>
                <w:lang w:val="en-US"/>
              </w:rPr>
            </w:pPr>
            <w:r>
              <w:rPr>
                <w:rFonts w:ascii="Arial" w:hAnsi="Arial" w:cs="Arial"/>
                <w:i/>
                <w:iCs/>
                <w:lang w:val="en-US"/>
              </w:rPr>
              <w:t>Shaft</w:t>
            </w:r>
          </w:p>
        </w:tc>
        <w:tc>
          <w:tcPr>
            <w:tcW w:w="1985" w:type="dxa"/>
            <w:tcBorders>
              <w:top w:val="single" w:sz="4" w:space="0" w:color="auto"/>
              <w:left w:val="single" w:sz="4" w:space="0" w:color="auto"/>
              <w:bottom w:val="single" w:sz="4" w:space="0" w:color="auto"/>
              <w:right w:val="single" w:sz="4" w:space="0" w:color="auto"/>
            </w:tcBorders>
            <w:hideMark/>
          </w:tcPr>
          <w:p w14:paraId="4A334F78" w14:textId="77777777" w:rsidR="00F81203" w:rsidRDefault="00F81203">
            <w:pPr>
              <w:spacing w:line="276" w:lineRule="auto"/>
              <w:jc w:val="both"/>
              <w:rPr>
                <w:rFonts w:ascii="Arial" w:hAnsi="Arial" w:cs="Arial"/>
                <w:i/>
                <w:iCs/>
                <w:lang w:val="en-US"/>
              </w:rPr>
            </w:pPr>
            <w:r>
              <w:rPr>
                <w:rFonts w:ascii="Arial" w:hAnsi="Arial" w:cs="Arial"/>
                <w:i/>
                <w:iCs/>
                <w:lang w:val="en-US"/>
              </w:rPr>
              <w:t>Tip</w:t>
            </w:r>
          </w:p>
        </w:tc>
      </w:tr>
      <w:tr w:rsidR="00F81203" w14:paraId="639A5FAD" w14:textId="77777777" w:rsidTr="00F81203">
        <w:tc>
          <w:tcPr>
            <w:tcW w:w="3397" w:type="dxa"/>
            <w:tcBorders>
              <w:top w:val="single" w:sz="4" w:space="0" w:color="auto"/>
              <w:left w:val="single" w:sz="4" w:space="0" w:color="auto"/>
              <w:bottom w:val="single" w:sz="4" w:space="0" w:color="auto"/>
              <w:right w:val="single" w:sz="4" w:space="0" w:color="auto"/>
            </w:tcBorders>
            <w:hideMark/>
          </w:tcPr>
          <w:p w14:paraId="1B29776A" w14:textId="77777777" w:rsidR="00F81203" w:rsidRDefault="00F81203">
            <w:pPr>
              <w:spacing w:line="276" w:lineRule="auto"/>
              <w:jc w:val="both"/>
              <w:rPr>
                <w:rFonts w:ascii="Arial" w:hAnsi="Arial" w:cs="Arial"/>
                <w:b/>
                <w:i/>
                <w:iCs/>
                <w:lang w:val="en-US"/>
              </w:rPr>
            </w:pPr>
            <w:r>
              <w:rPr>
                <w:rFonts w:ascii="Arial" w:hAnsi="Arial" w:cs="Arial"/>
                <w:b/>
                <w:i/>
                <w:iCs/>
                <w:lang w:val="en-US"/>
              </w:rPr>
              <w:t>Bubbling</w:t>
            </w:r>
          </w:p>
        </w:tc>
        <w:tc>
          <w:tcPr>
            <w:tcW w:w="1984" w:type="dxa"/>
            <w:tcBorders>
              <w:top w:val="single" w:sz="4" w:space="0" w:color="auto"/>
              <w:left w:val="single" w:sz="4" w:space="0" w:color="auto"/>
              <w:bottom w:val="single" w:sz="4" w:space="0" w:color="auto"/>
              <w:right w:val="single" w:sz="4" w:space="0" w:color="auto"/>
            </w:tcBorders>
            <w:hideMark/>
          </w:tcPr>
          <w:p w14:paraId="20D6EE35"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4" w:type="dxa"/>
            <w:tcBorders>
              <w:top w:val="single" w:sz="4" w:space="0" w:color="auto"/>
              <w:left w:val="single" w:sz="4" w:space="0" w:color="auto"/>
              <w:bottom w:val="single" w:sz="4" w:space="0" w:color="auto"/>
              <w:right w:val="single" w:sz="4" w:space="0" w:color="auto"/>
            </w:tcBorders>
            <w:hideMark/>
          </w:tcPr>
          <w:p w14:paraId="707D32C7"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5" w:type="dxa"/>
            <w:tcBorders>
              <w:top w:val="single" w:sz="4" w:space="0" w:color="auto"/>
              <w:left w:val="single" w:sz="4" w:space="0" w:color="auto"/>
              <w:bottom w:val="single" w:sz="4" w:space="0" w:color="auto"/>
              <w:right w:val="single" w:sz="4" w:space="0" w:color="auto"/>
            </w:tcBorders>
            <w:hideMark/>
          </w:tcPr>
          <w:p w14:paraId="0E120018"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r>
      <w:tr w:rsidR="00F81203" w14:paraId="67012AF7" w14:textId="77777777" w:rsidTr="00F81203">
        <w:tc>
          <w:tcPr>
            <w:tcW w:w="3397" w:type="dxa"/>
            <w:tcBorders>
              <w:top w:val="single" w:sz="4" w:space="0" w:color="auto"/>
              <w:left w:val="single" w:sz="4" w:space="0" w:color="auto"/>
              <w:bottom w:val="single" w:sz="4" w:space="0" w:color="auto"/>
              <w:right w:val="single" w:sz="4" w:space="0" w:color="auto"/>
            </w:tcBorders>
            <w:hideMark/>
          </w:tcPr>
          <w:p w14:paraId="34554A36" w14:textId="77777777" w:rsidR="00F81203" w:rsidRDefault="00F81203">
            <w:pPr>
              <w:spacing w:line="276" w:lineRule="auto"/>
              <w:jc w:val="both"/>
              <w:rPr>
                <w:rFonts w:ascii="Arial" w:hAnsi="Arial" w:cs="Arial"/>
                <w:b/>
                <w:i/>
                <w:iCs/>
                <w:lang w:val="en-US"/>
              </w:rPr>
            </w:pPr>
            <w:r>
              <w:rPr>
                <w:rFonts w:ascii="Arial" w:hAnsi="Arial" w:cs="Arial"/>
                <w:b/>
                <w:i/>
                <w:iCs/>
                <w:lang w:val="en-US"/>
              </w:rPr>
              <w:t>Discolouration</w:t>
            </w:r>
          </w:p>
        </w:tc>
        <w:tc>
          <w:tcPr>
            <w:tcW w:w="1984" w:type="dxa"/>
            <w:tcBorders>
              <w:top w:val="single" w:sz="4" w:space="0" w:color="auto"/>
              <w:left w:val="single" w:sz="4" w:space="0" w:color="auto"/>
              <w:bottom w:val="single" w:sz="4" w:space="0" w:color="auto"/>
              <w:right w:val="single" w:sz="4" w:space="0" w:color="auto"/>
            </w:tcBorders>
            <w:hideMark/>
          </w:tcPr>
          <w:p w14:paraId="470CD5B4"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4" w:type="dxa"/>
            <w:tcBorders>
              <w:top w:val="single" w:sz="4" w:space="0" w:color="auto"/>
              <w:left w:val="single" w:sz="4" w:space="0" w:color="auto"/>
              <w:bottom w:val="single" w:sz="4" w:space="0" w:color="auto"/>
              <w:right w:val="single" w:sz="4" w:space="0" w:color="auto"/>
            </w:tcBorders>
            <w:hideMark/>
          </w:tcPr>
          <w:p w14:paraId="526F3D4C"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5" w:type="dxa"/>
            <w:tcBorders>
              <w:top w:val="single" w:sz="4" w:space="0" w:color="auto"/>
              <w:left w:val="single" w:sz="4" w:space="0" w:color="auto"/>
              <w:bottom w:val="single" w:sz="4" w:space="0" w:color="auto"/>
              <w:right w:val="single" w:sz="4" w:space="0" w:color="auto"/>
            </w:tcBorders>
            <w:hideMark/>
          </w:tcPr>
          <w:p w14:paraId="108F5D76"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r>
      <w:tr w:rsidR="00F81203" w14:paraId="791946CF" w14:textId="77777777" w:rsidTr="00F81203">
        <w:tc>
          <w:tcPr>
            <w:tcW w:w="3397" w:type="dxa"/>
            <w:tcBorders>
              <w:top w:val="single" w:sz="4" w:space="0" w:color="auto"/>
              <w:left w:val="single" w:sz="4" w:space="0" w:color="auto"/>
              <w:bottom w:val="single" w:sz="4" w:space="0" w:color="auto"/>
              <w:right w:val="single" w:sz="4" w:space="0" w:color="auto"/>
            </w:tcBorders>
            <w:hideMark/>
          </w:tcPr>
          <w:p w14:paraId="32DA414A" w14:textId="77777777" w:rsidR="00F81203" w:rsidRDefault="00F81203">
            <w:pPr>
              <w:spacing w:line="276" w:lineRule="auto"/>
              <w:jc w:val="both"/>
              <w:rPr>
                <w:rFonts w:ascii="Arial" w:hAnsi="Arial" w:cs="Arial"/>
                <w:b/>
                <w:i/>
                <w:iCs/>
                <w:lang w:val="en-US"/>
              </w:rPr>
            </w:pPr>
            <w:r>
              <w:rPr>
                <w:rFonts w:ascii="Arial" w:hAnsi="Arial" w:cs="Arial"/>
                <w:b/>
                <w:i/>
                <w:iCs/>
                <w:lang w:val="en-US"/>
              </w:rPr>
              <w:t>Expansion (incl. type of expansion)*</w:t>
            </w:r>
          </w:p>
        </w:tc>
        <w:tc>
          <w:tcPr>
            <w:tcW w:w="1984" w:type="dxa"/>
            <w:tcBorders>
              <w:top w:val="single" w:sz="4" w:space="0" w:color="auto"/>
              <w:left w:val="single" w:sz="4" w:space="0" w:color="auto"/>
              <w:bottom w:val="single" w:sz="4" w:space="0" w:color="auto"/>
              <w:right w:val="single" w:sz="4" w:space="0" w:color="auto"/>
            </w:tcBorders>
            <w:hideMark/>
          </w:tcPr>
          <w:p w14:paraId="7A077B83"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4" w:type="dxa"/>
            <w:tcBorders>
              <w:top w:val="single" w:sz="4" w:space="0" w:color="auto"/>
              <w:left w:val="single" w:sz="4" w:space="0" w:color="auto"/>
              <w:bottom w:val="single" w:sz="4" w:space="0" w:color="auto"/>
              <w:right w:val="single" w:sz="4" w:space="0" w:color="auto"/>
            </w:tcBorders>
            <w:hideMark/>
          </w:tcPr>
          <w:p w14:paraId="0C1A434F"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5" w:type="dxa"/>
            <w:tcBorders>
              <w:top w:val="single" w:sz="4" w:space="0" w:color="auto"/>
              <w:left w:val="single" w:sz="4" w:space="0" w:color="auto"/>
              <w:bottom w:val="single" w:sz="4" w:space="0" w:color="auto"/>
              <w:right w:val="single" w:sz="4" w:space="0" w:color="auto"/>
            </w:tcBorders>
            <w:hideMark/>
          </w:tcPr>
          <w:p w14:paraId="6694E4C5"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r>
      <w:tr w:rsidR="00F81203" w14:paraId="16E2ED56" w14:textId="77777777" w:rsidTr="00F81203">
        <w:tc>
          <w:tcPr>
            <w:tcW w:w="3397" w:type="dxa"/>
            <w:tcBorders>
              <w:top w:val="single" w:sz="4" w:space="0" w:color="auto"/>
              <w:left w:val="single" w:sz="4" w:space="0" w:color="auto"/>
              <w:bottom w:val="single" w:sz="4" w:space="0" w:color="auto"/>
              <w:right w:val="single" w:sz="4" w:space="0" w:color="auto"/>
            </w:tcBorders>
            <w:hideMark/>
          </w:tcPr>
          <w:p w14:paraId="59BE6CF5" w14:textId="77777777" w:rsidR="00F81203" w:rsidRDefault="00F81203">
            <w:pPr>
              <w:spacing w:line="276" w:lineRule="auto"/>
              <w:jc w:val="both"/>
              <w:rPr>
                <w:rFonts w:ascii="Arial" w:hAnsi="Arial" w:cs="Arial"/>
                <w:b/>
                <w:i/>
                <w:iCs/>
                <w:lang w:val="en-US"/>
              </w:rPr>
            </w:pPr>
            <w:r>
              <w:rPr>
                <w:rFonts w:ascii="Arial" w:hAnsi="Arial" w:cs="Arial"/>
                <w:b/>
                <w:i/>
                <w:iCs/>
                <w:lang w:val="en-US"/>
              </w:rPr>
              <w:t>Fractures*</w:t>
            </w:r>
          </w:p>
        </w:tc>
        <w:tc>
          <w:tcPr>
            <w:tcW w:w="1984" w:type="dxa"/>
            <w:tcBorders>
              <w:top w:val="single" w:sz="4" w:space="0" w:color="auto"/>
              <w:left w:val="single" w:sz="4" w:space="0" w:color="auto"/>
              <w:bottom w:val="single" w:sz="4" w:space="0" w:color="auto"/>
              <w:right w:val="single" w:sz="4" w:space="0" w:color="auto"/>
            </w:tcBorders>
            <w:hideMark/>
          </w:tcPr>
          <w:p w14:paraId="7966D349"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4" w:type="dxa"/>
            <w:tcBorders>
              <w:top w:val="single" w:sz="4" w:space="0" w:color="auto"/>
              <w:left w:val="single" w:sz="4" w:space="0" w:color="auto"/>
              <w:bottom w:val="single" w:sz="4" w:space="0" w:color="auto"/>
              <w:right w:val="single" w:sz="4" w:space="0" w:color="auto"/>
            </w:tcBorders>
            <w:hideMark/>
          </w:tcPr>
          <w:p w14:paraId="78C48104"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5" w:type="dxa"/>
            <w:tcBorders>
              <w:top w:val="single" w:sz="4" w:space="0" w:color="auto"/>
              <w:left w:val="single" w:sz="4" w:space="0" w:color="auto"/>
              <w:bottom w:val="single" w:sz="4" w:space="0" w:color="auto"/>
              <w:right w:val="single" w:sz="4" w:space="0" w:color="auto"/>
            </w:tcBorders>
            <w:hideMark/>
          </w:tcPr>
          <w:p w14:paraId="25966D11"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r>
      <w:tr w:rsidR="00F81203" w14:paraId="5B3B4DDD" w14:textId="77777777" w:rsidTr="00F81203">
        <w:tc>
          <w:tcPr>
            <w:tcW w:w="3397" w:type="dxa"/>
            <w:tcBorders>
              <w:top w:val="single" w:sz="4" w:space="0" w:color="auto"/>
              <w:left w:val="single" w:sz="4" w:space="0" w:color="auto"/>
              <w:bottom w:val="single" w:sz="4" w:space="0" w:color="auto"/>
              <w:right w:val="single" w:sz="4" w:space="0" w:color="auto"/>
            </w:tcBorders>
            <w:hideMark/>
          </w:tcPr>
          <w:p w14:paraId="1AB7ACA6" w14:textId="77777777" w:rsidR="00F81203" w:rsidRDefault="00F81203">
            <w:pPr>
              <w:spacing w:line="276" w:lineRule="auto"/>
              <w:jc w:val="both"/>
              <w:rPr>
                <w:rFonts w:ascii="Arial" w:hAnsi="Arial" w:cs="Arial"/>
                <w:b/>
                <w:i/>
                <w:iCs/>
                <w:lang w:val="en-US"/>
              </w:rPr>
            </w:pPr>
            <w:r>
              <w:rPr>
                <w:rFonts w:ascii="Arial" w:hAnsi="Arial" w:cs="Arial"/>
                <w:b/>
                <w:i/>
                <w:iCs/>
                <w:lang w:val="en-US"/>
              </w:rPr>
              <w:t xml:space="preserve">Medulla Disintegration </w:t>
            </w:r>
          </w:p>
        </w:tc>
        <w:tc>
          <w:tcPr>
            <w:tcW w:w="1984" w:type="dxa"/>
            <w:tcBorders>
              <w:top w:val="single" w:sz="4" w:space="0" w:color="auto"/>
              <w:left w:val="single" w:sz="4" w:space="0" w:color="auto"/>
              <w:bottom w:val="single" w:sz="4" w:space="0" w:color="auto"/>
              <w:right w:val="single" w:sz="4" w:space="0" w:color="auto"/>
            </w:tcBorders>
            <w:hideMark/>
          </w:tcPr>
          <w:p w14:paraId="13671CD2"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4" w:type="dxa"/>
            <w:tcBorders>
              <w:top w:val="single" w:sz="4" w:space="0" w:color="auto"/>
              <w:left w:val="single" w:sz="4" w:space="0" w:color="auto"/>
              <w:bottom w:val="single" w:sz="4" w:space="0" w:color="auto"/>
              <w:right w:val="single" w:sz="4" w:space="0" w:color="auto"/>
            </w:tcBorders>
            <w:hideMark/>
          </w:tcPr>
          <w:p w14:paraId="75C966D3"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5" w:type="dxa"/>
            <w:tcBorders>
              <w:top w:val="single" w:sz="4" w:space="0" w:color="auto"/>
              <w:left w:val="single" w:sz="4" w:space="0" w:color="auto"/>
              <w:bottom w:val="single" w:sz="4" w:space="0" w:color="auto"/>
              <w:right w:val="single" w:sz="4" w:space="0" w:color="auto"/>
            </w:tcBorders>
            <w:hideMark/>
          </w:tcPr>
          <w:p w14:paraId="4A7A91E1" w14:textId="77777777" w:rsidR="00F81203" w:rsidRDefault="00F81203">
            <w:pPr>
              <w:spacing w:line="276" w:lineRule="auto"/>
              <w:jc w:val="both"/>
              <w:rPr>
                <w:rFonts w:ascii="Arial" w:hAnsi="Arial" w:cs="Arial"/>
                <w:lang w:val="en-US"/>
              </w:rPr>
            </w:pPr>
            <w:r>
              <w:rPr>
                <w:rFonts w:ascii="Arial" w:hAnsi="Arial" w:cs="Arial"/>
                <w:lang w:val="en-US"/>
              </w:rPr>
              <w:t>-</w:t>
            </w:r>
          </w:p>
        </w:tc>
      </w:tr>
      <w:tr w:rsidR="00F81203" w14:paraId="233EE4F0" w14:textId="77777777" w:rsidTr="00F81203">
        <w:tc>
          <w:tcPr>
            <w:tcW w:w="339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D26EB0F" w14:textId="77777777" w:rsidR="00F81203" w:rsidRDefault="00F81203">
            <w:pPr>
              <w:spacing w:line="276" w:lineRule="auto"/>
              <w:jc w:val="both"/>
              <w:rPr>
                <w:rFonts w:ascii="Arial" w:hAnsi="Arial" w:cs="Arial"/>
                <w:b/>
                <w:i/>
                <w:iCs/>
                <w:lang w:val="en-US"/>
              </w:rPr>
            </w:pPr>
            <w:r>
              <w:rPr>
                <w:rFonts w:ascii="Arial" w:hAnsi="Arial" w:cs="Arial"/>
                <w:b/>
                <w:i/>
                <w:iCs/>
                <w:lang w:val="en-US"/>
              </w:rPr>
              <w:t>Scale pattern identification</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91454C6" w14:textId="77777777" w:rsidR="00F81203" w:rsidRDefault="00F81203">
            <w:pPr>
              <w:spacing w:line="276" w:lineRule="auto"/>
              <w:jc w:val="both"/>
              <w:rPr>
                <w:rFonts w:ascii="Arial" w:hAnsi="Arial" w:cs="Arial"/>
                <w:lang w:val="en-US"/>
              </w:rPr>
            </w:pPr>
            <w:r>
              <w:rPr>
                <w:rFonts w:ascii="Arial" w:hAnsi="Arial" w:cs="Arial"/>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C04FDDC"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8B90CD" w14:textId="77777777" w:rsidR="00F81203" w:rsidRDefault="00F81203">
            <w:pPr>
              <w:spacing w:line="276" w:lineRule="auto"/>
              <w:jc w:val="both"/>
              <w:rPr>
                <w:rFonts w:ascii="Arial" w:hAnsi="Arial" w:cs="Arial"/>
                <w:lang w:val="en-US"/>
              </w:rPr>
            </w:pPr>
            <w:r>
              <w:rPr>
                <w:rFonts w:ascii="Arial" w:hAnsi="Arial" w:cs="Arial"/>
                <w:lang w:val="en-US"/>
              </w:rPr>
              <w:t>-</w:t>
            </w:r>
          </w:p>
        </w:tc>
      </w:tr>
      <w:tr w:rsidR="00F81203" w14:paraId="35243EAA" w14:textId="77777777" w:rsidTr="00F81203">
        <w:tc>
          <w:tcPr>
            <w:tcW w:w="339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E18435" w14:textId="77777777" w:rsidR="00F81203" w:rsidRDefault="00F81203">
            <w:pPr>
              <w:spacing w:line="276" w:lineRule="auto"/>
              <w:jc w:val="both"/>
              <w:rPr>
                <w:rFonts w:ascii="Arial" w:hAnsi="Arial" w:cs="Arial"/>
                <w:b/>
                <w:i/>
                <w:iCs/>
                <w:lang w:val="en-US"/>
              </w:rPr>
            </w:pPr>
            <w:r>
              <w:rPr>
                <w:rFonts w:ascii="Arial" w:hAnsi="Arial" w:cs="Arial"/>
                <w:b/>
                <w:i/>
                <w:iCs/>
                <w:lang w:val="en-US"/>
              </w:rPr>
              <w:t>Thermal degradation by melting</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C99C7DB" w14:textId="77777777" w:rsidR="00F81203" w:rsidRDefault="00F81203">
            <w:pPr>
              <w:spacing w:line="276" w:lineRule="auto"/>
              <w:jc w:val="both"/>
              <w:rPr>
                <w:rFonts w:ascii="Arial" w:hAnsi="Arial" w:cs="Arial"/>
                <w:lang w:val="en-US"/>
              </w:rPr>
            </w:pPr>
            <w:r>
              <w:rPr>
                <w:rFonts w:ascii="Arial" w:hAnsi="Arial" w:cs="Arial"/>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2951E42"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DB6B401" w14:textId="77777777" w:rsidR="00F81203" w:rsidRDefault="00F81203">
            <w:pPr>
              <w:spacing w:line="276" w:lineRule="auto"/>
              <w:jc w:val="both"/>
              <w:rPr>
                <w:rFonts w:ascii="Arial" w:hAnsi="Arial" w:cs="Arial"/>
                <w:lang w:val="en-US"/>
              </w:rPr>
            </w:pPr>
            <w:r>
              <w:rPr>
                <w:rFonts w:ascii="Arial" w:hAnsi="Arial" w:cs="Arial"/>
                <w:lang w:val="en-US"/>
              </w:rPr>
              <w:t>-</w:t>
            </w:r>
          </w:p>
        </w:tc>
      </w:tr>
      <w:tr w:rsidR="00F81203" w14:paraId="68D9F904" w14:textId="77777777" w:rsidTr="00F81203">
        <w:tc>
          <w:tcPr>
            <w:tcW w:w="339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A84D15B" w14:textId="77777777" w:rsidR="00F81203" w:rsidRDefault="00F81203">
            <w:pPr>
              <w:spacing w:line="276" w:lineRule="auto"/>
              <w:jc w:val="both"/>
              <w:rPr>
                <w:rFonts w:ascii="Arial" w:hAnsi="Arial" w:cs="Arial"/>
                <w:b/>
                <w:i/>
                <w:iCs/>
                <w:lang w:val="en-US"/>
              </w:rPr>
            </w:pPr>
            <w:r>
              <w:rPr>
                <w:rFonts w:ascii="Arial" w:hAnsi="Arial" w:cs="Arial"/>
                <w:b/>
                <w:i/>
                <w:iCs/>
                <w:lang w:val="en-US"/>
              </w:rPr>
              <w:t>Scale removal/displacement</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460627A" w14:textId="77777777" w:rsidR="00F81203" w:rsidRDefault="00F81203">
            <w:pPr>
              <w:spacing w:line="276" w:lineRule="auto"/>
              <w:jc w:val="both"/>
              <w:rPr>
                <w:rFonts w:ascii="Arial" w:hAnsi="Arial" w:cs="Arial"/>
                <w:lang w:val="en-US"/>
              </w:rPr>
            </w:pPr>
            <w:r>
              <w:rPr>
                <w:rFonts w:ascii="Arial" w:hAnsi="Arial" w:cs="Arial"/>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AEDB07" w14:textId="77777777" w:rsidR="00F81203" w:rsidRDefault="00F81203">
            <w:pPr>
              <w:spacing w:line="276" w:lineRule="auto"/>
              <w:jc w:val="both"/>
              <w:rPr>
                <w:rFonts w:ascii="Arial" w:hAnsi="Arial" w:cs="Arial"/>
                <w:lang w:val="en-US"/>
              </w:rPr>
            </w:pPr>
            <w:r>
              <w:rPr>
                <w:rFonts w:ascii="Arial" w:hAnsi="Arial" w:cs="Arial"/>
                <w:sz w:val="28"/>
                <w:lang w:val="en-US"/>
              </w:rPr>
              <w:sym w:font="Wingdings" w:char="F0FC"/>
            </w:r>
          </w:p>
        </w:tc>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F158D49" w14:textId="77777777" w:rsidR="00F81203" w:rsidRDefault="00F81203">
            <w:pPr>
              <w:spacing w:line="276" w:lineRule="auto"/>
              <w:jc w:val="both"/>
              <w:rPr>
                <w:rFonts w:ascii="Arial" w:hAnsi="Arial" w:cs="Arial"/>
                <w:lang w:val="en-US"/>
              </w:rPr>
            </w:pPr>
            <w:r>
              <w:rPr>
                <w:rFonts w:ascii="Arial" w:hAnsi="Arial" w:cs="Arial"/>
                <w:lang w:val="en-US"/>
              </w:rPr>
              <w:t>-</w:t>
            </w:r>
          </w:p>
        </w:tc>
      </w:tr>
    </w:tbl>
    <w:p w14:paraId="0D3303F2" w14:textId="77777777" w:rsidR="00F81203" w:rsidRDefault="00F81203" w:rsidP="00F81203">
      <w:pPr>
        <w:spacing w:line="276" w:lineRule="auto"/>
        <w:jc w:val="both"/>
        <w:rPr>
          <w:rFonts w:ascii="Arial" w:hAnsi="Arial" w:cs="Arial"/>
        </w:rPr>
      </w:pPr>
    </w:p>
    <w:p w14:paraId="792B0732" w14:textId="77777777" w:rsidR="00F81203" w:rsidRDefault="00F81203" w:rsidP="00F81203">
      <w:pPr>
        <w:spacing w:line="276" w:lineRule="auto"/>
        <w:jc w:val="both"/>
        <w:rPr>
          <w:rFonts w:ascii="Arial" w:hAnsi="Arial" w:cs="Arial"/>
        </w:rPr>
      </w:pPr>
      <w:r>
        <w:rPr>
          <w:rFonts w:ascii="Arial" w:hAnsi="Arial" w:cs="Arial"/>
        </w:rPr>
        <w:t xml:space="preserve">Statistical testing was conducted using both Statistical Package for Social Sciences (SPSS) version 23 and R, an open source programming language and software environment. </w:t>
      </w:r>
    </w:p>
    <w:p w14:paraId="02BFF06B" w14:textId="65480E45" w:rsidR="00F81203" w:rsidRDefault="00F81203" w:rsidP="00F81203">
      <w:pPr>
        <w:keepNext/>
        <w:spacing w:line="276" w:lineRule="auto"/>
        <w:jc w:val="both"/>
        <w:rPr>
          <w:rFonts w:ascii="Arial" w:hAnsi="Arial" w:cs="Arial"/>
        </w:rPr>
      </w:pPr>
      <w:r>
        <w:rPr>
          <w:rFonts w:ascii="Arial" w:hAnsi="Arial" w:cs="Arial"/>
          <w:noProof/>
        </w:rPr>
        <w:lastRenderedPageBreak/>
        <w:drawing>
          <wp:inline distT="0" distB="0" distL="0" distR="0" wp14:anchorId="775AEE3D" wp14:editId="13B36C22">
            <wp:extent cx="5943600" cy="75723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572375"/>
                    </a:xfrm>
                    <a:prstGeom prst="rect">
                      <a:avLst/>
                    </a:prstGeom>
                    <a:noFill/>
                    <a:ln>
                      <a:noFill/>
                    </a:ln>
                  </pic:spPr>
                </pic:pic>
              </a:graphicData>
            </a:graphic>
          </wp:inline>
        </w:drawing>
      </w:r>
    </w:p>
    <w:p w14:paraId="1876F80A" w14:textId="77777777" w:rsidR="00F81203" w:rsidRDefault="00F81203" w:rsidP="00F81203">
      <w:pPr>
        <w:pStyle w:val="Caption"/>
        <w:spacing w:line="276" w:lineRule="auto"/>
        <w:jc w:val="both"/>
        <w:rPr>
          <w:rFonts w:ascii="Arial" w:hAnsi="Arial" w:cs="Arial"/>
        </w:rPr>
      </w:pPr>
      <w:r>
        <w:rPr>
          <w:rFonts w:ascii="Arial" w:hAnsi="Arial" w:cs="Arial"/>
        </w:rPr>
        <w:t xml:space="preserve">Figure </w:t>
      </w:r>
      <w:r>
        <w:fldChar w:fldCharType="begin"/>
      </w:r>
      <w:r>
        <w:rPr>
          <w:rFonts w:ascii="Arial" w:hAnsi="Arial" w:cs="Arial"/>
        </w:rPr>
        <w:instrText xml:space="preserve"> SEQ Figure \* ARABIC </w:instrText>
      </w:r>
      <w:r>
        <w:fldChar w:fldCharType="separate"/>
      </w:r>
      <w:r>
        <w:rPr>
          <w:rFonts w:ascii="Arial" w:hAnsi="Arial" w:cs="Arial"/>
          <w:noProof/>
        </w:rPr>
        <w:t>2</w:t>
      </w:r>
      <w:r>
        <w:fldChar w:fldCharType="end"/>
      </w:r>
      <w:r>
        <w:rPr>
          <w:rFonts w:ascii="Arial" w:hAnsi="Arial" w:cs="Arial"/>
        </w:rPr>
        <w:t>: Grading scheme descriptions and example images for light microscopy analysis.  All images taken at x400 magnification.</w:t>
      </w:r>
    </w:p>
    <w:p w14:paraId="27164FD5" w14:textId="77777777" w:rsidR="00F81203" w:rsidRDefault="00F81203" w:rsidP="00F81203">
      <w:pPr>
        <w:spacing w:line="276" w:lineRule="auto"/>
        <w:jc w:val="both"/>
        <w:rPr>
          <w:rFonts w:ascii="Arial" w:hAnsi="Arial" w:cs="Arial"/>
        </w:rPr>
      </w:pPr>
      <w:r>
        <w:rPr>
          <w:rFonts w:ascii="Arial" w:hAnsi="Arial" w:cs="Arial"/>
        </w:rPr>
        <w:lastRenderedPageBreak/>
        <w:t xml:space="preserve"> </w:t>
      </w:r>
    </w:p>
    <w:p w14:paraId="1E0171B4" w14:textId="71204232" w:rsidR="00F81203" w:rsidRDefault="00F81203" w:rsidP="00F81203">
      <w:pPr>
        <w:keepNext/>
        <w:spacing w:line="276" w:lineRule="auto"/>
        <w:jc w:val="both"/>
        <w:rPr>
          <w:rFonts w:ascii="Arial" w:hAnsi="Arial" w:cs="Arial"/>
        </w:rPr>
      </w:pPr>
      <w:r>
        <w:rPr>
          <w:rFonts w:ascii="Arial" w:hAnsi="Arial" w:cs="Arial"/>
          <w:noProof/>
        </w:rPr>
        <w:drawing>
          <wp:inline distT="0" distB="0" distL="0" distR="0" wp14:anchorId="7672974A" wp14:editId="36D6FFCE">
            <wp:extent cx="5943600" cy="6419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419850"/>
                    </a:xfrm>
                    <a:prstGeom prst="rect">
                      <a:avLst/>
                    </a:prstGeom>
                    <a:noFill/>
                    <a:ln>
                      <a:noFill/>
                    </a:ln>
                  </pic:spPr>
                </pic:pic>
              </a:graphicData>
            </a:graphic>
          </wp:inline>
        </w:drawing>
      </w:r>
    </w:p>
    <w:p w14:paraId="3873B945" w14:textId="77777777" w:rsidR="00F81203" w:rsidRDefault="00F81203" w:rsidP="00F81203">
      <w:pPr>
        <w:pStyle w:val="Caption"/>
        <w:spacing w:line="276" w:lineRule="auto"/>
        <w:jc w:val="both"/>
        <w:rPr>
          <w:rFonts w:ascii="Arial" w:hAnsi="Arial" w:cs="Arial"/>
        </w:rPr>
      </w:pPr>
      <w:r>
        <w:rPr>
          <w:rFonts w:ascii="Arial" w:hAnsi="Arial" w:cs="Arial"/>
        </w:rPr>
        <w:t xml:space="preserve">Figure </w:t>
      </w:r>
      <w:r>
        <w:fldChar w:fldCharType="begin"/>
      </w:r>
      <w:r>
        <w:rPr>
          <w:rFonts w:ascii="Arial" w:hAnsi="Arial" w:cs="Arial"/>
        </w:rPr>
        <w:instrText xml:space="preserve"> SEQ Figure \* ARABIC </w:instrText>
      </w:r>
      <w:r>
        <w:fldChar w:fldCharType="separate"/>
      </w:r>
      <w:r>
        <w:rPr>
          <w:rFonts w:ascii="Arial" w:hAnsi="Arial" w:cs="Arial"/>
          <w:noProof/>
        </w:rPr>
        <w:t>3</w:t>
      </w:r>
      <w:r>
        <w:fldChar w:fldCharType="end"/>
      </w:r>
      <w:r>
        <w:rPr>
          <w:rFonts w:ascii="Arial" w:hAnsi="Arial" w:cs="Arial"/>
        </w:rPr>
        <w:t>: Grading scheme descriptions and example images for SEM analysis.  All images taken at x400 magnification.</w:t>
      </w:r>
    </w:p>
    <w:p w14:paraId="4A974C5B" w14:textId="77777777" w:rsidR="00F81203" w:rsidRDefault="00F81203" w:rsidP="00F81203">
      <w:pPr>
        <w:spacing w:line="276" w:lineRule="auto"/>
        <w:jc w:val="both"/>
        <w:rPr>
          <w:rFonts w:ascii="Arial" w:hAnsi="Arial" w:cs="Arial"/>
        </w:rPr>
      </w:pPr>
      <w:r>
        <w:rPr>
          <w:rFonts w:ascii="Arial" w:hAnsi="Arial" w:cs="Arial"/>
        </w:rPr>
        <w:t xml:space="preserve"> </w:t>
      </w:r>
    </w:p>
    <w:p w14:paraId="2959130E" w14:textId="77777777" w:rsidR="00F81203" w:rsidRDefault="00F81203" w:rsidP="00F81203">
      <w:pPr>
        <w:spacing w:line="276" w:lineRule="auto"/>
        <w:jc w:val="both"/>
        <w:rPr>
          <w:rFonts w:ascii="Arial" w:hAnsi="Arial" w:cs="Arial"/>
        </w:rPr>
      </w:pPr>
    </w:p>
    <w:p w14:paraId="593CCB50" w14:textId="77777777" w:rsidR="00F81203" w:rsidRDefault="00F81203" w:rsidP="00F81203">
      <w:pPr>
        <w:spacing w:line="276" w:lineRule="auto"/>
        <w:jc w:val="both"/>
        <w:rPr>
          <w:rFonts w:ascii="Arial" w:hAnsi="Arial" w:cs="Arial"/>
        </w:rPr>
      </w:pPr>
    </w:p>
    <w:p w14:paraId="0C50A3FE" w14:textId="77777777" w:rsidR="00F81203" w:rsidRDefault="00F81203" w:rsidP="00F81203">
      <w:pPr>
        <w:pStyle w:val="Heading1"/>
        <w:spacing w:line="276" w:lineRule="auto"/>
        <w:rPr>
          <w:rFonts w:ascii="Arial" w:hAnsi="Arial" w:cs="Arial"/>
        </w:rPr>
      </w:pPr>
      <w:r>
        <w:rPr>
          <w:rFonts w:ascii="Arial" w:hAnsi="Arial" w:cs="Arial"/>
        </w:rPr>
        <w:lastRenderedPageBreak/>
        <w:t>3.0 Results and Discussion</w:t>
      </w:r>
    </w:p>
    <w:p w14:paraId="0CAFF848" w14:textId="77777777" w:rsidR="00F81203" w:rsidRDefault="00F81203" w:rsidP="00F81203">
      <w:pPr>
        <w:pStyle w:val="Heading2"/>
        <w:spacing w:line="276" w:lineRule="auto"/>
        <w:rPr>
          <w:rFonts w:ascii="Arial" w:hAnsi="Arial" w:cs="Arial"/>
        </w:rPr>
      </w:pPr>
      <w:r>
        <w:rPr>
          <w:rFonts w:ascii="Arial" w:hAnsi="Arial" w:cs="Arial"/>
        </w:rPr>
        <w:t>3.1 Unexposed Samples (controls)</w:t>
      </w:r>
    </w:p>
    <w:p w14:paraId="55D48DB0" w14:textId="77777777" w:rsidR="00F81203" w:rsidRDefault="00F81203" w:rsidP="00F81203">
      <w:pPr>
        <w:spacing w:line="276" w:lineRule="auto"/>
        <w:jc w:val="both"/>
        <w:rPr>
          <w:rFonts w:ascii="Arial" w:hAnsi="Arial" w:cs="Arial"/>
        </w:rPr>
      </w:pPr>
      <w:r>
        <w:rPr>
          <w:rFonts w:ascii="Arial" w:hAnsi="Arial" w:cs="Arial"/>
        </w:rPr>
        <w:t xml:space="preserve">The control samples were examined using both transmitted light microscopy and SEM to ascertain the generic morphological characteristics of the hair for comparison with the exposed samples. Photos of the controls were used to create the 0 scores for the grading scheme and provided a range of images of different control hairs so as to account for some of the variation seen in the hairs.  The control images used were chosen based on their ability to appropriately represent the hairs from DS2.  These images can be seen in Figures 2 and 3 as the 0 scores for the grades. Macroscopic observations identified that the control hairs were pale at the proximal end and were light brown at the distal end, approximately 2.5 cm in length and had a straight profile. Internally, the medulla consisted of a continuous multicellular medulla with none to light pigment extending from the root to mid-shaft and then light to medium pigment from mid-shaft to the tip. The cuticle consisted mainly of wave shaped scales with flat edges.  Intra-variation between hairs from samples cut from DS2 was low. Negligible amounts of damage were present on the cuticle due to prior exposure to the environment, this was seen as minimal scale debris present on the surface of the hairs. No fractures, bubbling, sudden changes in hair width or unusual discolouration and medulla morphology were seen in the control samples. Some minimal damage to the hairs is expected as hairs incur naturally occurring mechanical damage through wear over time [7].  The level of damage was so minimal as to be deemed of no issue for the purposes of this study, although this cannot be said for casework samples indicating that cuticle features may not be the most appropriate area to observe for specific heat damage.  Although the source of DS2 was deemed healthy and no significant damage was seen in the control samples, the history of any heat exposure of this dog is unknown, as it generally would be in casework.  To ensure appropriate examination of any damage to hairs on an animal, an adequate control sample from an area that has not been exposed to heat (if possible) is required.  Of the characteristics observed in this study, discoloration, expansion and the scale observations particularly require a good quality control sample to provide a representative description of the hair in its unexposed state so as to be able to identify any changes and quantify any existing damage caused through wear.  This is because there is likely to be variation in the colour and width of hair across the pelage of an animal. In the authors experience, bubbling and changes in the medulla as seen in the ‘medulla disintegration’ feature do not occur from general wear and are therefore more likely to be due to another form of damage, heat being one cause, although due to the scope of this study, it cannot be stated that this is exclusive to heat. </w:t>
      </w:r>
    </w:p>
    <w:p w14:paraId="564C873B" w14:textId="77777777" w:rsidR="00F81203" w:rsidRDefault="00F81203" w:rsidP="00F81203">
      <w:pPr>
        <w:pStyle w:val="Heading2"/>
        <w:spacing w:line="276" w:lineRule="auto"/>
        <w:rPr>
          <w:rFonts w:ascii="Arial" w:hAnsi="Arial" w:cs="Arial"/>
        </w:rPr>
      </w:pPr>
      <w:r>
        <w:rPr>
          <w:rFonts w:ascii="Arial" w:hAnsi="Arial" w:cs="Arial"/>
        </w:rPr>
        <w:t>3.2 Exposed Samples (Embedded and Individual)</w:t>
      </w:r>
    </w:p>
    <w:p w14:paraId="50ECCAA8" w14:textId="77777777" w:rsidR="00F81203" w:rsidRDefault="00F81203" w:rsidP="00F81203">
      <w:pPr>
        <w:spacing w:line="276" w:lineRule="auto"/>
        <w:jc w:val="both"/>
        <w:rPr>
          <w:rFonts w:ascii="Arial" w:hAnsi="Arial" w:cs="Arial"/>
        </w:rPr>
      </w:pPr>
      <w:r>
        <w:rPr>
          <w:rFonts w:ascii="Arial" w:hAnsi="Arial" w:cs="Arial"/>
        </w:rPr>
        <w:t xml:space="preserve">Sections 3.2.1 to 3.2.3 will focus upon the qualitative and quantitative use of light microscopy for the analysis of damage incurred to both loose (individual) and embedded hairs from two sources of heat. Section 3.3 will provide a qualitative overview of the use of SEM in the analysis of heat damage on animal hair and compare that to light microscopy. </w:t>
      </w:r>
    </w:p>
    <w:p w14:paraId="27278246" w14:textId="77777777" w:rsidR="00F81203" w:rsidRDefault="00F81203" w:rsidP="00F81203">
      <w:pPr>
        <w:pStyle w:val="Heading3"/>
        <w:spacing w:line="276" w:lineRule="auto"/>
        <w:rPr>
          <w:rFonts w:ascii="Arial" w:hAnsi="Arial" w:cs="Arial"/>
        </w:rPr>
      </w:pPr>
      <w:r>
        <w:rPr>
          <w:rFonts w:ascii="Arial" w:hAnsi="Arial" w:cs="Arial"/>
        </w:rPr>
        <w:t>3.2.1 Effect of Exposure to a Heated Environment using a Furnace</w:t>
      </w:r>
    </w:p>
    <w:p w14:paraId="31BD78D8" w14:textId="77777777" w:rsidR="00F81203" w:rsidRDefault="00F81203" w:rsidP="00F81203">
      <w:pPr>
        <w:spacing w:line="276" w:lineRule="auto"/>
        <w:jc w:val="both"/>
        <w:rPr>
          <w:rFonts w:ascii="Arial" w:hAnsi="Arial" w:cs="Arial"/>
        </w:rPr>
      </w:pPr>
      <w:r>
        <w:rPr>
          <w:rFonts w:ascii="Arial" w:hAnsi="Arial" w:cs="Arial"/>
        </w:rPr>
        <w:t xml:space="preserve">As both the embedded and individual hairs were exposed to the furnace it was possible to visually see both macroscopic and microscopic changes occurring in the hair.  A set of images depicting the main heat damage characteristics occurring in the hairs when exposed to a furnace at </w:t>
      </w:r>
      <w:r>
        <w:rPr>
          <w:rFonts w:ascii="Arial" w:hAnsi="Arial" w:cs="Arial"/>
        </w:rPr>
        <w:lastRenderedPageBreak/>
        <w:t>temperatures ranging from 50°C up to 350°C can be seen in Figures 4 and 5 (embedded and individual hairs using transmitted light microscopy respectively) and Figures 6 and 7 (embedded and individual hairs analysed using SEM respectively).</w:t>
      </w:r>
    </w:p>
    <w:p w14:paraId="4CD1BFE6" w14:textId="21AD11C6" w:rsidR="00F81203" w:rsidRDefault="00F81203" w:rsidP="00F81203">
      <w:pPr>
        <w:spacing w:line="276" w:lineRule="auto"/>
        <w:jc w:val="both"/>
        <w:rPr>
          <w:rFonts w:ascii="Arial" w:hAnsi="Arial" w:cs="Arial"/>
        </w:rPr>
      </w:pPr>
      <w:r>
        <w:rPr>
          <w:noProof/>
        </w:rPr>
        <mc:AlternateContent>
          <mc:Choice Requires="wpg">
            <w:drawing>
              <wp:anchor distT="0" distB="0" distL="114300" distR="114300" simplePos="0" relativeHeight="251658240" behindDoc="0" locked="0" layoutInCell="1" allowOverlap="1" wp14:anchorId="3C2CFA4B" wp14:editId="793FDA77">
                <wp:simplePos x="0" y="0"/>
                <wp:positionH relativeFrom="margin">
                  <wp:posOffset>5080</wp:posOffset>
                </wp:positionH>
                <wp:positionV relativeFrom="paragraph">
                  <wp:posOffset>3175</wp:posOffset>
                </wp:positionV>
                <wp:extent cx="6616700" cy="1016000"/>
                <wp:effectExtent l="0" t="0" r="0" b="0"/>
                <wp:wrapNone/>
                <wp:docPr id="21" name="Group 21"/>
                <wp:cNvGraphicFramePr/>
                <a:graphic xmlns:a="http://schemas.openxmlformats.org/drawingml/2006/main">
                  <a:graphicData uri="http://schemas.microsoft.com/office/word/2010/wordprocessingGroup">
                    <wpg:wgp>
                      <wpg:cNvGrpSpPr/>
                      <wpg:grpSpPr bwMode="auto">
                        <a:xfrm>
                          <a:off x="0" y="0"/>
                          <a:ext cx="6616700" cy="1016000"/>
                          <a:chOff x="0" y="0"/>
                          <a:chExt cx="7733931" cy="1595207"/>
                        </a:xfrm>
                      </wpg:grpSpPr>
                      <pic:pic xmlns:pic="http://schemas.openxmlformats.org/drawingml/2006/picture">
                        <pic:nvPicPr>
                          <pic:cNvPr id="54" name="Picture 5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6379449" y="238872"/>
                            <a:ext cx="1591200" cy="1117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5" name="Picture 55"/>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4193211" y="225539"/>
                            <a:ext cx="1591200" cy="1140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 name="Picture 56"/>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5264399" y="241588"/>
                            <a:ext cx="1591200" cy="1112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7" name="Picture 57"/>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3054675" y="244900"/>
                            <a:ext cx="1591200" cy="1109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8" name="Picture 58"/>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6200000" flipV="1">
                            <a:off x="858967" y="201465"/>
                            <a:ext cx="1591200" cy="119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9" name="Picture 59"/>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1972205" y="226176"/>
                            <a:ext cx="1591200" cy="11431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 name="Picture 6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238990" y="242044"/>
                            <a:ext cx="1591122" cy="1113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w14:anchorId="2595ACB0" id="Group 21" o:spid="_x0000_s1026" style="position:absolute;margin-left:.4pt;margin-top:.25pt;width:521pt;height:80pt;z-index:251658240;mso-position-horizontal-relative:margin;mso-width-relative:margin;mso-height-relative:margin" coordsize="77339,15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j3EgUAAF4oAAAOAAAAZHJzL2Uyb0RvYy54bWzsWmtvqzYY/j5p/wHx&#10;ncYGc3HU9KjNpZrUbdXO2b474CTWAYyM07Q62n/faxvapMk5q1ppUiYiBYHx5b0+vDz48tNjVXoP&#10;XLVC1hMfXyDf43UuC1GvJ/6fXxZB5nutZnXBSlnzif/EW//T1c8/Xe6aMQ/lRpYFVx5MUrfjXTPx&#10;N1o349GozTe8Yu2FbHgNN1dSVUzDpVqPCsV2MHtVjkKEktFOqqJRMudtC60zd9O/svOvVjzXv69W&#10;LddeOfFBNm2Pyh6X5ji6umTjtWLNRuSdGOwdUlRM1LDo81Qzppm3VeJoqkrkSrZypS9yWY3kaiVy&#10;bnUAbTB6pc2tktvG6rIe79bNs5nAtK/s9O5p898e7pUniokfYt+rWQU+sst6cA3G2TXrMfS5Vc3n&#10;5l51DWt35S13v8oCBrCtllb7x5WqjBVAL+/RGvnp2cj8UXs5NCYJTlIEvsjhHkY4QXBh3ZBvwFdH&#10;4/LNvBuZplFEIxDTjoxpHKLUjByxsVt4ZKTthLu6bEQ+hn9nNTg7stq/RxeM0lvF/W6S6k1zVEx9&#10;3TYBOLhhWixFKfSTDVawkRGqfrgX+b1yFy8OiEnvALhtVvWgBdQzQ0wvN4YZne5k/rX1ajndsHrN&#10;r9sG4hyMaY1x2H1kLg8WXJaiWYiyNH4y551qkBOvYuqEdVy8zmS+rXitXQIqXoKWsm43oml9T415&#10;teQQT+qXwrgKkl9DiDRK1NrGCMTBXavN6iYibI58C7NrhGh4E0xjNA0ISufBNSVpkKJ5ShDJ8BRP&#10;/zajMRlvWw7qs3LWiE50aD0S/mRCdNDhUs2mrPfALDC4KAKBbDT1IkJgGQsZWVuV/wFGtnHaasV1&#10;vjHNKzBk1w6dn29Yq78Y2vighfQ5nTCekuC8mEAeQCaYWbv0SaKUEkJ9DxIljLIsDV2eGLuZTMIx&#10;xYCBXT5gnKZJfJAPECuq1bdcVp45AZ+ACnYF9gA+cEr3XczCtTSRYZUs64MG0M619LbZdx9FdJ7N&#10;MxKQMJmD+2az4HoxJUGywGk8i2bT6Qz37tuIouC1Webj3jMStrIURR/PrVovp6VyXl3YX2eQvW4j&#10;E0UvYvQeN5MZy7qIBMsSdBPSYJFkaUAWJA5oirIAYXpDE0QomS0OVboTNf+4St5u4gOwxdZLe0Kb&#10;CNzTzcaKhU0TdvsmqISGB2opqomfuYiy7txwVszrwp5rJkp3vmcKI/6LKWDW3tE2lk30wl0TyPA/&#10;Q2yNj7DVpopR6DyxNRyw1T7E3omtBNMoxPCAMtgaxnFEf4itBOHQoi8kRl/k9MA5YOsL/uwBisNk&#10;ByQDtv6fsTU5wtbEJNP5Yms0YOtHsDUOExLRrm4lOM6yH2IrDqNoqFuHunWoW09wAukRtlrK43yx&#10;FUiOgRMA8uWddWuEYpKk8DZj6lYgB3ru7DucAKIER90r8FC3TvyBExg4gZ7wjuHThCO873u+1RYq&#10;54utAAsDtr4RW3EC1Cn8fG8FFO9fhj03b6kd9ZrFGU3g2WtQFmHieFXHD55gXmkE5O2AsgPzOjCv&#10;wBL3+Ok+K8bwHvgKZS3V1vc6v69aQHcMKPtGlD3xVQvTNAxRV8GGCU4tWfRdbCURTt2HzYF5Nd8q&#10;hwp2qGD7CjaB6uUQW6HlrJlXKLkGbH0/tgawTYBSiArLDoSI2A0kh9hqPmS5HTQYR5gM2Dowr/8F&#10;82r3ZsEmNrvHoNtwZ3bJ7V/D+f62wKt/AAAA//8DAFBLAwQKAAAAAAAAACEAlMCD0cEcAgDBHAIA&#10;FAAAAGRycy9tZWRpYS9pbWFnZTEucG5niVBORw0KGgoAAAANSUhEUgAAAPQAAADmCAYAAAGVNpj4&#10;AAAAAXNSR0IArs4c6QAAAARnQU1BAACxjwv8YQUAAAAJcEhZcwAAIdUAACHVAQSctJ0AAP+lSURB&#10;VHhedP0HYFRF+z2O+3+Lr0pLr5ueTe+9AgkQeu8dFWkigiBFVBRFxYYFxd5774pdEcUGAtKk9w4J&#10;hLTd5PzPmdmF6PfzC4539+69d+4z5ynnmTsz96KWlloA54CWRrS01PFzPbfcx+/a3+w6glu7leD0&#10;gXX2mOYGbllwFs3NOrceZ7a+ye0xc7y+NzcfRd3WF1G3/ilseWI+UsP8kRAcgpggP4QHtke4XzuE&#10;+bTHRTrYVu7Zmsr52XyvR2PtNtxRmY/mM5v4vc5zY95j7XktzdXmplpazpzf39xyGvt/fAZjsuKQ&#10;HBaAxFB/fLHiRkQEtEWIX1s4/DuocluhKbpo8zlehAW8GC/YWH8IM0sy0HR6E5rRhGb3Cf5+mr8f&#10;gav5BNzu0zzPVtjSfIrbs/YmzvyFd28djtKoEKRGBPGYs/jouevgCOiAyEAf3oSpXHeupmST8uKm&#10;Sc9DQAmOr8ET3QpRf2QNWk79yHoO8PjT2PnxIlZ8kjewjze4mzfdCqrmGpzb/Tlyw32QwcpznKG8&#10;8Tpc3j0OKY5QRAX4IDKgHS5qMU2pilWhp5im54V4Iye3vIfZBRnomx6HPqkh3N+Ac3tW4paiDLzV&#10;qwgTclLwxegKtLj2sKmrWXE1XCd+xjPX9EVWVChSogJ4g03mmjkxvqbicJ/LgIZdlNxUogp5gFdq&#10;4efB8MUbhqJXYiQKnBFwH12LxiY2e9M2zMxLwY1ZSciNCeOxZ3h+A6WrRRNhWjKukBUHIyk82MDI&#10;i/LG6rD2xn6IDvHB6X1foqnpjCTXXamoUrYCt826ASmWuw4PDe6MzNgwZLEcXj4FrpaTeKwsB/0S&#10;45ATGYyy+Ci4mw/TKo6jxb0PA9P9ERfmB6fDHzFhF3uuzUKIqj9djs550XDTgnR8q8rtDZiWUDNR&#10;+Zrr92JxRQFyoh3IjA7Ha0PKKMjvuJlNnUWpMiJDMa+iDHOyE3HTuBJ0jw1GtioN8cUr07rxWlLg&#10;WgpTg+bqn3Hoh/dYaS3qan5GeECbC5UDLrttOssTLO7njm3G7PJ8pMeEIysyDN0THSiOaoe+CXFI&#10;DwtCShg1mbhOzXKiKiGG5hSI/OhoHh+Elrq9OLp6GZ6c0xNu6kILtb2FijhrbDYiaGpBHdriItvE&#10;xIw/slYjdbMxs3pMSUnDjOJcpEWFIy8iGGkOBwqjwxAfHEDp/JESGkTnEYBurKyTMxxp4b5IDg3D&#10;kR+epULthfvkKjTufsMoYf2pDRjcMQYRgb4I8WmHQB9WbrAGtdRNzEyzS9Gsl3PVbsSQ9HiaSyi+&#10;vH0KemUH4Plu6cgKCUQGK48O8EUapS+NCGBlf+GRa/qhIj6CApw0Ldls9Ogk+pfQvII70LN1MBUH&#10;dGgD//aXsfIWNyuVY9FNuK2yUXLr6aqR54xEZpScxEm8MK0Cd6fHYHJ6Ej7smYuOEWHICAjG7IwE&#10;NB98C7Ny2exhgWzy/WzqGrjPHUS/8jiE+7dHKJs6mNKquQPaXQa/dpfKyTSzErdpcru1Ukv6wwf3&#10;ojIxER3jQqmHRzEjLQmpIQEopfKV0EvNzUzDoqxUOP0C0DPSjxYQgZwIX6yY1hUpEZcgJrQtwvxU&#10;cXsEq1JKbKW2hZW3sEJbuVE60+SNdAzVVKJI3NM5jxUfwjVOB/rFRCMlPASxAX54rDgdt2elIdrX&#10;F9elJxh3GerbDslBAfzcHmH+bfmdFbOEcL+R2FTetnXlkth1vnLjZNw1/NyCiV3SURrnxxKByRms&#10;PCEKCYF+NDEqGrdxfj5YkJ2MJL82iCKWIR0uwwd9ShHLiCVsvaW11IGsVN89Cicz81Rs/uwNyEZ/&#10;eG8JOibG0CP9hNKYUGQ5Aox2l9Ds7mGl0ay8f4wD8YxQkZTQQQmd3DfUGWAq8JYgVmgq9mCu1nAE&#10;msCiStXcVDyjfJScUaqZLvPjpxagY1IMGuq3IyM8AHFB/ogK8kVBaDA6RjrQKy4aaQyVqjDSn36b&#10;F3107nBEd+iAIDU1KwtgxYGqWDfi04Ya74PoYF9cfVWl1fYLkusmVDwxuWE/Cp1RaK5ZhzfnDEUs&#10;zUs3EOvvg8SAQERxqwpDdVE2dZhvW/qAtoyq2xFHWGyTX0pp21AH2mHxdVfg9y8fIi1gFKRiG8y9&#10;lbe0tFByeTzaOlvAxWDw+LyByI4Oxo19ctjkvOtAfwyMi0MEmzrG349Ryhd9o0NRyJv6fnx35PBm&#10;ni3LwqldXyMypAPiw9shlTHg56cXYsvLNxu7h7GmWm/lam75c4/JKb6bGN+AP1Y+icn90lBBe8+P&#10;CUE8mz2eZhZF7S5mAPl1wRhsv3kQbq5Mx8ikCLzYJQu3lubi1EZSq8bd2PDMQpQkhaJhy0q8edsw&#10;nNv8KeuRIzvn1XZVLhOzjEZE4rMn7mb0qSP2crWnMZCVD0+MwuA0J5xUurhQX+x8biFaan5nM+6A&#10;a/untPX2SGTTh3W4BO6a9fxtO3576QY4I0Lx8sJRyGDgmdgnl7IeYh3nJWeTS3ITw8lgjPJR43kj&#10;5EO8gVNU/h0oig3FuOR43NwlFYlsUlf1Oh5HytS0Effkx+LdXsnUfBJEHzIYOp0rc8LQLToCiYQq&#10;3P8y4+kyQ0NwZP1bPK/a49u9kqsoosnuyc9MTHcd5b3sRf2hT43/X7/8St7cKYxgJFOryB2/MLsP&#10;0kJIHqTJ8mjt5b/bItm3A3oyxC4rz+ZnKh8VMJK/i0yq6S9yGzJoJW9sOMrwu5k34MaTVaWUmhGu&#10;+icUx5I+rbsbq6+qYmXVjLrb8O703tjxy5u8j1UYmxuNcFakEtKuDULa06zatkUZieOU+HAMD++A&#10;QPrzENKnorRII4TI6EVws1kNfRINqsf3d8zFAirMRwPKcOStpXi4cwquJVloenQ4mvc9goeHZOLp&#10;Hhn4+dYhHv04g7xI8nJy8mg2d0BbNa8P4mV67XgTvBk/RjAf6sLj1w+Du2mXabmGI6tk5yT/VDRX&#10;w3YqmLA9ShM7g+d7ZqHx2YE4/fPDWNo1jBW5sWlREfrEx2BqcixOrlrOikU+eQOug6a502jP4ZTa&#10;j1JmiJ/zc2gHJQjtDHHc/uFSUq6zCPvPRQgLpG+fmJ9EfBn+yL/V5M1NB9HoOkY8mYGYGzthfmf7&#10;o54EMj3cD8vzYwiNmIl1Ru66Q/R87ZBCopDFmN0vLQbdIkOQzwA0LzYcP07uAQe9nevAalrAZnrD&#10;yxDMEHvRtyPL8OngAl7oJOPvdpyr3sHmP8M7JBzEBg0HUH96M06teRZ7bhoKJ9Odlo+mofnsn3Dv&#10;eJ03x9Y6txF98p0YGufAgScXYuPYTLzaPRW9yH7GOYIQ0OZSjC9w4u07p9BEL6HbvcT4+ouuJx83&#10;TmbfZ0wQfiTBO8kLyrefgqvxGNw0sXsmViKftp0Q1IEhsy36F0djegXtVWbGih+bWEFz8sHmWV1w&#10;+qYu+KJ/BuYmhGGwIxDPFKQimy42UIrI5vdrx8pNSCWTUXZhshRyNmvjNDV5N7EblpcW9MfDcwby&#10;ZpQGKYtpnauR4bqP4uznC9la3K94wGu52CqN219G9colWDC4FE6yWSfdbwzdczhjfYjN03RBEkcT&#10;QhVaeVHdiLYsy6/ojssrUs1Fjc2rUvO7JzfjMS7zm+e7fLa253bhx7snIo+pUnwY87JL/80MlYrH&#10;4CJHw4o9FzrvybzFSv/KouEYWhpvWqS5iUmB0ir+3uw6TJBYmSoUH3dXn6/Y5Gjb3sTo/ATG/hAk&#10;hgUbS4r2SKzU2FOxmplNTA/X5FZ2aZtRrbG0XynK02Op4Gvx9aPX2Sat3U7VOIEX+vWiMp5Ak4HB&#10;2xqsnFby9b1XIi0ihGw3zOhNi6saFXGRpuLYYD/xdBsubcW8AUljsNbN1GJpVQHymCTMLkiEq26r&#10;Oe7hjjl4uW8xRmYmYwCp9O8rrvLoRS32bPwEdVveRWdnMNJJr5qZcjW3MFhREeNJlx20jtpTa63E&#10;tmI2ofHhtombhRXd5v0VRciPjUTf/BRzI9KH+bkZuKk4DX0SojEkiUmhaW6eAzb50dXokR3OeB2E&#10;pCgf/sZK+a/mr9dREu3PmyHrZRJyISejYklat7SbN3Lwx3fhOrcNcwuzUMQKlpZn0MPVouHoVuZg&#10;SRifk85MhD46KdzkWS11m/DR7aOZFvkxC6VChfjxZnRN3ZALtV/fykxlHVJi/FixYSuekCmpPT0O&#10;ampFlt0/v4HhSVFIZxo0Mi2RzXaUh/+GaRmJSGA61CspHg9VZuHdKT1RlRSIsSQMSXQco7pnY+aw&#10;IgrBFnARX3ctGrc9w++NOL7hI0wcluNlp7Zyqi4JikKlcKEXO7MRvdLikUxPNDc3xSR/5XHhJuHL&#10;Y+lD5ppE3nY1A0sCw2BCWACSQgPw6ILBtIATuHloBnZ9cRs1XopKh0NuphzOdPZIbHXMCCNV3mQw&#10;ltT1uKZ/FvNuh+kv6Ua3WMgsJDc8FPFkpinBxIspcEqQD67KiWYThyKB+VnHrFAc2bqSurkDqPmR&#10;2z2MCdWo2/6eNSeakuHjxvaYhLtNfizlkiNppI2eQe/0SKSymTOYfV6Z5o8+5OOjKaWTUsXRTUYz&#10;PA6miawd1xEnNr2JCiaKh39+hRXxOiI+svnT3/Eavkx3mal4KvUkf5agWbOyWBtNp+R9MxOQR4lj&#10;2v7HuMzBJP13FGagmM38Pk0qnzSnnNLfPaQIzV8vJzMNx35WbHWkmpnv+0yH6KlYYRBjtJIAFVOx&#10;7ksaLWnFxaxZMOzx5J7pKRib6USJ78W4iXacFxmOLjGRiPXzw/NdCjCBiWAJcR2ZEY2qiED0TA7G&#10;s5P6YeGkzkiidivL8OZf3pRHOZfit9FqKZUpamLi4abkza6z6JkSj9vLitAzug2KKU22I5QJnw95&#10;V1t81T2dFOhSFAQHIotNrrQnN5wJAn93kJcp0zQJgCmsVFmIp5lNaJS0tmJlneLerNw0VQsmUaGy&#10;mGtNzIhD/2gm9gx1V6SloHN8NG/A11TQn25RlWYpIwm8GM9XZpAC22Tem3OpQlWmSr3fWbGtUMU2&#10;N3F2y1c3Y0CBAwWxAZiXnYZMOos0avGQhERURjjwemUOKklt44hfInOtQgYCUZ6HumabjNNbqYoq&#10;VVEOphtShPJIrB4FKZZ1IKaPhbbXiZLuevN2HNr5CeLoiWKYP0nSyzNS2KzhmJaSRCorutvB2Gak&#10;72XoG88cixAYKT1JntnyexgrDqc1hPlfIoytpCbHMgmemtk6kOcWjUNZdhQb4QRDWwDt0I9pjp/R&#10;1FhW5jBUtx0JXlsm+OTTZJy1u1bipvEdietlHi1uQw7eFhGB7fDXZ49h65cPk32evFCxV8ms6/RE&#10;qYbDKE2PxuKhZRiUFGu6mlOZY0Xzrp10HDGsKMd06gTgurwEDKaizc2Oxl05SUwA/4MI3zbkWiGY&#10;M7IEXyy7Bmf/+oxCCUbmVzahk6QyKUsITIiU5HQArrrNKE+JwvjCJJNXRVNrRV0TmLbcWpKOA7cO&#10;wxODczC9MhszEkLQhS0zxRltAkETWUghk4QNL90GHP0F1w4oYuvZfjQjsXEc5gZsSHRzK4dhHUkN&#10;PlrUHyUJdP4ZyUgMD2Qg98WoggTsXvU0mhsPwU2O9VBFHAY52iOiXXtg24c4uvt7NJ/bbRLAWQMK&#10;8dSUHohkPH7ipkG8pknqbAJvFEyVGclFY1gp71o34z75A1Ytm4DRKU7UH/4R41NjcXgLmWkzUxRm&#10;J2sGFeIKpjCTYgKIvRL7i1EU0QHdEgLRmSaY6OtjlCwhJAhVzjjTre3BWO5Sza0sklJ7CIGapOHM&#10;Vpxdc69RNvfpb/HmoDQ0/aEc+YjVheZDxNsXMfRmYVQ2aa7SGAdNqiuTvNHxDlyfGY1garZ8dXwQ&#10;b+6S/4r6SJG8aStdJYPFvR3z8NKVY/D1jO7Yu/lzNsYBvDIsiUepK7MJhz5bxGMZ5lyn0dF5CaJI&#10;V43DIH8OYj4l7hzGzzfkxKCXIxhOY8fKs3x5nqyHGFuHLkoj+23AO/1LMaMkC19PqMLKXnlYQNI/&#10;Senqpjvx9OBENP60DAcmdKakimZ1qN33FT1Ye8TQjuUs/FlhVnAwAtvwBvhZXkwZpIOVnlz3Is+h&#10;oITnIrdIGr8oT3I3HDQSkajg7b6p+PmaJPz5wgycepj5chNzrM/nIj8qCMuynTzZ00JUvtyEAJRH&#10;hCGKFQXKLba9lElcoJE80T+AzX4JbhnfmQx5Hyt2IYO+4KLfvv6QFSt9PUmOtZ3b07zYSbwzrTNv&#10;hspG9+liQtfC8uSIJBSEtsOkaJI4VmoV8Ax+fGMhomnTmWzuCirZjLxYVJAY3J0Rj9c7peJaWsT7&#10;919Bv7AXzfs/pWdjkBjOLK9ZF65n2lrHouikjFAkvXEfr70DddTkHSsmomNYG+xf3AP1t/TEk0OZ&#10;PTJdra/diy2vLER2cDvMzI5F7XNTsHpQOlJ8OmAug0yUry/6RwZjYEYoeuaEwL/tv40+XHRs/gA0&#10;MhWt+exOuJgptDB1bTjHClVxw36sfmwaCmJ80MfpbzrWHriqO/1zWzTv/RruxgP44/X5mFCWglHp&#10;QahbMRbHZ3bFU0UxGMm4vZhC3ZeVgKA2zBKldO0uNb2/goCeS4pFDWXTqYNcGnf8GFNWY8NKxLRl&#10;k5rjvIUmZ/bT0VAvHp9ehYd7lGFW3ywmH1u53wOD5zidY9MknkMd0j6XyVi8165jfl7L7HQLXA1H&#10;aOAKUuSBvI63TlfjcTTVH+DhW0lC/0Ddzndw6K1bcE1pNLo4w0gyAxnIgkyW4qRrV8dhvJ8/ophA&#10;qOtbRYHMGRwkH6KK/36T5rtuUpXqu+ezm5ZgPKs5hsdr23gCPzw+AzPKczC1TwmF3uU5To1ob9qE&#10;AIV5CW3OpYDNEkqfFRZonUxELoQJWau8ticlM/eje2EDqE/n7CbsXfkA5nSNwZDkONMvnEJKEM+M&#10;+PLx3XlMHY788gIFZKLKeCYK4GCSGhXA4ErLto/VTOW6KCuVMMal6AYaceroTt6QaIJtFAU30zim&#10;Ifi9bhfuH1GJOzplo29xDH3afhNq9KhGXfYtTN/liN3MP9F0CuvvHMrGkB/kuc0HabS6JiOEjjWe&#10;pRZNenRntE4o224Bbd1Nx3Bi71fY/u7tGFfsQH5kGDKVlzJby3SEY8KYrjyOUjQexOJrusDJIB7J&#10;eCqhnUxJ5O70SIBIq0UptISUwCZWioS1KhLCCGkFt7FT2sFosv9L3N6tAPd3zkVhQgRuL07FwdtH&#10;4o0h5eiWEs1jPY8HD63G++M6YTld2a63FuOe63qgtzMEDX88g2/nDsADV+bg1K+PsZ6zbOTTrMer&#10;fUTdfRZNdcdxZNtXWP3wDNpxrEll05nq6LFTuN+/eZzuW7GecZ4NXZh4GcqjoxlQfE2wiGOUyoyn&#10;p0uW0EYor9DeZE4t3lpo/a59nuO4NcLzBle9ejOWdc7HBCbreUzu+pM49EyLw2+fP060DvNcqro5&#10;7zCW9yrEZCZ7z7GRPuxXhOE8rpLq2cnpwIlfGXaJuulrkzuXKhuNOos9G96mxmzBgxO6YWB2JHKY&#10;YqVGhrCE4pUXbuYxysZ1/yKw1MozazGR+ZwzzJdERL0RvhjcI81omxrR8xBPgtnM1XyXs5Fg2i8h&#10;DQP2HKf9DFTKejQ0YUFfpsbFmchnmpXJOJEZE4ZlM/tRy3/jDTQx/gjpc9j60Yu4Oi+L2U8shieH&#10;o1tsEIp4Tm5EAD68eQrqzqljkTTBVcPYxaBJ0uJ2HwGqV+OTWwdhBClgemQgEkj1EyNCkRUbgaZG&#10;hhzD4FQku9Cmppz4CM27P0R+yCVG8EzGseZ69SNJjjoJLUG9CHuENoLLmVxA3Aju3c9MS06mpXoL&#10;7uxWhGnpSUx+wpAXH4EcbhcUpePDvh3p5NQRuQkN1b9gRacsjKe65zMVTGRWlkTHk0KOOjknA8/1&#10;LsJP901Gy9HvcG77Z/iBoeqBLqF4sWsqhiWFIDk0iFk6aWeoD9JD2yKHKm2yAorR2hQNa2SGvm35&#10;QLwxiBxXvoRJ+eDukXScbEz6nxNb35JNe5ifEVwX8T41VRFSVrVd3Cd0LStgoTdurtmAm0jaLi/I&#10;Mp0nKVS5bGb2I9OcWNQlH42HPgBOr8dfXzyOKzOSMJ771YcRH+qPNOa6egCWT0c0LjUOQ5IiMCKV&#10;jomcWqlMPLlyIjOIJH5OZSM5uf3p9aV0Lzt4PyIQNJ2atYzzP6H55M+8Z/kBqq/7EBVGT2xlVizk&#10;5M/fNwHBl/2XTowJHstF5jmyEDaCSijZKz97GkKp7H0DBlFICa/f6kkMtD2HI5vew1UFmcimwOls&#10;fdlYhiMEw5KjkcWbz6JguuF87k9XtwYFKeHvncP8kUw7S2FKlBjIcMOUaERKLG4sTkEZVTeNv3dP&#10;YAOFMEcPC0QyPe+c0ZX4860laDr6A5pPb8K6x8Zi1e2D8d3MTnAfYsrklg8gGC2n0HRmB4nxGlwz&#10;KpfXYPLBHFCdBoEU2KbOFNogp6dD6uKCQoV0X0I3sgnUABds3DBXDdqgmt82vAwTcphWx4YhQ0g7&#10;wtAlIQYlZETpDj9UxjKsUIh8NkgsyUJOVAiFi0c+hRDazkB6VZLRmfnZGEwNWT4sHS/PHYyHbhiC&#10;9HBf5EZGIDvCH6tfuBV19P4mtPHe3ApniuUyMQ360UOHMxuxd9Wj+Oqp2SjLi2I89mFsZqpOzin6&#10;17rf4Dw5UUewHbrErTF4a+Om/4BoS1DvsaYB6ERGF6ehPIGoSuBoB4UKMyS56cwu1P3yIhYVxuLA&#10;lZ1xY3oqxibFU+Ak5pqMqRQ4iTE01s+XgvthHDVjZloy5hcwB3WRjtbvwroVM1FOhp8R7o9v7p9M&#10;K6RwclrqyNETNWlcw1Gc3fQaqshto5idazSTYnIIi1TZ21ki6qnS6nG8LuK1aamIPKE+e/dJraUN&#10;QlchhBm9BGcs7ZoShyJnFMrjIhg3w/H5Ww8TBR3bjKup9in0tHlBHXBtajpGJ8ZS0A5YTE9/fXIk&#10;Svnblcz4upNY9GGDVUVHojKoPd5mHvV0dycWZCVhQEwIcsP9cPiL5Wg5TtutXoeGg99i80d3Y+tX&#10;y9GvXIhKfX0YiymsntBRSC+q/9yqH8yXaRCFVq+Q/bMCW2dmm5SCG6Sl/uoDJS1kQieuXhjWFt1S&#10;4zEkLRUzcpKx+pUHMSb8Erw9knQ0LQlzmRB2jo+jLYcgnnxYKCQEtMdtmcl4KCMOvUM6mL6WWJ/L&#10;EOVH2+XNp1LdnQEdaOd+iCZXHpGfRrv3ZWO1RzLtO8LTDaZn4RqnpucfQtb2t9ni7WGUoF5hrVpb&#10;oQ3SplPI2KrU16LrRd7arlTbhi51DH73yotE8yxG5aViWn4mSilYQXwI7hzdFROTo/BK5yRcQ8Gu&#10;z8ugAwpGLNHtEhOBYiYDGXRY89OTcU9+KrpTbXXTzkB/TEmII/oxCGMjSCXVyaROp+G5iRjhjERx&#10;cFtE8nuYOhaZNIT6XWYSCB0bwu//VGNlzxLYdjZK8L8Xj3oL3Qt9gSrnBfcU8Wk1gJzHdXlFWPv9&#10;q6g59hvtKZqeOwzTBpXgBqb+feLC6MDCMCU1AVn0zrFErXeK0/QbpjHszMtOxUtdchFC8p8WFIT+&#10;VO0pyfGI9fdHZrA/UbaDC9SL5uANjnYG4ZM+uUj0sQ5Jwmmr/sTWaHq33l7V1vu9n3WeGtZ0il0o&#10;smH9eXpfuc84MgkuxKnmeiagsPXzu7eiJDUKFSkxmFBCjs1UsE9WEEOUnoZRWAogz6yBKXrWf7nT&#10;iUmpyejhCEQab7iCNtwvNgZJfmoYX3Sk508gR1bXooZxpPDcCL926JXuxMC4QHQKvMR0xqh7MZBF&#10;wrdGV8W7z+zvQOGVYPAaIdQoaVWcBsuEhXht2oOuF9nzKNsYbgWV89KWwjMBaD63C5UpdFRkYbeO&#10;qSDzEWc+huTAi004ktDqslSJplASPoFoJjBW90tIRHF4KApJPkwWJJWlt9UgGQ0biODNRlCV9dB8&#10;Kjm6e+NHeOzOCfzNHtdaOCPgPwQ2nfn0H5EhbckNeP3g/2HOpG7444uHGZm3/kNoIcutEdJj35ad&#10;qSEUrlSEuE0Naza/g94FsSig3b395CxS8VXomUEyEepn4rIEjeFWYxzT6czUTxtHte7E1o4iAhH0&#10;1rLdYBY9INDjjlg5sIRITE6MQhiFjmdYG5gUiKvi2wC7v0T37DDGXwomVff5H0I6UECpPpEMUk9Y&#10;0H8wZVAWXl10JT5/9Doy4e2kzccNQ7PaanpA9SeUFWo8sdkjsFuIGqFFUCy/9ebRFv2z2L/xXYyq&#10;jEJ+UjgZmC/mdU/FVfkpSKajivEgHEdnNoDqHMXvSuo1IimODZBAb5zvCMIMhr07SCiuIBXtTe4+&#10;ICYQ74zshkXZMRhBZjcjyYHJkf64kxkcWk5g38aXcde8wfj19dtw7+Qqc50CprUfLp2C6j8+Qs2W&#10;lfjt+Xk48N0K4rSL4glEdWycoUw1NuGwKMuLW2TtH9H3CKwnpIrPGvyogSdibDAEphYNzF7UJ73v&#10;55cwf3Qn5Eb7opDMqyTWH1VxUejIRD+ZaqwxuVJzlTRHAJ4YWIrnxpQA619Gw6Y30fLX+2je9j5O&#10;f/solg0pwiBnDPqS1d1R5EQEnVOSD7k46aRr7w+sTx0Zp8mrT+KH124la+M1SWS+evA6/PnyLXDv&#10;+xTXjigiSwzCmbVv0OH+RTnUM2MFN+pt0fSqs1pF6iweroM8oUykRCHM0wC2YmkCG437zLPq3e9j&#10;/ytz8OvdM1FFvj2IHnwY1TSLziuWthxHvp0U7IO3bxyLc5vewa6NX5KBKYVkokA6uXJmT9xXHI/l&#10;JfF4qiITH4/sgljPAMgweuAlPbNxx/BsvMNU88/3b8XyKytQHOdDr9yGx7ShardH78JkpEQwxPG8&#10;WPF6NnC31BgivtvI1sycmt7bPkM5b7tGlaXmHnU35MR+Nse47HAvE77U1aMWZBxvOrOZqeG7dHBb&#10;sOmrRzCtPAbvU/W6kjvf1K8U5/Z/hTd6pyIvzI8WwgzJfZzXkJ2pAU/gubndUEbVL4kMRm9qR0W7&#10;/9K+/Q3jkqPTCM+QtnJa/0M8CcmNxVnoHRuMnhEdMCI+GKk0l8FEO5GOUQ8Tgj0EJjk4ABkRYfju&#10;zcewd8c2Aib1bhaPVTopzn3BY7e4q03LNFSvR5NG9blsz8ndlaW8YZJ+ZjXNria4Tm7D6d9W4NcX&#10;b8Cp9Q/zGLZo0zH88da99OhHUXfqL1ORGWl6+jfc0SWN52swiMyDAjfsxp7VD+L7hSMYq+lxKZD6&#10;sqJ86XXpyJwBAWYrwUU64hgBHO3boSd9xA05CRjDZGZwdCDuzotBYvt/I4yNEkjk5Rz1aE5oZ7Eh&#10;w9tdiqy27Vj3Kaq31FNIGjsVmroZoS31lbejOh/+A0sqSnB9eT62ju+Jb68bw+PP4ON+WXicCXq/&#10;pGgUxwTjqX4ZOP3yMDSvuxWfz67Ckd/fNcOiZX9bnp+E2/LjcH9VLqk9G1S+QQ3JBnh9yQQzzCY6&#10;qB29u30EqPAVzLissKUHJuEUNIKeWrFaA5CC2l+KZN/LkMh4HEvVd7S7BH6KzRRYA1HDfDqg/UUU&#10;r2ETmprUKyPtlNY2KJ+upaiyVXUSSN2YoBsUxLVrsPWTl3BLRREeGz4QOHsSe1Z9jq3Lx6PhicFo&#10;Wb0A3w3Nxc4Z5XihIh23FmWg9svb0fjlLLh+XIizr07DPd2K8GrfAgxkQvJ1jyIsKPJHYyNTWHMD&#10;6p05x1R9L64fX24Gsis+O6ma4T6XGgH929htwGWXIdLHB92oqkFsCI091EMbNUoM0Q9n/NYDHYWv&#10;qrxorHlgKppO/G76A9SH3sIEac3Hy5BIn8KmOIJfVz5pRuKZIUEU1I5LO0w15c25D1EVbWPoJn9Y&#10;Op1CVmL/ff3RdFJjF3ksubgxB/Vlu46g5dwe2vBKrL21P9JC/JAREoJlJdl4u7KQl/vFntPEc7w9&#10;sTSVhpMbMaJHPJMK2iFjeQLVuzw8jIlNqBnjGExkNb6xD/PuyuhgFDAKlIUGoJDCDiQPeH9yLzw4&#10;cYR5Gn3bleU49yejgZ6aaFiL+yTi21/M+K5RwOTet5TlY0xGKgXS8zQeIOfiPoqW2u004b/g1sAs&#10;Ju96uqiHSy7TZ30KTcpvlXtzf8OZbSYJaSIJ0HynlsaNqP35OdxcGGVY14aZVai7swo/jSy0jVe/&#10;n2q3h+cLAZkRtc3FfYe/Qm6UDzKCAkynQi7Z1S2pTuy4bTxe652GL/rnYnQkGRtpaCpZV/fAYFSQ&#10;A/Qk++sT2p6mk4yo/1yEk18+iBfm98OvLy3EDcMzMLhTnBkOLQ4uxnbRa92y8Eh5MtbcOZUNvhNN&#10;pzfDved9NFZv5I1oaooVzqBv+qGEuJA9Tts8SNUk46n9Ew3bP8SfL9yElyaU4fsRpXi8PAHx9MYL&#10;KouwqDgYq28egF4h/0WPBH88O6EUjSe+NdfVsNqmk7+j+fCXeGZqd6QGXYxJubH4fXp/nHz8arhX&#10;zsW+OUXYNDoLX/ZKxiNkgMPI7acwjj9G5zU/PhQ5Gu3W5n8o5X4nBYvwvcQ+0SCX9yYhcoImA2O5&#10;aH5uMp7qnkmnQq974ge8SQf07tVVOPr1/XDt+YwEgAhQzaXCbnpadx2Pa9yHs9VbcPbQb1j32h2Y&#10;OzIX6ZG+JqNSl2tBSDDDhQ8c8qKii0rwqVrKh8MYWvKTffHXp0vxxXNXY2AFmVwM7Zjpo0OdAFTj&#10;jg5ffD2hC/66tie+7JOKFcXRGO5gOKNwWbxWJNXdQUGiO1yCkqDL0NH/MoRcRq9NwQLaXgo/ftZD&#10;O/82l8C3rS0m3WQx3UUGNTEVhQ9P3mw+m24h9ZQoRotzi5R4fqM6qtvIzJKqWYulAztidqccVG98&#10;g/vUrWOPt6O0Wp1rPlt11nMu7/fqPV9j66tE9fhKmpM0Scd6n6KovjOoPf0nGve+j4Zdr6J22/M4&#10;s2oZtr9yIzY+vQgdk8LMyIT4YObnQSRC6oQg/Y1lI2k0ke1C0thH9bDIkZkuIjEvsivZqAQyKqwQ&#10;xorN1t6ovQlLTKwgNTi5/jUs61OOxV0K8efHSym0Ou+8wink6bxWQnOrhtbzYCu0ZXrNzRpJvI/F&#10;A4Kp60JpbCApatxF8/uDBOgPnPziHnw6eyCuKExEfkw4Epi7x2lIK1lfTEh7mhaFZV4uxyih7QCE&#10;QBMdKLQVRFuTPnrQtEXI68Y8+81N2xtVcRGVcyf/wP29izG/Ih+bv7iX++Xo1CjqbLRoGQ0y5+oa&#10;9jdb7HXcLC2a5miectq61DDe40x04NbFa8uxHt22EjVfPYQ7+hSgCzO8FObJiWR6eiAQ2fZ/uHXG&#10;SFw/sNwSHSJsellYbF+aGWLrvYkLwui7faKhm7DCCjGrBR7hWTT7tOXUWsytyMOVhSl464GJ/N2i&#10;e/54c5yKFUYNfF6jzHWtQNraDkeFQPEEOjl99za6jjGjrA/Q6X2LX1dMx8SCJJREh5rZrfFhQYgN&#10;62Cv13AAAysTmOUx3lPFJbTydj2mVR+bB2le2Kixtrwxr6BKySiYbRh+9hSrBaKrZ3By64e4tmMW&#10;xuUmYsvnD/A43TzPV69onVVXPZptRjWaiCaIFBgCJahxjlJzdS+bR7MWgH2715r6rF2rwazKa4ZW&#10;04lfcfSHJzC1YwxR1jSwYHJrcu7QEEy9qhcjjIjWIWRHB5jOSHUmCF3l6lJ1DYUiOdHFJYyQ9Qgm&#10;gVgMOsyC9EjHJiK8UZfQtoIrhH399Gzc3zUf4xkF9n7P/FVhyN1I9t6Anase5HcmLUROaO//dBlO&#10;/fkWz61hvGd2BT1gEEUUt5dZsG5+V9eTQV6O0pwrTWCjabrxoW+w8+XFGJSXSmH9kcF8XKNQM+OC&#10;KIcSJBfcNRuRFq5Bouoepk1T4BhGjnBy+nA7dF1CSiUtehZBm3goZ5ZwitG25T1aYc6pxakTu/DV&#10;YzPxbFUJhmbGYVhOAMHZiuO7vof76E8YnK5pKFbdm5uOYOcn96Dp7B9EV7kwQ9/RLaSkh1jHCUNN&#10;m8T3jaD2XowJUAO957uqN+PQlw9hFolKLrm6pjppNmpaZAB+/vET3qftDFFEKY53IIvoK0tTtiWK&#10;G8V8XLOMrXobQXlzRlglICreRtDWCnpBYOtdZWPPXT8SyzsXYGRaFCqTI/DV2Ew8VOxEj/g22Lud&#10;BITXkGf+YnZX3FGZheev7okfXl+Eyd0ScWNVKmq/eRCfXD8Wfy6lPyBLs13RtHldX41AgTV2qblh&#10;O/784Xl8c99UlGiIqISmAGnMssaO6ciGlHny/pvdOP7zk2yUYMQGBSE88BIzrFCjvV5fehWF9lXP&#10;iZBQq15AuEXJgBGOxWytU7MORhqghqLaEZ2nZwzEMrKurgnhKIyPwMP05GPzknD3vBE8Rs5IXTSn&#10;sXJ6T9zdORdLO+bho6EVWFqSg6uyUzAiNRmT8tKwelIXkrOveX2iazIi2bGc3CmcO74a7tO/Ytsb&#10;t+Cuy3syREUhMzKCCDvQq3sy74sqbeYjS4azeOuhK+Ek/Y2iI9PoscjAdhjSN4u3vBdvP3ODbFoq&#10;7BXUFoOohPMi7HFy58mLEZpqf247bq7Kxt3lBRQ4FFXpCRiUnYqqZAed9CYeL/VUr8tZHFu5FHMK&#10;0nB1WjK+71eMqzJ5bGI0OpFOXpWVwGuS74uLy2EZxyXNYz3Upo/umIDHry7Hk9cOQI/sRKRHRbAE&#10;Iy6sLe2f55l7VXe18vzTOPjZEnRUH12QHwX34TYAe3d+QdbJ1Nl1wiO0QVOtJOF1k6yQ3vdCfCXC&#10;XoGN0EKAxzRswR3dSjG/KBP5sRFmjntFUgw+fHIBj5dDoy0Kadrph3ddgVvK8zAxOx3PdkxHTwpc&#10;EBOCsvgwhiEew3+2O4f10abdCm3y8kw7m3e+gopoP3RNciCF3jrFPBYOwZY/3+G9shp15sokNQ+b&#10;2eHRVyfj3Rl9kRSo0c/+GNwjk5p/DI2UQ7MePMMvLMJ2eKYHbam2V0hPg5it2S8EzuKPTx82gvRM&#10;iDIjEXKZM+fEReDAx5ooIHvk9URFmYmNTUrA3JwE9EmIwH2dElEYHYFMCj2CDhAt5Pbmuk2op7Ny&#10;0Wm5m2jfRG3/m7Mxi1lScWI4EiODyO2DuQ2F09GODcv7oMfmzZii85vrd2PT46OwdsX1SCVp0fPt&#10;Zx+42oDobVBPb6jt+rUN4GkEtsiF73rWJYHr0FBNciAP667DL68txkNdyszYxFw6FxVNtW56bhYv&#10;rrhLh8Rw9Ga3AtzXOQe9+NsoqveoJD2/phNyBKNrXAiVaZepr0nmwITG3fQXTm96FwtGlVITfHjz&#10;/khwUAAK4dQQc36uPbuT56gz096b7NqE1Lo/8Ou8nnBXr8UP372IrPgAfPHqrUSYmqlhI669rYT2&#10;dAaeLxJaqn8eabaiiZdiVDyWhGL1iwtwD9lYZUIk1duBjJhQlMZH4YmyNOx4/n4eexZnDn2LG3Ic&#10;WECUe/E33bxoY7wjEBnRwVhanI0vr+kLF/m068jPOL75Hfz64FS83ysTS0qdyKHAYlsJZF1pEX7I&#10;YhYXHfxfXlvIyY51rzJBfT+Lc5ufQtNPD1O7GNcbG/DkPdPRco4NxBTZdW4tViwea4X+f4uElKqL&#10;DUloa9P6LhuXnTY1Hscrt47B7R0LMTgjmSEk3ISPArKj6/PTmY//Rjs6jpNrH8PrPfMwJT0R/RJj&#10;KECAmcjTOS4Kk7KTMT4pCsvKMrCoIhVPzeqPq3omoWOkHy5Pj0X3GDItqmcKBU+KCsCcrk58suQK&#10;OiuFSw1UVl8bhWE9ErypcQdc+16E+9jX/E3MUKBxe3otvn//DsSF/heh6jnx2oR1YPaxjhWawstG&#10;pDJyEgZtCa2L1Zm+pwev7oGZJVkopMCaPiOh+1K4iRnx2PH+UkarLTjw6WJcmxGHyemadBBIj+tP&#10;ewxEeWwkutH+q+JjMSc/CZNyklBGIVNDiSyLpsMnsnH0iEjzfEqTQ5m6vkLEtIbDCbjOkp2d+ROn&#10;t69EU/UG3hudYcsRNNVtoQjkEUboU/QRa9GlNALBJq++GCG+HqG9CNsGsN+1bTYN0UTOrHirfXQ2&#10;CiOswNV0GtO7p2IIvbWcVzK9qabSLepUYEYNlWnyUsDFtPcOdF5RyGejJIQEI5e0UROGO0dHkTeH&#10;mtVoujvDMS8nFcOT45AbGQYnf09kmpgaHoIcxmIns6fC2HZ0wD/SLmvgPvEbvnnkKiwZW4Lv7h92&#10;Pjx6700hTxT5zM73UZxMvq3U0rc9QjrYicxWvT12YVmZ9aIGddp5U/UJNNTygoYa6hhbSHDROyMY&#10;VQla6yPChJEk0sIbOuWjiHFU4zZzWNI1a16/Bcs2fU3nXjlVVig6gwOREET+TA24pSwTIxLoF2i/&#10;hVE8V3Yc0sGMSMpLisBbd12J6j9eQdPJdaj96zWsunMIdj8+CQdfn2WorO26pqMipW0+9xcO//4M&#10;8p2K0xrs72NSS/uc+jI7l1FZlJJ/ExepthZxoawLUcUlpGkYHqfj2ZJKRMYVpqIzWVhqtHgwVZHl&#10;upw0Cu0wCOUytJTFOIiaJQoSUo9w04ick0m/5sRFE9HBtPUr0pwYkBmJXF4rJzQYSfxdKp4cFYQX&#10;752MM5s/Yk6yHq66HeRGRPb0GrSc/Ir5zXe8N8sFzp7Yyn1rsPrpOYh1tGVdgTafJsp6iK/+MhVD&#10;ThRaNLJOj1cMpzZqTfU2KZ+ElROzcVyj3/W9+fRPmFqSh2LG53TeaCZLIpEdmKwVYYJQEhuMAtp6&#10;55hICh1ghM4hHRyUGodECq4JgrEUOI3751PgeXnRaN73A55YMBA5URoVKNUOxnVjuuL0xtfRpB5U&#10;qa55EMdGl19hugqNA6/dwWz1R+z4/H7cPrOfeSat1ShC6LSMWvtcENj2kclLs6U0gLyp8TCFOk3h&#10;pMIKURpnoocBHkem0CA25j6LN24bhivzycTiwsmD6cR4gxmhbfHokBz0SQ/GjYUpuDk3ATfnyGHR&#10;a1PwlGA/U2LIkvT0MsHfD+lhfihj7L2/Yyp2Lx5N7rAT25mEVEa1QzEFn9Ejn5nZbtYvT6yBkboX&#10;fVZqywY4uwWv3DMaFXkOOkmmkqSd4cymNB1M41H0tMM7/EICG6EtBWUmQ6+4bw+9oCElEtgTus5T&#10;Uavelnefwfbvn8AohqZcqrfGnGREh2P9ujX8eSPJxXEsKYrFqTld8WbHTMzMSkYxBR3G47JC2iKf&#10;20Sme7FBPkij6s/PSkGBz3+BPd/QjRwDTv2K0RmRyKOm5DFnPnP6TwpIYQ3d1ONifeZ91vyBV5aN&#10;p9bQWVFj1Eui/jAz4ogOyztGRUXTIS6MI5PTkuCmo06OTGpMAWXT3tDFrW0c2TQFZ8PMGpqP0qRo&#10;FBpHRgdE76xx1sbecRKFge3xYe8C3JubhJmZaUwAgjCPsfeR9Cjcm5eKHHpyTVdMpN1dkRSL/lR1&#10;HPkMzX88ic+v7UEbj0bHqCgUR3A/GZr1yFRpD9NTD8obyyaZsaaa86xeTnUWnB+eIYQ9/dwqmncn&#10;lM0qPhpZZIT0rPgge7aUUyxNauQpxtYlsGaMV2NsZSqKKXBVSjzpJxlZXJjJYNxNtSgLupjMjCpP&#10;gYYlxuN6Us982nFPOqWbYkPRP8iXoc6J3kRxQEwwutO7l7ARXhxWhE8HpmNeZjgW5KYjm159ZF48&#10;mra/i89eWGKo5bO3jcbWT+/F83eOJa9WF+9lCKd3DvXTajF28qjU2aq0HVZlhdX2/ERSymFClA1T&#10;QlZ6ZEOWpaBGpT29GfZzHTomR6JTuhMjqZrdKNiYTC30IfVvwb1leaiKjWacDUYZPfnwxASz4E86&#10;ndeNJCHz02MopD9uyU7D5alOpDBspdPGRyeGohdpamVEIIZnRTOU+aEPE437hmRj8ZUdMbpfNino&#10;/xAT3sYMXjfq7BHU67C8w6283lqCWuHt5/NCWyH1LMtmKxeEtmhbnitbJtrqLibSpfHRGJCeimGp&#10;8RhHIe4bX4o7eyXh/kGFxoH1dMYji+QilVlRjHouAnzQn7b8UmUhpsc70JmNEUPvGkGU4njzaTxG&#10;Y0cSaedRRKkrWVwemVg8vXAK0dSU0sgAPzgopEYZeW03hJ9bjxhUae2pVbyfLdpGaI0ZE7r6ay00&#10;kVe4krcWykwyTE8jy6ZfvsIgIjyGqI1kxnT8l7dx7sQfWEib7UZVXVhAB+cIQV50JL00CYZxWoG4&#10;hqHpq4psvFWejjIKGEmBI/07YCid4PgEJ2OqRguqt6M9kihgXFAHpIQEQSN6NTRSnXpGWM0s9CCs&#10;EQpeYVsPkZSg2noR9hbtp9DMVRj3NM3RUFAhzH2yb5dLTIxIK+lwN2FOl26GBk4e1RGPdCtB39RE&#10;FJFOFjC3nZQXg1e75+OhgiRUhYdicDzDFG03mQ5qTFIiE/ogXEFevjQnBXMzqO4ULMbHx0xzXlZI&#10;+5VQFEb90tqWRAeigiFrCH2FFuJxCF06qRAKEuL7P9uBT0Fbe2jvIDorrBdla9sqgTxWhUJLSNmz&#10;hJaKW6EtK+NW6i3BGZsbmmowKSmdP53CzYWxWPnay/TekWa89wBnFIWJwYy0GNxUkoMi0s0YCq0l&#10;rHoS9ZRgXxRGOBBPT2smHVOQrnSAC7OSUMjY3Zk+QMJmMnZrEnIBc/Re4R3waa8clPr/D8EaD9rK&#10;biVk689eYb2qrK3K+YbQMdIKP/OEQ39/t2cVo94mXFkmZh+3yFHJ1uXRa/H9q7eYJbOymBdXxoZj&#10;RmosykhURjPBGJmajBgKI7vulxCP7KAA9IqOwDNskO5MKJwUPKV9e8xIjkUCSURxqGbb+yOLnNxB&#10;RB3cl+h/GZ7ulY+52ZqGdKkRUAJISAnoFVKl9efWRfuNY+PWaxJmbKj9k2170DVC2/EnhJlFvRPW&#10;nuXQHh82Dj8+Nx9lydFmvPc3r92O4vBLMCI1CtnMtDLDSUUddGAkDBlhgegdF4eO0fTizLxWD+qI&#10;LAqlUf0TUpzIoBOLofOKY4mgUMaT0/61hI+DYaiQZGblFd2gRSm9auwtrRtBpbWg3uL17HqAJ2/v&#10;WXmN9ksnZe1ZguvPo+ZSeYM4HZo668w8CX5uOoAeubHIdUZgCp0S2T9TzQMopZonKWf2cG15bM2j&#10;78rc+Ura/4T4ePSgquuJxNAEnh8chIygUKTQqWWyaDEHDYhNodAaX6IRiN0Tw3BH72JmSZdQSAn+&#10;9wGxKq0F1+cA/e5D4aXO4t80pXA2YiQbNjLsfCeCzaElqC0SVFuqtYeK6qGbqKpoqhZPHdFZo/oj&#10;yY1z0HxiNTX+KLKcHexzYqmvnigQTSM41apLTDjGpSaRnwejlKnn+MQ49I2ORhyPcVDN4yi0GUZF&#10;tda6edH00qmRfnjrusHwb/NvhBJBqel5FCmgtmJaBmFupcJBRF/C6jpiaOr3jiC6MQx5gQEX4eiW&#10;Dy3SRp099ut1ZJaCeopHtY16kw6KCn778o0oTXVQxWPhrtvGU2qw8slrkewQ0n703DapkNAaH6qE&#10;Q2PAulBgjQDO5vd0sjQ9L7aD49qYrR0BTEcnp0X1Pr5yOfPnD/j7v433NvTSg+g/y3kH14GqHEY+&#10;TgITRfMoyg7BU0snYN/ad9HccKiV0CIiFPr8Z8PQvBqgTntlWDY50Tgw94HPUZkRgbzECPzx0d1s&#10;DKp4zU/mcUucyaQ0AtgKr/lVmtWtYZJ6MB5HdYv00wM1IsEbDeONhhEthaMIChtJ4R1U73B+f3TJ&#10;5cyh92Dfj68iK4zqqVDFBjKxWcJ7SgiLwpjmciRG+2Fcl3TUHPoaK5+bh+amPTRJLe+rAQN1rYX2&#10;hirZuAT0cHKjARcSDi8N1VCrd5dNQ8esOORG+TOf/RWbXl/EPNhOP9IQCA17Vt5cEBFGNsVWF+rM&#10;dTuHh5lRgWYOBgVXr0YYUY0kkmVRwUxQEpHY5mIKz3gdE4QZZXFYXpWC1x5bwOv5GCcnrq0B77Ld&#10;UArq1+5/VP9/Y0i3ZCy8vBt+fHIBmg/9auZ3y+e4FX1478rF/6be5+3b2DVzV296aQqF5taEL57s&#10;YoJy7vAaDOuchmyinRfTHu7f38Kw9GjTbasFUjXEWQNae5FxKU7Lc+YEkWGRaYl5aQS/UO/KsFYU&#10;6ktP7o9ezMtf6FOEuwqTMJgxXgvGLM+PxstlKcDp7bh1ejfEk61FBLRh49L2WbRS6KDKTHx439X4&#10;46XF+O3Z+Tj8zQpmwOobP0Oh5YC9QptRwPTUBk0rtN0KeQlHB2bQVuLB/fxsc2vFbDYAPfaRX19E&#10;z0Kn6S0ZnBuNacVJqJSKU7VFTqKo6l3jwg0zM8+VeMPxFE6LDGlp04GkrbfnOnED8+cBZF/dee78&#10;/Hg81SMXC9KiMDY5Dh9W5WARmdza9x5D/cnf8ebj1+DxRaPw8QPT0TGRTjPcF5N75aJp20o07FuN&#10;ug2vY+u7S9B46DtqZA3vVWmpHiRqgF+NRdogK8GNins8uOkz9oQs05HABmHibkYZGPuuQ13Ndl5v&#10;A757fj4qcxwoTXRgaFES+jJZSAnT2p6+iKaA8URbHFzqreVgsiJCMTMvEXd0ycKOeYOx88bB+HlO&#10;X3wydxBu61OIManhuJqcfklOJLcODKTm3JyZgoWDSwxSLe5jaD7zF358/TY8OrMfEhgxHps1Cs1H&#10;fkRz9VaseWIWLq9w4pNHZ9GE95m0WXm+VFs+ieTEK6xFuVnTec13K6xXtWnh9NpEm/ZuGoHnNTUc&#10;5/czqD/8O169fRTynKFMMsIwsUs2MkMDMCAlgUQllAhT6BAfs+iOZtxNyE7A57MH4cA7d+Dkj08B&#10;29/HwbUvYt8H9+DgG7djbHoULk+JxAJGhp5hjPfKxHiNucM60jZPorGRoVMh9Nw23DpWY0p9MbAk&#10;Fh8sGo8zm9/Hr0/PYsMG44aJ3dB0+BdAI5PUp0akm1yedVW8SBsGZpCmoMaZyWtbZJV0uM4dQs3R&#10;LfxubcP0pVFoqY7r5E+Y3TECvdPCUcqcuH9KPEazqPNe04a1MEOyQ07OB5/PH46mta9i63dPoLF+&#10;G2P8Xnrovaa/68fZfTAgIQCj44PQzeFHDy6+fBlmD+7C47bSunaw3beiof4ADq5/AyXxWuegHTrl&#10;xuHxWQPw8vwRuHZQCeLoQPOdDkzvV4jfP7udYFIWY9PmqaWQlgPzzDL3qK81fNqBSzbsYguzQaQi&#10;zXR8nvAl4c3KVfrNdRzVr03C2VVP4NkpfVHJnHlEYjR6Me+O9L+UPNw+uUijpz+z5kki8BPbUyuP&#10;aggmzebQN3h3XEeMj/XD7EwHfh5bjATGWw11DPbxRUVkBzw8rAxvLhyIdS/fgPfuGoH5w3JNjh3E&#10;EBZBb16QEoXJfcoQx0RFI4nUt54dGYKlswYabgE9wGPksUgbwS+ouLFjg6YEtw5OSYYe8ZiQZQRW&#10;49C+FLe5T7GwufpbAvENhqcHo39qDAYlh2Ne52T+fhh3lWdQ5f3wzAPX4MDWL3m53ba/S+dS6LpX&#10;ZuHerCgszk3G1ORgfD8oz8y605Je0RQ62Fdjv/+DHMbqcXlMaFJ86TCD0Ds2EKkMf8mMBFoPOIxa&#10;oXivLmDl4lqAfFBBtAmxxh94Q5bs2uulDdKmIfRZwnNrfqMNExmvmthhjrJtecZauA+vhGvXO2iq&#10;3YKdX67AwyPLcGVmKJEOxdzyKBz88GFcnRGL37592hAFraliNEYdiXU7UenwRR5ZWiE1YWhEO2SS&#10;lcVTtWMosJhaENNFTWcQCZGXnxDPho0MQBfy8znluQx1ISjXgnlEXfOk1dmgJT6c3Ne3NAEZPpdS&#10;DgIJLX7rcWQS6rx6G8StWl94DFqP1V98SPWWsJaktDQfRwO9aEvjYTTufBMn12gKw0Eyn9NUkH2o&#10;+Wg+nhuWhiPv3clrHMEzlel476mFrOeErUvUVj0zx343DwcS6dk1RCqayUUyEQ7toDWYiBpJino9&#10;fElAYvhZFDUvuB0GMNx1i2yHRyszUNL2EgyNDjEcXWxNQquHNJJC60G+Hi9pAI8Wr7iI0qCWDsqL&#10;5nnh3af5EwWkDbQ0afGgejzWtzce7tbVDGFwt5yiep5Gw/EfcPDze3H/pGI0n1pDNdpO7T+Al+hQ&#10;mpsPGUTN4Hdeb9MbN+Du64bwXD3jbkLjic089i8c+fJulBIxUUglG7JHzduQsMlBweazGbqs0b8d&#10;2pOw+OKKxFhcRw/flTx/dlowJiRHISlAPSaXmuODmItrhrweAuaxcZ54YKkBSj6I6q3Wlv16bJvF&#10;oGjGdtOhuWXL9Vj/6tNY0aMcr/fSxJWTOLxsKs7t+IHHHkQBVa08zp+nbcCJ5cNxa2YQnp/Sn+fq&#10;+RjZUFMtDv3+BM5+/xDGdIo0167dtw411X/hxYXdMbIgAUlEziE+rv4vJRvtqcpaqo0JiZkXzSKO&#10;rQaJplCzSFaW5MSjO5EcEB2IfvT0we0uMRNT/UltNaVJnRG//fgp71F9AwRRWspoYzr75aR4hxeE&#10;ppDmADczqt1r8cSgLphZko8nq0pwbEYf3vRZvD2xL/5cNNquY0DV7EfPWX3PYGDdbXCvugFVHS7C&#10;iR2f8DrUkuqNuD2rLV7qlo41b94Js2pmC1VN0eD0BgxODyV7C0IySYYWKpfgmqwiATRHQ9MZHEJP&#10;47bb2P7rGObVGbTfaDo4jfTX8r1+RNlfeXSbS3leW4q1nhqq0UcKvZpMpwcRZgaenIkeitF7y34N&#10;8rRZxmkJ/lbfzni6exmmF+bhts75ODa9C485hm1Xd8F9xWl4oSof1+emYnymE8/1zkHjuxPg3roc&#10;Z9+6ChOLglH98WJ8cetgbB1ejm0jCsiQFOepPeYZGm/GfQI3DCtEPLOyaAqbRr5uHq/SeRmVbqsO&#10;Ajo0Pz/0joriPn5v28GgrwktYczF/fk5kMf5t2tHYS9FLsnNoc/vhqv6N9ajZ+s0LwIlgYd3dGq2&#10;Dj2xbsB0FKhFRDaUWHBLe1xRVYlHelfh/TuX4OAvH+DYHVeg8ZXxqH1vLFyPj8OZ+0bhr2ldcXNe&#10;Ou4qjkXDdzfAvWEJmr+dg4f7JOC+qmRU0SM/WpaGL/rkmxWmzIobys3lyFjPuT0fojxFs+k7IIGk&#10;QitDSygJEiAh27BQoESil8r96j2RJqhRpBUxNIeg9tQI/qaJqs/PGYRzm16l8upNEadYj5zvKcS1&#10;//8x+2tPoeWoDN20KtBwTpPHaumVd/Ektk6LXqhDNdRCLc37sTA/FXsWFmHrjXlw/7aAvx/Fodem&#10;4ugT0/Bav3g6uaOo/uoWnF7SC8t7xqIs3A9FTEbuz0/CvaVJVLcDFFp10dblKKlpjTX72KDPkGi0&#10;QxaF7h0XY+ZXRlEQ5cyBRFSdBPpeRMKRICEptPYlKLSR32u1cvWYxAS3h2vDywR1HYVVT4/4dj0G&#10;JEfAEUKPzuMveubGsfTCCtpSt7NwMRZrtWI9q9ZKFPXVG+htmY/qWTD3v949FS1U3aMvTGFYOsR9&#10;lqm5NayZjeN2HyVd3YD6H5fiqizeILn3oAQHXq/IxyP989BE7ixv7iU1Elo3V7PnM6p1OwqhJxwd&#10;UEBiURIWblY/D27XFpmOQGQzcZlWkoUssrsyxvQyhrgy8u4FeRnY+8CVtO22zOouxrGVD8DduNM4&#10;XC3+5G48ZlbfVv6uDsKLeqY7iaCyJ3k26n4z1UHThxp2MVrt4G/HTGgyA9M1BFHDmyECTy1wS3X0&#10;cJznsmF0bksjk3bGaOxbiSEJISQHPrircyJuSgxC7fZPrUqzPruEiBxaLVya/1W3FRX5DoRTsJRg&#10;ChwejuzAYObYVN8O/8OYpDDjpYckRcFJ9R5N7bk9ORLL8tLwftdUPNcpAbGMz8mO/+LXF2+G68w2&#10;M+mmZu8XuGFSD2iAjXpc1Kl40fCsRNzVm6rK1jYjh4iYu34//RgdDm++RYv/GeGqeUwNGvQaByYf&#10;TURd+9UoZmE0eWM3mZamK/35BrYtGYYRpIAVUX5w398PeyeW8B4+Mee6a37nOfKqluO38FrNTDYe&#10;ndPfdCxUhTswJCYOVyXHYFJMKD6aXIabE/zw6fAiw9IcVOWqkEiMiYxEMTn3FQyZI5mg/PHGPbTQ&#10;fWj8+TmmDb/gg3sm4qfXbjAJiXpS1ZEoc7loHvPam0vSyKRkZ6co6H562O1EeRvcRn2pHoy3emin&#10;AatGfbUUAEOBu2aLQdY8SK/7Cw17VuLQuwvx18298NLAXGZYPripJBonH+0P1xMDseGWAahe8xR+&#10;vqUnms/R5lxUc7K6+sMbmXB8hbvGlCGGdt2XlFKrJH43bSC+vbwE6yZmYOu4YvxAPt6XdDWXDXN5&#10;dAQWp8Yisz1ZV/sOSCTNnFwUhSs7xWHFlF64gg40LYqOjY0SQl/g7UxUz+lF7/XMxv1dc6mpmyns&#10;bjQe+gJNB76hMIfgqqHwxr55c2ash9DUqvVybPvZDhuZ0+5A9bZPcPq7R/HC1F74bHQJNk/ogq4R&#10;AcbJLC6IxakPluLDyR3RJ6wt+jHnrv2eqZ6ZEkjtqd3KgPE7tr26ENd1zUR6WAc82S0Fbw8rQOMX&#10;C1DzQH8cnF6C1f1T8EYnJ27IjMPAyAjcHB+GVwpSUMLGyaYPSCFtzRBlpVDqb9NSBAp7esQjYU34&#10;8wq9dlIFvru2H/V/H45tfBtH312A3SvvJWfZS3SPUIWpurJVOrJmLXoojyjUiXhzw0469x/xxoJh&#10;qErzR1GEuobCUBx+GfkzPWlQe/RL8sHVQ4vIhS+jfV+KfqnBdCz0F24tX7kb+354Aud+fRILemej&#10;INwXaaG+eGVwFlyPTkTNHb1QM78Svw/PxPt9srE0MwoTya8l9DRSy2cL0/BUfhrmJMUyZnsmorYR&#10;oiQ1LP5tL4ZGHmhSmtTa20d+0ZRUB+oOfctE52Mc++IOPDO6AFufvRbunR/QPjdQdfdbtSfi7vo9&#10;aKhlSHPtQ93Zbaje/jVWrZiJytRoxOlZMmNgdmgAUgMDzaMU9VpqFrsmgUUx/dOjWb2m7bUHJ+K7&#10;56ZjXE8n0sIvNmoYTbUOZRiKpN3dUBiLjZO7YNWIPHxQlYZFmZHoQoeY2f5ixLT9n3n8E0oEs30v&#10;QRlLRgeysUutYBLQh0VbzcbT7DttFcPVAEZoeU+FKjttyE5T8HpV+1le1vaQKOE33lffdZ5ZNdJm&#10;YaZ495tzxe70Xedf8NTnr2++kwBRzRuO/oD3l4zBnb3LsKRLIeZ3ysHdU7tj7QfMzs7tsu9I07li&#10;jOfr4TUNfbbf7XX1u2efYZf67tma3xWzz9Anee67VVEbwEWHqmmWZ35Gy8HXUXf8M+47TMDZPmY4&#10;l4670EYXCq8hlsk21PLALe79cMkvnl2DhkO8xrEvUbfjXbTQkbccfB+Nvz2OzSsm468nZuPDm8bi&#10;jqFlGJoTheIELQWqZVHsE6I4Aq0eoBhqf4R6fYN8qBwicQzNJHKR9G2an+KdZahi56DxM12L8haz&#10;gia3BmhvI5guMX6WMGaotlcogWuOE4j6XTzGPuH5e4PpNx2vBrFgmO/cb0dNW6WxhZ/Vt0e38OMr&#10;C7FsXEfc17WAJK4Mi8hjZvbNM6tuHdn6Oa+n+1H9retRdqp9VonsffI3UwR2688sPE7niHJ4Zbb3&#10;Z+9J92mWKlVnDo9xUX7TFWh4m46VrFIutYtXmT31mmt5r6njpBQ1aNKqu3SLZ09vw9mTG3nt3QR7&#10;Jc6segTb3l6MZy/viukkqT0TI1AeH4HMqBCzsFdimAZY+iCenkKDHhNCtOJgCH08v7f/H2YMr2LG&#10;zaAVqGKnm3mBNh6FxUwqJpvXAE2H+Nj5Rj9/097vtgFsY3ksVp/VYOJS/C7A7TFKVzznmUa50ID2&#10;N6sY5/exyDo04NJ1bg/ch3/A98tnY0mvEixgHjetKA3jKtLxxbOzeUnGB1mUktC/Na4Fzu67UI+9&#10;R/vdWruO9YJgj7fK5znufKHimHsU2DzWkGseZ+RU3fqsPqZ/ej8rk65rFF/yqy4VxjhXPRkM41Tj&#10;mc0M8L/DffBLbHtxAdYsuwYLuxdgRE4CymLCPGvc+hPoICSGa0Q8QWIJ6vBvrP31R9bhQv3JP3Bi&#10;67sY3zkejiAm1bRUjcYx8wsD2p8HW9mFmaNEa3bod1n0hYZrJbQXQPNZxQu0Gu/CbwJO/cIuA7KO&#10;k1WoIWXtElaAqg9K56ih+N2AYa8nC9ILgc4e+A5vLxmJ62jJ15RnYWxuCoZ1TcPu7x4xvYwGKE9y&#10;oGIsjN8b64+g5oyWiBZATWhSHaxXi6+YPi6vcpg+5uPc8hp6HxBTR6V5ZnSR5juSeNjrCjwNJ1ai&#10;wWN0XSODfhOIug9Zuld+q0BGLp4rBTA8XorA6+ghfss5cvb6v1Cz61McXfMSTn7zIF68vi9md8vC&#10;0LR49HZGoiQy1Kztq5EKKvEEXG/bcQRdjLo6XpdtqHbWrNk/v3sYeXF+Zi3R6CBaK922WVtQQyxo&#10;2dbK7Rsh1MUkt21c93kLOF/UaLJAASQhPcWA3BpwWqSLOXfdaRzbt4XCKT3kOdwKXGsdXm33WrfK&#10;hfPF7BrO7sLJ9a/joUndsLAiGzd1zMW00kxcRWq8jtTVdXorhawliLq2iw3dxLqkYCdRd/A7Gpli&#10;qK7FOsgZlBxJCWwdx4j3VtTXaDCt7sOCYJfz5lY9KsYCCa7YpoA+b7H2NwOu9nOfizmGeX2pFITF&#10;JFtGOXRt6ymkFKYOTZKpYe5yej1w8me4932C+0bn4IM7rsDw7Bh0SYxGXnQwsrW0aEQggQ5ChpYb&#10;5TY1IsxMjN2zew2vKbkJNBmxu3YzViwehkQSQA3+jWCsdngA9lq0BkFoUIOe+2sAg/ZrFIYFWsUD&#10;iCnmMyswhaDzux3+LQD1nfs9YKpx1QjGQrhPDexVDq9rs93krevRd6bQzFtO71+NY6ufxL39yvB0&#10;t2I80r0QfVNjMKBzOlY+PYttvIkuUM/T1cVFYVnUA3SMsfvu8QVoatC4d4Eqq+M9mZxIVnoMp/Z9&#10;hW3Pz6SR/kGl9KQOAlgdQXocx+voaZIB0lgsWbbrCLdaxf4sM2ceb0D3gq9OYYEv4qX6PODSS3k5&#10;iJTFPA9poFKQsZ+jt9ry8f04+fUDuG1gOoaXJKA01kFgQwmoP7IIbI5WIYwKYgwORW6kA1nJfmwf&#10;KbSestlnMOqqaDn7JxZfXcVz/JDrCEQSCZsGdQhcO0TWvuAtmpas2G4GeZDxe+bI28a3QBCk1vHU&#10;VGCLtXDbOewF2livef7Bm5F2K+M2xwtIW6zw9prefTZmsvHIphuPrsYD1/TEjV1zTOfyE10KMCY9&#10;GiXMma7tko73ruqGlh8fZLkXb4/OwLk3b8O7t4xAz7gOmDt1gL0urZxNwoZhw5/dinPb38KaBybh&#10;uSldyGpHAAd+QtPJX+E++jNcZ9fi2PaPcVtuKs789DrQQKtxM306uw7us3/AdfQrNB//1eSb1k3z&#10;muaRvu5ZCiGZJYse+lolMG2n0CJ3b3oHjjIm/wX38Z9wgvnj1/ddiQ3PL0JlQgCKYiLMJI20SBIs&#10;Wm56jJ35khXtYGxug2umDeY1NYlERZxA7dzEEF2Njd8vx1V9klEUHYnuCbEojIhAQrCe18qaZdnt&#10;DegqscHt0LUwlSy+vZkLRaB1o9JSAe0F1Vrk34A1v+kJgLZWKbzHt1YUU84TlFbHmWNso6ih1EDu&#10;Blrdlvfw6LQ+uLN7EZZVFuCWkkz0S3SgKD4SpQkOTM1PwrpJvXBPTgzm6IUAhUnoxv2PLbmO11VP&#10;hq4tl617oTtnbvzK0Cw81iULNxUm4raKDMwrisfjYypwTVEMZhck4IqMePRNj8eCihxMSXfgmhQH&#10;rs2LxByy/uf65WENU7svF3RB074veF09rbReybppAX6hGDdNL9HUfAyuBgJMTrHrl9dQvfkdHPpy&#10;OV6fOwiPTe1BApWG4ni6a1qzpinqdWx65a5x0yGXYPoUPT3RU1SNbFIbahAQDcjjOVvqtmH75/eg&#10;MpvEjVav1WcjQpinB2gQj0DWXGkLdExYWyy7ZTQadn9pFD8u+D/2yYZ1zRdcsi3/sN6/lQvu2X73&#10;fvbuFynzWLL5nddRY5l4J0Bk4XT19fvYIG/jhh4ZuL9rIe7tVIirScTKnGEoYLrRKTkOvdIS0Zul&#10;izME3dLjcHm/fMb0N1Gnl6C6ZFFSUl5P7pNANJ/bik8W9MWKbvm4tSwb1xWmYFFRJt7tXYxVfYvx&#10;VkUqbixIwuD0GAxKiUFPbrsnOdEtJRbXdczET/P6MQv6gDq9nZfVy/sOscEVnuSmLeGyoUfyCWgN&#10;3DmOxmM/oXnfhzz3S5z++SnsfvderH/+Biyf2h8DGZNzIgKQExuFNMXiKM1qCkWyJrxH/BvHeK4l&#10;lHqkpvaSf9JIEE/7sd76Yz9i+sB4ZIf8z8T02JB20JxwvZ9XYEcKZI3NC2uDd1+8iR5A07KpMFp6&#10;iWkeY7Rt+AsWqQurMm+xgButNkB5LLR10bnnz/de6+/HmI5TWrTX7YkAaU2Hp+cPwK1d8vFgRRFu&#10;75iHISlRZkmF3OhwlCdFoZKkpUdWAvrlZGAUmXgD462rwS5caRqHMVn8wRsS3I27se+DOzCfacv1&#10;xRmYkZOOqzMzsLxLLr4eWIyXe+bTY0RhSJoTfZJiUBYbg07OKAxNjMSL08fQQ9Nlm1VB6ZoNaVMd&#10;vGcj2wUlNluFH96HVtpuOP476vZ+hDsmdcXyUSV4fu5IXN4xGRXJDvOmjOSwQLMIfbKsmN9TIwNR&#10;lB3EzOEglUiguqkwelCsR4kaFqDRLdaaTddk7S84/eEcvH9VBcalhJppLRqtFkWrlhUnhTM1i/DF&#10;K4/PJUHew3PkgXS+NUBadGtQbZHL+Pu+C9atC1iBud8DYuuUSXHbNsQFkFUs66XVyX1z6yZY9fs/&#10;x4IB2bijohA3leViYm4GOsZFU/PDkR0XzjSCbo6f1VDdsiKw7rsVzLv3kZBJCF1PKRLrkpWpXvXG&#10;n16HiXHtMDsvE7cVZWA6PcRwpjGTs5Jxb3kqxlCRKglsBd2oXqWQy1IeHYRbR3Rhgx/idQQe5XG7&#10;zJx63WsTwTBTzd0n0OQi2aKFmRRMo9joUhv2fgL3zjfwIt398un9UEpL1cOn3OhQMwA8QfOHCazm&#10;96fSGpNYFt0wju2seK4RPnLT3sHm+rODXiggt1SoRgK37z38cf9QtGx6Gb8sGonKOM1NJvEi4Ekk&#10;XimsZ9HsQUAN83URTnlXtrvLtJN5D8XfwVRibuOe2J7X9eq7fVLvtdjzbpvH2mIvbIr3HFZiCJkK&#10;gTDExuS2BOXcIfz1xQrcUJmOeytKcU2+XqBNS6Y1ayWJ/Dh+Jsh6mUdGTACm5ISg+af7ceCNpbwO&#10;AdD1NNKe92G19yxeHtoL95cmY3SCExPSEjA9JxmXpydiVFI8Lmdcfn9sb5QThIJILcSgNQlC0Dkm&#10;HFMLMnAjY3/T8Q1oaDjB6wtsZgWsRy94bdGLO+gK62u24/De3+A6sxauUyRsOIT9n92BKdl+zIud&#10;6J7iQE5cCK8baN4HmODQIBctmxVk3uGZLJC57+4lV/D+xVe0KIvXXXvbX3HatrVpSykxPV/t+uWo&#10;/XIhmo98jqZt72LWqHLG3ktMb5ph7PEh+P7du40BueR9zfWEB2VoOi6gLwCsos8mHzbbC0B7i7Fo&#10;A540xVqrtWRr1TZWeo5nJcbdk13X/Mm4R0swLLXpnHmE88Wz1+PmjulYRqY9uzATnRPCkUVLFsD5&#10;HsCz+blTXAwe7JyLrwYXY++cIXAd2cbmkEs7i/r63QRhL29pG5YT5CfLMrG0MA7XZsRgMN2+livI&#10;01TmaK1iJfITAicbXDPutU5KZ0c4xqTGmWWF9rx3N84xN9fgXg3V0H0rRVr96p1oOPwVTq15Dod/&#10;eAS7ed9zCsIxPjUClWTNmpCTHqlZ/Zr5T4AJbpyDlkaA42lxiWTYeslKcmQA7lwymW0g5bTu2ayZ&#10;ariNvJ62Fg9rbGxrvVn45FfY+fhIHHtmGt4fU0YFP2naUe1ZW70VOc42yEpg3v37m7yuHn/rdVz0&#10;Ok1MIxt24uS2961FqwIvuLYSu/WCS4nPf7aWbG/OumOez/16GYsBm8m9rNttYrqKjpElK5ZSQUgM&#10;FHMa93+PFxcOw9KqMpKwAlxO4tUnNd6wUsNMWTIItNxrQVwQJmWlY0lpKt4d2J3WtMEQDPV2uU6v&#10;xiGSn+bTq7BqxgjcnZ+MWRnJdNFO9E90okRvsgkPgjMkhKmGHxIIShobvTQiHF1J+vSK/fs7ZeP5&#10;bnlYwevf3zkZq28Zg0Ov30DdeQernpmJB8YX4slrumFeFxK5smTm+5l4pFMGJmVEoWtUAOOlrFbL&#10;rthVD+JYilJjMbggDmOzwjE2M5qkLwzvvHYv4zC5CS3Wsmm2rZnMqHCodlP8V1upHdmGzOu1xEPT&#10;lsdw8sNZaNzyOt66djS9DPcrnXPJi0ppTuLRO4fBfYIEksTw1L5vcObg53j27gnISfw3U69/XbDo&#10;8zM1zGfP9m/FC7QtRvtYTI+VedetvXEda27aEC6rFCat0u/GhfMGJRjd0fv3TMYtnfJwQ2kO+kaH&#10;oXtyPDJJwsRK7cug7KuoK2jRIzOcmMI4+1j/EjQd+JDnb2R83E9hd+K3l+cw3H2HO/LiMTsnBVMy&#10;kuiKc9CF1qblY8yiISEEgYDorVq9YiMwjHUNZArXlZbeLToacwuTcUNWJEbTSicwjt9E4Isd7VCU&#10;EEzOQKIT5k93zBhLZUlj0VQbreagtTtEsPROZz2MkKvuzjAwID8cvz23CO6Dq6nch3Hu+Fa2izwa&#10;SSTB0EJm6o6tPsH9jdaD6Om8lpczXpA5elPTHujVoe7T35j3RzUy01Cnjnn/IdvUDlskDgTadXg1&#10;NjH9Gj8whS79v3D4/RcRQe0QQlauJ/KtgL4w7FdvXCQypph44Y0ZBmSvm1cCwOPpys/WkgUbEFlp&#10;kwCWF7AWbVIQsmH9rmEMWpJC+84cXYu7Lq/EjZ0LMT4jASNJxPJiHEgj4FovRK9g0kIp6kGalJ+K&#10;iQT5qtwkXE0X3z26HRYPy8a3L8zFmjdvxZpHp2NUTDvz7usRKQl02U6zlE4S3aimByWE2qU14ghK&#10;KtMaufMy5q+lUQ6UxUSimHXk8rchiTEYTnc/MTUBI9Kj0c3pYExn3kqio4VWNDhdq79q4IzeNCZQ&#10;0+j+le5oIGt8CLestydDx2dPL6TX/JSGudd2uKiXzXWEadgP+O2D2/DbOzdj0yf3Yc+qR3Fw1UM4&#10;u/UVNNesZZuq44kK4WbbmV4+dUJJAU7SsdJdK1tRutfA/RoIdPAb3Hd9d4J7mSev1hIBtgtUg2qC&#10;fDVTT8+jPRZqAbRg/l+x+cIbVKUQXrKgfY1YMbQfdnxLrTNxU+fqNzFWnmesm+6FVtxITdTLTdXj&#10;dGL3d5g/ohxTSvOY7kSjmLE5TUATZBVZs4DOYuy7pTwf05liFdMN55J4lNIis+h6M2mtGXr7GolO&#10;J8bynkyROtLlawmuWJEgWl1XJ9OzpGj0SoxFGQHW679z6boLee2UYFo842o8rT0lLMwMs56Wm4iF&#10;eUmYmxWPsXS/FbxeehjjbqivWZqzgPVq5R0Bn8VrZPN7qsiWlIGAF8Q7cOMVFfhw+WTs+ephNB37&#10;jRx0vyF0Dbs/wq6352FeRSDuHZaFh0fm4t7ecVh77wiy6nd4jFb1UL8728sYilw6jUQuXRkFPQF4&#10;HfepdWg+8RWWzunFNruYaVYHRAe3Mw8xNHgw1K+DmZ3onTBvJsZ7LdSASVBM6qQK5G5N0Wcbi+0x&#10;FnBzDj9rgTjzsIG/NtdWWzpPMqBreItycC0DrFKz5Q8eWo1VbyzG0IJ4zOlUbDr4s2MikE4GbF6z&#10;ZYAONWlJjiMEs5km9SKb7RQbbVaez2DMzTMpjPqHA5DDY7Npoepp0uQ+p2ZKaLIfrS6JFp3Pa3RL&#10;iEMOrVrvMorh/lQqgeJqYqC/mVmRFOSDQjLlSiqJ3o5zS2Uu3TuJYEIsLZoxnXVoXZpKKmS6UQ5f&#10;gq+1o/S0yY8kMgSDK1Px5yfLsemdu7H/p1fw13eP0+Wug/vMn8TvTzLmz9C4/mE0b3kazZuexOmv&#10;FuPY2zNxbv1DbOqNdMOK3wpzyipIWBXPm4/i7MFf4Dqpbtk/8cpdYzCqKob3fDEi6ZpjCLJZNEAP&#10;MQiwHeVi174QyN6ttWgTbz3gSnOajjKNPGryRtu9qLgq8C5YtInHBM77VEmjwPXdkC/u9XoF79Ys&#10;9kMCt/cX3jCvfU3vdIxIi8OknAyUK19mA6aafl9aNPNmWXMSPxewXJnlNG+kVLdhukBmXO0YHUkL&#10;jDDLvYhNa1Z2kob2EFhNXBYBSyB4ycEdDIhpIZqyEmEBDg5AgvqDAztAb/uJCWyPKrrgOUzB+jGn&#10;vpqE7u5RnXF5ZQYm9y9Dl/QQlJNUZdGbpNJ1q/MjNTyM90Kvo0eLUe1x24z+2LTyXlT/+Q4O716F&#10;JrJhuA6a9MztpjXX7WXqcwDuRrJ5LTerCRyu/XAxW2imCxa7bm6ke24k06/dhVN6u8ipn7H6lQV4&#10;efFQfLBiJvqXxSIqiC5a/dm+bc0ioHLTGmQggM3s8VbzjL3rA3gsWpaq3FiMT6MrFCPUbXaEnxUb&#10;TpMUaJ6C4q2OlSXLxbN43LTNaZmcG2CVL8szSAF0XXX+M7Yo7qiT4cwf2PT2fFxVnojJJEyjspNR&#10;QLcra86kJZvC/DaNIKYxRxxOZjuSaVfvZAdjKl1lZCAuz01FHypHj5ggjEuOxASSqu4kcXrbYLys&#10;mfFWwHdlLt6dlt+JOXOmYigbSL1JmpgdG8h4q5hK4PNo8ePSk9CZllnO6z89qBifj87El2OK8Ozl&#10;nVGzayV+feV6PHBdH4zolIA+2U4TBooYNjrzvpZM6oeaNa/hnF7KV7+XBiJC5WkHtgqDqd2qTWRQ&#10;xmgUzmhAbravnpGf2YgdP67AmnduwtO3DMXS6/vjisH5SI9ry9TMzrZ30II1H0NLfQSTZJnp/gRX&#10;AGvJD++iTF4r9oLsAVoWKGYsN3uWrqKa2sc4YFignu1q6I06EESyBKzcvIqN5wLTpU4QxWddR3H4&#10;PMii/romix4C6GlP/QH8tXIZxjPfHZ+XjqqUWOQoPrPRDAkjyKkENIP5bYLfv9GwdyVaGL9WPqD8&#10;sxE1O9/Ds90zMNThi2+HFmPPVV3wSGksJiTEmBcJVlJB4mm9ipuyaK1fprUWzCrugW3MWKtof1kx&#10;XTzdttYDTmKMnpaThqmpTnQL6IBJyWF4pXs2Dr18k2HD5hHnyfXY+MH9OLTyIUwoT0Ynep9ihgul&#10;b/khl2LVgxPpqEimDMgyAvEY9XApVxZnsbzGGovib63pykXjdmYRH+OdxyZjYEUM0qO1boSPGQYk&#10;YqWBBXo6FSqANYLE46LtMifWkjVp3jtv/MKaTN5X3XmBFiAGGMYFE48JikuWTfpOSxYZMIAZFyxw&#10;5b49QBuBlE6pWCs2RcojMubZyqKlxeZa1OBHbhyBXmlRqErVeqfRyKdF5tIaM9homXTVevFpYmh7&#10;nq/5qwon9Chuntt8Bqd+XoFpzH2XFqbg+MxKfNOnEHfmx5uVvOZnpmB6WgLjbCAGxUfjtvw0LC9M&#10;x010ybfQYkc6I5ET4odMWnuaCBStPzmAisAGHZ7sxIw0J24pyEIZG3XpwALG11/RdPo3gPGx+fBP&#10;aPr1ZXx543CMTgxjWkaiSJKWzXCSS4v77Cnm3cfWsV2O866ZA8sYPODadmFbGM9XQysmqareiFNb&#10;38KyWRUY0CmW3obgBgUwJWpLcDVy1DN/3jM8yIwFI4v2umjvqgcaz/vPosHNF4C2oF+kxlSRplkw&#10;61HHdMml56qyYpNq8T497pp3yq0VwFo4i4nxckvWiu15FmhT5KaoRG5es+7MPtw5rR/6ZSYyR40y&#10;L44rJNB5dN+pdL/psaGmk2TJ1UNRf4KNzHMVNjSl9fTh9eiomZVkt+l0zyMSIwhsJB4szcVNmcmY&#10;mZqEq9KTUUQAc1hmpcbjk565+KBLFj7qU4QHC9JQxTp6x8aiD2NrCV16ORl4PsmZWQ6O9zExIR4j&#10;k+OwaHAlXp9cglNvzcC++4dhx6398fboAlzPXH06ucWIJDLy+Fjkk9D1Yq7965NzcWrdu0DtTsbd&#10;/VTMY9R/FubI7trtDL1kyqf+MM+oaza9jBU39kHv8hgSOn96Gx+6ZA3oE6nSGC+NSL8Qd1vH3tYE&#10;y7uVxXq/ey24dWm18NiFnFmxxIJH4E03nYpAlMuxFm3B9gAtQI3GejRXLtywResJ7G86ThotRWhC&#10;gn8bdKLllafEoyIpDgNobb25LWfDdWIDdkmMQ5nT317LnHsGy6YPxND4MAx18pjoKGSGBppG0uuK&#10;S8IYYzPU7cnr0IWnM/Zq2m063V8PxtKrCfh1DA+LMuPp4ulB+NtV9CTDSKaGx0ZhGON9H+bUpYzX&#10;aSJubLBr8uJwQ04YbiIYi7KicKUzFP1jQnFVagRuqigkI48wypQf7oe+et/k3FGo+/EpNP/2NE58&#10;vRx1h1cy3i7C03eOxJI5PTHrinIsvLoXJvRNQ1FaGGLI2qOpYHqflV55rpdzCmCtZBHCz2a9E1qm&#10;rFZAC0SVvy3qwv0C2Fv+DnBr933eor1/tiNEQHot3VsswK32SSmM67au34JsLdcWr8sXYz/LsxXn&#10;a3DTpKGoSiMg6QnomZqAbqmJGK7OkIw0DEqMx6jUcNzbNQkPdszk+WSth1dxewz3snFf6VaCm3NS&#10;zBLa5TFMyWiN6p3KItC5ZN5aSDU2sC1jnBaV0GqUwRgdH4WronxwG0ndeLLmOalpqGSIKOO5oxNj&#10;MCo2EkVi4rSgRJE0NrozoD1z9gDkh3ZAOvPTjGC9OrYtUoK4DfNBaugl6E7wM2jNeq10PtOsAWmh&#10;GEHFyAu+hCz/f0zxLmMK1MakPxrEp9GakfzsCGznKRfGeXnTIm8RsN6tgPa6aC/Ara239RJjXnBb&#10;F+33WLSA05+2AlNrMtl1mayFW2BbfzfuXHFa/dpKnUTWCKQs3PR1MxaJmImE6SmNedTG+CrgO0b4&#10;oorW250Aj8jOIAnKwJyiTNxbmoVPx2mUhRTmBK4uicZno3vghd45GEhr7M64PY0uc2g8rT1Si16F&#10;mc6KbJEvpkhKk2JJsuK0aog/82Jax8z8DDyYl4Qfuxfj6255eJb1XEcv0pFuOlqukQ0coQVyfAlC&#10;h3b0AB3oAYLRn/l6XjBJEUFP4LF6DBhPoCLY8JFkvIXx4ahknNaarfEETc+D7YIe7XldzcDwDMM1&#10;4621mI5mbrQ5nwZ5gfUucikr9RblwN7PXmD1+Z+W+8/v3n3aemdnaMaG9zfjug24JjVSrksXe956&#10;ZeEE1AOyyvlYLlfsicOWWdvOeEs+bMxvrJfrFhHjdZljj++ajv60yMtJkkbnpeCKTMbUPCc6xzhM&#10;KvTqHVczU9uATS/fgKEx7fFs5xw8U+rE/NwElIWF4oq0WMwvzEQ+yYqsOUMdF3S1cbQ0DWgvoEUn&#10;a0mokGDo1d0T4iJxP1Oxt8tz8H5ZGt7qlI959CLFBCZcABA0dTYkM/WaRI9yA1n3PGc0+lGJYkSG&#10;CITeuudgiaBlaMUkrbmRQw+SE6LFxejmCWYagU31D2Be6w+7CJEWIaAbNpYpUG1RzquZFF5rbW25&#10;ra33/6t4rdkLqre0tt5/Fu9vZnk5G2+9ZMzGYgu0HoZ7Y7e1bBvDebws2li2jrWxWECrg8BYM5XA&#10;TaCvzs7DqZ3beGwttGb8kNQofD+hB11xgUlRShIiyLpjzQCAPLrZfrS4sckJGElidEdBPO4tcmJx&#10;fjSJlhOTkxNRRSvuw+MyHXqDiCzZl0w9kCQsBZOSElBAd+1k6qQXWusF9R1DaX0Ev5iMNoXu3LwI&#10;VwAzDiZx2y0yDIPoFYbRiqcmJKCHHnwEayw0AWPjy+pk/U4CbxYD97kUswZ3w7B83mNSFB7oRK9R&#10;lMBz1SOnZbQE3gV2fGErMG28FWitf/MCKffs/S4wvRYtML1bb/F+N0tx8bzzjJtu+vyCbK2OJdCt&#10;wbxguReA/b+Btm5exwp0xWi7bWwiW2c61WRSKXWU1OCLRx7B2X17+L0aR3Z8b847vGMzGvatQb/C&#10;GKZYEciI1QADEiISriqCPj1HS+ayMRMcGEBg+zrDcXlCKKaQWGmJvjR1ZWoBN7rszlHR6MIY3Zmg&#10;FZF8ZfO3fH4vj4lC95gIDIiMRF8qQDKZrZb9iaC1RVJJioOCcQvz51tSY3FVciySaJ3xfv5MzyJN&#10;vFa+7eS20BHGc/VqKa2lQMtkw4UHt6VnuAwPFyXiw6o0rOyZhasIdjyVIsRf66783VK9n9Wp0Xod&#10;U7sinv2sHPh8LuwB6Z/ln4AHENjz1/IWc03WS+VSCeE9WYs2rLv13wWQ/1nM8QLYWLUF2EvMvFat&#10;mO1u1HAWG6vVG/TajTfx9GYc+etT0zv26WOzUJUTimJnMEoTnbTQEPQtdmDf1y+gIiYY0wjo2MRw&#10;dGO6VRQRikLG6K6REejC/LUqJtyspqlOkGRartz4qOQ0DIyPR2m0g0w8DFnBAWTTkXigOBMrKzPw&#10;+5COqOxwKeOmH88JQgUVoj9Tu2LG2CpHEPoydCQxrsYR3Ex6ghwSqFiC5fTTUmh+SOf+JHoF+1SI&#10;gJMVRzLu5lA5+kf64I2BpVhcwuvRqh0d/nfeOlX+abne/d7vKjreuzWW+U9A/1H0u4r3vNb1aOst&#10;dsFrs0imXLBA845Zag2sYrS15guWTjy5z8Rqw7h5jN5ERRImoLVPo1BUNJ4Lmh7j6QlqPH0c2757&#10;GP1K4lGWHG7euFMWF43uTHsKoy7BqSO/MxPbi1cem43LmcZ017taaJnq305mKpWkyWaMiwlscC2q&#10;KxKkZdycjM9ltNyqOCeGJDgx0hmHwXFRGEIPMTM5Go93zuVn5t4kailk2AVhwWTkoSgPCUUViV1W&#10;QABiOnRAIq1c74XIpCIk0rK1HJSAjQhsz5hPpRIrp8sP5bERAjqoLT2KL7KCLsXi4iRsun4krs6J&#10;NMRLS8i0BtALxj/3eYsXYO9vAtMbi72g2s8el05l0/afwJpHlOIXJIamV41tE8XQZSzaC+wFML3g&#10;67MYeOvfvFZN65UFm6JjBbBGnVhQ1W2qAe4iavYpFq3bfQR/fHovumWEoCgpAoWad0S3PbcqB1/c&#10;cqUZGdHSfJB6sQtvPzEXWZH+BFkvzaFL5M16V1m1sVlrW6s3iY1PAJICA1BMFzuEcXYE8/ApacmY&#10;kp6MHhEO5rsBVBB/krcAghuEMUnxGBEfgxLl4gTKyeupyzGmfTvG+FCTo2sNbe/qrMpptdVDk2Tm&#10;zuor11pfpVTGR68dhyeuHIiu0bw+06lkeogwWnQgFSSIObKKuijPs2i62v8vgFuX1r97P/uaa9Bq&#10;6WmCCWqI2DuBVYpmyKWUkvcWxbbQqnZOhy+yExmGwi8m0IaIXSiWVRM8z3dr1R4CpuIFWS5Zlmo+&#10;8xzPkyvvmDLbdy7AVZhauergajmN+pq9mNw3GZ3TItlQUSgj2P0KnFj58DVA4xYee4rX0IC4bbhx&#10;Wg+kaxkBAU2LjgthIcB6QqXpoAJZE8rM0pssVgF8GF/bo1MEvUWkw7y4pJiMvWtEFPc50I37B9La&#10;xyeR2PF3AR3ty/jLxlOapVc2e5m2w8eSNi3OKnJmHixwvzmGlhVNN33TVZXY9uLN+G7pdZg3sTNB&#10;vYgcwBdh7f5jGLYszlqkthdSJq+ltrbY1r/9XymWZvqbNVHJAbw5uLyNrDYymIqqGZgR7ZAU0wF3&#10;LJiAF+6ZipMb3kPdgVV/t2jTE8bvAtqtXFhWaizWa9lekK0iGOs2CiC3XU8LVo+Yxm/bbk/Dwo0b&#10;l1WrnMG5E5ux7esH0C8vDJ3S6TaZI+s1Wn3o8mq3fUhXf5TnisSdQsvBTzGrVxpSIuhKw+yQIK9V&#10;R7Noa/JnarHZJ9AYk/Rdc4b11kbF1XymS3pNdZqeVtG6dU40LcJMIieAmptkJo8TQPPOfRZZsYpS&#10;MD0OjCbYkTxOlm2sXFs2dlVWFJ6ePwQtJ36E6+xfOLT6eQyuDEOqQwpiFULXE+CGIP0fltr6c+ui&#10;c1q75mDeX0y4L7qXJOPqERUY1z8Pkf6XoHOBA2MHZuLL1xbjwJoXUb9f63TsJTyn0NBwmCiZVUH1&#10;Z5m3txhAWymAirFYAufd7wXYAu61eCmFQNZxtr/7glXTyqkEGiXRcOw3bPv4btw2vY95iVshmXUx&#10;me/scZ1xctPLcJ/ehNOM1wdXLcfkojjkRDJfDtMSyf50SXZB3aggAukBWxaukSMZoSEkU2xgAihw&#10;NMAg2offGauSCUohY7MBmARLHRpKnWS9ZnUzxtRQWo6WeNGiXSG0qlDfy/gb0yu6xRSWVH6PvORf&#10;BFoKQObOrTPMHwM7O80ARegNYI0b2chbCfgKDMliqhamxcSs+9cEdQEnt6uuTymVSoBRAlk2i68W&#10;DeP+9h2M8mkGRrnmUOdEoWdRNMZ2SsHkLuk4se49nNv+GXb++CrcNRvg1opS6l83c79kVBdCqAzs&#10;bxbduvwTbGO1HnLm/e3/AdkU5eI2j7Zb+12VmpEm9BBmPnLNn7zJFzGiLAod06PN+1X1lr/ipAA8&#10;d8sorH3hFqx/5mbcfHkVSpgna4F/jehwErxYbuW29V5GLSasx5A5zKs7RYWZ91g4gzWgwD7m0wP6&#10;LCpDCUGWS4+kBUeqAdnoWt1Fy0vawhjM71oIycljxL4TWbKpQENS4zAnLxlLc524J4uNzVQvN4gA&#10;8jqydGUAxX6XYIgjALfmpOPJwnjcXeakh/oAj948AjlOKoZmVLAedaTI5apHzFiplC3gMoYFykRi&#10;qZIeF4aeZayP5O71pdPw7MLRePvOK/Hkdf3x/Mz+2P35criO/Qyc2cFkR6sq2DWUvE8a1d6tw6e2&#10;ni7Qv4NrgbMgemO2Zd/2zx4j67XHXQBZ+yz7bl3kCczW9HcTbIaFxnqtS7Ibe1Y9jtum9EbPYieK&#10;0mKQQ6ad5QxFZ6cfHpvYHZ/cPM70no3hb52ig5EU6sNYpAllctWyaIFNxkxQe0WHYgRZdyqVIIqA&#10;aSl6h9y0IShaWNnXdI/K4s27PAiuls8spBINJlcYq4cWzNWHxDP94r4ikrIKKlAXEsFx3P9I1xys&#10;nzEct+dEYGy0L2Yz9x5Btp9PEB8uTsf7TONuSYrEo3kpWJSeiO+fuZPNuh9vrZiKhVM70Sv9FylR&#10;HZAe+T9cO6YSs0ZVoCrbgVSmZ9G8L61wkBjSAVMHluAByv7nG0ux79tnULftU9w3uSt2fPYg/nrj&#10;NtT99hwat70P98k/cer4XyY0asCHphDZpTvU3Wwt2ZLi6lZdoAZkWawlZBbYf1it5xhpjH3GLGAV&#10;1/WbBdS69yae4ZnxQVC9Fq24rSmuZqaFvtON//X7B0y7VmHTyvvx3O1XYHi3bFQVZKI4PoqMPBgT&#10;u+RiQkEC5lWVY3hBihmgp8EEslgTa7nVcoOxBFrPmotpuUq3zH7u00ADdaroNfJaO11KUMRrDElL&#10;QlVEIK5IDcNjXbPxXv8SfDG0DJ8PLcIDeZFYUpKGReXpmFqQjKEJ4RgQF4zJaeG4sTARtxQlYnFu&#10;LBZlR+CahDAMZ2gZwTTwblr8LGc0bshIoWWn4NsnlzLk0eJEMBt24dy+r+A68jW3n6PpwGqc2/Aa&#10;Xps3AEOyg00XrsJT//JMLJ5QhV8enYsDK5+Ee89qNB39Eyc2fIGzG17H07O64c6JnbBi7iCcXPcq&#10;6g5+j4ba7WzXE2io01xxWrZ5oCSQxZkE+P+XRRMoAy4/W3fd+jftE1iyVm3tZ6/VWlet47UcMl23&#10;3Ah/MysiGCUQ4FKMWtSf3Qv32e38qmXZ9qJ25+f47Z3b8fiNw9CnJA5FiVEod0agJDYcfXPjzYS7&#10;HFptKpl0OksGyZleAWjGiRnAldvKkhmj+d24ZlkxrdlJJSiNDMPM4jQ8NqgYr4zqhBfGlGLbssn4&#10;6bpeqHtrIU6+cSOavliGk++T1LyzCPvfXITV90zD93dOwq0DinFlDtOyhFhMT4vF2MgAApuIp4qi&#10;MM0ZgqQOl5kQMSQmEqOcDnSldxheFIGaX55m26jRJfs5NNLiNBK2qekoXNV/4NRPL2Mp2XpmeAcz&#10;cyQ7Ngg3jOqCJ67pDdfWT9G85SNs/WQ5mk9+j5pVD+G6QamoSAhBn/wEvLFsGo6seQ5aPsNlBmbI&#10;VatomLAlxvazIWPWIi+ALev2WLDHHdv9+t3ut5as2Ya8qIkJXoA9bNtYsiy2mvGDGsbYLGAtUdP1&#10;GD+kBLoppmh6wqX1PpR6Ndb8hcbDX+PVG0agJy2ojCCXM18toPWNzIjAjX1L0Z0KoBEho1n6OGPM&#10;iBGNADVDdxlTLUmjhTCea5ZhfHgQKqkw780chW/nD8fxD+7F6R+eRjMtq/4vMv2jP6Pp8M80ip/Q&#10;cno1+cM6OptfgJo/cHb9azj+yo14b2pvTKA1Vzr8kXPxv1AZ1h5XEtCO/m0QR9YsUmfeikASpXHk&#10;s/t1pJzMIBqPoL7hIMHWwL/DqD+x3bjX5objZhjRse8fwY0TypESaldz1b3mxQXg4RkDsGrZNTjy&#10;3jIc+mgZVt95FSZ3jEFePJVWfQchvhhZlYt37piG5j3fovavj3B232dwaUKgvKgMysRpPXAyQF/o&#10;6zbF43IFngVSRcDSkg2IuoDdmmWoDbhe67YKYB9RypLpNlhQq7lCtmILuLaMI9xqZqTLPN6k1dPl&#10;6Jm1Jn1ve3k2vr62DPOKQjGlOBZPTOqHUXSXXaMIPK1laBrjdlIshibFoZj7tMhLIt12HN16DOOu&#10;QE7Re3tIbpLD22HZpD74bfl01K55FvW76DoJpFaE18oEZmiPxrNR2ZoatNbYAbQc+wENq1/EF7P7&#10;4bbCaDzVLQ3Ts8JwU0kiXuyRhid7FSKFVhzLOK8HFuGmb5s5LffNrsrBJwsG4NDHd6H+wMfY8fUj&#10;cO37FE0Hv2VGsQZ/MAVrPvwd1r8yF2O6xCPSx74EyTwtI3/IiNdSUx0wqhPr7JOPpeMqMb1vJr1c&#10;PGO5OkWYQjLNTHFozhdJbFQQCp0d8PK9U03PopnKK3k8MVpt7nHdAlhWbd20zaet9VrQ5WpZ5HrN&#10;2DKBrHzZPmO23Z9y6VIYa91mfLJ+97BvqwyeYhRFYCvOy6V5Xbpiv8iEWPkPOPndIjQf+QZNe77D&#10;1hcW4uYBWahKjMCg5HiMSYjGQLrMsQT7ysJYPLV4LFauuBnJHf6FcjZAHl11Gi1d8616lDtxYvVz&#10;wN7PgVO/02VuArTGiFFU+xhV92Huy3UI9asfxANZgViYFGRHl7Dhb82KweWR7fF+70x81y8ZC1O0&#10;vDj5AklUQkCgecIV5kPQTf/4/1AZ64MrOiZgQicnplQk4saRdP1lYRiQTuLGUDG8Ih5ZjrbIDfFB&#10;OpUyLoBZAIFWiWDRUzCN+EwikHHBWkDOM1jBn8rEfN5JEppED6aV9zvGhqJnohPTBxRSX9dRluMW&#10;aI28JVbCzQBt465A/nvxumQV06ctgkag9FZnNYpdiUgNJDfvKUYhBKRihM71gisFIeAe0C1pE1s8&#10;xa1AluvnVlZ16Buc2/MB8+3vTcO3nPgBby7oT6BL0c0ZiL5MP65MisKo1EhMzE7BDUxFNjx2Gza/&#10;dCc2vnQz3h6ag6UlKejJtEzzpN54agE54V46ncNw1W6GW2Os6T71DmUzVci4NyoX4+bJ31bghjx/&#10;PF+RhskkYNekx+EaLRMV7oMjbz6IpnfvQfolFyGuzaUIJ7BRfn6IM3m5ZfFm5VHlxczF1d3p8LvU&#10;5NGZVLwRiVQYEsuF2VEYGR2IscwwBieGYkBCEK7ITkLGpf8iWQxGAb1SMQHMJJgRDAvqcGnf5mL4&#10;tmeOzbRQHTx6MY+4SUF4GLJDgszTui7poWzHY4ht/x80nDtNbymwT8LFNrZdoJ4Y7bVkr+v+WzFA&#10;W/Dtd7lqfteIEuPSPVZrjtE1+bn5ME5tXwmXS6nUBbdtXbjXopkSaHqn0gJ6CVc9Y/Shd9C45XGs&#10;fWkmGs+uRv0ZDYY/aSad1x34HNvevRWHX5yBL6+pxNRMH8zMi2Va5Is3ZlUx7u3j9U9i9Y0DsbQg&#10;Eb0SAvD8A1cbDdei3e4Gm4oYxVNeT4VTT5xZ3Yix+tN7r0KJgzk03X8ayV5uGNM9hoRsHz/kM96X&#10;hzpQFhKMCObB0T5aPr4tYjv40GUzV6brlhvXuvh6W0Jgu7bw79AGer+zhuxmEvDiAIJI0qj3YvVl&#10;3t/DEYSu4X4YSfd7bUoo8gP+h8npSbgpNwn9mU4maL1Qxv4QXk89a+oKVceLXucYwdw7MphegEAn&#10;MaPIiPBFekB78xDoo5dfYPtSZrUzPetFpuHNS0Jk2QLLxmpjicZKbR6tiXcWQIEq6xTQbhNjTWxX&#10;gzWfIsya5adGbMCqN1/C4pI8+yJugSpLV6FLMWSN1ovGHfjr15dw7sBKpll/AKd/QfXvj+H4V7fC&#10;ve0FuM78RutjikLm6jI9azW0vMN0Lvt421qel0qgWHtkFdZ/uoy/n0SjJp8d+RavTO6GUQT6hUem&#10;04q1HAZBdslNUx53PepOc59L04jOoPrAj2jc8xl+uG8yCWAgnP5k8SR0et+ek3HevpDMdq4IVFmv&#10;3uOl9cITWBSj9cRKYGuNcT0n9iM4MQQ5nu49nJYZzwxA79TtGRFqgB1Hi+5HHtGTDP7yRAfuK4zD&#10;k0zpegf7oF9UMKrIOxLUPUqL9idRC1Y/N+9Bq9qawYQEW/0BUTw+NoT3HBJiuosTSNRC/v0vymjX&#10;UJViX6T+aUukGtCg6SCGol+wbGvddoqNS+O9NQnbcwFpy9qPtAKBVsJV8Jc7F8j8jWfd07EYd3Uu&#10;wgvdO6L2kKannDTusvHQzzyWLruOgJzZwWsfJUn5Gdf2TkRRxGVMqfxJA34zYH5wS08sG+jAH0/O&#10;xheTi/FJ/xSsf/NR/sbzG7XQ9DGeL9LB3N0l69SSE1SEk6t5jd/x1hWdMKlrEvcftrLpPrk1j1Fr&#10;d5NGrMfR357Cc4v64OErSvDE4CLzxguRHjWkxnkJYDPOmo2rl7MoRmrlXC0hrIEMMQRcn837Egi2&#10;VtaV2zbvTCDwUgB1lyZ06IDeUaG4PiMRNzGjuL8wBdcmaehSKLrRci8nJ1hc6MTlzNudZPPBHS5G&#10;QAd5B3WVqltWvWkMD7Rqh7/iti9BDTDDo52+F5Mb/Burv/6Ybd+I/RvXUU5LhrX+Gy3aumWT45qn&#10;UXJritmWoJ0vPM6ybsVedbfxOLcGGbCRdUHjJlqwtHcF7uxcinu6lODZXmX4sG8JfhtRiS+vm0hQ&#10;2MDM9365ZSxOzeuJw5/dipp3JuGPu6ehi+O/yIvRSgfhGJIRiwMfPYzjb81Gy+o5aP7petS/Px2P&#10;94rD9AR/XF8Qzvs7bd+lZCbEM7567uvMllfx9Y29qWQxeHFANu7qmIzZAxLN/Wnhfb0YqvGvb1BX&#10;oxfEH0UN+cCzNw3FxMpkdGXdBYydemASRReoHNy8VpBAqe9b/eECUyDb1xyIfLUz/dh6sqTfjPv2&#10;HKdBetqvN/SZfQQq0ucSpmYBGEIiOSo6gCAzvtL9lnBfAS0zn245jcQsjMoirxBAr6C3iuj5cwjv&#10;xzzrptIFB7TBLbNH0z43s131zneGQE2p0rooHsU3HtoQZfWMiQQJZKVDIlbnrdhTzn8WyHTBZiy3&#10;CBgtgnHVVXsK310xCBsmD8ALvUpIjApxdUE25pTm4b7KQqwaVYkD07rhrb7F9AR28f43mDI8UpCO&#10;mdTceZmRmJoSh8m5aWTTsegbH4n+zHnHxAXht8s7om75QDR8OBHNm+7G2VU3omX9ffh2XhfU/PQc&#10;Dnx/N46tIkE6+A3D73qcXPcSPpjaGR/2yMEvQ0uwflAJ3r2yM8M/3T/rdZs5x+q1ExPl/Tfy/umd&#10;mpnrHln7Em4c0Yn5OnNw0+PWjlbii2SCniTgjev2Oe+eBZwsVm8uMY8PCYbceYQImgYxBJLx+9Py&#10;CZYZQMBjgtp5zuOxobTSoLYXc98lPIbAtlNs5/XMezWs6/deV29IUXzWQw5Z+dBOyWg5SaJay3y/&#10;7i9iRpbt0qwapolSeiq0GZWrcCpeQs95UXOjZt7LlYlYWRfdTC3QZGt1aGgBVdM/7QHernZjLV8a&#10;9Ns9C/BEzwos616E5VXFuL2iEPNKCzCXsfmmkgw8XJKJDeO64dPrBqFx7ZOoe3QYGp8biVN3DMCv&#10;o8rwx/Sh2EaX+UmPXDzTKQmz02IwJSOeJRFzCfyOW3ug5fvrcPbzWWjcvBQ1m5aiZcP92Hn7EEzN&#10;CMSi3Bh8MDYXO+b3xfT8YNxVmoZ1g4qxf2wn/DmkEN8tGEhPpnfMS9OtIpsUUGCLcRuOcprcbBPe&#10;fnAiilP9zLojCWSx0XSf6l1LDtJrYdsZVylXrMbXez0MeLK2Nh4gCZJYt+J1IuNyHlmxXm/lIND+&#10;cuXcL6DligW+9lm3fCm9Ai2X54vABRJ8AR3Yti0CCLLewZsQ6oOn54/Dq1dX4cyPKxihfkH9uZ1m&#10;gl4LBLJCpzyrNUR9/uiZ68jcLzKrF11kF0pVbLUAmvXEpA2GZBFoF9koXYPcgXHdpquNLNksrioG&#10;XYtnRw7EzVUVVAq5fMV7xeh6/LZkBO7KCMDjVanYM68bXC+OQt0jg9Dy3lXAtvvRsmoujj48lM7h&#10;O9S+eRVa3p6GXTN74Oku8Xixeyo2L+xPtr0drlM/o2nzk2j543Y0vjQBB5byWh/PxNpF/XB1XiIG&#10;JoRgSFIkCkhsejljcH12Ap4szcF9edH4/r7xdNfSelowldQOkND9iY1SPhOO9PkMGo+vxdO3XYHH&#10;FgyCkzFTb2YX+XIyVhc5QlFM4Jy+ir02/gYRYC9oZvSl3l3EEkyrlpWm+wfRTQejkIqid5c5zNtu&#10;rGIEceu15Dh6itRApks8JopeRMOK/en2NUhQZCs5KgRT++dheqc4hrsH0XLkaxzfRYs+z5WEoR1f&#10;//P3L+PROQOREXwp4sL8zXreusZFZjFVkhd3IwtBcxtiJuFJqlhcWpFeq+d5OkjMnCIttUDG3KxX&#10;79QfZEqkFfbErNlYJEl6FY9RAirD+vmj8WCnbDxZFIXDc0rhemEkmp4egnMvjkP1OoLH+k2nv1i5&#10;W3HzCE5t+gDVf7yI9+6ZxmvVoL7xIBqqybDPrceupyeg/rkxOPz4eEzPCUV2WCjTH82YCELP+DAS&#10;nAy81TELr1Xk4uEumcDhb3mfWgRWfEKTB3WfFmhbxEkUtqTc9GKufTiz8wN0LQpjPLzEDPHNpFUW&#10;hoWgKJzpD1OZXKYyekyZSXASafGRjL1yswJPwEcpzgbr5ZQ+5qWyVbGhKCWDzg4OoqIw9usYWmo0&#10;rTiKShJHcqVHpyG8RuL//otlw6pQQVaugQaag+V0dMA906pwavUj2Pb1cjSd22weYJheRMOr1MMo&#10;meqQ4fc/FJLcSTk1rDmcChtGz3TRowOLMCwtCKveeYiAKgWiT5d7lmvjhUzHuBZWIbAtmjPNnLbp&#10;3Fa4CW6zFk2nIrioJOr4MO+VUczT2G5+1upDp3/7EJtuHIzG12dg90tTzAKs5nm0CJxL743hZ9PQ&#10;WtKhlimUBd6sdc3z9bYRsfJmvdmkfhuaagm4ewda9nyIa4oSkRMWiHiCnR7mi9LAS7AgIwGvdcnH&#10;c0xTTn27gh5BqZk6ZaxM1sUJYMqqImtWvKZn09LQLeeo1HTjM0ekwBH4bzOcSOO79S6bWD8SNTZe&#10;BuOvLDwnOBgV6l+n5Ye0Zaylq9X6Jl1igjAxPx2Zfpehd0Q4rstNRB6B7RQThYoQP4wmS56bGI07&#10;6XmWkWU/lpuAr2mxO2ZPwC8z++KzYfmYTHBjVXdgW6ZMPvjzffKRrx8B1HXbyNRSWLBNWmik5r09&#10;9fvRwAwmst1/TOeNGcZk1jDRgIbLcNEIxsK+GU7M6lVEr8u8lpqhFMTELQHHbbPeNaFV8ujG606S&#10;ttfvNCDrdTHNLr2oj78LMKVZSnsIoqxd4GkGx5uLr8Ke3z/nTalTRIDq2nQ3Woyl2YJtllQ2+y0Y&#10;Lr1HQ/tY95Hdq5mWb8fBDR+jeufnwJ/PYUFWIMYz9ywIo2tj4y7tm4kjc6pwcHI53uuRgiuj/0Nx&#10;VvHazCPJLdysSxZggPVYtB0kQYuQzPIolMNFS9FojdoNL2PqoCykqsFDaLmMz4XMU6uiNdEvHsXB&#10;dOfcNzI+Bt1ooQefvR0VEf/B1MRAzEuPwgMVKVhSmoRKHpdMVxzf5r+mgyWeMbxneCCujAvFVTHB&#10;GMF0a7AjCEuzU/FiUQoeKU3HrIRg7HrkBvRkPuxPC198eXf8+fKNOLPmWUahj+gof6XT/Bl7SSBb&#10;jn1H7/cUNn20BAFt/mXGj2mUjABWUe4dJKCf6ZqNK2gFfdOT8XS/Mrx9RRUbQY1iLdRYqRYObdhD&#10;73eAIO8ji/vTWFZjrV6EZifMG4WQ9al/W1bJWG/6rfnZpVEQLSxivryuGRFBEmEWRmNuriWVqg/9&#10;ys/e3+ghtJpP7VY0n1oPHPkOp9a+iBMfLkbNW7fjmysrMKcoGsWRmoLjj6tyI7BrRifU3dcLdQ/3&#10;RPXNHVEzpyuOrbzN3g+VquHgSpxctYzX+pZgbjEKJn5hAVbqRbfeRCup20b9Xoc1T8zEklHFyHbQ&#10;rQbY/ugquu8xzBAq6Ib7h4fgFpLGWcy55yWG4eDLC7CfBHPtmBx81TsDv48rJMFMwuLMUKS1+59x&#10;7wk+figI9cMQKsx4ZhWLaGSDGHZSCITcdypddQItv4op3tScKLw/cyBGJofi4yVXYPu7d+Hw20ux&#10;/4P7cdf4cjx/4zC8fNc4TBmYif4d4+l5/nV+uJK6X80YNSqgBhqqXPRe92zcV5iM6wqSMCc7ESde&#10;ZWNoFqMG6XncQ92JtWTta9F0ei3qTm/gvoNmv35XL5W7SUtgyELpjum2RfVlQfZFJHWoOabRnTYG&#10;6o149dUbsfbzFTiz/2umZxuYju9mAzMUnKFr1rpcx1fj9PrXcOjbR7Dr1fmofuoa7Fl6JfZe2wM/&#10;DS7GlBgfM1Mj1r8tstv/F68MzMOpFyaj5eMFaNn8CJoZIr4dnIQVFdEYScvvGf5v3NIxCn89NR7u&#10;/a+wvj8pIxXU3Cu3WmtEb5BnWKrb8SFO/vw41qyYjjtHlqJfTiyyo+miHb6YnBKJKYnh6BnRBnue&#10;ZF3732YG8ATcL0/BicUVODqnI7ZOyMbm8UX4oksCPu+VieeYz89Ii0DvqGh0o7sfHRlusollWXG4&#10;MzEUEyMDkOnrY0ajqkNFISCJLLt/lD+qHAEMDz7IimqHHoUxyI/1Yer3H2Qw/47Xc3d/vXPjEkPa&#10;fNr8z6x0ENLBvgbJO8DQOzb8ovvK4/DLqBJ83j8D91YkozKyA269oieNcgPOHf8VzUfX0GU8joOf&#10;34emXR/T0raaVwgI7NrjG6kQsnyRHcU+WrCsRC6ZnsASLW5pVcaFKr9jDHcxnkDx5ewWNDNFaFHM&#10;P/ENan5hbvzpPfjqgSlYNDQfj00eiHllybitJMGw8AfLktCdFpFA4TUCU/ltSWAb3NI1E1/efiUV&#10;7y80//U5uicFkzX7Y3BhIkbSMgY5A3HwlZvIVr8wPKOx8aTpTjU9dWcZ72nB5/Z/ylT8Ffz+2Gx8&#10;e+uVzOsjMSInHumhHZAS1A4jEwOwdv4w7L9lGI7dNRp1j5MUPjYY1Xf3QN3iLvi4UwA2j8nHn+NK&#10;8fMIWnNVEl6m+36QMXh2ciTG0OUPIshT4h24Kz0eD2dG4bWSNNyfEY3RIe2MK5+VmYZckjVZdxwB&#10;iiLoDhK8UMb+UFq91gsL5++RJIBhpgNHOfqlBkzNnDTM/5+Fx+n3ixZkxeKT4UV4q286XpzRi+7y&#10;L1rcWhMH6jY/jx0vzcFPdw3C+keuwNaXrkf95rdIvvU6t52M6WLkx9HYQOs28U8xXWybblwPF2gt&#10;6v9uJKjVpwioIWpy9fQEJHGNpzczLP4O7PsCL87uiYFJ/uibG4VMMtXEYH/mr9RyEh4N09UkN42j&#10;FjkxA/w8DxQ0BDc5jMy3/b8R7q+nRZeY36NoFeqLTjPdmf/FO49dw+TiS8pFD1KzETj5Cxr3vo99&#10;jMWHfiPDv/tyjCkJw7jOTnRinM1g7Hfy+kqvEgI7oHecP1b0TsPPkzrj0A19cPKugdg2NR9HZlZi&#10;w+gcrBmajTe7JOLOrEhcnxqFq+McmBgfihExoVROsnbeUw5z6EzGzEJetzvZ8MQwP1zvdOB6HnMt&#10;jx1ApYpvezECL70EfpdcTGDlfplLk42r+LdR1ypjLj8HqufMvMzsf8aaVfSCM4Ert62tydW9Fm1I&#10;iVwqi2WiAkodCyQq6llhfma+K79Wvm0slumX+rQNW9bvegCiNMUSm7+fq99sKuMlQSpi2C0NWrV+&#10;F9x7PsVzMwfgtt7lZrnIq7tn4ufXb6ES0KNomBEV6EJdqof34Rl+fOH6uvd/3o/22zq9Y6dsX75S&#10;R+8x9rhNaz/AqW0f4ND3y3DwtalmNd36avIDWb7IGombeeJl6vHKYdvA9hxqxA09RQPJHDOSg3++&#10;iXPbX8fJtSvQuP1lNO18FZ89fgXcG56F+5dHcPj1+dj5+PX4adm1+Or+68y6oZqZoiUnNX49niRO&#10;D1OcgaFmeUuNeVM+LPYfRfIp1631TrxTby5Mqm+HYB6nOVfqojXj0wN81dctQvJ3oO0+rzC2Q0Hv&#10;ijC/GabKfXoYIkH/1rDqcLENas/zKIO5zt+BNut2k6jVkWzt/XY5HhpXgdurinBnF8bgTsn45FFa&#10;4Klf0XiOfEDx/nxdra77N0BtnX+/H+7zKIatW/emZ88esM0xnuMIqCGVdUzfDn+A5mNv0+torHS1&#10;Xc+F9XuvcaE+W+zzdwGtjOMoOYuI60Z6xzVwH/oMbr3Jbud7zOk/IeivoXnNo9hw/+XY+9xNuHNY&#10;Ee4Z3xOdybQzIzSAUbNQmIMTzDiy7lh6gxi93p+fY+jZzGLs8moET2+yE8s+DzKLfZNdB/PMWkOh&#10;NWvEvDzlQgN4gRbIehxIBk3hjSBsnEaN+BeIpudLjeMB2jSutN02mK5nizdtUVGDtAZe51iy1lz9&#10;B7Z+cCeWj+2Ch3uW454uRbi+ay5eWDIWxza+Y0KDvTcP0OY6F67Xuh573VZA6z49T+Z0vjIDWZ2Z&#10;tO851xyn4ta9N9ina42M2+QizSRp5tpejsE2aQ303+rldzOEh8RUWYPeaalXMWkAoPvMepw9/AOa&#10;jnwD9+73sPOFOfiV8r09cxBuGlSC4eQCpbGhZjiUXlWoVQ/N9COCqzFwCcy9nUEaC0eLDiQ5iwwj&#10;yAGIMuuO2SdsAtgLdCitWERNqxpq6q/64D1A68ZbCyAypWL3mQYxVi/BrLu8cJ6noTzCyr3booa0&#10;1/t/LYhFluU6joajq/DywsG4Z0ApHuvVEfd0L8asihzcO7MXjq97zYwKscrnPd8C6wXLKputxwKr&#10;+1P5x2dzb17PZe/bymWVwgxU1O9i4szn7fVFKHWcztP1rTFckN0W73ebWcg4SDoNIaWSNh3Cmeot&#10;zC6oOCfWoHnTG/jrhevx/JWdsLR/MSYUkmAmRiGfZC3VoTVH/c2kwjiCq1caxWv5ac0iDSVXCfVF&#10;cWwgRlUWmMejkcFtzEQG8wjVY9VapkruW0Od46gkcvcauGhitC1eoNUoumEPOKbBZCXa72lUfW92&#10;ces53vymwnPUZ25ip2e/57d/Ai1319RwBId3foEvnlqAuweW4u5uRVjcJQ9Xd8rFk7eOQS1THegN&#10;dJ57tNewDWvB9t6zvU9Tr7cOc8/6bn/3HutVvgvH2XPs+tk8xnXCpIZGfoEteQSg2ep8gf13oFUu&#10;3AuP0Xe2obkOPYjAbq7ZjHqmk+4Nr2Hvazfhxck9cV2nTPRJjkJJdCgyHPZ1CYkkaInhsmZacVgQ&#10;SSmtmuy6PxXi6SVX46FJ/ZAfo1koKm3OW7TXdSuP1mPMCFq+BhFqjJmWtSLQErj1Tet7K1AMWF6g&#10;BZgaQEJ7XDgb6kIDqyE8je7den77J9DmYQJdKWq34Pc3l+CmnplY1K0YcztmYnxJBq4dmoNN3z7G&#10;hmdDeUBtbUmtP3vv8cJ92O8WRK+1ea+hc/5+L/rdPKnTb0wBjdcS+TSETx6EIJrr6zzFeBvSbPGc&#10;L6B1vtpH9clY6B2a6tUXQYJWswHHN72NmtVP4fulE/DgqApMyHGiS1w48ghyWhizDJXwIDjD/Qwh&#10;S4j0w7zrJ2LfLj2Uqca5HR/jnnFFSAq71HRzRjGrMHOhW1m0IWckYmaYEYtdt+z8C868N+298f+r&#10;SAgJLrfNredYOyCBxRxj3aq3eM+xx/29ce3SF7VwndmFIz89jcem9MSsjoWYWZqB4YVpePKmcTi6&#10;+V0Crbho+6JtnWpUXdtrpbyegKHiabCifaKmfd770nfdjx7IeHmH5xwB7vUSAlDHifhRYcwyykYh&#10;9JuYtwY6qrevdZzW+d46WDxA23OkMKcY1/WCFaaW6nDasxJ/vXErVj00BdM7JmBcTjK6x0cgjyRM&#10;M1DkujWqM56WrLXAfdv+m9fwKBDlqtv5Fe69tjuSorSkh8C1wHrjsz7bacR66ZklYefJ2Pmb9ABg&#10;G6H1Z0+Deaym9W9meJGsW6mH0WQ1qMBWg6jRpBBqCNtgF64lN6nf6NrO7cGuz5fhluElmFGWg8tz&#10;EzCoMBW3Te+Jur0red4pCklgZZG8ho2ltWgiE9brBW19AlhDn1gHSZUdU87jjcvluZ6+eClNk+mW&#10;1dMeAivQzG+SX8Co8J70akNa7/lUUu5a9RprlxyS3yOTaYva8wpgV1y0Mbq2ejvQsAc1B77HuV2f&#10;4uD3j2PH24uxYmpvjMqMQf/kWFTSbedF2LXJRcaSwgLNHKwEgn7tjBGsXwqmoV1nUX98DeZe1QnR&#10;JGHR6hmjRXtfQBrGYmaR0l17X1MokDVYQqNkPEBfAM8UgfHP797Sar+G/eqJ1/mcmtfyWq4BQNvz&#10;QP/zOmxIPQQ5twsb3r4V8/vl4lq9p6o8C0PzkvDwwhFwHV7F6+tBi64rK/PMC5MlN55A05kd/E2N&#10;L1B0H+qFI5kSiFIGPdnReygb9Joj5rh6SKJOHXM8Cxm2eVpmFIn3KDl0PR5nyKJRAAFLpWEIMe+o&#10;MtYsWbW1ln0hLMjTaHsGrkbWW78XdUfXGbbdsu9jfEKX/ex1/TCpUwp6JUWgU0w4iiJDkU1QM1jS&#10;owg0XXdiWChTqstQXU0Gr2sboziLjT8+hT5lcWaWRiRzZxGtUA/Q1mXb8W2aCKDPsm6Br5kr/3jb&#10;rACRhcg9q3jAMq6xFUg6h0Vs+kyNXtqpm9F+xW5ZuAX6wnU95fz5cptypYy/tZvx5SPXYHZlKu7o&#10;WkzXnY4RuU7MG1PE9OpdtLCBNZPDrbROBJChQ0CC6V4DNdyOJhWZ4j7P4H+Xm/dtHpjshKtuvUmp&#10;jIcxIBJojSTlcYZ8EUzDkI1FS1l4X6aPni7cc592xskJuBoEtD1OgOqhzQXllrexQGtpZnURa7Yj&#10;Tv2Bms1v4YPbR+D7h67GNV2SqcgpKI1zmHdUZjiCDBHT22b1lju9eSA9KgKpiW1Zv5SQ3k+ehApf&#10;t+8jOAP/xfitt8Izt6b71mR+M8/bA7S1aFq4r2Xf9m207f8voHnjpqfH617loluD7y3cL2uu13QW&#10;ukSdw4axgwy9QPO81qnVeZB1TbnNU2jY/w2eoZbf0S0fj3UvxZW5ceidFYdHbx6J03v06n1ZoayL&#10;55u3wjSyJlqZazu2ffcQr899GgCnF3ayPr1QRIz+7IF12LxiIn56cDyr3W8tzljdWTRpyg30DJ3A&#10;mNjPQmUwj2apBEaJzUgUC6gdDCkGrXRLQHstWAzctp1pJ7pwHe9qZJu0HEb9kZ8I9K84veVtrLrn&#10;Srwybziu6JyOjs5YZEYGIYsWbN4ZTaD1UpesCAcyIoMJ4L/oPQ5QkSRbi1Eo9RAeXPc8Ynw1NMjO&#10;EBWr1nRgO5XHAq0YL6KmCfwatGBeOWxYdyugz4MjqzwPqAXOO2BQcfm8IlBY06Mk4XieHY5khbbX&#10;tEB7r++tyzSU8k0SldodH+CZGQPwcI9SvNyzFNMIdOeMOCye0QfVG9+Cq2Y3gdbAAcVJCszPrroD&#10;2PzZMiwaXcA65YZZhyem6nc9TGk4tQ3rH59qXiHUosH5rM9eh6BpBd7d68x9yEUbN+0+jrpze83T&#10;LBE2Fz2FHQShmC/wJZ9HJqPQ8hA6X0omuT31G1AOw806XSfW4dSf7+Lo18vx9V0TsGxyb3RN0tKS&#10;ypmtFWdF2MXoU/RdkwVigvDzmjdsHWYFRimw2vkk/vjsPhQk+qLIyZxaw5qCg8y6LQJYQAtwLesR&#10;FxJEt+5jrNq8PJzkzMO6LcgmleBNW1C8blZF4HmG/ZrCfXKlamApABuqQQMFeHMWTIFrLfm8NZ8v&#10;2i/ronW4DuL4uhexsG82HiHQz3Uvwk1FKSgnSckIuxhPTO5Gz7qNHIqg1G1E47Ef4T7yPRoOrsLU&#10;SideuXcu6xOxYj1qDAHWpAESR1B74Adsf2cRaja+iKbTW9DUxBBgBlCcxslfPsYz/Xvz2L3cfwBN&#10;zQw/erTaoLfL2zVUmiSzlIuAGtdpPJMF1LSJAVwWTJm8oIu8KXRoGHL9PjQcWYNGMu3Vj1yNT+++&#10;CiNLE1EW7yC4IcyZ6appvVl031kxtGS58YgAdMx38jp6TyVBNm3N+uhdNB7gDyp3bmwHdE6INMOa&#10;0h2hZlqOF2jFY80Z1zov0YrPGtwY5GNWZTgPtIp1gxLQY4WtwP4n0KZIMczMDrJOAS2N17nmfAu0&#10;dftesO1+uTfjCZr2Yctn9+LmQcV4oFshnulegiUlmv8bgzJnKN64sgd+uX0UGlbdjZYfH8b2O8Zh&#10;zys3YWxeEKpSHfa6Jq2ys0jk3rRoTO2vz+DU1pV4dmpXvDl/FHB6IxrObMCZnZ+h6dx6rH/hDizr&#10;WsJb+pmNuIn4rEXtvh8YgVbDdfwHxv+dBJ7gyxspZrt4v4rVlFN1WnmU8tHSJY9RBuvK1Qmkt981&#10;nVyPpsNfY/cHd2HlHeNx96Te6EiQC/XiNsViWnJadDhSIum2o8KQHROCeMdlOHVqH69DYJsJtrDw&#10;hKXmhi347sW5yI/1Ne8T6RIbjXT1g4the4AW+bILAGhtlfYoy9B64HoLgbFoaSJv1guqAJe2GjAt&#10;sHLXalB7zN8VwFqwBFej2/O9xQuwSJtx8wLYHKtGkgvejcM/PIF5XXPwYNc8PEYydkNRGioS2SDU&#10;2ity4/HZqE7YNK8KP1zVDU90zsbdfTLQKTEUk4eVm+va6bwMI7xmi/sI9rx5I96ZUIyHu6RhXsck&#10;/PDQLGx45no8M78/vnhpHh5bNBz9EwLRI9IHu754AMe/exC7n5mB20tj8e1jM/DS5DKsuXcMXEe/&#10;oxLI1Yus6b5t+mQ7Qy7IZd23N107g4a6fUwI1uL4xvfwyT2TsPPV2/DWrZejX048CuOizZsGMiMZ&#10;l8m2M6Md5kUxmXHcl+KDgwc1QEPtZkfTagozhTKKVn/kB9w7uwdyY/zMMpg5YREGVI3yDAvQ6kcd&#10;oPeECGz1rk0akI3vX7gVaY5LzSJ6HqD/Dp4hU62ANq7aA7RuxBAqU/4OrP3uAd189+wzN+9VKPvZ&#10;sNpzO7HmhRuwZGA57uuSi2UVRZiW5aR7CzeLzfVOjcarwyrx3ZguWMjcekZJGvrEByM7vL257vm3&#10;4sll6p6b9mDfa/PxdFU6lpan4hZ6B820fGRoR9zUPQ3XlTgxNS0GQzOcmFCQjvllKRgfG4A7KlIx&#10;2BmA63Jj8cGQAnx6RT5OfXsfLXMH21n93rw2LdsqqoqVRSFI8buJ7rq2ml6g/hC53Hrzdpvq31/G&#10;788uwEe30JqvrEInvRM7LgLZkZF000ynaMV6A16y2LbTB9Wnd1FRbPrY5FL78bPXa5K01u79BAvG&#10;F5l11zIdYYjTfLDgtoZ4hWokalB7Am2tu1+PdKx68zbg5Drcv2g8iZtW9yUoppHUcN7yD5BNESkw&#10;v9O9m+M95+izt5jvVuNbM/W/KYAURMey4c4yx1z/1m24rXchlnUrwNLKEowmEMV0cXp/dOekKFzD&#10;mH0XQZtUkIJReU6URl2CjT+9SHemSXaqVwDIpdbj9LF1+H3FVDzXKx9LSzOxtFMObi3NweNVRXit&#10;XzE+GlSOl3uV45rsNExguTI7EcNTE9E3JQbD0xNwd5d8/DyhEzbcMQHNRz5haNzI+1Qez/s31qtY&#10;LXftBVqMnSGIrP7crq+w59dXcXb3V2jY9xn2fnQPdr2zFEtHd8J0ylcUE4o8Ap0ZoVcy6pVPwXTb&#10;YXBGtcFXXz5NkBn+6K7N+wHJtmVYanfzhiFyiP1rn8GEPslmcn98qC9iAtqZJ1li3g4SsAhatp54&#10;xYa2wbcfP0DeupGZKJl79XrkJGl13/NACSRv8YJ8AejWbPvv53g/e78rn1Rp5f4Z+223pdfq5fZE&#10;nHbgq0dm4q7uBLoiH0s6FaF/spZ1DkNxgl6ukoheqQlmTdBuyZGoyo7Hn5+uQNORbw1jN3zCeAlx&#10;C9aneVh7P8MDlXF4oGsR5tELzMpPxSOd8/BpzwKs6sd6ihJwJdO3YSnx6J8eg24Z8QwVcRiQGotl&#10;PVLw24OXk7z9QvK3lZfdxWur84T3bggXlUrpmAlJtjvUgO0+wJi+wSwLhUNf4eT3j+Kn5dfixTmD&#10;MZMg96bbluJm0OXaN8I7zFOq5KhAzJ7Zk9dXfCfIpntZ7cw/T3urHpeegO1+F8OKw5GpoVSMv3rN&#10;f2xAAF21QCazJgkL69AWIwfmoHrfd+Ye1U/QWL0d77x2i9Ir2/Bma0prkL1FNyBr5Fas3Bx3AbTz&#10;pfV3c4zneiJpxgLUWLLoOjRpOYma3/DW7Vfgrsp83E8wbijOMm+AzaH2lyZGo096EgZkJNvX/zPl&#10;GtcjF4e2vE9L282GV4OfoTDeekWKqtFw4GusnNGT18rArJwUTM5KxeKCDLzZNRO/D6/A4iLN7IjG&#10;CDL77gwPZQmx6JwYhS4xYfjs1qkEcg+vy3xa5ErzmUwHidi36tL9y1NZL+jlHefObsfhre/j8wdm&#10;4vCPj+LzuyfivcVXYW7/fPTJjkMe5clQShVJoGXNUUFIZjqVRAZ9YN/3rJNt432PtPGcHt5h0jb+&#10;1ngQNWufwtLBaRiWFIlshyzXD9F031qYJ5qgxzHVig5qi9fIR1qgGaYkqC4aglHEo62APg+OB1iP&#10;NVJVebCL2isXyRPPA+0p3nO955vt34+RtenV/zZO61iSl+ZjOLHpLTxwRTfcR5d9Py16Rm6SiWV6&#10;GaneH90lMQZdkqPRjYBXJoXj7acX8txDaKrTG/bU2OpdU3xWnJYiMkU6/RMe75+N6/LTsaAwizE/&#10;AwvyMvDeoFL8OLwTZmTGok9SHPqnRKNzXBTK4mLQk8BfnhIB18ENJibDpQaXy9S1BSzlMd5DlkyA&#10;DdAEQEpAwlZ/lvH1JFO/sz/iyau74dM7puB6eo9BTJWKExWT9YY+zV1mvszUKpVuOzMuAG+9qnXI&#10;pDwC1y4SxP/xP9tuAtqkdo07Ufv7w9h870jc0zMbFVGy6kDz2n/NjdZrHrSE5oBuqdj4y6s8nwrI&#10;ayq0aWKhFPMfQFuwvEDbThLdhKbVSrN5krRMLsYLOM/zark5t5UieD+bdMGALNaqxjqHptpd+Oyx&#10;a3FjL5KwLuW4o1MuxqbG0cIc5pWEOXEOFNPiSpx04YyfFan+qN7/hR09akCQh6ix98UGt8z+GDnM&#10;JsxJC8GcXAKcn4ZJ2cm4OjsVD5Sn47VuRRhEcAVsBVl9Xlw4imLD0C/FiQVDSnmvzLO9VuUFVUOn&#10;JI9kZmzWWDf7chj1lJ1i2nOAxr4BOPAp9n21BIMzg9AnMxKViQEoZ/aQEkHL9T5nNkAH0KLDMWta&#10;H16f9TBfNiDzX7Px2ba9+YOp1wx+YGq16pFhcH2wEGtuHs6wo1caByCWObIGHiQE+1NxgnHTzD7U&#10;9T95DgH2nm+Gfp1VjNaXfxYJ+s/vLALZCyj3/1/AGpfGiry/m/0GaJ0joKWpp9FyZgvWvrMYd/Yu&#10;w5LOBZhTmIkezlgUxUUik42fS4vW2+BzuC1PdmDR1G6Mnb/zOrIiKZcYN+OkGkJWbXL6I3hyTDnm&#10;FSThhrxMzCfQ4zOdGEkg76rMwW1k4b1oYRV010UxelN8JApiQ9Gf+2yOrDFf4hfKYRuMt3A1nEDd&#10;Wbpz9Z2rLh7nYv6sl5S7zzFfZt7dvOM9nNnwJF5fNAjTehSZXDk3mukTrTjREYQEgpvkCDC9YUnh&#10;AUiJ80NT03ZPjBe6BmHPn2eZLwOUFIH11q3HT3f2x8E35+AUSd604lhmHiJleiTpA2eIL5wRbXBg&#10;/Vu8/xOml1Igq80Nt6L7/xvQpgICareeg7z7WakBzmP5Zr++C0AB7AHcey37uz1WLyjTuyvNYz+l&#10;Q7RCrQx0z7RKLCJpurE8FxNyklBCwmLfBs84TZD16v9MbitSw7H6yek4u15dg7Jc3by6CFmP7pGx&#10;SK9NRMsxLEyPwvicTMxlXJ6aHo8BKZHowevdXBiD2bnRKImJIsgO8oAQ1hWGTnGhuLlzIeU6jYb6&#10;E3A3ySVTXjFg3b+8hOsQDU0dQgwZTYfR2ESOoAcjjXuw56Ob8f6CroyfGRiTHYER5Bp5zIuTCW6C&#10;nkQxFdJb6BOZN8vdJhP4Rx+cxfqqybTlNQQyLdgArD9tPb1idL1mOtSZX9CweglqNz4B7PwSnXwv&#10;QkpwByQyTouBy233rEhEzeGfzDVN2+hBEJUWqoPX8QDtsViW8+6a+1sDzTMMkF43b1yCaWhPY3s/&#10;e0C25+lYxmOlI8biFPP4WcfX78Rj1/TG/T074dayXAxNjUEh3bWsWPFZJZNWkUaX1DUmCGc/uxun&#10;317A69BN06KNBUoQlnrXaXz36BK8P3EorokJxki9aCUriYybjZ8Uj+Fk1c8N7YZZmXHIjYpCnkMu&#10;NNCs5DMgKRZzs8m2n76N1kMgXQoFWodFXkh58mnUnTtA0Q/ARQt21WxFzcGveOxh3sM63DEgHk/R&#10;2ywc0gl5kYydoe2QRDctUDVSJJFuW48ek/TggvL8/yl7Czityq572P//fZ5HUcnpuqe7uweYoLuR&#10;RikFkRIMREVEQkQsVLAxUWzAAkVQSenu7mbinmF9a13nPjMD8rzf96H7d+45fa69195rXxnhuAOX&#10;LvJaw7DVhi4SZpU9dxoxaFb589tM8+qpX1D+2xOoOvIZKo7+hDWfPo2gRv8HCUHqHtwIcbx3Wmxd&#10;lF6i25ZHUvlTF5q5Uc2ux3avkaLth0iZFqJrpJbi5EaIJKuqj0ozvt86JoOwjcJyF9Y+m2nv/fFD&#10;FtQxy8JMC9Q5lF/eiZfubYpZRdmYVZiLbsyf05hGSdFawjCD8VmITiXiOhGBKwc1R+mHI5iJbDcu&#10;tUIxUq6ULlS9OJY/eA++LCnA02lhmFaQhF4RAWgTwfw4Lgr9khPRLy4ULch+E9XAT0ULWVo7S9WS&#10;XcNJ9Eb15v20Uqzq7GnINCanyFbFSfK8nai4zLy0gq6aeem5Hd/h8R6paB5yJ0oiG9BDNEBSAJHl&#10;x4J3MB4zhYrypcvm3+FUQjjdbCyfFxPohueeYfrGcMAHsLxUxrXLUeBQmiVOZCmp0nkIFfsX4tib&#10;vbF/1lBUHf8NZ3csNgMPnxjfA8kRbkhlmTXP9SN4tdo+r1HZa4owdYJw0kjLdv//ULTEkC7ewIVo&#10;g3DKDXGa19mKtlj2FVzYvQzXTmxAGV/CKNp5Gkd2fIM3RrTCrGY5eL44B51igqlUX6PcDCpartug&#10;m+SpF3PcT0tSsfWBVjg6awKfYcVnubWK8j10FvtwbPFczGV69lp+DJ5IDsRA3q8gKBApQV7ICvJF&#10;ulZ2J7JEhkK51az+aSRHHckLBsWEoOrEGlRquoiKg0zfNLaMeXrZSbN//aJpKNvzNa7s+ByHV87B&#10;O31yMTjWC+0ifJBDlxxrFEn37KNenIydvm4Ud4QT2eGMzWGaQprKDw+4nd5BI1Xk6exGC4UKq3wt&#10;cLh0IDTTkJ1l21C55XUcf60nDjzdG1dPryUBlDHSyJlfT3uyH/lAQ7xEA6oq3UcQ6DrxKBpp6SEW&#10;/0ZsWDLzn4o2D6JL+W+KrkE0/66l4NqKrr6WijbnUzGa68QMslfFSRXj2+FlmNguEbNKcjGZrrsD&#10;FaNl82WdaXThImRy3WkhAejMODsrOw7zcqLxdrMMZljb+Gzep/IEKs6uZFqzge+9DS/mxWN2bhxZ&#10;dgi6hAchn2QrnqmMiZMs8BgfoYuxU7P88u8ieo3H05LwSuN0zCkIw59P9aILpyGdWcF8/Gfg3EZU&#10;XFqHC3+9g83vjsenQwqwoGUUFrVKxBtFcRgU740S5sRaq1rzkIZyG0k2rFl6w0mU4vzqIsWvIeLI&#10;jGMdDTFz2gh6H5WLylcuWq5byFXZETy1ylOVThoQcOngUhz/+iGsn9YSK/rm49qFXSgvlydjKZer&#10;O9VpZEfdjuPqpFGmOUxU5mdRWbYLJ5m+/vjxRDSN97JitO1uq5Vk0gtLWYbuS2lGhGQp2UK0VQWp&#10;WECU6rdx7dZ+qwpU+bNV0aAaJbncKqdGL56E88BijGPeN7NpNiZmJaNzdAiyqeBUsmFJIlOfBCo6&#10;JdQbbam0sRmxeKNJKqr2rqT73mVY73XnAVzd/xlwZiWt+U+8X5iGiSmxGJQYwbgcjpJgh1mxPdyb&#10;ov7SRFqkZi1w+JnV85qHeGEMSeDbJWl4qyQDs7MjMKMkGvvffAhnl8/Bp1PuwatDcrHxnUfwZIdE&#10;jMmOxJyieLxVlIRncuLMjH9ZdM/qphtBBIeSGIX7011TucU0th5pDvRN9EeHaB9Eev+bZSn0qmyo&#10;YJU7y8rqbCkFqyzFO1zlqPbzSvKCw9/i2PcjUfHHTHzZtxnLUYMK1GlD1wk0V7D2p5dxbvt3tA8a&#10;gPMwzu37Fqu/fQ5j78tDo7tug3fD/7EQXe0u/lexlS1RXJHwpWQk5oUpskY1qYl4GWOQoejFeY4x&#10;kNOoKGUeTEUf//NNTGiRgqlMrUamx6NHrEYr0GUH+VPBVg1SAl1usqaGCA3BUCpwalYCzv75Fo1F&#10;Q174wc7juLT7HZzY9pFpmnyraQZGJcVgOMlVPxKy3MAA09lOvSqjNLuev5fJ0UvCg9EhMhgTiwvQ&#10;gSnQBKZjbxYmYlJKJO4na59RHIX3H2iBV8YyXWofg6LIugwDbiiiYXRnbjwgNgidwryRE9AIMVRw&#10;FGN9rFwzFR3GmNw0NQwPtc/ArE7JWDq5Lz6fch/mPDuE5SAiKWXKK1qtXao7N15PddrqOmQAQmOo&#10;1CwPW+E8uRhlu8i2D36Nk8ve5fmabKCMGlNZ8zy6+IpzO1C6+0fa0Sbs+/tTvDmjP1rlBSLIS+t8&#10;aYiOadSwFFlluuLUZt03G4ClZJt4WTGYD5RylTpJ4TpP3sBYp2W9smLjTnQtUwpzzHkCh3+fi3FF&#10;iXimKAv3JkSiZ1I0c1o1wKuq0KpJ0u/0QH+0j4vAQLLoEUnhWDiyNcqOLeY37jLtz4fWvQXnmaX4&#10;5YnemMyUagjvNSY5FoN5TYzDGrCmemUhWsQoh4bUOSIIXahoTXXVOMBhFjp7Pi8ag2N80IM5+/jc&#10;WPRMVEtTfUT71EFyEF092a2WZjL9u7jVkklRvKe67ig0qFJE62vEBFLRdOnTBzXDmrcnmhiPq4f4&#10;zUzTqFCFrYqrR00nCJXD/p0rTCUQNPODmf1BKaj6o2nc+R5UXliNqnM/MRv7m9ftJvJpHHTr5aqT&#10;YFmaNnHnQRxaNQ9vP98XKZF3mDHU/h53Wj1EG1rzk95mxWV74ldrakjrtzU3qNmamGKjucYQpFRr&#10;ikgLzbIyW9EmZzaKFiGjJRvyJlfDc+h213/9LCa1zcUTjI/dNVNvQhSSiGCtBh/tUrTabDUTf6/E&#10;aPSOD8djjdPw6+xxuH5yCVD2N53FflQe/xEnfn4BzxbEYGhiJPpGhxHRCWjGPDnSkCKLGEnhIkaZ&#10;Dl80J6JbhQQih16jMb1FEV35y52bo39MAHonhtN7RKAtc/d0pXfejRBtYrCMhmmTtzvdMP+myFto&#10;9mD1x9ZMu+EkeclhPmiT6otVHz6KM5u/ImFSKkXlmGE+zNUvqsfMOlw9tY4E9S+Un/nT9JwpP/0n&#10;DfcwQxLBYGr6VEFzgmRsH4tsp5lMyNRbqwy11TQgzO2rrm7B5l9mYMKIZkiOdDcT1jk0TMezAdQ7&#10;VDMOalx1LTJGZXNbW9Fmn8sAaivYNo5yKrhSc2ky1THpgDqzGaOwkGzIm2HIcvGMObTsKrJZdbbb&#10;wbgyoSSd6ElBJ6KrqYiTS8kxVEAs0yD1dW5KtD2YHI0+CeF4vDgLzUI80SuuPn5lHP3rvfFm8PxL&#10;vXLQg4y9O9lzj5hIuvoAszpNpKfis6UkkaRIErNUutkceop8ojCTv1XfnUK3W8KY3YncoF8svUdC&#10;KNpGO9CUf2tKq2gqU6MbRbIiNfBNfzMcKEVLVD02jUlDWzWpenKoJx6/rzk2fPmcGfttuVrxEyrl&#10;4lZc3PcdTm56B9++OgzrPn8aF7YswIm/XkPF8R9YNiwf1VMT+da0l+qUyOs1LQjLz/QrZ1lrzU/1&#10;gi0/9Dv2rpqLET0yiF4qmIpV/24NljfrY1E0UY1nfbOssItpu5R4ozJr5OZjJqkXek3PSL4YFV6p&#10;CVVNxYoImZ2GqblM1Ypqt+ULkyVqtqJfP5yEkSRP4/LS0S46GFmGafsbJUcFMF1xKbplWBCm56Wg&#10;b2wkisKkGF9Ts5XINCnF9w60iHBHVmA9NAkIQPvIIJ4TaHLWCMbkCG+6f7rYTKY+CUSiRj+kOQLQ&#10;KiIUTejC44nuGLphrbWRqnUxYh0YmxKDh9NjcS+9gzrY5zGmq3+XxkLJYOLkolXlSANKDw5BKnmA&#10;enKKjEXyvYtSgjC0QzYWv8ycn4hVnYEqYaTEv3+YgePLZuD9R9th9tBiPNIpFh8+2hJnlj9DjrWE&#10;ZXjMUnSlVWamcYLoNiNPDcqlZDHuUyg/uhLb17yOdgUOhGs+b89GZgI8oViT1tlTUpoF0+S6bXds&#10;KdOKwfa+G8Qo1kJ6tdIZ1z+fPglvdmmHS6fodkx8kRHofLtOXChXV5tSOCvkvmSxJ/Dta6Nwb0ES&#10;hqQloISIVjoV7yJhWlsizuW6tZTCU1nxzHcDTbrVmMaQzP1JDp4ToNXgPZDBa5pFONCSBpNKJSse&#10;qxE+kXlyu/hIFPK+bWLCEc99sUR2NuN+Cl2tZlMIJ0ojfPlMj4boEOuPxzLj+LxYjEgkqiMCkU4j&#10;UZ8r1XYla3I4GkqM6z6pNBT19tB4KdVpxwe6o1+LRHz4XD9c2vgBKvYspZveQedGA7+8FTu+fAxv&#10;Ds3Cy30y8P79xXipG8+9NxPnf30OZzRpfKWG9BL9prwJFAk9o/YZV65uxJf3Mhquwd9Lp2NY9xSS&#10;P62Ar46B6rzfCFpw1MxIRHet5YXdiWZJtaKN4oyCJGLIIlMu9ly93+XiqUxjGK4O9eu/WoSZ7bry&#10;bytWK0YrXbBSBjFD3qdSOaMIhOq9j+CjWQ+iN9nugOQ4xuEAJDF/rlY0lRxNNMfyd4tQB0anxaJ5&#10;ZAhdrA/R60VmzhSM58T5WahP4W/dQ8e10JkWStGwlnjG5DwaTT5ToCIqQssNhxHZcSJQVJZmsY/0&#10;aIRILw/Ec18WvcTkZvmYnJ+AB1PCGQJ86TXoXXi/JJKwwrBgFDC2S9FRNBANihMB0xoaSt0GdizA&#10;nDFdsOmTyTj/9/s4uHI+Kk7/RcXsNqNOrv09F0ufaomtrw3B/reHY80TbfDL6AJUbXmLRbXdlI86&#10;aKhBRYqWt1THB1M7V3oAlec3oHz/13jnuXvQsTAMYY3+ZTyN+ompH7evZhlupAli65ipJa0ZiaoV&#10;bbtmotqQKlW0y2VIRKSkMCqv2hhsZGsVHF5bKQJXhtLTGrBOxZpUSymCXI9e9hoq5MYZv2eMHcJ7&#10;VaLy5FoUxzTEsPwk3JeejHSy32S6YynaxGnGvSgqJjrQE52jgnFffAgKGXdzg+SWiSSiLJlxNZ7u&#10;MjXQj7+Zbzv8WfBeRpEaSK41NaTwOP5dwPifR6PRnCghcrFCpHHZPNdDA8wbIo3uN4tuuScN5unG&#10;KXggI5y8wY/Gw9ye75LH5zTl+6XxnGi67RDv+oaYhdHtK3Y3Tg7CpEEtse/n17FwUl+c3/k1Ufw3&#10;ES3ZQlK9Ele3z0flrvk4vfxZVG54Gdvfvhf7Ph2G60e+JRFjziz3bAireq8orp+jSg7i0qHfcOUA&#10;EX/4B7z8eAd6jn8RyQ0Q7FXPdBBUN1+z2jxjs5nPm0qXku11Ls0cJjWpktyErEl1yJoZQDmdzfJE&#10;rmQQFkGzDcNi2xZTr6BBqNM7zc8YhonP8gxUvMiYcdkXT2Lvyt+ZKmxGt4xQDM6IQ2/mvSmqIKGi&#10;Y8W6VaXIeKkmvVi65m4RwSRfYcinotNY6JF+jNNaQZ5ITuO5uUR8Bl1onKZfJJq1OKk6sKuSJJRI&#10;DaayNfFNPJUTT0PQmlkyiBgiUAoL5rFgEq1mRGurIC90ovt/unkO+maEoHEYXTVDShoZvNa31DNj&#10;DPPWs9x5L0/E+PsgMdoTgzqkYPO3z+PU+k9xafv3JMSMz5e2w3lNq83tB67tQJmaNC/8SQNYwwRk&#10;JSqOfcusgQZxbROLVT1O1fypoUIMdeUncWzfKlSeW4trVPBvJJ5PDyxAoNv/INjHGk+lobGmq28j&#10;pVGWou2FS20FS8ysREZhYsx2GkR2qNEKZv4t1adS2ZbSbkSzjEOkwUkVm0oSdVtxKkZb6LcNyDIi&#10;Cs/V+KmX7+1H1vkuuqeGol98BPNVKVrNkVQ0t/FyyUSr6SFJZd9DUtScylRFR7zDw3SOK4wIQzYR&#10;nMq0KNmgmwoguszCZ55StIXWaCo51qu+ceeJNJAExtNYHgunu9bSh1orS4jQZHFD4kIxlEy7U0QA&#10;HilJxNAmMejbKo2exxvN0h3IZn4dQxJmuWy+G40kjgaTROPIjmmEBdPvxZZvn0Plle24fGQtrqgD&#10;gCnL08yHtVCLBgZo+BLjcIWmXWa6VMn8ulzTbB7ifp5besYMCKy6spOg2IhrB77H6T9fx9dzhmJc&#10;3xykhDaEg/xDC6SHEMVaY9OMsaJoJiKJFHuzojVvuJmY3VKk2B2tycydaSXvmj/M0HpDsv6paCHW&#10;rjCxYrNcthTNc42rL6eFyoXzHCFbadjlXdj+yXjcmx2PkTkZaBsTahowYlhgCVR0knJXutmoALpx&#10;Kr1TDPPdYC+il8bgoAI970bPzATkk1CpUSKXCjd12jQKoUyWLredQbJWGOKDAWnxaMp0KobKVR13&#10;CJUfRWPQetSaH0QLfTcPduCxpGgMY5joE+GP17ol44fHe2H1KyOxdPZwvP9sbxrUv5AbpV6cMhqF&#10;CnoUvmv3whS8N3kIdix+Ecc3foyNG76DU4PflVYZT3jZoFSTwpsmWiMyeqVQGuvFMtb8MHTd10v3&#10;GXRfv7QCx1a+iV/mjcQLY9qiTZMwBHrXMS5aw2u09WMsNhUiRLOtZEltJdtTT1Uj2la06flRKQs8&#10;Bqdqa5ga6GXkdo1iTYyW23YpUpUffGnFXzVYaLJY47Zt4X1NmqX6WzXUO4+gbM8ivDmqBN0TwzEi&#10;NwPNmMIYIkb3rZqwZMbnOG6jWZiJ3nfjvuQQdE4IRBHPSfBrhHy69Z5Ko0icukYHYFBUILoxpcpl&#10;/LSnbopiHFYnhhb0Es2CvJGlig0qVMNVtD6llKuZf7TEcLhXA7QPDUX7EObsNJzBGRFY1Ccdv/bJ&#10;xBvNg0msnoXz4Hf4fGZfTB/VEe3TmHLREPW8LLr0brnRWDJ7NA6seI958hZUVLj6s0nJBhQqB5WL&#10;ykz7LLHC2kU4K8+bqTYrTv+Gywe/xBcvDsK7z/TBQ/1z0aoghO9Zx7yrqQTR1NJ01T78BrNIuEu5&#10;Jja7lGyLreDqecYs5Fmu24zs18BwzcVZcZzp0Am6GLoUEzf4cuZcvbAqVqh4U22qnE8vblW2WB8i&#10;I7AQL29g2KQYN93T2Q3vY0KPdHSkq7wvlcgMZ05MJceLjLGgk12IjqOy+uSEYcG9RZjeJhZdIj3Q&#10;JLEROgfdhQdignBPsAdeYiHPbRqD+8J90DkiArkkTJpq0bhuMux4ilaB13yhIlxBREMwRa5PfaIV&#10;17XSXRFdfzs+P829AQalR+CL9qnY80BznFj6EnW0n/a+Hsd3foJ3n+iGEa2S0TpSi5B7GWV3TY3C&#10;qw+2RemZLaYqUxxHY6VMZnJd/6tcyGuuq71KocwqI3VuUH2Cmd/k8gZs+202Zo1rg54t4pGX5IfY&#10;EHknpkzqyqu+24ZVW5UhWolH4tWAMZlK1ez8tRVcW8m2UNF6qJWvVaNa/aE0jkkv4iIHNYqm+66F&#10;aCFWw1GsNIr3sRVtlE8lyxvIiHgO6Sdw7DdMf6A1+qbGoBvdZRZZbiJddhwlRi6WCowjyUogC/71&#10;wyk48vtcbHh3OC6fYJpCY1o7qStGRvrhnaIkbOyTi3W9czCarLw3yVrP6AjGZPXPUszWYDOi1p1K&#10;ZmEpFw7yuBNBjTQATaimq2d6FebjhSZMwR6MDTf14wV1/40ZuZFYOawZKk79jXKWwdlDG3Du+Cpc&#10;27sEk/s2RrNwL+SQhOUwnGTxWQ8WhuM6PVXpJY3a1LdLmapvkCjMKeRZnlAAKVdtohg1066rx37F&#10;juWzSOYikRpK4kiGH0IvI/dsJpyhaAoLH01jQTRrgXIp2duIqjilcGuCV80JqhkD3Zk/N6o1c6BR&#10;tNyrJVK0rIzMz3kOly4cpPtWA7dii61kKpgvbapJ+bdh4raFGlcksZrcrHCgVM2lfMUmMfpr2zC2&#10;Rzb6pMWhVXy46U2izgZqsYqWosm8VSESRqWYToDX9jK87yGyThmi+OeoVujIOL3lvgKceqAAq9ul&#10;YWZiLB5hLH4gIQrFJEgtQhlroyLQnqw9h+w60bOuScm0hmU0ER3OQtSs9+pFGUlU59MoRidH4ZGk&#10;eLSlB2jGeLh6yiCAcbPKNYWUJpvZ8fGTeLg4Gm3CycD5nAQ1bvCemW534My6jyzmXKmuPMo8+MlK&#10;UEznP5aZlKwQpjIhAK6c3crb/4g/P3kEI3ummrUptY5HEJVcHYdVpak4TLHi8d3GTdeOyfbkrlK0&#10;vdXaHLVFSr/NcrG2skUUqOxKEogKdWJX1VttNOtla2K0YpBQLaRVx2WJS8kStUGLiJl+1yQkV06s&#10;Rps0P7RNCkeuap7Cg0yHwGS6XQ1XUWqVyLjatiiT19MDMLaXab1Ic49j+KhHJrrRze4d3gKHh5bg&#10;vewYPJIQhrFk7w9TepJQZbJQhvP3S9kJeDIhBDNpBMMigtCMISGBKFcFSLwvCZ8Q3bAhUqnc++PC&#10;MTYpFkNiwtDErx5Ofv08P30bi2AtLu9dhqpDy7DltZGYWBRHZu5nwkQCc/o0krLGUZ78tr1E9H6q&#10;9BJLR3yG8dm4b5WNZfzWFBr0fuQqOLYca797DmN7JSOk4b+ZNrnBISTTXWuIjWJx7SmlNH+YGihu&#10;VrCt3NpSg+haitaLKL6aFMigmm5WleYS83JKlVwsWwqWcm1Fu7b23yb+GIO5UYwbF7IZBipOrEfr&#10;JH8Ux4Yhk4pOJZFS1yFVmCRREbFk38mMf7tXf0uHwQJRm63qek0FzFY0rXcbyZU35jfLwJSwBng9&#10;NQ4zchIwPikKD1K5PaJDkejWAD0iHJhfkIRPmSotyknGoubZGBzJY17Mjf39kEKXnehFZbsxJaMb&#10;7BkchBFJERiTGI2ukd448/1M4PQSlG19Hc6fZqHy9zfxeucEDE8LQvdwP5QEBSKbnCKN8b9XcRzL&#10;bA8qru3j+yrcqT5CANFgeqWoquESGT3L9GsXqk4uY879LIZ2TGI6+G9yBinYQrBD452JZtV0WavG&#10;qz2ZyuRW83DLTXspLjMOy1WbpRHN1uW6a7lriVIrl+u2Wqgsd1xq6qtLSzXqX9WV3GdWuFP3ckuh&#10;5vxqRUv58gg6T8ct5Fou26VoKllLKZg4zkJ45enB6JoVSxSEEM1WJ0CrL7cf4kJcsdqtDipVscDz&#10;NR7J9CLlMx/unobGoZrttxEL2ht9o3zxUuMMTE2Nx9j4SIxOTTLDbRKYYnWiEb1AorS6Vwl+bJ2N&#10;BU0TMTImHPkBvugY6EAh07E8uvNMsvRMKqs5vUl/kqy+JHVNfOrhx0n34eTC0dj9YmfsfqoN1o9t&#10;huGMoWMSwzAgMhDNgxxI9/NENknj9N6NUbbuY+xY+RnOndyFMvUadWUw1zXQ/vJ25sWbTZty5cGl&#10;2PjVExjRKwXxIW5mchmHx9101ar40DQVSp3usiZZp1KNq6aoIuTmGi8PHq9NwCS2Ym+haOrCKNpS&#10;nhl8bXJnbemmeczEGKNInlML0Va8kVtyuWxeY2KyS9n2cbl+9bvWx184shrFMcHIp6KzqIwCKqYw&#10;QpOO+/Nvul26xSg3xmdea/WEFIG5hM/mz8BDWdHoEBNiqi/jfLyRzEIuYYozJC4eE5KSMDQqFC1J&#10;ymKIiFSf+hjGuPsU3fqU2GD08m2IIqZX2f6+eDAtEb0ZZ1sEeKJZQCN0CQ2k4fiiFQ2tOJDvRiO4&#10;N8ILp98ahS/aReKT5rxHbgDGxAbiCXqQ++PCUOCv+UcaoYAG9/KQElz84y2s/3oGP18z+G9kuF6L&#10;8lMrcfXgj9j580vY9Pkz+OHVB/HL2+NxT3EgQjz+RSTXpZI1iF1LHjWyZuNVC5RL0XZtlxcVLIXW&#10;VrSl4Jp9tmItZeu35bYb3l3H5bpdiraQ7Yq/KmSDUkup1W6bciOi5dqlaDtG8zy5LbpbC83WPtsI&#10;RPT++PED5EQHo7EYLhXTgky5a1IMmoYFIZcuvIDKLgoLMc8xaJYnqKpCXqPbMDg+Ai3CQpETyFRM&#10;Df3eDYgqH7QKD8So5Aj0J3NOpuuLZPoUQVeY5eGOngwNwxj3H4sPxqN0zfl02R1pDL2poC6M011C&#10;/dE9lHk5Y20Cr0sgyy1k+JicF41ZreMwPKI+nsmIRgkJYL8YBx7OpqLTolFAY0vxd0OOTwM82zEL&#10;L7SPx8KHCrHxnXFw7vsa676ejA2Lp2LKmGZ4/P5iPDWqPYb3zEK7gnBmA/XMupeB9CS+zAi0zqSZ&#10;bplKlpv2bsA8uV4N8bIVXVukZImt4BulJjbbQkVbw0GMUg16pEwLyZYBKD5bSrfdvPlt/rZZtqVI&#10;k0KReSue2kv+KzabBdOEbiK0caIDLRIiUZTAQqeS20RH4r6MeHSk0vNIzNpF+KNHqB/2rv2R16kt&#10;9xyeG9YeU8jSpzPWdosMQx4VrUleopkvp1FZBQ5/tAsPRruoMEO0QkmwophmKX72pFLnNUnFxLhA&#10;PBwbgU68dxMax/jkeDzJmD6WMbkTjSuR54YzXke4NULjQE8MiA9C2xAPtAxwQxv+XUT0FwbQcJLC&#10;0CrSHZkBDUkeGyE/yAMTmqdicstYvPNACeY93BFP3FuA+3tlIytOq+L9ByE+dyMisAGCfe9CEJUs&#10;wlU9/bJctSaW4VZzeFrKvZFZ22IpuMZNW0iuEVv5NqIb3HVH9bFqRUuJJl0yf1tKtcVGcvXftqJl&#10;ALaipVhVnkixjKlWzxL9LUQKmWLwTjRlfCumUtsyphbHRKBldJgZlN6bCm8XEYZ5A5rgq05N8O7o&#10;vkD5FlwjeenGgn2vWR6lAL0YZwsV16nceF8ydKY5yX7eptkymuhQyhTq4YY4LyqIBG9gmA/GRXhi&#10;bEwgBoQEYDifk0hv0D4oAP00qpJGE+NWn+GiHkLdGiKE6Eog+80lWhMZq+OJ5FiPuyj1zOy60d53&#10;MVtwR3FcCHLI8BN9G6E4zB29M5jSZYfw2tuREqqBdKqT1vqVdzFd0hQUDeDP9MkSMmsh2cWqpWTb&#10;TdsoltRm1dpK0XajhZBrK9pC9o1Kry03ILpGkdzjQq2IWLViq4/birZas8TWrd4QNilTBYnF3tUp&#10;0LB4pRWmp0QVWjJ3bhKnJZii0T42Bl25HUiEj0yJQcod/wLOrcLQiLvRnmz0xdYBmN8mFk1YOGMi&#10;HZicn4RudNNNw8KQTUKl1qh4MvBIIltTPZg5PTT3FhWXTtc9lEh9PS8Nb2ZGM06HoBsR2YExPUZM&#10;m3E8uOGdCCV6NMF5MBUd7nY3YqiAOCleDR/cF8X7RtF4wkiagvh3CF1rX3qI5vQ+6sgQSaOIpBJj&#10;uU0J9OA56u3RkEp2t/JhzcXJ60Sy/PluptKDyrW3mvTNVHxQali1Jfq7hlXfCs22m7aULrFd9Y1u&#10;/AZFS5kS/bOUaSv4ZqUrlleZ/mEVJG+MyaZSReSLyK9kLKbSK/m3GUwuI6CSNUXDqh8WoWtyNApj&#10;orhNQK8Eus7MFDyWnYj5TdNwatVSnn8S5adXY1phEn7pU0zX6kBugDeGM33qTm/QivE7LcBhXHdK&#10;oLr5eJs6bM2vFcKCDWU+GsJCbR7sh2fTEvBFfgpWtsjEV0y1ppOd92BsjqZyVfj+miuzAVMbrfFM&#10;xeeSgbdlitcsMJCKdkcIXao6JYTxvGASpQCiyUHldMyMQRbduWbkVa2bpneSoYS41zXGYFao5TW+&#10;VLoPjcmv0Z38W6vS3Yhckz5R0UKpLXZ7sh2LbfTWVqb9u/a29jnaim3bjFv7XIqWEuWeb3TRNWKf&#10;Q0UbIkYFa0IVIZguWvW7NemY4rWTTlrVo2pIVxUpz2Xq9cncWeiemoDmjKUiYA8RaROz4tEvLhzP&#10;5yXQSDTl0zW899Q96BPmj8ejHejBtCuHbrknGfqDJGP5jgCzFFIGlZzIfFgTqmmSllCiRc2OoWqq&#10;pNsuZkydmhKHr5qmYnnzJHybH4X5jPEPRIUTnXdRGdbaz1qZTg0ezWhM98eE4aE4Ei8y8zBVP1L5&#10;MggpWGmQmaCN12Tw3jEkguE0rlgaQgTPDeLzNXGM5ufU1qxpoWpLii+fparLm120LTaCVa1ZG8kS&#10;5cx23iyFSWwDsP+uUbT+tty4vd8+h4rWP6VPiqdE5Q3KttOrGoSLmBnEqsaLcVn120bJhoTxGK+3&#10;6nb528l70ZVXOq00qU92PHqSVPVLi0E/omsUXXH7KD80DnZgcFEKTu8noku3YWSeAxPSovBOkyjM&#10;bZJAAuWDFjzn6dx4s1x+so87kv1Vs0UE062GM+apTVljrMxSBSx81YI9mRSLd3NSsDA3FksK0/Bi&#10;egL68D4hRJG/aSBQg0E9NA8JxsMJUZjImDuUpC6RcdrUTBnFEsUsfH8WoBYHddADFDM1VDelaD4z&#10;nsaQqBo2rfpOI/CnUv2IXl8qUHFW/aolapAwvUB4vLaSbeKlGFw7Ltti13apDru2cm2xXLMlNhmr&#10;Lfax26zKEMsFmy6mJm2ylGwULQTbytZv5c+U0lLV+FjplSVCsiVOE7+vM49N5n7NsmMZRctYBx7L&#10;T8VzBWnowYJtykLNCQ1FFtOq1KBGGNkmE8/1LESfGH9ML0jFJ8UJeL8gFk+kx6Ctw4+5bwieyM4m&#10;+VLzItFLJYcwfqf5qctRBNrTrcdpYVAPD5SQeI2OZx5NmZ2TiMlJkaaiI4nnm+WSqJRQ5q4xNIyW&#10;/g48kxqFFzLi0NFP609aMVUFL2PQguFaedYYRsM78EjXVshziOz5kNAFoblGbGj5JV4nMQ0P9Ylk&#10;uWYpk4TMh+7bm27cUrTNpG9UtC3621ZwNRGrpegaBAux/1SuxKpMUY5t/U1FW67YypUlQrSlWCmr&#10;RunWb0vZUj6NQMp15ctStpCtydaVWomc/f3JZ5jZpRvPl0u/hjG9WmJmSSp+pjJ7xYYizeGO7Eh1&#10;PAhAOpHWODKYcTvaVGCMSg7HLI2FygnHqIRgPJGZQSLlj/ahYWjC+BtOwqPYrIVFipkyTcxIRyu6&#10;+CiiOcbT0/TyzPTyRBNvTxR4N0QKlR9KBWudLM1hHUxFp1PJnWk8HQP80C88AkNoLClkytG8rz8L&#10;VaiU246U5yDC1dgfz3SrU3IwOsYEYUwas4TGiZiaGoRCX7p3uW6jXJeCWdA1yK3ZJ8XZv22lap+9&#10;NYrl+bURbP++GdW1r5Ux2NfWPkd/03XbipSC5ar1u0bRFpprFG39lug3Fe9Cs9mKeKkPM5VtyBgV&#10;/MqQodixZAlvfx671i/BmMaxeJXkqJW3Fx5on4PGscFmBGUi2XAqFdY2NpwK9cGolHA8GOuP0enh&#10;6Brkif7hfoaZ5/PcDH/12VKbciPmv57oFBmO/pRMXzVRWsv+5ocEmXrtMDFmighTGBUsRcttRzGO&#10;D06KxpMpURhCJt+ESE4k0Uomk05UfTPPE4IjeV0aDSecCvFlgZmV4ev/D1IDGmBKdhx+aJWBT5rG&#10;4n6mWDFy20KsxIXUm0WKqL21f9cWo7RbKKt2zLXlfzMSW0TwXIq2FWjF4pp9NbG5+m8ZQzXqrVhs&#10;iyryK5wXUK4ejIr5qkDhOY/n53FbgfPHNhv0H9m+gYZRiTULZ6BJfDDSQ/1NHXcKGXFJZBC6RfuT&#10;bYeROIWgS1QgWjMudwr3Mg0XnXg8i0w7nOQniEhL9fOFhtSoZquAOXEqc+tk7s8O4r6gYLTivu6O&#10;IOSQPIl4BZIkaf7qMHc39AkNwktMv8YydctXakalpnp4I9uT7ruROio05P18kMHnBTW4y8Ro/wZk&#10;03TTYZ53YVCYF1b0aIoVnbPxWlYwsskVRLz86KK1+rutSFsMwVLB279df2urpQWtRglLblaoFFZ7&#10;W71f53NbfT9zTxqPiB29hkS9UVxkTP+EWCG4hmHfSqqrSW0P4PptuX6Nv7Jav6y6bouobfjqC1zY&#10;uYuXaz6QMyi7sAdHty7EuHvykBHujzQhmgjskBeJvCB3DCAjHxMTiPvIghvTAJoE+qFNRACGMC/u&#10;HxuJ1nTfYS5Fx9A95wZrDHUUWoaEINvHm6xcY6y8MSAqEjPT4/FR4xRMSo0kadPyQA0RzvgZQ/KU&#10;yd+DGcNHU9Fy8UGM2XFeNBi6cp2r0JDq58OYrzjNdIwFKJfrX49umnG3wK8eJiQ58HGLJEo8WgQy&#10;b6ai/aloIctGq72VAm5OnWorzSjOta8mBt94TFJ7v30/be1zbMOyw4aEMVrIvPnfrZUsMQg3yrXJ&#10;F6+Xuze/xcgZo+m+K8vpwk2slguvxJT2nbi9iKsnV+Lw8jfRs1kg8iN9iWbNRhCMWJ+6+HH+o2Tl&#10;YejLwh8UoSknApDr8DEz/DQhMovJqkt4fmMiWHNraVW3WCqoKCwYg6ITUBys9aPoHRgWGgd44aHY&#10;CCzIj8eqEoYLpm8hZln9ekS7A62J+EKfRlT2XXwO83K6t1hvegq69EyNq2IMDyYS4plPx9MTqH94&#10;CA3Dq2Ed3kMk7W5E8Zocj7sxvSQZr+YH4/7MMISTdPlqxVcWvF3gttiu1f4td2uL/laMtf+2FVlb&#10;bCOwf0tq39MWKdauWrWFilZctpV9M5rtWKx/NVsbwZZyud8oW7+5n2mWGQSv2XC0NSnYJbwzYjRT&#10;6RP45a2H8NygYuRGeyCDiskO90US0detaQTKL23CtBEdMDwtGmNSYpn2WL0t1T6d6OvNvNkLKUxr&#10;kqh0KVn5smKt0rPekTEoILLzqMDGAf5o6fDF/XT971HB+4d0Qt9AD6M45dvxvKZjqAN9osOQy/tE&#10;MdfVcv2mAyHTpWhVvvBcw8xJsFJoOOkavuPWiARNi3wKJXeS0DHWM653D3HDsgEt8FLbFMS71WF8&#10;JsvmsdpKqL2tLbaS7d//b4quLaaChdfpWbaSjYJVh67aN3kheiMH+cxtBp3/HxRdc46taBEwW9E0&#10;FpIxq0lRSrYqSUxuTTEtWmWXcPXoUvRrHo6ilFDkRPkjMzQErZJC0TTOgZ8+mERDOIyqikPonxWI&#10;XhrgRgVrAJtZD4osWow6ii8eRnIkt6oqT008nkQDKGK8bRkSip6RYehGJt2ByO7HtO15pkxjY/yQ&#10;Q4IWR/RrZEc2t5lEaougIOQzBke6Ea1EewaNKZMS7+ZB9DZizGY8ZmEFUeLUBYnIUJz3rac25Lpk&#10;/jQ2xusOoR5Y3KsEH3bJplFYbltkzFaereCblWpvbyW3UqyG1tT+u9prUNG2i7bX17CVHKA0NMDD&#10;ct0S00XIKNNSpLVfitc/K36bY67z1fHNRrGIlpVfi4Er3bIYuCpVTMWJUjh1S6rYign3NiXTZixl&#10;/plO19wlNRSjmqdjxcdP0sNrVZhL+O6dx5AZUA/pRHMkc2R13w3zoTKIREkQlayJ1AKp6CAWfgzJ&#10;UxZR3IWGMywmGvfGRWIIt12I9Fb+PEYXG0OlZAT4oF14ODrTKAp5fhSVmeBOQ6LhBLGAcgMYRqjQ&#10;GLroMB4Toq3lhMjc+cx48gHVhvnVp7F53Y3G5Be5zKeLycDvTQjEvTSosAb/JtKkRCGfSncNW9Xw&#10;VfX+sBVtK1mK0rb2/tpiK96QLt5D93RXXOb7mhGTDD1emtVA6Z9q8eid1KFQhDGA7+zPEFeQE2HH&#10;aGvQ+z8VLcXayrWOW+JSrFGo7bL121Kwacgg465QvzOmWZpQTtM5lJ36C3Me6YpCMurMyEDTMbBD&#10;Sgjm92+FeaPbo/LqFpSWasD3cWRFNUCyPwudaY8mTDNTFLsUHUwFS9FqEdI2jIWf4OOF5mTZPZiX&#10;940Ox4j4WPQMD0Y+yVQcP1i9Q5Oo7PbBQejLc9owzqs7sBQXwsLwJwLjycTVvq28WYp2EL1awFNp&#10;lurSY7zlUWhoNJxI/4boV5yGlwZ2wLgW2YhlyhXLHDyYMdyDMdqD7lvjkyV2d1zDrhmHb0a4rcyb&#10;f9cWjYxsZBBsMWlPvoOpUlUNniZmp6tWpY5D76cy8q6HCH83FGZE4+lHuot1U4FUrOWmrd9WLl2D&#10;XssILOVbhiD0Wo0XlsLlxu3mSk3LYA3lsbaqcZPipewzWP3Zs8iJZApDVOdI0ZnReKF3vhltqAXK&#10;1Z8clfsx6aG2iCMD1/BUjWuWojWgzQy5cblttRKpPlqo1toSsURiY8bojpEhRHUM2oQEIImxNYHu&#10;ONsRwGNk53TrQ2gIyrvV58t0A2YcVh22g2w6gohWzViQ0OxSsjoFBHCfFg1XehbYoA6vuQtts0Pw&#10;65xRmN4hj+/5H55LFNWTS63D3JUKE/KkYNfW/NaWSjNxlwqVmL/1+6Z9kmoj0dYoWumb1eqlPt7+&#10;NEg/GruJxZ40SI0NoyeMCG6E1i2iMGZoEU7vXOqK0bWkusuQS+w4bf6ujWY1RZqtFE2FG0SLYVt9&#10;xCUWsqXoCzQWKvr6KZxavQCFST4oSYthbA5BSXI4euUE49L+L3iPE4zv51FVfhzHtyxEbEBdM3em&#10;mZaCyjYD6KjkEIqG3kjR9joSpq8296l3SSqRV+hwIJVxPZkMujDAYf4uDAxAC257MY53Z4qWRsOR&#10;8qRU1VNLqWLTGrQWQOUKzUrHTH23MQaL7Pgrp+Y2O8ETP70yHHveeAZvjOuK5vlBVEQdVzUoSRkJ&#10;nlEsxaqWrJHaBKt2PLbTpNrHDOmiSMHq9uvtzucrBtPoHN4UVR5500B9aaih9VFEV/3+7FHY88f7&#10;KD+2EldO/F67wqRGaivaVvCN+y0FW7FZxlFGN63O/1b+bHVCsESNHqZvOPdrhOBfn0/DN/MfQ2Ec&#10;Y3QEyU9kAIojfLFtyQyUXdznMpgLuHZuG16bPMYsLiLXLWVrLLAQHUKxlWuQrXhN0fzVMgY1bIQz&#10;J9Yq6qmM8V2iopFL0pXr70vC5YNM7kunMVgD1SwF2320VC+tOmqlYdqnWjS1XFliGYSvXC/PjQuq&#10;j2n9mqLs9wW4uPUrLPtoEjJi3XjsDquemwYh5Nnu11RkuH5X7yN6a7vt2luJIVsUvZvp6UlP4vDl&#10;u5AjqLeKw4PP8KyD0KC70KlFAmY+1g1/fDMV5w7+DOelHbhuJsc78c8YbYRKVCdBq6VKCpUbtxVt&#10;If5GpJdT0RfhdFqu2q7/tlq2iGhjAFdQevUYjm/4HB++MADNkoMYhx1IY6zOIal5ZUI3OoFdvJ96&#10;olzB1VPr8ee84SiKDahWtMTEaCLXiNDN2KmYbSs8WMyYvx0U1X4lMObm0G0nk7HHEsEaSalqzEBX&#10;GiJFquZItV5WWmQp2vThoqhtWdWnEpuYyTBU8EFE1nND2+Lsmndx9eAKXDm5Ab9/Oxudm8XQ1deh&#10;ByDZIhFT3bdRXC1F11Zm7d/237UVbAxQv0m0ooPdcE/LDBTQoNKiGqJ9SQJG3tcSr08bhHXfvoD9&#10;v85DGbmOFFymNT5wnhnQ5RpF22Ip20KpEGsplIzbTqOMYiUyDNffZp9cudArsVEtdy3XrZxa/cnO&#10;ovzkapQd+Aqj+xahKI7uk8w7MdwLXZqEovKiuvge5GMuo+rSVhxePBXdk0KgiU0Nml2ErFrRFI2I&#10;lLKjiNAwxlcpUDHbwUKJoFIjyah13OohQkXJEJg2yQ36E21y3WpNUjOkUTQV46uC5t++ZLX+UiiP&#10;Swwxo0FoRRo1dsiw2jWJxG8fPo7KMxtoqPtRun0p5kzojnbJzPUZpwP5DBmOPIU372/IFJUmYubF&#10;v4XS2iJFq2Og1eLFd+D1qrIN9mmA6KAG6JQXjdGdM7Hyg6dw4u8FWPLhRCxi+Liw53tcPPgb1aS+&#10;8OcIPI2EFcjUn14Ts0uJRm5Wdo0BSKFWjLWUbqO+WslG9HftWK1aMStGmxGX2vIFNHJwL+P0H59M&#10;Qq/maciK9EMqld0qOxL71r/PDGsVrl89iGsnluONB5qZxTo1y4GmkdLguWAp24VgKVqKV6VJAhUd&#10;rSpOFopRthCtc4hqNWU2DnUghm5XPT+UHyu+maX+qDAzaI1KNYqQoqkMxVo1YgTwnCi1dzM2RnFf&#10;AFMkHferW4fPd0cmU6p5U+4BTv8GnPsLVef/RNXFNXjh3sZIC7gbCf7e5h5qupRihUx1xhcrV7Ol&#10;9pm6am2Vipl6cp7P9xSbDvS4G6kkr22axKF742iMbJOBLV+/jKPL30L50d9RcWINrp1aS10eoKrU&#10;l1xe1QKYJfKml/5LjL6VojWZKBVavc+4d2t0YG1FqzeoHZ8thatDg/qL8XoZgUYrnFmDM5s+wgtj&#10;u6NniywzP3dmqB8Gd8/Bod9fBy5twOGf52BAY/UmuQta2k+5tBStGC0lWiKUu5s5PrODA0yerJaq&#10;YMZe5dhy4yJr4VR0++AQRBPVhlQR7RIp2ZotgOgySr+TKLfiqkE7ERVNBXeMYX4eH4FRsWEo8WXa&#10;RSWrGjSgXj0aV31M7tcOY5vHoUnD/4N5HdKx7rkHcW7tu2gWXxcZIZ7G+CxU03vQeAwrb3CHUbpx&#10;yVSyjmvYjcSf76yRG5GhDdAkwx+j+hTgBZK9WcM7YcEjvVC2ZwkTk+U4f2ojFcwYbIY6a2oRhk8q&#10;tTbILFJMRddWaLUSXYquOWYh2KRf1cduRrMtfAjF9Fih+7dSMOuh1jyhfHjpQVzasRifzxyGe9tn&#10;ISeWxCxMs+1749F7m+HygaU4/dNb+GLaULRNCUJ+oDfi6boN+ybD1EC0IOWLroYHzU2SF6S6cH/T&#10;qV9diwxBo6LVsSCTOXaCXDeVq1jrYGFqa9Ill6h6NIn3ieYxufoINzfE8/4FDh8MSonCU+lReD4x&#10;EIP966LI1wtRMhgiULMs5NHQWvs3QH+mc7OYRUyPdsfpJa/hGGN3p1x/hDB70PsY1k7DkSEp7sq4&#10;vBrdyRSxrpliI9CbOT0NqSgnBt2bJ2DhnHFYNn8i3n28FxY+0x/vjeuEL5/qiysbP8P1k2uhwX/O&#10;shMEnKYhYWgUkg3Ibsx6lPL+d9ZNRVrx2RJLuTrO+9mVKP+Lou2/LUUr3uslhO5SkoUTKDu3FSsW&#10;PIFxPXLQLD0CKWTeaREBSAh0Q7/GjHvznsTm1x9Bl1hvdIsORh7TLM07EuZFBanJ0aVoNSWGEzHK&#10;ibuGhVAxfoZNC8mSaA93JNJ9O3idOgYoPqs5MqghyRt/a5y0DCWXZE1jpAv93EjcNN2Fh+mY0ITp&#10;Wa9If0zNi8PHzVPwXlECBgR4oTNJXgkVHEa32ybYHbMyQ/FaWiTez43Fa5mReGdAR1w7vQUbl7+B&#10;knRPeiJr3pFgHz6fzDlEnfg96iDET+65ET1IQ4T6NkR+QiiGd8/D20/0wZbPnsOlVR9g2ctjcHbl&#10;+1g+exiOLZ0D565vUHVyHTRFpjX3ibwlFSqlGi96c4pby3VXI5WKM4p1KdF2zTX/dK4MgfurlW0r&#10;WbVkN4pVkaLr+VDT19tKuS5d3ocjmz/F4rlj8fDAlijOiqKiNXugVmqrj8GNw/D9w33wfK+mGJAQ&#10;jLZ07Un+QjWVbBQt100UcKuGCk0tNSgxHkVMoUJVecB96iSvBcBkDFpvOYQplxkIr2u1ZcFrSozG&#10;Di/0CQ3AYBpbnzAvtAz0YCqmaas8eD8vtHO44ZGMCCzskIvvOuViSJg77g32xOj4aDT29UC3YA98&#10;VZSGt9PDMTM5CrPSYvBQnC8d4TFUXViPRS/fh5IsX/KC/0Hj1GCy5hS0TPdDRvCdyImkB6KhaoKd&#10;SA0WyIrF3Efuwaz+hTj041xc3f09rh9ejqNU9CYC48Jfb6Nsy8e4tOsHOFmGIrlmNmVmNkK2WdTF&#10;uG8rNmt0zNWrWg7J/HOhuBqFLjftUraFahmEtU/EzKrHdo3iuEHRPL+Woq2YbZEDWZvVUZCI5wuU&#10;k1mv/+4FfPf6aHQvjkZ2jD8ywn2QGuKFnFB3PNu/BR5rqSmqItCZaVg6kaTpGeWuzQwGVJSmfAgk&#10;gjVWuXdcFLIZs6V8uUoL1aoX5zUkTpE0DLlltVDpt+bZLmRY6Bvsh0mJ4XguIxxPJzvwYJzDjJhs&#10;Rw/TnM9sE+yNniFueJmI3vjoQEzNDMdTySG4N8AdvcKC0JLe4o3cGLydF4v+NJxpKbF4MMKditaE&#10;NMdwZu/XWPLRI0yBBuDZh1pjRIdUzBxaiOVzH8aw5rHGgGWcWummRVIo3pvUHxUbvsCa96bAuX8F&#10;Tm9bisqDy3Dxj/n45rkB2LNkJi7s/g6lWp3HqbWqWaZi11KsCZPWCFTVTEqkbKNoC821UKyuQVRq&#10;DdGS63aJDMHkx3INuo7HdZ6Ilgu9lTxf/5khOdWKVnolxcuN6/rzKL+4B+f3/4gti6fhq1dG4t62&#10;SWiqdS804E7dfMPd0S8jEvfnJmBIXjLywnzNVIxqYFAtmMmfSc6UT6vHiZScRFYuxJoYTUXrnHC6&#10;b03pqFkQ4qnoZsG+aEMW3iqgAR7PCseHrbPwZat0LO+Zh89aJWJaRhhmEKEPpodhQHIEesaHoGuo&#10;B8aSLzyRHYFJqeGYkRfFbQj6OTzQlsx6fHwYno0PxWCGjmeT4nB/lD+/lajSdCGay/PSZpzZsQgn&#10;ty/E2kWzsO3r2Sjf8ileub8FSmICTN+3pFBv3Nc6G+vefQr7F85C5d5fcWXvKlw+SFZ97E9s+egx&#10;vPxgEeY81A5LX30IJ9Z/hKor2+EsPWRitVPdpenGNVjCYtuqjla9xFXLddtuW4ozqDWuVrP6uhRt&#10;jmtr9Rg1TZEGrUQ5lW+7aCM6T/cg6mVl5h5CsGKHlO5SvPP6Wbq17Vix6AWUnfwDh1d/gGHtIjC8&#10;E8lZvB/yIijhVEhCOO4vSUfP1Ag0jQpCEhl4ON20+nCHqSZMLJyIVVwOp2LVM1Su2iBabpt/KwWL&#10;9bZmKOgU7sAjdLGT8xPxXNNIbCGbvTBtIDaPKsF33eLw54MlWDy0BV7vloq3GDamtMzAfamB6BHr&#10;h970OH2ZDo6JC8aIkIb4sEUqZtClN/d3Q7tAkjamiRNT4jAxLgbtHe78vj9YNAehies13ry8lCmQ&#10;lkGsPMli24uLx5bhyyf7omNaoJkuK44h4o1Jw7Hvq1dwcc3HRPMyXN3zK66f3Yzygz/g9eEFeGZg&#10;HgYWxWNYm3gc+m2+tc6VJshhWWtCIGt0TI2i7Uamf8ZoKa5auRYR0z/rb+XQlmKN6JgUa5DsUqgx&#10;FDWEEPligDIKvYT+Zhyxr7UWCj+Ciku7uD2N0mOrcXHHF7TUERh5TzYK4tUpwYG8UH8URFszJGTw&#10;dxJdqSaiSVRnPrpetVFbrlxumukTSY/qwMW4TS0ZRSmXpnXsGBGIx/NisOCeAizo3Rg/jGuP06+P&#10;wtrxbXFiwShcXPg0rnw7FWe+nYJjXz2N0p9ex8ZXx+GpVnEYkR+HnjS0HvQGw4jW+yP8Sbyi8Hph&#10;HLLInJW6FZPd99U5kUGIaHgHVr12P3BxCxWt8mTYMm5VMfUCyi7tRilj75NtotG3aZSpFIrya4QB&#10;bXMxqmU8zq/8APu+nIUtX85kqP8Ne76fim+n90ZBWB00iwvDiB75WPPJk2aIrplnxgCL93fF6Brh&#10;39xXq+OBrWw7XlsiRFr/rOOWcm1F6xybWWsr1FZI1fw4egRXXm2WLeJ+4+5tRfMFzp3bw9ta01tV&#10;lh6GVoTbs+RFM2dXBypEvU/SGK/TgnzRLMoX3bMikOTXkAzbDx1iItA6PNg0XMSygNUKFSglK/Xi&#10;b6HaGAC36hqczzg7pTANH/Uvws/ju2Lrq6Nw7JupZLVvwnlgCa7v+hyV2z7H7pVvourQElz96304&#10;t36Gk989j1kd4jG7V3N0pqHcExuC9n71MTAqEM/EO3BflDdimAM7mDpFNWQYYdoUdPd/EOP2L3z0&#10;9CCg/AC9lwtZMm5JBZHnPImy0i34fmp/9C6MQRhTLE12mxnpgXFdMvHV5IGoWPUhnJsX4fzGT3Fy&#10;yQv4cHIvFJJDJDsCUJIRgqWvjQVO/cVceh/vyVjtZKplvKdFwkzrIZWsiXFuUrQlluIsJWpr/XOR&#10;McVvItjpVPwRgmsUbXI4Oy5rAjU+CPooHpcyNV7Lct1yJ7JwKt7UhV+As+IklX0UO1e8j3Mr3kD/&#10;vGC0iA02FQ6ZJExNQzzwSGESWkR6o21EGHpGh7PQo5BFRccor+VWE8ZZVaOKzfWNGw+m8sOo6MGZ&#10;Ufhj4r3Y/eZ4nPr2eZz//U2cX/0eqk7QNZ7/G+VHfkflmV8pK3Ht6Cra3zpc2P4trq99F1ueHYAn&#10;W6aiTbg/8rzqoQVddddwkrgQH8Q2rANH/XrwYcrk36A+8+J6iG9wOy6d3M1v08R8p1j4p+iuT8N5&#10;aT/LQDPvUwFX9mM6Cdmfb49Bi1RmCp5Wrh0f5I1+zZLx0/T7sfql0XCuWoA/Z4/Ah8PboFmsG8+7&#10;i9/qhZigRph8XzssmjYMV/eSgR/+CWUnVvGZAqDlru3UykXGLNctsRAtPEppFkK11T9rv1wxFWmq&#10;Q0XhaxBqoVTo1XHNDXoJfy56B1t/+oR/Ww9T7xO7gcOam4zXaBSH62VM79HSfTixfA5e7JmIgUxR&#10;2hFBnVJCEe19J4ZmpZnC7hodhXtiqGiiOo/5sxYRM/NlU9lql5ai9beZ5de7PmJZiC/0bIofx7bH&#10;pWVzUbF5IQtnMZzHf+PnbEeV8zCfy1To2i6Unt9JdJDcXNyE68fX4txnk7FxQjcMjnFDcxau5jcZ&#10;HBeIFn71kK4atPp3wlGvvqnZ8lEFisfdWPfGJBxbNR9XVPBlO3GBOe/1y5tQdpb3rDiM0ssHsG/t&#10;p/h8ck/MfqgDon0YcphiqW09nW75wV7NMKVPId59pAfmjW6H9fMmYEb/YrTNjjKVRcHe9FZ09a3S&#10;ItA1NwQjGFo+e2kAQ8FPFrhcirbLWkJF1+4iZMVkG82mw4CUa45LkbpIrK7UuAMzi9HNiqaYFdQU&#10;l52a2YgPI0mwrrOtjGJIw1U+7RpfiM9TymYM4jQOUhmbnu+Gj3um4N5Ub7wzpAOGNYlCZxZC4yB/&#10;tKAL7RUbjl6aMSGcBI2sN04tU1S0qQv3amjm0JY7V4FkOe5mzJ2NS7++huUvD0fZkd9Y6H/TmezG&#10;5fO7UFl+FpUVZ1FRTuaqObEZQko3LsTRtydiWlEEpqUHY1KmP+6L9sbMxhH4pFUyOjHfj1C9eQOr&#10;KtW0dtW7GxkBDTH3nnzseG8snNs/R8WuhSjd+x3510+oPPsXSs/QW3B75q95mNgzgaGpoWnb9jJ1&#10;6HVN1WfzbObnUV54kHn7jMFt0SPRE72L4xDvUP7vZtJGkdA4f3fEMsVLC2yEflT26U1fsxzVmKFO&#10;Hxr4aOfTLjJmuW8q2LhwS7TPmnbKcuOWIi2Xa7E5dRPSADrVxFgGYhROI6iu6tR5pvnT5QnMtRKX&#10;a+F5mgjWYvDlxpUbZF/Zhut/TMfJtwZi6wcP49z6r7Hq2WHomxKC5sxbSyID0IOI7hEZTDYcgcbB&#10;AQhzuxPBRIbVlElGrupSKj2GeW3f5okoY6FfXr8AFad+x6ldy4gs9WTRvGBqCJCH0Xud5esfxuWV&#10;szGzSRDeJSnSaJGHE/0wNc2BR5lOfdE8Hit7ZKKg3r9N5wS1iqkbj4+Uxb8jGt6O+5ID8MWD7bDm&#10;tVH4Y+5I/Pz8AKx+Zwx+fWMkrm6Yj79efwi/vToGA5pFkz9QuY0awJ3ewHiFRnfzvnfA160Ocpl2&#10;FccFkIx6IyqQBFMzJaj+nrxD62zJmDULcjYZf5eCKByll7huJr+X92T5K1waYFXXjFkothTmQrdR&#10;tFBtiVG0ib9CpsUcDUK5j9A112lrxWvVc6shg4rmb5M7u+5hxWgh366bte5phQMajqzx2m4c+/1Z&#10;VGx8E7iwCZWHf8WKWYPRKdHfLAl8D9HcLcIXXSMCMDQ5Gve3isXOZW+hfaoDBWTFmXRtmo8kgiw2&#10;1Lce1iyaiUur5wMHlvOVtjK7I3nRivJmFga+B9/BqY4T1y8wlP6Jg7P74NHgBng+Kwz3hnrioRh/&#10;PBSp0Zn++L1rOv7okY1k9zqmk2CsJ1k/ka2OhN71qPT6tyPR43b0ygjGPVlBGNU2DdPva46neudg&#10;RLNwPN0/C29M7IWcyIZIofuPc1PDiJpQ61qD8hkOAtQ8SnRrDa0wHxnC7catW71K6jGbIEOXor09&#10;TRaiNUTyyWXWfPEcQ7RmRNJEgFI0FW7AU7sK9AZFW7+1zxYbsTYiTapklCjl2ce5NSnYJRacpo6y&#10;yVctMTGe+831Vr5n7sMXEkssI6LOH/4N5ccXM/dfy3fdhYM/z8H07iloTELWNFpDdkLQPdqBzpEO&#10;DE+KxBdP9cWJ7T8QNc8QdUEYnxKNJoHWxO0RgXfg2Or3+Ro7cfXQalw+vILuWctCqEFeIYUKpsGa&#10;CfSo/IvrXsWqron4uGks5qRH4pmUYIyNi0B7r7vxSnEU1vbJxXftc5FAUhZAZagveAhRHaw26gZU&#10;doO74Ull+zb4D5V0N8JJ1rICPZDleTt6x3vj3gRPFAfWRVGIN0polC1C/NAq1AepbvVNN6houuYY&#10;1eSR4KkFzR6FqZYvNYhI0aEe7ozrXohmaplJjtIqPBQlMYF4ZWxnlu82U+YGaGrscIVLy3Ubly0l&#10;14iFaLv1SQrkOUaRdLGGQGk/FW/ENggqvUqKpvKMO5RhyAikyBsVbSHYmojcGINBNxFWtgfX9n9L&#10;ZP3MU7X45y5sWTQJC0Z3QffkQLROIKLDA9A/xoFe8aEYmRKFldPHYOvcZ3F6xbt4655kfECGfH98&#10;ENLJxlvkRzAUbEa5CNfl/agkw9YkOGalOPEHQ1wsMogrf+P1QYmYlhCAmZmh6EvvMSY+BP2jgvFE&#10;qwyUfz0bjzaJQ/jttzGdakjyVR9R7h5w0J2q86AvlePJOO1p2rbVLYnu+K5/073XRxGVfR9Tp5mM&#10;vwPDPNEr1B+dQtzROcYPXaP80D7Ix5o2y9MHWeQWaVRiFBXuV/8ueFPhbqaly3LtqtI1E8MzTucF&#10;BSLV15tpZz38/O5kOI/9gaYJwVaMVmjid6r3z01diZgDa/5Ng2BLcdXiMoaafZZyjSEYhUp0nfJn&#10;KZwunm5Ei37UsD8pV+TLrjGz3KUZ3UFGXqF5q89p5vofUb7vQ4DE5XrlYVw6vsLUDI1pFYkRuYFY&#10;Mro9ZrROROcoHxT5uaNrogMdvevhrbFt6Ri24sOOiZiVF4bWgV7oXBRD49nFZynPZLqj9EbWrhBk&#10;vA23JqadwLXTy9Ex4nYUeLsjm4WtzvwZJDpZvm7oF+VAW89/oZCMPpyuWlNLqten0KWpMQwZI7LN&#10;DAUavnrXXVR6HXjXrwOf+ncj06chhiRG4PGMWLRjvG0X4ov2vHdzEqzmDney+kDkah4U5v69I/zR&#10;xt8TKVSmv9qxG/BeJHzqy+1N5Fv9t9U4o4EN7nTjHkgN9cYfn7+MNPc7ST69+I3qLyAQWV6zOo+2&#10;FP3PRopqMYqupXwXwq24TeMwblqKlkcQ8i/h8KqPyGj30Lr0MMV2occWKZ6oqjgFZ6kWASOJUAP6&#10;xd9xZdebuPrXbIJ7IUPANpRfPcJbHkXp2fW4rrWUV7+GHc91x6L7i3F/oi9Gp4ViWqt4nPyNMR0X&#10;cG7zF5id6cNjdPGNg1BxZQecRLGTlm36nxvPIgXLxfHdGWbKru5E6e6FaBFUBwl+DRDF1CzFxwfJ&#10;fj5IcndHCglQtp83GvtoZkMSIsVTKkDxWR0QAohmsWZ3DYCrW4fKvhuN1BeMSBerDqPbzSJKs6mk&#10;Al9PtAwOQhuHN4rJnJvTkB4kD+gcWB+5jNfTctMxhGEp27eR6QghRfvQU6i7rxRuYjXfRw02askL&#10;96Ib92+EJKaS0eQnkXym+JJmgbR4kjoeGKVZyjbiQq3ltoVuCRFqmLiUbP8t8mUrmkg1ipax6JgQ&#10;XYpjiz/k33IfFpIt5Vpi5hBTJcI1LXq2l+efMrVjztO/o2LLfFxb/Twu73iX7nsrz7cs0yzzX0Wj&#10;uLIVp39+FmtndcHmF4fg9zGtsHp0G1w3C4rxnNId+Lx3HsZnxaJZnDtf8xAN5RjfW9yCyjU1dtZv&#10;q/uTvMpB8oIfMTg/jChRbZpGajai0r0ZC93hc9ftdMF1WIiqS1eng0Z03fUQTpSpy5HIk4PH1EG/&#10;EZXtUe8ONCSi1b8skLm2+qQF1a2HeKZPBV5uaE0D6uDwQFFAA7QL9sY4GuWbTeLRtv5/cB9/j4x1&#10;IE/NrXLd6pVi+pjRfVOsvmR8B5FAnqNWvEhvL1Ph4lv3X0hl7BeozFQlhnmbHiYiRur8R+Xot9Jq&#10;Krs2su1Yq5XYrfzXUjx38DcVrjzY9AAlQsXIK4Xs63gsMwHLnp9hFa7Il5ZkUPOm4qFcivMod23C&#10;xl/nUnnrieYNuLDqDTjXz0HF+peY736LKi3Z52KRSr+M0rVGRflOM6F51cUddM07sPGbmQzze8zx&#10;iovr8M0T3fBITjByQ/+Dw5u+4rPVZCcLF5KV/rEQys6hnBZfceUAcPZPrH5jFB4i4dLCooFMeTTm&#10;Koqu0XQqZMGqv3YgFecnosStYb8kTzrXtx6JkvqF1b2LiKayqVwvIjqsUSODfvViSfDyRGOSpy5E&#10;8oBwf/RgXG7GNLBDkDfGJgTirbxoPJkWjbR6t6Nfcgwy+FzFaDfjui33rTROMw36GReuVEsdB8XO&#10;taKuhzU7sp8X/vphkSGchvuw7G67XilF8X8q0Kn1HcwBuWiJFG39FsJNkxcL0ulUWqL9WljT6m3o&#10;vHaYhUmkalqqSrnpCsxqkofpBTnY8vlnFvExhkQiRK+ggi6/vI+X7MTlXZ/g6I/TsebtsXhxdFu8&#10;OTYHl3Yv4D030wA2kJxv53Mu4Oivb2H5vIkoP7MVV68dgLOMCqrQeC2+jxYl0YfJoDTL7vkV+PXJ&#10;7igOuBOX9iw1711OD6U1QExfN773sW0/c3sEpYeW4NKWd1C6eDpGZgYiinl4gBiuu/qN0S1T1P9b&#10;sdhBBat3qEQD8aLpNtVrxZsK1jnqxSlUS9l+VL7mSZHb1UR16UzFOgU7MCohHBMSg/EA3XM75sIt&#10;yTPuoduelhmEsdH+yPGoi7D6InFEMQ1GnfjViVAexJP7vE26dZdpvAn3ZHbh74VUxuUEGmjTtHhE&#10;1v8Xzh87jkqnmi2F6nLcZlk5FUlFS5EWWq10y0K1rfRSXLt2kscY68Tm5P6uHXQRHbkHoY03JeoV&#10;F14b2hsvFTfB800zyIJLeJ1c5FUc3/4zf4sMXUTZ+U1U1ClcO7MBL9zXBAObhqNJtC+mPtSaet2A&#10;0nOr8NmwJHz0SGssmdAWGwZmY3KcB6+l0ZXzI5yq9NBSEPI0ChvqZaGaLRoIr730zRz0iqyHjUtm&#10;8RqmGjI2GYKJ0TTYC9tpdyuwasFIPNItCu/0zcUz7XOgWY7U8VDDXEwHfhd6NDmcCJCUrC65Gpul&#10;ec1kAEKyvUyg+9114Hk33TUVbZ17l1kJII3X9w8LxsSkMDxDZv8M0duH6VVrXw/G50YYGeOJ8UnB&#10;KGTo8K73byr49uo+33ZXYZNmUdlBHmqC1ZAlN8T5aqjvf5ATRZfN8FtVJeTS2xIcjNRGp7eZOcKo&#10;IKMoxV+54lsoWm67wnmOVnKKf0tRZcxHTxhkSLlWzVopTu3cgdmdm+HtZvl4vTAHb7fIwxdtGvN8&#10;ophGdXb5p9hJpU0qjEbVpfVU1D6UnduGnoXhyArzQ0FkIOY+0Zv7D+LUsidx/bsx2DG5I2YWBuDP&#10;wW3wWHQDoyi9t1YK0NoUFhnk80mqrl9cjRNLnsLF5dNx4cMn0Tnibiz56DE+n+eXHcaZvz/H+aN7&#10;+G0MAeW78Nen4zC0VSDyHPVxD9l7UZiHqU/WXCeaVlnu2Or+q6pO128qWYqVElWrpd8S7TfKpnI0&#10;+tGLitbfZgZBkjNNQ3lPVChGMwY/kezAI7FB6Ew0t1UuHOCJrlR2b+bX2W6M+cYr3GEMRvdtxHzc&#10;gwzct4EmqGtII2RIcKuDJ8cPQvmVo0ZnFfy+SjWkKJMwwJMOadRUOGM0FWlcNQvLKLoG0TeIIV1W&#10;fDV1qDICdQE2N2R8ZvzdybgwpSAXU4ty8HrzPHzWOhfLuuZj56B2vCVjvQbHUzGHRzTBJ1lewKk3&#10;sWFKR8zqkI3M0EZIDvVjXuiNGZ2zsO+Tqbi6aCCw5Wk4fxqFtRNLcK/PvzG9eRJOb2SOrZXRtVi4&#10;6Rynmjqmatd24OqqWZhVHIxXSiLxZusUDE3ywKkdX6KiXO79PCpO/I3fP3iB50vxO3H6wE94sm8e&#10;2sc50CTMlzGZbpsuUd2T7Lis9Mh0zWWB28qU1Fa8rRDt01ZDZMW+ZQwa3qO+2pqeOZEeom2QB7qH&#10;eqAPvzeXbjqLhpVN5p3FkJFBLxIipVLRmh/MHmrrzpxcfb+V0nnyve6u8y8c2fQ5v0nh01rgRksN&#10;GzEhUhmFSPFlHN+/AmYG/hoiJpGixbxlDWLeFqqtnFPxW2xVFmNZiul5WH4MSycMxaySbDzGmDym&#10;IAvPFGbgOyr6/Oiu2Du4Oa8lazbXVeC7Von4nAq7suxFTMzwZd7oh5JwBzLDmG7w44dlhWHt0AJU&#10;fjkU+HUsnBufxvXVT+CP8bkYGn8Xnu/TDGVHf0PZ6T/4GvuNu3ZepTXv/Ry/PdIEk1MD8VJOGN5o&#10;Fo9haWTdzrP8JOXuQr71zsZwmdKdOfQn06rFmN6vMVpE+iPSUz1GSW6YpphGERaqugZLgRKDWBea&#10;9dvkzxQpWvv8RdTksoVIMnVPbj14vjXhm9z5nQin0uLI4BOUh1OCGYPVh9zB35oWoxGPibG7iYhR&#10;NNhO+bmer/DR6N+3oV/HdFSeIPco208uzKzBxGKGJemFOhPj1sxQAsEHb46UoqlIkxpZYkZGGhRb&#10;KZYQbkiZCkc342+byQnJB378CJuH9sCq7iV4rnEGRhVkYlReBp4pysUnrYnmYc2x454mKNv8EznA&#10;ZZSf3I5302MwKSUKz+TG4tGMKAxJjEaP6BC0DQ9AO7rurnEhmNM4BvvHN0bFez1RuYGu98g8VPzy&#10;GCqWP4llj3dC+Y5PcPCXZ1Gxm4z6/Dqmz+vx+wv9Mb9JCJZ1ysKOHgX4qUsGlr1wL7+D6OU7a5y2&#10;k1xBsyWVl4n1Ewli/xU7sej5IWgT7YMYsmyHR0PG3gaMqw2ZYrmZGigz5kpKlTKFWrlqihRs4jNR&#10;HCAmTrcaqDpwD97HhWw3KtuTqZXxBjQCbb2Vgt19h7lWpM2TW03W6sH7aWs8BPdpMVEz6J2M27sR&#10;DSTQHX99PgXXT/5CmrEJWkvMpKrybEI2v00ZjYVmghAX8cKYllS0aqmkSFqDWQOilpu2kC4kyAhU&#10;SDpPSHbt43kL2hTisza5+LBlHmYQxePy0jA8JwXjKHNb5GDX4GY4NqgZKo+px+JJHJvSG8s7phLR&#10;aXgkKQRfts7ErKw4DIoNxcPp8RiZSoISH0JmGopD45qjckEvYOV4YO/LuL5vLiq2T8P2J0rwaJEv&#10;RjcOwoaX70fp7zNw7uepeLYkFD+0ScO+3gU42q8AO4e3xKFVr/Od6bb10caIlTrq/WmoplGGCGfG&#10;sOvHGRhcnGg66YXTfZqeo4ypcSRK0VSyRniYOcqIWLlhLymRyhBaPerWNWOZxYpN9SSZdvMAh5lL&#10;xUfINorjNRQfxmrj2nmt7e41VYYn76EKFs04ZO5LqU+Dcav7H3PfiIBGKE70xbfP9UfFjo9RcZgZ&#10;Q+k2guc49SfdKSNSxZTquPVdl3B6/69Y8s54RHv8D26rqlD1nxTIAqDiKgV7U6mgi6RMETUVkJAt&#10;16c4LlQI1aX4oG0xphVl4LWW+ZjTPAej05IxIj0FEzPj8Vx+Cha3JbLaZfAlTmPTlDa4+lonVH0z&#10;CtsHN8anxbG4NKkX1nbLxIIW8ZieEYxhUREYmRCBIbFRWD2yA67/9BBKvx+BqvXPoHz386ja/TJ/&#10;z8H8DtHMk2MwNd0bux5rgy/vyUTfGHd82y4Xe+7Jw6FeeVjF7dUNC8gN1NNDGYUVkkzFiansVyhh&#10;wZBgOo99h/7NoxDpcDFuEiINkDc9Tqlg9UGTsoVoKUds2FKyJe5Szl0kSlRKcIMGSPPxNLMbhSvG&#10;6hyDYutaDXQ3CqUBaOoLnwZ1iHQpl+dRPOtZJMyN53sxzdKMwrmRbvhwdGfM7ZeK63u+RNmFLcx+&#10;XKM0mAlZfcXkeSuY/pKLXNuDRPf/Q2P9Nw33biqaH10pFqv0x8BdLpv5MBUtlizoK5Wy6q8VB3Q+&#10;CZhSFebEb7QqwrNFeXi+IB/PlzTBvNGjsfv7xdj/5Ss4/tcyHHrzKVzbsgAXFwxBxZudUfrRPaj6&#10;dSSufz8aJ5k2fVnswJHHmmPXiMb4pVMqnkrUtJBpeDSNWyL0/OKxqPprEpyrHkXl5qm4vo5MfPFD&#10;2PJsRwwNb8BwEYN32yWatCQ/wB0T0qPxadMErKTC32gSjMskYqpNU6ag1X5MaBKijaJltNySpDkv&#10;rMGXr49C98IwxPgpjVI8bGD1OyOyYz2pcCrfRzktFWcUcVcdolWKlpJJoKhoLyJTjRshTLlyvD1J&#10;tiwXrlzYV6SOiO0DFnIAAP/0SURBVJablnhRqYq7DnoA09SpHJmx2IPI13GRQD8aQU5CCMZ0y8Ha&#10;Vx7C6Z9foNtejrJLu6hkVVCJGMtt8zf1Y5qQSw8iJ5Runt8R7qmhSJ5y3XYrkz6aCidSdbJ+V5Sd&#10;pHXs52/dTAiXK1dtC5me/qYhvDasJ6Y2ycXe5T/i0mmtfncFFXQbR3f8gvWDSjA1NxTfdU5F2bxe&#10;KH27O5XdFfh9HK7/zTjz5WAcXzwVleuZ51KhZTO64pd7CvBKhh9eyfXE+ZXz+dK7ULr9E1xZOwVX&#10;vhiEa290x7l53VC5dDwmpHhjYCJjeqQ3crzczRL/AxOi8UxyBN6mN3m1QxKcJ1Qpopo1LeDCbzSV&#10;OUolJfzbZBr83srTKGfu/tHUgWifG0Qy5sk0Rm2/DczyDY39fJFMhfuaemwKFe1JRcktu/Fvo2gp&#10;X0qkYoPqN0AW79HU2wOxbu50+TIAGYnLbQvhd4uANTCLrkU3cqcn0Fwq9Uni/kPDsFy8epMUJATi&#10;tVFtsf/zZ1F1cAlj8zpG1cMEnkAoV03+If0RjF/PfwwPtIhmCFKNmRZKYwro1kjplSxbrluWLtet&#10;eKx4RqZNNnvm5B/cnjEK1rHrdHO///Auz70I55UzuHzCmu7RalumkitcBIee4OCc4XiE8fbx5ECc&#10;erotri/og1OzCnH51U4o+34oTiwdwfTgOC4c+BXb5/bBkXcexMW/5sH5xkhUvD8SCx4dQKMh0Sg/&#10;AueRr3Dlo/uwf2Iejk8qQhk9RAevembV9iz/Rkhx+KADmftTydF4JScKL+ck4q2++SRqf9LS+T3G&#10;U5Go6DeVbClb4UchSR6KiHeqA99mDOuWjXDfhsx/65KQUWE0oOYOfzT29SJLVo5bh0yZ+TFFzNuN&#10;rtbEVSpG+bM3le9DdEfSUJLpBdK8PBHTkPeTcikG0TqPv1XzFuvpiSiiTuFBLV/u//mPSaXEtEP5&#10;zA550Vj6whCcXfYynMeXo+r8FpbbaXolK6208uUyXDi2Dk397zQr4GtVAm/POgxBzBTc79JC4adx&#10;WZ3XcAZOo2SillZu0fQLzDX30tqZnoi5Mh6o8UFrV1aRsaoTvlM9NlhAKijLPaoASXBYoOeXvIy3&#10;C2LxDN3wkdEtUDm/B67NbY/yeT1w+dsxLOttqFAFDNOf61DL1XZuj2PLV5MBpk9vPT0c5RpyokVR&#10;STw2fD4BpR/fiyNPF+HSd5NQQGWo2i9JTXoONzyYEokPclPweWEi5ubEYf6AAr7HAbo3KZghR/m+&#10;MULLa9nt5Jb7Vl0Av4fs/cNZg6joOtWK1nL/yURdFgs9mSw81csDyZ5EKveFEZFy4xK5cE8agRZS&#10;DWGqlOTnjiYOTSlNb8Bz4+jGg6lAB88LZGzWNoyKCFaLFPN0/zp3IJNp1bFFb8H7jv9r7qfuy93J&#10;ZXZ+ORWnV78J5/k1qCg/QEWftcKPQbNlwAvfnozWMRFMERvAnopaK+/4ut2J205uWozB+T5U5BmU&#10;mzyXORk/3lr0RG6BH19OssICsrqpnCLTY0xw0k2rH/GVbdx/nE5D+akIAa/jb6Vi6vL7aoY/VvbK&#10;xtVZXVD+6SDsn9YW5/9+h+dqtMI5viQR5hQHsJhxJd9D/dG03O6Zk1tosa7+yld30Pb+xqUN85lT&#10;T8e73WKR60c2SlYc5aOKFk88FBeK9wrSsbBJKt7IT8KJZa/xnjQgfpOWPqxU/zCjaCG6tqJpBOVS&#10;9Blc3f8jpg0rQqTvf+j25LqZKpGMqa46hG412d3Nmg/FR3Oi+JmRmgFKj0SiiNRgXtMhNc7MFJxJ&#10;t3tvUgz6Z8QgiW4/xcMNOUzVcr3dkOfVEPmUHHKBJpRu/j5YeF9nHJ07Cs6vpyPizv8hSWPK5lkX&#10;Q7tl4djPL+Hib29QPX9TB9aSz6osqlJjjQml59C2wBtJatqkFzEKVssat6o6vW1EtgNN/P7DD1b7&#10;sogWWbZBtGv6KLlkolcFfv3yXpbNTlxh/mYmQik/iIpSrbDK4zIQCRFaKVcv5n51FxYN6wAsm4n9&#10;L3fHVaY6KD9qlGq8hHE/ChP0AkYBalixcsIKFrq5H89BOX+XHeKH7aLQwK7vRI+AO9HUpy7CvbwR&#10;4eOFTL+6aN3wDszOjsOiwjTMaBpB+1DYcSnX8BAZosttm316NhWtxhg+q5LPxNXDuHj8NzTL8DRs&#10;N4AuVxUmIYyzGmobSdFE8Gm+/lRkQ6ZQDqK3nom9/lR2Vrj6sjmYkwcikQYwOCYED+WlIJ6IVWeG&#10;9gFeJJH+mEFjeDY1FK9mxWBhYSz+6lWCfRPvRem7j2NBSRxi//1/oPZtTyrtnqIo7P2CXEYjKy9u&#10;RZWaXJlJOEsJvEq15B3ktxxCp6a+DCdSMtk9PYrmONMsCuqZclur6GAURapHAhXNDzajCkzhC5VW&#10;L3+YleGJ6it0rWW7gQq6wys7qWgWPtGmlePl1tX65aRlSdHK68TKhZzfHm2Hczu+5W8WJJ+h+wrt&#10;UrRhjWL0LHTFdkMwtDS+MRZabcVJfgjRT4MCn1l5bQcufv8MxuYGo3GgO5WspfgbYECML94pScTM&#10;lACMj3DHjB6Mz1r72Y7BUrAMuZJIVliy95k4fdl091XFQ/nFvTi/+xu8PqUvogIbVHfICyMaY4jG&#10;FA9N+O6OOBKnRDLmJPeGaBbigyiPO2gEd6FPfDAGpQShD8u00LMhihhaejKTiCW6ohnPW9JIxkb6&#10;Y2ZMIEYz3DwdHYb5ObFYmB+Bj4qisax/IeakBiGV9/JjDFcr1XOj2+LkcoLkwM/E3zZcOsNwWUaQ&#10;Xd6Nv3+Zh8pjK7Dn73fhU+c2aCUetVfbiraaNxmjW6kjfEooLm9bYQpW7bamEkFuQVYuBaqLT9VJ&#10;nD+xmi50J8EqZO+mEo4QcVL0eXOuWe5e1+tvolb1ycd3rcXf383Dpf0kbVSkk/fTTDkmNNB4qugN&#10;VJUqZuw0BkBFl9Ng+HelGkxovdfOb0PZ2Y0oP7WGz12NjU+0Q/8ITyLHF1oEPNPrdqwbXoyLY5th&#10;U+8svJDlhzmDm6BMnfFFMKlU8Qmr8kcuWwoWS5VI4Ypxqj07g9ILTFsursfnswagdU4Ygk0Pzfpm&#10;3u6mAX7oHB2CVg5fxNSvg7YkgF2CAvFsbhwebRGD9iH1SD4DMC4uAF/3b4nWDe5AEpm2DCBCsVn5&#10;NY2jV5gfHox2YGCoH1rSkO4PC8KbGbF4vyARE6J8MLdNLjZ88jwcRHUGyeaipwfg+LKXgP1LUHX0&#10;d2a8G/iOq8mP1qDq5A/Y9+MMPDeqFdk10VxLuZ5Es0QKv61nXDh6JkRiVGIQtn3zHhVwCaVlJEiK&#10;Z/xtekoSededdBfXDjCM7qCit1Phu3Dtyn4WntBL5RkXqXhheQKNHqzQtVLc9RPmb4WECpKrShkB&#10;la7Oa0JRJd0ynEd5ntwpz2PsrjCkj2FA60cTxVUnluHS6nex+uXB+GNoYwxKCEO74ADEMYWYWhSL&#10;y0+X4MrMFjg7Kg+7+2WzsEL5zIN8LyqThOXSMRbQtW3kG4pvVhu6NRJFilb9wAWGCxr0tT04t+kr&#10;7P3mWQxonsg81JoHtKnDgU5Uas8QfzT39UM+nzslJRYjIoLwfFYo/pzQEgu7puCNwkgsKErGz13T&#10;Mbc4DmlSMMmW6XbE/LqJtx9a+QSgnacXujPGZxGxhYzVXcmUNQi/o6o4n5+Al4qDsXBsX8xk+ord&#10;S3Dm66nY/9VzuLj+QzrF1TjL1HNsuyi8NLoZ3p/WE95Es5872T4N0J6cTpPgqEFEctsTjBFd4iPQ&#10;LzkKP/Utwf6Nv7Dwya5JqKQ0s0I8UaUEHWotout2Xt2MK+cYK8pEzuRmpTAqlAp0ukiVOhZckydw&#10;XsQ5pmBCrRQstmhaWhR7hX4ev3BqI1/+gDEuZwWJhdIpeo2KC5tRduoPbPvhFVz4cSZ2vjsWfz/d&#10;G6vH9UCzQDeyWk8k+NXHV10zUDWnE5zzOuPK1EKUTizE5rGFBO5Gvs8V7N28DFWb34Zz28e4cGIF&#10;3/kIlc1nGyVbYUQGd12KvrgRVft+wh+vDseIjpnMRxuasVt5Pp7oTMPqFOyDHKJyRHw4ZqVHYKB3&#10;XWx4nLH184ex7f58rOmehqWt4/FHzzSs6tcUbenSg1jQiuNi6S29vdA3xA/Do/zwcGQoFV2XBnCn&#10;acKMqHsHSdzd6MCQ8WKvXHw1uicGZYfg91cfxB/P34/T38/BnlUfYO7odlgy9yFMub8p7imJQWzQ&#10;f6A5zXxpTKYBxKVcpXr2LIS3vVOSjO7RQehCxvpVh2y82DGDH894RVJlGuvVDFbBeHBJcWE/yhkj&#10;tEyuCIEIkty6aeB2WqTHMNwqdcQnMsV0hV7T0+GqIVjlpUd5nB6idA/J2h6y3WNwqkeIwgCVfZVG&#10;UaaJWM78gfKdi1C24xNsnt0Xm55ug83jmmPrw20xKi0IiYzLYR53I8enHhb3SYHz/X4o/3ggyj/q&#10;jYoZzXHq8VY4+uPLOL/1W7zaNw6/PJSD62tf5Sf9Sg+ym+8mVOt9SQhpXFWMedcv78Sxvz9iGPsc&#10;bz9Qgm6Z/oj116Km9VBMEtUtNIBo9kbrIG9MZ65+YNZD2PHsfaj66GFcfb0fDo7Ixc5+6VjbIxUr&#10;OiZjUXEYJmeGIc2dzJ1kLZ9krC1j9oTYSDwZF0JFB6IpCVdY/QYkUYytdZmX12MezJSqR7Qb7ksP&#10;QX+Gj/55QXjrkV74dFJ/DG4eibapXojz/RdCfG+nu76D7JrMWjMdkfW7qzmV8g9Ff9EsFQ+nx+L+&#10;hAi6i1Qq9iQVcRxXL2jJfTK60v1wnmPBX6Kll+6gyxaiLRJmBnQzjorIVLN0Nf6rgUQpViVRfeWY&#10;C/GMg7ymgmnSxb2/MBtYjcvHf+U9Dhj0aoBb1YUtqDi0HJfWf4x1Hz2GM0Txjhfvxa8PFmH1wFxs&#10;69cYX3fIZGE3QhRz2hiiYRxTlx8GZwC/Po3rPz3F1GsK9o0twA+dEjE8wwetgutgaLwnPuifiEsr&#10;niJ4yUWu06g0eFxpXAWzBhrZ9Qv0UBc34/cPx+PSmrewaf6jGFYSi2ivu5FCo+oe5okh5AS9wr0w&#10;ON4d2PcNsO0tYPWLpl7g3OOF2HNfMrbfm4n1XZjL5wTh65IoPJvmj04BPnTZ3ugc6I+hdPVTE8Lx&#10;YnIwHg/3QyFRGKWWMreGcNxVB953/YthwhMtvOshi6lVMslmemR9tE4KRkqIGxKCGzLTUDs5CRfJ&#10;nXqemGWPqFRPGol6s9RGtFmyQYr+pm0aPiiMx+ymCXi9Uz6WvzUVTn50GRnd9dJDpsPetd2f48LW&#10;T6nwdXTd+1HJdOvaGcZpolFpUqXae43rpoIVl0W2TKxmzDWxW/vIeF1hAKq+o8FUXNrMv/kMKtl5&#10;cgX2b/gMl9e9h7n3ZWPh+K54o3cuvuiXi2V9CrBzUAus6dMUw6J9zHCbcLrBXF83TCERejihEVY8&#10;2glH3p+AbdN64OHsABS5/QftQt1R4F8PY5pEYcvrfXB976c0XnV9ooLlgZTiMXM4f/xPcs+1OLBu&#10;AfX3LBY+0hFvDW2HpmGNkBTkjnyGiSl5kfigJBpfd07Dwu6pqFg0BqVfjsC1BQNx9PECHHowE3vu&#10;TcOme1Kx/p5MfNc8Bu/mhuE5plCDSbo6+nmjd2gQURyE52J98UleHF5NDEc7ErZkKi2VbDmCiAwg&#10;ecrluclkzjGqGeM2kIgN8awPzYmmnp6qllVTqQ8VbBSpBhEq1dS5u0Q1bxIdM4j+rlMW/uyWgreb&#10;hKG4wW3onRWCC0fXmqrAslNkzF88g5OLp+PkqjfI9tbi5J7ldN0kZRfJaIVQkSuxbaNMpWYiVPzN&#10;wjSuX3HZMGymbHLxZTQO5tLX5ba1qDbddiXvW7FzIZa8fD9WMDa+Nrw5Xh/eBWMLojGxIBavkWy9&#10;XxyLIURTKmOmZjVQF9f8YD8MyojArLYp2MU8Uz053xndA2EsvLCGd2JYbhS6xvrh6c4ZcG56j4rd&#10;a7ofWUssXsTpo/Qg5zfx1Vfj2t5F+GHWYJxYOB0zGZtHNk1CKsOC3Ham7914vkUcTkwfiNNTeqHi&#10;7REMFQNx5eWOKH2uBY0wFX90iMDqjvH4uWUkfu1IRBfH4M3scEyKD8SQMH90JVPvHuiLx8jaX0gM&#10;xvz0MLyfFYvhNMT+we4YGRuGNt6eiCBxU9VpSL074HfXHXTnRCgVpwYOiaas9DNVr1QkiZcUadag&#10;vNvqlVJbTD28yxBue6c4GXsezMfxR3tj19evUjkkKLTyskO/4cKWz3Fx+Syc+PQRlK2eByfd1XW6&#10;twqRMKdqto7TXVv5p5iyGLup52YMluvXaEWr2pTKlms381OSpVeI3VLBql69uBWXN3yIyZ2isWBC&#10;VwxoHIzciIbI4senUalalr9NhA+KHXWRpHHE/FB1v/Wm245mLGueHIjZ/Urw+MBCDG6bhMQgxroG&#10;mr6xLtomB+Gpzs0wvGMa0/St5AcH+WyFFubmZPll5zbTOFaidOvHuLrudaybPxaz+hZgbKt0tCBZ&#10;SvRxR6TSNyr6qSah+HtUC1ye1Q/X5vaH89WeOEEkX3q4CY7cn409AzKwWkSsfSo+bBqDVzVzUZw/&#10;hgV5om+wP9OwALTx9cCAQG+MYx6tiefeTovBW1lxeIlE+OnYULQn+w6k8tzvvAOedONmEEAdKU1o&#10;tVyy6brE354kbu51b69ebLQRjUKdEnVObTRXI3p2biQOP90LE1PdqdivSLjkrtcxCf8R2z6dgC9H&#10;N8EvU9phz7ujcX79O7h68GdXikXywvimkRam9kquWrFZzZfKrWkspj6WhSpXf+GsiJdat8gBKo/h&#10;9LENqDi3CTjxB84vfxUPFYZieJsMZIV5sHA9zLqTmuMzmiw1jn+HU6kBZLiq3tOY5AC6M3XDVXNi&#10;LPf7aBir2+2mT1UQjznIYkN4TSTJSoDHbbh+6ieUHVlB170duLSFPOEbnN70Dr6c1Re7v5uBxfPG&#10;YWyXDHTIDEKO3sFdswvSbdKwUn3q45HGkfiWLvnIxA64MK0bLj7bEYdG5mNv/wys65GEH1vT82Qx&#10;7sY78GC4P+6PdKBPsDc6BniisTvjLF1tAt1yGu+ZR+nC/Hl0iA8edLhjHPPqgYEeyCah8qHCPOpQ&#10;2epJqkYSKlVt3WoS1W8ztot/67jb3f8xSm5wFxXO69woNhFrePcdFtKpaLn120alRWFydgS2vzOR&#10;ituFywdX4dAf83F+xcv4fXYfLJ7QAZ8OKsSmOUNxbd18lG/9COW7vmJm9BecVLjQrxYoq2FDcVkp&#10;FBFLEidDuHpRMwqomk59sA+iXEhmDl51lko+tx7LXxmFDyZ1Rb9m8UgKaIhIstwQMwFNfYRriAnj&#10;cIavD122l1nm1yzkSQKiCdTVod1YuNaUoDsz0y/yt5Qc6NYIPqZWqwEL4H8wbkgh/vhwAjZ8MRGr&#10;P3sYr01qjV6tAtA4sSFyo70Z9/6FSB8aT8M74E9UqXuPJoD1rlcHWkWnR6QX5pKcbXqwLU5O7IG9&#10;o9oyhcrAYsbiuam+mEM3PTLWH61J3PI96lGxdyGx/u2I5Xuq8SKAhW2qJ1nwfrxvOF1ztsZJNfwP&#10;DeFOZDS4HSFEqNDcqA4RzfPlfqW8RnfejoZ1brfav43SLaVKkVKoxI1iI1qjOqRgs99WtGm5MaI4&#10;qnxS8VVxVlWTdi2SS1QvrMYKI3YLl1q8LDFt2qri1FirKqsiwqqUkLhqohQa1HuU55lWMolazGqL&#10;vd9UTyon17vptyo/LKn9XEt0fs272t9Ve5/ZT7FaffiOIpKlR3D1/BbeYgsO0LNs+mgi5t3fGs91&#10;KMDTzbPxdHE2Jhdl4+EmKXioZQpmjWiFZW+Pw/7fVG+/naR0KypKj5GrWHXz1jPt8rG/yf4efb8q&#10;Z/QNLC+KdZxbc1zvqOtrl419zj/vdfO31RaVmVVu2qrqV+WoY657Vt/jxns5y+lxnUdQfm4LvTuJ&#10;65W/cf3EjwT4O3Cum4Oydc9z93xUnF7M19nFe8lDu1JqjeA0PE3fqWeo0UjfIjuS/FMf1jkS6xqr&#10;TUKDLtVaSv0wOpQzypST01WV72NKvtM4maqzy/joH5jxL4Tz4OeMDN8Cx79F5cEv4Dy0iOn5UuC0&#10;Zl38AuVb3sGZX6bj+oY3cOKLx7F5ziCsmdoHf78wjCR9At4e1hqLHuuHR1omoVuKH1onBiA71AMJ&#10;dDpRPo3oANwQQdEEC5r6TNOUhnrVM9OfhXlpOhUvszRXKKmGmaeWvzW4QvO72pMmBZFXBvIabTWk&#10;S7Wt6mugKbrN+AGKqtttMU5LooYpihbH8WpU35pbvpGrK3ptYdYmp3ZbTcEKABaQbw1oG/A1YqqI&#10;XecYoPLvi+cPkaspFIvYypioKNPdjMoyStNzLG5mK/JGx3CjgdUA2gKo1Q5hHb9xn/0O+i3w1/y+&#10;Ubhf7Sh6fiV5YuUpVFz4G+e2f4mDv8whH+yAVwYUY1qrXBLtPLzQPBczSnIxqTATDxUnYmynVAJ6&#10;PPYuewmVJ1WrugcV144Q0Fb9i97HPKca0Nra7yvRO1j75KCsrf2+9vf8fwW0nmPvt8vOcoLGQTPh&#10;0TupIlKjqMxsI7yu+h3+IXI2LDM5Y1O5aZV9Kbl3lXMfwb2G9GYFVf4bufRaAzD191TCJUArs7a6&#10;Glo6McGBz77Rjm4U61vt3/a76bds7AKuXWWCVkmaV3GUVO8Iad5BOmFSxGubmRiuRSXl+rk/UHVm&#10;JV/lN5QfJYU89Rud0HISiKW4snchKra+j4o1b+Dowsex6aX7sOfVB7BmxmCc/nwGPhrbFU93yUG3&#10;SDcML0pCa0bfxhG+SA/2Mevpaeid+nBowitrTT1uvbn1buASAplgD/XR/EH1CWKyBgI90KeB6Uys&#10;SS1FJTU5lmYXt6ai9eAxgp6Zspmy1gCbQCVozfhJG8wU/W3aqARqshQxFXVIDub1ciahnh6mP6r2&#10;KeOujtB2ZKgBssQubG0tA1Ehy0CkrBpQ1xhjpZnQggmM6XogIMrrWp7XMjjrXjVKdhmTjt1grDVK&#10;t4z0Rqkx3Jp3N8PrZYw3nFf7nhKBQAYop8IooFZu5hjnNn6IXV9OxTsj2zGLzsHLbRvjtVb5eLlF&#10;LqYXZeJpytiiVPTOdmD2mNbY+9c8HF/7Ia6e2UjKSSqqe1Z/k57BZ930Pfb73vr9an+vxLX/fwO0&#10;OaahFfYQDAr3C7wqe1UJXb12glvlPtpn3dt+rtma9+R9qu/J6Kh+wQaQ0p8FLtWKlCuXqjrDx50y&#10;1LuSyXXpVU1ry/PMuQShOdf1naonldOsLpcbpaY8bDuz9lX/VrLO68V8rIFffLa2TuZ5qompsij/&#10;1bNbuWWiXqWqtx0op4OuurwRFcd/RcX+b1C++0tcWDYbhz95DH/N7I+vR7XG58Pb4LVeTTEiLxT3&#10;MhUZ0SwbbaODUBwZyJwrAMkOH8T5WbPXabXSCAJXUx9pQS5Ng1Sz8Ie76V0o0cDlCC9LNFdlLJNp&#10;9R+KIJhjfeuhX8umTDd8EeLuDj+B2IMU3YP5I8EsUWO4DWAb0N4GzNrHv9UPic5B82vIuUSYXNTd&#10;dEAzw0CZHzJCS5G1C9oGW03BWuCRomyR8izDrDEEGZdERlL7ftb1luHUNkwZkY65rv+HWNcagzIU&#10;m1He0FQ7ot0KFJbcat8NImNVm6nprLYfJw78gGsHf8Kvr43G9B6MzJ0L8ELLbLxEMM8qycJzzbLw&#10;WJNUjCTtHlwSjzkTOuHgytdwbvOnqDq/ydQDW4zDNtKbn29/S40BW+zFKkf7uCmn6ne0y6n2fbRf&#10;ZVy7HLWv9jk3PqdGV7WfU+t8Wy+uv8Wi1JZs5gEzjk911gQQI7ET5ym8n7EHl02YaC6HXeu56nNs&#10;3onPvMFebn6PG6X2ObWldhBQ1auaR50EuXq4VJn+VGfhLDtKtkVmqFl1Te+UnTi/63tc3PMtnFsX&#10;4vBXz2Lnu+Ow9Ilu+PD+FpjTNc9MQzk4MxLdk8PQMioI+SG+yAr2NaveJgRoXi8timqtxRWpxhU/&#10;AppbM68Z95s6AIIq0ofAJ5ijGck1fXQU8/sotzuQ6H0XmidF4K2J92Mgo3+TaB9EmM4NGiBAYHow&#10;3yagDfXm35La0Vlir70hUNv7BH5dI1pvOwLVjWvuMhegJTKmWxW0ffxW+yi2QfxDbK9vK0pK1n51&#10;IVbfNP2ufR87kttG7XrWf7u/ueaf+yxDuzXQbVEaoHlMtdhI6cUduHb6T1zesxhL547HZ4/2xSt9&#10;m+OF9nl4pjgLTzRNw+ME8uj8ZAzKS0a/prF4tH8e/lj4BJ3AYgb6rXy26PaN4LQM/MYyrW2k/wSz&#10;6/1c31uTY9e8t3W8NqC1r8bY7Xvp3vZv63kqj5ue81/EAJr3reRzrPHudFSizYy2qnswU2XoXqTj&#10;apm039N6jr6Jx8y7aViXzrWCQA2jq/3NttjPt97Xdna1zzH9BqpFx3k/MSzVvDoZudWKSsZw7fxW&#10;0vCtOLPnR1zZ/wOc+75H6dr3sOTp7tj6xihsenUMXu9XhMeKk3FvShi6J4WhWYQ/weyHDIcXkgnk&#10;OD8C0yWqrIuiRBLM4X6NjET4CchaRpMRmlG24V23I6j+f9CNadkH8+bh75U/sXi248yWRdjy+TR8&#10;8kgv9MsJQ6KDeTRpuVlIgBFVy2Spz70N5tqA/if1ZnSmIzBj9EXjRbOZN5t82rVf8v8D0DVgqb2v&#10;WowSb2GAFKPY6oog3ccynOpzXAZabcTVxyzjsWm09t1Mq40jqHWdvd8+/2bRcyuUG1bKUEktDX08&#10;AufR37H1m5koZy49viQaT7fMxaPFORhbkIpReQkYkhWLHhkxaJcSiOkj2uHb10fg+ObPTMMbNBbf&#10;ZYCafMmivBZwb1WetY/VnMP3qwXW6m/6XwFN+S9603tIBCJr33/R2w2i82qAaQmv599MWil0xpqa&#10;xuiSx8zEFnxP+zzVTegeBsz6ButbLTCrTCxw2+948zvZ5WKLnIYROQnXNabPqpyXKuJIxyvLT5nm&#10;EzPUoJyUW/1hrmluoz04ufFjVO36GpXrF2DXgsewcd4YvDeyLR5pnoAHsmPQLcqBTjHBKAnzRx4B&#10;nRbggSR/d8QRqLEUgVlROoYiEAvA6odqIjTPc/jUgVuD23Du3F6+k+b90Tuy7Exb336+z1Yc+eVV&#10;vPVIe3TJD0C0oy6j6t0EYl0z4FajsALcCcpaFWH/qBSjqMJMy8IIwLaYeRVcv2tXjhHQKtRbG4Ul&#10;rgKXYd0CrNX7q8V1LwM2/S3Dq22YUooMQCJ6p0hgj8J2nWeuJSjNuTcq2TJS19/muAxBYhu3S8x9&#10;/inmmXy25hA28w2rh9ql/dTDJuz/+UUseeFePNk5HfdnxGJkfgZGMDKPyE1A/7QY9MhNQpe8SCyc&#10;/RDWfzkFJ7YsNC3qpnJNRqd3qvVuGrpovaO+VYYtkUO6ggr1cWVuW1pKQ6x+N5WBk781O5hqelkG&#10;pkWA15h5JXieypBAMaAy58t56dk0ckYsq3sHQcNnQLXOldZsMybimTK1zreuE1gEWILDgE3vrHe3&#10;IqmAba23Y0XDap1J7O+r1pOu0Tm8Rsf5fqYSzjgHHZPDExhtu3IJr6+xD1fZmWv0vrpeztf62ypX&#10;651EtcvUe5HpjoaUlF7ahYqLm3Hl0HI4T63Emb8X4sK6D3D5z3k4vuR5/DCtH75+qg9GFUdiWF4U&#10;eieFo1tMGDpFBaNZsD9yA30IaE8kObwQz20882fl0JruP1J5Myl2KKl3mG8DRPh7ItS/PjLSg3Do&#10;0N98L+lB701bNnNUszz4bue3fYej697HfW0jkBXjbha/ClUNOWm3JhlXJZiWsbOBa/LnWr8FbEOv&#10;XZVnmuZX6x7XBrIqw0yFmJH6AnTtAhYYXEZzs5hCrw1Me78ttaLGDVLr3Fpig9DQOypfwwBlwOa4&#10;UbKMRAZjGY11jYxQhq5j/NsIC9PUouu+Os/1Ha53sqLcLd7LGA89PCP09asHsOyDp3Bk2cuYOSgX&#10;z/RuglGk2iOyEw2YB6REoFdKFDqkhKN70xhMHdUWu395CVeP/UpDYjTQKAMbRHw3vb8claZVsKZW&#10;sL5XNcFqKtP4GQ3GltJNHm+MVwbL64xx6DqBn0AwNFWVTWoW4nksIwGlvOIsy+wMn6O+UHQo6vxW&#10;fpy+QENYrD5d6kbjrDzDfFj3sMpNC3ooP9Y8YKrAVCcBa5ipKjEtsJt34TMkxkkZJyHQ81nGEYry&#10;6l0FMAHaArUVyXmu+U61IJC5UCxgSh/SkUQ6Fbh5vhFdqzLSs1zNX+a7VSYSqwx0rqHZzOudioLq&#10;i3ZlH4t9D66eWoPTO77Gpd1fwnngW1CZOPnb69i9cBJ+e2U4Xh7SDE91y8WIomR0TQhBWwK5ZUQg&#10;ikNIt4N8kBngjRRG4kR/b8Qb8UQCc+k41XQTzJq8LczX06LbfqTMfv/Bp5+8xHdyjS8XmGlXSlXk&#10;dExla+V2rPryKRQkBSI5yFodINhbuS+pt2cja0YFRl+zGLhArMjsitAG7BTlyWZ9TVFuI9xP0RRZ&#10;poacW/ObdFvLQtWK0BZo/qsYMAsMLmD/47jkJtDUPr9amZYYQAvAor4SAwYZkQzFBQADZgn/NsDV&#10;fgvURvR3LbnhO8z1/+V9BGYauWrjr1zYi4qzf+PC1s+x/pMn8FCLMExok4rRjRPxMCPyIwVpeDAn&#10;HoMzY9EtKRSDWiRh+kPtsP6racCxFQyKO/j+BASN0kQm3t8wDkLyOqFzXfRTzyUFtaLgaVRePYGL&#10;h/8k7jWGTOCzvt+ATkAWAEnbLSqve6vyh+/Lb1P3aQNwAtGpDpaVWlZpL8qv7iUjPmWAUKFuUgSo&#10;DN/UDguINDpFfctJ2kCh4VGctVouLMfCc4wuBDSdzzSCwCzX/VUJZaK23ld6dQGT11n6u4iK0qO4&#10;fHEPrl3ez3uqlltg5L2qRQ5BTqJ2y4D0Zx237q37Wu9qOV8L1Gpl0XdWXj7ASw5avXbPbTSrGZQd&#10;WoLrB77BxT9ex4fj22Lx1L6Y2DYSM/o1wSAyq14ZkWiXEIbiSAeyHJ7IdBDIjMxaWssIwStJDPBC&#10;Aul3XKAnYnhetGq7fX249SOw3Qm6/4t350/ie6kuSO8lm61tl3xPdWM/txzPT2iNzMi7kUFar1rx&#10;IC9GV1FoRmnN9qh2aEOxXWJTbhvQBrQEsMCsvy1QW6KmLomieJDycoqZjOhmsNWIwOEq5OpIaIuM&#10;90ZQWR8lJdvg+W/C83luZflFbFz9C3ZuWIFKTUZIY1Rk06oL1soLfKahbvaz7WdYUvtdb/77n4AW&#10;kHVM1yoC0DDUdqyezJf+xgdU/gePdsWsvkV4tDABzxan4sXmuXiCoH4wPx7DuO2aziidGYhHB+SZ&#10;NVGuHfmFtyNdN81CNHreu8K8P5+nXNPkm1Y+6eSzywmOClPBdASX9n2Fy4e+4/M1YQHfS4A3eSdF&#10;7y5nx/M1pNsaA8G/dY6piGLUozO4tOkdHP/6Sez5ZjIuHviB+xWdVV6u7yQgTVSmw9ToY6eit/pD&#10;QjXW/H4DQt1XgGGZEGAaDmeiNd9T4LSASlFHIOmN50snlpPWOwp4BCwN24iJ0GdQRlCXq6OvC9AW&#10;IGs5ErIU0/1f9zfAtXRo61Fbi/5bDsA0MWr8oyrAKrRM2lZcO/4nyk//CZxdA5z8Hee3f4GLf87H&#10;8aWzsWX+BGxd8BSe6JqGftkh6JYejdYJUQSwL1II1JQgTyQHCryMxqLXjMhanjRRU6g6SLv5dxyP&#10;xSlaE/gJgd4EN/NmzzqY9FhfpkwqH9qwU/rV5Iy0WTrgcrGuihMs0u04vf0TPDuqGZJD6iKK0Tmc&#10;0dladFErdtU1oBYYbRFIRbcNwPlb+0zlm5qmTDS2QG4DWufYDsDumOICdG2Dv5UI0CzkGwBtiyty&#10;usRE15vOMTTy5n0yNKeMW/STBurqmKEoVMHjmpLVWqCB1/K3dZ31DPudLEOwcqyqChlKjUFUA9p1&#10;fs0xeVNNziFKSOO4uhulJ5Zj06IpeGlQEaa0ysLsFjl4g2B+u3kOZhWlo3+iAx1ig1AcH4x2+RGY&#10;M7EHtiyZia2/vk6b3oPSCweIydO8vzpxWNGLYdhIpfJffoNGm1sTfZxH2bk/8cWMXnjvmR7Ek+Ys&#10;dn2jeWd+swvYVp6qMuH38beGOcJ5DPt+fgtfj2uHpcMb47O+Cdj11WR+w6/85AO8h/JL0WNFab2L&#10;oqHGrqrpic6jnA6ITki03KLUKmOBlvcWVSaQrcFSp0x/XfWCU9OV1RtMaYDK+xodhNVhxQakeQaj&#10;eFnZaf6t+7Kcuc8GsHEwZp/uoX1WFLYovt5BulI58DzqS1MOCtDWAC99B9MDTetbIcd/HOWMzBWn&#10;1+IqI/O1Q3Ssx5Zh7/czsWXBo9gy72F8M7EnXhrSAsNbp6JbZiSax4YiKzgQqUH+BrixAW5IIqC1&#10;EolodpK/L4FMACsqk1bH+Xoj0c8fyZQUUvLY4HpoXRKHPbtX8z0r+A2k15XWbKvWKnEEtnFctCmm&#10;URVnNmDbLy8S0C2RGtaQjkPrGTdEjHdDRBLUIcyhAz20eqoW7SLAXU1XtQEt0OqYFvayFt+0ltFV&#10;5xJ7WkP91ozt+u2qFLMMvrbYxl9bzDG74G8lrmttymlN4mXPLflPQBtwyvBrick9WChmom/dS4Zu&#10;os2tRIC2ft/wjrcQ67hlQDI2GZ4ZqV92mHa/Hld2fo5lb4zGs91zMKV5Ol4szMCnnUrwQYtsvN48&#10;E+Myo9E+PgT5MaEoTgtHj+JIfDRtAHb99Bp1u5d4IO1l/lpJsFVd1+poBE3lIX4T71/FXKpsD4OU&#10;hqLswfXjv+Or6YMwoWUMXnyoE4/TABQh+Z5WJZOikUWPrQglY9bgMImGnR7nJ+00UxY7ty3AocXP&#10;WBOanPyD9zlZE/lUjsZx6Tepd9kBXNuyHN+OHoZFFHJ+3ld5uCsiU5SfajZf5b2akM2pKSn4PI1Z&#10;NoAyzuIySgVeOicNcLdqr6ULla/lQKzabcuR24zKthOLQVjOuFq0X85b6RaP2fo06QfvL9peyZxZ&#10;vcXM7P1lR3Dt7Dam9Bux9ac3WCwrcW3nl9j35bPY+fFEbH5nAt4a3Q7DmsWjWawv8kK9Tc+vtOAA&#10;UmlvxDL6xpJSJ9pUO8AHqYEOJJJ+a5LzeBO5fbmfIOe5SSEe6NYpB6Wlel99g9jjdb5fFW2Vzsfo&#10;Ts5IdqwgdRoVFzdi+w8v4IMZg1GcGoSccD8URPkjN9gXad58hrc6rfiYlfjUbdQGtB1xBWj9rcis&#10;9a9NzzAfLwLc6mGmY5pvxY7ucgyqMLsloCWmUA29Eqj0srWA81+BbSnSBvONov21pPp++s3j3Mpz&#10;V5STrpVpEhxRGr6Lua+eKbnREOz3sYzm5m8QwCX2+QKzIoUMjkYiw9XoyfNrcOj3ufh8xn0Y2zwe&#10;T7ZIx8uM0G8WZ5oI/Toj9FNZMejB6Nw4MgRZkYFolhSIeWO64fsxXbDquSE48dtbuL7/O5Tu+JTb&#10;Rbi+70t8OqYFzv35Nn9/i1PLX8WB72dh/XtP4rGOaSgOrYfOOSE4dXCL9W56d0VkfqvoenVNtCrQ&#10;6HRQSoeh7o5XtuLImo9wdMVbeHtEMX54rg82vj8WJ5fPxbVTq1F6Sr3WSEeZu15nlK26oqFQh6wl&#10;jCt249SyBXizqABvt2mGa+u+Y4azluW8jVFwH/Nx5qOVvK6M19AxoUK/dxJjBE7FPkadI9wvYAtg&#10;irB8bwFTRixKTpBbtdGW07T0o+O0FenD2IzrN4/pHnakNnoyZcDf+u7qY9IVHVS5wHwcTubMFZf3&#10;Mn+mc7y0GftXvYuDK97EhT/ewv6vnsXvc4bh1xeGYsa9TTGgCaNynAOZjK454Q6khRCgBGo0o6+a&#10;oWIEbAI4PphRWSBmdE4M8kNSsD+F+wPdeYwg8rsTj4wbaNZgMbbDbzBgvl5JByed2d+mFIu6I+tU&#10;f/Oyk79g03dT8diAfDqS+qT6fmgaHoxmEcHId/gjzVfOgjSedF99vavptAvQVlOVpiclTSegBfoQ&#10;L/VOUx/x+ojwd2NEvoPH70KYt/qbu5v73FTLLakp/BvBbCnIgMh4IwHxv4kLxLc85pLqe+tv+1wZ&#10;gCKU8jF6fB633sUGtA1SS2xAW2J5fovSKVpY4L3x22Q8Mj4BWrnYYdK1n7Hnx9l4a3wPPNY6HZMK&#10;U/B80xS8VpSFN0py8GpRBp7KjUfv+CA0jQhAVkQgDSQAbWN88UzzVLzTMQ+bn7gHx+b0wYk3B6J0&#10;wUiUf/IE3ikMwvfdc7FjUj98M6YNRrcMR1F4PZSEeaNxjBeWL5nPdxRtUxlU8p1YBpQqlptm4LRG&#10;FR9H1Zl1KN/0IY4smogVk7th87R78fWEXnizd1NMaZ9i2lW/fWoATq94Hzu+nIbjzO2rTv2KqnMr&#10;cZV5etnZ5bh8ZCl+mT8e0+8pRB9Gq/6RvljxwijgxBKc3/YuMfQ7i2UV/16KS2veJ2WdhNPL30XZ&#10;xVXY9+vz2PjpEzj9w6u4su0LlB75mUFKK0BrbgTpSmUtGk52JRCSGWiCDM0mquPVNuPa2rqrAbSl&#10;G7MVoJmr6z5iAuoroMrBSicjHh1O1ZVd9B27sXbpm6g6+yeubF+E/d9Mx+5PnsJyAnnZiyMwe3BL&#10;dM8KRQYpbnZoIDJDgxmd/Zg3E7AO5sbq0kmJJpgSgwKQSKCbqBzkiwSeF+vwQLhfHYT4/1/cP6QV&#10;9u2jkzQgln1qVlHRa21dNq7KT+mu0sn3pa0yjTu443us+vQxvDW5O5onN+Kz6yODuXteoD+KwkK4&#10;DUKcjy8iSKdDGFUDBWC3OwnkuxmZXZ1H3BR1rb7g2opyazazUJ87UZzij3G9izFxcDtkhTdAfEAD&#10;xKiN3KrlltFbHtXyngL0zZGXH8T9NcKPMx9TWyyKpQ833sqIfb3ueav7usR+bm0xQNZxbm913Jbq&#10;81TgMpybwWydZxmUjinPITWU57+8B+WHfsK+H17E8wNK8EzHxniicSJmFafiJQJ6DmVqfhLGpseg&#10;S3QAGof7E9AOZEcFokmMA10TgvEgI/dHbTOw9r5CrB3SDN92y8as/FhMzInHEwVJmJgfh2EZ4Wgd&#10;4YdWiZFI8q6DN2Y9ynfSP1FYK0WxDN1lOHxfTdt3nUZcduAH7P9wPL7ol46PO6dhfstEzClJwlMF&#10;8bx3LJ7rkIb74hvi8eIofDmhB+YNKcHADE/0TPXAgLxAdIyqh/ZUescYb7SJCUCruBDckxqOx4oS&#10;MDrbH8+0T8TzZA1fDe+ALwc2xfTicHTx+x883TYLbw9riTkd4jC/fTT+fqwbtk7tgXPfPYGybR/i&#10;2sFfCUDSf4LXRFJTxip/1ROwfAXoah3Y9lUj0ocNaou2C8RKNXQ9r1Mtf7mavJhqKK3RtAtnmb+e&#10;+wM4vgwnVszD9WO/Yc3cMVj32hjMu78lnh9YzAhYD/mhngSQD4EcgPSQAEOnkwioeObHcQSsQB3r&#10;L3rNCElgxzq8mDt7kdLehQCv2zBtylAC1Fqwwumks6KO1LTKFzH7rK3tfFUZJjvkb7XWUGco34w9&#10;K15Ch8y6yImuT/regFGaToUUPtUvgHm0N4I0st+jLql2IzgYif09CWYP5cONmA/XZTRugDAvdWLx&#10;hJa6D1B3Ukc9dGWq9txDLbH12xdQvn8Zlrz9FHq3S4V33f8xFXk3RWi9mAtkN4llaLbcDGYL0EbM&#10;+bcAtAtY1jNqQGik9rF/nKO/7feT0VvHrehd6x5GtK/2+fY31ey3aBy9fukJOK/sRikB/df7j+Gl&#10;wS3weLNUTClJx/Ok2c83ycD0pll4JCsRAxNC0TKC+U+YPz1+ADJCSeX4u1gLYqZGYXbLbKwf0Q0f&#10;Nk/B5LQwjM2Kw4hc9ROOQo9EB43MHXlRbnh0eGeUXhINPkuDPc3ofNUYijFgE9nkcFSO3Mdzyq7S&#10;kE//hp3vjMIXfXLxbst0zClIwNPM46fkxWNaQTKmUiYXpGAa8/6XW2fj5VZpmJQRjGdzozAjLwav&#10;FKXh5ZI8PJ7B90mOR7fEaAxMS8DIjAQ8lBGLocmRGJoUjz5hgbgn2t8sjNkzPgKD0xPNYigL2+dh&#10;WddcLOmShu/6Z2Hlsx1xbu2rzNl/QtnljaTCB2jQastm2ZrKPJa1qLiJvnKelljgtkV6sPYZ5yrH&#10;Bs0xpnqI/XBeImU9tQFXzzI6OneZpe2rTvwB5/FfsXPxizj+y6vY+MGj2PTe41j2/AN4mUD+gKxl&#10;Yo+maJcUhOwgL+opkDTbHykEUpIjgOKPBII2ntE4geCOJbiMENxagjg88HY8eH9rHDq0hu9EcPI7&#10;qipJq1XxxYisqaAtx6t/lXxn2+blhOmcjF1p1qXtOL9nEVZ9MgEDW0UgLbS+GX4Z7eeLaF/1+fZA&#10;iGc9OLwpXlpJh9SaEVkz/ykyqxnK6t9NKu3DCE4wOzzpGKjTSXTYKwjkk5s+R+XV7TQXph5le3By&#10;1w/oXBJK6v1v3FYTdS25dQWWLTeD2P6o/3Ze7X03R3mJfezm/RL7PfSbBkCxlkSwcuYb39P1PCrB&#10;tG0b4NtgrgV23UtRoPIiyq8cxNVzG3Hg93n4+9PJmNiWYGyWhpklmXihWIDOxIySAoxMj0eXuCAU&#10;hPsiI4xCQKfTULJJvZtEBaOE0iFWC5QHol+sP3okONCB9LxdYjjap4SjW0EURnfNxr6V7+Dw5k9R&#10;cU1TLmsggTpI6H30fRaY5XTsb9Aoo7JLu3Fl7w849PVU/PF0L7zbPgMvNU7GSyXZeK5JKiZlx2N8&#10;ejQm8B2n5jF6N8vCona5+KVrU/zSIQc/t8vAJ41j8CZZwlQ6mfuTIvh+keiTGINeCRHonhiGzslk&#10;D3FhaB8bjaIoOq5Y/o4KwgOZcXi+JAG/DGyMVfc3xqn3JmDPgokoO/YjKg7/gOsX1jISqQ1elX/q&#10;WEOgymkqkpnc2gK0PZWJxY5qIrV+KzI7nWpjV638eVRe24fty9+D89wqVJz7GSdZXmV7+bzjK3Bl&#10;99c4vf4d7F88G0uf64/FU/ri19kP4s0RHTGpSx7uaxKLgXTGBZF+SFN0DgkimEmpHarg8iG9dlAE&#10;aqviK44Aj+axiIC7kJvpgwUfPIVz5wgSfodZlI95cgW3isBOOSr+qqwSuBmh5XSN45XoXH0Tv6/q&#10;BD91HdYsnor3Z/ZF+ywfRLr/B7GaRpuUONRHlFm9xCiMxFqwVjmyg1TZjGcmrQ7gMVV2qZIshHlz&#10;AKl40+wQTH6kKw5uWcSMhOmOU/0BWF7q0FR6EMe2LsWVs5swmCzuNis/tg1Lohd0vXC1ECySaqDe&#10;LPqwGrGarmruYzXLSGo9y4h1/EYgu8Scr+PcugBtVRbpmMR1rRG+g0TRwVxnGYyAreutCG0BWp60&#10;gtHPrEN6fq2ZwP7zKQPwXKc8zGiRhRcK0zGrSRpmFGQyd07DYBq+onN2BOkS8620UD/kRAahMCYc&#10;reKj0S4hGm0TYtEyPgbNosO4PwhNeH4zArpNTiwef6A9PnvxQT5rDYPWJjhLqRAqw8rz9U3csqxq&#10;WI3eU+8vENDQNWHiwR+w4bWh+HxgPl5rlYknCLZxKdEYlRqNYWmRuD81BqOTYzCTrOCjFhn4ojAe&#10;v7ZKx18dc/F163RMz47CyJRI9IwNQhc6n27RoWjPb2gZ7SDLCELj2BAURYSgSWQImkYEoXMSozaZ&#10;x5LxPXHog0dwbftCUsnNfE+1uTOv19yBmopNo8xkVKbt2hWJGZmtzhaXDGANnTbfKl24RHrgd1vt&#10;0FaklnFWOg/RYDfQF6zC1Y0f4OOxnVCx61sWy9/Y8smjOPvji/jysT744rGeWDp9CH5+cRwGN4lG&#10;/yaJ6JAehSb8ntQgH9JrP4I3kDTaj8BVpZeXaUeOJ5hVCZUeFYLoQHeEMlfu2iEeRw//zPfgexuW&#10;ITuqHYFtG3Plz4zOtj1pv0mZeJ2CxNULu0m0/sb1o9/i7cfbontyfbSL9kRhmB9zeg/E+KhdWZMc&#10;EKyebqbmWhHa4VHfADiQYNYECerWGejugVBG55wkPzz7RE/sWP0By2ULn8lU0SxOqNxdOGD5qvn1&#10;+lkcO2yWM7sxghlxvXDNMQHG9XE3iHKJmvXiLWCpcspSYPWHG6DZ95LoGRLX3/Zza0v187mt3mcL&#10;n/2Pe2pfKQtWnp/KMfTVNiTX9QYol+HUlLXXdqL06C9Y/fEkzBxQiCdL0vB8cbbJnWeTvk4tSGfu&#10;HItecaE0dj+kh/rQ4/uYBXqzwh0oYiRrGRuB1pQ2cYzGSVFozcjXNikabRj5uuREYVi3HKz+5U0+&#10;k4ZafgjOCqvgDR01ZSRjluHrHVV29reSiZjec1LWURr5epz+YSa+uLcxpjDajkmLxZjMeIxLT8CI&#10;1HgMTUzAg0mJmMi/5zXPxLeMzqu65mNtz6ZY2CYDj6aH8zvC0I6g7cE8vltMiOnDXBxG5xMeijxK&#10;4/Bgfmcg2mhy0MgAPJSVgHXvzSKQNTSU72zASgMy0YsAVN+BKu4zjpPfYuizIjPFAENlrf2KXnKk&#10;dmuEAM3f5hpd63IApO0VpYcYmddh9/K5OLzsdfrjTbh06Dvs+34alk7uhd/nPISFEwfi44n34onu&#10;BehfEI1OGZEoJDvK53urGUq11ar0ivT3YiT2tWqzTUWYp4nMypdTwv0QH9YQD4/qhAN7f7a+jTZi&#10;sSPGYldHEStXVt96RWX1+pPN2yMFBWTVf1j2rqY1NQ1eP7MSVXs/xolvHsHbfZPwYodUDEkIQIcw&#10;b2T7NyLtJo0mlTZDH0W5KVpTQYBW5FaNtfJmDQCJC6qPZ0izVy55ESePrebz1QwpJsd3UiUcc3cT&#10;PFW2dChiRf+9Y4kBjsQFFsk/AC2RJ5MxyoNpoSzLW9WAqQbQVo4luQnktZ9b/Xz7Gp1r/13rmluI&#10;nmeNMrKbGARsGVQNDbfaXNWPeieOr3kf7z/WBaOKovBMsxy8UJSH2aLaTVPxZH4KBieFoS2NO490&#10;OyucOVlQgGnLTA8LQHZkIAoiHMil5PN3CYHfjHS2NQHdNMYLLzxyDzb9zFyTXlWLW5txxaq11TuZ&#10;77C8qwZPqI+21S/aOm6+g2CuLDtqXX/md+z45Ek8Teo1npH5oRRS7ZxEPMI8eDj/HpIUh0FxMRiV&#10;HEvqHYe3mct/XpKMpcx/X26Sgj6ufsttlB4wOrVQpV44vyHMHxnBZB8hAcjn320iQwn8ENyfE47N&#10;P3zM92VZGSek8qd+1SzjYhXW0EoboIq4ArpLF6rtld5cwLXAq+voqMzf6izDb6WYyRfUlbNUAy0O&#10;kNL/AZz6DRe3vo+r+z9Bh7jbMTTPgeGNozC+QxZGdUw3QO6aQeaUGMxc2QfJIX7MhwVgb0T5eSDa&#10;3wOR3EaSakf6eRPUFpDjCPBYhzsapwVg/Kj2OHP6gKn0Mk6KQLZqsAVcwrayit+oEVQCs0DtClj8&#10;z/ytZkZ+o+WkqCvZVPkupiK/4trmV3B18TgcnzsQiwfl4oPeeXikSSRa0okk+zVANMEaYTqU1EeQ&#10;t6Ym0lpbjcz0RrF892SmdvkpgXhkZDusW/kWKs9qZV41GbL8+NxKPr/C2LvKXKBWaqD3IKBvBqi8&#10;0q3zaBdw/7HfFvt4zTladlgRU0qvjqz2Obby/xcRmM2oHV5vifXyuvetztdHOWk06oIpYzJdDkXn&#10;zAer8Pm3jPTiTpQzT1v96UTMG9MRMzs1wdSmmZhJQD9XmIMnc1MwNieNUYwUmpErm2BOodEkkXKn&#10;EARpBHQq/9a+5FB/pJJS5ZLCNmXka8dctWvjMHw+dxTO717MVHm3iT6VTivCmQhmvKxAQdrJd6zu&#10;bqlIoS6WlQI0jd4sgHIYFZc24J3+TfBQlBfGpybisfQUTMlJxmNpCXhYlV1kBwMSozEgLoo0PA7T&#10;CeKXChLwatM0DFd+LEYR6kBz5sjNSKtzQ/jOprLIy6oTIBAK+f7NmU50jfOznN91TQaoTi96LwFR&#10;xqPIUMby1OoFMi5V6klHVi840/HE9A7Tu1sdVXTsStl5Ql5LdqhJ6gKNUX3ONQv0GaYgaiPfiwNb&#10;vqGf28hg+TucR77A+ZUzcODbJzF7UCGKg+shN8AduSzrjBAvZAd7I0fpT5A6iXggSgAmpY3kOVH+&#10;bgS0KqHczHhmTUqgv2NIt73q/hvZqQHYuOETlJbuM99lIrEBruRW/1ygFgvV99N2LZDLATCA8ZvK&#10;yk6aFARlW3B12wf4cGgSfh6djQvvD0fFkudw/tMn8dsjHXF/FsverxFS/el4vBsi1JdR2of0W5Mk&#10;kGJHaIIEP7KMUHcM7JaNXz6fykcx6jsPmvI0A32M7eudhdNy5vdymsSFYUWX/gnoGqkNUBf10Ee5&#10;jhuvcAPwbzzfXMMHGjCbiGsD2iUuEJp9JgrXiL3fHJNUP6NGap9TLYoMTj6XdETey3woxVBZ0iKY&#10;eWiPoPLSdpzY/Bl+nDcaEzun49k2BZjMyPykaDYjn3LSLjFhaBzE6MWInMEIlkyqrTbLROZoiggC&#10;dJL2SQiKZIKmMDEQQ9qnYe4TnXHl6GK+B3OqyhM0ZBm3Cl7NHHp/vpPeje8sZ2OGckohWgGKoHeK&#10;wtEJMBnDyb++wcRkf9xHpnA/6fXI9EQ8mpmIxzNjMTw5Ar2TQtEpPpjR1YG2fIdecUGYlB+DaQVR&#10;mJBJMEf6oig8CPmhgcgjqPP4LRl852TNmcW8MpXgyAj2JOA90Yf59Vuje/O5cj7HTYVVZQVBWC7n&#10;I52TblbSwCsVxSrMMZVr2ZVDKD+/HeePrmekVacUOgLT20yOioyj4hzvpQhzjt9JaqrOFwS2ur2W&#10;n1yBnd9Mxt4FdIBLp+Hsstn4fnovPNYxAo93S8N9TaPRpyAZzWJDkSkHGsh82FRq2eOUPUmvvRGu&#10;34zEkdwfyWgtyh2trS+pK8GsOb9aFUfjr1Wf8j3EIC2KqlxUa+XzQ1xyK2Dbx2RXKgdtbQouILGc&#10;SvezKNah6tS3OPDRAziwYBiw611UblqA6/t+xJop96Kt4z/IDXJHgliEKsnc6yKMAFdttjXFUSPT&#10;fFaQEYSnxnXC8c1f8Z4HWI416YzFhhS8LNsxejFOVSnDtZsBfRMgq0F8436deytAWx/sEv3Nhxkg&#10;8yVsqT7fHLtRbgXq/xXQN9xXkZlRw4BXf1NZLjHNQgSMeRflz+e34fvXx2J0myhMasd8uUUeJhdk&#10;YGJeKkYwN+0eH8rIHGAMKF0R2AXeFP5WVE5z7RO4BWhFbrUzZvjdjU8m9cHl3+bgzIdjsXvuSJz8&#10;5UMCVXRbite36d3p5EzerHLk34rcZr9Azne+cBiX9v3N7yrDb9NG4cm0aHQPj+R7xeI+0uqHUlQJ&#10;FoWRyTHoGROEjlphO8yBFkG+6E4AP5sbgdeKEzAyzh/5AW5IDwpERqAiMZ0Ro7GabhIJ5FzS8Fz+&#10;3YYpw2Dm5U9mp+DV7iV8D6UIx+gbL2DLxjUEqFiWZUz2O2sxaUVpRQVrYYwDWL3ya1w9r2Y5RmA6&#10;MlRR1F1T0/lX7caVy+u5fz/LQvM+y2EdwKU9X2Dly/3xwUN5mNQ+AE+2C8fM7rkYnhON9hF+aJsU&#10;iaZ0WpG+9RAf5EkQk64yGgu84QRGuBnS6MWtt9kK3JHMmwXqaG4TmVL4NbwT3UnVv/nyBZapAoxs&#10;gXZsbIjU2iDasnW+vNlnif3P/tvqs22cssrBREXVc6iSld91YRUqD3yEqjVTceLToTi76nng/G84&#10;vvI9XPzrAzqpDMQ3/B/E+dZFFCOzOrFoaqNof3cCWutHEOxhtKnIu7Hk46dRdmYdX0d97oW1Sj6X&#10;zoe4MmzT6MICee3RigT0jWC9FYAt7ywg6bi93wLWjaDWh1qANucbA2Zk0ofTiO18q6ZJ6kaxnUTt&#10;e5r7qPD1TPMOLjGRX/eUsVkGp/WOzbKxhvbxN59tRidRjAfTOdcO4eqeX3GWBfzjrOGY1bEAc1o0&#10;xkvF+Xg2PwOjmZd2ZaRqKmpNoCoaSwToTEbA7IggZBIIArX2CcyJoV7Msb3RnEY2JjkAm5++B9jw&#10;Kkq/HY8jb44zCrdqe633tZbs09+i24rOorWK4tqex4+PDMUXRVlY2rYI8xun4tnseIxjVFZE7k9q&#10;fA8B3Ju57n3JcRiYSEmIRb/YaPTjdkhaPB5Nj8Fr7ZpiYGwQchiFUxwOpAWQRfj7mJFFMYxiqv3N&#10;YcQuIAtpzhSifagvhsaGYViYF75+eABwZbfpaqlVZKwx2YoSfHcajdYpNrTbfBOlnAC9dpyU+TCu&#10;nN2K0svbWex76MiO8BpS67J9qDrzJzOgNag8sgzlpcdx8dhSnPxjLl4ekovRTQMxrnkiBmQGotBx&#10;O9L97kRSoBtigz0Q5t8QUQHWfF4al2zacrmNqDUlkIAdqUitLUEhqh2nvtohPgj2uhNF+SE4dXw1&#10;30cpjEBQaVIFy04Fklp2VS2yOYHbEiuSu86XfRp7tnSnPvwVVzbBeWwxytbPRvkfk3Ht+8dw7c9X&#10;gRM/mTqBqlPLcfLvj/DX4pcxfEAxUuPoaKPdaEdkHGRIiSGe/GamEPzmphle+OPrmag6uZbveZJl&#10;zRydtm5hQQHAEmtMunRwhn8exbmDq/8JaEmNt6oBtw3omr9vDUpLdA63BJHALCOwKqcEZhegXS9X&#10;Wyzq4AJ07X3aukT3tQvUquSy7n392kmseGsyfn/nSZSf3syC0IR2PKaclFSWIYSKPI3yS1txcPWH&#10;WPPdLIxtFoonCuLwQkkOXizMwgvFuXg4K9k07TRhXpxGSaQI0KoIU8VYJkW/bZAL0JkEdxOC456I&#10;YLxcnI5fujXBvvGdcfXlwTj2TB9U/LmIzxdYmUfyXc1EewSJakYrNJPm9eOkoVpw5hiuHPoLS8bc&#10;gw+KUvF+QSbmMgV4PicSL5BGz8yLxYRU5sukn+1IsZsEO5AfFMBnB6CE79SS+X7LCObJfMdCvl8m&#10;o1S8EeaZimo0+ihGNBm+ptZJDvBBlsMXTXhuq3B/9IgIwNi0cJz9/i0c3fI9icNW0mpGHjVVqaus&#10;KvVE/yoEcOXPGoVFkFzZg5P7f8eVg8tQduJX4MJqVJ1fjdKjvzN4MCqXbsCVzZ/iy/GdMCjhbnSL&#10;qEu2QYbgeRfyHQ2QFeSGFFLRGP9Ghj3EKS8WeBVx+c5hfF9NlauorNlCFJUjeVxTAhnKyvPDtF/R&#10;mU5LzipWUc//LiTGNMS2zUtw8QKdi5iQsWs1P0lcdnqLICMbs2z8RuapCGlV0soxkLaLjTjVv/wP&#10;YP/H2PVmHxx9tQdWjSrEnw+0wHfDWqD0oEbC7UPZ6a2ouHaQ95PNnsFulvG8OePRNMsf8cF1keRw&#10;R2xIA7RpHIhdq941KzZXabVnlruT9u4kg1NnJEXk6+pFV0kgX91PIrebwXkz07xlt47QN4v2VxmK&#10;Uvvcmo//r8KXsKr0Le9uRWgVkgBJIVhtai2xIvot9t3qmcZD2tGZBaQoV3ESF+mlDu1YzXRaKyNK&#10;USoAKsDJ3zzHqaWoK7fhp3mj8NKgYqtnWLNczGyahueaZmBkWhw6xBDQpHupjFqi1CmUNBq9orIN&#10;5gTmoIaG83d6CPPTkGB0jw3EZEbTN3Lj8FmzVPzYJQ9/9CnBt10Lsf+zN/k9YhDKR1UuLBPnSVRc&#10;3Ynya1vgvLqVKd0201mj6vI6TEoJwEu58XizSTJey4/DpNQQjE5yYDCf0SsqCO3IEgr4zIxAf1J/&#10;0stAq0tjHEEqg44nEGJ9rIgWIaMnoAWMCEYwzboRx2iQE+iLzuGheICR/eGUODyVlYA3O+QReD1x&#10;duEUnPxhNq6uX4D137+MsvMbUH7ub37CNrMqVuWlPfSjzO/ObsDVXUtxfONCnN37Pcr2fIVLf76F&#10;s0tnY9v747B0fDMs6JOM73tnY36zaLzWPA7Pa6LFtBD0j/dHxyh/FLMcVVGUwHeNJyCj/LwRxt/h&#10;PsyNvQlqH34DAR3i3YDf0dBE5WhG4Ui/BjxW34DXVI4ZJ0CHEOwFf7d/o02zeJw8sc7YWnUdjnJf&#10;wkTjpKzoLOAqMOiYLbQVI9bf1nUS4sAEGJ5PuzKTN5Qfwdmjv6Ls0Oc498uTOPpOHxx6pTvKvn8S&#10;h57oiUVdM3D17Gaex7RLAU5skfaoQGf1DryIzesXoVvLGAL6DqRE1cPCN8bj2tE/6AgPW88w6RoB&#10;LTZEFqe+ABeOr4Pz3Hqyn83Yv+Z9zHmsE+ZN7VWTQ1seqXYkrA1eistD1eyzrvvfxMpv9eK2CGCu&#10;4zcBWgVmR2gb2PZxy1NaW9E9q6nAArTuq6Yq/TZjkSlwksoyIssJmRkrWQgaRmimG2KE3vH9i/jp&#10;lZF4umMapjE6v9SiADMap+DJrEQMig4joEPQjKLuncqblS+rd5gArb+TQi1Aq7OC1nhPDfVBNnOf&#10;DsxFVWk1KSsWM/Ki8FJmFN5hbv77Yw+gYssPdMoELemp07QnapjiYb7PGjhP/MBUk8fPryJg/uD+&#10;7Xircx7mN03B7OxYTEmPxbjEaAxKDEPvqFB0Dg1BqzA6HebtOQ4/xCnySrx9aPgEAQ0+SqIO+wRH&#10;BMGi/DKev1MY3VIZndNp9IV0WvcmR/N9E/FKYRrebZGF91vn4N1WWZhfHI+5JVGYkuePxRO64JsJ&#10;HfH3vAdRtW8Rqo7/hKpDP6L04nqU7/0a1y4ewZIpffD28KZY/RrThUc74ukWkZjTPo2OMhzzCOSF&#10;LZOwsEUyPmrFfbkxGJcZgV4x3mgf5mnWxk9l9I1zUeZwzd1FwIaaNluCmBLu2xBmLmwCOynEC7nR&#10;viiI9kaTcA8UMU1oyu8pCPFGuqMR9eGB3FRf7Nn1J+2iEk7ag2lbvk4YG0C7RPbM/fSs/F0TRAR+&#10;y74EdIFJwcBljwIlbc2pJjdGSOZvuH7ud1zf/RYu/zgepz4cgJ1v9kL5uvn4umsuPupVTHLIdITB&#10;RsNYTccbNf+p15mYGlMZPe/03mWYPLYVJjyYiwOrF/A1eI0BPm2aduu8uItpjbp7bkL5yd9wUaux&#10;fTQePy16Ev06x6NZdgB1/K8bI3TtiHyz3BLkLrnxGhdgbxABUmCuEbspSgWpIYOa1MCa7cM6btpq&#10;lSvw462RSAK7dY25zr6vztP5uqcKngA3nRxUEaYeWdcOmFrYCgJJfW3PbP8WVUeX4oNJ9+DxNhl4&#10;rlkeZjTNwrSCLBpZInpGBaJrVDA6x0eZmmG1O6cwz1Q3wuRgRkOKRuZIEgnypJAAY2BpwW5oFhyE&#10;3sxlH0yPx6TsBLyQk4DVY/vhOqkQyrVq2yE6H1I0rQJXcYJyCKXnV+LcjnfgJFCuaCTTxVWgq8cP&#10;vZphXm4CnkmNxnhGzxGJMRiaGMV8ORI9osPRPjIMJYzQ6f6+iCVYwwjoUIqimjVHtEWrNQghnrQ6&#10;k9Q8PyQIJZHh/w9lbwEnxbVtD9/33r03CcHGvXump6enp8fdZ4AZ3N2CS4AEhySQhIS4uztxF+JG&#10;hCQkRIihwd1dxte31qkupuGS93/f/H57qrq6rKvO2mvtI/ugb5oHY/N8mFKYQZZMxCivA5flefBU&#10;lxI82zEPT1Pu31eShtsLUnAjHcrNHTJxaycvll97EVbfMR6bnp+HP1+8Euvevw3fv74QL18/BA/M&#10;6ILrR5Xj4g7JGFmYSOYNx9AMJ0akxuFyf9/z64p8WFCUglm5HgzzRqOLK5QOKQQZkUFmtFCK2JnS&#10;OY3gVsycpNkoVBtMBnbFBCEjMRzdS1MxuCwZl7TzYkZBHEMmF66qcOPW3oW4gg6jizcIPSuTsHPb&#10;7ywDVpm0SKqOYJZsPWaZ6i8YPqiMqY6lwWRwUVgmEpC0JZDMNrGixe4yUydEINdpWp7a1Wg8wth8&#10;9/to2PIM9ixdgMPf3QisfhZHfnwSX183CUtunkt/QWXI61lMqzKr8/CcCkfrpS6tsnp4+1J8/doN&#10;OLruUyr6jbzcDqBuI3DsD5zY/yW+euMqLF40B3ddNRj9qpOQ76NqiT4f0aH/QnTYBYgMOf//Vilm&#10;W+B3f7+fgHam2Qx7pllAPO0ZBdx6/1IPWT9a+0nm6yHrszynH/CWWY7CVgB2xxWruUo13IwxCJza&#10;mr2MVSl5KHFP7luB7d8+infvmoKrexbhesbO15Xn4JrSXFxC4PRlLDmCy0F5mabSSGDWOFl16BeI&#10;1QSiDgwybZPlEjClZMruBNnQ9CSMJ+tdmu3DFTkpeKZ3Eb4jCBqOkn1rxNCMedTR5JSSFSgG+hWn&#10;Nr+E7Z/fQGf/Erf9hGX3X4pnKNkfqy7BPJ5jCkE8KT0ZM3jO2bTxqUlkaDoaZwSUXUMyWj2LPFEE&#10;Ak2D5t1RZDrK0PS4SMaoseiW7EJ3Tzx6ctkvOR7DkxMwLj0FYzLT0ZFOoDed11Cfg8/BhwfaZeD6&#10;wmTMTHNicg7B54nGuNQYzC/14PaeBZjdwYeh+XEY3z0HXbIj0L2AMXheLIpcbWhhVAFByCMIc8mw&#10;ORFtUMr1Clp7yv4KbiuJCkaRKq24rnS5yqrpocROpnPyqtKOoLYB7db33Dc9IRRThnTGbIYwd03p&#10;gZnt3fjs1rFY+eLV2PPN4ziw+m0c+nMx/vz6GezcSJWjpjeCRE1TqoBUxhW1Nqi5bPPG3wlK1Wkc&#10;IaAO4OghgqZJHWiOMDI7wP0PUuGpmc3adkZoZ9TfLgKacXPNajLnT5S+X6Ju5+to2PkGGne+C+z+&#10;AnX7lqLhCJ2K0jyrstNU1p4ycfApqFKRpCTG52epTpP6+dROnuMnNGz+DIf/fAWHN76Jj9+4Brcv&#10;GITpYyrQtcwJd+S/qbguQFTb/0FM6IXQpH62RQW1wj8EzDPAKUlizAaon539wGrez7Yz42yLyf8P&#10;Zs5psXKtACim9W8z5+E3Ym4rt1gzoK20PHy4PMYygVnSm15OMYnZR6CWJ+R39L71lC7Kxa0EfWqk&#10;37z0Ybx31yW4OD8eN1ByX1aYjvmUxiN8iRiS7kH/DC9KycQ5BHI6AauuhGkEs48glgnUMsWsmc4Y&#10;FBEMnVOSMSDLawA9gjaakl1t2vf3qcAXN09A0+Z3sHPZ/cTyh2g49BPj0dV02JtRq0T9J37Cipcu&#10;A7Yu5s/4ES+O7ohr8pIxm+eblpOK8bynS7Ipu/OycHlhDi5KcdGBKIZkgWfBF5hNrmi/mXWCQKbB&#10;CaVUF52oJPoSxH3d8QSvA93dDrRnKFFAAFVQwlclEPCJCZhdnIk7O+TgagJ6NCXtkFQHBqbEYWZ5&#10;NuaWZ6JnXGv0T+OxlOsZBGkapb3ycKXGWXGsmWWCDkUxr9Y1sZs9ZYucTYqZMobxrt/xqDOFhwBX&#10;ZV0q43+NgDIVd3RIivWV7jaLIU1JShR6FjiwcEJn/PLy9fjznTuweclTqNlBhqzdhoZjdJIErEmp&#10;rG6pGn6pCjwlslAHmbrtDBHW0pEy7qdSajy+ic6UoJSDPfEXTijWPrKK+F+DhuNruK8SO+xkmaET&#10;EKjVGmFaJI4Q0HtojG8beJ7a9ThxSM1xK3m5n1B3bAUdN9+rplHndesIZjVF6l7Uvm/1kqMj0fBS&#10;I+flcNQSsI4h4Wps+fFZLHn5atx2RW8M7uwmmbREStz5DDUuNGOmY0OV3tfKEBpBEEcQxJpyNKpN&#10;azMb5VkMTWASzHQlNMUZNlAFssDvrC5ypoP4aQfgr2QQ8GzQnrZARrccgAGscQiSyqooIlBNzEKQ&#10;SpaIaQlyw+5mP55H36n6XoCWh6NZXSYtiW3F1JYnNbFJg/pNM4Y2TS00et1TB3/FHx/diUdn98MC&#10;xotXVxZgflkuLs7xob+HEjE/C13IYnlkXZuVldlCPY2M+dnZVDwR0FncrzzJgUFZyRjHOHeEGc2U&#10;ZAY3XFmZh/FpBEvkv3BZ5xR8++Cl2PPnc5TU37Bg/Yr6/YzxjjMO3fIe/nrlCjw7rgSTXOdhePSF&#10;uMgdjVFpSRhJ6X+Rz4NRqV4MT/VQpjKeV7NMNEERIeCInRlv+oFsA9utWJQA89FU4VRAsJQpawal&#10;d7VqxgnwYv6+MpcDHRiPtyfoiwmgTs5ITMxLw4QsDwYlRvOZxPG6SRhDG52egMHpcejmjUGpMxSF&#10;dBZ5lPnZvJd03oNPICY4k9QLSmYYNogAVrfGIANeDThIJmA1+ZtqqtVNU44gjc5BSzP1DPdzE/QK&#10;I5LJ1tmJkShMCkHfYic+eOwK/Lr4Jhz581U07v2Bocwmvmu11QrAAgkZtFGzVu5Dw6mtqNn/O47v&#10;pwNV09HhpTi84R2Ko2Vm6iP15a/d9gmObXgXu356FgdXk2V3fYJD69+lP/iVYCVgCWirMkpkIUCr&#10;nBLkVH9NMg2ZVK+3hu0E9XbD3urOq9YVa74vywzhmPjZrxwad9PvrLEylh5Zhq9euQxP3jwYPSti&#10;kMWwIZZM7AhvaZIbOE3K3jZkYLGwNf+VNUXOhQgPakFQW7OFywxDNwNawAlYP3u7mNIPyECzK8zM&#10;utm/Gci2Ne9vOQQrhQu/o+dqqNmPmto93HYYBw9s5oNQ3i/FFwR4vQAt56LzEdAGyFYFm5Hsaos2&#10;cbMetL4XmPViD9FbbsFbz92OY5RU6ryu7XVH/sSRrZ9gKmPC6RWZmFuWQ1bKwhBfAnordiYoy8lg&#10;GkurDBZi5hSCV+Y1nRUYl1LGmoyQ6rhAoHQk211Gp7CgIB1TyaojWPgHkUVHM/4dku5GlfrmxoWg&#10;MPx85Ib8E93Sw9E7rS0GZ4dgZFEUHrikB+66uAtGFMaZWc97MDbul5KAASmJ6O9LQi9K+arEeIKS&#10;TkRANuwWCU9EpGE7Ey8TNKkES1p4MFIiBGirmcfH+8tzxKEi3olqKokqAreM2/JparbKoZPK4zKL&#10;YPbx3KlGDkegqzsGAxl+jFLbNJ/J9CwfJmclYVQmw4oMxvCmf3i86VJarPMwXhegPTzeTTCr91MS&#10;TZ/VK0oZL63tcjoCM4FKx5LttJRQNh2j5LfXnMMCtHp/pTjDke+NRPeiBCyk1H782hH45LHZOPL7&#10;m6ZVQHUkpqeWn5HVB+HEUb5vSt3jmxmLHvgcJ1e9gC1f3oVvFs3AW3eMxoKLcvDgrO64fUoFPnxw&#10;Eta8uxBbP7wWK9+Yg51L7zKgbjr5h+nOqZxrpxlWLRSqqDIkonKmyliVNZkqX6kGxOb6rOZSgdnP&#10;7CIhM5jl1B5yzgbsXvMe9q54Hqu/uh9vPHwpRnZLRla8EuhrrDRBHN6aQL4QDjtft1L5muSAFhPL&#10;IjTtf9sLESbjZ9npWu6zAWiZtf00Uwbsy0DwjM/NJnA3s7bMArGWAc6DDuDkUXqq2qM4smcb3pg1&#10;FcfX8iGqWt+A0mJsxRy2UjBy3LRrE9BctyV6s/Tmd3p4fJDqLtdYJ08oCaYlH/TJrTiw7kN89Pgc&#10;vtRKjC9Jx6Vl+ZhdXoDeHge6eJVmyIlsF5mZkltgtuW1HTv7WNjNkLwAQHdLSsB1lYW4rSwbl+f7&#10;MNybhA7xDhTyPOVJUWinIZfqPhqnrBWxyFIaWWcw2T0IuQnhKHdFkUUZb1JGl/KanROc6Eon0Z0S&#10;uZqAKWFhV6ZKI2EJuiTJVMnWaKvWuoIsW0WAVSfFo5psW64KPNV6E0w+7psdE0nQxaDa5URHdQFl&#10;rJodRbURHUXQW7XiYnnViKdERZBt26J9YjjDBwcuZQx9Ra4PV9IWFqfjstxkXEIFMiLNjT50Oh15&#10;zWLG6PptaiKTOjATuxGcqXQ8mTG8VmwUMijtvZH8juYjoLN5DwUJdFIOJ+NtB/dTbT0BLMmu2m4y&#10;c6ozDEXeaPSrTMH8sZ3w5MKL8P7DU7Hl83tpDzEs/h04uYHSeRslK8F0Ui0HBNYJzWv9Iw7+8gQ2&#10;vXc1XpjXCfePL8TcTk7M7+HFrCoXbhyUizsuKsK1vZNx95BUvDKjCJvfuRynVj6D7X+8QrnN2Lde&#10;GUwFWpYloySFAZtUVIGmcmiVO5nFxpTTRmazHKrcqb345B7U0fGcOrYSdXuXkcB+wbEti/HyA+PQ&#10;o100Y+J/UwkG8b0qk+eFMMn/lECfINaMkkpLFB3cBhFtCWR+NpO9E9zhbVohlOuhBLZtZwFaZsvj&#10;s7fL9IPOtrP3scB6NqCtpgI/mI3VUxrVUBqdwLGd6/HVw3fg/p5d8OTAQfji4Yf4YijLCVw1P1mq&#10;gef2gzjQLEDLrAethy7mN43wfqmkZi0BWhkz//rxHTx/ywRM7JyB0YwJJ5TkUmJmoEeyhhI6CDAW&#10;PgIsjQydLoa2wUwTmE2FmGFpC9iZlN3d3U5cU5GPKwpSWdDj0YXnKSAIM2nZLJyVdA4CqtgwnayT&#10;yW1K6K70N7IMgjXTGWESv1eSraqSHQRnHCqVHYXXySTYxLrq6+siUBIoZQWaPF6/M4HfNcmJdjy+&#10;jN915HV6EmQdeO1cHpPCGFQyOCOGjExwZdABCFD2tKfJlO3JksPhksa8p0gyJZlfczx1cIVjXE4y&#10;bqjWgJVMXFdKQOckYlq2G4M9sehKSV7Be87l+dLFumQWL+9Nc0PlEJBi7nI6NtWu5/B3phLs+l5D&#10;CCWxNdwxVY6Hv99yBIq/uc6lj06vlA5l4dQhuHp8Z9w3uze+emouVrx2DQ78sgjbvnoIdevfx5GN&#10;H+PkboYuRxkfE9jq+1xPid2w/QMc+PpObH19Lp67pBhPjy/Ap1f3w1szOuL7W4bj5XGFeGVkDl69&#10;KAsfXVKO3+4ajvrfHkX97g9Qf/QX1NdsZ3lRZRaBSWtgWVd3Vw0AMgA2YBYLs2ypApZgVlKKBlV0&#10;Nuw1LRqNx+kUdF/7f6TC/hJ1uz7ATx/diNvndUf/9gkocLdFurMtw5O2cIaSlZV8P+xCM4tkbLCm&#10;ugnhOqU25bVmnwwLugBhlNmhbVtwPRDIFyCk9QVm+Q/T84V2BnvKzgAOgXta6p7LLPl7JsBkOpcf&#10;0KfB7ZfekuiNDVzjst5ab6irw45163B1h244sWUL9+F9mZprXr/R8oqB92DJay25ndc3uZxVUy6Z&#10;3niKzL/eupaRYsew+ud3sebLh3H5qA7o4ovAqMIUXFqUjXF5magmoE2nEVWGJZAxyHLppnbbArTi&#10;5xR1zSNQlGBOclaflbmxOwE8pzQLkzM86JmoRHDxBLATRZSTWaqYMoVXEjcWeSyouQRpNgEt1lLb&#10;cCb3U7yepUo2MqapjBMAyMBmsnFjFqBNnikWAMWnkrOZPIfi40qydDfK/H4ZXsa4CZTYvHfKbw9l&#10;uIvHu3isGNInkPtlbVI4QRTG84ZZydyTCGofHUAGv5fTKSAou/F3zynOxgIC+priVMwvTcOMghSM&#10;SHehE1VNJUOBLDJ9Fn+HnFcejyng76igEuiUnIRObhdKlHDAVIhRbkt6M65WZZk177Jmcgw2E6Vr&#10;6KOZV0oVepEXYEB7L7qmtcErN43Hkodm4eC3z+LJ2X1wZMtH2PvTczi+9xuq3Z/pq1eYGuX6A4xH&#10;9/2Cg2veQf32xTj5+yPYsXg2bS52LZ6Hve9fjWPf3Y2anx7CgU9vwOeXt8eq2/tjx6KLcXzpjcCG&#10;V4ADy0zFaT1lvJmOSCSh8mXKIEnDKESBVzXkZN8mtaRQmp/YgD2bvsX3Hz1OrK8iZFaj6dSv2Pvb&#10;s9j148O49/Iu6JrXBoXetixPbRm6teXzbmmeg3Jvm7mr7FS+ZGMxskwxs+S2JnwPJ4jDg8TKFpDD&#10;yNiyZmCToa0Kr2YzHT78ZveVtnp7ke3UB9lIEMlasZ9VEWWDSsA3DsDvICxrZmrD3H6HYdViy3EQ&#10;5OY7baO0F1D14OgQNN+VPGOzc2mWO6dNQFfbIB94nakwozSqI4B5np8/fgdzO1Ti5F7GLYxvQIl2&#10;+/TulKfBGFbkxeSyTEwvzcPo7HR0EDuTlU3bspHbBDLZLp2FUZVf6v+slDViZjUVpahm1w/OQQTQ&#10;3Pw0jGNs2dUTjfaMPSsob4udDrJvtGlbzSJAiwiyfDE1z6N8zxp1k8tzq1mpSLXlDk1pyuuTSRUn&#10;q7ArltTsCXrpiZpcXMDjNqvmWEawK24mOBU/p7NQpIcRmKFtTNuumE+AVqWZhuZl8D40Xaoqn1LV&#10;VMTzJBBYSlon5k/lvhWU/B3oYCq4X5UjjL+PCqRjOe7u2xHTCpIwNicefVJj0I5qRkMxldc6j88s&#10;kw6mmL+jgs6wkk6xmODMiwlCOs8t6Z8cqcnT6VzolDT2NymcrE6V4NV9qJbcFYbi9Fj065CKKYOK&#10;8PC8oVj/8UPY8/3zqFvzPla8cgsa9ixD4x4C+eD32LHyfdQe+BU1h35H3XECqHYDCXMVi+1KNB5Y&#10;iqY9H+HUXy+gfuMrqKM1bXkdtetfxKm1i4D1z6Np9eOU5Jehae0TqNnyEo9RF831aFCnDik71UZT&#10;PqtTksJAC9gq7wrpDuH40S1o0HQ8x9bwur+jce93wLbP8PFj07H+g9vx+WMzccfM7hjR1Ye85NZI&#10;TWxDhdXatKvH81k7IghiOlGTJFAxsj+5vpqf7Aow1WALxLJzATjwc0jrFgGS24DZBo3NglZMYGbR&#10;r7dqDjUMrl5J4ZoYHwjg/OEWsC2mtpnZAnMgM1vsbMAs4JvumAKiHIkkulWbXk9gKiGb5Q0FWv85&#10;/fdnORttU+WEjue6/zsrzqFjUYwtVub1Fk2ZhvdvuI6rB/ii12Fmvzz0zYjDMA10yEwmQ+dieKaP&#10;TCNmVmcRsgkLaWoCGZLg8yl+JehMtgsW0AwDarINP/v4YvLJqENTkzAtNxV9vS4W5DgUky0lr1XQ&#10;0wVOyt1cZxw6eJJMrXI+Y8oCgriQlk/gFPA6eWJmsnYWJacvPNSwqRhMsyYot5QxAVxxKoHhJngF&#10;bhfB4mLBSKR5uI+Ak8nz55D1s+kcpAB8Aj/P46FJunvE8ixISWHKa0V25LmU+iaJbJEd1gb9KOEn&#10;Mka+yBuL7omRpoJudmU+FnYvxeVdcjG6xIMuqVEoSw5Hj3wvf284ity8d8aB6bHKcMlnRoeRToeQ&#10;SkCnkJG9VARmYnSpDjorH39HShTvjc9G3VDTEkJRkh2LMX3ysHByJ/y8+BZ8//LVWPHmLdi68l2s&#10;//5lHN+2DL8ueQYHty1F7ZFVVs5ylcfa7Syf6qyjpiLlD6f0FjBraIyntd54QvYXj6GdXIWG43QE&#10;B74jGJej/sj33I+A5Hdq3tIwWzPAR/E4TUxsZu1Q27QmH+C5NB9awzH1n/4KNZs/pON4B7+8ewt+&#10;ePFKfPzwNNw/tx8GViQgN4mAjbwQTgI4OrgF3xPfF+Njp9L10jTbhUBsMbM1vc3p2mwBmmYD+VyA&#10;DgRzM6BPA0UAsjyQgGradfnjGusJZPVs0gwKxvYQOGp05w9XJZSJVXWcvJgAZjHvmWYxtqUEyMQN&#10;FrOe4vUVm5iB5gG9wmx5Y8Cr+xObcz+7gq7ZBGwBnOv6XsfQWegYzbS4d/tWfHDf9fTQn1K69ceV&#10;AwowLMeDcfkZmJyfhQm5GehPQBaTbXI0cormi2d8HB/JGFoMreYrdSJhoSOYTXobFsRUAjdF8pKM&#10;NzgzCQN9sZS90Sim1M4ioBQTp8SQLQl6pb8ppJOo8sSjPQFdSrDlkcnyyGJ5Wo+LMeDWuGtNlJbC&#10;wq/skB4xMkEowMkkk9XMk0LwpdFyxYgESyXZrZCyNZv7ZFJC+2SSuGI+v7z2KsbVOQhkpbnRVCyJ&#10;/CxAy7xk9XI6r8l8HvOyknElAT3NG4/eZPlBiTGYU+jFfUNLMLMiBneOaI+ljyzAnZd2w4OzB+HV&#10;Wy/FgrFV6M/vxvTJRaFHNe0t6dAUVug+yNC8fiqluRRLpuoRpFr4fSZ/T05CCHqUuDH7og546/5Z&#10;+O3dO/DmfRNxZO2bOLL+Q6CGzFtLsJ4icJWrvH4XiecA3zFBJ+dtKqIOoJ6xax1B16AyK1AaFcky&#10;zPKseNcqn1KXBKk6HSnLCM/VpIExZGUGuSyDLNs8TxPLfOMpzVLCax74A7tXvYdasu/J3V+hccfn&#10;OPrHy3hh4QC8f+94fPr4VNwwuQI3UP31rohHVV4M35NS9LaEkuU7+A41D3S88oYxFo6jxYQwLiaw&#10;I4MuJHBb+tlYlV1Wu7Jt/y8Ay+zPwa0YQ1uMKpPEtnpd6SGYH92ocbwHzA9s1ERnDTL94N18QPsJ&#10;PuWaOsxj+UD9oLb6WlsAFICbK8gsdj5dO26ciNXlUzKZ7pG7i7mtziQCuZlihGC15PY5jN/LCZnK&#10;MxMn63guTRugKjMotZXT+cQvOPDdfXj/pkEYUxCHIRmJuLgwB5cW5+OiLB+6+hJRpD7aBHAGgZeW&#10;wPhTY53JnJkEdLZiZQI8jes+gs/LWDiFhT+TsV5VQgQuotQekOJEpTvKVKyVEew50WQneuW0mBBK&#10;6GCTq2sMY9GujNPb89zFBHw5r6cKtF6U530Yc3bjUrFvLtldtcEuxb+Gma34Waydx2PbqdKLx6rp&#10;aGhqIoamu8miiejMc+SRoVOUzoYmZ6AZF+QMtJ6szyxUilnVdCSGF9OLsbP5uTud0YR0HybwnKMI&#10;5iEeF7rwt4/wxeD54VV4amAqnuzlwgv90vHRuA54ZXgxHr+ohIX7LRz88VncN7MKb98zBq/eOQHD&#10;qz3oVeriM/gnKpKjUMVzFlOWK7RQyqNiKqESt6aHiUGfYg8m9czDm7dNw7p37sX3z1+HUzu/ZNH6&#10;2cjZmhOUtVKEqthU048Bqb+bJkuKQkNLUVoq0SofVlk+baYcWWY1cwrgcghWOVcPMiO1T2xEzcEV&#10;2PrnW6jZvQT1h77GgRWLsP7TO/HiDYPx8PyeePSagXhk4VC+139i+vAyTOhfTGd1nmlm8jBEcUQS&#10;xFQ79gyTqrEWE0eppppmgEwmNkbQnmZj/7qWETRbav+d3A4EtG3nBLQttU0DuhlEQDa25zqiF6uj&#10;11JvGQN0MrUa8uuMJKc8J7hs9rRY9Uw7zdACn0n/omtLGUgq8/qqBDPxtD+mPgegbQZvvl85IdU4&#10;ypkoBJBzUdyzE3WHfsKxP1/Ah3ddhCsGpmFogRtDspMxsSgHkym3BxKMFYx588muWSxkArNqt9UD&#10;LINsrEqxbJpyOpvKMTJMBkGXRvZt5wrCtIpkXNXeh1lFbsyq9GGwLwI9KD9LKT1TIs5DZnQL9E+J&#10;w8VkvFEEbw8qgW48dlxqHGZlJ2BBngtXZjkxlQV7tMeBfm4HuiW5UO52moopLwFpKsNMhVKwaevN&#10;pBVQ0paQ/Qoj26KYLJetOJVs4CXzukMJWjKu5kRyhXBdS5qmVBG4xc7KaZWqWm0yeWJ4G1MX0IvX&#10;ldzuEBuCXJ63gCAvdoRSzbhxd1Uq3hqYg+Wji/HLmDL8dEk1vrlqANZ98jB2rHiLyvd71FJ6fvLQ&#10;ZHzxxFQ8Nq837p/ZC7dP6oUxHdLoNKNNTbxq8UuodAoZtqhjSjs++0GFKXj6qovx/u2XYueyF7D8&#10;0+ex568lfL1bDGPWmrxmKh8anCMlqXJAIJvUQQK0VbasdW6zU+0ah2+ptdNlx3xWxZYlqSWnTQjZ&#10;sMsMV2zY9w3q9nyGHcsfxmeLZmDm4FRcNb4C8ydUYRzDtQ6FsWhXEMsQ5V/I8TL8cZB1I5Qgn4xs&#10;nnOIJafJztGhF5KJGRcTkFECK99FFN9NpCq82hLEbbiNZrOxzAbuuQBsmw3kc1kAoOW5BBB5O7/3&#10;MqCWB1PDPdmOAK45oQyWOwleShtu0/zG9bWSLwKQ9pf3s87VfO6zQS2g6uEK0JbUV4d5SWQj/XmM&#10;meNJL0HADQC1BWbL+RgJ1XjMvBwpBLVBK2GAKjDUEV7tz/Wn/uLqCnx0/2RcNaIC1Z4oMzxyXEEW&#10;RuWkoZfPhZLEKCg9byaBrLhZbdAZZGB1RTSSW7mrWPgE6HRuUzNTVtQFuHpoJY5++ij2Lb4NH17R&#10;DQ8PScfM4gg8c/lw/PjeQ9i4+gN8+dx83NApCbeVp2BGKpk4NhhXUfI/3T4LH/YswGe98/DpkDLc&#10;W5mM0fFtMZpx+MAEJ3onxpsRVSV0IGJcTzSBRxkuxlaNdyLBq95XyWRZL2NuxciqLNM8wZppwcg7&#10;kx42mMyhdLFtzXbNXugimJO59IWrUwolMcHsoyyWchiflYrRyWR8dzw6UrLntz0PAxgj31OVh2c7&#10;ZuLL/oX4eVw7/HnLGMaRP1IOb0ENw7EG2ondK6hsVxAY3+Hk5sVY+tQcvHH9KIwpj0enhDbo7IpA&#10;Bz7LEl6vgixdGBOBYjqlHlRI7eNa4e6JHfHDoiuBIytM54tTRwloKT8jq0UAIgKWIQNYFgHzR/VH&#10;IJtsHsrzpS4PBuhSftzfLFUGLQIwzUsqpyy36uffxPgbjLGbDv6Akzs/xrqv78U7j1yMm6Z3QkFi&#10;G6qXfyM7iaGLow2SY1UjrfmaBd62pjJLKXjNhHEEbhxBLSltQOyvrTYxsmaKFDu3voCgbUGZ3RIR&#10;ZGLD1lyG+8ErJhZg/w7Q5wLw2fYPi+VsIFtsZzOeqc0TUGSqGKP8VvfJesYXNSd2GDBbbCjwc3/D&#10;qJY1A9hutrIkt2V6wAKon6F1jGJfc81mM2OGVTEmABtAa2ndb3O8T/Cevm/7t0iSqcsn701DJvf/&#10;iBdvHoF7ZvXDhHbZGJXrw0W56eiT4UVlcoJJlGeGRUpyk0HTaD4W7hSCO4XrKZTVaodW01OuM56s&#10;Foyrp19ED68BH+vQsOVT/PXFfdj723P0+Kt5XSmafUbVHP3xaXw9rQMeq07FuPhgsnI8vqEjWDO+&#10;FBvHleDgpV2wYkAeni714NosL6YQTJdkeDAlIwVj07zo5XYhj6BNJ/Dy4qJRGhONErJqHgtSFlk5&#10;nUBWM5PP1BxbIE8Rk3PdE96KjNEGiSFhtCA6Ac1kSGcQEkqWVlzObZLnEeHw0UlUMEwYT2k8h/dx&#10;eXaqGeU1nOFDR0rHLjEtMdLZCtMcF+DdiVXAqrf4qDfzHR1Ejd3FVk5fU9UeWYXjaz7C4WWL8Mrl&#10;vXH90FLktab0JiAq4gni2BiyM1VRbCTy/FboCMHwrEh8cdtFqFv5CqOmNSTe/aitVch3kgRi1b/Q&#10;c/DdKkEfX7Mxgbu5wrVZ3XGdak9lxhpFJeWo8qJQjOX2OEF86BfU7/gCHzw2FXtXPIkvXroCvYuD&#10;0LkwEpXZMXSQmpKGrBshR6nQhY6RjlIA1gwX9sRyMk0DG0WL9Js+m22Ml6POIa3tz1YnEeuzLLz1&#10;hca03V6XqRdYCJcyqzNJ8+dAO51o38QWBiRnAto8AAKjrkYJ1fmZMuXUid1GqqhAm7hG/VR5jKnW&#10;N2AWYP3gJZCt9C1iZnu7DWY1WVmgbjbrXsz9mIoxPyP7wWzdo5yPDV7dq3W/JobWsWR6UxGieEsF&#10;rXYd3n3iMvQvikWvjAQMzElBXxbaDmRDJc0voMxUJk8lK8ghiJWoPYOWxlg5zRlr+m+rT7dSxGiw&#10;gwB/8ICaNngvGmtbo1h9O+o1wblpnyQLmER4u3HyjxfxxaSOuDzDgb6MqW9lvLh1Rhccvbwjtk8s&#10;wcph5fiwQyYeL0vDwjQPrs5MwxyCeW5GMmZnejE53Yv+dDjtCOqOdCij+f2s/Bxcke3D/CwPpqW4&#10;cFFiNAaSRQeR/frERVLWO9BZbeGK8wnudBbKNDohLwuj4mivae6yOpN4w0KRTPMR4GWU+BdRsUzP&#10;TOY9JOMKXuuqvCwM4W/PCzof5ZEtcE3HdPz11NXAvuV8rpuNNdVuJED+4qPfhAZ1x9Q8VNuWYNXT&#10;l+Oj+QPx9KTeGJuVgO6uSFTEhSGPzJyt5rPoYKiNPpvyOyeWcXzo+Xj7tonY+sfr2LHuC0ZfqoAl&#10;iajdl2XG1LeYOhkiWUzcqCXNBjXLkl03Y5kFZIViJlWSlObxTag/8Atqdn2BU7s+wx+LF+Lxq3ri&#10;uqmdUO4LpfpqY5r0zCRxEWpWakVjLMxnpdktDBv7wWyD1jZ1/rD6WAvEquiy7T+Ba5u2B4L37z4H&#10;AvrvLLiVJLepVW4GlC1nLcYT+/nNgPsY5bUyLxxDXZ2GnxE05qERaGewsw1cWXMtd/M2PWwuud0C&#10;u66tz7bZL8Rat0BqWSCg7XWlCpY1A1r3pM+M6ev2MUTYjpun9sDQdinoQrndlXFzu5QEFAvM6lDi&#10;IUsrT5grFrksvNkmflb/4hho/uC0+DDTr1uJ9hODW+DGKybzGvWoPbmFz8LfrbRGtax0cmqnrNfz&#10;oiPBBvxw/2hcW+FCr5hgdHPGGaAsH9cVPw/Kw8ed0/BciQ8PZ3txbUY8FuQm40oC9bIsH+YSTDMy&#10;fLjYl4QhvMeK6BDksVBVMwQYSVVxZWYiHipJxYvts/FQsRd3ZiTi5dJCvFhRiNtzkjFDCfPj4xhr&#10;8/4p0zMYD2dSQmdEKzNIFFLJyqlhYUgNCUdSEGN0MrdqurtT6o/zuDGe15ya7sZ83s8s3k8PXr86&#10;qgXuGVqCPUsfA3Z8TGn8PU5sfx9NBz4DtryPv965FU2/voqmZc/it3svwa93TsQzoysxKO58DE+O&#10;Rh8qne5UQuoWW0ClkRurZAsCeDjy44KRm9ASj1w7kiysnGRrTXdJ5coyI6YapBaV9ugUJbMVkqky&#10;1cq15TeFbH4HbxQfHbrGCTTU7kb9STqdo7/hxOaP0bT3C/z05kI8uXAIZgzJRfdiOm5Ha7gjWplK&#10;RE3E7mQY46DTiyOg4yizNfeUpqpR85JpYqJZ7NtsgYBWjbWA+HcAti0QtPbnc1lYgORWbbYsUGpb&#10;2wVoI1eMu+ODsOJbAc5qCrJMUqWe0qeWsbI1fYnYW6DhvgZ09jkohWzABgDanFvADgQ0jbR2ev3v&#10;7T+B/HdmvVi/tDJy/RCVxQ7cc9UIXDuuGv0LPOiR6UGHlEQ/MzuQS2bO51Lrkt4CtRVLx5q250yy&#10;n+JqTQZelhSLkvgWOL75czRSrikVjKnlN8+DhU2hh1IJm/s8gsevHYwJ2bHolBSGbMaouYoZWYAn&#10;+pxYWJCMeWkxlNkJeLY8H0+W5eC+4izckp+Oy3iPl1BuT8vOwIT0FAymkigna+SQpYsovQfT+cwl&#10;kz5Zlomv+pfgwx65eIUx+vsE97sdsvBKqQ+PFqRjTqoHHemUimNiUOlwoAOlbrvYKBQT5MolViTp&#10;y+8yyNCpLMgaMVVIYPdxOjCC19R9Tk1lCMDzDOc1O8W0xl0jOuHAV0/h4Ff3oOGvRaj57R789cJ4&#10;7H3pUtS+czUOPTUVW+8cjS9ndMZDvbJxtRIR5LsxKT0RI+lEe/NZdolXLX0Cr0+pLTBTRXRwhWF2&#10;z1y8dc1FOLbsRWDvjzh5iLL7lObOIqBN3Gt18qgTqZjuvDSCfc/OVfxMBak6HbVN0wk0HNuEuiOU&#10;1RoOSTVRt/k97P7xEWz64SFcc3EJJg/MQXW+gwqMKoXKJIEhh+Jhh5qawlqZSi5NHmdM7cWqqTZx&#10;MZlZFVp+6WzLaPOZFlgzLQuMh8+Oie3PgdvP3scG8Nngtc0Gt70PY2j7T3GJxaR2TbQNKqtLpWJo&#10;PkgTLws0AhABaWohrD9JIYuJdRyltKl1/DuGljMIACg/N8vuM1nZktUWoM8JbO2re+a6epppuFst&#10;71cD1esZhy379GnMGlSGvvkpZjK2ShZWzfMsECuTZwnXyzzxBKwTRQS0pLear7LdmuAsCllui51T&#10;w1rg63cegib01sRqjRrB5f99ema6rkl7RLl964x+6EbG6Z0Qhs7JZEpK9XQ1ZdGyGAMXcNnBEYoe&#10;jB1V2KemucneBCFtbkYq5qZ6MT0tBWMIpl4KCSiJU1jgUmnVznCM4Tmvy03Bu73b4d2uRXihOAWv&#10;EdAPkK1vzEvCjGQnBhG0lQwXygjiPvFOjEtJxlA6pu6xwaikg+lAh9WBErgipi3a83MV76mSBbua&#10;x/SmUxusGujERPRze1AdE4WOfAYXMVy5tWcZPpzRDdsfGYffru6EH2eW4Y8Z7fD9hEIsGatpb1Px&#10;WLd0XE6HNSvVhXkZHjqpFEzmb+zriuZ54ugY1SMuBLlk/hLK7i7uMNwxogzrP3sATevfxa7lz+Hk&#10;zm8pDtdg97qlqN31B47v+Z2vWb2zJPM3c7mBvnMtX/9qHN+xFMe2f4Gdv7xMH/ApcHQ5ard9iob9&#10;32Dnt49h5ad34NEre2LBxRXoWqLmxxZIim6LeMpn1SXEhWlQhIxgNhVZVmVWrKnYakkgX2gZQart&#10;6mNts64N7rM7gdiVXDZQbbA2rzd/FhjtfW2wBq6LfW0LlNlBLS8wZn9nAG0BsblXlwGfwOoHpWkq&#10;8Hd5swBkA9beX6bPFlgth2DtY53Lf07zvQ1oi3Xt853bJP+1j13pdSaozfEBjsBSFZTgckC8XzOs&#10;DUexZ92X6FOciHapiahinFpuGDqBQE5AOa06ORE9GKt2TdFQR6dpL9V0pOrxpWluypJjKdFdKCXA&#10;77xyIs+p33MMNacT0PNe6lQRV4Ojh/ahe1YSWTQGN3Uuw+SsDJPQTzM9aMSUOlikRUYhJUIDIbjO&#10;2DYvNgKdExkLp6ZhSloaLs/OJLB9mMD7HMD7a8/YuUA9q1j4XCEtkUIZmBPRmjF1BIEajVGJDsa6&#10;GbihKAez0z0YGNkWQwjcPrRKOo/c8DBU8RwTMinh+XtGJTHmpqPqS/neJz4GveLDMSAhEkMZd6s9&#10;vDOdWXveUwklsWqiC6IiUUSpXsHPQ/gsLqfSuaNdMpbO6onXhhZgUdc0LOrgw2MVlPpJrTE2MQjj&#10;KLEvSY3HZdnJuLY028yQqWl7+iVFoZxOJIOsnMEwRKPMNCvGcJ7z5uEl+PG+Gfj2nik4/M3DOL7q&#10;NXz79Fxg19c4tPEj1Gz/nDHwT2ik1e3/Cn8tfQSrltyPj5+ag4fm98GKN2/EDy8vwBs3j8GrN4zE&#10;c9cOw9PXDceVY9tjYv88lGaEwxn8bzhDzqO8VitAa7ioSpQwIFbNTIyDzSyQwZqjWSOfCF5Nwh5y&#10;oT8mJmhb8zMZOtrPypLJNrCVbMAG69+xs7UMNEpq7nsuQJ9pzSAOtHMA2lQVsoBagLaktx+AhoHF&#10;2FoSsCy8zbGtH8inpbQKtmJofS9m9gPY3s+YdR7rXBZYDTBN7CtQarv/O9pp0Coe0ogXjXyRY7FZ&#10;2V+LaTE0wczPBtT+czaSQevr6zCoWxEK3SEo9cajOiMFlQK1z41ybyLaE8xdUzwYQECPJCj6+RJN&#10;up4OHoKezFhGSd6BhbyHplpNcCI37F+MyRjX8RoNprebgEzj7//u3WfRP/Z8DGMhnZGruaZSMNTj&#10;Qne3G+0cZP+oCEpvDSlUJk41M7XlurJvOlAWp77RBJjPgfGZSZhIya3cYRqemK7OH4zf3GQOzfif&#10;RGD7+LmQ8ruCMrwfgTsuPgI35njxaLt83FHgw825HtyU58MVuRnoTHWQx2O601FNJqgvYVx+KePk&#10;KXQiU7xujPUmYBSd2VCuV8dFopRgztU1yU7JlJo+xo/ZZO4OjIGnFXowNzcB07PiMC4jEgNdrTDK&#10;G4lxdBJj3NHoScbtzPvpSkfTk/uPTHPgkkIfpjM8mFKehp5J4SinMsklK2fFBjF2DkE7OZR0By6r&#10;9OH+ASV4ZUo3fHfLGHx8VR+se2kefntmLp6Y1gmPX9YD7z1yCV68Zxwu7p+BmaMKMKBDHNrnapbG&#10;tijNDkdxThRy0yLQo2M6CtJDUZIZgYzEEMSHX0jQtmE8rPmWCVhVavFzlGQ0n6U1RNEaphhlAGsD&#10;+ULGxpLTYuS2FhsT1BE0A+JAQNNUefV3QLbMGvJobbe+awZs4LIZyNY+VqWXzNrHArO9zd5OQFux&#10;75l/2mYDWkAUyP0gNUC3AGrtZ1nzmGXr+9Pb/fuePua0WWC0a7JtljUmwBpmtmJTmWorjdTnNslq&#10;A2Db/BV3ul+1Z5t9DNDqsfSj1wncWHQggLsSyN0J3G6ZXnSklG3n86AqxYvuXA7N8mFsbirGZfsw&#10;lGDqmczvyFh9Ux2YWZ6MOYVu3FmZgym+WHz2+G3W/dVqcvJVOLxvFT/XYnKHZNxTVYDnurTHE5UF&#10;eLq6FPOzUzGMQOlOJ6HhkMV0Cnmmsi0KaaqwUmUVmTqfDFisZilnLCpoHRzKIKKxycFI1gglFsJE&#10;0+SkJqlQ5PC4UsbVXQi+ixgSzM1IwO1kubvyCDhvDCYTXJckuTA/MwtjpUR4rQI6lJ6J8ZhEOT+P&#10;QF9YlM37oypITUZvV5w5X6achWq/Q4ORFMLrka0Sg4OoDtpSJQSjU2IkHVs4GT8IZTFBKI5sjaKI&#10;ViiNasv4vjWdTBsUcl37FtKxlZH5KxgfV7iD0c4TzOcdgXxnCLIcYQx51N88GAXcrz3DiMHpMZje&#10;PgVzqryY2T4R83vSGblao3dONCo8rdC7LAFlqUHIdLVEVhKBGfJPuCJawBHawiQEMNOyhlum2mlV&#10;aDmoZMycy7RYxcZkZQH7dC11sG3No5tsC/xsgzZw3a7IOvuzrBnAzWYDOxCwNlj/zizwi8Gtz4GA&#10;Dly37X8BtEAps747DUjznX2MzP4ceEzgtr8xA2qL9W07HVf7GVpm5RATSP1gbrJMEtxeN98TyFIP&#10;6immBPBWP/MadEl3opoxc5esNLRX90jK7p4ZyejB+LQbC3bP1BT0JNAHEeRjVLgpkScwhh2SnozO&#10;BMvMTvlY8eQcPDOqAs92L8TNZSxs5W7s/OYZbPv0Tiy5dTT2ffkk/nzxFnSLbY2Fpfm4szADD1Xk&#10;4OGqQlyV6cEwyvUuZPtqsnVlIqW+M86axYJyOJ0gMzXPZGoBXJLcJMmLCkECC541m781tE7paJJo&#10;WbROAnJSAqW5FwuykrFAteTeaNxIBzQnKQbDKWMHxIXjIsaro8jA1QkOpEdGIC2c7BgegsKIIBQQ&#10;vPlkqFyyvpsFNZ4slED5l8RtiWRmdV6RufnZQwCk0DLJwLLUiDbwEhzJlKte3qPW7WUStyk0SCKw&#10;EilZ1R5e5InAmK4luLhbBXrTaaYRLBppphFnJtsKf1M2nUFxvDKBtkWli4oqPghpYechNboNz8Xz&#10;0rlpbuWoNgSxeTZWxw3NpyzTeqBJSssCm5YC240DzQbw2aC1AW1vC/wuEMAyu0Za62ey8pmfA8F8&#10;NqCbpbjVTBXIwIEWuH/gfucA9Nkgtf6sOPtMtj0T4M1sHLgtcLv5zpgtvbnNSHVVsFmAtfrZinUF&#10;bqoCyWpJbu3D7baZ9kXFySa21zE8XpVSZGbTJk07vn8zchgzdU9NQFcyZSWZtzo1CX0z0jAgLRX9&#10;fT4Mz0jH6Jw0TKREnpbrZayXwnjUg4Ulqbi4wOv/DZodYhNWvnkfZhU7yW4xeHNAOT7ol4WP+uXg&#10;yY4ZGOONQCWBOIhsODuHbE+5OTHbwzjYhT6My6tciWQrN4ok28nQyuSRRZmdFacRUVFW2zCBZkZX&#10;UQImhKjCRj2+QqzeXWTnBBY4L8GlYY3K8TWfTuhOXuvVynx81qkE71Vk41XK7acZq96ek4rL6JRG&#10;J8agB5m0IiIcKW3amnNY7ahWrW0sC6aDUjI2SAMHguAgqJ0s8Em0NAIyL1IsTHBR3kvip1MheGjq&#10;qOIm6L28L9MERpXhVY823qtCAyfP62Thj6d0TSTIVQ8xsn0e+mYl0bHFIU/qhOf2EKiJdA7qAadR&#10;WIm8PzmUJB7jpuRN5H24aPECMO9Z9y4wqfY5mtePo5qIYXwbHeSvtDKmSiztw9+p/XjO/zCBWHGx&#10;jOuKY5V0L3Ap8GkZuC1wuw1Qe3sgSM+2MxnZWg/c/+zPZ5tdi22vB7U8/4xj7PWzAK11S1o3m7bZ&#10;fxZA/zez5LkF4uZtArMlyQXmBjOLhaQ1QU1wahJrNfnUNx7m3gSkATUBTbAbQGsUlubwJQOr/bFe&#10;xxDIZg7letUsi601swDZ2TC1KtDq8P6LT6CjKwpDWbh7U2pXU0Z3Zlw6MDsdI/LTMakgDVcWZOC6&#10;4lwoJ/eVhVl4tH0J3u3RDl9f2h+n9mwyMbJJQIfD+P3DezGcMdnsfC8eqs7HbZS4k5PD0S2qNTqS&#10;AYsYf1a5YzEpMxkzycxDycrdElyoJpgL1UmFBVZJDXIIaA2ntMEsINujnkz/a5rd/9r07AoNNebm&#10;Zy8LYDdXDGYSyDfTET1cko53GAp81T4H33TOwdfdc/Fpxxy8Vp6Fx4tzcG2GD5Mo9ysItGQW8tig&#10;FmSvlgbAjqAgxBPMTlocC76S0SWx4GYTXOUEcT9XLEYlJ2A0Q4/hSYnoyjAgL5zA5f06CQqncTqW&#10;qc94vLbx+DgCOZYFXJVKqg2O5XeqEOzgi0ch5XZ6NH+HwEyQJpNx1dklicrBTRUiAMfTHAS18mnJ&#10;ucTzvhw8RxwdRZxqn7luMa0yYFoWHdLCWCyPUd4tu7ulza42kO3PZ1gAWP83swH8d2aDzwbZ/1+z&#10;QXm2/d13Nsht034EtP1nM7NARvl72ghCA+yzmftcpr/mzxaQdT6rl5gqzSStlVaoWWYrXhYAFfeq&#10;EuswzATopg83j9GxugfD7A1crzegNqysTgNNBLXpfqpOBwI9r1F3EiOqCc75l6Kjx4nBeZkYwvi4&#10;D0HWlzbYxMuM1Yp9uJXAvCTbbWJDpbodTQBc3aWQt7+V97QbTSf/Qt3m5Tiw7j1MLOU+UedjvM+F&#10;G8mCd5HN7ynJwrWlWRjA4zs4I8xwyh7xsbiuXQFupOweRQdSzAIrRsqijFb3zcJ4B1k6jgC3Egyo&#10;G6YYyEVTofbQvFxXyh6NW1aCA3U/VKcHpRSqIjjGMx6/hb/rwaJ0vNUhHx8R0B92SMMHlSn4oCIN&#10;r1Vk4WFK/wV0ZBPcCSgl6MR4McEX+AFNoNHiDAjVRbQ17z0KvVzxGEWVMcUTjysYisynqZPLcLcL&#10;5XRIqml3EjTRZEKxnD0oXwP0DYhZsLUU+6tiSYMS4tqSzdu0RjsqFQ359JD5E3ieJN5TCpk+lZZC&#10;x6XeamYidCoASWi1/9o9s4ya4FIdOpqZVoDUvWhb4Haxsl3RZW+zwGzLZVng57O/s7cFbpeUtpfn&#10;Mn1nS+6zQf6/mS2fAy1Qev+dneu4f5hudOZPS7Go2p3FmIpbZSfNNruDSHOcbDH42RVhFohts9q0&#10;Tc247SDIpHV1qrFWHCwwU0KbZibLTCUXWdnuvWYcApdQiiKeU72EuAH3Tb0EyxY9ifpTvL8Gsag6&#10;kvBYZStpOIHJfYvQ3RuHAXmpmJCfhtks3NMKUjGS0noYAT2UBX1oFuNobzwqyETllMIl8XEoSYxG&#10;bvSFmN6nFB89MBfrFt+NHUuexB1D8nFxbhwmMia/hez3YlUuXmjvxQsVbi7TcbcSDmYmoTfPUUHw&#10;9XRGYgZj25vaFWFqdgYqI4KRSVPCAc055WXhVcqfRALUAJnSU+l/cqPDTJ4u1ah3TIw3tctiRGX2&#10;cIsdyU6dCeaxlPKX+dy4ITMFDxLYz5Rm49nSdDxfmoHnihnDU3Fcw995sddFBxODbDqJBCNDBThJ&#10;bYHZGmDg4ndpvLdu8fGYlu4zU+/cmu3FrRkezOPzGU1HVy4WFWhp6lxhRhCpJlggFoBpktgOc26y&#10;pm3c7qCl0AEMLcpC19R45MaFIJvhSRFDB5OAnw6qmHF0YVQoMgnkZJpLoOb9mXvldeSELNASwOrY&#10;wXOrN5ZqpG3giWntfVQ7fVpSy3gPgZlAAk0J92zQBgL2fwNvoNkgtmPoMMay52Ltc9nZgD4XcP//&#10;mOkpZswGpwG0ej2pwklSVvGswCimtsFsGwFsjrMAbWJeA3rbdF7rnFa7tABaizoydIOSENiMKpPE&#10;1mdjFqBN3KxRU6Z56JQBs+nwQkB/8cwijElJwyUFBVjz5RLuoyYz3bfayuuw7JsP0T3LhVGF6biz&#10;czHeG9QRr/auwFUlOQSzB50oJfMInCKyV0GCBmi4/JPRRSM/IRpFij0zEjCc7D0qMxFjKaMHuePI&#10;VHG4UtO1kgWfIZCfrEjBI6XJuKNA3SQ9uJzyfnpONnpGRaKXMwbDklyYWVCIIT4PyiiVzbQ1psO/&#10;BkZoSCNjSDKWkuaVOaMwONmNaTx+oi+FkteJUp5H7OUNj2BsqcqjEBRT2vckgw5P8WC0x4MxZNUJ&#10;BN3FyfEYmxSPAbxuN/62UrJhelgrJBIQ8Sy4YmN1lEig1HZTZqdSxmcz/q10xqIyOgJdI9Wm7cLc&#10;jBRcn5OOGwuyMUZjlnmOFEp1F88hMAu8caeBZDG0MlQm0kHFk0GdNH22JPeF8ES0xNxB3XAp38No&#10;Op3OCRHozec7OtWJWXy26vJ6WWYCJiSFo1d0K+SFtuCz0TnpdAgqh3EcMv81DfAsQJ9uD9Zn7mOa&#10;mXivkUEX0Lju30/fC3RnAtcyG7g2MAPBaX+2LZQgVDfMQAsVELU/rxHGpcwGciCgz94mM81cOobL&#10;cHvdPgcdg8zsI9P5aec8j9lOQFugFBgtaWyB1zZ7m2U2iC2z/wKluA3oM7edcR7bgdBO13KbSi5L&#10;YpsKMz+wzWgrpYE5XfFFgJPhZaYZq7YOT1x+OSZlZOHzW2+3rlsr+a39m/Dusw+is7Mtri3zYfGg&#10;Snw+rCNuJqD7OKNZiMNx++zxKE4MMz3FCpMSkEvmyzV9tqORLaZOiEIHAmQgC/gwArI/mXwEGWsm&#10;QX5ldgLmZ8RhbnYcri5KwryseIxLjsFIAmBWViquLS+i3E40HToKKJnNxHJxShgYbpjZjHQysWMI&#10;0qJDTXbPnrwH1bLPycnCULKzRj+pFthD1nYzvs6kRC9m/F3IuDtL+bhat2JcTNlKlk0J5TpNcbaa&#10;t9yUnAks6KoEc5DxBDAL0IxTyfLqMNKLv2cY7+uS1CRMTnFjiCMa/RPi0C0uBl0J8I7RIchqez4y&#10;qB4KHFQWlPxGTosBCQKBKYbLBJqX587gPaZTRnt4rXizHwHU5nzT225K/07oWeChQzofHRIjMNTD&#10;sKQ4FU+1y8IbVTl4uSqL6z7cTMfYN6YVfG3/bRSFWF8MbYGUMp/KQqwcCEyLZZs//1+2n+s7AdZe&#10;Bpq9TQC3wRNoZwPr7G3/m4XLeF7bedjrgabt52rfPpf5Y2gbfJLMdszsZ+BAAAbsF2hn7iMwnw3y&#10;QDvzWCOrCV5raZkFbLIxlYIGgdTXWulUa+uPos5UoPkBrdFfZOyaQ4dxc59+eGD4MNQcl+Tm93QC&#10;x/asxZ61S3Bix+94aN4kzGJsfFFmOmb07I6lT9+Bmf3yMaA8Ge0z1BVUs0vGmOGT6QmRXGoK2ViU&#10;kFU7J7vQlezdz8PCn+8loJNwWUYSLvVRjqY6MIGfR5l+ymRldySGeCS3kzC/IIMF14lqdywKYyOQ&#10;TxApxa0A7aLE1YgeZRbJi42hvE5EbzcLszqx0OFUREcy3gxFlkZ6EexplOPKRqIc3BUEe0k8nVBM&#10;LHJ4TuUhy6bMzyeLZ6gijQU/gWBKJHhdpvLLikXV/hrL63nCQ1FFVp6a4cPtxVm4rygT1zFcmOZx&#10;YAh/dwVj90wqCDdj5GSCvyBSmU09KAoP5zbVhvvPGUK5TiBn0rkUREagSCmGVInHwucUO3MpeRzb&#10;hg6Hv8FJ9o0OP5+O53x0iQvGLG8MXqnOwXf9yvFlnwJ83C0Hb3fKws25DqoMhh9k+kTG+dFyDIz/&#10;tYzmuaIIahuEfwfavzMbpLb93XeBYAoEl0BzLmAGWuA+NtACt9vbjJGB7esEXjvwsywQ0IEVdWY6&#10;nAALiKHtvzMBZwHV6kl29nf/V2uW87azaLYz2NtvVo8z2SnUk6XVWUQMrVpstUef7j1mmFsjrU6g&#10;Zt8+PDZ6BN657jp+J/Y/gVNHNuK3b18hwFVLLSXA40xz2H407fkOz904Dr0K3ShNcRDQmi1DgFYK&#10;IiuNb2lKLDrnJKDa60A1gT4mJxkzczy4LC0Rs8lqk7xu9CeTd+Jx7SlzOxMk3cjQvZOiMDI5FjN8&#10;LkpKH0aQ3ftQSreLdyCDLOcmuJyMW53qLBIWirTIcDP6qJRs3oFOpAtVQVe3Cx0Z01bExaKIYMkm&#10;UNPpCNIJtnyCvIqA7udOYtjhxlSef36aDzdkpOFKxr3DGTYUMSZVrbO6MjoIQLGdktMlEnzu4BBk&#10;tA1GF8r5yZTt1+ZnYj7j8ctTnLg0PRmViu9ZOFRplsB9M8M0OXskSnifqrhSbXyCaUoLRjLDhtxY&#10;qhm1o6vpid+rljqqbQsTQ0dT0gqEZtYHFsrI1hfQGZxPhdECfZ1BuDw9Fs92zsZLHdPweb8iAjsf&#10;T5W5cKk3BO0iWxu2VzNUVLDOdwE0h5MKeCAItRQIbHDb284FAvtzoNngs7+3Pwfa2fv+bxa43//l&#10;uHPtH3ivBrj+3yuzFca5LKCW2/r7T4Dbf+cG6//Lmtn7P8H7d4AOlP2qlFMmEyU7rz/lH55IQDfL&#10;bwvUirdr9u7FVeVV+GHR8/7r78fx3cuhhG8mYVztJvz+yf1YMLkMo7skoZ2nDeNlMmSilaFTqWjz&#10;lBSe8WhufFvMG1ONl26bjsElqSiNCcVQbyKurijArIxEjCFoB1FKVik3WHw0NE9zEZm13BVtKq36&#10;kmmHuOMxhDJ6kNeFAcmJBHy8yd3lVuwshmbhl5RWKiCl+VXq334+zWGVij5JbnRzuego4lCsxHrc&#10;J5UsnEbWLjZ9uOMwJSUZN+T68Fy7fLxXnYvPOmbioy65WNSlGN3oMBLJZOGMu9WO7WXsnUn2zOZ6&#10;Phm6UH28CfDSyBB015BMxuTTqTrGpzHWVyUcj01SIgTG2Wojz4+LRpl6uFElJJt2aBqdjACdQzWR&#10;GcHtdBoeSu5EKgE5EwdBLEBHKEsHY8iYVi0RS4vh53hK6KzwVugQ09aw8Zz8BDzZLQ+vd8/B813T&#10;cVVBLHolBCEzhPE/949u9S8DaMNeAYVbZrPY2dvCufw7IAduCwSXDar/bZviYX0OrNg6l9nnt4+1&#10;97U/B35vm32/ssDzKD4XYO3fZ9faB9biy8jQBJUxm4kDAW3LZ9nZYJW8tu3s7/7T7D7fdvOV3YRl&#10;xdHcR3JdlWp2XO3/zo6lrQq6E2ioJbBPasii1cHE1IoL3KqN1zmPHsL89p2w55c/ed0j2L3mbWxd&#10;/hRObPkcK9+8BVN7paM6JxRlKVEopIwupdQuIMsKzLkESWmyEwUJrTGpXxZ2/PQq9q77HFM656A6&#10;MRST89NxeV4GJbcXF1Fq9yQTVlJmK/7VXFE5TspkB8+rYYk0zUVVEBdCsIcz9qUkNR1KIq3KI38M&#10;bc1LFWYS1Wv+quHeVIxPSad0d5uUwBrmWBAfY5q7CgjsEsbPHXmNIXQa031JuDMnBS+Up+PLrjn4&#10;rXchfhzUAZczli9odT7lsZV+SHGvZHY+r9+TTDyQ4B3mpfNgiFFNR1UUTsdGK4wk2yqdb/CFpuks&#10;lYzsVkyutmJ+l8n7TZdkJ+PHE6hOMTgLlWql1eEkh04jP4KOgs4njUs3t6tiLCLoAspBFkgVRFoU&#10;Q4I4XkO903w8V1ZYK3SIbYvLSlPxYFUGnumUimf7F2B+Oy/KGXP7QlqQ1VuYHmIRNNVm2yD+OzD/&#10;X8yWtoFLe10mOWyva7s+2yD7f9nZQD3XNgNc//UC719mg9dmXquJTiYwW5+tjjPNFkfn+g/DiAKO&#10;MQvUzX+BQD4b1IHS2d6mv8B97D8xtc3Gfva1QSuHYHwG/xlQWyC2AM1j/LXdhpXFyKYGXqaab0po&#10;1YAbUEuCC+g12PrdMiy581bg1Gp8+PRMLBxfhqtGVWJQuQfl3jCUeqNNcoNCMmCFx4UOqU5ucyLf&#10;LZC3wW2z+uGnDx4G6jZD8ySt++Fl9C2Nx8i0GMzM0jBASeg40/+4kPJXaWkzYsOtPNSUxJrTKTVK&#10;fbWtvtjpSmDPbcpBrWlSjWSVkaHVQ0q13skEUiHBq1FXvSmlOye6UZUQj45k7a5up+mD3c3ppDnQ&#10;nfsNSIjBhCQHY18vFlXk4LP+7fFm9yIszPWgu+6Fsa7iXcOiZOE0MmgWr6Xx1BojPTDZgxFpqeir&#10;hIS8t0zul0QPL6DGK/amw0kjgDNoPt6rEvn76Bw8wbxvfh9HMKtnmWq4ldlSv0FJ+rNlYVQSVANJ&#10;vL6DBc9Uaqlwtm6FGI1WonyOC2tJ9rc6pCjmz2Jc3dcVjAc75+O78T3w/aRueLRrGibnOAj488n0&#10;AjQLOwu/CrYNtEDTNf63z7YJRIHf2UAOtLO/sz/bwDzX8u9Ae/Y22wygec5A4Aau22axL58dn7Pd&#10;VdXuj24lYeD7oDkZZlFyWyzbLI3/jnH9Ma8f+M3MbNDoN/73s7zlGJqPtxg68DrWuSxGpjWKne3z&#10;K861QG81U1m13mabSRNMEyML+NpuOqH4v/cPzFDu8OObPjB5oib2zULH3ATGxHEo8ESiiGBUyqH8&#10;JILSm4BemU4MLUrBiPIMdEoJwtrvnkLDoT8Ydu/lOdUMdhhH9v6ARxeMRLfE1ujijkRZPMHsVNJA&#10;JYuPMGlrzFSo0erCaM9soeR9ZDQ+6ER1mCAo1FSlPtlmmlCZ2JpsqNruDDqAPIK+jDK7cyKluseN&#10;kUkeXJzqw7hUL8akeTHCk4gRBP2QBCcGM9YfQok/kbHvBI8Tveg88ihL0+itlaEkl+cqYmxeTuvk&#10;iEVnMnwnRxwqY/kcIiKQGRSCnNBwsirDjagYAjjSsLoquny8n0rG/NVqn6ekVnKFDMpvH+V3EsEa&#10;L/YXoFkArWR4Vu8uhRMebk+htFd+cGVB0fmi27RlDE0ZznV3ZBt4o1ozhJBc53MjuHNjW6OPl04q&#10;LQ73dS/Gy0M7YLYvHBNz4s13EUHnGRAoFo/m0rRDE0DhBLpMzB1Oaa7ZGE/bWcA8ez1wW+B3gXb2&#10;d2ap6+p7e90sA8x8p+am8xHW+jyuM1SgUwujSgkjMA2Q+dw0asukKOK2CC7D+QxlqtzSKDCZATDV&#10;jEm4EKp9W1hg5nONZdmKowONI0k4o4ORlBDe3A59Gnhct9ICCVyB3/HzaTa3QWmBuPmvGcCB1ry/&#10;H7ByDoaBLVl92vwMbktyK62RxcxWd05Vaml5ArW1h1BTc9B0UDHfG6AL1JLoR9CgycZO/obfProd&#10;11/ajbK1FSrSXCj2OQhosrEylBDU5QRDv1wXLutSiMfG98WCbll4+/ZJPN8WCoZtaGhU4vb92LHx&#10;GzQd+x1XjO2AtMh/o8hFEMRqZogwaIJyZb3QZGua6DyRjGj17hKILRbWUiAWO1sZI2mmYoyAlqzl&#10;dnUg0QAK1Xq3o9zu60rERWpn9nowKoVLn4fqIAVT0ynLuW0Q2bs75XcHXr+U18tkAfCR8TR/lWau&#10;0IisdgRxLzqA4Tz2Ikr0AXQIHeMo4SnB1UklKYhymuBM4Wc5Fd2j+ncnE3hqHivl8Yq5M7jdKxan&#10;jFZ7uItM7WCcbfU2s5MBiJEVQ1v1AuoJl8pzit3jVStu9m0JN8FckebEgOI0TOtegUva52F2p0J0&#10;dgSjS3wIusYHo5+XoYVLcf8FSAwmQ1O2ay7kMAMGAjjA1JxlplYlmM5gQBtcZwHTtsDv7PVAO3uf&#10;c1ng/vZ+qowLJkBDBGIBl6a4P5QWTsYN57PVMorPI4KAjQjlcbRIWrQ6/vA9mp53fJYykxIpLJRl&#10;RqmRqGgY/ljLMG6jAmTomBR3Ia6YNfDcgD57m2W2vJY1bw/c3zgCA/hA0FvnsRhaDCqgSkLboNU2&#10;vxkG5ja/CfAWkFWz7WdekzGFcXT9IdTVaYYEfbYqxhRjN5lZM7TvXtQeX4cf3roVnzw9D4MqPahM&#10;j0epLx5FvgQUEdDFbgfKvPHok5+M+T0K8eDQCmx49hqseet27F/1Fo7v/RZ1Netx6sQWsvUuNJ1a&#10;g79+fhHDe2YizdEW2Q5KWbKiMmam+AGtJPYCtBLZ26BWrGyS3rOgywQaG8wyNSmpX7QGZLgJGqXl&#10;TeV+JdHR6OJKMO3T/b2JGJaShEkZaZgiQJOxBySSQeMcyCd4MhSLUzpnRGnSuCjk0wq4rYISuwfZ&#10;eQRDi3HJiRhNiT2I8r2aMXmuRnfxfu0ea9YACKtW3NGqFdytWyONBSnDhBBkZlW08XsXGTie5qDZ&#10;YJYcVhOVGFRtx5LSGhmmHOEm6T+PjSfTOMkwniiGF2Rjdc99ceEk/PL4tXhj1nBc36ccPVKikRx6&#10;Hp9bS9NJJYHAdLS+wFSImQnOxXA2y/ntNIAD1s1nLdUx46xYWEuB7FxgDFwP/Bxo9nf294GfzXlp&#10;wbyXED4HC9AEbxuyrQExZTXBamQ0n5syo1gzTXJJCa0hnnb/dGv8Np9zBJ0nzcWQLiGaDjiBwI6k&#10;Ekui43S3RklaGC4Z0QEfv/OIJLcFUiu+tSqttDx7m2VnAvXcFrC/n+UtQOtcOrcV71o11P8J6Gbm&#10;9pth5WNk4sMGxAKzNRFAM7jFyNY6l3QEmt/KmkxvL35+9wH8/MYtuGNmf3QtTEL7TDcfQCIBHYdS&#10;MnQlJXfPAh9GVqRieicvlj0+0yS8Q+NqRgAbeL7dXO6hHULj8Q1oPPoT3n7qcnQpi0dWEmVrHONF&#10;df6gWZOZW3Z6dgo/mCW/NfWMmNqwNc2ws14WC7uDMlkDHgRqDcowI6/44sWKqlnWkEmNae7JuLpv&#10;YiL6UI63c8aigGyuuZ6zCGRVxJUS4OUOBxneaWZ+7EMm7+9JMj3WJpKlpzBuHuNNRq+EBJQQ1Dag&#10;zeAKFja1L2vghmqnYxnzqqZaNdbWXMVWRw8nmdm0Q7NAqtOKCqOV4YOFlPtrX3UBdbAwi+3VOy2O&#10;LOpoez63s6BSDidGtkKnAgdGVSfgg9vHY++792Ddozfg8o6Z6F/Mey9J4vn+ybj7fMQpsYCJny8g&#10;CM4nIAgsP5glT88EdKBZ22R2jBsY655rm73drsH+u/2sazVfN/CzLIL3G8HfaU91Y425Vl96hSiW&#10;mWfK5x7NdyyTjI4xAKajV0aVcD57PqdEgthFJ+h1hKIsNxFlBU48dt9svMhy+Nbz87Fu+TM4tP49&#10;NB35qRnQgWYD+e8+n23meyOnLUDb+1vbZPpsA1eAlpGBzX7NgDZSmwzbUG+1NTebxdKBJhZuXpfZ&#10;gNa62q8PQRMC1J3ciM1fPYnHrhmCAZUudM6OR0UqLSMBxd5oFFCuFHpiUZXB77xhuHNyZ6xcchdD&#10;87Wo06QCGmnFc5qsJJovqWEr9m34HM/eNg5FCfSQsXzQlN7nArSR3mJmP6i1FGOfjp9leoFiazKZ&#10;bfreJMw34CdrC3Q8l+JaJfTLiYhkvCt2pdynQlAc2j42ltI6CT1p7eJiUS7Zzm2KnytiYsx80d1c&#10;cejBuLgz4+hSMrhPXl/SXyAlKAXQGDEJQakeWWZuYhZG1UqbTh1cV8wcy+9NuzJNYDajoPyAt3qk&#10;KZ72bzNMJMDrWBZuspimhHEyjs72BOOykZVY9eat2P/h/aj99DmsfOZGLH/hWnyy6Arcs3AYclLE&#10;pP/kc2rFY8/nNVrwfBfwHFb8aclZP5B4bgNkLc9e/w8jMM9YJ1jJtv+5nYDluQO7dwrUYmF7P9M8&#10;5jcl0BcDm1ifoA7nswumI4vU/YcR0FzGhPEZhdMZ8t0qIaGSMYiRnQRtPMGrDjiuWG37HxRlR2Dk&#10;oGJMG1eNa2b2wU2z++LbN2/Dh09cgRPrP8e2799A/Z5f0Xh4FeqOrLQktxg00JrZNtAs8BnQ+Zm1&#10;mbnFrvZ+gecS2JsB22xyDrou97fBr+06Lxm2tlbjmo+bXmLNklpMbXcRlRznvmJ5gs2a7lYjtOx9&#10;ZUdx8vh21Bxeiw+emIclz12OL19ZiCpfCDowfitPjUMBZV8BJbe6eRZ74lHpjsGUrjn49Ik5wPE/&#10;eAnNZihVQEAbFUBwN1HqH/wVh1a9gqeuHYuu6eHIpOfUJHImhqY1M7SWSmpPINNsZrbjadV0u2ia&#10;osYehmjAboPav+7iUiOy5Aw064UqozSs0k1wazK63LhIU4HVI8mDajJvYTQlt3qaMf7N5rqS9HsJ&#10;XuXl9lIJJOucNDPnkh2vkWk1VUskQalKp9MVT36W0dL0pzZgbzYrdhaALYUhU8226YftB7uRk372&#10;luRUoQ9rdR4d3AUYVJaKwdnheGPBCNT//joaNn2K+u1f03/+iRVk7b0Mca6ZVo3xwyuR5YtEclwE&#10;z8fCbu6F90WQR6oGnJ/VLHZaCnNdv+X0Z780Ppd0Dtxmbw9cD/wsB/K/mZHUZt1fuUXAhgX9G15X&#10;GIoy4tEu340KsqzME9cSPpJCZNt/oizPjWgCvoAAblcSh0tGVeKeBcOw+LHL8OviO7Bp2VPY9vsr&#10;qD/8C3lwI+qPb6GA3YHGU9sZZu4jEe5n+T/0nzG07OxKMZkBLUFn8iLTLGCfCWiWdi6tXmXmuLMY&#10;uJm19b3tOAR6G9CS2Tx/gyR2s5RuZmaC2gCaDC9Z7QezxdCKoY+TmQ/zOx6j4+v380dvo1zeiL2/&#10;PIOvXrwcA4vJUAUuVGVRuqS4UETJneWORQ4leFGKE53zE3DluPY4vOJ51O1ehsaTf/G8lNxQ0gRe&#10;R2mMj69F066PcfzPZ/DONRehT4bTzDCpCjFVjolRzwC0v1JMnUkksQ0wZWJtAto2AVsAt+PteAJM&#10;fbFlksQCtwBoKkTI4JqsXQkGfIyhNdOkL4pLf82ym+eyHYckvCreVMMsCR3Hgq54TUMRNZrJ6i/N&#10;wmhkIb8jgGMkFcWoWgosZKVoGY+3C28goDWWWtLcNiVKMGOXtY85J/dTIgWC2wzw4LWVcbMwOQoT&#10;+uTjtlndzYyONdu+JJhX8lFvhNLxNtWux0s3j8d4SvNix/nIiDwPGXH6LZTwZGnda3Rbsrb/Xm3n&#10;IyaV2fd6LmDa2/7/mTWVjXF0MjkW/3OL5m+yLSaCcTSVRc+qApRnxGDG0GrMHFCG/oXxuGpse9w9&#10;fzA+e/NmjOqbhmfvm4bbr+iPGy6pxvLXb8Brd07AYwsGYfUXj+Poxs9MZWxTAwF8cjPBzLKo7LvE&#10;Ro1mFWH510QERpkSE//RUywQ2LbZoLYltCW1LYY9c1/uY4+UMn2ydcxZ5zjNyGfG6bZ8t2S4FIBf&#10;mkty80ZtRraZ2lq32dgyjRIzbKqmJiOVD5q5uGqPrMaxLV9g77p3sOy5K3H33D4Y0D4ZPUvSUCgg&#10;J8cin7I7NykGRakOdC2Kx/N3XIxtPzyO4+sXE8B/+hO+H8DxA+tQe/R31K17HUseno4JGZHokxKH&#10;bMbSKdEEY3QQEimDE/3AjadUTiCwDVhpyndl2NnP1DLtZ8XZqulWDbEqoshGITwPmdPO1CGgmKQC&#10;BHMC4yw1EblDrOQHOr+ThcvFguUJaWn12iLIEgQsnscRbDUzxcnU4UMgkwnchpXJJrRoSu4YVXCx&#10;8ArQYj+Z5GMMY2oBW/MzqWun9hFgjczWtUNa8XrWPciiWzPm5bFxPKeGa+oaRpYTdJL5RoGEXIjK&#10;nHiM6ZON1+6fjD2/vIiG3T/g5J4VwJE1tJXY/9tivvMdBPha7P7xCUzvlITuKVQdIRcglU5MlW8C&#10;t5milUA1sTwBb+aRMoBWAgMal3ZsrVrxCFW0keHVxKQaaCs+VucRK3bWehj3MXEwvzOTy5lnwGvw&#10;2WpklxyTnmWKIwquSL6biJbIZxmqyI7D7DHdMblPOboT0P3ynJhYlYJvnrsBO798Anu/exqrP7wL&#10;+zd+iMbjv5A8vmK54vLICuxa/TFO7fudUNhpAdhM3Uz1KfIyBHamKZeAMvRo3Q/oQFCe25pBbdm5&#10;9yGzMwbWkEctDViNAwjcTyA+U64bhvcD2zJ9lgnEYmPF22RmP5CbAX0mqE0KIwNoSWSuG5anbK/f&#10;S3yvwvFtX2Dbt49jyVOz8CjlzM0zB6N9BuNJH0HtlQSPJ2PEc1siit1BePyOS7D15yex/9eXUL/t&#10;W+DYWhawFajd8j5WvHQFFgzMRZ/0CJS7NCoqFL5YApMvNSnajqMJNLGz2FiMS1PMbIPYBrT2U6VZ&#10;igFyuGk/zo2NQialsuSxap8FaDGsmFCxt0AtB5EggPJzLK/rorzL5frAtDRUx1M1CPwsyHa+LUns&#10;OMpuu4OCCqJtYhj1QjIspKVYyAxBZLyqXlpiQp7LiqkJZlXwEEAygTKV1y+MC0UZnVo1VUpVZBA6&#10;8ZmUU02kEGxxrc8n+K0hkdGtCXJVrPG+1GsuLTYIpcnBeO6Wcfht8U04tPwZ/PbqtXhgZmd8+fil&#10;WPfBHdjy6cNo3P8TcPhH7P3hGVw5LB++kH8hxxFs8p2rNl3nNonwBV7+HjUV2UMtTbytHmuMZy0T&#10;2OUAKI25j9qJzfBLYwJ7CxP/ap4qLU0Fl/bjfWs62IjgFogIOR9xEecj0xOGzqXJ6NMhFYUpbTCi&#10;VzZmjeqIIeUeTOmUiTdvmoqbR7XHwe9fxNYlj2PHV8+gZvPX+P7jJ9FwYA0aSTqNJ7dQPm8hPHbR&#10;9rL8HiSGLLVpJ8Y8V5lvNoWbR5sl99+B9Gz7PwFaUliMSnCezeI2aAViZRj5TzCfBWg/kM8GdCCo&#10;rc+8pklfpGyfArW+19hrPQhJ8L1oYOy7c8XrOPb7a/jkkVl4eP4QXNK/GKUpEehCts5jDF2SYjVp&#10;5SZEYkCnPNw0ZwA+e+YKnGL8cvjnF7D0tZux9auncN+YDrhvVi+087VCWXIY8p0RyHdEIJOFOMXE&#10;0WrCUs22xb6KgZs7kgjUqhwTqLkPwe3lvmLmnNhIlCknuCPazE2lTCfKUqJx00qEoNhX0lsxqxhb&#10;UjyRbK28XBlk+A6OWJMUv5jM5eUxyi6iuNawcSgBJeO2ODKLzc5iWHXRNHGpgM3vlf7HRdAm0uIJ&#10;WLUfa1ZF+7oJPEYDODSFbT6dVy+GL1OKczAt24srs1Nwc0EqbsxIwnxvLEbGhxtwa0L6+NYtjexX&#10;zjEHmS6JDkk90Uqcak8PQep//wNFF/wbA51h6BF6IRbm+XBXdiIeyUvAbWnheP3iLmjc9gkOb1uO&#10;Za9dj4WTOqOKTtUXS8cVrntUTbKcD02OiqA19QHcZjsoI8sFYIG9DcHJpdhaikQDSjRwRnNZmTS/&#10;fNZaKm+3L1GTGEYgxxMJn7Ml5XQKLrmoHe6YfxGevnUynr9lAt57YBoenzcQ49u78Op147Hl48ew&#10;efE9+PSeKWhcuxjbvngKB1d+BBxdx6hwA2oOb6Ty80/LzDi4QRNCakolMyOLUmodtWZmVZn2l/vm&#10;ELTZbFCfs1LsXGb18lI7syW7bWuW3jJLNgd+3xwrB5oA/XcgPtsC5DfNau4ikM3n5v2sRAz2D1M8&#10;Laei2m7/MZTg9Sd3mqanhoO/Y83SZ/DJo3Nwx6XdMH1QGTpkOlGW5jRMnZcUzbg6GjkEeFZ8CDrm&#10;ONArPxJv3HIxlj9/C49fib3vPYhvH5yLW8d1weACNzomRZkhltUJMchl/KyJ2FRhpcnUldQ9gYwV&#10;bzoECNAWmG0T0yq7ZjILTmZ0GEqdMegYH40eCU50S7SmjEnhsZpJUtlFVODiuK+ZIpagVbdOpegt&#10;IKNnEjQeXi8+nKDh/gKziWmNsbCykEuGq3lMfbFNDTdNANU46SQyuTqn5PG+KmPoXBgy5BH86bQU&#10;OiJNQ+ulzE+jzM+hM8qnM6rk/fVxx2FEigNz8ry4pSwdD5Sn4rGSZDxV7sWteS5cxe2DqDq6RMeY&#10;tvEcOgYvgaXkC5LM6mZaFR+J0RkJmJIWi7l8F3MYDt2Vn4HHi1LxFJ/xPZlxuCk3EcvunEspugE/&#10;LL4TG75bhFlk69I0As5FCRzRgs6NTlIdX3jP0aZNlw6LzsgAnL/ZZFzh56iQFtY8zmRaZ2QrU2Gp&#10;Dhzx/E2mbwCfeSLfYYqUR7YL/aoycPWUPnj8esa4V1+El28Yi0/vm4Wdnz6Gp2b3w4tXDsPiWy/G&#10;kvtmYMk9l2DZQzOx5oWF2PXxA/jzjZtw/PfXcWrDZyThHwno9WioYXkkmBtq/XGxGVWoeFgho2S0&#10;Qk0C2B9unhvElhnZjWOS3OcA71kAtGSyBTzDqATjafAGgNLapmMCu3/qr/mcNvB1DgP408c3g/MM&#10;Mz/mbNP2ZtPk8TLrs+S5AM8Hwx8pz6ZBHNZsGtymielrKG8Yj/219FG8eOMIXD6kEFMHlmFQVTba&#10;57lRyBgox+tAVmI0MumRMxMjGF+TgWNbYkRxIq7rX4Cdb9+DLxaMxe0DizC+wInB3miMznRjcEo8&#10;OpKtix1KCGjl1E6KJKhoTq5LYouhJb9thjYVVwSoEugLNDkEUc8EMlsKQZCUZHJ0pxmJzXPQ1Mwl&#10;6SwWUUcQgVMDJDw0SXHTLCImJzhNtlDF0AKwnAGXJpsoTXNH6340obxS6ebHhqG9Mxrd4qLQhzaU&#10;v38YWakPGbYjC3UpGTSfDidPYUFkGIqoQtQPvDqOCocyeyD3nZbjxsKiFDzROQ+L+5Xh7e55+GJE&#10;J8xxBWFEdGv0YMx6EZXMFG8ixrhdqOJ9pJIZ08NbYQif8T10Bm91ycebBM8LpWl4mEz/VFE6nqOC&#10;erA4FdemJ2EBt+/+6WO+531oVMefHV9g2RsLsXByJQZ3TkVyTAsawxo+72RnKFxRLeGNa0M5TGeS&#10;mcCwKhylqVHIcLRGlosOKuZCJMXwHfFZODSYRU6QTtETG4xsVzQ6ZLsxtkchrp/UHc+Qjd+9fQo2&#10;EcTbP30E3zw1H3u/XYRdXz+Nfes/xi5uX/nG7dj780v484Wr8c39l+CLuy/Gzs/vR+OG91C7+RPU&#10;71hGvG40gNb0zJq7y/St8BOWqXxtUvJLSW6LqW3TfoEmorLNMDS3+v+a+14HgvRss4Fsg9mOgW3p&#10;bAHWPlcAgAlOUzPeSLCRNS2wivEDjz+HcXtz91B/Z5OzzIDc35/bktqWt5IXU7JBZRlVZZvkipIQ&#10;nji+FfUsCE2n/sSJ7Z/h5J6luGN6T0zqnYnpw9uhX/s0vvA4FPsSyNIEdQLloosgJciL3SFo526N&#10;x2cMxYNjuuLpKd0xrTQegxKDMT4vCaOzktAjPgrtCegcsrQ3igwdpZiZxgJjx80G2DJuN6ytdYI1&#10;kaDLpGTv6XFgckEu+rviURalKXR4jABJwNvSXaC25KC2hRDsPBdNY6zV31opdcW6psKMAE+Q8bN6&#10;e4m1vTxvRlw4ismMHSl5e/G+R1BhXJocj2meGMz2RWNWSiSmEgATvVG4iCqkH0Hb1RXFGD0CHTUW&#10;PIHrBGhH/t6erkgMckdgYlo07u1SgFcHd8BHI7rg89FdcGNWLBbkJmCWLwZzfHG4zOfANF7n4hQP&#10;hnhc6Bobga4RrbAgw43ny9LwbnUGnizyYBzBOINMfSNl/K1ZKbgx3YdZaVFY88nLfNdkt/ptfI9r&#10;sH/V61j9xd348IU5uHp6JwztkQJf3L+R5vgXLpvQDTNGVOLK8R3wwq0T8dJtk/DwFUOxYFQVxndK&#10;ReeMcJT7rIn8PeFhdK56H60oq0NNpWlVejwm9cinlB6KdW/dg7Vv3IWaFW/j5E+vMwb+BUc3LkHd&#10;jqVo2vEtGvd+j42fPIKTv76CA18/jiPfPIHtH96F1XQ4nz08Bavevw1N+77Dzj/fx54t3+HArj8I&#10;FSpKdWE2A5FopgXHAquZnF4xdACgtbQ7WlmTRzYD/pyAbgasH1Q0AU4xrw1ke2mbfYxlNtPb++hG&#10;dZPH/Vk9dWM6l1jbz/oB1zrDDGh5jtNmb6PpfgRkAtWy5goDq2KM3zdwf6UBNmDX90e47TCN3r2e&#10;HvLEauL+VzTs+gRLn78cD1zeC9cwLru4bwnaZcaihPKvlHF1NlkoLyEa+fTYBSy45d4IDG2fiukd&#10;szCeBXVSUTImkplmVxdjeKYHvX2JKHJEwqsMJWS1pIgwq2mKIFRnkQQVGj84xbSWFFfFFlmaMr04&#10;JgRd4iJpvCZBL6bXPgbMYl+/mXicADX5sGWUrord3ZSd6kKqYZDqCZbMpRLlZ0dTcfC7bO6XE96G&#10;zqIt+iREYgIdyJVZXtxeQLlcnIbH22fjhS55eKYqHfcXJeIOyuZrcxIxN8uNSzMTMZFqZAQd3mBN&#10;iueJRx9XDHoR6H3p+MZmODEjKx7XU3I/UJ2FV4dX4+52abguJwE35iXizjIfrqPzm54SiyFk0kHO&#10;SAyhZO8vVULncjNZ/sVKApqsPDspHmMd0ZhPMN+a68UNvPbMtBh89dRtfJ98j02HzISETY37UM93&#10;2XBiBU7t/BRrv3oAe/94Ce88ORPP3TEabz0wBWs/exC7lj6JFS8uxJcPz8Ar1w7Fy1cNwm0TqtAl&#10;LYwOuA00k4mbz8UTyzAgIQzldDA98724fnwPPEuZ/dZ1o3Hit7exb8nTaFj/FeP5H3BqI4F8YBVw&#10;eDU2LH0FDZu+RM2aN7D/6wfxxnVDMLY4Gq/eNAJv3TkeXz45hzYXR/94FWu/eAT1h1ewaG5kedxN&#10;09TExEftfjTW7eNvOsAyreQcktgiKOGGwOU2sXcD99WE+DIBW/0wzgB0oMw25geoQGlAR4AKqLZZ&#10;QGwGtHWcDTyt+6W2Aacd/4pBBS4ytyS5WfK8POY040o+B5gBNM+vJL51/F9v7kdgllnna7RrxA2g&#10;+eNN7OEHvtbtuIOgr6fEUTPUiZ0rsPSl23Bix1eo2f0l9qx9C1uWPYVVH96NJXzwN0zuhCn9i1Di&#10;DkY5ZVdxqua7ikcJWak4KZLbw9C/MBXDStIxilJxamUeWdqHiZVZ6JkZjyrGgTnOcPjk+RmXaeSV&#10;ycFtYmYaAW6MrJBARlUGEDue1nxS6TxGWUDUKURAt5nWNqs/uCUPVZPuDg8nw4QjhfG0jwVTucoy&#10;eFwp1/snxWICQTg9n/eZm0JAxuOa9ul4qEceXumTh6Wj22PZmEr8NL49vh9Rhh9HlePXCe3w44RK&#10;LB1biee7p+HOUjcWZMfh6f5leGJQKe7tX4obepVRSSThCjLySMaZQzLiMcwXi9EpZOp0B8bzGUzL&#10;dWNiYjjm8fpXcNu8jGhckxGFBxlnP1CRictTnRiTFIPuMeHoRZtABzHOGYbpvOcryMyzfW5cm52B&#10;67OyzKycvRgXv3nrXBabLQSDYtEdLA+aapYFvYHyVU09tRtQe+BnNB35BbVHNLndctQdXMkisN4w&#10;6tE/XsHOz+7DmucX4LFLumFaZx+6psciKy6MzpPOkMscNx1UZSauHNUNt4zphI1v3I1fH5mPdS/d&#10;jqM/vI6a9Uuw68c30cBydHLnb6jZuxI1W38A9v6An566HJ/cPhpvXD8Qd0wqx8KR5Zg/vAI3XdwV&#10;84cUYOV7d+PU9i9Qu/Vrcs9q1J1YhzrKcDTuJ7APor52F+oJclPJq3harTZ2jO0v49ZS8lxlWzG2&#10;aYduBmignQa1MZuVbSa2v28Gs3UcsWPvb5a2k9DxcggCtYAnkOm4Zkmuc1tywwax1q39BWNdi26L&#10;RtCaLKD8MQagArHOrf0tOW+ONdcRIysmsc5nTDKcgK4joCG51rAF9ft+4UP9i95ylcnDrYnBT214&#10;H+u+eRxPXz8Ci64fg9kjKjCkSwZZm3EYC6lGbrXzJqAyyYn2njh6+HgMLk3BRaU+9MpwoVOKC8WJ&#10;ccihpM2mJE0zoFaFlWS4arVpjEH1WU1WVq23xdImRzeBKnNy3TbFx4ahFQ+bWNhaGqYm66sJSE5D&#10;QxzT6CjaJcZiQKoLM4szcF15Gu4hW95FEN9Q7Mb93XOw8f45WHXDWKy6cjD23TEBu24egaaX5+HI&#10;01NxfNFcLmfj0FMzsfuxS7Hzien4+ZaRWPXQJTjx+d34/cGpWH7zFNzUKR23ds3AIyPa4Rour2Cs&#10;eTGfwWiCeyBlu6aPHSRwpiViWgoB7gzBpXSGt+Ym4rUu2Xi6LAlP8L4muxijB1/AuDwEBWGtzdS2&#10;g8n60zO8uDzbR1AnYoYvibI/DtWUwsMKYrD8iUux75sH+UrX8r0f5XtVudN71ntXDbFY6wBOHtyA&#10;E3vXcX0/FeJuLregZtc3OLnyHWx852589+AszO2ThlEdUlBIheGJDEI0Y/0Uqof02DYYxBDgodkj&#10;UNLmX1j11u04/NPLqF/3IVa/fQdO/fE2GrZ8jfot36Bp/4+o3/oZNi+5D9veuwmrX78KHz8wGfOG&#10;lmBwSRL65SdhOMO5eaPa4b45vXHgp+fx5FVDSMIsd7UELxna9KUwRMVya8qzyq7Y2e5kpXVLdttL&#10;0+XZLE2lGAFHQKkW2wLl2WC2zQ86Ay49OJn/s9lmAVp/zcdY57IBexpUp8Gl4/xgpFmVWzZALca1&#10;9hU3N8Nfnxp4bbFy87Q4ArriDi4Zi1jn0o/nd+Yc1vWNV6M8qTmxHccP/4VTR9fTO27n12RthgOS&#10;cTWH1tBJUrpt+xy7f3oWv79+PV68YTheunMSRnXLRAcW1nwW1iJ3LAoSwlHEuDKfMWghY8pKL8HN&#10;mGtIaRbKuU8+5blpoyZwM6LDUahumi6HyUZS5rSapTIiLFZVVhEBUskCNNVpHM0R0ea0Kd42oCeA&#10;7UEcTlpCiHqGif0pqwmErJgwdE1yYHpRBm7vWowHexfhldGMZ6f3xuvjqvDFlUPx3PgK/HLvZBx6&#10;5yYceOM67H75Ghz46C6c+Iz21T2oX/YETi55EA3LF2H9q1djx4e34tSKRTj27SM4vORes+/BD+/B&#10;6mevxNpFV+L7uybj+q5eTCt04OZBVRhNpzYq3YOh3iQMIdNO4eeRBMuAmCBc7HEyJvbgofxEPFqe&#10;hBso6ScQ7HkhLRHf6nwzwkrZTHKDQ1BC9VLC310SHYxiAi1VtdYX/AP982Pw6oIhOPLTi9Ac0o1g&#10;TGkUmkxpopXlxrIm5ZRTTForSUsWJ6M3nViDU8dXYcm9U/H6vEG4c1InjOuchQrG9poIwM1nmR4f&#10;gQLeV4/iZMwYXI5bxnbEB7dOxse3T8Ff79yL418vQs3Pr+D4ilex+JFZOPHXu1TOn2E3Hd5fr1+N&#10;p+b1QM+c1ihLaoMihhJlHhfKqUYGd8rATdO6443bxuLEundRv/Mbqu1VvD+xMoGqkLHRkt9mfL8B&#10;rg1eqwelJbEJZAHdL8FlVsYSAyxZM6ibTX+Kr/0sa+9vLKBCyw9oq2bbPlZA1nECE/c33sZ64ObB&#10;i12N6bw6Tw09lP3ZrvEjYAVOnqOB1mh6oXEfdV4R20pqaJ86eTQuTWxusXyjsn8aMMt5CPg8zpxT&#10;lQzHYE3QTtD7mwmsvuCqWdyHukN/8d2vw551n+PoqnexadmT+PXl6zCtayo6ekMYQ0ehlICV9M5P&#10;jLBmUyRACx0R6O6LwdgSDy6t8KF/ZhzyolqiND7KTBjXnwV8cEqyydM9yJeMLi6nye+lFETKcOKj&#10;aTYNN2WfS73MBGICXGl/1TvMMLgqz/hZFWia0E7xuEzZUHKoBPqmxuOq9rm4s1M23pvSG5/MHYCN&#10;z12LbS9fj7++fRq7370dtd8/g5ofF6H2z1dwauUbOLmWhXHLEuxe8Rq2MM48ufYdNO79gszzPpoO&#10;fIO6nV+gaedXYBCKRrLbkT/fwc6fXsCmD8hSSx/F4bdvxeeXD8CSq8fgjkHtcHFJKro6I9BFlW2U&#10;073iQtEpsjV60gEOSYrGVDLtDD6/kZTi7cJbIqP1BXCpBxbBbDqsBLcy0/TEtG6L6JBgBF3wL0T+&#10;878Z+7fGQ1eMx/o/vsChHb9RUq9nEdtFB3+AgOa781cSNdRTetfvxfFDG8jKB7iNoK45hFMHt6Lh&#10;6GaS+FrU7fjSdPH9+dnLcO+MnuhZoDRUIQS0lYHFrXCHCivNEYR2aVGYM7gST182GD8/eTVWPrMQ&#10;G164ES/O6IXGn1/D789fizevHoLFZNzv6Nw+u3sKrqC07pgdjbS4Nkjm+XxRUfCxfBT6ojGhbxHm&#10;9CvAd08swNqPHkHNuk9Rv/t7nDr0B+oP/sFQmeHByXX8PftpFtFZTVPN0tuqi7KArgqyejK8kdzN&#10;jPp3LG2xcXPMbAHQaiMWgAhYw53607EWiM0+YlqCyzILUNagC7EnwWWA5gfdGaYfoP1pcgSq2OLx&#10;ShhYr4qB2j2MXdai/sBWMitlivptk6n1I+W9xNoWqOkYTPyhH6/KMr+M133p/sy55RH1Pc+LQ/yO&#10;VsdCwIeEut1UOytxcOXrOPzNo/iNsfU9o8vRNyUYvb2xqCYg25ENO/i4Tm+eFt0axe4I9EpxYn6H&#10;IlxRXYgBGQnol+ZB/2QPhqUmm3HNSjYwLNXDczAuj42AUhclk1mTYxkHc6m+2V4C3Qy79MfapjKN&#10;pr7iGgiiQqdOH/Fib25PpRLo7ovHLQPbY/G0fvhsZl8coURceus4bHrlemxbfDtWvcbl908TvB+h&#10;ac/XOLr+A9TtW4a6o7+iloWo4fAaPqJN2L32Yxwjc+AYQVPD53xoJRoZ56lffFPDRhzfp15bLHgb&#10;P8Spz+/FyVcX4o8FQ/FEryzMLIyn1I/BkNxkdE0IQ0dK5G4EdA9HOLrGBaFnfBAGaeohjSVvLUZW&#10;99AL4WjdBrHqXhl8ISI0V1VQC2ieKsnfHvkp2PPlG8A+VSKtp4+nHaPUVl/9WoZNWjZSTp9S2iiC&#10;/NQG7NmwjGp1G8vAXr5TKbCDOHGAqmzXz2g8+BNq176FjYtvwEdUKkPbJaHQo+fcgmFMS8Txnowa&#10;YiiUENkG1QVezBrRCfdO74sHJ3XBp3ddguVPXoGTy17E2lduxIqn52HrG7dg6S2T8PikbrhycBlD&#10;shDG4eF0zHw/JpSiouK7SuazKGfYNrZTARYtHIe37piK568bb+T8cqqhdV/fjT1/8B3RkTad2spn&#10;LklthY9W7bdArDLdbEaJ0v42hpYFAtoCc7M1qGpdFzEMKxMb2zGzGJmA8QfshhUFXANQHWfHA7qR&#10;swHdLM1t+SSn0awErPNqOGPj8W04sPk3bP/9S6xf9oH/hzf/OAvg/vbnMx6Avte5dV67jVrnFMtb&#10;D0wzcGhKIN1rY8Mu4v1XbGXB/e2xyVg0JhN3d3dhQbEDF2c50dsdgpEFbkztkImxHTJQlarUP0Ho&#10;T9B2ccSgnSOSwCc7+1IwJN2LYdw+nDH28BQ3BhHo7V1xRib7aN5oDYkMJWApwQlo1VarJ5kZzEEA&#10;q804haD3xSnWI8gpQxMiWpPVWyM/tjUmVaXhpdn98edDM/HptYOx453bcHjpY2jcQKbd8QXDst9Q&#10;d3A5Gg8w3mNYoQqZhpoNLOw7UK+ODnRkDer0X7uTAN+IhhOqa9iHY4fW8/GsYyH7CUdXf0i2/h5N&#10;qz/FlkXX4tM5fXBPhQPPMYZ+olMqLi+Mw5jsWIK4JQYlUGKnRmBBvgt3tMvAnOwExtUMPShrU4Nb&#10;w6WeXK3Vu4vhRWuGGa1aG5bWwAclBYyhBC9gDH7PpAFY+dS12L34Viql+Ti1/k1s/OYR/o6v0biH&#10;yuEIf8vxP8nYBOtR/jY6ooYTdFCHfkfNwV+x+pcP6AQ2oZFxrnFkZOZ3bhpBZu6BXgVOxDM+ltpR&#10;OiXT8YQKQf20NTbZFd0WOVRkI3uW4OKuRRhV5sG8gWVYMLwdrrmoAreNr8aI7ES8OG84HpjSDZM6&#10;pmFk5xzk8nd66LQUFqkCU+mIXXTcSXy/2QkxyIgLRlpMC/giW6AiJQZVySEY3zMDlw7MwOLHZ+CY&#10;BmbU7WI5JUkZ9RhYhqUorXJtlXVrW0AtdzOIm0db+eWyLZvNMhDQPBFZ1pbN+t7sYwApwNgXt0Bt&#10;revm1LVN1fFnA9q6RjOgBV5JZFVkEXhiV1NRwOMM6/K8poKMxzVI0ts/Tg6k+UdaALfvhw9G++lY&#10;LpVssJ4Oo47/9ZtZkmkEOo9RtzvVMsq7N9VspoJbhv2f3o4jb8zE79dU44fLqvDI4FTcN6oYj17c&#10;Bb/ffwW2vngHXpneHzf0K8E1AzujcyIZnFbhjkEHSs2BaQSzKne8BHSykvPHoCdjq/aJ8SZzaG4s&#10;pTdfuBkDTYAb2W2ktwVoZRbRiC4fWT2ZctyjJioWmjRnW8wd3hE/PbUQRz57GJvfux2Hv30UNb++&#10;iG3Ln0Pd1qU4toVy+egq1B0j055UDTFBfHwLak7uJMMpRTKfG+PNRko3qZSaOnVJ5O8noJuOrUbt&#10;X+9h78f34qOrBmL1bePxyfh2eKiLBxNcLTA7y4EbC5PxJmXpzQUxmJMZhbncdm9lGt7oW4DP+mfh&#10;u+FleHd4NTq0PQ8eMrKzTRso+4m6gSqDh/pNm6yWQW0QpaQGAjhBnR52AZ1mMG7onIH7+mfjo7m9&#10;sPTGEVhyx0S8e+doxrDP4MD3jPl/fQ7rFl+PDZ/fQXy/iIZtn+DQmlcJ9qVo2LMEJ357Ce/cMhoH&#10;PrsXi28dholdExgytaXEphrQQJK2/pFkQS1NHjB91sgsdYVNILOmxAbzPlvAS1lenevG4MpMTO3X&#10;DsOKknBF31IML05AryInytIjkeni/nTqmhYoPlTpg4JhBtiEqZ8/1RcdtrLcpMRaQ28znJHIigtB&#10;aXI0BrRLwWPXjMKeX15nmLCJZXwfMWMl9zDvw4DbsuZKMqts+xm6Oda1gWuZLcEDm7Sa96utO2HN&#10;UyU57d9msTPBqG0GfAKywGVpfTt4t9rULNltDehQfC0wB8TxupbNolrqnAK1kc48nh7K1AQa8OtY&#10;2zE0m30fxnEYUMs5qLJED0Dn0zV03zqH3wkoXjHfEdSKs+vlBFjIT65Hw8a3se+zq3HiiytR++V1&#10;wKrnsOWTu/H903OBLV9i2xt3YcPrt+Hxid0wsdSHbpTjPZJcpq9zb58LA1MSMTg5Hv0I8EGeOAzh&#10;+kiCfHBaIjp7ozGkKhMfPHs3Zo7ogagW/4V0h2rE1ZVUaYCC4Q5rTTlugdtNdvaqRxMlnc8ZhKdv&#10;moyPb5pAGfgYdn/1ANXyG2jYuoSstcLkJ6/d/zt9Jhm3UckPqWb426xRaXqWeqZ61jXmWZu6DMal&#10;CjmaGHI0bVmMdY+PxX3l0biNjHZ9bjTuKkrAzXkeTJSjimmFWRkxuJeF+86KdEzxRODSxBA8VpyI&#10;98hYSwdmYeXETrgjx4Gy0AuQ1DbIjOpSE52Ge5oRYyEWiyktT3jbNmZ0lAZXxLc5D1kh56FjXCuM&#10;zYlDz/DzcW2PDMzulIRJpfEYVxCGIb5QPDK1Co/P6Iw7xhTh/VvH4vP7pmDX1w/hrVuH4r1bhmNB&#10;3zRcf1EZLu2Vgx45USiIOR+lico7zphZ0prMrAylUaGU+boPxfNSEJTfGqYZS+eiMEADU9wxwchM&#10;ikGJ0lqlMtSKUV/7C5AYpQEwrQyzW11OraGiGhyjwSgaz64EkjKvBt/4O/cUxkeikqzdkU6+B1XM&#10;c7dPxc5f6IxO/cX3xHejQUam15hwQoJqYNlnWTWDNkw9ksrvaUDLBKRzAdsC2GnGFnDO2s82SxIL&#10;0GeB2s+YYmS7m5rFzgKQdTMmDjegtK9JM0CT6boCmIB42AT/xkEIqFIC5kdJMltA/E/TdsssJyPn&#10;ImfivwejMmzHI6DrXgnmelWyHKLjIkPhANmMEu4gWW7nm6jf/AKOrXsFddsVZ67DoV/fw4mfX8KP&#10;D0/Bjf1SMDwrFJWuIMbXcXxJ8ejjjTdAHu5JwEBPJPrQ+hPQIxlPX5qTgiklCbhuRBF++vAe7Fzx&#10;Go5v+Ba3TuiOngltGG87MTrVjaHeBHSmJy8SQ7PAKFe2N5pxX+yFmD62Ch89MgvfPzkPDbuXYs/q&#10;91Gz+Vvi9Xec3PMj/SYlc4PAvAf1ZFx5fPU+sj386eegwtMg7y/Hx99ftwH1Oz/Cifeuwc+TSvFB&#10;t0zcmRaNq1zBeLg8DTdTSl+eEYfLstyYk5JgepiNcoZgWlos2dmLzwcV4sfB+VgxOBc/X9QBl6dE&#10;IYMF3ppOp43prqox3EkhZC6ytDKEJmgkFhk6mjG1cnFpqGZs0Plk8n9y/38jJfRfyI65ENWZcWif&#10;Eo4BRT70JQgGFSSilNsH5sRicvtkjC2Kw5SqJIwg4IcVRKBbZjjap/LZhZ9HNdQWFQlRKHdE07iM&#10;DUGxQEom9lJua8YO9VtPMv0CaHQ2iUFk3NYEecsLDPDN5PIhZPLg8xGnuamV5I/AV2IIO92uDWgz&#10;siwslEC2WjRSGE6lRKgHYDhyGT5VJ8WiO8tGd68HnVKcmNwzH+8xbDqwZjHLrUZhbeXyIOpMhxM6&#10;Y9UTmVpwqUiRkMLGMwBt29mA9oM3AMjms196NwNaoNR3fjBq3Q9sgcpKRmAB2JgYwMTGYgIL0BZ4&#10;m69tsSbXG6kQDGOI4fljNMk7PzdSaje3PYqB5ThkWg8wA2rbwQjUljyxHgYLtvF8Yijtq2NUuP37&#10;KBNE3Rac2rcce1a+xWf6LaX3Ej7L7wjwP3gv21F3ZDVB/iX2fvcIvrpzDBZ2T0ev+DboTNCWJIah&#10;vc+BXqmJGJ2dhjEZKRiR7sLQVCeGpSZgLNl5emYSripPxs8PXoHtnz2D4798TIytQeOhX/HS1J54&#10;pEc6nu2ejQeqcjAnJxmDNdSTrJJOuZ1OyVaQEYHP37gNJ9d+gOOH/kTtybW8t41oOrwONYdX4ABj&#10;sX3bGFeKbcm6eobHTiibqYCr30kjqAVwzVBy9MgOPhOCneyAA5/io5t64s0RmfiQrPgJ4+S3u+fj&#10;2vQ4XMn7viYzAQvSnLgynb8jzYPuvK/qtv+FBWWJ+HBse/wwpROe75eHuRlhGBlPEIVIamtUE1mQ&#10;Jlb2EjiJaksPaUOgW4NFnGRpzYkVQ3ArP5eVz6sFwmjBjKsFlrhwsndoC4LuQqQoJqdaESArCdbB&#10;KRG4OCsWM7PjMDc9Gpcyjh+TSlVEFTSQqqkXn1vP+Aj0psPty+fZNzkc/b2x6J/sQAd1yCEoNRm9&#10;N4wMGhqO7NAQ07tOs3Wmq2stHZK60sa2tsaGa8hlGGV6BH9DKMMGjae2AS2T5E7gcW6COJkgFjt7&#10;ea686EiUOmJREa+mTCfK42PpbILQM8+BO6b1Qt3h3/gu1uK6GWNw+zXTUXtKjthSu+olp2GW5t2Z&#10;0JAxtC2lbUDbMbQNLLGuPczRMLAfyGfUFAeaAZh9Pgv4Z+5nndc267x/cy6Z/3wCrdqcTVMWWfbk&#10;yf1cskAaMMpRiMFthm1mf9tsh2LkPfcV8C1QHyHjK6bncXISlP7mXAS0Os43ntxIcP2OrT89i8Zd&#10;HwCHP0XdzsWo37eE6yt4ms04fpDgO/knDq18GSvfuRYHNn2IR6f1xuTyJHRPaI3uBPeMUi/ml7gx&#10;v9CNKdlODPCEo1dyHAuUA0PIbD1Z2K/qVYKv75yHnS89gD/eug/v3zaR6upPrHn5Gnw4uRqvdE7D&#10;c50yGasyBndHoz2ZJTsmHBXZ0fj4tZux+8/3qJw38aVvRT0Np5SmZpOp+VUcZndAsBhZDtVv/O2N&#10;SoJIk4ODpLbOsf0TfPHQOIzKugADeH+jEuMwgaHC4PhQVDF+7xAThU6OcHSk3O/kCkWXRILF48Cn&#10;187C0U1rceCr57Hirtkob/U/ZkobJTxMDGK40CbIsLCSJmhwSVJ4OBKDQ6B0RRrLLKAbI1vbKX1M&#10;ppFWFyLiQllLRLZqiYjW5yOy9b95ngsYa7c0ponyK2KDMNgThWmZLlyV7cYN2ZqLLAbD3aEY4ArH&#10;UHcshiZGUjFFoG9SKLolBKG7Owy93BEYnhyL0b54dI8LQy7DgbQQMmhEBCr4nKvjgk2Hl/YxEcgn&#10;uNMJcg0hjeP9aeilcoGHEMghZHjl35YpDZHGT0t+K4bWoBl7UI6HgM6OjDJTCfmiNEFDGDLjIpEe&#10;0wa9y3z47NkbTRmc0b0Eif/zDxQlxOLYoX3kS9X9qNmKzrneSj3UyPemMutvh7bjYwuIZ1eKNYNZ&#10;+54FuLPtNKAtlra3GwY262Jf//eGwbmdDsNi8rPNYmr7XFaPMW6XZK7fiZO7luPk/p/4o7eaH6Um&#10;KxvQFqgDWNoUXD/AqQwsia3CLadgVTgoIYKpgCODNzYQ6LW70aD2yv1LUbv7XdTueQN1mxahduXj&#10;OLDsQTTsJLiP/cR9N6BRXQ2PqbfZaqB2Per2fodf3roJPyy6DLu/eBB/vTAfO56diz9uG44vLuuJ&#10;e/pkYU6lB71dbdDdGYqBZOveSREY6ovEuMxQ3DkyFz88Px+n9v/Ce6TzIuMuv+tivDk8FzfmhWE2&#10;JeZQyttKFsZeJXH4+YvH0UBGVR9g9Y4yA+TrVFvN2MsUAD4TOjk5OhODGTXC5yDVYj7rmeoZ7uJz&#10;2Gpyep3a9DaenN0VneL+jQqH+jqz0EUodXGYcSTKW1aoOcE0ECUmxEyFU0pGax8dhkLK0UrG/h2j&#10;o9ExNgrFLMA+gjeBhVrZTNyS0W0pXYNbmDHdCUrCL0Y2GVNsQLcyFWUmc0hrzWt1AQFMSStQt+R2&#10;roux7eQDAr/On05mLY8KNjOMDE5KwGDGpl2ig1BFkFZrNlEnP8cQyGTpjlFBqKbUbqemKa4P5ru4&#10;xBeHqyuy0YmOIZWKopi/daTPjXk5Pkwh2IdRqndm3FtAcHvoQDRt7un0R7wfZTQxGU94/3bifE0F&#10;ZGJqA+pgw9gmpqaqUIYbF9VWcmQk0vg80xx8jimRGFjiRQ86JU+rFsilE/GR+X/45is/6VgtMZZz&#10;FjGJ2Ci5LZAKKDIBJ7C5yrJAdrbZ9G9ZlYA+G8xnf2+uo/0MmLnNFKoAwJ0GuPbVeax7NHG2qYXW&#10;jziMU2uXoH7bN/yBlIiMKdQ76PQ5AtjaArf92YrDm1jgVejVd7b25DacPLKeAGCMqbQvZDPUi7UZ&#10;NxMkDYe/Qe3213D09wdR88t9OLHsTmx49yqC+zXUHaX8rvsDDXXbrPPJSchj1u1CQ+0WNNasoTNY&#10;Ssn+NZp2fIBNrxHgT0/C9vtH4IMpxXhtUjke6ZeDh3tk4zHGpw9Ue/H6yEp8uWAg6la+Sz/Ee1IF&#10;CPbh1KHf8e0to/DOoCI8lJ+EObke9CTD9M6PwKsPz+a1KLPlmFTxaF4wnykViVVrL7MY2arhl2qx&#10;1IrCHgNo1W7XbTeDHHDgZ9Rt/QBPTO+KPsltUEoZmBrZ0vRGUycJDbfMiopGVrSa3JSCKZZylAUy&#10;SJPWtWacqpzeQcgk8xZxv2IC28sCLKBKRmsWDVWKaby2m8ycqEoyTZVDMDv4fRxN2UUFDk16btLq&#10;+pf2ZOjBXIaQlaNO729VYomp3YzPUzVuOziYkrk18ijJS+lU2kdHEegO9HHGok98NLo5o8i8BLZk&#10;rjMCI6hA5mQkYGGBC/PyEtDP0RqF5/03hnHfK3PTcE1uMqalxmNAAqUyHUAyHY4qzAyg5Vh4f5oR&#10;w8qC0mwmS6kxq0Y/hk5MmWYcYS39/fHDDGurp6Ayz6ji00s2T9UgG6776EA0L9rwqjI/thh2GlKy&#10;3p0JlwhsSm4BSS9V4BLQKJUNkAQ+mUAtkFuACpTIJv71FxIb9KcTIJh9/UBV7Gz2IxhtxvVfR8fY&#10;TH2amU1lF2+Wx6ipqnkuKwJdgOZ5v178GuaVZ+PluRMJOsXNuk/9FoGaAGZhRYPaoVVQxb780ZTo&#10;JjakVDGg1QiXOrJ73QYc3/sjjjFObqxdjRMHfjWd4xUb49QaKtBvgZ0foHHDCzi89Gac+Oku1K95&#10;Ak17CLgj3/J21vHeDqBOzVv+h9vAh13P36spcOU8msic1Oxk8V8Y+nyJ3T88gFN/PIWmI0vpYH8E&#10;tjFu/vEZvDe9Cm9PrsD7NwzjfW3kudTLieCkc2iqWYnd3zyN50aW4vayBMwpSEJXZzDyHf/Ca49d&#10;juNbvuE9b8aOTT/z9+7ntSXL9Cz17PUubMcpkHN7veoNTppnq15zDfUaX7wJdQd+QtPe5aj54xU8&#10;fUkVhueQiSmzzcgxyUUxi6ksam36pKsG3qeadxZQJQNUZ5A4Mq8z6ALahVZCBRZiJRM0TVKtuA+B&#10;pkyjysCSzPO4Qi3ZGs3Cr1xlcQSzcn9Ht26N8JZkYsrtYIGaFkyprThaaXVVaaYeZR4NbiGIYgj0&#10;OIGaTiI5RHGvlEUQyqLaoHNMGHqSbfuToQe7ojGAAO7ImL8qui06OVujN5l3KBl8VpoT95V4sKg0&#10;GU+WZmGWLwFVBF552AWYku6kudCPjqCYUjpF1xKIec8mxa+kt2n2UtoiNYEpbZNl0QopaAKzMa6b&#10;/OV8LnFRXI8UY4chkRLfqeGvlN/JsWFIc2pmFs0VHgH3hf+DPet+ZJniuzL1PHqXVJUGLyaG5ks2&#10;7a/EhMyAt4ZxpTy8xXgWwP0sHsCWZ7Kv/Z0FUmMCsqlyF6gEKAHbArXlLPSdYgAWMg1zJGDVl7Xh&#10;FGWfSY6myi81Hal2nOczTVuKf5uw+IYFuK9Le9xUWoDrykrx2cOPUOryXrmvyYKogmuOkSOwwGx+&#10;i+SKKsXEoqfIqmqKOvEb8f0VTm56Eyf/ehkn/nqDm9/Dzh+ewd5fnsPWz+/GJ7cOxOrXpuHg8ttw&#10;ePm9aNr+Ho7tXoKao78RG2t5/9vN+RprNXWtKpfkNMj2ZErgII5s+gY1+1by/vYQQDt4j5v5O6kK&#10;TmykTN/E+1GMq8HudDL12xgmreG+u7n9CLfxHHQ+Dcf+QONeqoUNi/HHM3Px7JhKTM2JQ0Hkf+PG&#10;Ob1Rs/8HXsvqA6wXXFOv52A53kbzfOtQX8fnw3Bi119k4P3q+bWHYFYsxmsd4/0dXgbsZSix6mUc&#10;eO9WLFkwDNf1yUdpfDBSyMqqhVb2E5OOiCBUZwzN16UKIisPt9VEY1L4EpCq3FKSQCvxoLp2iqEJ&#10;wmAW3hAN+aSjCA0jIEMJeoJccpsMp30t59DGMF5YSzIzwWqztQEzt7uCGIMrAaK6iZpjeU+8djIB&#10;kRsViSqng/I4BoNcDozzEIxeByYnx2CsKwIjCd4BsZHoTFZUiqSeDB2GMbaeynj7msxoM2z0gaJk&#10;LMxPwUCCqoAhQlbrf6GQDFrIZ5FOtk0kcNUBRhV2IVwPYXigHGTqnKLcbIahFTrIUalLK82ap0op&#10;odTzLwTKyKqEF2aYLWW8ZLdmJc10xMBHB+SOoAJpcwFDltbwnHcefl2i5A7HiBXlHrN6RTYKg3zP&#10;BDRBaCSwGFNLAfEYjhzdxgMENr90M2AWC1rAtUF7Jphl/m0Eq6aqadJwtibGqBoSRhlr2n8NWxDc&#10;NVux+cfnCMRN3EfXsdisXt04TYd67iMAqttnPeM8sStZe/sPS/BAp464t6oSt3Usw/1dKvFst45Y&#10;NLA/Th627tcaacPjjdOggyCoTCcRs+0YThxdjz+Xv40GSm31xhFL1xz4Dsd+fQ6/P38Fbh+dh9vH&#10;lmFCtRvlCeejf14U7pxRzdj4I/6cbwiEDXQEK3B85SvY8+U9OPnnSzi5mQ+aYKxZ/QF2vHkzvrik&#10;PZ7p6cb1xZF4Zc5Q3gedC1mwVsAnWBsp0xso96HfyxekHmvqsKPKOdOJhs/DOAfj2PjilETuyK8G&#10;dIfXLcbOF6/H4sndMNwXgkevHIUDf7zOc202z9Lq5ab2ZKmU5so+y8nux/pfPsL3H1EhHF3JR0vb&#10;8zUO/fwE1rx/DZY8Oh4/PDwJH8zqgrcmdsSN3QnomLZIYoFKMM0wKpBcyiQ5xTBiZX8TjdhHM0II&#10;1JpWx0kmNnm5CVKBU6Z1gTqRwEsmI3kYewv8Amkk2dhk1tQxBL8SF4a2vMCYmdqG4I7gPprZQ+fQ&#10;cda5LzTMrqYwT6vWyKfD6OVyYkSSizI5CVdme7AwNwk35iXhjtIMXJ3jxRSCfESSE10Jpq4EU/eY&#10;IAx0tMGlqZG4Ni8OtxQnYW5aHCZnJaGSwEoKPo/X/Redx3n8vUoLfL7JIBpGJ2OxstXLTb9B965J&#10;Baype7gt+Hw+G6oWsr2DjlDdSlUx5ovUiLxoM+a+xO1ARZIDqQR8Ypt/o0NeCtb9/i0V4ykseW8x&#10;qlyJfL8sSuoVafp5q7xbg4rlsP9xsnY3TpFVzEAHQ9sqSEK8gCepRpCaYZAWhRtQ+8FrAToQzNpX&#10;YKYMYAGtq9vP2FLMo37WlI7U/ValjFiW16rZjv1r3yH7bOepxZpyHCyIdAjGJJt5Dxps0Vhbg2P7&#10;9+KP917FI2TmB6or8GD7ctxXXYaHO5fipR7t8WqPjvh84dU8F+9f/Xd5zvqaY/jg5un4dv4QnPjs&#10;MZw8uAuH9hDApr83rytGVPU/yKggy5KtF4wso8Q8H+2Sw1HujkKFNw7FCW0wdXAW71lsvJV+by1q&#10;/3oO21+9FOvv6Y+XBjpxc0UYbmwXg3VPXY6VVw7Bt0ML8XqXFFyTGo4Pb5jF8+vZSQbzJcjZSYrL&#10;2Zl4V79f6kEhBx2r1IgGrpM562r+4u9YQZL+APXrnsep355Ewy9PY9VD0/HGJR0pG8/HiHYurFlK&#10;lWLYfD+vJSewj8epwu4vnp+f5ZgN0KlOFG6o8z+dw84f7scvr8zAI1d3xdSBGRheGo/xZS7c0DMX&#10;c8uSMK7Yg4xIMh8LmeJTgdTMyUTgWHm5rXzbKsB25ZQ1I6W1/fR3BKuAKDOgVoHnUtLaBmXg97YJ&#10;3BEEqz1PlWq8I7lNPckiW3HpB7+uI0C7uO5mTJ1Fp9IlPgqjk12Yn5eOq7ISsSArDgvTo3B7rhvX&#10;ZSRiWrIDw5yR6BUdgV6xUegWJVAHY2hiOC72RuJSb5Spq5jgi0c1JXESwRrV8t+mhj2Mpt8aeM+q&#10;pAsN4n0SxJpYzzwPhQImxtezUNqoEIJamWqCoXm+nEH/QqojCJW5TowdXIUFs0Zg6tie+OnrN/ne&#10;pJjV1Kgy6scOcWq6fQqzwolCV0MEppZboJWxMJkv7c/05PZ2HqDCKEBbSytGPqfRW1gXlYNgIVKT&#10;kEwS1zCOdVNiC3Wt1OyOdYpx6+kIxExKxVLHQq0Czestf+cNPDdqOG5rV4KbKwvwYKcyPNW5HI92&#10;LcOiziV4vksxXu5WhA97l+GbYV3x1pRRPI73IIan3DbNXAfWYMsDU3D8xgHYeUU3PFoYhuNk1frV&#10;D+Hkdzfi8O9PESzf4ddFC3FF/2x0yo5EgSsWRe44FLoiUZoYjerkKNw0piPPvYu2DwfXvo19705F&#10;04obgG+vRP0b43HqpXHY8cAQvDW+BCPD/gd3FCdi6eTuuL+9C9dV0bPyvhoJNNP19fRzIZhNG6Ji&#10;b9up6TkQ+LV7cHT7V2jc9Ab2fX4Tvuf9fzKzCt9e1QvLFwzAn7dMxHUl8egf/2+MrnJgE8MDOYba&#10;OtVW02p2YdWXL2H/V4uw8917seThBag7yjCAz72uVk5pNWr3foWVS+7GI2TjYYUhqHK3QrkjBO0T&#10;o9ApKRqVLsZwkS1NVlFN3eIkKwvQAo9iQANYAshmUwHNdJ/0F+Szgdn82WJhHWOO51KgCCf7ygJB&#10;bQAdABq1SSuelvzWvjpWqZdMs5fO2YrOguePJ4OmhrVGRzLfsGQ6KR/ldnocpqfHYronGpckxeCi&#10;eEruyNaooIxuHxGE6lgrR1q1MsYQ2F34u7UsDW+F1LbnI4HXjdZ90mzVoHvQfUXo3gj44CBup1LR&#10;zJLqKhoTpNkzee9UMlFk5mheKybo35g3uR++/uRx01xowEqSMyMFDfZEfiREqss6VfqqfsaPVbuF&#10;QvVeps7JqFB+X7sD/1B8bJnkNgFpaphtZrQPVtzbDGgbvM2yOxDQAqZ9Dt0gC6kKq6mQOtZ8PlXW&#10;0DR4QgXMMAtZ0tww/696+0U8OKAjrsj04JrKElzOWHl+RSGurijAHR0Ksah7Od7pWYplg9tj46Qe&#10;2Dy+C7Ze3BNLLxvPwy2nIq9lujTyfj6ePgBrx7XD/nl98HJhLNY9NwM4+i5+v64DnumagGe6F2Bi&#10;UhTaUVqWuzXWORo5yXHIJZg7uKIxlN7843mj8dmESqy/vDNqnxyFhleGo/HzKcDvV6Np1fVo3HA3&#10;Gn68FkdfmYD1t/TCM4MyMTzhPAyMbYGRia3x0pWj+ZutmTwObFmKukN/8vFYGTfq6/bwdyvrBh0f&#10;nV99DaV4wzrU//k41j42CreVhuCanFgsyHFhYWYM7it24ZZCFy5n4by2ixfPXNUfR/+S5GfhYHii&#10;iq5aqR0+e9OubIYSbmeYICei+gS1Ckjyr8SJXUux/eeX8f5Dc3DD6CqM4bl7+mJRkRCBPGeESegf&#10;Hx6GODKKkywdH864mTGkyaBCJlZHEDF3jOJJyU0/mA24aIGAVOG3gWwY+qx1ex8bvHbMbc4j0PjP&#10;Y8B0oQUms62ltd0wOWVvCO8jlPGspspxkTUzCS4NCCnn+20XRfCGE+jRIQRqkGkj94VeaGRuJj+n&#10;EnTJwS3h5THuVucjiWB0Bl9AQDJObnk+glpdgKDWF1gxM80k6DeVYpLWXHJ/04bOz0o4qN8VQzXj&#10;iArjfv+NNFc4dmz6DHW71IHoN2KYYRLVlFpHlFbItDGLDFV/IsyoHEs9C1umkppERdA3CPxSdXrH&#10;LDvvvnajAG0BMNAs1J9pgc1HlgnM8hI8huv2NuNFFB8bsyS8vZSDaP5OnRzkmXjzp/bhh9vm4dOL&#10;++PbqQPw3fi+eL5nBe6qLsE1FUWYW16MSwqyMb28AHPK83FtuwI8QFC/17MSvw6rwsYJHbF9Skf8&#10;Na4jPp7Qk75hs//8uq7i7pN4YXAlXixPw+PlKbgp04GHSpLwWKViqmjMyEvApAw3xmZ5MSTdgx7q&#10;rklQlzvDUKVEeAR0V37u6grG7OwYvNzdh+1X9sSxhwbh1DND0PDOJDR+Ox9NK29EzYqFaFxzG05+&#10;Mg31X16FQ+9chqU39sPM3DbY8uZ99DVkxgNLCaxlOLTyRTTs/Jyff+L7WkeJvZXA24GmI2vRuPdb&#10;nFrzMpbfNhD3VgThnpxw3FeUiEUd0/FahxR82DUTr/fJw8czB+GBcRUMrz/je1J4IwfK52xGmamf&#10;PdmeIUitYi45N4K9sY7f6z0rNlccpg40xzZg9x/v4K+P78EzVwzE1M7Z6JoSg0KHNU1tAgHtoEyM&#10;J7toHLbmstYsH8kEezK3y9ySkSFtDFMaBvcD0WZZfbZj5Aib1biupQ10WSCQVUnmkFxlvBxLea0B&#10;HQncLgcSQXDpuJALz6cR4DyXasND/CZpLlkcSfDF8JwOHuMk0OMJcBfB7iTbxhKwMdxPNeuxXMao&#10;w4o5VtLeUgDhBHAIzxHURiDm9agMjDrgfmYSO57TOBCBWapEzoxANs1TlN2hLf6FoH/+l+nN1q0g&#10;Ab0Zwuze+D55bDkajv+OuhMb+C728p3YpMf3ZEjOMtNKpNYafqcWn3q1oHAftWJYWFL4eASvPzFD&#10;gBb6hXKBU8CVJ9AJVTC0swVaaypZfS9QyrQus46VND/dTGWOPU4PwnjcSHYVHgJaN8bvJYNN8xE9&#10;0ralH+LlQZ3wQZ8O+GpQR3wzpAof9arE05TTN5TlYF5pPmaW5WN6SQGmleRielEm5pfn4eZ2+Xiy&#10;czE+H0qGvrQb9lxajW1jO+HTIe1x8s8vCGJ6PHqxup1/YN+LN2H5mCp82KUQL9MR3FfOc2QnY0FJ&#10;Bm4q9eG+iixcm5+KOZkpmJadgjGZXozn+ojkBIxJc2N8jhcjuf+Q9ERMzPZgXoYTnwwpwu75XVD7&#10;QH/UPzMYdW+NAX6cD6y7E9j0CBr+vAeNK+4ANj4AbH4I2x4ehA/GZ+O9ud3x05Mz8PJ1/fH2DQPx&#10;82OXoP4PAnvlS9zvHZxa9zpq17+JdYtvwNtzuuHFgXl4u2sWfuxfjnWjqrBpVDvsGNkOawYWYeXk&#10;rnh3UgU2fXQrX+NKvmBl7dBL1/vzv1M+/wY62no+CyPrCXKrYtAKh0zfeIVDalU4vg4nNn+MX964&#10;HjeN7YxBuQkoplNLibTyoCmvmdIjqbumO0iJCdUeHYp0DRwJDzV9sp0CGwtynCrGCEQHAamlATdN&#10;zTuSpgY0BIvNsmqaEkBkku1q3tK0tpLj8Yw5VQOu/t6Z0dZsmpphM4PXi+X+Foj9QDPnEtO3IeDp&#10;SPhdFB2BnIRtunZoy/MQJrnMdd1PJI9R33FZOEEdQqAG2eek2fG7XSkXxvsNpZMJI3gVN6uXmGlv&#10;5m9UV9CgVufxWv+N6qx43HxpD3zy2HQcW/EMVdybaNzxMRoOLacT1RRLG/k+VGmrkFThmECqimT1&#10;2VZvSKlW4ckPbr5DAdxibhJi0y7UH1mFXz9/FD1ywhhDa9icRhOZ5h0BVLVlLAzmxQt8NSwkZONG&#10;Atp8loyTCfjc3w9UsaAFaG4zcYBVkAygzT4yHWMBWqOYdK1vr52Od4f2xdNdK/EIAfp41yI82qWU&#10;MXI57upYaNj4inZFmFVehKmleWToPFxVmourS3NwF2Pq17qU4efhnXFo1gBsGN0Fb4+qphCghKn9&#10;Azs+ewB/kR2P3zUQRx4eiXWzqrBiVAm+61+E59ul4RpPGJ7s4MPaS3vh68FFeLd7Pp6oyMSV2Qm4&#10;qyIDt1RmYypBPNYTjxEpTozxOjCRIcDIhFjcWpaFVbN64OT9Q1H7xljUfTABh96agKafKb1X34mm&#10;LQ8DO59A017G56vuQs2SeTj41ET8MKczpqeeh+HetpiQGobJCf/GI719+P3mwdj72HgcfXY6frtl&#10;GO4ekIaLfW3wWKccLO1fgb+GlGHz8FJsH1GObReV4a9hxfh6QA7+vHMcjq94gb+XDG96iImJ9Wz1&#10;LqzQww6FrMkH+O5MhadALRMjSNpJlu+mcvgdu5Y/gieuGohhZS4Ueym5o63MKMrg4VBbM2NBJyWp&#10;arzVZJVMtvaFqUNJEBIov00SQ0pX5QIXu6o5yWZeSWIxp4BnAcQCZNiF1rpYViZQRdBU+aapfFRp&#10;psERaWHhBsyVkRFon+BEOlVBHJlazK/zhfI84QbAbakEpAjOui7PLZBaoLRYVk4miuwr01xc4ToP&#10;ARtMhyDTehivEdbq3zSqAnOPrcjYbdCWQI5oex7vk4wvpxcRjPa5bkzqW4qXF07AF7dPxte3jcTB&#10;z+/Eqd+ew7H172LXGrLzKaqwhq2oObXFND+p66bVGUiVXXp/MmFF9UzCDZ2zKjQbpGqP45sPH8L9&#10;V/XB/NEl6JIXTef6T6TFXIh/qOODNLsFUsozHWhevtqKFVuzUGi8sQE7C4QqcEwlDvcX6CntxMbW&#10;8WIEgViVP5Tq/hsxzoHXMIzN/SwGV+3uUfz2ykNY1LMzHuzUHrd2LMfNVSW4r2MlHu7SDg91Lsf9&#10;3H5tcSmuzs/DgvJ2uLJ9GRZWpOKmXoW4pU857ulbiZf7leLTAYV4Z2IHHN26CpuevgQ7nrgIdc8M&#10;w/FHeqP+tZGUxePQ9NUs1Lw+EX/MzMfOuZ3w6/ASPFcUjw0TO2HfzM74a2wxlvVKx3eDc7Ckbx6e&#10;Lk/CncUpuCrbhyty0nFNbgYuy0sjyN2Y7YrA4kHF+HZ2ERqXXYnGH65CzRez8ddTA1H77TzU/3Y9&#10;av+8mX7lJjStJoP+cQsaP70MP82pxIcTinBVSSzm5ruxsIAhQF4snuzuwZeji/HzpM54qCoVA5NC&#10;0NURjEszXLivLB0fdM3Dr0PbYd2wDlg9qBzf9ynAJ7z+55f3w6k/XiW7/sHnrNp7tSjo/Vjv0NSL&#10;KBTSezAA5ntigbAcstSUDWoWJvUNPr4GdXs/w/K3r8WgymgMrE5C5xIXfI7WZsimBurHR6iJStPj&#10;qK1Z7dCU3JLlBHo8ZaeGREqWx6t5S/EkAWMzo8XGFnglk2UGyH6Am+/E2i20tCxSoCSA1DU0gaBO&#10;ljIIbmX6U1fGRJlZOFw8Tu3XYXQcimk1b1U02fNsR2KbzbbarjmrNVWu1IBGgWlGkei2jJlpEUG8&#10;P8lpniOUDiJEjsb/G8K5TU1UMdwnIZLOS/nOWv8PRncmGYyswLvzh+CL6y/CuhevwDGGT01bPkDD&#10;3mWoP7WBIN1NIB80Elo5w9RXQXa6olRgVhdsvi9VFBtFK1XF8OjzV65BgeNfSGz531RK/6SCasXn&#10;rzbtULVDi+L1kqXNTxl9rgoVU9stE1v7C4PVvUzgl3RjUF4n7a7mHnWIUI8mv9fnOXSMVQHGc/AY&#10;0zRDM5VfihWMKuANHt2De7u1JyNX4bpKMnF+Bu7u2gVLn3gcH9x+C7YtX8bz609V8zxn7XG8PG8o&#10;fpjbFd+NbocHCmLxbOdULB1Zgq3X9EHDy1NR88IYNL05AScf7Y+TD/RF3bND0fTxZDT+REm85RE0&#10;/Xoz6l6/GLWPjsCm+d3x0aRi1HxzO468NgXrr+uAQ0+Mxb5bB2Dz9E74pG8+7shLxPUFyZTqWbi5&#10;wIvr8hy4v8qJHxddzZ/+FQ6veAKnlt+Lmu9vQsN31+AUAY1Vt6L2a8bVH9GJfDAVJ98cj6YPZ6D+&#10;wzk49uE8fHVZV0xOuhDzStIYViTj0vx4ridhflEKBrkYv2uMrGpb42Mo+7k924178r14sSwbb1cX&#10;4rnKVNxZ4cAdfZNxePUbfC5r+HxUsUbPLsDKsRqGtlSUQimrJlXvR6b3YqklG9SWDN/HR7wOtTu+&#10;wLafXsQds3ri+ourMaIqEaVk69SYSGga3FiCyDQTsfCr15iHstxNFlfq4byIMOSQuVMIaEdbsqcA&#10;5ge0DWoBVSA2jExAmS6dArSAJkBfyO3cJ/gCyeLWNAJTUpxsH9+mLVKDglFKlu7E+2kfEY780FAk&#10;+TuXROp6bc7nvn65TRPbG1lP07rkeCRNXVBj6STUv1pjldUTLjmE5+L51R3VYZqb1OSmY/1xunEQ&#10;ivPV+UXWEp7YEAztVoYZw6pw74y+eO+W8djy1q1Y/eLVqF37Buo3v0e8LmN5/5M+dhs5Up1CxMLE&#10;mqnnkXwWaEV2qtSUilKF7l6cOrQG+zd9g9+/fBhdcuJ4X//DZ93SZK/RvGbKDqs8c44QSW6N+SW4&#10;0KCXLmnWYNhYEtl+4erGKFCajuAqGCwkptaNL7++bj0O7F2OWiULN8G5bX62bzhsbr6xYQ9OHlK6&#10;VQFfSc0UC6iQHcfBXdtxaO2vWDR+JNb/8L25tqlhp2dSTGjGgNYdQh3XlVMM2I39PzyPZZM64qFK&#10;xrQFZLoKH+4qcOGX8eWof2QkTj3WFzXPX4T6pwbh0L3dTeXViZdH4PDroxnX3oe67+ai/tMp2Pbs&#10;aDRu+Zj3uwFHfn8Ch96eihNk8fo3JqDuidF4pWMEvp/cAUvJqh/3z8DWm4Zj3wtz8fWYHHx692Te&#10;6x7ek+IcxqAm79YPqN/yLI59OQ87H+qDHbdV4/jdvfH7JWnYdmMHNH12GU68MBbfXdYFc/hylIqo&#10;f3IsgRuO9oxXKxIikcNCmhsbjgpHFAYkxWNqFlVCbgpuzPXg7lwfHizKxPXZDjw2pBDbP7wJOPwd&#10;72Mrn6vejwBca9SQySqjZ8znaCpa/IBuBrXeqxUinW6RkPPVePO67Wg4ugoH9/yKrT++hM+fmoWp&#10;wwqQ6QxGGp2MZLeZ5J0S282llwUqOyoMZXHR6EhJ3CE6EkUCNRlMwyWjW1HO0hTzRhNUaloytdZ+&#10;xhSrhpi2XQLaD3hJ22ACXGakcovzjUNwENCaXysnIhTFLNSltMLIMGSFhcEbHAqXmJznUzdQw+40&#10;031UxuOtOJvAptMQ4J10Ail0TOkEtebs0rndIcFUGMHGQZhOMX7wKj6WA1IbszqUKLxw8XcrmWDH&#10;PBeuGVuND+6YiOcu64MjXz+GPZ8+gKbNnwAHlrF8KHf378QbY+ZGq9+/1X1TQOa7MypYYyfqyN7C&#10;Wz0mDqxAcUwbDM6KQFXMBUgLucDMbuqMZqhBZtYkeup5po48crL/UKbEenNyeQt7qYoVMbVffit+&#10;NmwrMIt5/YCu34e6U+tRX7MGqNvCgqOqd4HZ8jbyMpKAmvmxsW4nDm5fwf12k53VM0q1d3QmArvG&#10;/poeTjqOSkBhAL+roxmJLrmhXmb8bNXsqXAewNZF8/H+sHYEsg8L89NxRXY8rkv6N9ZNrcCBa6uA&#10;l0ah6fURaHxuCA7c1RmnHuiPpue47bOZqFl+PQ79RrY+RY/ZpI4YLMRNe3Fs3cfY/8tLwJ7P+Yx/&#10;xvEdX6Pu5BrsXnwjDr90GXYumo6Nj0/Bm5Pa46Vrp/K4E6ilTDqpQRS1ysm1AXUHvsXupfdj89Pj&#10;GF9PwcnHh+Dw7b2w6bIynHx6FA4umoiLk1qhM2VShdOBEgfZOCYMeXFhyOa6rJ0rChOyPbg2OwWP&#10;FGbi6eJUvNAhE4vaZePe/BQ8VJ2Dlyd3Qe3KV3kLlNu8dz0rSWy9IzV7yEzNtnHGAqtAK0Db4Nb7&#10;1HsVoOXAte0Y6jVzg5kDjL/n5CZs++0trP3qfrx4/8UIOu+/4IkhCMIIrJCWRlZ7Ka/zYiNRmehE&#10;OSVwO1pXdyJj3WjksMD7WNCSaR4Cw8s4O4VA8ZiYmA6B7CcWlOxVfGqztAE5TWDWugZdaCRVbMvz&#10;6BBaUNq3MbNyZvMZFmgMtDMKZbyHfKqDTAIzI1RDG8XYYmJKZwNuOhL15GKcHEXHEaXPBKWmBfLw&#10;PpMpWdWFVPNoqw95LI910gklcZ+Ef/8T1W4HYv79X4b9w1SjLachx0bHle6OxqCqDNwzrQd+eFoj&#10;7O5C7ca3cezPV1Gz/TPUH1ESxrWoObaJuNlv3o2pwOT7aVLfC74Lq/KZZojuBL5Y/AjSg/4b3dyx&#10;6Op1I5eOw6ffxd+nHnqRBHcUZb6VTIEOMqSFarkFot18xxvw/mOXY9ufn5rCobi6hi+7ngAz3oMX&#10;Moxte3EBTb2txLh1VoK5hloVKn98TYA0qJ+wsv+rn7Iavml1NYzzGAc0kLHrVVVfswO1h3/FqSMa&#10;saR9j5OJCXQjRygBuTSy0EhJbed1VUh5zrpt3+PnGy/GY0VOPM8Y883exfh1fDX2X92DAOqOE5Tc&#10;NU8MxsF7uuPoY4Ow6eFhOPDRDThKiVp/4Cf+JrX7WbWLkv9SDPKMDZI/6oute+azqG/caX5jk4ZJ&#10;HlvNh70fO9Z+h/deuJOOhi9HSqVefbDpefkcG0+tISn+SoCvwMqXZ2PHq5fi0MtjceyVSVg6ORcH&#10;X5uHcRkRZDMyAqWqLzqUFo40sprS+RbHR6BfsgOzs9y4vzgLL1UW4K2qQrxWkYk3uHyqMhf3dEjH&#10;pzdRbewiOzft4j0fpD/3t1vqt6iOgr/LqsdQ7ahVaGzQnga0lJDfjKNU80gDFZQqX+jgaw5rXu0l&#10;Jj/5EwsGY/zgfCTHMmakzLOmpm1tYmYNjSwgkLMJCmX70NhnJfvP4uc8MSl/W0l0FBk1EgXh4SiK&#10;ikI+17Mpm1VIBW7VSJ+OT8ngAndoS0pnsqIGf1RlJJs0yWonTg8PQmF0GDozPOmXkkCLRy+vAxVx&#10;ofj/+vrusCivrXvvNSqKtAEGGIahDb33ooCgCGJHULEl9pLYYoyJLTEaezcaY4xGY+yxxiSa2GLv&#10;GhMLFrBFsSEI0lnf2mfg3nzf8/x+f5xnYBjeectZe611zj77hDHAhBHYofZ2BLY1mdeazCYLKeg1&#10;CUQvSwFpM3jx+B7NGsOHIPckcN3M6EvNGsPQqCH8GzdEC3rod2N8sWloR7zcRDt1bB0+bN8Kurca&#10;qOkoFWg0lN625vB1s8aAzuGY2i8W9/cvxrNDi/HmzBpU5O6lzL7CIHmLfVlWBdIWsc+ZdpuU5yIE&#10;ZsJUNe+3JB2ppCg+i5wOAfDXNFVb7QY52cLdXgYcycb8TlFIagtgBWYqDb4n9dga/Dp7FG5umYsJ&#10;7QLRM8gWx35cwYNRjgkTysMVgCpWlAEvaQJW+b2+iVxgB6iQHOUn7NwSfV6qJYllr3JJAGTuSkal&#10;2gcoL7vDk30IlN/n698EgADlISpLyfKlpgUKMlAgqkFysU0dkkFDBmv4e40MGkink+DCQCJlWbeO&#10;y8HyeA/KYUrgbH/c+jAJFav6oHb3KDxZPwx/LuqP8wuH0sP8zut5zGPxuASgLG+UFVBqAYh0dh5T&#10;TatJIBH1IO/xuiXjSnLa5ZpMAYadnAGpqpIsVmtKBpAVUTW1fFB8H2WSvHGLkfgPtgsENQOADFi9&#10;+B248T1e/zQbw7yaYXCQbBBni3BZU6vTkfX08HJyRDA7bozeGm31Ggzy9cDs+HCsSozE9tRY7EoJ&#10;w6bEUCxp6Y3jc4agOu8Ar4H3UoIbVZBMP5kCnnQSSRzhedGqmHLgpdOIV5Zrk98lSMu9lIBNQIvF&#10;quJnCGb1v7zX5eVPUPH8Jioen+P3XMPJHTPwQb9oxAXYwEsvKYymOWdZuughjEu29bLl3+y18KRs&#10;lQEsI9/3YkeTSh8xOgYxV2e0NLgiVueMWHrxaP5vqKUV/S89oErlFGksfpdMyp/1ZB5JjwzTWqCD&#10;pwv6xYSRhS0QaGPO/5fSwM4YSwUzq0MrDAj3Rhw7vWyFK0EkRqtBIj1mmpMdOhL8Wa6O6OehxwA3&#10;HZ+BC971d8V7fs6YEOqJ8YHumBfvj3VpMdjVLRUH+nbBj71Tce7DbNye0Rc/9Y7EmjRvrMpphxCL&#10;RmRy00CanTUVgwM9vZstxvZJwU7K7Xs/zcfTX5ei5Nx3ePXnTlQ+v8D7J8X+HpH0JFNPFJDMO1Op&#10;CtmpUW55fiQ0PrNqqTZDEhnTPxo6s4ZKiUg1F2FlYWJTo/wniGWdtSSySHOg/WkwMSkE2UEuaBco&#10;OzlY4PSBLXzwpqkrlaHCB1/JB2/y0abfTdMcJsCpTk6wKTYjyKrV6ikBDIFafJ196RoBfIugFblx&#10;jcC9hbKXV1EhlSdlSaDUUxagqcJ1AgyJUibmrKTsKyfLV/J4kv9sOjYVgQowr1BaeofvFzBwPMSD&#10;nVNQcWoRiu9tRu6uiTzPv9jIsqrD8tzZqRXLS2RUjWAUYAtL85okWCnpKaBW12safZSsLbEGaq0z&#10;ga025haJzt8F3GppowQX9WBk4zQ+GKqOylI+FNoIVWFTBkFenkPpudW4tekDjI11Ro6/M5I9yDYE&#10;sC/ZWepsezvZIIzeKJnMne1rj2Hejhjv7YTZUd5YHOmLbxPDMDvEE8sy43Hoq/E8H0lE4XnJtKFc&#10;pzCtskPixUyyTaySKuJYPy6hmNnUVHBUP5vYWQK3ye5IEJN7zg5Xxg5YSjtUfh0vb+3BwzOr0b2N&#10;Bzx1jeGqJVOwo8lIcr3HdCOgZQtbTzt7tZpK8qr9rGwpg7X0vFLOxwahtmRoZxd08PehLHdCCD/j&#10;Q+bx0ZjDxaIxHM0bwZke2pMdNIDgTeF96B3pjR4E39iEEAznfUh0pCKgv21F0Hakfx0S4oWBEX7o&#10;GuRNsFvAo0lDKgENkhxs0UHvgL6ezvgg0IjPQ/0wP9gX0wPcMdHHCXODPPBNbCjWxYZgb9sI7Er2&#10;wd60IOzrFIXlfE5/fNwNF8a0x7qWbtiWHoGJIa7wN3sLHhpbNequJ9vLemZfqpbRfWJwfvNU3P1h&#10;Lh7sX4Hq21S7Ly4TLjcJpXvsFw9pk6n0RImyj9RQ0dWwDxczYFbRX9cWESvFl1D04CfsW/8xHCjv&#10;vbS8J1QYOjJy/Zpq04b1AmATkFUBCDb5uUFWsCcyAn3RnnJGdnzY8eVsPlwZWCFoZRRbMozYsdWg&#10;mABZwKtkujCTFNB7rlhVlguqqCMRRk60Ih+lLy4RvJcYca6zY1CKluerC1A/yx5SZOpqSllZuqeC&#10;AMGsig8QeIqRlWyUQCGAks5GsBOkkg+tdpCUz7HzFT67g1k9wumhtViVnYg/f1nLv8vCCwGeBAIB&#10;rQQgMpPq/Ozs6jokiEh0lL/x+tQAkonBqni9skZYjTyqV36G3rKinAFGOjqvU5IBVHB48xAPc4/R&#10;IzHAlOUpBVL66Bze3DuB2yc2ovrlKeDqevz99XAsTHPDAD9b9PLRoZ2nFkGOzQlmshp9YLDOAj2D&#10;dfi6YwTO0zrcHpyGs93jsC3VD7MjdRjtS5ay/Rdmv5OEovz9VMySEUdgQgbBZP21BCbTvVMloOzT&#10;AAAcpUlEQVTPT1kTXo+oEsXG9aD+ZzMB39RMiqtWxiv4LCV4VhXfx+tnf/Hab+PN/YO4e3QJVkzp&#10;hsxkIyL9JIOMHU5ykym9ZZBMpquCnBzobSmtaR/ipSa5pwEZnm5o7UyWtrMkwC3gZ2mBUHbSWII8&#10;RmuPOFtrfNCClmLyUAY6SnZbSl6DBv38DRjhq8dQL4LS3Qrvh+kwJd4bI4Jd0cPbWeVpR1ibI44s&#10;lkhgR5EtfWWwil7bjd8TyKCSzqAxmLJ8SrgX5kV6YVmUDxYwQE7wdcVwN2f0cdBguKcenwR64pv4&#10;YGwhU+9s6Y9dbWh3UkPwhewJHuCIkQ5NsDIzEZ3c7ODW+N/037I4wwLhfi5ICXPE2s/6MdCORMnF&#10;9Sg6+x1w9xdUPzpCUJ9jd72E1y9lDzWCtuwmBdN1VLwkiAsv4lnuHrqm/ai4sxclf67Hr+vHomWA&#10;hhakEQwMFgLefwL5/wL6n63BiKhQZIb4ICvUG30pWXoHe2BFvzTkn97Bzs2HTSBBRsJFigoryzyZ&#10;dOY6dpYOoDqQvMdOUMGIXisJCgJWSmnZbaGi6E/2JQGwgJmvsspH2Fkkd53HNslWE6BNDC0MyGPy&#10;uAJelQsuQYR/U9VJ5FVJfjJQRRHKn8s+uww0Ii1lkEESZfg3YR01AEEJqSbveQ3KMghbq2ycAh5H&#10;5m7l/OmDRQ1U/s1AxfeV9GZHV8GEn+e1y3lVyWeVGqHUrTBVJqmk+qiRwFXyJ0/3ImMh5TZf8UQK&#10;GJzAq19m4syYVLzvr0F/Xxf096F8JGPIxmz+jhpKbw3eDnHG1l6RyBuXiKo5HVH2WVuUT07F42Et&#10;8Ae9668dg7EoxgEr+kRS/Zxk0BS5LcFOBrRkvlle5f7QTjBQiQdWCkquQ02NmKS3Ymc1ui2fN/lq&#10;ZTHqmmn6hNfH+1NDa1TL76l+fYOd8xhqb+3ChU2TsHJid/RM9kews5TANc1FSymhQMrdBFdXtHJ2&#10;Rgc3N3SmvM2mVO7l44OObgZEkYlDKRll+9mPI0MwKTwIowP9MNBdjyUt/FCwfDzW9Y3CR8l6fBzj&#10;gvm0U4sTfDErxhvLEkPwS04KfumVhA2dozHEzRLp9s0QIn6Yct+D4HK3NFNpnS4EsytlvC/PKdRG&#10;gyhrAp7nmE41JDtcdpFVVfTiyTyXFCcN0ijJe/H8RvkY1abyC6P8MTPcB2N9DOhHxTSZymDvmN44&#10;NKYL/pg+CJvf7QGfBg3g2LABxmS2wbOr+/FkzxJUXt+N5/sXoeTOj7j/82KU/7UDZdf3AQXHUX77&#10;Z+T+9gVKb+2kWj2F4icn8f3MHOQfXYoL2yfg6LpRWEt5H6I3g86yIQwMlGrAi9fjQD9fD9r/MLJ6&#10;/3+3BouTozAizAs9GZ26+XsiKzgAo8N8sbprIha1j8C9C4f4cCWz64WSwCb/ZWIxAYpKVxMQUmqq&#10;Kv+SxkYZLSO+qhHYNQRwZckfjA/s7IxQla8pQQhmJUEERMKkCswmuW1iZ2EVHlfeE0bm95jYUuSz&#10;TMcQxGRKle5IJVH0Oh8vnsmItchsnh8/U83zVAGCHkUGiWTATthKgkKl1NtSclWCkfjMpygtvIFy&#10;qUFdLr6f0pp/qxQG5nepYCMgp8RXO2lITrbsXik7ThRfRSUf2JXdi1F0ZSsuf/8Rnv86H6UnVqL6&#10;9De4++VIHBoYj/294zA13hPZBHO6m56M4oRgykJfe3N09LDGlux43BvXFlXzOqJ0bjpeL2uH8qUZ&#10;KJqcgKdjWuDFqCQ8GM4O3T+SQX4Tz/kBykQhCdNKECt9jOKCs3h2eQNeXF4HPKdvp5evKr3B8yT4&#10;FchNz1ANxih2rwPzf7y3jLzymml1ZKVPBS2SqKkaskl53iEUn1mL82vGYfmo9siM1iPcxQpuZEgP&#10;NUJMr+ykRbJBj3S9HpluLuhOz5pFlu5CcCfa2qIl5XU3d2eM5D34omU4phAwg/X2GOJii28zInFx&#10;YiaqD8/HpQltcTAnFIeyQ7C7fQA2tvbH5kRfHMuKxNGsMBzMisLP2S0wLsCJx20KH2FlSnQnAtpV&#10;pD99uZGgDqbPba11RGdHF3RzcUWW3gl9XPUYaTRiiLsrMmS3SztzBoXGCCEgwqka4rSU8o4WiCSo&#10;ImzM0ILWootRiwFk6WG+1hgfYY+nG2cgf/1spOqtMSU7GU8Pr8erS1txf98cXF7yHnLXTcKdbdOx&#10;e3ofyL5gBdd24vDKMdi/eBieHPmKQXEaJvYIw56lI7F6Wm9MGZyEvu29aDUawNmiKdQWQJqmVAD0&#10;yVQCWgYtWQAiC09UBVRLAptNRtq1fL++NdjdJRqLpDB6qBey/D3QmR6kB/3I0rRonBrYDvuyY7G0&#10;X1t2YmE3gkC8p0hNkcPCokpuk+EIUKgF+7dQSo9c+4bSs4xgppespn+uKRP//BeBfYP++TYqSvII&#10;fAJagkDdAIEATUD0353pTewig2RqM+xqYcpSfoav/F5Zb20aBZfPkVGk0qWS2QJkkZ/C5HUsz/MV&#10;8JpsAc+VtkA8dC2PUUtwy4CWDDCVF0rQkXPj36RIIIOOMLew1Ou/L+LlA1Ot69pn51Hx8CgenduE&#10;0txdqL27CwemZeHJjql4smkc8r8ahN8IwJerxqL4m/E4PCwNqzJj0TvQQc0rhrED+0lNKsXOlhgd&#10;7YJf+8Xhzvtk5xXZqP46G1XrclCzoReKFqXitcxnf5qIyk8zcGd8Cp5sHscgcpTPgiAFrcDzy1g4&#10;vCVOLumLwt0T8XDrB6g8sxLI34sXlHKS0llbSV8v7K3Uj4Ca90gFT7k3bLzv6llKgkq5DFgyYDFY&#10;1Raeo+M4hycn1uH0ylE4tmQYPs+JQ39agSQ/HXx4HTqC2kvK6DqSCcl+wnhZwsy+7uhkcEaExgoJ&#10;9M+9DE6YEuaNhRFGfBHtgXnRbvjAaIUVLTxxe+5Q4PQKVGwdi3tT2yJ/TBJuDIzG1Z5hONctHFfe&#10;ScCRTD+c7RWFw52C8VtmBFYn+2K4twOSCEJvdnoP+mpfMnOAtQ0iyMitXOzRztEOWVpbDGYgGeam&#10;xYQAA2ZQlU70NyJHr0WChtLc0hJuFrKAQ6bSGKQYDGTOXPba8qKdiOZ1pek1yPHTY1CkEz5tH4wF&#10;tHeTO8bi404R2PBhD+yc3h8LhmTiyNIxODxrCE4tGY2La6di/aRemNanJT6lVRrbLQx9Uz3RM9WI&#10;1Ch7xPtTQXhYwd9gTevSmK0JdAwi9RluwsJ2DJQC5vplqVLwQWW7sSlw/6M12NtBfEIYPov2w4AQ&#10;I94OdOVJe9CjUHq3Ccd3naJwYt18PnzKM7JTZekDvCi4RmnNji7gpuxU5XFkgzDKa9mrt6bEJD9l&#10;MKyccruKIK6pyCOJUHJX0tsqSU4wl91D0fMbZGoZFDPJQzX4pVjUJOeV1JclgXxPRmXV0jLJOFPM&#10;KowibM0AQDBXCvCExYV9JAtNKpGQmcpLeF7ld7F15WSC4DQ76SWUPj6OimdnycY830pK5nKen4zC&#10;s9OXF5HRqDKq+Vr25Dyqn15E+ZMz+GH5+1SslNHFZ1BwchWKTn2FJwfm4fjcHNxa8jauze+NP2Z0&#10;x43JHZA7tg3ujGmHC32T8FtOLOa1NCLLTcNOxofnLDsnWMGHUjXQzgo96BFXtgvA0eGxeLigI6p/&#10;HouKvaNR9fM44NJsVB14H7WbBqFsVjqejUtG3qhWODokDnun5GDTtP6Y2z8Rc3vF4KMEJ8xra8D6&#10;HH9cX94bxUemoSZ/E8XNEbLsJV4T7Q4VhSr9ynuqAqYM8gnIRXnwflVRnch1n967mkHrCl7d2keG&#10;2Y/afErJs9+i5NgKbBjbHnN6J2A0+067IBeEEDResqOHfXM1Ap3h7ojuXgb09XZFLy8XtKK/jSCL&#10;ptg0xJperfDk+xmouLCBvvEAcOFb1B5fjpfL+qH2h9F4s7wnXszIIJjjcWNAKHIHReOvd6JwZ0gi&#10;TnTyx+/tA3GwfQh+Y9vT2gsbWhsxl7K8p4u1yhprIWVxKa8THLVoR2mdqXdADxf6Xx8PfB7ijxmB&#10;7pgT6o7P/F0wwVuPd3jurRiMgghkGZGXemnu/H83yQNv2hSOFs1gsGkGo2UT2ggNuhvl2rTo5sWg&#10;5WqLFDd7pJC9Ez0t0CXegD4pPpjQIxnD2wVjfE4SRnSLR9twHVr62SHKU3ZAac57JWu4qSQYAPV2&#10;ZnAmE0vWnZQsktrekmrqYEngWlJGUzmo2mRs9bXJ6kFtXwdiVZJJXgXQu9pGYVe7CHzTMgCL4oMw&#10;u2UQ5qVEYHFSGNamR2JpGx/cP7BOMZSs5ZXKmNWyWTofPt7w99d5lJzXSKDnUPXsKErv7mUHOMiA&#10;f44A/ouAvUxWFu/8iOA0yV3ZCK1WmgBQeW8ZbHqC8jc8pgIkgSzsqjoc/S5BraazRA3wfRn4UWCv&#10;Sx9V3pZsatpRg9KRMlLNLTNISCYXzR/Pl+dfdpc2gOxLCVr+7Bx9KDt55S3+/T4Vwx0qC0p2XosM&#10;XFS/uMiYcQk1j4+hlHKp5Px6XFgzHnd3zMLKIck4Mn8onuyagwOTuuL38e1x8YNO2NY5EEcYiWXL&#10;l1sDkpHbn8DLjMbCFj7oTh8W62Cj6nJ5SyVHB1t6yWYYTJ+2pG0MlqWws8Xb4/jEjniz6UOUbv6I&#10;oJ6Gkh8no3jdIOTN7IrdPYPxsZ85Joc4YpQ/vaC7FUKaN0SUphHSDRoMCnLGjBQjfpuUijtr+6P4&#10;2ExUPvoB1QxA1QyukKk15f+FkWXQrNBUDLE8n3+/g6o3Mn9Oy1F4hXH6LIXYGeDxflTn7cTNXZ/i&#10;9KqR2D6pG5b1S8RsdtaceCNaGO3UNjCBTlaIcbZG/3Ajxoe7YUaUO75KCcRXrfzxeZQLRng1w8I0&#10;H7zYOAW1F1bi1S8TUX1qDioPfoLanz9CzebhKF/dE6+mt8azj1qg4P14PBwRjZtvh+Jav0hc6R2B&#10;20NaYz+ZbTeB/GNaIDa0MGJljDtmRbjjQ9nNUQr/0cZ0dXWhxDegB18HUFaP9nLFVH83LAjzxMoo&#10;I9bF+GA1yWthgAdGGuzRgQwcY02w0Q4EyJy1PdWTjNAT5I7NzaAnSwZqbcj2jkg1aBFPbxvLYCzB&#10;OZjByp/A9CAojQ6iUswRYXRCkJsjvBkAJL9blpx62MlWOdZqrEGm+lRBCAVOEzAFlPXAVFK6rkn5&#10;4vq88/r3BMz/L5Zu8FWKNw70iMXR7Bj83CEE37fxw6IWUiLWnf7HFtsm98f1Q1twet963DmxFTUv&#10;rqKCkvpp3jG8KSa7FV1B0d2fUHJjK8qufo+q3G14k/sDKu4dYMe4hDICp+KVjJKSkZX/LEDJYzLk&#10;0z9MclvAKDJPBq3oU00dTeQ2wQkZ0BL5THDWjd7+11/zc+LlBdz1TUAuo9VqxFaATcaXTDQGj2qp&#10;4yWSXJI/ZLqLXrmqmOdFkMv2qTVk8ariK6h8dRbVDw/Qg27G7ZNrUHxhPV7TBz/6eT5+XzQEm8dn&#10;Yu+n/TGjfSgWdI7E4o6hWNkhDOvaheD4gDQcoUU51aMFDndPxFdJARju5YB0F8o/va3aRNyNHs2T&#10;LOBnp0EboyvZ2RVDfHUYE6jDcKM5Pop1xL5J2SjP/w0vT6/D7Y2fYt3gZEzOCEWi3hIBZItQdpAB&#10;SRF4O8ITnQO16Ohjjx6Bzvg43R+HpnVD4f4pqM5db0oJrTAVUKiUckYSHHlvZMcMCaxSd1wCa3Vx&#10;LgPZDby4e5gu5AwF1FHi/gROfTcZL099i0sr38dJBrDlDFYLcxIwMt4bGW6WiHIyRyjB7KOlV5XC&#10;EFQgoxMI4EQv/P5uR5wa1hZ5k3NwZ0ImHs3oh4cze+HN6iGo2jgERd/0RMX3/VH4TQ4KF3fA35Pi&#10;kDsymoomECe6euDmO9HIfScOVymvz2WHYVuMPX7vEorfMgLwc0YINiV5Y32iD5bFGPF5uCc+CnLH&#10;EE9n9KD66ersgC4uOvRyN2AE7/FEKs5pZOPZfo5YHmbA9/F+2BTrj68jffEZJXQPu2ZItGqCRDJn&#10;ipMl0pw0aOtgj2hryngCSjag96ZliKB0D6Gi8iOLyvueBKAbAaVvTs8r6az8XUfmlQUpDrJ6i0wr&#10;NdakeKIsORWPX1+aWJqAsh7I0jT0ztLs2OpB/P9r9YD+ZzBo8FmsET90iMIVssmlPmH4a2ACLg9O&#10;w4/vtMaBz4dj1rvdcPPsT3j14h5lq3iq6wTEVXYUeuH7R1F540cUH1+BksPzcXOtpFSuRtGJL/n+&#10;duDlCaDovGmOreQ2gSODSI9phSWbSnZzEIAL81IC0vuqLBkBqgC4DtCKbetGpdXCA8nMYkeUaqEm&#10;mS6fE0ALkE1gFpaWkXA1pSR+sbKA/2PyzbX0hoqp3+RShkrFT9MUmiR/vLm/H68uE8BXvkPV+Q04&#10;vvw97JjWE5c2foKV47tiIJmhZ5wrMkNdkBVsQEcPYUkt2rMTDAx2xXB/R4wNsMNYgqyvhwapZK1o&#10;eknZx0i2eNFL9Ue+6hit3TTm8LezgL9lQ4xIj8H2yYNwbskHvH+bUXR2I6ryD2HPklHYPutdvN0q&#10;CM7mDU1LFikL9ZaNEe1ugwGxnhiaEIT328QgXW+OEcneWN0vAVe/mURlcYLXfl8FTFOgMw02llfI&#10;PWcA5b0vL6QEf0178eoi78MFPtuTFF4/EdT7UXV9MzaMy8C2cV3wZe+WeDdMiwU5KRga64tBLYOR&#10;5qVHGG1DoKMNjLyOYLJRgqsNuvvYYGnncPw0iBJ5SEvkUXFUfv0eqleNQM2376Js3WAU0DpULOmM&#10;kvntUTI9DY9HhqH4wwSCOJQADsbtgfG40D0YZ7PCcLFPPE71jMWBjiHYm+aPH0hA6yixv473wUIq&#10;gdn04hPpiUf7GDDQqEc/DwO6u+rRjS3bVYeBnnqMF0AHeGJRlC++jPXD2hZk97gAfBvpg/UtgrAi&#10;xh/zIgjuQA/MjQrAvLgwfOBrRE9nJ0STSb0IaCnVqyeI1L5WBJzO3AxaaXV54fXtPwtQCDTxwKrW&#10;GVt9cQdJOZXUUwdhXktTOWIBcT2gbagIbPkd/xe4Crz/eE+aWqddN0hWD+oGUnN4GW/Oyf4JqFjc&#10;Hw8/zsYvOS3wabwjCk5vJGgo0yRRX3wm/fD1E5tReGMvCq9vw+u83XhzehVubRiLS0t7IXfNUDzd&#10;ORn5WyaihL6o8s4uvPprB6qfn0P5qz8pqelTKyXfWQBJ5pSflZ+j5JbpH9XRyMBVdUAV+SzeXaaO&#10;hJUp0ctL8kxF8SXhgZ1VQK0STsjuar5aGFyAzGNI5loVO3CtJK3wOmRAqIZBqfDxZcpLOYZMq9Hr&#10;F9IW0Cs+/nUJtnzcHgt6RyPH3wLLR3XFgBQvpAbYI4pqJcpbhyAyrT87cgDlcyBlc4CDA0J0jghx&#10;0CBUZ4MALeWZzgI+jubwoPxyI3tJeqQrwawqYsgDpgyT5YeearrHAn5kua6x3hjVMRZtfSnJmjWA&#10;wfpfcGUzWDWErfm/GQQsYNCwU9HLCQu42JkjjB6uHdldtqHxtmjA87NA3om1VEn7kH9+mxo3wBux&#10;Nw/w5tUNXmvdOEf5Td66s3h6fRdVyVk8f/gbnvE5ll3fjkcH5jOw7cWkruz876VhYpcQTO/TCsNS&#10;gymxfZDqp0OU3gYhslEeJaeREtVIKenrYIUgm0boFeKMT1p5YVvvOFwY0w5/jknF87m98WZBXxQv&#10;ykHBnM74+5M2KJyWjpdT0/B8QgryBobh9qAI3KVfvkF5fakHmbi9L7bTPnwR5oAV8Z5YGmfEt2lR&#10;mBniijlRfpjg50JW9qCUl5K8OnTXa9FZp0UGWzqfR7LWFolk0ySeYwbPNVOnQU8nG7zDNpzPb06g&#10;ESsiA/FFpB/WtAzH0mAfzKEEnxlkxIcMVsL2qXxOgQSdXhaNNDODXVOCz6yxaqowAllWllBqmhJc&#10;5gScWjtNYNUtCTU1UyWW+iotasVW8yYEbWPV6gEtQK5vGlWBxdTk///XQFgdkOsBXN8E1CLdG3zO&#10;aDUrIQDL+MA2donEklgXzM3wxx9bptMTnyarSiegv3pO+caHX/vgINl3C+7/+jlubh2PIzOzsW98&#10;Ona+l4gdMlgzLQvXvnwP19eOof2ag7I/NqDoL7L10xMof3iU0Z/e9eVlMgI7mBqEouxTOdwyfWVK&#10;pRRQyqi0eGe1FrRapqtkJPpvVFEeV1fkE5iyo8RT1WSz8sqKewwWj/HyxQ0UF7LTyvw2A4YkrqhR&#10;2xoJAFKHm9+pGPoW//Uc8PdJVOcfxFNKy5s7pmPthM4YRymdGemFtoEuiPPWIsTVHv70T15ODvCS&#10;XGX6INkCRXZ/lM27fSjFArQaBEtJVnovKc/jLql6ZGJnezaC0Vl+ZzQ1UIa5UJJJDrDax0miN5uM&#10;EktBOZFq0lFUCRuVoytbmMqUTHPF0AaVwGFDcLNRwktqpKutrDvmg7f5FwZ0C8azu3tQdHMrXl/d&#10;gpo8sm3BQTy/tg01D39RCQwFl1fj+dW1OL59ApZMzMCsUamYNLwb5rzXBcPIhBmhGqSF0ltGuyHC&#10;0BzBegv4MkAZKU3deS5u7GBSzkftVCFBis2D56Y2iqMtGEpZO4ug3tg5FCcHt8aVd9vg2vBkPJrU&#10;CQWfZuLp1K441NkTV/vH4NrbsbiaE4OjHQPxC/vdPtq+bW0D8SX9+ee0fWMYsAZ56dDb3RFZBG03&#10;PodOznZIk61r+H2tdbZoSX8bznMK5Dn58lx8CDJv/iyLKkQWe5INPQhKP5mW4vkn8FwztJYEuRW6&#10;ODRHWvN/I5MeuIfOGt1pHWTDvSTe+wACT9+sEbTNCEAzAloagS2gUoNSfFUAI0jrAShNw8/YyM8E&#10;cD2w6wsK/rNpeHwb1cxgbd5ENRND//dY9YBWy0/rvrOe0dVn/wFoNW2V5emGLG83DAw1YnykJ5an&#10;B+LGjvkEFFlZCsjX5KPi6VkUnliPXxcMRS0Zt/TUV8jdPB5X147Gno+6YNvoDGwcmorZaQHYMboT&#10;Tszsh/OL3kH+hvF4vGc6/j44n6yxFU9OruTrdvrDfTzmcZQUSE2lG6h8fR3lbDL/W16Uh/LiPMXG&#10;IpdFNpeXPkRFCSW/SGYClAadASEXr19cQdmrq6gqua5G0ksL/4RaucVWxr9V0rtXlZCNyMZFBRfo&#10;k/ldBedRmncYzy9sQ+7exbi2cRoOzB6AqZmBeK+DF7rGOSDGaEH2s4evs43a79fDyZrgkUJ5Grja&#10;S1F0qdRhCSMfvBf/FmywRwt3HZIo81IMLkhy0SPG2Zk+2U7VpFald/hQZLsU0x5IphKvagkegSqJ&#10;A1p6OC07lYMNPRglmQBWSuE6kWVEorswIBhsbfnKY0pheUpvR7K+E9+XJH2pxuloyc5n9i96toZo&#10;FW6F4d2MGNnLGxPIgFOGxaJfug5hejNEe74FAxk91K0xPOz+TWA24P835LHfgou2Cc/hLQYSYaFG&#10;DCayEIDfw4AjI771klI6pFodRaDInlPiHz0YVCK0zZHubIF+rs3xWYQea5L98ENaMPa09sXxrCic&#10;oXw/2iMea+J0WBPvjMWBlpjl2xxT3JtignsTTOC9/9DXFoMNluimNUMKWT/G6i2E8NqCrBrDt3kj&#10;BFg3hS+b0coM7mQ5ZzO57kaKAZXc5ataNknGVOdLkNcznAPPWUeVY2jeEMbmb/FYjRCsaYJg68YI&#10;tGhIEP8bXrQ3bpKCaiEgM4Mlr9VSmJPXKaPPqrIpmyzzlBJKAjwbASSBL82qKVuzxgrUGgXcpuo4&#10;8vt/mrxPYFrzuFZ1oK5v/2Rouc/191wqq6hAUMfo9cBWgJbgYmmO/wHW272jWzVG6wAAAABJRU5E&#10;rkJgglBLAwQKAAAAAAAAACEAJMnGljDPAQAwzwEAFAAAAGRycy9tZWRpYS9pbWFnZTIucG5niVBO&#10;Rw0KGgoAAAANSUhEUgAAAPQAAADrCAYAAAEpqIsmAAAAAXNSR0IArs4c6QAAAARnQU1BAACxjwv8&#10;YQUAAAAJcEhZcwAAIdUAACHVAQSctJ0AAP+lSURBVHhefP1nuGVF1fcLb6HjjiuHvXbOeffunHPO&#10;OdJ0NzQ5ZwQkGFBRMaMiAqIIoqCI5CTQ0GSaHCU18T73c65zzvWer+94f/8xV+1e9O3zfhhXzTXn&#10;XHPOqn+NVDVqVNl7Lz5p776wz9569jF7/+Wn7cNXn3XS8UevPV/8/ZwdfOMFp0/efNE+KZafvX3A&#10;y0/fesmv6fen/P74rRftc+jgC0/a/SdPsW8P5GxPbcrWZ2K2LpOwxYlq25CqNn+5Xvzvl57yF73J&#10;8UevPef08evP2wevPDP8cr3IS0ilXqp7dPz5Oy/7b3/5y/vt9+dttKvHx+zEfNy2ZuO2Ope0pemY&#10;bc7U2FGUW9NVVvb+gf0m+pCXvP/yM3aQh4WX6yWh5p+8yYN5uNf69aj2n6vmlAffeI7jV6GX7Klb&#10;fmG/mZbxlx6TT9pCXtRZWWGTa6psbbrGViSrbWmi3GbWlFuZ15gXf1Bs5o/1Yl4Yahi1gGrNi6mV&#10;zn36xkv2WbGWKnX+pTv+YL9Z1GxnNdZYR/lYq6oot5W8qLdqrGXHjLGuyrG2KFlpEyrGWvvYMVYY&#10;Mypqdn3ABwdoXj7iYz7gIC/TR6hJVfOo6fkgfnvTFl/4CS3y3lMP2dUreuy0poRtysdsdTZp8Ypq&#10;y/Pyubx8dk2ldfHCSZTTq8uth+P6saMsMar4cm/2l58dblLVzI/1AujjV/mg14rN/GZU84PP7bMb&#10;jptnV3Sn7ejarK3MVtmU6kqbmIhba/kYy/GSBYkKO4OONo6XNtIaeVogM2a01YwcYdWjRkQvj5o8&#10;wjlq5qgT6cWhlio/f+cV++SF/fbwD0627/XW2rENKVuejtuqTNqW53gJtStUVFihvNzaqipsXKzS&#10;GvkdHz3GqkeOskpqWzNqpNWMHmkVo45Uh+PlNLlwVm0D5sOdipp+8ubz9iXH/+SlV/Wn7MSGtC3L&#10;pGx8Mm6LsymbmYpZLZ0qw0trqXFi7GiLUcMEFIcqqWV6tIiXq9Z8SMXIkVb24Sv7/eV6qTANTa2m&#10;jTrUAdt/0/fsZ0NpO6WQsQ21aVuYiVtdNTWsrrIcTZ3lxWlemqos54VjrGo0Ly0fzctGWpyXxHlp&#10;dsxIy+o8v/Xiaj6i7IOXn3LMw8uF7UevPctLX7VnbrnGrp6QsZPqk7aJ5l2MgGirKrdmXtqerLEC&#10;7KOX56urLU0zJ8srLAHeCXrzZCBookyOHuvNLFInK4wZwcfomJqr2YW7sxcv/wyWeu6v19iPpmTs&#10;lLqkLadJC9QqXVllHbyovqbaGmIcJ6qsMV5tdfEqqIbzVX5PknuTvLSeskDzJ9TUvKxqxEiL8cLG&#10;itHWAH23KwWfP/+4s9JBav7Pn11h183K2hm5KkuBVQxe7KVJ23hICzXu5OGNvLgd8dhEr65PxJw6&#10;+cB+qImPUdOnqH0DvTurmvMMNbuohuYerBxjD0xttLUxmv19ePze675v182lpoW4racDVQk/vq6J&#10;nlrPA8bHK2nyGhugdu1Qa6LG2viAPl7YIyjoeC36EFolW1Xptc+MHWt1Y6MPKYwZa13VY2xc5Sib&#10;HOO5o4+0HFR23aI6O72QsO2ZatuWS9jaVNx7qXqsOk8vWK7MVNmabMxmpBPWSzMPpRI2yEt7+N2G&#10;smijPzTyQYVYtfeDFNIsi5Bpqai0qcAzD34fqBTWCBfhTwtUjuDlexEOW9AwK6nJ4gRCAlz7eHGm&#10;Yoyzxjz+PBF+XYvkkpyexwdO5KUDvFDN3ZZOWQsfo+ZvUgskETZ0xkmpKtuYr7RVqXKgox/Q05M8&#10;r4KyfJSIDtfEFw7xovWpSjuWpt2arkbzxGw+HzOODxkAwyz4TaPGHbEK6+Elgzy8nZe38RGtUAut&#10;1U1LjIem5Sqtk+bvBf9MubAeSccbC7+PsnJqPBoeH4vQcT5v4cFtYLQWTbMT1bcJVbcwXmHrUjXW&#10;DV5tYD9AJ5MQKcDb6lTNyRisplonrJPW6EfgrGvO2DjODVLzfiDI898YMryaF1fRb8qpdSUw6sU1&#10;lDneW5bjSybXjLZlNPkmsF0Rp5Yxmgpt1ABPNtIydWORXmoBSHytD+imyRcVUnZyW96m5mI2KVdj&#10;XamkZWrgde6L09liCBrxfgEuqeKFlXS8GKQXd9Pry5Iu+kZZnuaZSPO387U5OlwdJEUw3PmoSZoP&#10;0cs7afLntvfZl7sn2hltGZvgnQ+pByQphEsCttRLm2mpBHgf09tFs1fYWqTjifmEnd6Ytv3H9FiZ&#10;ZG2C9s/zAd28RNpGwkDCQaV4Pc7XpvhaidAGajae/rGyHiulJWkXdNHctEILfSJPb0/zwvZYjQ3G&#10;Y7azLkXtaQE+uouWPKMhYfduG7BHf38t6vhZXj4ielmaHqgyvNzlMB/gvZTap8CuFTbqgFfrqV0L&#10;ne74poxtpunH8/IGzqnWs1Chi6GVtUmbiXzYUZ+1S1tS9uc1nfb8326zzxDfH7+OFn31aStTryvn&#10;AwLpt17eAF4d1SMxBBAyUo3UvL1qDHK80hqQ7XXQdsTvQjijgHjN8mGCZF4eNQvtKWTtoras3b2t&#10;21675y/26SuYYq+jMQ/ss4OvPOW6pGwMzD6WplcZXh5HAXTRIU6qr7HbBzJWxwdIR0tySWmk6VBS&#10;JK1AkOcjUry4iSZfk0vbzvqcXdhea3/fNGCv3PsP++xVrNo3pK6jl3/40pP2+RtoT1R02aiR0UvL&#10;Ue5q8ppRX7M+8PtWW9Ju6aUD0QK1FchlOp9Ypgb8EpWVFqdTJfRiMF6ZT9uuhgz2W97+tqXLnrzh&#10;1/bFWxieqGs172dvYRe8gUX0mgzU6ENUlo0ccQQvHAE/o3HQueNp2m3pChuqGmF19PDuqtE2lY8p&#10;58WVNH0VL07RvKmaGhTNGDuenvv19qzdsXWcHbjzr/Yp6vgT2XqvoqalKYuq2g1Ojj+nxq89cb/b&#10;CmXJ0V+z1lFH2HaMvxjslh1Lh6Ppq+iAagnxZ4bmljU6HiEic2lNlprWZ+ySrjr7x/Zx9uFTj9kn&#10;b/HCt1+091943Gumh6tpVX6KJaSmfv+FJ/gwfVBU+7IB8OyjWft5gV7mcpcePkY6mBeLxbLgO4+X&#10;rs4mwDQJpln7x+5p9sHTD0Y15SVqYjVlMEpU02G7nt+ydD/GL/gU69hJNZdQKVDbHDbWGHq5ZO8Y&#10;OlwF1AvrLEZ8rswkbUsuYxe0ZOzvO/rtv1/DkATDz9WZeEmw4fUit+MpD9W6aAuqk8n5gD7DNPeX&#10;J+ho5erxvHgMta6At2VITENaLUNybcXNOb8tbXfsGrIvDjxbfBjOxSsc03tLX+4lL/rinZfs5Sfu&#10;4x5qqlbQh+he/nfwVZ1Taz1/iNWk4sYizdIIk0ZE4lG4O+e2peyOYyba2489bB++Qa/1Zn0meok3&#10;X/Qxal7Rl+++Yi89/A979/nHuIcXegfjo6jpF1jBqv1nfMTBV552KMrkob75zL+GPdTgpcg/k/v0&#10;LvadbPjgGHqp2kPBpg/H7rXir33J8Xvg+8iffmK/X9BipzQkbTOddBMqeyryYDM+W9k7zz/hHqps&#10;uPcwp97hQ8IHyD/Ti4MDESi8SOflYOiF7hpz7lN6/Cv33Wl/2dxu5zYmbScidi1qeh7CaA0qegeG&#10;y9F8gDuI7ibxMtVQzeAvglQzWbSlzqF3oKItL5JPp/Lg28jqF5+ys2Yn7ZstNZhjNbYBnT4BtduO&#10;nFiKDlglQmXPxRgZdpE+pNOEF6sWoYfqw4JLrN/C87M3I8ffPw4c/z8fv2E3fn23XdkVtz3Yd8mK&#10;OL5ajS2no2bRjhJQczAqZlJrGSVN9Kfii/HFqbWbzCUeqT4gnNdxwNQdR9ynz3AYn/7Dz+xX0xvs&#10;aOT4pmzGpmPNNCJiB/G3V2NO9dFZe6A5WD8TKOWhpmHbyBfHG5WDIHJvUzUpvsSbl5eopqqlzn1B&#10;C7x8x3V23eJWjIA8gqbaVqeTNgtp14HtXod53YogOr02YcvAtb58pOWQHXmpYYSVHAZ/sWoUcFXN&#10;Du9EInWezylfuvevdt2qTjsHtbgVxbEmn0HgxG0WlmorUlGmsZq2FwXTx7EchBqJ5KI3KrXsnqi7&#10;wMXaOunFKHWvnV4Ohp++87K99dDd9vuVzXZxe9qOwimcSZNOgDUWIuHakXYyInOo1iwUB1d5oFK/&#10;epF0QY5aylqNPFF3gaPxFpFeJMwPeaAv2ftP3m8/W1xnF7egi7FK1iLDO+ko8r0KaK8CNZPuzvDi&#10;PE1c42YwhKqVAyAbL8WHyD3K8CFq5sojix5oNNQRCfugSz94bp9dMD2JpRG3LYjQdfTWCfTSNtRk&#10;K/a6rJTaomUS3B9RDS9s5dwEzqVQOjKzpAHlfWrcJfK/vXPti3px8cUfPvOYndRdaRe2xO0Y5HUz&#10;rkyqospmZDJWXyUHkJejt1uotbzPRkwjuT85PiSJ5ZLg5cK1gTI3NjK1qniRME6hlBpRTr3Y+O72&#10;foQM/hCJ9dNNHXZpe7WtTVbjumJZCjear5sXR04+jh8vbealDbg7cnu6wLgbthlPr5Y6Va3r6FSy&#10;tzWm4jXm5epgSQyQyzszdvu4uJW9+cj99v01LXZZC6Yrom0VD5LN3F5J89A7e6rLbTpm7SLYpAt/&#10;Sg5ABy+Wsz+Evm5xFkq6C+z2GbXWy+Vt1mKLq4c30du74eEVMWw7jJEptFDZxa34W7lq25mLI8jj&#10;NhNGlwOQlqtKOQtTdhE1m4aoG4InJ+FhdPPSAXDvgo3a6d1NvFzOvjDPUOuUmhms+3nZUNUoa6fV&#10;WuDlpAZ5xhzpAzxlR2VrbCVuzjL+tBjZOoOOI4ZPwOiDdJB5NPskXKFlvGwaXukUXjYRX7yfUh6I&#10;HL5GeFg1VksMQn2IxqV0xs2ZCptacSR+9mjHvYpmH/Y0WzmxmubbjQ19FD7TFjzNJfjEQ9X4Xbi4&#10;LTRTPV/egdfQy0fIz+rlI1qpvZy9RvDtoOzi90LcmXF8fCN9o5OXJ2Ej91b8pZjWvFhGx1jKsib4&#10;ahqO2F60yXZqtJCXzqnhpfCnpI+ce4m/AtjJ09B4inDVS+XmduJvT0U0js9U0xLV1keLNWLBin+r&#10;UQaVlBWBaMVySuFf1kaXP6Y+TS0rbWO60ubTa6fizkxE0NfTC5v4+nq6f5qbxTL1dLR2evRk9Owi&#10;/rcYf2s6Fotwb6C2mapqnAIsVXhW42g5/q8XVdBn5GEmuVZLK5alYe4UslOjOxNozjqaQZ2rTU0k&#10;p5ybfVgKyiAYGoBlRV3c/r+XTbL7ZjXY6obIj26C6riW4IPjQJPCLpfcri+vhMoRPMBZSNrJuEbf&#10;689ZmctTXt7EyzTYIp4TpWkWvTTyLCO3tq68yqZRuwWNWdvVHLerB/K2EfN3HGaNenUKVdjAC9qh&#10;ifSHjD4AARRHDhyDS/u9/oRdt22KvY1tXhbDtZF+TBQ1SBUCXB9TS8fQsJN7lXSOWgkFcG7g4Ror&#10;m0dHOqk5Z5NhQY2n5ODNdHW1bavL2Wq01lpoe77WTuCeq/rj9vdzVtsHz+6zT16L7PH/4VHKyM/w&#10;snqauRMdOiteYQVe2oYg6aNjaRhDHuXkTMp20Wxt1MxfGo/bDKTXAlhtQz5rJ6Knfziu1n593Cp7&#10;/zm8D8xb0cfPP+rKqCyYt+WU+gi9WOMe4/GlbuvL24ZUudWCvVhCEikDdvIm68C7ng/JyH+mpmtr&#10;c7ahkLOTm2vt+0N5u+7EJe4zH0QcRw5cZBIffPUpPy4be+SRNK8GTPEkR4z02q6A+f88kLVxFXwE&#10;L5Nmqab2FXo5YjCOJHIvsqrG8vGkbcJhPxkT9uqhnP3p3PV2EIvmcxkVeJHypaReZU/L4I98LV5c&#10;TfP2VY72MZNuXrI0Nsp2JDVIE0mb+SmN9vBiemYlpV4olsnz0h2tjXYqDt33+3F3L9rjBrseKgw/&#10;OvCUGxZq1s9lLGoQv2jYe41bwW8R/NfJi9XJNDwhd7YathLzp2GrBDyYRVst1oA7GK6DTmvK2o8n&#10;Ntivz9mJnyxbDD+JFwZ97rXkBfqtj/kA7ecYi2jyssk1Y5BM8DLCwl0ZerY8x3IEepV4GcnVAoar&#10;UCJbsSJPbMzRaVJ2zZlH2Ycv7vNa6SVyb1Q7d3FkEGoKSjabiBepBdxxw4T2ztUKyzShSdSxIq9R&#10;bqtqPsYWIn/n426spYZ76lL2w8G03XfVuZhG2N3upuohkUEvkv2mUg8Ope4ZfmHRc/QXq1k1RKEX&#10;imJ0rn56q4YjN2GBnICA+OG4rN357VPASpNs6qFgCalJ3cCnloFUO51TC8hjjIh75eQVS8dYzesv&#10;pXk1VSBLcSkKY28hZj+cXGvXn7vVPsFN/YSvlskrM1i1iTpJ5DHqhXqZvMP99/y1eC4aE4koGiVw&#10;DxP68KX9kbcYPMbX9z/ipezsf2N9yoPUNGM0v4kBWLS/5UnKoZPLo3Ny9nQsO1zX3REoIbfTix/s&#10;9ju/S6+F/5Q6f/rtZfFer/DbL2OEPmaP3XytXXfMNLt7Y5v9oC/hQ+d76QrbkKbr0ZLrkaabsfdn&#10;I2VnIGXXokl3oDnlz21CEbppLYdCFQ8mthMdVvTWc48XK3Vo6ksVVKVFukferKZCSyukD/bKBipW&#10;OlwL1/U8/c8rxbnhSsOl3ggcv//0v+y35++0ny7L2A8GKuzi1pTtzSfteHrEbkz9DbmYzUNjT8G0&#10;mIttshrTYm26igaI2wZsm21o8q0ZfmM2Lk8Up1FF7jtSWSEcKhwqqfMqw/nwkeGj9X/1hlAZfawq&#10;p+ulDRHo7eef+B/3iT5992X7P3F8Ndry1mP/sKs2T7Qbl7bb9zrSdiZmx4Y8Ni+V2oiJuiwVDRVN&#10;R9I0YF5ImWuMWqPz4suV3LcUA24OHvk07KpJGHSyOgaxrYanb4Xu+y/hqSPpg0fniPNb3txHGjHV&#10;x5VUWKU3FP8/CP+IhL7uCd0y0Kfy6nHO5N1/hiz9GOb2xuA/n1DJd598xLaMa7Tvzu2wH4zL2HmN&#10;6N/amG1DdC7B6E/B79+YMMESlWNwwquQ9zHM45iNoyKaetLAvAz5cejvxdhjC7HpptG9NT/Sgp3X&#10;wvVapGaGhhlGOlRQlVOFg28VRgLcdRUqVEjoBnRU8cAS0fBGNOOve72bFkv3RlVpjg++9pK9+/Sj&#10;9txffmnfX9Fp182us6/TZY+vy9imbNKWeUxDxt3hOZhX80BNA74t2AWNiPp6KroIXpV5rngHGavj&#10;NeFDBQfQMxqN6ELndKIMm7EzWmV8Fs07nzf1IQ8+ttRfD11YFdBvVcKpiF6ogNNb4sGID50HIZem&#10;CJ2Db4s3pS2ftfcRiM/97Ub75+Xb7bolLfbNvqSd3Zq2PQ0Z21qXRfNSWVyzZagLIbUYS2syFW6l&#10;Ao3YIjIVNLlQoBKDVGIBFtgWKr0AP2IIRBu5LhtWJI9JY8YyJWXuJymDEysqU8WEdEDJUaaCzs/F&#10;CgfUVWGvuJAP5KNiEaKiUOlPMH7eefxue/gnp9kfVrXZVXTZs5szdmxDGos7hwGVtxX5lC1G0q5G&#10;0q6gkhpZGSffhUrJDVCEQ55unaNL1mOAZbGJUlQuA4ryS9UQMmXCIEgUA6BZmWjIRySrUtc0KKI5&#10;Y1E0PS+kFZJBJSWQVOnhiqsrl6DsSAu9Yvf+7G2NT3GOLvve4/fbPT8/z27d2GU/mpC3S1oydloD&#10;HkEhY+sxyGfiA4/DBekDyUZs6Cb4rxehMxnp2qWhBrpvAbdVk2RyvjXSK59I9pgGXKoxlYScAh1i&#10;RVIlVbkI0RHOu+JvNZSPFqhLc17Wjyqs0gdlPng5iksI3Tsg60TFPobPvVTlEVSfvgOaCCSNaT57&#10;28/t/HFV9tOJGbuoGa8DAbQb72Ir3uVqXJ4F8OV0Kjw5ncY7qbIOumwbTkFDDSYzLlCOSmokye14&#10;JKuml1OqNGjKvo/x8TWqHEJIDdCKIJsRr6ShYnhB6r64XiCsiVjFO6hbq9IpzDrxcY5SFa+kW4uf&#10;k7jRXmkNCqlrC2VJ41J15UgLZQTZhy88ZU/d8lO7YkmT/WZa1r7eVm2n4VSuxl7sp0JNVKCXiqxI&#10;JjHpNK9W6QEb9aiVZirbAaqd8GIbiGtspxHdWgvCTvw/D8lLltGrmSlVWn6kxvJ0nKaso9IFunUt&#10;3V5jt2FSUWh7N1apBuBcBqNaDaCwCEnudPEYlfWEV1oCTbNLmm34CDQ/R0i9/8w++9cNP7BL56Xt&#10;5oW1dn5ThZ1XV2PHgdw2hMhKFP8AFVNXHA8vamg1h9CZgbRtwnnV4JWiE3x8QRWl4qqsRlPk9Ioa&#10;OG4ret+KZtBYUxOSWANbqrycYPmyaSqpuA6pJVVY3Tfi6UODXeJl+cLyieN0aQ3n5sYcgZCrsHV8&#10;752TWuyBCWnMUCr8AfboJ1hU7+7/lz136y/tsoU5u2Fezr7ZXmOnFqrt2FyFdY04As9O3azCHa3Y&#10;6AqcLlCka2bpkq10zY4quh4GwSIaZQikNXmpCrWosqCpSjWDbgOlGqEd1DXu0a5gBirbRWP1QBr3&#10;0GRnjkr7eKa6OohLgOX4Bs3aqcLi2SQVVlfOcpxHHxfo8mkaIks3Xol3ega6/ifNFXZKYSw6/Qjr&#10;479lL/7lWrt6c6/9cVmjXdpaY6fUxm03duo2bNh1fNSaRAIFrxAQSVIqxwPb+aM+IDkGdcLxEBbP&#10;XHSlLCVF50xOoCv5PcRxlypIRXtAW5EaGqIUDaKixsPvCh1RLEMr11o5r9gGdfuGWDSOqtAD8byE&#10;26HKY4zgZruEB02NtbUg6KYlRuMdAxAs0IE+j8PDGeRBFyApmC4+SnOwqKwT8pV2HB+wGx/uuFyN&#10;Hc2HrMaaWYIBIKU/AykrqyfPQ3JUWGNrMV4qASJB0g/PTouV23zQWY1Bv4KP311bi+CqRoDV2Mx0&#10;0qbS4uN47gTeM0QlFSejwcNOrmlYraNYWY3fNvAclQWkvAaiNARXVwXrgLgGmTt530wMkm35Gjuv&#10;Ca+6Pu5OxoTqkTZYPcrN0AS8rNAW180a/6O7lzvhv8ICZfOT5TYZvpxLd1zNB6/Bnl1UNdL2oD+3&#10;6mFF62eDhum4Z4guJ4Ohm+48jw9dLEkK1YNIM2hsLmRtPv8dD9pTqeRE/juJCs/geFptxrp5frdX&#10;NBpH1KhpM/q5mQZoTiasiwbxLi81ptCKupzH9bTXKBCBHsT3DMSwuCi79S3ic4BIA4Cc8CyIeywX&#10;oGg6t4JjHw2CfOBTSNfTNRTO2IaZtyxV7ijvhel3ZyttBy26UxFNySoqV2VLFKGEkJlYHamOLlpV&#10;XUkDpN1Uepp4FMHTjBRW6EWL+Bp+1oC4uq4TlVQsUFRGlW3BG+qkl3RxrhurTMPIEzk3DzRX1uc8&#10;bqSJ5zWDdAuOQwvvVDfXKKF0tQZY9VtSWwZKBec01qlhZZUK6RElIDVM2QA8MJ6Pnk7F59F6e+Dn&#10;zaC6ke4p33MZrTo3XkH3rbLJ8NA0hNN4kO7kJe1UuonjdhBupNKKmKyV5cSxQkFEBaS3eFTSWZVu&#10;pzLd0AC9QXzdm6+yBXV529yQsLWNGVtUm7bJuIvtuIHjkAc+usw3DNCgkhN6tiZoNCtUDcIa3PUB&#10;XhAOo8pjVXnOiRQ9oIaQCatBijz1LUuMPhKXbKQb5uOofA/HU0BSXX0FlV0cxxHHtu2ndZvGjLB2&#10;XtaMlNQgrsZ5cupa/Cfj0lRhCVFoggSPJK90r1STKt2FjzsBZ+Kk1pxd2lVr9yzosjPakCGFtPXC&#10;/2qIfpB2/naeRmeDcJLnJPjYGM+N81zpbc3F1VIRNbJUWCv3aMAyoYkmdXHONeNfL8qmfPJ3Fo23&#10;Fr/7ZBq2TNGbKRhcg40Knszxu56WmqpuRIPIgI8iPTUAPQq1gLrgHoWjaRgvxjkflKbrKOwlicko&#10;g0K6W1JXRkcLUngWquMb4wr24KKCPbG4YNePr7XHFrTbDwfStqEp48LMewIfqErX0qUVIJSk0tLX&#10;oRELGC0NgLMIORE1rnoUvM25JO+r5vpUWPBktNDpBYQdPejqwbzdsrzJfrZ+wB750/VWVjNCo64a&#10;gaWCVKyGMkVlshIGVDZYOoFk8kkvip9qiqUq7rYwxwoyEtrS3XlYYRayoQPWaEYetFGZ7nTKZiOY&#10;tjRm7fT2jB2F2ToD6a7x67n5uHXQQHl6hiqcrcJSg0UWYM7Ohd9nwxZDILY8k7aj6BVtsKNUWhxE&#10;2yj3NGft/Ma4Xd6dsb9t7LAb9q60Z+/8q33w5BP2yUvRmLcG7so0D6zh5kpIc0rVVLQSa6ZyRGSk&#10;V2Kk65wqJmOgoZyegKTMgagmxHLlHFPJOs7Vc65Aa3dSYUntNhDIO39HKkdBrRJqqvSpzTk7tSVt&#10;2wuYrJinMlwK/CfDdSGa5rgJ83WARpDWWF+bsyUIO0VsHoU7ekxd2k5sTGPv5+17fRm7AyfnV7vm&#10;2Mv//Jt9diAKG3n/xSfxFfAeDzzp8UyRi/xsNM6uymlWIYSN6VyYadC1gLbG4OvgZyn+cXSjpUj3&#10;77bE7fw69K6bhxgLVFiGS1xdHY2Qp2vWck7ekwRbDvnQh62+CB6eTVdup5JCVpVN44QkY3FYgmfj&#10;bq7GBV2DCtzA8Ta8tROp7Hn0jp+Pz9vfdk6wP5y2yl64/Q/2f7wSjfEqHiqMemuc2AedX3jcPnrx&#10;X/YplQ/XykaCcKiwZjbK+a1jVVZUPUI2LSoBaqFSs9HJl7ek7OGJOXtqep2tT47AqJd5KMkoUxDe&#10;kkCB52M0xLDTQMVFciTEo3IscnThDGooTQ9I1aCqQHdDXdY25nO2kwqe0lRnZ7Vm7cq+gj20Z6Zd&#10;tLTLXvrHnz3u7r80QEF31aSF+/pyc3F5fZiK8z4OraFiRTfRIBr8FtK6XhYCAsXTGdBM090VIKBg&#10;wGYEVg+ozqB7XdlZsB+2p+23XUjA/Ghro2K1o6KZ7gGEyHgkfTWVdxXCtSoqX4kEFcUQNorpi4O2&#10;JkYSVFTTPwkasI1zRzfmbXtdyk5tytqF7XTXoZzdsb3XfnbMAvv02aft0xchPvjzN54thlRSyWKF&#10;RapINN79kr3+5ENeYdELD/3DKyvSGLg3iCpdMTIaSWyEV1XBflDoEM/Cw+LTHjdARmFtHck9eC4y&#10;Q2mUJNdqoAZ4tp8u2wTKMa8sxgLduwZnpJFuujCTsTU59C+CaA7GyBIsrk2FvO0G0dObcnZBe639&#10;cHzO7j9mol29a6nHOvyvD962D5992Pny09cOdUunUNkiaqroMMKQKid0P8DXVw9Q5aPnRAOd+l9Z&#10;PTzazUcuw8xbjEEwE9Tqx45wFVaJ3SrJHlk5dHnKckhz2JU01FghSyWlptzxpwHqkbiz0mlbSuVW&#10;5ZK2LqvFECnbVpehknm7qDNnP5/WZI+ePMf2//JSe3u/KveSff6uRkqjj/+UbvmJJg9exZfnQ6PJ&#10;Ij78zWjAMVRSx14xjegUf6tSGgl67zkkNv8PqKviutcrPYjY76WSzVSkHcEjZKtwIyNbFYK/xyLN&#10;FaIazLlK9HgMv7kdwTQd6dpPORFhtAB1tAq1sj6XtS35tEeGntuat6sn5e2Oowbt/p9eaq8+dI99&#10;SeU+fOMZUBGfwXvvHCipjMbkhEjEpxHpg3UumjGLSJVUI2hCMrpH1zU3qDKQzy1xT+gpOldWgG9l&#10;bLgOpttWQqMRYGPwSmSgj3ZER/lck3RyhuOJmJbzqaT85lUKa8fS2QztQf2c05K1n0yqt9u3D9pN&#10;3zwHHnwOofOyKQxWrayoxA8PPFXsotGkV6hIqLjKcCyS0FLkTXQOnlZF6AlBQB0ixXV+Fd0g1ER6&#10;v9Auq6Sy5SAZBZtG6I4G3dGcE9oakJME1jz1bCymNVR0E11XgYWneCVT9uPpCbvvxEl222XH2+v3&#10;P2ifUcnP3lJF6XZ6mb8w6l4SSMMzebR8qFhp5aMh5AM+56kFLm8//YhFwcoRwvpfiCXVjGIUU0oj&#10;qNL0FFF0rPuid0UUNbwP9muW4+3nHvfJOx/4f/XQorQwThbORcdUgJbVQKHu19ja8PAwZRgxDef0&#10;IpF31eL1cK/KcG8YOw+/VUkdf6zfuvbGa/bF+6/5JN5Td/3RfrF3rt23rc1+NKHWzm+O+/TqDpyY&#10;DbDYhmyNbcWOXwRAU2BhTQpsBjA5Uj6towq/8fSjXmmfyKOCIoWdagIv/D40LKwh4v9Zaf0OHx9K&#10;nQsVVvcM58M93ijFiv8P0r0i/q/AQPWQ1x6+2353wbH2l6O67bopabu4NWbH55O2M5+wzZiz67Da&#10;FFK3AgNIldVAyFbOKVBJo0EK3/FKK8ZWFVblNUMpRFVqmjZM1YZKq1TFQwV91lODivw+vNIiP1dS&#10;4YBw6XU9T8daRSoKE3uh0l9A7wDKIzf+1P564jT7w6I6u6wzbqfVJnyh5za0xCZs8TW5uC2QmqTC&#10;q0B1barStoOsx/SmY3YUxxs555UWuirD9E5AVlOwQluNECoVVVgoRwip0iHiWddDhcNvL/mPV5rj&#10;gGKodGjAcD5MDQ3PlHDtpX/eYn89b6XdsaHLruxO4j3FqGyNnYBc2VmbQT3GbCqCdRZ++yJc4nW4&#10;sGvwv9fTxTcjh7Zj8grhNclKXGX8aX20Klw6p/UByn144p3Kq3tG3Tr6wMCjmqXUf0Vh1jJURvep&#10;krovzHsdLMayBoGl49AgB998zj5/i0qivjRr8umbz9qb/7rH/nLlCXbDmi67uj9h5zTU2C4Q3Q7f&#10;Hg26K+HTmTgrfaArL6uvutzm0Z01P72SUsvMVlH5FfFynJZym4MRNa26OGvplS4irFKVC904CK+v&#10;VHoYxajSYo9Q2VKkSylcF4JPP/iP4d+l17788HX7X/9+wz544TG7/5pL7Nszs/aLoaxd1BRDSKVt&#10;CSiuL6R8xdhSuu8CHBaNlWmpmkJcfbVg9Vhbgce2nGuL8chmUtnJVHQybu4gluUADTM8VSukZab5&#10;JB6CKqAdTLfSCjt6/sFRpdU7IpSjLhoqMtylQdmjzinVZXVeFNSTyi/fPWAfPv2Q/faik2xP61i7&#10;emLeLmtL2Em1NfBqypJjyq2mEi8OK1Dz0qvotnMSlbi6mNEaSaHSjfgLE3BnF2LTz6IxpnM8wH80&#10;/Kv11nUa/MDO8EpLgL3/0v5obhpSRZ23qbh+a1mzuqHIuyykBhB5bAok3exdXOeL9wUE1Rifo7ej&#10;bq7GksCL+Fj3f/gcPe1f/7Dt3Sn73aJ2u7AlYSfUxW0HdsBW0JXL2lAxwqbhqysgdjaVXpqMe0Bd&#10;K/6CIvvqsSc6qOAMEFWQ5SzQVfSB3OBmvy7DKpoGGo5EUKUVuv+R0KVru55WpcXbqjQfp4oEtEOp&#10;xvFeUvyPeoQjDQ1LYSrnpEqrEaj45/D3By88aS/fdav941sn2Q1LWu3y7rTtxTffStfdUkgjkFA9&#10;8K/GvlLFQcduPLQpVGYZ92gtwgS6qybh5c/3w9cz8cvnwM9ThDLntHq+Q8YVPoZGfDQjUlLpaLpW&#10;FQwzl5qhDOEXQsTRK1ZYlVHldG8QgK/se3BYMHk3LlbW56+xzqJujsTmma/df7vde9Wp9pulrfbD&#10;oYydhmFxdG3aVmVTthKjYkUmbdNBclEyCtKvwxFqq6z27qxlxltQT0cj1JYnK2wqrq+GoeUD+AwH&#10;ldSshlaONtIDGuTbY2GK5EJ793bJranaYvcOFRTKYfJdlQo8qkp711QjqBJqJBpLjaPfqnBppfVM&#10;5+fXXrQ3HrjTHv3peXbd2h77wQStpcrZsbiZWzAsVuXptqC7LJW0KXTVmTgw/bG4teCDN1AZLVNX&#10;BeQkaSLivLq0bc5U2VQq3EI3bqKSdfCuJvcUdJPFj5ArrIHNGvwIVVge43D4RRBiQsqFFhSEmDcC&#10;lQmVDKgdCr2gkkWjQpV01cPxxyAsIXXwtafsnccftPt+folds6HHfjYlb1/vzkRmI+iuA9mV8O7S&#10;TNIWInGXgfJcfO8ekGvGvy9oNIZKyNlR5WaA/Bp07zqMjZl073a6cU4OERXSKI+P0NKNNdPhpUaA&#10;IIVeVGilRKi0BNJX1FOxi4ffQlelKh7oKw0BeVd+C4MfofbFu6/gQh6wNx+5xx769RX2i/U99pMp&#10;DfaNjqydhMu5C/9aY18rMBlX4qmt0Pg05ULKqYm4Txs14KNryFdrEDSvrEhvpdjQ+t+hmip4NVrU&#10;rsB7n7gHTVEY6tKxBjzkQfqclgZBof8RaCNUvYLFSoscbSoXhJdQVld2aV2iqlRxhWJ8CdIfPPuw&#10;PXT9d+2Xazrxp5N2aWfGTm5M2t7GnB1VyNvq2qwtxYTU6r3lxRGVGZRdCCCNxoSYkzAXXcs5F2gc&#10;qxHyHIc16KpUNeqoulhpDWSKFHahWBORRneHY048H4VXWpJb0rpYcSGs38WKi2cDfweB9hkVlgqS&#10;Gyke/gJrSvPc+2/9tf16y6D9ZnatXd6RsrPxsXfXJW0jyC7OZXwCfxxm45x00vNZaEx7PBK3Dp5U&#10;hRR7olkKVThP5XWsWQ2FYihrgI+0on487IJKq4JVRUQ1WZHhnGcC4LfuUUMo9ELLJr17Dwfa8LFS&#10;O68+9fBwV9bvgHRAuZQ8ivntF+wLCauXnrQ37r7ZLphebTfMqbWLWhA0DRk7tpCzbZLKdF2tghiv&#10;mQzMRlVQ63rG05UnoHPrq6J8Ghoy1myGSEk9EvCwZlCqvbJRiNThQTYePkVFNU/dSCn+1monxZwI&#10;bfGyxu8Vd6JuXwy0QZCp0vB06OZBSuucd/USpIMUV4CqMpO8ed9f7dIVfXbTwga7AofgbKTqsYW4&#10;bUPXrvGw/owNxCqsmUoVUC8KydA4uEIsFGhTT5dOc83DLUA6RBaJQoVrKDWDEgNxzT+rq6uigdTV&#10;FXKlcHUPzdBv8ToIuwCjslruVTniiENIq9JeuWJ3FrpKPuIDdFTwQ/nQGp5RN1YuH3T4W4/cbXde&#10;cbT9dnmTfbsrYWc3aUVGDt82iYeT9lV3s+HViZTtdNnmOGWsxlpisWJkUZUvJdFKEM17eWQRpGlX&#10;jdaoG9dQOUeZyuYRZENYXFopJGPE03qoC1NpSe2o8sVQecpMkcTHlVRekQnq9o60hJkqrLK00gep&#10;pJd4QF55qSAE2FsP32Uf/O2ndu2KDruinW6MQ7ALHbsBtbMB9bMGD2gmXbYf66ijutpTCDRzrDwl&#10;zcXp1xBVpFlNbwB0sSovtIcztkCaMNDUrCYOh7h/Gv/tVAOAegL0owoHSS11JVUVkSS+ZmQ1Mal5&#10;ufhI/kODHOreqnSxDCpKxxHvYje//rS9/fgDdsulO+3nc7P27e4aO7chacfmkbrwptLOaFGfEu7M&#10;5sOa6cYKp2qsqfH4EU3O+/IprmlmsjScKlqjh2oS4lAIpwqkyivxQxaq51jjdS7wiupKlVWlPWMQ&#10;6KsRVLlaziukygNhUVliAa3xO1TpIu8GEsI+HHvgWXvvsbvszm/tsRs39tm3vLIpO76QsC2ZGhsn&#10;HVqpyXKt7au0Jio/mQo18uGapm1UaDKV1HStVkJ6UA2N5PEk/I4WJ0YNUEeDeHCNKs5zxNuh4koW&#10;o7hQz/0B8gqT1Ly4kFZlfXGqTzbyW12Z81op28A9jdjdMkdXZ8baQ1MbZXs/4d1atrdWp0fmJJWl&#10;fP3uO+yuq/ba7Uf121UDVLau2s6sw5HPxG0dZuACXLgGKip+1NKTbDUeDRUdBOVaUFYcmWYpFT4V&#10;Aub0WyFVWt2jnCD63VKsvLLkaLWeEtN4RFGxq0u4aWZUUQ/1HAfd7WGQ6tKgGpB23SxUOafFskqa&#10;0cd3XN6es/0zGuyXrYrsfyGq9IfFOSFNibz96N12yzeOstu2dNmP+uJ2Djx7UoGP0sPgE8WTKVpP&#10;fKsFWhksowVprZuqscl89CQhCVqS0qpUB0ir0qpYA6gqMkFLT+sQbGoI5aJRuFUXjTUB3d1Nbwhd&#10;PaVKu7FCI1JpuZk5UFOFtQ4vihWl0lRQpR+DtALppLM31cbtd+Nqbd/Mevtu/SjrrZZxQtf+GHpf&#10;g4MP32s/P3GxPXjqbLt6oNrObaqxvbXVtguPRpPt0QQdzjylguji5fAM3bAeRDr5qP74WJuvaPti&#10;BdogdetmUBVPR6GREKWvRKUhOjFMfCUq/1FMWS+SXvcKbY8apFGTMlCooPS2eFmBc4E0gBBFSMDD&#10;VDKv3yDeUznajka4fqc5YVc2V9ja5JHWOhrim8s+oLKv3Xu7/fHrW+yu4yba97qr7Px6DbwlbDuu&#10;20Y+os4lI5KUFzbQhdvxcjTpp4boRe0oVHISHzof5BWrPQ7qxgDpwXlQpYWw0FbwjISY4kMVS6al&#10;eh4tSGUVQtUWj+JNFEZZKAbMRqqsyNsgrFVaim8pjEXHU7qJCtpyOdvpCW2VI62T71uIXbAwrsC5&#10;EQi0r3nEfycqTzE2ZTecv8P+tK3H1wKeq1HGXJXtzNZ4Hob1fMAyuqqrBnhEQy1D6Fi1qGxgzUNr&#10;taxGKFbh9azHPZyTqsbMrLYhzg9AEl49kKIEtcxXZT8VHp9N2pDWl9OdhbJHC1JZBeR4pXmGBKHQ&#10;9opTWZ/vBkkF2Mj5qOUbpJI0ajJYrUQ35dZNAyg3lJKQideb8dCU5CCHW6muL0FX9qPJKXg2bsdn&#10;q20HwmkHlfU8UVRAkXib+CjxkCopPk7SwrJ/Jf7l407iw7SAZBEVW56qcedhJghPLCKuik9St6Vi&#10;g6gzIdwrt5GyQ0jjTip6ULFlkvL19Aqt+hbfq9K10t/q5qCdkXlKBYSqvC2tLp6MOpyXiYL6FPk0&#10;GXRlmGixqDsjICvBpjXwEnJagFZ2Qr7a9mBQHJettGNp/c0gtRxeVJSgAuW0Nk8tma+Iwi/U0h7S&#10;RItqGGYSrTs7XmFLqPBqGmpxqsLmUunp9JIZdNlpsIiSKKmy46ic4kF7acgQIulrramwKq2lz15x&#10;r3SU6U2GjOJY5GK24DsP8k3K+HcSNsLXW3O2u1CB00IDV2lBuAJjI32sME4JM003V44aY2PwsrTo&#10;bTQGStkemF2ROusTlbY8Xm7L+djlvGxmxQibSxebSEtPpcWVOE15dHwkggo307U1QKfAlzlQLy9d&#10;pmkVGm82PWU2jTCXLj8V9aa0VUpfNgipS/dScQ+HpFTkYFhgHhaZi68VCO8qjEadRCUHQVVJg2by&#10;navpgVtgww3pcpufKLcJdPU2fGwhm1aPhNy1BN1oMXq0IF2k0JKy2aA6ndZchnBZxUtWJyttE9J6&#10;Fx+8uGasjcPWVeTgcq5N495+WruZbqScbMsyVJqyE0mpZGFT0dUbcgkqHLPxIDYVpOVVTQXV2QVc&#10;StzIHlihl4q3UQrpCGEJsKjyHjOqSlNOoHKzQXEwMdbDIzuhfr5noCZKryVhqZR8eSRykm4rJyQ/&#10;Gt6n8ppy9jiaYkUVExqtq0RlaSm4lpYupFIb+ehNdM9j+KCjtUyPrr6Bym+jXJWqtIU0zExePMAL&#10;p9D9FDbVC6+5dURXVzLJSfCw8sMp91sfH68YbvG1csV18BxV1mNERRw3UeGWItqevYGGHOB4Pk7L&#10;RlzTmQAgG74Zb6yTSiqmvBlB5Ws71IUpFZ4p1otczyhKooKKC+GoohEpkqJalVaKgXa6xnQqs4bu&#10;vZMuejTdc1e2yie8lIVvGegvojcspoUnq7W5v4WXKyJXQzdq9fF80DjYQB+n1I9RQGxkkamCQlUG&#10;iiqn7uvBsJwX0m1Uth1UuzjXQyMP0hjTqfTauhTygGeCbhNqMY9N0MX7a+lpUpeR20lFXcCO8Ti4&#10;Q5n8VHF4mdKjJyg1YSBjpqwBAaVIYGX/mMbHHwcPHk133kGLb/O1ieg7Kr2ABlH2lzWYnpoa6Ue4&#10;qLG6OVa2KEUB18suFvFxWsmuYDkJIl+qQEVV+RAO2cZ7JMQUHNsD9dIYixrStq4x75HA00B4ME1v&#10;opsr1KqD98oqy4GyRlCqUFVyObXCWqSoJq1BDsn8hgNiISEsp0UrAmTclPWC2Hgqu5CP25VP2fZc&#10;JS5ihU9ea1pzAV11Li+cQ2tP4N653NcBO2jgrpmHKDNhKxWW+vIIYCqtZQghClgelqSwr+OAxztp&#10;zF4E5wC830vlplC5RdCezoItLaS9O/fSSAp/7qKUp9aN8FJUoTy3uFxN0JW7qUqLojQPY60StMtB&#10;vbTSqnCc81K7So6isqyAB9KLIFjCQ3fW1nglVyONtfR2LQJEuncagmom58fXYLxToQEqVl8xCs8l&#10;8nq0oKTO1VrUmt6i3Cf7WUZGqLRQluqaW5uy5YWUrapP2VGtaZuLx6bKTy9gsHg3T7rJmkdyJxVz&#10;xsdqcEFdWqFaNbzHx8zoth4oy7vV4LIfKjnnMWwcq0w5Rd/WAjiaESnTyIKCbRRdNBk910MDaDXq&#10;Jrqzlh5pVepEUG0dc4Q108JazyjnXCn+5Mgr9DmD3asXa3WczEVZT7KiNDAgA0OORRtCUugtpbLf&#10;6K2zX0xqtkfmd9liHIJFTVnUmOK/lZwlCnvWQhaPKKThFPbsIc8i7G8NGdVSGQ05NeLWSpA2UOk0&#10;PKtVPb5Kr6LKZ0ZW0sizKJcgm7YX4nZZR4ZKA7/md+R416GH5XB3o/fm0OV7EAqa/Moh8jXCqPVQ&#10;jVwvcCzvKgqHlECJWl7H4h33f/lQWVIaE2vFeOmia181o8n+r3Mm2/97zpDtm9dhN04q2EmteZsH&#10;wuOw1vpAV7a51m/Uc5wJlabRReraMZ6rWG8Fy+p3C2w3JRb3yQF9QzVe2QLetQUWOhYWOgWBeCr+&#10;/4X0qD/Mztv9eydYmQx22aQaUskg4WoplSdVkfxZnHI1huxuWTlqIFliQreOF+t/MRpBywBDHqZQ&#10;aQ30qXtLmIk3j+nO27WzCvbc8ga7dVrK/jy1wf42s9aObUz4whZJ9Ta6vypdJ/sedFL8V5V20vNo&#10;xFq6u7REP71I2RoSgNPGsfJCxWABhWKeVJu2U2DVM0D20rakXT8zb3fsGLTfnr3Hnr3nH+bpMn38&#10;GFLFm/n4NiqmZbgKcNd48aHKFWf+pBNFVN6HYHWtWGGvNKQ47FqMmw4k+0ysPjc0tBqoOW47m1L2&#10;zb6sfbcrbXuaU7a0Lm19mMC98rnhfVU4qwrzDDWc0sBo2LgbKd7Ntc11Bc8XmxhTCU/T9dX9qXC2&#10;AsMKYXwiPefrrXG7jsrevXuSfWfzfHv5gfvs4AEF7D1vZb70loopG4QUuya7wmC55n9kpKvSXnEa&#10;xe1aHRdJge4+NAvaagR1+QyqTLZyD11vJgIxGhCMuq6WKSml6/EtGTu5JWVL4GmZqDPh6ekgrhw4&#10;CoVOwRap6pjNTGdsYS7to6oz0CbTkik7prnOZ0SyCCWlqFGvUq7Di1qUpTNrVw3F7fbtA/bbC0+0&#10;1x59xL584XHzHCuva9DzGSpNRZycb0dbCns1aohRVkUvKJ0a0cq2PKQ1i2oEbwB6iLuZHKvCSbp9&#10;C+jUgVI3vnejuh6VlwSXvtaK2k2NKTsZ4XVMIxWC54YQXhMQcu2gV6sK8/8Uqk4on9HWZMtAb0Vt&#10;xlYWcrY6V21Lke4LqeSO2pztQref05yx77Ql7FewzD3HjLPrLjjF3n78Efv8wLP2xWsv2sdvaJRX&#10;Y4BRmHSZovorRh7hUx4e3U+FK6moBtmikGgNv2hIVRJT06EjqXg0ehESphfQmW18oHSghomULbAH&#10;y0n5nOQPS4Ir5Y6WHnZhbGxBsJzZkrXjKBflZanJjy52aRpGi1VydOnBVMZm8KyVVHo1lVYQzQoE&#10;1DH8bxfq7oyWtF3elbLrpuftL3um2m9O3Wav3nefh09++no0A/vhK0/apwee9EFOrR72tC4a+Q9R&#10;/IdH9IuiSkfumlSVEnQ3V6G6MFRaOZ6FLldwS4uceklVdHoH3a4LVdfkgkcr6LTCNqp4KxVfkUey&#10;8uEblcgKe16+s3L35iizNVC12CCFn5y0uZrNRK+vAdV1yIbj63J2RmutfaunYNcvbLLHL1luv7/k&#10;HHv3iQfsc43Nv6ox+ygWVPTh84/Yxy/8yz6hATTqq/HAsuEKU7Hh9JyHVTrwskYqmtDj/ehGZZQ4&#10;qa7GLqmvspVYcPXwsSS6Ri0jVaaVNDIKoulWjYzKQqulQWZg5i6im/djfNSrspCi+zNIbeWW1WT8&#10;8nwahDO2vjZrW+sythNr7YzmnF3anrJfTy/Ybzd12x1XXmDvPfmIfaEpJ43iUlmPG1U8CxXWNg4f&#10;PPeIHXz5CefnEA1cpoqWkiodKlxaafnRXuHqMbYiWWE/QvLePS5vN49v8HAHz6BON9dyfnlAMhJE&#10;ys7rE3IIG5EWpbTSCzRULCktA0ZJkhXpry49FQG1kq6shE8bClnb25C1s5pydklHyn43u8VuRkD9&#10;/QcX2/v7n7AvVLlXn/FsGkqzE1WKc5QhAvj9Fx/ziQrNrvpo7+tI7zF0afc3qbDWcIwVf1NJr/CI&#10;aIpTlda0Sg8V0Oq8W/rQt1Nr7TedSWsZ+bVotgGqo8sLXa1+jWExJTAeNKinsS3Pd40dLbMyS0Wz&#10;oJ6lshmOk/qNgbGmPmcb81nbVl9rextrke5Zj/y/ZlaD3X7MXPv910+yD597yr7wND1CN5qg8MnE&#10;N6MQLaVsEsohdY+6u8KilQpI97kgC5XWJJfGj7yyGlOiotWorSSNIRNvJh7XUfkqu6E7bfeOy9qZ&#10;jXRHLDiNTOYxENwELVpmVUh4LWmQ8aCc2p6PmWfoWMgnQTRRhfGBVM+illpA/Si68Pa6Wg+MPwPJ&#10;flln1n67oN6uW91md//4Anv9nn/af793gMo8Y1+8cQD+1HKFSCI7D4OuggG8W3Peuzik4xDcrtK7&#10;d8TPRxQXoMlQQU8jkZs0BEN3HuIjd2JYfL8ja9e0x+xHzeXwcxn2uqS1MshU2tS4pHmkq6tUac7L&#10;2K+gd9RQWS1aOXzhSpIunoN/F6CyjoZflRXjLPTst/rq7Nfzau2vx86we6/5jn34LJIXtD4HoYNv&#10;RFPGH74SJdkKazlCyKWQDOl8dT0KeBfiUBFp797q1hVUtJ+P6kUq14FuIzyp+KtueHR21UhbS6V2&#10;psfifUWrb2WDZ/DOlKpsGucW0+ULNJJcvLE0WCUVruRapSoMrybpylovmYHSIKzcCbMRVsdQ0RPg&#10;2bNbtXKu0v64uNXOGYrZw9f+EIn7tFdACIk+FlKg9jEIK52IkmQrWFbd9cDj93uFoi7+oldSSyWU&#10;ZFkV/wiJrVAuVVj3lFWBcG7MCPziI7G5UTXlI6wew0NTIm1UuhcV1Ma5ZvRzHaT1lDJHY1yXlFZv&#10;6Kd7K/tgtSoL/8qvVbrLCTgB6/I5W1oMsZiHNbahkPcg9BPg2bNac3ZFZ8p+v7TNfrykwd647y8I&#10;ppfsrSfui0KyEECOWrFbRjwaLU9QJYWw8zHHw5UG0Y8OPO3k91Bp9QilXlOlda5MS5EGQLWTim3O&#10;19hajAetzdI8r1xHzQxqDNntcI6VRVb2doXGkLmuWQctz1XUgOdKKEc604Vnp5NUVnulKBAuSeWz&#10;ntzsuMasndOG6kEa37qi1765oN32/enX9ulLVORtPkoLUnzJAsbEi/vsgxee8OCdaBlDVLHQlSNk&#10;Vaoy6uaq8FP2+r4HfRlEaDDxdVTpiLfLGuBDpauaXj0KXh1jQ3RtzQv5EKqoqLq0LElsoOEYX6qk&#10;bgzJu5KTrnkmeVf9GBiKQFgJuqtAdj1282Z4dhf29nkge+Vgvf1+RZf9bkOPvf7IPzxXisKvVNGP&#10;vTLqtlp/odTrT3pW+1CxqJIRujoWcpLepQ0hA+St/Y/6uiyt0QqqS88cRno8RsZkunA73bMXHdxC&#10;V5cFpopGw6fFUUUaIFA50lnCKo7F5TMPIF0Hrw5iMi7N0lswLRW5u7U2aXuRymfKNu7L2/VLW+3a&#10;bdPtrX/90/79zEPDgkh8qY/WB6tyqqTOhY8Mpe6Jopi0MCaquEjHqrwmIiX0vpIOHtK5oLL0rDLN&#10;CrRTkQbQ7UVoydRUgFm0JotKe3mkJ1AYXpcFv0ovzwPNSfGYjYNm4wQsA9lVCKgN2QwqKGWn4FBc&#10;0pW1P1LZn24csKdvvdE+OfCiffE2qkah1a/s90qGSkcUqRmdCxV1QeaqJ3RpVTjqus7rHEf3RLw+&#10;LPz8OUrqHp0L95YpfkMrZZWfUxVXpmchHMaKw/4koVtrTFkRATMwIxdnYrYoGwW+rcRT2oDpeHRd&#10;zE5pyNgV7Rm7a12f7WwZ7abi50JCiL3Cx78mARO1vOc9oiIhBWOomMoI+agbl54vJV0L90QqSsZJ&#10;CcKQjkP8jBrTBwYT7jNHgwHDFaayo6jkaM4771JxuZNNCKoFqbQtROAtTdGV6cZaDrQN5+Gk+oRd&#10;1JGwPy1ttu+t6rXn7rwFg+Flz/ntFeYjP1aXhsRjoaLqsrp2eJfVeZX33fI7zqlyEaJukNBTQuXU&#10;gIcnUTykp6NFaWEfCK90DMOkCh7WgrRQYaHrCHMsZGVp1aOKtLRQ2dCXQKtBV4kMdxYSdhpW1KVd&#10;GbtuQaPddsx02//XG+2/3nrVK/UJulaSNVpGSMWFhLpfsSuGioXKl/6Wzv2siKC2Y1M3FUuoyx6U&#10;AONaWJQWEZVURYvkC+Gk4tS1+R2+Adcy8rC0+s5JFZfAolSFZTdLHSmLzXLU0BoQ3q51lPVaMJqy&#10;c5vGIo2xj7f02F2/+Il9/hIveQdprMqqi3nlQqX1YdG5SCIfQjRUOggpP8d9b+x7wN599l/8jvg9&#10;8GeorFbgHap8tAJPAX2llVfF9U6XE0I6eFaqsDsekEtourLMStnU8pMVzymLbA9mozZQ+EZvxv60&#10;ts1+t2uivfiP2+yDpx7lg/TxvFBdiQ9yRPRBfJgq7JXmI4L+LEVYxyJVOtB7zz1m++/+M3r3AX9W&#10;aReP1FHUrUMpC07PD6ZoaXeXZFcEle4tC2uyAoWFaa899bCvytNv3aOwaFFYzROOFTJdGjat2DMd&#10;h3g0lREphBqe4qWHSAtkosx3WvwWPZtK0TiKKg4xqCG0upR0PUQei/xenidS44aGLr0nLK8IFN6h&#10;48PfFWLXVZZS6X+GgaT3ff6mgBDY9C56pdjx4NtiK579Im2C7fDcPbfZgzf+3K49favdcMxE++cJ&#10;A3b7qhb75bSMXdYRs3ObU3Z6Q8JOrEt7+MtRtXHfa3BDNm4bsWI3oCw2Y+BtQUtuRIHILJibwPfB&#10;5NDss2SsAim00nA7cla7eSiiRDNWDrQaOuzuIXCVKPZ1yje0EpHzWoQnEAKAAWBd131amRjlS406&#10;weGAi8J5NZIADqWulQKtDhEaW/frngCWFg+ERlYZGl33hGeG/wYqvb/0fLg//D8c65kB4LAKMrxf&#10;FN7p9+kcxzrvKdzehDuRvdpORaPNbz/xL3v2zj/ZA7/7vl1zwmL76wlT7I4trfabGQlfW/eN5pid&#10;35Kyk+uTtisbsx2AtwOAt0IbczFAittm9MV63BbFFc+OjbHJY4+0ealqj3jRMrU1XNsAwDu4/6gM&#10;HjqlQoaOAuwd6Srb5lOSAO2NDEgCPHCvLzMVcIAp1h+mEvAEtNbbBqBDZwiAqvF0r46jUjHFX+Vo&#10;NVgAWh1FpCVwoeFVloIQGlplOBfu8+slJBAkFksBKi0D6b/6Rn2HSM9xEKEAduDk0mc4cRzEr1si&#10;GL+vPX6vvXzvn+za8/bYjSfMsL8d1W23r2y0X0zK2uVtANsUs9Prqu2U2pSdkEvY7lyFHQvXKuJt&#10;KwBtlImXi/sCrPkAOEP7BgDs0lTc1jlpJalCjwPnVvO/6FhhUju5dhScrKzHWwBaiYCVbmt4zWEQ&#10;3TqW5S5gw3ipSgEQSIBF6xGjWGm/Dkls6r8B6ACAl/rNeYEQxKsWfwwDXZQsen5YGBKJ8QiQUgD8&#10;WOeKzw3ADkfgaxkR5L+L1wI5KAJO93NN3+SDbHqXOiOi9+O3eCbXle31s3cO2EEZFMWlSR+/o+84&#10;4CtypCPfp7P/Gz/2iZt+bL88abH9fFWT/W1jt107K23f7VaWuGo7sxC3kwtJO0qAAubxuJwnArQW&#10;lcnomY8tMLVa8+CVNoT1pyTj2mpwQrzKZuHBKRpRme20Ge4aAF4NcNrzSCtntTvkJsDdBKAbuabF&#10;48u4rkWm2r5Qi8dnx4rLiEUBcFEATw0QgSx9LB1dqm+LpN/icsjBhHRP4OTAMeGayLmJRlbAvK5J&#10;OoROJqng17kWcf0hDgqcNfx/qJSTPZ8p//OEyvqfAvL1X+4XoHq+nuHnwnMg7zD8X98WOkDg5k/x&#10;8794/3X74j1ZihLJSKpn8dX332O3/+A0uwwf4zcr2+wXs3L2k4GUfbMjbmfVp+w09OjRcOx2xO9G&#10;6UnE6k6JZs4trhrroWfaKXNOIo7RV+lDcwoIVLinxh0bIO1BNAD4ivFZAHCrEjWAHPPl0dqUeDm0&#10;SICip+cpZ1zNWJsFKXZoek25Ta1C1FeVe/SIA10KchDZAljgqeEjikR2ALGU1IgB0OFzRVADqSGH&#10;Sb/93ItRJyp+g7ha7/HGLwE4UOkzhkEqOXZw4Ty3hMXRDnZ0LQCuUqT/lQIenqNS3/u/Dr5p//Xh&#10;63AunWTfw/bc3262p//8M7t84zg7d1KV3bCk2a6dnLGrelJ2SWvazsG5PC5fZdtziFtcFOWo07Cj&#10;4hsmVlXaprpaWwEoy5IVtgq9qlXQ8wBIIDdXKvpUc6Cj3cXRXKimCOsc7GjJynxAXgbIyiUnDl8A&#10;pyolpDZ+nkTHUciQMnprbLePsodnKilRK9/RynOHRbcaOYCs36Vgi6LFxRGJs4eB92uR7xLEYCnY&#10;ajgnjiOui0o/LgItjnaQKcXFEo2+BrdIpSCEY4F2OElUa1m6VmmH5elKCqRrAeDhe3lOOPZrOqdv&#10;g75841l74W9/tIu3LbMzVk22Mxd02qVDGbthQZt9fwA3S6vNmuJ2Ul3SjsHy3Y3BtEHxUgCjUUJl&#10;QOwEXMVdKXZaw6bdMe3OXeWW8RKAXowo1spvDcdq0aQWUvncL/f6FCnc3cL/tU5Ye5jPBeiF/F+B&#10;bTPgUO31ow24h/h/D/cKTG1So0AZbcqsADmNcmbpaJqX8oXTgQSwi+oDcHAxh31I6x4ADeS/JcqL&#10;16NFH3ADHUFgCvQAbOD4/0TqLF/pWPw/MtaiazoO7wydyUEqcmMgB1+cDAWOdq7GCj7IdXWQjwH/&#10;fUTvwVcBl+d/IUdb9X0Wt/KJB+0l/NcHr/m2/XzPQrtybrPdsmaC/XxyvZ3bUG0nNeRsb5M2I8Xa&#10;hVs2ZjPoRABGHK9V+EQ8FiVaK6+yQvlYm1gxyjopFWKlFbLSvzPQldqKXRy5FO7UpgJTAUvcp2XC&#10;zYhqlUqC2iEAAXMi3DwbPa3p3fnxaDtAuVJT4GRtL9rPvV0AreywmqBQ8lSt6NH6aQ/XHjXKlzi4&#10;eyVrO3CzN3iRy1QGca3j0t/hnMT6K08+NAxcKTeXcnW4HrgyHOsePWv43Wr44rv8WrEU6X4BGoF6&#10;COTDz7seLhpc7vIAsMbo1EE+B9yPn8fCx6999p+32sO//a7tv+ZCu2x2wX6xqNl+OaPBruxN2wW4&#10;PQrBOgbDaVs+aavhWPmt69Jp20S5HC6eAwBzEwkASGIZ1wBMRRROBtU6KQRFKXwrfemHxPQ8uHI1&#10;unkzJAt6Cc+YA2dPkzEGsAOA11MVrUrQBtTjIe2Ypuy9k3QP0kKB/INIDMXyaWe1DsoO3teBNNEU&#10;WwqQPcAfCmE1w6I7kBr73y/iVhW5+RDHHuJUlcOkTACHWbp6hq4FEemcDZWCVQqOrotjnaOL71SW&#10;gjeffswlha4H0RuGzwLIAVx/TlF0RyIbsKGDfPdH6sRyAx+8w5675Zd2/9Vn2z+/vsVuWt1rty7t&#10;sh9OyNplPXk7uyFjJ9clbFdjwtOobcpksGKVniHtIS7azG0B3Kt0pCs4p8SW8+C0CRhC/TRyF0B1&#10;Yi1rJ/gmzXsgMms1qk6pWW4tJp6PkbQNy/s0rPAz6rN2Ap1oE3p9Kdwtzp0AB2s1hjhUyTg7kAbt&#10;AClub0I6NPGeZkjGmkS+lqdJnys4JAv3Kt5JAWIRwAoVitKcD1vdgZvCsTgpiEqRfovznDP5XSpK&#10;RQFQBxcSkF8BU65OCRAi6WhR0MUSu+F/pSBK9AYuFR2UaOb+kORHQ4SarHGA1ele4RsB951H77ED&#10;t19vt3zjWLvt7FX22/Xd9rulHfbjCQX7Tn/eLm7PemyTEnLuxt05qjZp2/NwLVbyKjhWSUY07bgE&#10;n1bLcRYlMaAwohYgsmemkjYIp3UiQtuhFkAUuNKHyjSsnJpKDqzYK60K7Swf5VypXQS1gYb2GD8Z&#10;abFbc0F0lllwu/aA6auutkb0a3qUpkyjADXFc3kEn4DUb0pFEYTrOq+FYjongD3qD3ADeU4AF5VF&#10;gJ2jANSP/4PoFMjOlUVudsAPoyCSA9gB6ACgW8IC0QE+BHIEKgCWAOzilzKanxWXQjK0tEL97Vco&#10;IZ1Hqnz0PBLpXw/aa9Kzv7ncfn3yEvsZHPuLhW129ZRaTx17WUfOzmnN2QkNadtTr5S0KdtUm7G1&#10;ubQtx0Dy6VWOl9L4C/mtXU2WArJ2J1+WzwCw9nuN+2q7AYBRcLvivaWTtSIuL3ABVqRQ6AK6V1wo&#10;kT6pptqNJ2WV8hU+/H+q/GXOaR2IllWIM1MAfGjBaEQCS6WWKyg9oIBUGnonxLMH93HskY5cr4ST&#10;RSHlr8iBDiK7FOxAwRAKIHpZQgFwB73I5QHUQPpfEO+Bs/24yMWHwI70rQAOHURAK9eCzsmv/RLy&#10;AfxXXrC3n3zEXr3/r/bMzT+wv12+zX66qs1+vaTJfjIpZd/qS9oFcOzZzWk7vTFlxwPsHkSlZlC3&#10;FDK2BhGsOXOtIVsprkLvOqgcC2htFjg/I92bsKlw8Ti4txuDqhVdq2RQBUgTH4FkaYt7FUmpkDK/&#10;B04WKQZdCWe1UrANcRzEcB0dQyuKZHF7HhanMabMHUpeqTKArFLAaW2ZL98AyGjVcASuOFnT6jqn&#10;TACaXvd0p5SiYdEtY8y5G4tbpUAT0OFYADtwRWB1LQDsJE4e7gg6BmAf2SpytYtWShHHXnJN8S9R&#10;phBxbwSw/vNpCdj/xXll/VFw0esP/d0ewIB66ppz7JLpcXvoxOl2zfSMfRuO/UZ7yi5uydlZAHpM&#10;XcaOqs/YVkAVsOsRzavRhysgzSjPQSTPwo9VGjPtW6Tp9MXQPDh5FobSZADuAVjtYa5UK56YHkCV&#10;z9l3wYCTtUGFSGlYauHoLK6U1rNHQZKA56WCJrUwiGtOIz2G2LOUQCGDQQBMQFUJrAAgwCoKXWvr&#10;PNS++J9wr0L7QoyyAy0aoag46WfARmwPb3GslC4CToC7MVTk5K9wNOTcWgJ0OCdwA8eHdfUHEael&#10;9BUdXiw/eiPSt8pq5GmMOacJWQH7qTrSi4/Zm4/80x7+w1X20E/PsB+ubLab1nXaDfOb7bt9Cftm&#10;Z9IHK85uTNspiOPj0Hk7EMdKurspn7P5gDkEkFo41YWR0wtX9sfhzmTSJmFkTYVrfZ8IwJ0BN4u0&#10;CKoLv1WZVwSuolg9IQnAajm8QPSsK04R6Frm6uBSCrxquLEG8j0wIYUQammcZvwVphSHQvYGnXPi&#10;2MGGFN0jQ0qR9k28R36x7+TLf+Qyyd+OgC9ysv6jDgKoIm0G6huDlkT1FoGORLfAk7Ub3KZQKq3N&#10;V8AEKJXDxzpfvCawwvlA4Xfg0GFSrmrXv7KQ+d+LqI1nn7DXcXse/Pn5ds2eyfbzRQ32+/kNnmj/&#10;0pakXaRRKMTxqYjivQB7FBy6DY7VNN5mpbjKZXzL5N54lfUlE9YWi/nS/TplogA0T6aCXhQp43o9&#10;BpDykPRzn/arahCo3J+u1L2Vh8CkwRXYKsoCuAwuH8UCBF/HwXFYGDa8rxVi2RebF8mTKQl8gPW0&#10;HCJAUKlnCLSwWkAhlxo4qee4AdLqoJChJgI8StHjxhcgC+wAauBiBx6RrzDQYoqPEt1c5OhSbnau&#10;pQzcLI704yKAulei34F20Yz4LeFmt4alax3cQ67SQQ3EPPuIvfi36+yRn51nj/7gRLtoRtxuWt5s&#10;Px9K2TdaauySJoBtzODTJuyE+pTtBMhtGFAyouTXLsfN0UaAixHH8wF7MkZPfyIGYNqwt9p3YGpB&#10;RDcDfAMGUCGGGIZjfUWgIpDpAL5fD/c7KfBPRAcIGXUCwCJPS4C41kCINisTgFrtJ2AjkCNx7SIb&#10;MZ3CvdKSj8YxIzy/oTLvuOEF4Aof93UyiOSQiScksoisbf2OBjw00hW4WSSQlfvB0zLIEOO3QBXQ&#10;yr4fxLrvpAF5Jq4oG1c0DKopygB6KdAB5HA8fJ1jARkZVwKYc68gDV7nf69KRCOG38OAkqXMPf9+&#10;5gnfJe6xP/7c9l17mZ03pd6uWdxiP56Stu/0xNCxmvFJ2Kl1UXIcRXdsrcWvRcduxPrVvKy23JiP&#10;uJ2GWB6fwAJGlyowcRAO7ua3L7oFzFZA70xGSzpbEgnPHOS5oYo5JUSKsRfnCnDF16v0zSDE1dAw&#10;wAIXkH3FlcAuHschX+YJ0DXiSo4FoES/UqlNxG/WCJiMPm0qoR18GukAGpoUiCF9WqBIVwM24ARx&#10;LsC1+ZPWCSk9k3R6tDvWSAw95aQacYi7XU/zDEDX2iM933NHCmDtgxZxdpGrAVCkOeYgskUS5cGX&#10;drGMUSXQPawUX1bn3+e+T9GzHo4KN3/84n5757H77MW/Xmd///7J9pNNXXbjmlb79Yxau7InbhcB&#10;7Fn1GjdO2Y5Mle+uNZeGmQlAswFoIUbRShppfQb/Np8F5IxNqYn5EvRGABHnNsKZ4l6t0Nb6Pl/x&#10;xTM6KZVYRNuLadW2SCtE6mPRHmwuvsXdzuFKMaGtTaIO4KBDAXBRCM0PIDvQ4soi2L5egd9awCFX&#10;qbFiFC7YaF/CI4tbmZaUp0PJCjRxIdEvXzuytiMKQDvoAXio9B4X7XB1HVJD2Zii5GMQUiJdNN4E&#10;svR8AkmiHF1l0WZ3EVeXuleBm0u5upSjA8AC9zM4Vdz6BcC+/8zj9t4TcOyNV9u+311mOxq/Zvce&#10;N81+MD7muai/3py08+qTdiZ0Ym3MdgPuinQV7ou2ZYk22ZKhk0J8KgJeMdTN1aNtKobSNNwc7SLY&#10;WsF9NHyUDEkiGsABqwHwtNCrFSC1o6BS5HThsyqdXSfcLtBbONfoC7gFttZCKStU1AG0vZPWOQt4&#10;LRwLiVU8R5i4nG/R7kQJABPYw6JcwEtcA3iUOC1Kt6OsM1p1K3crIq3ZQufyzZrZ0oyVrHCJ7lJg&#10;faCD44g7oeK1wPW6PwWgUglKc6uY1gaR4lrpUIVyQOe4kQ43hW/bla+GoxGz/8YY+/dLmtRQpMkT&#10;DrZzL6TrH7wadQAX3wIW/Spd+/nLL9h7Tz9u//7XPfbczT+xh352pv1kbYf9YV2TXTMzb9/sqLGv&#10;t8TxY2N2Yl2NnZCP21706vZ0EuMpZqtxazT40F5Bg7r7Umkt4k4Hu8YbMl0ed46dnkq6L6tlD3lI&#10;28EVAECiWPnNmgQyUsBTDnDcCri+YRGAtwhgznuOFID2LagErDiceyNuVw6ViNMFtO7x9EF+TXmT&#10;irrcQUeki/hmkZZVSqxLvAtc+dNRyjBtnFbu68qjjDvYB5Q5uFFzzpqWdB0NV0ZAY1QBYs1I+dAR&#10;2JWyph186eAjI6DF2XQUdRaFqtbhXyvdmC8KBODxlaPsNFzLv05ssqdnFuzJyVkr0yYHivJXNq4P&#10;ij61fOkQRSIOdjEs8aw4qCcfszcevtueuOkHduNF6+0nG5vtrq29duN8bVxUgwFVZRfWV9kFhZid&#10;1Ry3XU05m4OojTYGHmMD1WN9zyDtmqz51F4aSJsqiVvUeFOT1XZqey1GCw3CubwW6gPmHHSydohs&#10;gaO0XFNuT9gi05NpAIbEdXtcu0TGXR9LhDdhTSsFQz3nQyYgrT1XWZeI+zndp8RY3bhjygenhBzi&#10;/i7UiMR/L8+Ve6aUS1osGHF4JM6j1GgQ3+RcjijWAkNlR2igvp4pQUDTGUQhZZq7SEHncuzcWhTT&#10;NS66i+LbRbA4WeBr4RT6eIRmpehUnCvA2T2AreQFCkf6WXfB7hlfb89Nr7MHxyfsh63K2uJj3U/a&#10;e4hvF+GBkwFaoH780tP23lOP2JsP32NP/OFndtf3TrArluTsjqMBdm7OftxbbZfDsec0pDzNuOiU&#10;+qxN5GMzcKcylcWxTCuodAU9TcvRZJUqe4EapY2G8HW3VZGIU4I+uTftiLZ2jmVUaePXWYhsbWmi&#10;TqAkIlqU3Mi1BhldAOpJ++BIkbYJ9Xx24kQBjd+sFG++USTgKueV75kq3e33RR1DQCvjgsiTjvC7&#10;D6NPKWWUf2ewCLreJ5EuF6w0V5YbawLbRTZgC1RKrTTVcTQsGmVBFMiymGW0KXOajCs3morAy1p3&#10;i53zKX6HxKBRRmOJ7iOsbeyRvrrmaOybK7uydvO4vN05mLXb++J2TetoOyk/yubXjLSu8iPpaBoC&#10;lXiWXsZo+giL+6NnHrNn7viD3XH1hfbLkxbZr7b125+399kNC2vtqt5yD5U5V4lACxLDNbYzG7ft&#10;iGDl7ZI+UC75GiqjBR1VVEjJRNTjFRGvpfOyTB1sjhOAqw1ju6qUqFtDg/Jpx1ofoliLradpTDhV&#10;jYVd42PP0zieEC+3PgDtgjoEroYlBRyACVhxZyvACbAWOoZzdZGknzsBTYnPegFOKe26Mfa6eL5n&#10;dkwmHXRljfLzqIsOOoauqWNItDcgIeroaNLdAWxfKQsF/axS4GslrcAdHk2j9MQqRbB1TYAHDlci&#10;4zqogXu1dbqSQckV8zlmzjdXaeuqkVjxlbYdvbszM9qOTo2y3bkxqMLRNjc+2noAtXHU16ydjjKE&#10;baOtrLJIgbK3nnzAXvjHrfb3n3zDfrBnnl21st1u3Nxuv1mYs6v6MaBaYoeAzQNsrtq2ZGt8v9q1&#10;WMNraJAViNTpNHpqJL4kH6RkSdJbqlg75Zwk/m4qyz0Ja4LLNbPjw4LcK9HWR8MNAewUSNnXZwHe&#10;knTMVqLPlfFqdrLKplA5LXXq5nqfJgN4dx+iVFwWdjWW6JbIFXlCRjhTZaBu/uN74UJKC6aEMr4n&#10;LhT2xBUJ7HZAb5VL5iBLv6sjIeplsNERZZ1LhLsYh6vd/y4CHjjcM+J5W+ByUao9amUscU+kqzkn&#10;wAU094jrfS26dq2CGzU3rTRKSr/fyn8VV+aZ9ACwt2IkbtrXLDNCdCSdYax100HG0/HGoV60d3Bu&#10;dLSxm6zvsl/sHLLrNnY5sD+dmrbLkOkXNMXttEKN7QFQhY3uyMRtRzbmO7NsVVC4iEZTdq51AK24&#10;4wnoCIXMaFBeTrz0Uh2VSiKykxp0oKISQRoL9gF8jlVxVaCXe6bwf41Br+Rda3mXErKvAeRVAL6M&#10;hp8NkFMAeCLidgJgjAcYZfXqdM6u9qwgQ9AgpMSTArmHb+vj3ogSNgCwffyvj2viamX2E/d28P0i&#10;iew2SGArSVZTAJl3S+wHHS/R7dY5HdTFOEC4zqZ0Etg0ujha3OucDKlNGjHetKmrVn7JB25EAirN&#10;Uy8SbQKdeEK8wlMzKiOSdqFtA9RBaBxiWrvw5Wk7DZAkR/NO9LRSoCr3Tn05VriLd/n0WjEWWes+&#10;FEpZdkkH7k5DjZ2KKDgOd2cv4O6isrsRybuyFbYrU27H0vBHwwXbaZQtXNtEo62j1IYtWpS0hA9U&#10;xKEqooGAOkS1fMVI38j4AGQ+yof9XC/J/4sq2FdVbpMAWVy7GJCXUGrudyGNq40iV9HRFqSqbEGm&#10;2ubSuaZwbgoNPpkOMAUwJgD2JI6n8W0T0ana0FkJOPsBVJw7yD3jOOdpG7H2ZXAJ0A7ujfY+FrgY&#10;X15G5ODyvwbKaAPoCGRRBLIAxhDkuB4RLhLoAjzaDhzSMUDLcFQKq1bErsSo9mmeEyunI1fbjtqk&#10;baFeGziep4XXqQrP7DaBZynJ2TgYROFCynQqEa9xdCeAk7Xus1gaHAHcSq5HS/rlkinYQBZ7BPJY&#10;jstOyAJwtsr28sLjAPkYaHcuZjvQv0o8tpIetgxaCgAKe1lO5ZROcha/J9LLJtToY9AN6I4CZr7c&#10;COkYuRc+P1sEOnIJEGnSRZB2+dH2iYqoUMSGgNYIkjIuzqAhVqAatJha793Gt2xNp2xKEjUA2NGO&#10;3dzLddF0OuVkShlNygQzETDHQ+LakLFR4Mu4cnFepLZUKiIHPCJxspIauvFGh1bZyG/f4pzOV8Bu&#10;kNXegpHXLpUB6BqAaaT04VZEq7ZIHqCtBNZ0OtF8dVi+dwuq78RCtZ1Zn7BzMKLOUmrsNIxUm3Lp&#10;NVQ10jrwMrTwvIVS0Sm+ebaGSwFWM2W+Ly4kN8yDCpCeFfxWKr2QUk8rBwNpEZ3WlpVtTVd6zLEa&#10;VsnWlvKRihcWaQexZVRmBaRskvNrRnOuyo7NZ20zHKMsMkOV6E700zwAW0/jLaHHTqVX9tGLtfS4&#10;gFiRv6d9MmR8yKfso6fO5JnRovGYR13MgaZiaCmERskR2xFf8+hwsgOUnkfLUBQ9qRSc02nEGQA7&#10;m/fNq03bJO5RjqMpuYzPSE3NpGxyNh1xN+8YB9DaxnmYm/l2T9EJqCFrpfIatmB8CeThlJ1+jmtw&#10;tu6Vld7KPS3c056stC7aaJDnzc7FfdpzDkbpBDrpIPZEF6B3wAQDCUQxdZvG+RmxsTaNzjpVS2uq&#10;RlEizbi3LzYSbld+xnIfC2+Cg8PomQIYsoAnZpGEdJcLca25Zp9vBtywpFsgi7QkNCwCDktFyzzC&#10;AQ7sQqT2YhAoGc0KeuEqeqiWfaxNa0lHuW3hY7Vr2tFw004kgNb3bKSy2ndb6cnWIN6UTXMTQKxO&#10;IgW4pp3X5tIZpiHaVAml3R2EixVZMYdGmg1N5z0KelPSSY3wuCWKJa6Rr0G+RUF4ioCczL29dKI+&#10;GmaABldW3SG4bQgABgFNDT4jl7ZZAD8DmkBH0F7dHXyD9LBzMR3gcIADF0tUe4pSAanzHLfzvy46&#10;ov+fzqGMnz2Qpj6n5FO2ok77oWBA0kbT87yPztkGKSO/ggL1ndqjTIk1lei6BQBltygrtwZNtKO1&#10;p3ATkEXbxe0XwFSyXVHY+Urz0ho48RkqAcx9EdeqPERKmBmAVjrU8qCjNZqirL0d9KTGcvwuHjwT&#10;7tRKgI1UaB09cgfgHUdlj8klbBdidA9cfTQNsJ0KaiGXrkfrfCpsLUBoyYhyxi6gcgt5xgwqr2y8&#10;fVS4D1A1aDIAxyvSUdvtqxdLlCsVYwG9piT3Q1i3M/nveESlUjwplZP2RJWo1KhWK6BHWcABjXcN&#10;E//ReQEjd6kFsOVmCVwngA2lrjXROZvQ3c0BeP6nTqCOIYB70PNK4qkMiEN0kslw7RIA3tlea3Nz&#10;1A89O526D/j7lYVJgzlKRKQx+Ghb/3b0rGLLtG+zjDKP9RKNjgZYpM5k22iItIn/5ikVpOBz24ht&#10;z3jKbwGp1eoCOGRAdUDFxdDwMfdoGbD0tp7h2VC1PYEswDYUu4LAFSOsfdLm0xMXSDdjJIh7j0U8&#10;7aJRdtODj0afayHXDn5L9K8D4CWIpQWIonlw+NT4GJuZKMegwrjgGXO5JjGlXbk6+XBJkEFIyUU9&#10;oyrHipB0twlumAhQWoPUyrcoerKRa0oBq0kL7UTiGVY5VlYn95MR5SEPZxCzoQzkeljHXib8t6gd&#10;Mdym34DZAeCdHPfA1UpaOogROg3JtKShFumAK0fn9mzNGIjTkWorGnI2G/ugFzGt6M/2IvleVnxz&#10;js4rRmqijjmklfSszztLBAOC1mJ7YlNAK6UaAFOCmWjn44hLg1iuBPBID0fnAsgRRfpagQ8KhFAn&#10;kqTQ5ElZLxzUwce0o0s1TqplHPLRxtEL50A76LXHUKldALwdXb6Vym4BZC3H3KzlJYC5yMEstwX0&#10;aG2qp+m4KXDwFAwT7TW3iHumAVQXz5WhoUBzn9kBeMVPKa18L6ApJkvAt6DzBbDGvzWp4aNm+JPa&#10;NN/nkSENWohk8YrDRQJbFnMAXKT0905wpLtREsOA6BxL2U4nHoBLx3F+Um3cptXWoHOrbHVT1lbV&#10;pW1pAR1M3WcVcp6ouR9VMAGgFYnSJ2udzq5EzlIlSvA8kW8YQgopA7WCBrO0rea0fQqTBpelHGWv&#10;jQwpcV1I3SvyvE4AFDhTGW1FY7lf1wVkaam0vuXF5zjAMtik1yk9CkalgG7iRjX8OBpc6foW0nDr&#10;4aa9+bSdgh4S52qDMYlj6d716GvtsCaSqF4BiAswvjRu7anAEVFTAVmW82RIKw0mA9J4SgWkdyPO&#10;pCY6eG8LDSA/UsaXlp/ouB5wNanhu0s4Ra5KKYWMuqIwyxRSCvuQKA2vFOA+tAkwyo49CMdOzkd5&#10;k2dQSsdOBegFuJBrmzO2pD5t65vytr05b6uxhhfVp2xeIWVzsIin0xEEqkS5El62A3gb6qAW6ZWl&#10;Xpq/TtEGabyQjIj6Z2ESRbDIl/bNKmhsiWHNcIlCgk1PpwqQPgPGOQ22CCgFMwQOVzKvcv3GixFH&#10;B9LvKsS/7vEMpfxfI2wafVPYcS3PkkRp4fllKVyinPQDH6ET4uhBbtJ2mEpirc3Up2Ihzq8e5UD7&#10;lraAvDKGBU6F1tKj5wPubGgaFZ4KV8rh7wM0qYFOnqkNFrX4S2lW6/mgRirlqWLoYM08X4m+FCmp&#10;CEp9pAb/o/hoGop7fThRvRPQRR4sgLWvCJEAtAYympAoTQDuOd8R012APABA0wB1HuCubczadujY&#10;ZqVeTNkPJ9XZZX0ZW90Ys0WFjE2D+hDbg9A47JFBrP5xdBCNqHVIvGNcqfO0wrHqUMpEnENUe6BC&#10;ZZVTgo4a0snFKirh3nIf7xfFqEMVFKduEq2KQcuM5Zupo0b8ZLx1xeLe2TN0FFnclQClMe6K8go6&#10;SoWDW0E7KSQpV446455BDF61teLL5NpqYV4veGjNltxTLZIv02yIQlVkAcoF0iS2ohU07SUxW4+1&#10;p71M2zHUJgHY+BFH2EoqOgsw1Qkm81Bx7QC6U8tDtDOPIh60+UVBnYcPkLGnDSS1slB+tparFOBs&#10;GSFRuIxETtTT/ZjrbqxQhnleldqJPwCuoIAQNBABXY1/G41tdwD0IODMxm89urbSrp6YtWc2d9qn&#10;J062xxa32r/md9u++S12y8S8Hd2SsU2NedvbWWdr2wo2jo4RtonQQIs2EFCaaRlqdTy/judLPUhl&#10;ZOjUyvioRMRJSs/ATBsME5JLc9dxOqpIdZA30VKjODYNnao+EvGUgCa7YwAp2EFbqp7KRxgDdJUa&#10;hOmAuvjfeDrDPOq4Ma811wnfWHsrx+tRKbsKSTuB3+c0peyKjpj9bCjhWZ3L0pjfGl9VtmYNrTkB&#10;tsJPBIyAV5bnOkATd8oV0nLPHgBuwCDQMhCtEFCqXC3oUvSDMkPreSJNjus5YRClnh5ZB1drDzpf&#10;dQCwGjZVEJ0H0qm3wunqsS7SAtCQTwN640AS3wKaRnbjDKA1e9Un46k+bt8YX7C7F9fbp3t67f85&#10;fdD+37P67ODuDnt+abPdPa3B/jW7xf42u2BX9iftwu4GW16fsAkYX5q16sUX7wBcd8m840Tz2epQ&#10;ij4pID30buUxFcAh1bYyYWqqVd/m3ykJVKEpzShkScOfmlPvrKlBh8L51DcD12exY6SuJsHR02lb&#10;pT+T2E3Sxgnui/EMzdrtaay1E1Exp9fF7XRsB632OKk2Zmdx7gIk1eWdGbuiu8a+PxSz29a22OOn&#10;TLff75xtl22aL9EdcXTIWa75TyWjigOcAJS/p45QT+O3jjrCt2fWwurCmCOj/9BRNOymGCePTx6p&#10;7WmiITot9JIP6IBLYkD67QPtcLxAlgUqA8U5l4oHS1Q6Sr+TKosgB/J8qjSQdLQMMk1TttHg0wFm&#10;EYAtzIy1zejdPYjnywfTdvlAxi7oTtvFPRn7dnfWfksn+MPEnF0zLmvf6Mrazuak7WrP2yK4oheA&#10;27G+uyDNXEWuWTT7VUAtKFGtxHUaoAWySMAqxalHxIiQNnUemMi3cdwEaX+UebmUrUM9aMRM4/+V&#10;gKd048kxMjqpDx0hVaHMoYh86qe57qSibgB9HW7eSQB7AsBqfdg5TWm7SJs/9aTsBjrsXZua7e87&#10;e+yhy46yH5+0w56+4zZ7+f577Z39T9jBA89aWfWIKGohgKyQFQeNUrFGAkmLxLRgTGt2PcYYwASy&#10;xlNLg8jDc9x1KB4r7CUahJekiIbvPOgNro/B0T51yXUdR6UGByJjxQHmfZGeVomk4NgtcVSHojqb&#10;NXyK4TgNbuzFv/eNpzAeezTAwvEkxNmS+qQtx6Jejljb1piyszsAvzdv3+jJ26kdWdtI51icj9t0&#10;9LG2H5vC82ZggE3GdVIYkoY8a+G2PFIj65wsLhTANZ63VrNnCk6chP6eROcY4t2adBlCP45D3Gto&#10;di5A7Wlutr0NGVufTqFPqSOAxgFUYHt+eYAXyEmkQx2gz+dZe1sKdibcehZcfEF7wr7bn7EbZ9fa&#10;Pza12M1b+u33xy22W79xqr1w+y327B032Xv7HrQPX3zGDr78rMfsee6t159DRzuoACDOHBEBFoEG&#10;cS4KRY2u+30CA/JxVt0rLoZKO4wDXARVgwOazZL+j2atBDDHArKEwv3DxH0BaBdx6DGfyJcBBtB5&#10;DJM5NOLR7Y3Wha/fithsEfAAoQBBn3+m8dswrDTYMQPQVuIu7WzM2HGNaTuhGaOMcpNGt+DkybhZ&#10;E7DOJwO0AJ8unxlO1g4HtbiMGTe+Yi6uE9Kh1TWQQourEan1tq42Zwux4ufRQRZCvnVyOmszM2mb&#10;h87fXJfFKKq25Tx7Cta6QqOm0zEG4W6NGUxGUizmfXsxFM/z3KFJ+257yr7fl7KfTU7ZbWva7S+7&#10;JtnPt86wHxy33Tn2rccetQ+fU6Y6pejbZ0pWroRrUVI1pRpRvF8xQ7u2JxUpHkkACzCRGtt1rwhQ&#10;PXBNJIBHjLQKBYmLo/kdyENMvSMoOkLRkBCGmQesAZxMf+lwcbcfS7xDirQQ6ThMwvs5dRIkibhZ&#10;wXXKJDtAozShOnJwdBarP41bo4ToOeeyaGVFPeJUkw+NbpxJb9fYglpxMy4jIv1MQD61JevpdrcC&#10;vkT2eBq5Fz2scOFuOLIFTtYMVV7EO52TIe0EIXGtdNsN0Hg6wNYCnaa10TYq1hz9vgbuXVvQNrQJ&#10;3zNbka1KdzGL5+ieLdy/m45wHLr1jPqMXYjPrq0wLulM2Y8m5Ox3Mwr2l3U99uiJM+32M1bar8/Y&#10;a/dff6299PD99sHzT9tnr7zgSeM8UR0cqy3oPwHQT1590hPJRckhI5BVijwrfaCQrP0//S49fzgJ&#10;cHG1czMgyshSsLlG3ZoAWznONY4tgy4sMWkASLlXWnwm90ob+rdx3I0b109DNsOxWhLTCPe2aKwY&#10;cdYPmIMAOwkg+hHZ9QCekVEG0BpQ0d5EHhUKGOLqRp7TADdqaFQ50DfAvcfB0SdBJwL6Hn5rO77Z&#10;MsJ4pmao5KbVoosFrvRxChLAaUDNwMECWsGI48X5iODpgDo5gZVOB5vMN03AhpnFs5S6YiOAHgUn&#10;763P2vH448fRqc6WGG6tRQznsBcy9qPBnF2LKP77tgG7DY79y/mb7fZvX2j7bvujvfbwffb+M/vs&#10;E4lhQA3pT5UAU5mAPYfsq0/ZRy8+bh89/6h9/NLjiOz99vGr0WILxeiLmxVB5Fm7A2DhuHQbgv+0&#10;JUHpvSKtEJCuDmJbXCtxrQgK+cfymQWmdszqr9Y+oaM9uf10DJRN2Qo7Nldu6xFnKzJYpQCnrP45&#10;QJfbUUenqOO3LPZanpOTlOC3xsMVJK+lNiLto6JS8d1yXRQJIu7WMhyFAivmawHieQ0u12Y4bW0u&#10;bgs0wgUo2uBCe6W6NS09DFdLVEtMp2OIa1nJiiih40xKp21uLu0L8pZAK+Bc7RqwDENrQ13OttRm&#10;obztqM/ZcQ05T4lxegviuD1t3wLY70+otR9Oydo/dvTb34+dYL8+epbdeul59unTT9hb+x62zw88&#10;bZ8qW6oSeoo7XzkkhkXStzof6KMXAPm5R6CHAVzbLOznHuXlVFh2VIrKhnNhIq7DcenvUCpJ/38C&#10;XFTK0T7zggiWda1cGk1wclvFSHzAUVGQAeJ2a7bSLsIoumEgb79rj9s1iKyLEV3TMXCa4V5FUErU&#10;Fyi1o4EGDjxVtAYeZIWPxYBBHbgF7n41+psysngjGo7n4nkqZVSNS1b4tKA209ScsSYeJOZ9J1AH&#10;tUgAq90QlC9ferkWiTANUasNPlbCmWsLOVuLThZtBlwtEdqWx8pHQpzYmMPYywNsxi7py9jlfQn7&#10;+ZS8PXjsTLtlV7/98xtb7U/fOsveeuh+O/gcYB54wb54/SX75C2tA3/evgDUz+FGgVSaCzTkA/0U&#10;0ALI2lLi4wP77MMX/mUfvfSYffLKPud8rVBVOHZY/iTuLhuNbvYNCAAwAlXZX4+Eot+BIrAP52Y6&#10;BS6XG2VFI026XVNrPlgCGIOI1xmJco+iuLQpaTcN1dl9Ewr2zNQGe2pKvd02qdH2pEZZjwZa+J8v&#10;Q4WLc/w3T6fQNs3a/kmL2aSrPQZLwAtgSGDHoCTHGpxIYL0mZL0WS7knGrGSr6ux8oiiBXTa8SFy&#10;i9C9IgEM6NrFRTFhmjGbC8euAshVcO36fNZzkG9Ft25HJIuOb8rYuS21dnZ71i5oS9m3+/OeB+WO&#10;tf320xWtdvNpa+2pG39sr9/3T/vwqf3oVCVqVV6VFwALToVzFT//8atc0/JhLS/WNSVzfetFQIo4&#10;U1mqPWUv5f9I7PrSU0UJoE6gJVKHgBa5MTYakSugBV4AtML3kKccpe02ImPNORpuHZ7wBujKkWMx&#10;3LCKuSbfWKNrtTxPwQOTaCylW5Kl+c2WlP1xoM7+OVRvT0zK2QMT8nZlc43Nrj4Cbj0C4OCq0TQ4&#10;4lqWtYwwzfRkZJABaumgicaGRRr8r6bUUKP8TR9+BFQNP36F5Keit33PEkgg+lIbdL9v9QHQ4l5x&#10;sgyuRmhaMmFbmuptDe7YRvTqDgDVXkR7mlK2l856Ksbc+bhllyKKrwTYG+Y02j3b+u3mzePttouO&#10;tv/7s9ftg0cxnBDHX3p2hgNOvqIUQEpJelZAi+sEihYiikL2X4EfgQjIxf8I5JDVV+Cqc5SSUmiF&#10;5+iZEUcDjMCVLnaQsaaj7WkFZLTCXhPdWpztAyOQr+IDaEWPNJdjVdPorTTyBAwlbeOpQMLj0IWX&#10;Ncbsd51JuxUX4Zb+BCK62rYny6yr8gjTSgUtHNdgjLbZa6gY5RMeLXCxOFciWqTtDKoR3z4vy38i&#10;Upz4GCcfJuQeJ8ALpF08AvluHtChY3xVxHIKP1i6txYjqidZ6aJ4G7QFEby7AW7FIj4ZUaxdes7G&#10;5bkAPSu357qFcOzmPvvt8k7764Xb7bcXHG9v3HOXfbTvcfsUw+mLd5WlIUrd/AUNrzRXn72+H45U&#10;+k0Bu3+4lHgO1nEQ0SGVx3/RSd555rFhkIPO1f/uvuU6j8UPOjj8v/R3KEVl4uKge8W9crGU7aYZ&#10;QLs07Inho7Fuba+i9IX1cG4HRpF2+5MPOAtdtzJTbZvyVXZ8vtq+XqixbzbW2LcbYnZ+7Rjbkxtl&#10;K2qOsP7yIzCmEOk8I4uYljiWqG6vHG3jNZ2JL7wwoxwfcDf3afA+Nlqx4ZqDjabvtA+jduoTVSKm&#10;qxDNomqArUEPx6uqAVmAVgNmzVcoyblI72r4MmbNlApF2qb8YfV5O0ZiGGBPg3OVDuPrbVm7vCtr&#10;3xtI25+Wdtgf1/faj1f32a1nb7Onb/qZ/XvfA56B4dNXANS5K+JIT04OMGrcj7UzET6uxPJH0EEM&#10;rcDFpaXWtgUxG/KUhlLcKAA/K3KwKOTmjrhaKkBiXO4W3IvxVrobUnhuWfmR6Fy4t+pIRDSiOjni&#10;azaEGGsBmCa4tQ3ubYNzmhClojpI2zY2jRnhoUHKjTW5ZqxNwy2aUjXCpsKtM6pH2HSOhzjXANdr&#10;QxIt+dSCMi1XiXzmyM9uAfTJmiVDjyuMqY/Oo/Oav60A3IhzkTBwbgXgV9JBtEDAhw65ppUdGjse&#10;wDXSroaDHPcDojIb9OEmaRZnUkrxZUlbjzjeAbDHYkDtbcx7JqLTWvK+Y9oFHVFK/R9iP/xqVq3d&#10;vm3Q/rRniv3urPX25J9+Y5+88Iy9++jd9tET93rOMteHAOmDFSUc9BUCRJGMpmFwafxAAQSROFjL&#10;lsNvgaxzIv12wOUfA6RvqFC8z7PcF8FX6e8rulel7ygrH/k1t5QbRo2xdhpXwLSMLgOsSojGj4+1&#10;efEKOBL3hvsScLbEt6/NFfB0BsUVa9MG34yf+xT3pf3nE/yWgVYzSrHGWORICI1xa2y7EpJIFuAu&#10;KQBTLpOMMMVK+Zg3vrTmYSvFxYhr7QEq37obl2dyJm0zU8XdLfJJz1+9VGU2bos5txRaIZcHI0qu&#10;zp66vJ3SVLAzGuXDFuyirjq7oitvP5lUa39c1ml3HzPdzhkqt5u/vs0OPnmfffz0Pvvy5Zfsv998&#10;GRH6gn35rrhE3Hsgajxx7CtPAmI0SBFtKRCJTpUCPtKhURmOHbAipwYQ9Z/SjqL/B4qMNt514Cn3&#10;nbVOTpvKaDPG0vdJ/AcVENSByuCaldWPPsLHsFsR0TMBdDqlxKzmmTcjStekKmwWureO+7RtkCYs&#10;5Er50k3n0mgsW6v/KuD+yBqHuEekHXa0yYz2bVCcsbYX8ggJQKsoimRNYmgHPJ93pvSEL3C+ttVN&#10;cK4OcdwfT9iMjDIFReCu4lhJ3ZZnU7YynbJ1WSxiwN+kfdJwf46uz9qehoydgkV8ZmveLu4q2Df7&#10;5cM22C0ru+2evbPt5xvH2wM/vNBevvtWe+vx+3BTMJ7eUUqr16JkdAJLS4KxkiWelV3/k7cEAJYs&#10;nPOBEvyo8Z97zBtUYIcyAu6QcSVQVQYOO/xa+H14KQtaO4K889wT9tjfb7X3KLULkLhahlroSCrF&#10;zd6ZuF8GnqztwNVlGrFqLh9pQ5WjopAg3KEJgN2H7lTA+SANrb3UtchaIae+HxSAOZiAK5dL4aai&#10;KK6pCDgkkCNS0Fq5jQXUct4nisBGBMvo4h5Z1wJZLlGqQi6PhhhrbBCA56bTtgRakVL8cxrC3akF&#10;2HzONubwZXNJ24EYVnqpk5vydi6uziUdObuyp2A/ndwIx3bYnTsn2y83TrJHrz7d3n3gZnv1oTvt&#10;/ef3uViNGueQTvOtE9CRH0kUFjnmq1wXAeXLiyHp2MCpASSRjgWinqVshypFAXSR/idAdC6QP0vf&#10;BFgCVOJaXCyAP3xJ3xvpY5VhT5xQRlb3VzuSjssU1zUV3TihaqRpH+kWSAuqWypGWl/NaOsF4CaA&#10;1myVxrorEdtRmGkIDleYKUAWwdYuSr77Sgkp3qmc0qcfR2M4IZLT+K2aiOhCDGtPeY1maR10O0ZV&#10;P8bSJM7Pw1hS3PdqRPBajSGnE+7LrkzGbBvndsG5yvp3SkPc99W6qC1jVw1i4a/ssHtOmmbfnF9v&#10;f//Befbh04/Y//3+u/Y5evK/xXWIwY8k/qQ31aDFxi4FJ2ogiVedi4AOIjEYT6ERw/16jkjnAula&#10;ADocH3r+oWeoDM/w58Odn3jJdznJeNNAiTrBIQoAR25YEXR1guJzRe5HK9S2C13ZARgt6M0GjKxm&#10;OE/RJQrFbQFkra5XkrIA7hg4OQoO1x5CGmCJKPz2DgCXhj3qFcVYgyGlsJos0kLj1tPi2hcibgsS&#10;WmoTi1JZAOQCgNU+ukvRv9qWZzUAr8/V2Ha4dWdt2o6vwzJuytmFTRn82DQ6NmO3LW+xe3ZPsCsW&#10;NdrtV5xhL//zL3bwuaftMyp+EDH7uSpOo33M8Qev04DiGBomAOYc/E7Rb/0PQAQKjVZ6Pvq/7pdE&#10;ENcfov/0/zAYIlJHCqXvPVg81n990INOqG1/RNohQNsCaZufQNofqfS3Zq50zv9ffFZ4XpmsXiXv&#10;VsiQDCztFp/BkIpI043RWLb8awGtkTOPHxb3OthfJYlpiWXpZA9dRZxLLGvb3XGAOzOhvNNaCJ+w&#10;RQC6BIt4SSbugfqrAXedrONsEl2btO2FhO2pTdop+LXntOTsYnzYH01I2V9Wt9sfN/TYJXMa7C/f&#10;OctevOsv9v6z++2Llw/YfwGaUjcrM4ODIl2Ka6O13x/h42p0SRyqhg/ARnstRYAFcEJZCnopcCEN&#10;SPgtEjeG+wPp+fpfkBqldDj36/5wLA4NLlSke3n2YeK6lIJr5df4f3h2eFeZllZmFS1CqQQnIYig&#10;GsNLKwMiHRw2xpJoLhKgjgZIlRHXYl0jFRQxIl3rKwchZaZVctSZcK0Sz4iLNbOjnNU+rJjDgFKc&#10;OMDuzNfaCQ0JOxNuPac+aRe2p+3KcXn749Imu+uoXjtnfIXdfPHJ9sztt9mXVP5LDKX/471X/wcY&#10;oRGdvPKHXBxRsERLgQ06tBQoHQfStfCO0v+F+wTKvX+6zjuN71LGOXWoL98V0PqeyBoWEEEECxxR&#10;GPoMx9HvaMAlGFrhOPwOFM5HnSE65wnm+b7QBg50WH0n3SsDS8C6iAZciWCNnEXbvOk4EssummWI&#10;FQGuxh3S8KTGozWZof1qpybitgixu0gcC6ja4E+6dTUgb8V42pVJ4s8m7dT6jJ3ZAKhtKbukM2NX&#10;DqXt98va7NZt3XbT3pl287lH2cM3XmNfvkiDv6I0VpQulor6zEFFXL0hkXWIApi6Rw0ezkfcHM7R&#10;SEUQA8j/iQ6/JnD9HI2sjiNDyV0ejvXcL1AD0X9esDefeaT4ruibAkVGnUSsvkH1iX7rvnAcKHyv&#10;7gv3hnOl94d3lL4rXC+LxPGhWasI2Eg8O8HVfg4KxwJa/9P2s0qqFq3ul1uErw3I3ej9+QCqNc5b&#10;8Gu1vnpnPm578gmMp6Sd0ZSwC1sSdnln0n4xKW13bumy5y5dabedNMv+eMFRdvdPrrSPnnzMvgDE&#10;z99SUnU+9k0q98YzuDnSsXAWvd91Ez05GFSB40qPgwgMnOC9X0TlA4CBKwMdDqx+i4JB9eW7UVZh&#10;gfv6E/fbCw/+zV546B+++9x7Lz5RbFxxfDScKdL71PCBYyOujbhYkxyl56IyGgQR6ftFpcel9fE6&#10;qR2KXB2MuGGjEelRNgrdO2pEEWBIv8NGjToWuOLasCykEitcYT7KbekLwSiVRkmx2Aoq0KKypRhN&#10;WwtpX6W5ty5tJ9QjjptTdmGP5mPr7FfzWuzmtd32/YV5u+7ru2zfzX+0L14FuJdpdCWBf/lJ++iV&#10;pxww30i5RAzpOBLN6rUqo3NuUBV1rYCLCMCpeKDQOGqoLxGvkZgtNp4a9Z1D4JaCJBLIh0jAPG/v&#10;vvC4vfrEffbkXX+25x74u7319IPuAvk2DnRMfwf3qUMIhAg4iWS+B6Pw0Pd8VdoEILUptIOu7cK9&#10;MxY7j763eI/+7yAHrkaqKPHQ8MCKt9uzh3ayC1suKCpBWxZqRzuVOi+jw7dDKJbKeyKRGRLPaVam&#10;9HcpySgK+2SoHN4zq3hdRo02Nou2dnjWr3sGQoFbQqU5RD21c5HCNb0ndIivlEUK9x/+jP/d9dJU&#10;0iFv+OEUOP8TANS2yEog/wliW53s8zdeAxztFIClz/PfVx2fesQOPPR3e+jWX9ntV59l1+8csvv3&#10;dNuflzfYr2c12XfH5VBfSTu7KemS73iM0J25hG2VcYoto20K12HPbMxV22Yk5WY8lGWoQMWkTcTY&#10;nRuvtDWZGtuswS5soU3QhlSVrU9XfnXzFAGtbQu1L6W2LdSxgHYLE3AD0CGLoH5rq8EAfDgfQBR4&#10;0f3SpeJOdYhwLMAjoPXuALTuCUAEEESh0Q9v7NJ7AriBXHyXkO4v/V367NJj3SdwQ47w0t+i8P8g&#10;OT53LoW7oM/eif5/8B0Y4G2+4RV+v/SMvfWve23f7b+3P3/nfLtq00S74+QJGJhd9vs5tXbVuIRd&#10;0Jyws6GTkX57CynbXUja5nzMNtbGbT2ACuRNkOybjQC7IZ+xpdg92uNqGi6r3FTZP8qgoH0ptT7O&#10;U5AA/Pp0cW/KALJInBw2IBWF3KACUWC4m8KxANa+lWFfytABRDoO4EfA61zEzQFwNeow0Dwr6hQR&#10;5wcA1RlKGz80cPgd7gn3lQLtIOucfnOsUv8Jzwn/D88Ix7pWCqjK0v+F//pv7hdX+zn9V9+u+9+m&#10;c8DlB19BWmnPrLtus8du/IldvXue/fmEqXY3AN+2qGA/7o/5aopzG2o8GP+42pTtqk24B7I5q81H&#10;a5yD1wG0dpffklGMGxwcq7DpVWM8o/9suFgJDLSPpeebyVZDNb6F4VZIG5D6JqSBowSoyDchLZL2&#10;nhSYYYPQwK06DvtSisI9AegAthpQxyrD79LG9Y7As6Q6IskQcb8aMVwPjR8aN/wOzwnPCs8O11Tq&#10;3OH/C+dFpcfhWTqn+wVwKTcf/m5/ru7VM5TYVlEjnPsviW7q8MHz++3A/XfZ47deazdctMtuOHaG&#10;3X/SZFzFvP1yMm5jZ9wubFZWRTgYQ3U73HkUIG+HtAGpOFjidzOeyzpoGaJ6asVIm1kz1hbCqcra&#10;tBx3dS1cvBmAfQNSABbQR6UhcXa6yrZCvgnp4WJbJC51Ti3q5yCCRQJbv3Vdu80KcJWlQOu+0uOI&#10;myPAg9hWY+lc4OiwAamu61pp44sCh+lYZelxACucd64Ox0XSvQGs8Gz9Dt+l7wzP03mBLNJ7Azm4&#10;kO7x37rXjxHf6GIZTDKG3nv6X/bKfXfY368+3361a7L9ZWeP3b6uza6ZmrBv91Tbha0Jz19yMqL5&#10;+NqkT5dq05atgCsvRdsIr4HWop+XA/bc6nLPtLgIgPVb+1muQw/7FsKc00ak27OVDvTOdMKOBuid&#10;DrR0dZVtSBY3IQ2GWCgFfABZJrpmQgSwSI2iUpl/A9gqBZYaS9cDwOE/QWxLLEdiO2p43ad3+Pug&#10;fxdTUwYwwrNKAdBxKem87vPflEF0y0gKYlWk6wGk0nN6finpvO4L4Aau/grA4bpKJ5736vP21v5H&#10;bf+df7AHrv2e/eHcdfaHowfsvh1ddiN6+DvdCbsYDj6rodpOLcTtpFzKjsWo2p2vwO2MkgO5uEZM&#10;C2SlBVFeFyUFWsS5lRo1TMV9p1nldVEKke0Sz/xHu83qeCf3KfWIdp2V2N4EyJqFXJUA6CC6BaxI&#10;x2p8gesAh2PnzIjUIOJqiWyRQAq6WxRAOgRWBLIADqUaTfc60EWOfu+l/X6vroX/Hg6QA1pC4V6/&#10;plL3615dK14XlYIVyujbit9bLMP7RAFsP8af19Cq/hfOy9XSOz7GjXnrsXvs0Rt+ZL89bbX9aHWD&#10;3by+za6bm7MfDSU9VfXZ9XHfSvgYxPSxtcpORAkXH40rqvDjVXDjIjh1Rjxmk9C9M+NxgNbWwjHP&#10;KbMmGeWTceJ4fVF/axvirdyzHZJe3gxnywhbRwdZmSi3pQllnfgP2woLeFHgZl1TeWg/yog7VaoD&#10;hHvVyGqsALYabPg4NCQUAAigq4MEqfJB8fm6FnH2IXADOGpgB1jP4LnDz9OxD6Rwj4IDisfD4tXB&#10;ikicHjqD6qb/Sq/6N2NBD28r/NbLbjm7GH/jZa7xLgH89iv2hfYD4dvfffJhe/muW+y2K0+1X+wY&#10;b7du7rablzXY1QPVdnknhlYjetiTzMddfx6LFa0thY/D4JKoXgIIyhkziVJpMQfjio6psqFYtU3l&#10;t6zpZXDwKkjbCkcJCUQcS4RTKrmfbyvM9VVck3GmLYUXYKjNg2bzfOfoAHQAOQBYytVhW+EAsnNe&#10;SUMFMAO4pdwSrpeCEsCUZDgkSWSpq5ElogVyBG4AOoCsZ4Znhef5cQD3Df6v+WVIwAagBXDwfUMH&#10;0Df79+h+PQugFVzg9771qn36ziv2Efr3Ew2acE5bM2nbw3cxQt986A67/5pL7ZJ13XbFnKzdtKTF&#10;fjkpbVf1JO3rjconBtfmZGhhKAGsthneLYBxj9YkKnGPauDYuE1BtGo+oAdObq+s8L0pld9FGSJm&#10;AtRCgFvBvYeArvGthVfQIVZQruRZq5KVtixeDsDlbpXPqSm3WQA8g3JadXFb4QC2SMfD4joArRJA&#10;D20tfAhQ/8310t9fAbkIRADIQaKBBaI4Ws8OHC3RrXO6HkS8KIhSnfdSoOq5RfLn+TmVEckKduJ+&#10;ASubQt/hABefF56l8x8XnxM6gDZR++xd9PO7r9nn/34V/5jO9irfow757MN2//VX2lPXnmendR9h&#10;1y5rtp8C8I8Hsvb1loSdjoG1F3doJy7PNvTtejhZ5VGQ0nopI+ISdKt2xZsaq/G8a0rwqlWrSran&#10;jMBK9aEp5CH85JmApU1LtXe0dr1biegWLQXgRZTR/tEAy73Ta8a4hIj2jh5rEzn3P/aPHuZqgBYA&#10;KiO3JwB8yD8upVL9rHtCGYDW7wB0OA5A+zt4r4CWIahrDkAREJVBT4bfAdzw/HAuHJdS+O/dt97g&#10;79K50meJ9D8f2Sr+/9O34f73X7P//vg1+z8/fNNFuIY23953n+2/7Rq7/pwNdtHMlF23st2unVFn&#10;P+rK2hWtSTsfY0vJcbfDxSuwjpUeZCWAaz59Cy7TasTrEowoxbNpG0Tfi7K6yieBtHeW5gp8OROA&#10;13HcOHaU5y6bBnCLExLLcQCOA7BSc0Y7vmsD0xm4XFO5bxKcOwkLfSIAD1WOMWV+GkAyDPDbdXQA&#10;OxKf0faF4lI1jCgCuNQYC+I74togsgOQgQIQXyHORY2rbf+jThLeLa6LODkYRJHRE8AK51UGgMR9&#10;DpiOEdniYufo4rFzZxFUF9mBiv/za/zXv6343C/ffwWQX7f//uhN+/LFp+3lf/zVXrv/NnvoVxfY&#10;GTNq7drVXXYDlvTPB9P27a60XdiUttMKMaxnZVmstL6xcOVYbXcw0pPaLlX4E1bzMgwjiWBtFL4M&#10;rp6G6O0CEK1qCatHPaSKsgDQinVXFOtUgF4E0NokXLlXlStVWRtnw+lTnGOjHWgHALaf9yl/m9J8&#10;tfENnm5ydHET0sDRAjnQsNgOx4AiEFRGoPMbMF1sA76LP/32jhC5KWo4gR3Eo4OhBvZGjcSzdHR4&#10;v54ZiWoBK9dIoHyVm8Nzw3PCMx0w9HPYJHyYOO8Ac0/4T7j/K8R79Wxd+78/fN3+n38fsPcevtv+&#10;8oNv2HUX7rVfHrvEvt5XaTcu7rIfDKTtu13o4ZaYnV5fYydpwAPLWVEzhbFaDhTzZULVldFase4K&#10;pefCqELMyqgSV2o+XsluFZSpeHclwtXCRE3z5gBdy4SV/0UZF5V5cYECNpQBCm6eBfgzqitsCte0&#10;E3wf0qCTe9t5hkhJhxrGjLLa0UdagVI0zNESnS62IYHrDV8EW0AKBHGyQA4WuM6XghzdFwHtnA45&#10;l0AB6FAKxGCMBaClFgK4pSDrOSoD14kCeKH0Y4D96m7wh4AOAB9eDj+HTqf3fIEL9eXLT9p1F59p&#10;Z6+ZaSfM77Hjeirs+sWd9oup+MMAfHFTzM6Gi/cWkrhLaTsa3avMxIVRAIYxpWiaTrhMmZViAK8d&#10;bKZnFFWDyMVSXqqQKYCeDFgdAJQXwACk1adaXKgVqMqI0E5nkUE2vabStPX/IkS/MgNrN/ipgD0J&#10;oLWjvDJJNaPblfVJO8L7Hh6aVeS93nGg/+xevQRXHwBIbUD2MsCpDIAXwXfOL95zEItV2xSKdM+w&#10;JVukUjEeSpHOB6D1bgEfuDlwvN9bfM4wSEUq5fKI0K2HA+3HulZ8Lxaztm4K/9H9eu6Xr7xg7+7/&#10;l3387KP2u4tPse2D9XbWxIL9Cg6+fl6bXdoRtwsA93Rod77aduTxXeFiGVlbEMs9NHymXElqRtuK&#10;hrztbW6xJhpaKae04agCMeYDrvS28o8LaOUo14oXcV/Y8l9ryhswxg6lkFI2xiofEVuC0TWX35rI&#10;mMy1CXCz9tFy8YxUECdrcYWe4bvdqaQD6diBDgA7VwFgADps2u1gi1OLFMAOneDQtv8RZwcSOH6s&#10;skilYEe6P3Ll9O4Pi+6bAA5qQjr88M4jsIM4F0mHC7TQSbSpWuRDH8AnjkT9QUmQ11+yDw8gTXi2&#10;z/cqyP3F/fbe/n124IHb7enbfmt3fPMU+9aSbvv10h67ZkrBLm6u8D2m9zbk7JgG/NYMlE7almy2&#10;OA4dQy/HfKMUZQ9KjSn3LIwT4bQ6OE/6tqeq0qagZzUBoXg56Vrp3NmIc610EVDaZsLBgto4VrZ9&#10;pfRSimt1EN/6H4tdm6RMA2xZ0jK4tCu8EgJqYWMroNYrNgCAlXtGKZ8VvZsaOTICOvixOo5Etzj2&#10;EAkAN8QCJ1NGgAsANT7ACCABXQTUwSw9VmOXgCwSR+tZ3rkkSfRudaBiB3A1cBjIgatLgQ7c+RXg&#10;petd3x8y4jwqhc7z2WtICzrye8/8y1594A7b/6ff2n0/vcCuPXaRfW9axm5e1mVXDWbtvNaUHZuv&#10;st24S9sRt5uwnDdxvFnhx3Dl2oy2I9YqkQTu0BhPPJMsr7JaRHcDIlxZhporK60f8TseLpRPrNEv&#10;D6vCtVqAa6VMi4MA1g244s4u6VtI+VKH+N9UGV0YX3NiVTYToJVqcyL3K9NjP6Q8quoUXZQS23UY&#10;gMoYrFxxsuC1qkZg+zRlADoCOZrECNZ2KelcKRBqwJf3Pej3BxBL9XOgcO0/nfNn6bnF9/rzA3HN&#10;pUjxmfpPKaCBdL70d9DL6hCaUfq8OIiiSJFPtLTl2X322qP32PN33mRP/vabduWaQbtqXt5+u7jd&#10;fjKx1i7rSNh5zWk7riFrRxUS+MExWwOg67IKZMRdQi9rxGp+KgmHpqNc4wCv3GBaZiTDSr6wqAP3&#10;qQOulWiXm7QMkDcihjcCtGLoFgKk/F5l+VPG/V5xKSK5H+CknydxXtORk+k8EymH4OAhntlHqQR+&#10;yqPaQSfp4J1SEZkx0TaFyiql5EAhC4XPXomTg9gWSSQH0T0smgUKja+GF1c5lyGudV1iUsdeChBI&#10;94h0XApuALj0ODzX382xSn2Xpkxd9EPDnAw5iNDhoH8CmGFkLNLRdAKer+NPXj9g/34eX/3x++3F&#10;v11vD/7yYnvou3vt6+Mq7Ja1vfjDBbu8O2nnaP1zfdqOrcvatrzATdhSaAWcvC4DJ2eytkTrvtCX&#10;2jBmLo2+EPBmAZ4saC0BVt6VVji7BYC1241251Pe06n8XsuzjkL879H8scaw5VvzrNlw7GR84kHE&#10;tUbFPNsxJKtb+1oJVHF9F52ni+e3AapG0Jp8cEViv9xqMQaV3y3KKhUBrJQj2kt62BgLQDtXl+jn&#10;AHQAV4AEMAO4UUNGZQBKgAyDDYkrA7AB6CByw3N9CJT36b3/1p6Wz+3juRHAgUuHhzAFbPH/4Vjf&#10;ecgA435E94faYPW5J+zfSJ4X/3aDPXn9VfbP7xxjv1nXb7es6LZrptXat/tTdmFbrZ3ZkLK99XHb&#10;UZ+0rbmsbcgqy1DGVihXSQ4fFs6eCvfO09gzoC+Hu2cAlHamERidcGYbQGnlSSOGWS3Ws5Yg13Pc&#10;BniT6Qir8Z/35uJ2Zl3KTqvDYtdsFb71gkTMpiGalf7Dc7Jyb0QVPkrmubwBV8DKqtZz5YIp/5ty&#10;kimDYxqgh5MGQR7hC1WOLHGvSsvDgRYNgwsJPBepRW4uBVrnBbYDzL0OOBSALeXmANTwM4udyiVI&#10;sRNJ95cCrNI5uwiunqNj2QkyIgPISsmk/ajfevRee/2eW+wv3z7N/nHpTvv19on26wWNds3sBvvu&#10;YAZrOmvnNmJs1WXsmLqcr+HahF+8EmDXZittOaCsRESvwrKeh3ieJhEMmNp0bVIsZoOxuPXE49aG&#10;vlVyeQVIasVnAd2s5HdKqNMMONK70zGkVtEx9uJqnVtI2dnQCbhoa9J0HnzwyXQUJQNoBGglgpWB&#10;pgS5Mq7kW8tN0uam2h8rC6DBsvY0XhzH4NwagQ3ozskjo+2FlaFieKx7mJspRQ4kJG4TcK4vOXaO&#10;PIyzS0VraPyvgAlgoSMEkiskF0rlIYo6gv8HcgB1DLgONKQd5D8RmFxT4J0mIdQBIs7n/pf5NqTB&#10;vxUOde/ttu9337NHrj7Nfr6+x25Y020/h4N/OK7OrujOYWxl7eT6jMdoHQ1tR1RvAWRx2KocIhsj&#10;S8OVSxHLmvhfALhahDAfbp4C6L34t+1wYDscrCzFdQAd7WBXjlsjfRkNfigF1yDX5iSq0MtVHvZ8&#10;MqrgeN63TTNY6PuJ/F/bXoiDawHG99AAPE+MC2khoh9zTbnfNLiiXG5+vni/kv65uIaDS0l54YY5&#10;OgDsoEKBM4fBVlkCbLhPxwFwUSmnDQNWAnAp0MPu0DAhbouABooAjThZMd6fye/lWBGX6gR+j3zk&#10;13GVtP3iU4/aaw/eaY/d9GO7/Zsn2O+Pm2m/XdNpv55dZ1cNZewbPRk7vz1jpzal7BgMraPRx8qM&#10;uyGPq6RZJWgZgCq1lAOMmJZro2jLpRhjC3GpZgLyIEZSp4tpcXEFohQrG06Ltk6IRrn0W2m3tLZt&#10;MiAqn7nSKiu4YAtqYDnHs7HG5U/38pxm7tXQZxLAPEOjAxclAfLdZotiWdc8KzIkoAWwwFYZcbKy&#10;Oo7yneF9OdWRviP8VznZOVyAA+ywiyMOhpybS0B1zj6MAsilHC2xGs6L60TeAYqdIhyH3+FY9Lkm&#10;GAQ6x65/NavkpCB6wEcqHHyJb336cXvrgX/Y87dfa//80Zn23TW99ovlXfaz2Y32g6GsfQeAL2zL&#10;AbB84oxz8NZCxlYD7GpA1IK+NbVZ37lHy4Z8+ZAAxpVaisW9JJ2yucmETcf/VbbAbkR4M1wapcqC&#10;CwU0nCzOktWtPGnaCbYTbleyOSXvmcJ/xNXyh+UqjeecAO7E0KqD8z0hblH0eiIAQKrx3xEpC5T2&#10;19D16B7lUo06hDg9WtKMqPa8M0dyP1Qsy8SVpUA72EUS0KUgCmQ/BnwBXSrOVQauF1ilZSnwAczD&#10;wQ0UOke49ikuUXQcDYuKgwX8lwJfdsQzT9i7T9xvL999i937wzPtL2cstz9sH7KfzKi3Hw3V27e7&#10;cnYhHHx6S8aO92yBSc/mt7lWIKdsJZy7GndpFdy6CjBXUkpkaynRCjrAIjrAPGgGwGuvD2U17ESP&#10;ateAesSskthpt1zPc6bRLedKLO0KRDb3SRTLilYyPW0cMx6AJcbl/7YgCbTHs7hYWwzHR41xgH1x&#10;IsAGoIMIDhmhAunacH43OoAbYPweBrqEnKNFweoOIjlQEN2lgAZxrTIch/sOB1jl/z/RrTJMZASQ&#10;Awngz+DoqATgd7T2CoB5zwfPPmlvPnavPf7Hn9pfrthtvz9lnl2/odeumYMOnpC2y3ryvmb6LNyl&#10;UxrwidHFR2NwbcfaVbqLtbm0W9MaWtT6ax1LVC+lVFbAeYA8Hw6ehpiegEXcH6v2hOlykwRiAW4N&#10;WwULaN+WcKxSfci9ijImCnSVovpKGVjaIV77iMiK5r+jx2JQScwXRTDHAi9ssfA/gAZA370OrhUJ&#10;VKeiOxUtjozW0IlKk/8Ni+7/nZ4eBrUInHO5ODkAW6RhsCkD0OE/h1vmbpy5+I5AFkkc616BGoCO&#10;uDcS3YrP+hLR/cnLT9m7T95nL979B3vqxm/Zn05dbDdt6LHrFzWgg1P2nb6sZxQ6tRGLViE8WNTK&#10;hHB0IW9ba/O2oTZnqxDZy9HJS2RwYQytAmhx9Aqsa+niuXDzLABWWuZewG2V/nTuhWMBSUnvlHRH&#10;NLwtBGJXAySyuDW3nIWrfUaKe7WBicacZYHL5ZLl7FsiAaaGKV3sSgeLihwZuFqk/Sb9OAALDYNd&#10;BLgUaBlfokp0czhGdEfc7EAfOAS0wNOxwNNvgRDADFTK1YdI+jvymzUM6cDzW4MXAlmlR4HIShaw&#10;4mZdc+AFMB3DRXVE4uD/kpV94Dl778mH7cW7brK7f3q+fXdtt920ucf+jKH1AwC+oidr32hDDzfn&#10;7dSGvO2Cg7ehh7fhMm0spG0dbtMqjK7lgDofcLWMZRZG0ApE+LIiF2sT1FlY11MBegAOVvaFRulP&#10;SgEo8azNW+Q2CURZ2BoNE9i5MZGVraABrUlLQJ4IT8S1lK4DnifJK1rSUXJ6cTIgCShI+dwiro1A&#10;V6I+JzqDj3bxv68ADbiHk+8eDzcrKaDAFsHRJVa3gJYPXcK1gQRi8I1LzwnQINYdaA2uwLEHi36w&#10;c7HEsEDk/+4KCWCAVhKYKCdWEezAzRLp6GZflvrSfvtw/2P2yj9vs8d//32785LN9r0ZGbt1bRc6&#10;OGHf7kzgC6fsnOaEnd6Ys2MR07uxpJWfc40MqXzG5ucyNileY0PoWO1Iq/zYU+Mxt6CXcM9iSonq&#10;OYjuqdzTiz/bDLh5ca+4Vi5PVZXnI/XdZAHTOVlA0xF8kxcHGBcHIEU1AlK/pXuL5OBTitxyVlkU&#10;2w40AGojUXG0uDiBbpW/rGlO+cxhr+nQMbSWPbhUSgIoro/EvECOsj1GWSBddEdAHwI7AjmI78Dd&#10;OlfKwcOdQdd0rnhNAAcKQAvYQAHwjxVFiav0MQArXuugVgcC7peypPnv56/x7mfxhR/+qz12w7fs&#10;hpPm2S9WNthNy9rt6nEJ+35/1i5rT9n5TWk7AyPrxLq0zzDtwKLeivW8Jp+1KbhGvRg/XbgwPRhR&#10;/Ym4jUumbDwiehKG2HTE9XQ4ezrG1iwMsKmpmEdhytDSHs/ab0sZgpXxPwtHe7pKwPfdbSizXFeW&#10;w5DGUmA6wNKv6OvqckSyOFbgO+cKPAhd7MaTSFazgBZ4JaS8bAUkhAZONO1YCBKBY41lB/fL73fQ&#10;IxEtChw9rKMD0AJYQH+koAKAlh4OFverTz3sFnjQuYFkYbuVLZAFMOcO182BSvWuSOckoiNDS1z+&#10;gi9w/1z6+9Xn7N9PP2pv3HeH3fXTr9u93z/Wfrq0zu7c1GM/GozbFR1xRHTKLmnL25kAe1wtHIwV&#10;fTQcvAW9uxFDSz7wJAXd4buOg0PHIYq7EMUhm682KlFm/S7cpEGuT0wkXB/ruIX/COBsZZTpXyRQ&#10;tTOP70lV5F6Rgwwp/5nWiYc8pUrKUyMwBIqLboGPRQ3IXhbJ9S6ACSwHHMAChyuronzwZo4b+L8C&#10;CWQHhNEwcXdSopv/uhgXoEUKgIffSm6Ajo64OeJewMNlEcgBXK2tUnB9KecKqGEwKdVRVH7lfJHC&#10;71KgRQL3M+Xski6W+H4Fm+C5ffZ/Ifr333S1/fkbm+2KOSm7eWWn/WJS1r7bnbWLEc8XtKZ9TPok&#10;dPBOhdJqLTYAKwWVQJblPAiYPYDWl0j6xiU+JInozYn4HW2QJhBxkyh7YzHrhZMFslJBazMU39kG&#10;wF0fQ9r1xne+AUj5y3lxuACm0QPIAjiQi164cDinaZHLtfuPdrFzcAHWB0VKQQZ4cWyUsE9BCaOt&#10;jt8KBxLIDjT3REBHHC2glUr7cKDdUue3OHuYo0Ufav65REerDECGY+dcAVcEUaVmmnSP/w7iWro5&#10;WNoAW0ouwovukgyy95951N565C67/9fftr99Z69dMT9nN69qs2smpex7vQm4V9Ed+MK4R8cXkpEv&#10;jKG1CQNrPYbWGoyotQC9EpdJO9NrDw3t+NokjoRz6+JK1B7tXFMQ8PJ9AdUBB9g8/m6DgOe3QoEE&#10;tFMRZOUEF8gS2yEfmvR1BPQhLnaXiFLAimMlsmMAGy8XZ2sk60gAivKZywiTgSUdG7hYpNEuWePi&#10;WqXU1I7vmryopQxAB9LuRt5ZoFIOFriRxQ0pbQn6ehhoB1cRHnBWxN1FHXyYeFYpoIY5mN+y2nW/&#10;c2sR5INFHe2Wtri2BGQfzuT8h88/af9+8p/2/K0/sWd+c6GdNS1uP1tUZ9dOy9iVnTV2SWvKzqtP&#10;2Zn1STsZOgZQd7iITtsGQF0FLUPPLsaQWlHI2owkRlY6ba2AqW2SmmvQt4lKa0lEWxMV6AQCXmBr&#10;F7ysJh6c4FyA9n2qBLTENNyexq0SBZAdaJWI46gs7lAHqNUSxQAucGVp656kjCgA9qR9AKWJDcWB&#10;ya+W+xVZ3JC4WaALaABW6XqY/8j9UqJccXYEfhRUEMS3hlrVYSS6NYjiGZox4kLSIV1TWTTGAleL&#10;o4ugFzm6FOBwLLC8E7weuVAHNbslA4zzH2JNeygQujbiZnzltyhlZL35ig9ZfqKOhCX94l1/sIeu&#10;ucB+umnAfrm00X49u2Df6apGByfsvKaknYYvfCIi+jiA3YV43oHfKxG9NotLBNcuBODZuEMzMaa0&#10;Xf5kDKxBxHATXNqAKG6LJdDDMWuHWjmvvTB8kzJRTXUkyrlXIjrN/7VvlTYcc7Ad4KLI5roSzEo/&#10;JwBLiXkiQJVCOuJepdmqpvElhuVeaecADY92K5CeDjaHTqhtkvurozlqdQDnasAMY9cRV/MMgQ5w&#10;MtIEtgcNCmB+R4SxBmkfMQX8S4RXS1wXuTkC+UieEUkQ5VMve1/ztUXLW+ujA3cGKuXoALTIpcBr&#10;yrshDo78YwXdKUfm+7KYufYZlvXn771sX7z1CoSFfYDO88zj9s4jf7cnbrzKvr9lln17Vp39ZkGT&#10;fW8gZpe0VOEHx+wsAD4+n7Bj8HuPRjxv5Xgzx+txhZT7U9mO5O9OpOHkLilUZzCZsAFIRpa2RGoB&#10;yDbA7cTI0j7SvvUwABcAu5ZrAloU9rlUGY4joA9RBDYcDKiBs0UCPAbwStpTAwdrBz65UNpfs5Vn&#10;aMhzDrbCYl9NUeUBfYq1lr71Lf0Byjd7E0dzrE4SjWNHXB0schflnHORz/0CVgAW1JnKBbg4N7K+&#10;tRuCJjLExZIUHlIE+EXRfcjFCpwchkRLAS4FWuRi2sU4rtebXIM+gpO1YC2yql/1iYjPX3vRPtKY&#10;9MP/sCeulau0yH6wuN6umddoV3bX4Cahg1vidiYA7y0kbEdWuTdiTkrnsJ7fisxYjjWtpK9TAHcQ&#10;Lu3E6GoFhHbAa4Mksh1kGrYVvazNwtvpENr9RjvnSE9rCwVtXBr2tQy71gbgtQudgy4Oh4bFdnlF&#10;REWAS8mNLBpdXK6EtQ1IhT6erbHxKYA9hWOFBml/bk1e+BSkaDSiPoAKIBGwssSjc+46FTvC8IAJ&#10;pcS2dhiUsVaHCyfDTYC6zncLnOdA2o0wOjcqWN2RMRV0taxurZqQ5R2sbblSweWS0SVr+aD0cADa&#10;xfbz9hGlXCalK9TE/9v7HraX7vyDPXb9lfbnCzbbd+ck7MZlzfajcSkArsbIisPBiGcA1vSdFpTN&#10;ooFmAqZispbiGmnF/3pNOuSyiOqkDQJWC2DIgGrkWDlEJZYbACbsUem7wkNtiHBdCxxdB5fX43pF&#10;+0weAts5nWflRQAu61xAB64O2zgcDnIp0DqWoea7+wBAK0aewnY1xl0L0BpY0XCpRtVkyAlwbR0V&#10;DCoHFlBqANpHufjto19ci8R6RAJVwQfaUVATKBpQiZLyitslstVxNOiiRIEy4sZEHK2U/aWiWqAO&#10;B+oVf5cCLqDDbx078IjuzxDRn7xOh+F57+x/xN58+G/29B+utItXtNtPljfb7xc32k+GUnZpew0i&#10;Omln1MV9nbAm3xemqrGYtdmmAuDLfWSqAzA1a7Qyg2+cUERHpbVD2s9Kw5La48p3iAccbX+kbMDa&#10;PlA74nQj1rvpNB0OPOfoOK0yyuDuQ/tbaZuFiAS8gw+4pR1A3B2AFpWK7kACWNys48jXFuCjccEk&#10;WqNwIk2ChC2TZYhFXAngJQCWim4BL5B9Y/ESzhbJCNNW0HK7osEUhfhGlEOMpyENs6bF8aiK9ip0&#10;tEAWSWwHrnZD6zAKIrxUfEc5wDRU+ZKL54MvwcFPPmKv33ubPfybK+z72ybZtWvb7ZezcvbdwYR9&#10;oz1hFyKez8aSPqm2xo7PIprTVRgp+LKA1wTIGqCQ8ZOilL6sw5gZQL8J8AniUvzbpkpZ1dwrkDUA&#10;AiASzQ2Aqg1J2yk7AbpL4htwZYxpx1htdNYoowyQtQ2xgFXpREdx8AE47EldKB4HsFMCm06o3Xi+&#10;AjZACmzX4a7HAZrzWjSnwRm5Rw2c0/ZQArxABwgcKKBLOVrWs4CWQeX6toSrw336j/4bNo2rp1RG&#10;Zt8wjt/5iojjO3jOspqxdnZrMjLGgugO/rA4W0CWgqwyABzo0zfQxa9iYb+ETt/3gL145+/t0Wsv&#10;sb+cu9p+sKDWbt4wYD8Yn7KLWmN2ARx8Zn3CTsIH1q5uR+WiYPhZRS6uQ6+pt2u7/2jDbfRjBZwF&#10;6ANw8wxEtiYatNylAVEtDhYQ4maR62EAk4gWRwtUkQBvk0HGsbYhbHCOjvaadv+aY/3W/+vh+sDZ&#10;BZ6vUTR1ANfbdCZZ5b59sIyzIjlHFwF3boZrNVulyQ5NUzrQXNNuvXKrnPOkVwEkcqH+J9DSsSFC&#10;RMcR8Ifuk1EmrpV60AbvysjcOBbiHb4fCs+cWj3STmmqsZuHCvbM9EaAfjkEBiphzeMR6AAdxPYH&#10;6PAPXyuulgBcjUvL0v5I+Uaeecrefeohe/OfN9tjv73Mrt4x2W7Y0Gi3ru+0H6KDL8XIOqcpZifW&#10;VSOi4WDco13oWq30lz6em45hmdLIDihiGHDbadzsWDgI7pE/W1vOPYhkzSh10Nj1NLZGr8JOda5/&#10;0bnNgKQNvFsp2+B8gSr/WcaYNg/X/s9yuQRmA0CqFCcL5CYkRpNfA2BKAS197puZ6jylwPaNvelo&#10;w0DzzUk6p4NcBFrGmLab8MADuFfTm3KzPFqT6zKiRBLfmtyIdGkRaBfb+MQjAJbSZ7IAv4prEeDa&#10;dgr9DchJAQ0nqwM1jNIuCgBeOcZ99ZWpSvtxV509OKXOXpxZsLsH4orrfgIOjsS2xLdA/wh/Wm7S&#10;J7hJGkQ5+Ap+s6ckxPB6FU5/Gbfq+afttTv/aLd85yS79bwV9qPFWbtzS49dMzmNiC53N+m8AlRf&#10;YyfCvcdm4rZLw5SZGluTiVYWahWC3JAclIJTFLGhhWSDHGdFlVo3XGXjtKJBFjSNXA+356Wbi0CL&#10;g0UC0rflBxiRwNUGpOG67o/AjYDzkvvFyW38V9yvjuLAQ/qt57UjEbSLrc5Lb/sm5freYaAhuMjH&#10;wLmmAATNR2t6U5MjCs0VwGHO2on7feADsIN7FQEN8PLJXUcL7GgqUmLcgcYvVmBgAq6XnlYcd622&#10;o6JjtfAd0/m+E1CL1w402GNTmm3f9IL9tS9hFxewul957F64E45+IRLbrqs1QoaLFMS1JzLn+P3n&#10;9tubjz/kIvqv3z/d/nTBAvv9hla7b0u//XxS0r6FkfUN3KQLClV2Lhx8YpN2Xk3ZeDhQq/p7NXgQ&#10;r7D5NLIy/iq8tYmPDKNRmtg/rafF5tWMcQ7XHpSKzJiKftZgQxdAi/ulm4c5GtBaAEHgtosQ89LT&#10;AlpbCzfF43BwxKUNACeAJbLrBDrUxP0y1LrScXfHJBFaud4F6J2QDLoe3iGjTu+K3LEqB1pSR0AH&#10;ES6wtc2TxtYVL6ZQIh++lMjmvEAW4AJZgQhhKDSIbze6ADIA7ZY3FHWECGgFASbg+ORInkGnaIar&#10;J/D+5YkKO785bX8cqLd9cPIzU/N2S3/MzihU2ILqI+FobfyB+BbA0s0+mQE3a4s8iWpldP/wxafs&#10;rSfusxf/dpPddfV5dtW2Qbt+a5fduqTBAb6yo9rOb6mxcxuURL3cTmrJ2WR0h3a2SyJaUhompKIa&#10;RVLlZCVqfngKAKg3amRK65QE7vTYWF+C0lQOIJQ9cPbcdMLmIOb76bEtMtAkwgFaIti5WZIBcoOL&#10;UsBFIhnXqqh7A8jR78jwEgWgezLaBR71wDPklvUCujYbH0c5iWv9gN7BcR3vDNZ4qZ/tHE79NAkS&#10;xXUDMueklz0mm2siAfwVoAE3WN0OeCDALT0XgU9HgLN1LiVjDN2slBanNCXt6t6M3TahYPtmNNmD&#10;UzN2fVelnZoeAZeP9J38sbqV9gnLu+hOiat9P2KOP8Y4e+fxB+y1+/5ut3zzBPvdKQvsph0AvKbJ&#10;fjUhZt/viNtFzSk7HYBPxIo+pTbmQ5QNEkdwnmZ1KqlceflIqwB45fXWCFJMFR99pEdI1sOlhxqn&#10;0tpoPOniNkR0a015FCCA2Fe+j3ECk8aTe9UkacBvca9Eq4BuBVzXz+LoYTEcd6C1q3sTZTPANgG0&#10;juVqtSQSrsdFbQArUd2dSTjwA5SDvHeIa72cl9Rw48wt8WhcXHRoxEwinI7Lby3NUWCCfGr99uWr&#10;RRLQLrqL4luA61ilxscDaRciuUjRNKfAF+gjLDfyazaIZb0oXW1nY+T+qjdntw/V2p2DaftTx1i7&#10;vGGUbcrATLR745gy0x6hZZ6jRJY2QCvPs4Lf33n6MXvtkXtt/62/sz9ddqx9Z+s4++POAbvrqHF2&#10;7bSkfa+nxi7BojulocrdpD21VbY3W22r4ToNt9VQ2SrN6ozRTnQQldW+VTVjKiIaC1XA8TSGXKMc&#10;vb9WAFZrRYOArrBuxPeQ9tzimQq/1UYqE9G5isJsE7CxCtejrUgFBxsQml2MRz6zdLY6gsCs51wD&#10;97ZwPtK76hAcQ51Ii06e3cL5VjhWQIuzuwG4F5XR45xd4wMwzbxHrpnPfEEBbHGyb45aBFrkcWIB&#10;YDqBXK3DwdbAh8B0nxcQtbWU3K68CKC1j1htUTIK8DT6WltizMOQ3ZqP2/EF9G9Dwn7UUm0/bqq0&#10;ixoq7OjMCJtTc6S1lX/NOmC4HtpWRluZW9cKIXrucazox+2NR/5pL/3993bLFXvth1sH7bqNHfbn&#10;jZ32m5kZ+35fzC4C4DOUYjhfbXvwg3dkk55sdD0NkhtxRBHkIrDqrWoEjQBBir7QuRj3KPVDFv3W&#10;Jb+YBpN+VoRkD/pvEJCmAObMVI3No5EFtMJ8JicxzNDxXVyTj9wGV8tH1iBJM5zr2/2LMwU0wMoY&#10;G9bVkEDuBrw+JEQvQPYAcjfP7eC5Gg9v55o4u1vnOe5KJQFYnSbS+Q0aVaOjya0LWxc70NTVx8IB&#10;Opr8wI+mc2uUzEEV0JAGTJxok2jmSW5WUZRDeYAOa6qUpUicqKD+ep3nd2sl+rh6tG0E5F3ZSjs6&#10;O9p2p8eAwShbkRyNrj7SWsZ8zVrQ6/2Vo2wCYr2FjpLgd9n7L+7z4PfXH/iHPf3X6+1bx6+yX+ye&#10;YrefPN1uWtVgPx6qsu901tjX62N2Vl3cTqjDRcrFfUXgFneTkp6ycDx6Ngzua0/JGFwb4+OyvLCN&#10;D2xTqCvGSS0V9aUlVEBDgBLfPTSYR4PA0ZNoWEWHzKZcBDcvSdfYcgCaBuD9gCeO7ojzH8DRWLfW&#10;PDVJVAN2BHI14EB8UzsWvH4LKOlXcafmqschkoegfgAV97ZBrQAv6gDgznQKQyzlv6UCXMwj8mXU&#10;1UEaKvUABsgHUwS2dDQUiXBxOOBTV7lbEfCRIVaHOqujg+cpdU6cH7IdaEPWOtpPblkbz+zSJEjV&#10;SNTVKF/w3l012mZi0C7HjlmaGGuzYqNsEOAFbu3or1lh1JHWQRtPq4nhuWAjoMNTGhJFEpS9+eg9&#10;9sTNv7a///Ac+8nOqXb9lgH7w6Y2++mUpH2no8YuUuY7xMPx6F9l3dmWrfG9oJWmcC2Nv5JGUCqk&#10;JhkKEsmAG1clIX20ViksjWvOOEcvq3KdlYTjxdXqyRrmHEDkSixPBsAZgKeMd9EKxrgtQlooH+YE&#10;AOvlvh64eQDu6uN3D+RuEb9dLHMsy1kGlVvRzq0YV5zrUvwYnDw+n7YJgDwBb2CgaIC1AXgbncrB&#10;dtEOd0MtJUD7gAwg1yM5hsfF0ddulAGKBydQ51DGAUtTmgJZXC5A87RNAalV4FigegCBuBmQtaWy&#10;b67OcWv1SOsV9yI5hnh+tMhdm86N8QX1g2KcsUfgXpVZBm7NjQBg7hmgM0ygc3TxjHpA1gyXpjlF&#10;ZX/97ln2s71z7bfbuu22Td32m+kp+yZG1oX4v2d6OsO47c5VIiqUIjhKRbieRhOtpQFW0tPnJbCE&#10;JZIBWg699IlGhbQzbTe9t1eTDugJRTR6rBVAi6MlttppmCFAHk+vnQnImtLbgN+9PlOJztfap5hN&#10;Tyt9YqX1A7J2cvf4LgAU0G6ESSzD0X0CGGAOgVsUz17GI26mA40X0Ln0MNCdaUS0OggkqeCcLJXA&#10;cWTURda5czTHYfSsVE8H+k9AiySyNZJVh2TTYIpAV5KaPOJbo2XOyTCB9iOZhMidWAO3Ut9uzndx&#10;vQsQtTS3gXb0WDFIAf8FqJ3/dXFfN6U2ik2OPsK5WBEmPgAj0X3u5Aq7YXWz/WIGbhI6+JJGfK+6&#10;mOvgnejg7TT6djhhByJ0G+J6I9y1kYbcBAd4Vvg03Mq5RlVMACKSsrgCEqkZrD6F0fioER8SgTwm&#10;cg84bsLK7qUCAzTAXJ69jOet4l1azRhR3H9LR2vRuVyyiYAwARoCFIHeBcidNPognW4CYlfWsfSu&#10;QO6jQ0g8B+rjP3Kb+gG6D5Iu7uDeDkpxvyiI6+CeuYsGCWBZ7wFk/Q7j4g4w9RimwN3UMbhVUlkN&#10;MEIj1xoAWmALeK3qEDeOwwDVcp1J2CCTsFc6OdeEqO5CdI9HVHdjZWt7Z41ze5z4KK2J1nM13n0k&#10;pNGy0VY9eqxV4tEoZLiG3xVIWlHZNXNr7Ts41uf7hH/CTkVEH5erQdErB3RVlB4YTt4O6J6Bx3Vz&#10;HPMdrlNOD61XonH1sVrG6dvyw9HyHRVpEQdg+dGRQSYXAlHGfRpAaEMsKX3DNLh1LlJhGZy7HIA1&#10;Vak0Tat4xxqA1sK06VzXbndTAWOI9w0hUfoBo1/HnJ8CV06ExLXdSAUZW4MAPwigg3BxH8fi7h5+&#10;OxdTttNZ23iHRLdA1u9hoEUALGtdrlkYVSvlaPnUGo7NiKuhLGB5CJKDHQGdcbEdrdLQKFkrQGsd&#10;1iD3iXOnU48hxO3U5FhbmKItasYWE9AI3FE2uWa09aOHs2OOQFriQ2vABEbSOLkCECSWqwG2esyR&#10;PjRao+FTONhDgOFqhRWVQ2XKXXlGvgoRHbNjAfhY9O8uKr4bcHdlxtoeRKiGL2Vdb6UxtnC8gUaT&#10;fl4GJy+hERbywd18XLAcZVxILPvQIMCm6Xmyuqu45iKbY+0i38l/tKJQQM9Xfkzerax4C+BUbYK2&#10;gkZYjo6em6zAl5YIr7ZJnFPgwWS+ZRJgKMpkKt87w0Uyvi/nJcIHKTXYMY5rogE6gYCOOBcdDNCt&#10;HLdRtnGfODsYZc1IgkbKBp4j+irQArnKh1E1YKPBG3F1FGgI2CLq5Va2AzwartVu97iLSh2FW7gY&#10;rt2aj3nS9G0w0AoAnhsfbauon5LFyeDUMPB4OsO4atoKTlaIkS8CgBQ5UsM5jYNrAKUK8CsBvhqg&#10;o03qorCicoAWaffBspMK1XYCnLlb4MJNWo1/XK7KjoNr92RSvmfVevTyCsTKUj5isRtLWqFf5cs/&#10;p/DxUxAt7UXxlKsYgf6R7xcNCPhe0JwPE/PyGzWXKstSqwwn6Bl0lJnxck/PJJ28ysfDa3xJ6+JE&#10;hW3HgFpH55pMg0yl4acDxHRAngVgCsCfhtE2kW93cPktHTykY54l8L0DQO5KQQJaXCxQAzerlH4W&#10;N7fgVmkkrZH/R0AXx8kluqm3fku0izRdqqFYnx9HhGvQpw4ub6QDKIeJ6jgZaTSfDqpImT3YPKc3&#10;Ju3i1rydUY8XU6iyHdhAShmpnJ4TqkfZQFVEykGmUKGEuNl1rySiRsYOjY27mOa4YqSW1Y7x4EDF&#10;cWtvslEc+95lcHnZ8cohDdfupTcdi5jeA1dLVGu3lTU0/LKaMZ5FVqvyl9Ojl1I55cqapI/i2kSA&#10;HqTHauvhPA+Vv6fZGp9gh3O18l8ix+Ofxd2U9YDfKyOMxtB493R6uMSzfGZZ2PN5r2eiB+zl8bF2&#10;TD5r83n/lIzuqbapfN8sGkaDKTO5Z1ou4cOU4wFsIv+bCHcP0EGlhwW8DDBxuka7gi6WG9WWSkGy&#10;uMXdAA3wokbONdEZfNJDx0VDzGe3eL9G2zRK1sFxFKJUaQ20RzOM0KlwY+oxnk4yRCfWdy6mgyrx&#10;6y68ltMA91y8mLOxg06FdqfKsYO0DkxzAaPwQrBvNBOFTs7I8II0epamlEp0oCGBrIkObTRXDkdr&#10;x99DpHMCO9q0TsdlxwL00Ur1L8MLrpBVvZKPlq+mfNBKG7wM0bUcV0Ir9OfwMXP5mKWc0yr+ifTm&#10;KYiuWVR6PCKrFZHSpB3i+VhfUEbpfnORFM3YCfcr4elcni3gFtAYcymlh/sRcf10oHkaaYNT11Ku&#10;BUzdN0f6mwacAXfo//PgkBmAPQVQJwKU3CaVk3MpF9eD2A/S0QK6l9+lQAvcdq4HkAM1A2wAWlzd&#10;JALo5iTnqbOONUjTzrFG0TTK1su3jNd30EkEbh/itg8J1Y+kmopEmi+JCOMoJ8om1OQWlZkKW5Ma&#10;Cydrc/YjbTL6WOmnlARWlrXPE0BSfVKDYWBFXo1HngCu5qzDts7/CeiwO6EDvTldaWvhZnHqEnqn&#10;wF0KR7l+pCIr6LkruKbzc/HvtDJiN5b2MvTmVHzJAcSVclKqQ0g0zQasCVS0g4+tB/BaLEJNsutD&#10;a6F2OF7ZaLWCcSVWtlI9LKQh1PP7cPJbuN4CZwzQSCvo6ZvyCZufLMefxtUCoBncN41vmsU1zWhN&#10;o3EnAaY4emo+40bZ1Cy+MqUDzXtEvdzTDcmFai+KbAe5yMUS1wKzmVJAi3R++B4X6/w/keJ8lXUm&#10;8W8BWZ1sLt8ym2+bxu9BvrsPsDspe5FSch2nce8MGGca0mlqAoopl7Zm5aptHMf9GFyD1FkppxRj&#10;Jms8rMzUDFVWVja/FeinMW8tFFAMty+3KQE42qh9TCSui+Qbx1KWzaXnTUd8KqGZ0i0sFMh88CpI&#10;md5VruScRKhCb/fQAXbQMdbRE2cCzCD/VaK0NXSEbUiGtfTspRwrb9YE9JfyZnVQiWZ0slIZKu3h&#10;TIwYjXopQfkCRJ3eO8A9ipDQgEoDvrcSsC2jEXfU59xI0wzWVDUkjTYJECYD2BS4ShwciewkBlnK&#10;ZuTQ2/mUTanN2AD3dPMeUQ9gd0M+zMlzSzm5VFw3BcAhDaJ0eefgPvRzm4DW//mefgyp2XTs5YU0&#10;Ha7S5tRphqsStxJ7hW9XnbupWy+dfpD2G0BKamSrizZTWoxemKeVNmmlzkr1XBAXi/gtP1lSUEDn&#10;AdlTXkgvS2RzfjhQH9AP516dOwS0jiN9XaZUhD08sAtDaQjRoeQsSt2/lp6oLXfWAuh6xM9RnNcO&#10;LDup4FFyvajsas7Po3JLubaJe7U1zzrOr+ScBj6UUmk2YIynE/XyfPnMCrSfwflZPH8GDaFUTvIh&#10;WxBZ4nwNGWrKso3GmA23K8H5TDqOZq56aTANg2ox3Dg4bDwAjYNrBwBrCBE7E5E9q5CxyQAwwLdo&#10;NExDoRLVXXSEDmiYk4sAi4K4bgZoWdytApbrXXSIiDDYeJ/Gv/upn947HVW3tiGDRKGj1qImqEs3&#10;XKwJF63h0oifxuw9pQXn2lFJjZVwK+AqbkyiWV6KghAEpIcVAaTbM5CMWOlmDbRIL8uidi7mWgBX&#10;ull7hkY6OiL9HgtXjwVoWdsyzNyPVm9SjudWxEU3NB1OXM6HbQCo9QC2HrGpzbL20LuPxdDZDcg7&#10;sdI1gKLzGwBYu7JsRZxt4x7txaQE5ItkaQKKrPNJ1bgJiOtBRJMiPacC8kRA0zklEe+g4o10AgW0&#10;KUOA1kB1AvQU7pnK/drYtINv6uS3xre7MYw0MNKHvtSolwZHNBCihpWl7SNkfJfcJnGlSonfIKYP&#10;B7pJIBePWzjW9U46RQ+qpRugu6m3ZrAGOTcbu2Ee6mRtY84WoGcnYjGPp74axu1BpbRhyzTy/Upk&#10;0803i3u7kHiasHG7BfJhUerq883YNFrC41OaAhbQ3eji2IGHoiwIgDgMMOAB6CHOjcAt5WR1CN2v&#10;AMNq/l/WBBfJBWjGatZMxxDuwWIadB1Aa2Ms7YJ2DBU9jkrvwnKUVb6bRtyBgbQDK3g7x+LuTekK&#10;/lOBJJDIR99TLoRz5wP0eETWOAwsZeAZwEofoNKSJF3oI/X4dsSZRHsUV6UUiJUYZnGbwvt7ub8V&#10;cFtpwDbKRp6n6UhNG4o0U6XxbpHEcidgifs0UyWLuhWO9oB+zgdRHaiFDioXSiK7Ba4X0LpPU5ca&#10;VJGo70E69HIsq11u27z6lK1rTNmaQgzAY7YE0T2R5/fy/ka+NYQga8pVo15tEteqg3Qv4GnqUvpW&#10;4/1RqSHjKD67Rf+l46vD67w2Xle4r3bXL0eERwBHIEonB3Cdg0uOww7BEvNuBPP/sgZeoCw7neiG&#10;FnqbdOUC9PFKOHkV4mg9IB4PqLvgDHHzbnzsoxDf4uidGHLaTEtcLXGtnJaLAGEhPVmDKSpnwM0T&#10;sdSVW1qZa1sQYRJjArkTkpWpvNTKmNdFR+iHG6bQcJNpuG4Ab6kEWMSg5pzFKWrEJt4RBRtgBdOZ&#10;RO7/QkE0a5KjrQhu4FwH0n8XJyw4lrhuAezmTArdHUO8I+rFwagEiew+gO4D5D7ukW8+if/MrU9j&#10;HCL1mvI2J49K4NtaIa2/bkJNadq1oG+lPp3UXzNKGvLUbJXGEqIMCNGarZgAhcGkf0vTYVQLYDhT&#10;hlcwskopGF/lUAA6IkWiyA2LRiPDiGSZ4oBbMO3b6AEtnPAMdzS8jLL5sdG2Ho4+lp6rwZQ9AL0L&#10;YOVnH8VvgbyZ66vg5MV0igUYdjOgKViS8zmvEaBFOofumsgze9SpeN842QW8RxGLHXQwWZsihQqN&#10;p8EmAGAfjaYhwwb0dRM6T0ttPIYbkt+q3woEEMhhXFqzWMFCDqJaFMD3a/otTkckR/PP0XE0PZlE&#10;5CfcFeuTb44eno1EkGXdTgfop9TQ6zTaY1EtXkBt0ibDCN10PC2018L6Vo6b8EQUSKH11010akVo&#10;Zqi3A0wbCFRfgQkIpcttVToBlOvjogiupFP874D+Csg8V/cLWB+RREIGgqNH0aAjrRGxoABwidTJ&#10;fOj0KvxUzP5dVHAv3CyQj+ZY89Di5h3o5C3QmpREPR0Djl6ArtK+D3MQ0wvg7pXo4s00zlxAm6D0&#10;Ejy7DxLXCmQlE5fYlg4W0ANwqQDW0KjybynGu+CjTegvERxSVwRaAxUK1vPAfTUuIDvYRc4OAHdQ&#10;KphgmNvRs+1wpizvTuql0bJO1FIX9ZIL1sf1IX7PBsTlTSnb3tFos6h3H5zbx7Mmc99kOvog9e6n&#10;Mw8hfcTpsqIHIInwNjp2lC4SMQzYMqo05i/u1XppT0YDEFpmW8m5Kq6pLD32jdkpywFOpaiS/4gi&#10;sKN7BHA552SI6X+KB/BpUdpZY+xatK9JlTKJ7PaKkdaKad845kgbUINr1IveIYt7d67C9ghgnHxF&#10;kmhzak1sbOWajLWlcK0C1OYDsMBdhCTQ/ktTOTelchQdgOs0wCA9uw2/WgA308O1MYgs7TYaQtGd&#10;PXCostm28rtRAEPDiWJ0zD211VFkh8ooQBCw4X6NOWu+WJwdgA5gtyNyZXXLd+6QqyTid7cARyx3&#10;Y1yN43gCwE6BS2fW1tgSXKVVdWlbUZeyBXk4GFtkMr65j6EjxcajqgTu/4+xv46y7Di6fdH+pMbi&#10;qg3FzNXVVc1d1czMpGYQM1iSJVtkkmSQbJFFlkWWLUuyZQssZmZmsKAtyfZ37jn33HHHhffGG/F+&#10;M3Jn1epy+5zzxxy5eK+9ImdGRGZkZDtlF5V+Ii5dL7bDZH5/CteMQyfLGFN6CsWCKwBD4+/KdOC5&#10;TQSE4+wdImSHBAeLxdA8niFEtkbEeyRoVQJ1oKjF0Kig7IAs305M1oR9RaYOU4Lvbsz+yei+iTxw&#10;AWyZi6AVWKB0w9vL800LT8so20gzpRXGN/NnN7G/uiyPJltrPqgLMyyPNxdWKtH4JJ45gQo0j4+h&#10;rPFdVKR2BCydrIzxErQHuFPz4uptMl5kfSsbn4TrAuaFFfetgQINGvjcqBw0m0IDDeqeTAram2yM&#10;seAzY4FTMWU9S9/2wNYeynHo5LE0wROxOeZWlts8BL2mtsx2Npfblsasra7N2lJctbkwuR9BjudZ&#10;6iBp4//3SODqLYO9al3q5Tvz39VB0sOxbuwTuVlqumVha2qthKugSA3bRkGL0RJqUU64Cr/SYis6&#10;V8CxfAkX4UVBR0YPMluMh9kIWYaX9LuE6oln+XZKl+WQoBu4QJ3nCrGdBUNW8bG28ZGOr61wS3sz&#10;L62FL6WHxWAJfBNG2EagZnsJunkOzW8QcJ5N4U/NRPD9VAB1mEzBkNK6ERMRvuYLK++l9HIrgmtg&#10;W0HuEray7ygWupYXVJiswmXFZgnZR4IQso8OSeC8q6BoTB8ulEsTBU3zLTbL6laz3QHjutG1spin&#10;UXFnILg+3MOplWlcpRJbUStkbVl91na31tvW5goYXWILqtM2F4t6TlUa9ubivkEbz5aF38B3qeA/&#10;evABqiPLd8iisrJU8HIsbaXLKOfdSxGep75AuKUI3Y0xBBd1tAZ8dCzkI5PBhhHFdmS8WJuP8AXp&#10;6ojC3H4hz9GznM3c42PfEjbP1VwvZRZu4fsN85Gk0cOtA8Z1w8DZvPxmarzmKa+nyVqIgOajg9UF&#10;qlEsrVW8BSFrlfFVZaM9cFzJUWdjbGmZPA1QaLXyvqJR3lLIpZrIuYl8kDYqVB32gGyBel5K01U8&#10;EI5SA/Ka0aAhTgm8imsV7x0D6yIk6CDsEEyvIUKxOilosVnGlQcfIKSJCHcGAluI8BZXp3CJUjaf&#10;/7e7qcKO66yyVQh7ntylugyGFhWC/z+TpnuqKkQVupvWqoNnKlhQxls9zK3mm5TD5LSEXFBs5byP&#10;x4qJxbyfBKc8Y4q6KcICLuK/aQRPTXgUtCxvTenR0KYnwAE1SpLDN5CeLXGBit153pRH4UZBFwGl&#10;svLxfq5TU13Bb6glqeH+FlpIxY71847DNIlaAfWKOmym1nVxQT8sXE2Tp+5JrbE0vXCELcUCXwuj&#10;N+B6ydJeQYVYh5DVLz6bB86mCfO1H2j2xyNo+cft/CElN5Ul38YfreOFQkb6MPNPUSkNXBdnM6iX&#10;SDXRp69wTILVAH6MxYrhOorT0kxL6WoJWqzWyFIDlUzRoOrZkqElt0iDDbMQnvzdLY2Vtr2+3I6h&#10;aT53fJVdPLHKjmgttaVUglk03ZPKsx6JooGQcQh5PM19rww1GXG4a6GlUMRpEWoD4fABK/htZTDS&#10;xEDN2tAcaqGE7eLctqJuNIGhkP9QTOns4z+Va84ZlUCdQb3YEl0ltBYlpQhc4wKB6aocSpuR54LN&#10;d8EX8008kme0omjxVmgptUJOndxRCNLON1Ws3hzIuQ5y7qWCD8vA5vJRwxF2YFoDir4FC7yPZrhX&#10;ehXhK3R0Ls2Sptds5IOuozav5M+uolmcj2Bnwtipzlwt2BUMO00VUQeMAtu0AJdCVhUQVwtk6Wv1&#10;tpBVXtETCi3SsBzGCy8cOvRDrJXHS/NR9GGEKGwxWk33oKA1iQ5h8H7tqJqx6OWJFVln5hb83lNa&#10;y+2stqz9qLvObpvbYU8t7rBfT6639Q1lthY1tRijaxJN/FjpcQTdi3s1HnTiTrUgXLUWPi1XgqbV&#10;qOIjZhBQOb+fwUMpo/KVIshS3q0MaFaK7wv8F58/zX9RJa5FSN68UglqNTMUKMZOc8KbeU4Y4oWl&#10;VBYlr4vRpBKuZpnWFGAEUrGm85+VOH4lFVoxAh5YyfutVAcW9sdubA4lnz+/M2PDlPgki2AVPK7A&#10;8fKRB1uWY8q10UglqGG7QR0psHQilUGT4xZSCWRwTUcXaeFLjStrbpXCiaqxrBV8rvUWlRBNWXhk&#10;fGn5gCrgM/VhsmLIvE9XyH2EqKfc0dd27gOpZkvYkdXOaPRyUtCaT6WwHw08KEBwGkJbXlNqZ3ak&#10;7I+L6uyDXWPt3UPG2RNLuuzp+W32xJw6+8HYClsLw/fQhG+oL0N3o8+pvBrDnqQ+dMoOmKbeNQUg&#10;1KjVkBuHwPXbEnSa/57iA/u8aVDKf/WS/6jtKGz9B1nDjVRQZUvyfGacr+D7KL5dmRY6aEG7+bZy&#10;zXR9IdcXj8JAo/lV2FWb2Mu9s7LlnqxnKy3RHrAd1bSe99bq8EdWldnxeAtaTvEnXcV27bSM/WlZ&#10;E4JGyBVYbT5rgI+uZGUSQBUsr0LQynPls+ZpDrTIpeKKZ+I+aVvRib4OooQ4IlzrnfUCAlOXnzo9&#10;tCyfJtNpLDqGGYmdLlQJk1LZ90IZhR4EHBFjpSXsmF8k6ugQ1qOZGwXexE7DSj66LWN/XN1tnx8z&#10;wf5/5023/88Z4+y/HzfZPl3Taw/ObrJ7Z9TaOW0ldmJLjW1rKkJ3l1I5whi2Mg2OQ8DqT1c0qRhd&#10;R0WqQch1QKFFymyUlqBzQk7RmkVhC7K0FQXqTTmVU6zUajkStJis/6OKUMm1jUX8TmGxbWputA2N&#10;tb4yjvq7NRmibEyBl3MQrmLpNiLUvXVZO5T/eARCPq6y1JdtOKamzE6oz9i3mqo8Ae6VU6rsLytr&#10;7JmjxttvD+mxYWpOXdAIR+OdylulUBWlNvJUCSPFatgJQxXHpC5NRWRqBdNqXQ80DSc1Ityv7Dmq&#10;LIL0v4ey0iKoD1dCrsGQ0G8qkFCCDpPI+CA5y1EMdguVUpXAhR4FDZQNQQHzajLlYvmMShim5lTZ&#10;Dfpwl3bTRF/VV2mvb2q1/zxyrP2fp4yz/3b8WPvkkHZ7eHqlPTSzyR6ZW29XTUnb9zsrMcqyNt3Z&#10;LIMrGHFt6Ge1DIoV1xi2jD1lM4qpMCr4fRliEnQUssoYyC+o2c2ghzXrUv0CWsaoB1ewGgYrR5ma&#10;YjFbFnoHjJ7Jf5iggHzIpMGPUv5vyWjup4IfUl9veyXY2pSdVF1sJ2JQHoF6Oh4Bn1pbbt9tzPBf&#10;Su1H44rt1wtr7MHd3fbgcfPs0u0L7Y4fny5jLIyYiMUhwlCMht0SFMdc0JxX5MhEfnieRp74U1XD&#10;D3bheopD2Kz7VEFUqtL4dBOEKcQ0DtqWsKWnFP/kQqYiuIARtAQe3Q63SPkQYnEUtD6eJqLH5luC&#10;Vq+YukLVF95DE7upvdJO6q6yn0yssN/Nq7IXltfZS+D+eRV205SM3Tix3u6f3WwPI+gbplbY6a0p&#10;21Eni1zhwFjsMryAd7bAZEF6X4KuRkiVuWY7C9RkS7h6p5D6IoT5BhtCfrT6vFEvnJMFrJV1FOtW&#10;yzVas1LJ6MJ/gtW8f6v+D9tZBF/GPVqttjif3xt1sO3Apz8avXsc3sGJCPpk1NIpCPk7jQi3PQ2D&#10;y+0G/uOdmzrt9j2T7edbZ9mtPz7bnv3z7fbx889gjCGclARF6XNxEZyiDLW0jrLJyv1Sltn6kQfh&#10;gh3sAxSduE3S43GxDgWq+fRPthVm6oFsQE20KlG51AP7MTutLwLiAo7dgdyLYCXkYloEz8DHvuKX&#10;lbRtP0brw6j5RtCaJ13Dh/HkNFTA+ViX88rH2MqaYtvdnLVj22DsuJSd1ZmyMzrTdl5n1n7RW203&#10;T66068an7aLuCjumJW07m9Lo6KxNQtCdGJzq824vS7mANfKl2Zdy4TwRHcjmmCx4IjqB91GCOrmE&#10;SvmsHjvXx5pbht6diFpZW1PhIVOKDC2AtcW8e6kMLwwsuVcZyhSGlizzNNuy1JVVeAq/p+S2EvRR&#10;uHuavfqdpox9ryVll07M2u3Lauzxw3vt4dOW2eU759vdV15ur913j33wzJP2+asv2N/fedWGFSNQ&#10;CVVs9uV1xFAEI2Er16Sy3jRwvB72aVk8BfVp1TQxPsYOF8Fu3ePsVimmUgZjC1ci9+zA+lxTTdPs&#10;nfv7ITBZDHfh8nsyyGLz7bHS/L56fZTmsQY/VoP8E9JFNrsOtqCvxqcLbBau1Gya4rmaQtSYsj2N&#10;JbazEcOF7dPas/azcRV2cVeWpo7KgKB34D+voknso7lWcH9vZdZ60NWtCEcqQdGfaq5d0DSx0s2K&#10;4RaLZS/oXZqLaeZp2jWo0QI0dt5NBRyHwNV1Oh+1sLuhGs8FnZ8z0spGh5RWGeDprRw5gy5P1nWe&#10;D6ocXl/pRtdx2BHfplJ+v6PMLp2Usd8vaTBlmfjtVvTw8Wvtxu+eZC/84TZ796nH7K8vP2v7lJnC&#10;E/u9ZMNcMAlI8CFxWRB0JcKpRbB1vJhWUqtFUNLpEqoLWSymJRicmR8E7YPqwJtyoOepMnklEHMR&#10;vA/RUWraSEyk5pVAwqYiSODqKw7TWkbxQWhh2K/ETpDxVYPlr2k6czBMJuBSdeAz+jAj7kUHPn5P&#10;eZHNxQpdgZuxHLavpYk+EqafhYB/MK7aTuuosF0IfzVNoOK+ptC0Ti5Xp4lyeYehySYZXrIHEJh8&#10;ZvWCZWByOaxNYURV0aR3cGwiTfLUMq2/ESJA1TpMTBX6DJJp2ZQv5XBYXZXtqcn6OpMK8pdg3RWT&#10;4H0f3U0FUgsxjgq1meb6OHz/k1ErpyHgc3GTLpmIFb26we7Z2W2/2dFnl+5aZHf+9Af24h032+v3&#10;/t7++tJzvsDqV1ok7q0X7W/KAffuizZMzBUjJSjPleHNr+b1SGgS4MEuLDW50tk+cUtCRj9HQQtR&#10;yM7YxLYYLX2txGZ+XMxlX0sJSJDKay2EChAE7RVFgpZB5kIOyKLnpO80wNHMB9H86VW4R2PT+O+w&#10;p4XmW36uoBAioSebwdCiSYcRq7QMUmO5Hd+csRNbs3Z4A8KnEsytUFYDBRmmrR+hqGt0DlCcuMa+&#10;ZXhJ0DIAxeYsgs5iJafR2T3plC1AiAsrMqaFz2aj3+dgvc/KFlofrctEKsICLOattdW2G+t4AxVo&#10;Ms+oKZL6kcEmFhehk1FFqCmN7C1BfXyrudLOohKejoDP6aywn4yvsKtnpu2+HZ12w+bJ9qPNi+2p&#10;W66ytx952D54+inb99yT9sXzD9nnbz/tLP6bslZ45oqAYd6cqsmFyZGZg0IOTbo+vOfO0LUSCMwr&#10;GjHKlCI45N0I10YBRyHrelnx8tNloPm9CNrPqXkG7l7Fc7n7opBl2GiKj67xlE6y3GGB9Jn6b4/t&#10;6bLpCLm5RFEo8k+VCSEMWXpiOdjUgb6dlOFj45ZsplIcirCPwA05ojFrO9Vkw/SZ+vg0qYoknQ5m&#10;Iag+/NJOGFyrHjAMsAqa5nJ8WBlgaX5Dgpb/vp7meKPWr6zSkg5lDq3PsTSTtTlgFsJfQUXbjm+7&#10;kd/QupZKjDebe6bwngquHM8z59CabKQynohPr8VffoR98dP2jF00MWVXzy63365tsRu2T7NfHbfF&#10;/nLVJfb2ww/Yx888bZ+/LsY+Z1+9B959GSYrF5zShyltWBT0yzTdOWFKKPrQEpjcJS1oGeGrpKlZ&#10;9fOBzZ78G0FHRicFre0gZLlYGHPSr1QIhcdIkDLUfNbBEPjMDm3nKkAUtIbctIKrdKBGt6oQdh0G&#10;YT86WSNeDRyvLsGi54PJCvfOk5zLpZmVU2DmypoMOpKmEKPrmIbyIOjarAtaocMTEYKiSSeB8VQM&#10;zd1SFIuE6d2cNKdufCHsNM1qOVBEyfbGGgy6JltbmbElGExLafZXIfSVFeWeWnolLcPaStQHFW4e&#10;FU8Rr+uyWdteUYltUGHba9N2KO90Ii3NWc0V9qPWjP0EHfyL8eV204JW+/O2LnvwxPl2+oIuu/eK&#10;i+31v9xtn77wtO177QX75zuveDrsr99WYr8X7AuELcF+oQXQc2UAOlpJu11gCEdNeIQE5UYUkKCd&#10;uWquJeBcEvCQ+0rspszBGYmw1dSrh8xzYaFbxeq4BJAErak5Xqp5pvRJ4WzrPvVxe34Prpew1ffb&#10;xYdWaK9WdFWzV6lRIpisZlxulkaOVGqMWtNmamjG1YOlvCRTaZbX8EEPR8An8UH1UY9syNguWLYG&#10;FonR3kECNEGvHchqrkIo6s9Wkx2abelnBI3ANUTayv4yBLwHY2lrbYWtofleS7O7BmGvofKsR8Ca&#10;JKipS+qe1Cp5m2srbTtN/VE15XY0LcppVLYzm8rtzOYy+35Xyi6bnMXIarPHDu23Ow+dZlcdscoe&#10;uOpye/auP9inLz9vX731iv39/VcR8Cv2NU303xHo1wj8b28rNQmsxsKOQvYcrc5sBO2z7RB03oiD&#10;rIAyn1KrqyiZmYSvyVrSp/ns67xndueYh5ECzRbwtIYgJFOREINvrsGLhjwF8ofOFwWiV+A7yu3S&#10;2k8VnNdENN/H2FJYUwOMbUBvSV9pLFpzmqSPlapZA/sa4Fe8tIYydV49Sxr9qUbPVXNNHRawR5xw&#10;rec2QWgKElgBcw9D0Cc3VSLoDKzWajoSCtY6+rQ9pbAiWMx96gWTlV3OdhbIspag1WxnKDUJvqM0&#10;5VGomiS4EPZrBG9dVQUot+VqwnHJ5svl41mbMKr2oC4Oo2Lt5jePcAanMbDK7Rxalh90pO3SCRm7&#10;bWmj/WnnRPv9EXPt2iNX2l8uu8Bevecu++z5Z71J1sJusqCVLuxTLX8BU/ch3M/ekIWNkN98xtN2&#10;xsyOysP+t/eU9REd7dH+6OcI7Uf8u2PJfUGCjs22BC3mapK3AvLVT64pJgpQVwJULZVbxzXqNlWm&#10;O7lvCkJQdIkiXXr4MK15CBJhq8tQgldwXRfC1loZk/h4mhTfiuVdji8qIagpd58ahECAEGYkYSsr&#10;oKznJbBsN1b3sWq6weFsb6/SynWaziO9XoqA0bsYT2qqKzG0JGQfhhSjEW5GHSYwuZNr+9CxM2Fv&#10;H03yxFIMOa7VYqKaMDgfoa+l+d6C37wXph+pFXwwxI6rzWBkVdkpGFpn00T/eGzGLp1SYTcvqbc/&#10;75xgtx45x647YYs9cMXP7a2H/2KfYGD97Q3cI4T2tSfBR9CUErRShrnB9SYCfw1D7NUnbd/rz4Rj&#10;VAilE9NK/58ru5R0dBRWFOr/KoYK2g03Nds5QasXTJPpfNK33DKY3Vo00jqLNDN/pA+aKKpkcrF6&#10;28Z47PdkmmVFhGousboMNaaqKBR1CWrmgyABawK84rsVQ1aFtaqymuZR6SPFaM1qVFmPUGoR0FiY&#10;OpsmdBNu1C6ay0Nh1Ta219C0zsTo0nizz3sG8pVd0GyL0Ro8yYByXKmKEnxlBN+Pnz0LNbKAZnsu&#10;wl4AkxdTkbQ63koEvIameT0tyGb085EI+6i6StykCjsNAZ/bXmUXdlfbZdNq7DdL6uyF0+fZzUfM&#10;sYv3brRX77zF3n7gj7hIT9vXCOhrXCThKwQlAaoZjha1SglbQv785cfsy1cfty9ff9rPxRUSJGDP&#10;OMWzhiWFpu0xBx/sGLqdvCa5r2jFJKOlg2Vph+5OzSNSsEGIDesuGEkTPNK6i0Z5Lo5F+Lp7KvNt&#10;V3mBrUlhicI+TSRQji7lt9YgiGY2qCdJBl1o6tmG4Qr9VcCgwo4GAgfZ9mE/BKM+cLliyiCkDox+&#10;BLq8stg24FdvrCj1BcA1J6pbzTsCdSFTlmPAiclZ2Jvi3gzCLS8qgdUK+ivyaT9ypbQKrabjLEfH&#10;L8aPX4vhdQhC3VyJK1UNk9HBR9XhyuEHn9KC744FfUFPuf10cqXdsLTJHjlmGk30TLv55B32yLWX&#10;ecKgv77wBAJDWPJ/c8JUknsX8Pvo4Ryj47l9b2FoIeAvEPTnryDsN57y87pe1yYxTIJMCtCFCzuF&#10;UQcf5KXPDkgIOClowTs8uEZsdiMOIUtHa6hSY9yK9uxA52pCnsKK5pbm20b04jkNZXZ+c6mdXVti&#10;h1fT/NH0KiJVuTTVCvgaj0BBCIqecFeM52pkS71kijRxY4ztGrHa2Q0Qsgwz9TdXUCmUWXBSuhB/&#10;tsiWZEtcf06lUinxjdwx9WHL6HIBAxlcAaWWLi3D6EMn04Isq6lCBWSctasR5ir0sXTyBrAJNm/D&#10;ilY2iMNrtTZmOU10uX2HJvqCzrRd1Vdjv1vVYXcd1me/O2qOXXnsOnvyhsvts6cftn0vP2f/wMj6&#10;Won8nMW5ZPcJgUnQggQZha0m/DME7EJ+nWb+refCucQ9cXuYBDkaK1uIAj7QsQMJOCIy2ptutjUH&#10;Wot6KI+0GNoKkxUUqBn/C0rGeFfexS1p+013hf2yqcQu66riA4V0zmrq1RL4Yp8I2S1xdbkCjfaU&#10;jgYIXeO9Ia93LoZM1jmlCxjhe+YBkBXTqUAK3JtMEz2FUnZAiww66XU11WqeEbRDLM65UBVFpQhe&#10;/niBrULIWn54NS7UuupKdHCFbaiptC0weQtNudaj1rrUx+MHn9KSsdNbSuz7vZX245603bSoyR49&#10;YY7dsKvXHr7oFPvgoXvt/ccesa9ff8X+87238YFf8yUa/46h9Y1YjE6W5RyZHCGBJQUdmu6n7HNY&#10;ve9NdZQ87+c8f2suC7Og/WFRoEMFHRGPR6EeSNhJQYvREo7HLCE0JXrtxfWZhS7eVlloZ7WU2XWd&#10;GXtgQrXd2Zu1P0+qsXOaMzYV3V2PcD3lMcIrp2J4oBu6Wp0lGqrz/m/KOC4thodxX47B9JAsJj83&#10;lBm2swhbgw316H+lnGxyY02hQLAeyIKWQRcHKdQZ4mzmuMa626kUq+prfJrvGprmDQh6A+V6GL0F&#10;V0kr2R7dVGPHN1TY6Rha32mrsB+Oy9rlffX2W9yku3dNtKs299ht5xxlf7nyInv34ftpbtVFiVDf&#10;fdX++d4bnkX5awQpt8m7LN9HkBLoB1rKQoITKyW4wOiop9V0/1WCfoPmPidkrUIk4Uo/C7rPjbFR&#10;EiTN9aCgR9go3Kgo5IjgTo3crwmXa1bgbpiabnWGhA4PzYqU8aVpN5MRspZROBo35tLOCrtjQqU9&#10;NbXWXumrs4em1NnPcC0WFg33+DENXyqhuefRLKSyICitEalm28OKqEA+isU16kSRQItVARBqiu0y&#10;DQbk4OmfKJU1XzFdPmwIgyU8jS55MjgEq6A+TwQvq9qZrWsVzFBivdgQy2mWtb7WOgS7Af27RWtQ&#10;Y9BtRkfvqa+wE3DZ1ER/u73CvtddaRdNrsXIarc7d061X23vszvOO8pevO1G+/SpJ+2r116x//rR&#10;Owj0NfeDPU22OjQQmHq1/i4huUAlcAT/EZUAQcs90nmvEC5MGWhB2F9gXYvZYV9sV+UIiMzeT9CR&#10;wRJoKAUdl1+NoGFsZHAUdPGIPIQ8HJcKRiNsda7I4pbxpWBAhRgtw+A5EoPr6s5qu39ijT03rcpe&#10;nVFjf5lYZWc3FduE0cOslvs0Tu0xyBqMR5hVBTTfCFCxUmKuIEYr7lkhsmJyHLYUdM5DdxLwaA8E&#10;nUKwYaQpsFh9194JwvtldY7jKbEao0t6Wb1qczGwNtAUr6e53liJ7qXp3o71vKs+bUfD8OObquyE&#10;pqyd0VZt57VW2cVU2psWN9sfNk20M2bgMp22w97+8y0YWE/Z39582f7x/uv2D19k9TUXVmTkPgnL&#10;e7ZCU6syLggXVuYdZLCQFLSw760gYBltYrPnVM8JWGXEvzBaQvSeL9gaOlMOsvzhgGZZFrbPCULI&#10;bm0Pzw/Ntbo3QRVslo7tRgiaA700XeAD5FfB5D+Mr7PHpyLovkq7ZWzWDq3GXx45zFlZPhpXZhRN&#10;Nfeph0w9Zb7QNpVGXaASoqDJaB70jtA9GpJtDfMpiM5ZiVA9dCcJBK4RIY/+gME+dkxLETtA0rBY&#10;+ljnpN87aLZX1VTbhmrcpNqsbcay3o0vrA6PQxvxhRuz7gd/py1l3x9baZdPq7c717TaPdsn2h1H&#10;L7Wvn73T/gssfev+e2miX3BhBWby4WGWhBsFp+0vQRR0FHa4R8s5wvDctclSTXxswiVYwZvsnLAl&#10;2FhposD3ZzRCVs+XmmIJ09ksgYvJlIP92rK0R1nhqINMy+8ooEAxya0wY5LmYWWLbR3G1Ql1xXZ5&#10;e9pu7s7Yn3vL7d7ejF3SwYfMoIvHDEf3qk9bTT33o5O1qEg5xpsGO9T96cOYlBrgGJjGkhNyPoJX&#10;rLQG5xWpkcrXkN8gJGSVPgQoZvNuDhic1siTGJwTfDlGlwwy5SHdXl9F85yxQ2DxDhi8F5/7KOUh&#10;16IvjdV2Zmu1XUBFvYwKexsC/sPmLvvdsYvsmpPW2sNXXmgv/e4W+xIrWp0cf//gJfvnh/r4wU1S&#10;V6SWshjsgw4QayNcD2v1XVqAILzgRknIYYDiRSoB52gddH20zoda6HFbx3WPC1osdjbTPBciaBci&#10;AvRFq9VkI0gFGXiqf5ir6BL5yXV5B5nmV9fDqE7cGhlcm2Gx5k2fUl1il7RhWXeW2W3jUgi7zM6u&#10;z7NZhcPQw0rjQFON4DwvJvpY84c1abxytFQBDB6t2Q1jrEBMpkL4tBUg4RZwXIJWLvBiWoSQ9B3A&#10;VKGUd0kiCnlwW805Bhdwg6xktM2jiT6kCusfY2trTdoOw8g6iqb7BIwsBd19u63Szuuosl/OrLbf&#10;rW61e3f12RXrxtvNZ+61F3//G/vbs0/bvlcwiNR8foSwPpTOpZmlWf3mXenY52C0VgnEUk4Ieah1&#10;LSFLiM5Mrf77+rMubAlagvvmw1ft9Sfvs2fuu2NAmEORFPqAoEfD5sDe0ExrNEsMVWiuQn/FWA0t&#10;KlF4WNNYU2hGWSP7mqDXwwfXvK0VmSI7tS5tP+VjXNichskZu7at2K5sL7LzasbY2vRB1iF9jHtU&#10;PRoXCKHJ8GqAeXKrlMaqvyyPZ4u5VKpRYQVXzUGKLNb0lCIqlQvaK4GEW+CB8iUwWkIXDiRkZ7Ka&#10;aG3T6qQxumqLin2IcD369jBcpG3qi8bQOkbCRcjfQgef015t54+rtF9Mq7Rb1yLgI6bZz9f02n2X&#10;nGHvPvhn++ipJ2zfS8+ih+UW5ZpRt3ZhFqzWcslf4h9/8TZGE36uCwy4fs4xNTa1EVqkVaWWkPwc&#10;Xznq5Nhcf/zSE/bRi4/7cf2erxyYM8SEZJOt53jTPSho9LAzNvQ9t8LUrkKEii+sRbOUEVC5KJvY&#10;lzWtTLOT+EiLsajVTG+vgMWVxfa9+gL7YS1lXZGdWD0Kho+wGfkHI1CtpSjGKiEL/jFC82m6uFVT&#10;xahUvi1I487gcxdxXAnctYJrcpahJpZFQRdigAkKoCuiohQj1BL0dCkWdhkCHAoZZFnKcproGgwu&#10;ZedbWZW2vQ0IGV/40PpyO5YmW8smfrs5a2e3ltsPxmbsCozH29d02ZVax3pLv/35R6fY87//lX3y&#10;zGP2t9dxkfjYYq2WhvoKQ0tW8z6E8eV7EqAEKQZLyM/j6wbrOClk6ejoBgnJlXmDoIB+IwcJW5Ce&#10;DsIPglapFiDq6Ag9U88aNgJDS6NSygSrESqFCfVgFHXxwceWKH+l4r4PDn3WCKkZVkvQyj3SQ0Xo&#10;R1DzC4bbipJRtimdZ9vTo21PJt+2ILi5HFM+S4/7Rriek1oGF5VIQteAhxKazi5THsw8W5Qp5neD&#10;TtbswnyEm8d9+TTjPu9IoBUo5P5CLO5C2FyIcEvUFEvnImwxNs2xDNuCWCxDrQ4ha0quRr/W1tbY&#10;XnzfQxVaBIOPxtg6pQkXqaXcBXwBfvC1NNF/XNdpv90y2U6YVmEPXnaevXjr9fY3mmexN2kQuU4E&#10;8nfVVO5DJ/vib9K/aqLfeAYhcN9bCF8GGXADTMLQPqX6pD94CRcMoSSt7oBQgaT3Xagc++ZDWeTa&#10;D4Mectlef+xerzyRzVHIKoflDeejuYE13ErRj82wpQvh1OcPtwYE3MYHb4JhjXx8MboWhmnSfAsf&#10;u4cPpwyCffjKfYUjwHCbgU88s3iETSscae2wuIJn+jIB0uvco9kKMsBkXWv4srtwtPWnlBVhjK+g&#10;o7lDZRIkQpYezue3CxCqmmnNP/LZC+zLmlY4bRNM7caIGk9TPKFEy/Yqa1HKutnuQKUoFfL0dMrm&#10;l6dta0ON7amrsMNrKmw37D2mvhIXqdy+1ZK177aU2QW9NXZ5X7X9fl2H3bGt1y5Y32NPX3+hvfPw&#10;PfZ/fPiOPXfrte4mBXcGQb2D8NREu5CDXnShSz8OaaIduucAQhDEao04xWNRyMnzErJYG+/366hc&#10;ken6Pb2XD19yTbxO5TDlkNQ4smZZVIw+2JQpv4WmtpsP2sNH7OCjj4XdjdLbuFIelM8xpWvoUNOL&#10;v9sFWvOGWxPMbqSCNHG9KoriuRUXVsI9HvNN868sPErCIlepkmZXrNa0XU0eb0Po1fy++rKLBlgs&#10;vcw2kL6WD62ZDp0akSovt5UVFbYOC3llRdoWZ8to/lM2L5OyOdrmmI5vrKq0jd5VmbLD1ETXw+Dm&#10;Cju1udzOaa2wC3uy9svpdXb31h774/Zuu2TjJLv/8u/be4/cY1+89gLsedf+22fv24t33WLfIAjp&#10;YmcyTbM+sLM4J+iI2DRHYet6CTp+/ChICTYKNyl4P04zHN0mLSj3+evPO1zouWv1+1HIKtV58nlu&#10;aDJZIYbljzzIm+sWBNKCwJSyfzyCmk2zqG5JLU80p4gmHCFrnWIJTOmDJfQahKtc0dWwdmChD4Qh&#10;d6nMrw0RKIWULmzO+8psbEv3+lrLsFZBCd79iSrIIHgF8wdXKjcvGL1cjOA1X0vZECZlym1GecZX&#10;zlmJ8Jbizi3OltgSxWtlS20JQtYSxOsQ7uaqrO2qqbSjG2vtuNpKOxVWa+LZuR019tPeSvv1gia7&#10;a8MEu3HzWDt1VrndffEZ9tlTj+ALv2H//cP37b9+8pZ98xE68aPXTIuf//1D/Fuxlg/75VsKCAh6&#10;13VpZLPAsSgEMU7XqFsz+fEjY+O9sctT0LaOSUWoonz+2jP26StP2WeUXom4Jv5etNyFpDWfPD4s&#10;jWBrYYnmMXejjxtHHewT59bhIm2rLLGtlWWevEYzNmL2OpXlagW4XjMw1DTHmR4lw9VLhiqQQBFy&#10;QU7QYrHuVZdpPvt53KPZ/JppqHlJCuP11WRgblqCpalWk11EqcEMTQntLiv24L35mbQtLc/aEoSp&#10;PuilMHg5+x7KU1FuGyqyth5hb1dfdH3WjsWKVifHt2Hv2a1Z++nEWrtmVrP9ZetEu3pFi31n+QR7&#10;7Nc/s9fvvsM+f+EZmmeE8DFC+ICPro8vQVB+/ZEEEYQi5vz1Vazi1552gyoprCAA7Qe2DmWuIIGH&#10;Y/H6KLjBZ3h3KMz8/PXn7GOs7I/R4Z9gieu3vfIAVR4hRny6IZhDbGVc0Ir+aMAl6UG4WjJhIk1n&#10;P82uckmvx6hajl/czb67Wmpy5U8DxZFpfpa6PdX0S6ASYL73qsFYBD3GBco5mn354xK4ZvEruYon&#10;X0HIMro04VtdnBq4CP3auE0IWZPLsgi9raTUpiLcOVma5/IyW6E4aYS6nP2l6TJbk8kg3ArbiIA1&#10;Hryzrsp21SrSsxwdXGWnt1TZuWNxkyZU29Vz2+3e7VPs6rVd9uAPjrJXbr3aXr3vD/bX5x91gf39&#10;43ft6/ffAjDx/Td8Jd2v48dH8BKAhPQlxtNfX33ahwrlG+uDRgSBBYH+zwQdzw29PrJdrchn6O43&#10;nnzA3nziAVgtRgfrOrhTodXwFiM236ocMvz4jYhhdXzwRj60rOe1ZVjKRaOwlpWqYow32zP44C0Y&#10;VZpZqVSGMtrUkaLmV33cCiSMXaPqH3fhAt8X2NaxMb4fmuwx/J7K6DppWooErSUZfBkh+cIYW0oN&#10;odXep6B3FyLUZRhUWlRlFXp3dUXKVnNMAw0bKqWH097ZsR0c21hl32qssO+0Vtp5nVX2swk1dt2C&#10;Nrt39zS777A+e+Tcnfb2XTfbZy8/7RGU/+VDrXuNcD5AoB9GlulDSwB8RCBBS+DfcC52ZmiZR33c&#10;KGhn4QD2F1pEFKpKCSDZ/SlEH1rbOi+hab3Qj1552j584YkBQUef+UCC1r1RRwvaH1YPgzWXSrMk&#10;F5Xkw+YRbk3LwFJahLEYXNLF6sXSXGaxOfZ3S3D/mkZYPWmcjwKG0WNG5YHRNprtPFoQJWFRqgal&#10;ZtCsDEV6emABgi6DwXKHNPWlrbjE+lJpW0SzvBRGrwLraZpXq5nWgD8s3qyOjqqU7URXH4EVreC/&#10;77SV2/fbK+2i3mr75cx6u2vLBPvt1mn288399tRVp9nTt11nn6HvvoSN+jh/kzWb+yhyZdTF6B/r&#10;XbkqQYBR18UPF1kjt0jHolB1LkL7EtxQ6NooaD0nVgCV8ZjeSwKVha/WQz1kn7323ICQZaAJcUAj&#10;ws/lKkryd4ZpbYfJCLgPRk+QJY2glbFAHReaJiuru3LMQbnZGbku0ZyQJVgJOkL7Sk/4L1DFoMn2&#10;NEkw1/N58Gyt1qox4zgbUYMNmkZaX1hk7cVFro8Xl2NwVZSgf0tBytbC3g0Ie4vcpZqU7a3N2lG4&#10;TMc2ZGmiK+3czgq7eEKVXTO3zv6wbZJdtrTFbjppoz1y/S/s42cetPce/5MLWIjWsD5sdEn0gSQM&#10;leqXHhRw0HdJprhAcgJVGc8lP7KepQEKISno5DVCFPbA83k3CVXCk6ClIuJ+FHQso7Bj75ieo2eo&#10;jO81rA8/WDMkezGslLJR48hauqi9cBTMHoUfrWZbeljGVW74km2lBv5fEbQYLRZLT2sFl5LRobtS&#10;MV/txYXWggtXD3u12Hej3DnKiTB5Bu6Twn5WoZPX0FSvQ7DrsLTXgnUYWjuxpA+rKbdjakppphWT&#10;VWs/6MratXNr7ZEj++3mnb32y50L7IlbrrQvX+Xjvfai/QML+Ws+loSsD+esSbA0+fGD8EKTHZtj&#10;XasKEQUsRAFpe+hz4vmkkIVYMeLvJH9zoLKopUFwARLw/kyOiELWuaSg4/O90oBh4xDmOJrmToTR&#10;glC0kFYjLO6gSe/RYAMsV/5oDXJoBCswdISNgqWjEfoANArmx0c5BtIWgnzucX2sZhnUoIOVznku&#10;OravpNg7O3pLSmxCqdbLKMNtkk8sXQwyMDmNsYXPrBElpXMIlnS5nYI1/R1YfEFPhV0zu87u2dpr&#10;v9k2zq4/fq09/7tr7I2/3Gn7XkVv4Sr9Hf37zccYNnyUwJZgpXrTTHMdP7LKyDoJWVawrtHgf5LR&#10;yY8ZK0F0Z1Qmz8dnSi0kK44QK1McjYrvFMpYcQafH38r7suV0vVSNzoWz+tYshzWjmWrhbMUfluP&#10;waVcI40IxZO/wfBqDC/p5cjkUSCZLngUzbgQkoCzz3nXzUCGmBKeybKWu1SGgJWFSEsTekb9dFhC&#10;QZn0Z+ITa4X4BRxzdwmszJThLpXapuoynwh+WA0CrkXACPoszU8al7Ib5ml2/0S7bm2zXXf0Cnvl&#10;99fZh48/aH97TZYpQv4ANokVMOJzPsKXGjLk40lYEpoEoY8sYYh5KoPwwrG4HT54aAbjdrwmCETP&#10;04cdLHVNfEYodc8gdE0sQ+WKQuU3VJlkaCEon1Pl+zxT70yp5Z7lSsXteM6ReG4IQ4LRbbBYaaJC&#10;kP1wDK/QN61uT3VRlsJiBSIo8iQKOqbvF5LbzmDOBwGjlxG88kyrA0TZhpow7iaXFeHGFeEDa+Gy&#10;EtfB8zPFtgC4RQ2TVyPg9TTXm8CO6rTtrimzoxDySfUZO1d90ejhG+c02MM7xtvPl9bYNUctt/su&#10;+Z599NxT9o+3Xgt+sD7cuwhJ8AEFWaQwS80dAvDmkTIwLQhOwohNaxRwUshJvPXMwznhHLgSCPFc&#10;fE6oFIPn4zndN/ReNcHRmhZiEz201HVRd0fo/thkRwzTaJSML7lP6vlSL1kWgWt5QY09K9CgICdo&#10;D07ICVc6OQo4KWhZ295Mi8lAVrXivjRnahpN89yyYl/yaBEMXsS20ictgd0rKdfgE29Q8Du6WYaW&#10;ppkeCU6imT6zNWs/7Cqz62HwnZu67Jcr2+ynW+bY49dfZl/D3q/fesP++Y4ExYfi431Bs7ZPc4Qp&#10;P6XZ/ewN6Tyue5+PkvvwEpRHcngzGoSSFIa2o9D1sZLXvP3sI/udV6lr4nkdi4jHJcz44eOxiLg/&#10;8BsJQQcdPWh87SfUnMDjtgs+8fxYiYZpqowG+6WH1b3pIbuU7iNjiIUhzOE2EsEmBSw9PFJNNcKU&#10;3nYBAw0thqwFmoMli320dWN4zSgrtQXo3/llJb7SjYY3V8DcVejptZWlvlyQppVuRbAKnT2qTguQ&#10;a35Syn7YjQ6eWWt3rGmxy1e12hWHr7Gnf3stFvR9vqi5ojEE9Q2HEaTBP+m6GJ2s3qVgZYs5QRcn&#10;m+rIZN0XP7j247EoNO1HJsfz6qVS58mz997OfhB0UmcO6FJ/n0H2BWEGvzxux/3kkKSEndwe8Jdz&#10;pY7Fa4KBGf6/SrmA2h6WHXWQd2N6/hEEGsKFQthQdKNkbB1I0M7knJDFXu8epdlX+mJlA9S49tji&#10;AuuDuXNh8BL8YK2ZJRYvTpXY6gqMLNh7SKbQdlRkbW9Nxo6vy9ipiuhoTNt5WNEXT87a7ejfO3aO&#10;s2MmVdifLrnA/vHmK/ZPmuf//Oit/YSlPxRrcPyjEq66DIMBpoGGYJxEQem6IJhgGUeBJgWZPKbr&#10;k/t+L+/y5hP32TtPP+gC1vGg9/VsvUfORZNeRdBJFiYFHQQcEQQdhZgUfBRo8nyEn8v9d6/o+gZg&#10;WGkuqkRTZwuwnINwFfUZIj/dks4JOSI21Z5hFlZLyL542Rh1fIw0Ld0/CWtaq9j0g/noYjXXi9le&#10;iR5eiyWtPvRNNNnbqlM+4e3Y2pSd0pSxM1rS9r32MrtsWpXdunGs3YYevvSQqfb4ry+yz59/wv6B&#10;nv3nx+9gRQcG7uNP/U2GB1Z1ND6SkBEWQmVjqevCB4iClIAjo5MCTOKA57WdEMA/P9R1ErIqjHq9&#10;XrB3nnuY3woWsvdHq2syZzwJX6viUGpUTNuD0Hmeq+eD+P7/us9/4blhPyAIN/f/uVblMGUrKEDQ&#10;+SAaXM5ijo9E+MGqlnCjWxWE78aWN9ejzFd+p4lWaK7CjcYi6DnptOvhxWA5Ql6DgFdSamFxLWi6&#10;FwPriJq0HQ+LT2tI2ZktKfv+uKxdNqPa7trRa7/a1G63n7bJHr3qAvvo8YfQw+jT9wEfM9ZWQbrY&#10;BYc1HZkTXQ59XO0nXY4gqFDLtR2FHAUZhRm3/x38ej6gRpME9VyJZVHQ+sD6fXW6JJtvYfBd9A77&#10;Q9ep1PmIuJ+8Lp5LPssrE5DQk78jO2VY6OkKwYESoAvThSuhDg9Wto7TRGtfpSqChBzcJs2UgM0Y&#10;XBK0Jr33Imj5wWvQwWsQ9DoEvJn9LeVlthc36SgJuD5lJzdl7dstZfbjiWm7ekHW/ritw/589GS7&#10;fM90u+GsE+2tv9xnX77wLFY0TSYf76sP37JvYLJcBwnKdR4fVzU71F4d13YQpCpCZEa87hvvw44C&#10;HxRoUuDxuAszUe53Le8gAWtU6d1nHrIPnn/U9bSeHa5XEy+3KVSsIAB+VxUMROZGJsdj8RoxVdDv&#10;hPcOZfw/oQysFiTcyHKphPD/JejwnXzuVYR3fEigsXlGmNrXuSD0QUEXYlnL6NKsidhXrSk0Chyc&#10;UlxoS529GFc0zzsxtpRh9vCqMjuurgwdXGJnt6btZz1Zu3FBjd21q9vuP3meXX/MIrvpjMPt7y88&#10;Y9+89rz9b5+8bf9A5339AYKScN57AV3Fn8JlkhBlWEkveUgOkKAjJCyVQ3WddGEUdBTqUIFLX0ed&#10;PSDYBHRO+v5DhPvm43+xVx6+y8N4FLAXBjiCkKOO1razi/eNYbz7G16DGDwWxqKHlvG/DC3VmsRS&#10;NkDswdN30TN97lVS2C7QnC6WmzTQlEvgGFtqsmVdK95a6xgrGECT4HzdJgStgMI5WNTLSkfbFizp&#10;XRVldmh1sR2NgE+oL/VMfT/syZjWrf7L4VPsNzvH2x/O3GgPX/MTe/eRB+3DJx6yL15+hpfGsOLP&#10;ffmBmuPcR+FPibFfsh3+RK655sMKEkpSyL6d+xiDHyYYR1G4SUFHwUYDLx7T/j8+Doafl7QqMvDe&#10;xfh66YE/2FN33WpvIHAJWk21fjcpZEGVS4z7Ruf4+PsLNSBpnEmoUbASclLQ8VjcjpCQ9V6KRtFg&#10;SxwZkwE4bMTBQRe7PkagUcjyiSOD8xGsj0yhf7VcgNjrkSYIOYPvrViwGrZbC8ZYf6bIp7FsgsXb&#10;qkrtCIyt4+phcUvGzhubtp/319n1ixvtli3ddutJK+zyM45FBz9in738HK7SG/YFuk6RG0GIURcN&#10;WtNBiOHjxeY57oePG4UdWCDhRuhjqNS0mKBL9ayXwzQZ7pUghXgu4h8fvzEg6G8+piJwvRj97vOP&#10;2PP3/QHcaW89eZ998vKTfGj0NL8rw0yCidkJgmAQNH68AvrjuwwIyVsZGWWDQg3s1/YrvGMw8OKU&#10;nvC8wXsFfTP9Xhgnf8aNPxf0uy/YMI11Rnzy2rMOpUSIpaD4YkUovvcC+uj5xxzvv/iEQ8fj9apF&#10;n2nobgg+p2Ylt+P+X7k+QvtfIDThSwkwB+3He4YieV84plLP0H37Q63A4DaVhA+ge/w93nh+4P9/&#10;DD5lPzyb5k8tAAwL1v1gGRFbkwOdS+IrKuCBoHPJ+weeNwRRNami76emhtx/oN/Ssf8Z9vvtxPHk&#10;/fF53uuYKIVvIIH2k8cidCz5bl6CQVJqm99QYId7T+GY8CUV/m9yWTmv/b/rmeoz+UCtrlpg1KlK&#10;2V6o9M9Q+X995Wn75IVH7a1H7raX773Dnv3DjXYfGuOPF51uFx+1xH62c4rdftI8e/DE2fbQ4ZPs&#10;ge1d9uf1LXbDvGq7FHf+fBqks1pK7LttZXZGc4l9q0FpOUvtuNpSO7omhRORskNpxGSSbK/APEFr&#10;HYL9uTmLJ1muNGNpW4+nuVHHKtPe6G3GAdHKFpuyxUDXlfn5VTgpi/FC55YW+CIIUwtG+1qvc8u0&#10;HHXIvb7e7ymyQzJa7rvYNvNsYZN+g2Na62ajBwoV2DAFLkRCCjGYISJJ5neee9QhQmtf0Dldo2eI&#10;GJG0KkWMSI5IVB3/ROTJQQT6SA1HgkiRsEkyJ58rxHN65uA9gdBJUkciu1of2A6Iz0sSWu+UJLSe&#10;FUi9f4WMzxC0n0S85t8hVvS4fyAyibQRsYIPLYWh90Ukf2Po78V93af3j8+I/yfuC/EeIRI2SVoR&#10;OZJZ+8lrInQ8+RyHnp1DMIf0f/S/okaSAyEZopXQgl9Bane8+K2/fYiWeh9zRHMkVC9eQWbPPWWf&#10;PEMdffAue/HO39hDN1xmd192rl16zGr7xY5Zdt3OaXbb7ol2z94eu2trq/1ueaXdMCdj1/VX2EXj&#10;SuzCsSk7p7XETq0rsROqiu1Y/IZj69JO4EPZ3lOZst1gJ+TVuu5bIOnGSvwNsA5TdB2EXYvvsR7f&#10;YzNE3QpRt+BoHqKwiQosmYq0rYHIWlN3UarY5igKvSjPVw2bkj/C+gpG+vpD8mFWc41GAbTy2FYa&#10;jB1gO7+hxaq0ItlWJ3dRWKwKIovMWuJGaxEOS5I5auNIZJWRwMI7KqWlReaooblO137ItSJDIEIg&#10;X5LQ8Zi2RV7dp2fE571PwyBiJ0kdK5i2Jdih0DmV8Xwg8uC+MLSiqlSF0rbO70foHJnj/wjP0b2h&#10;YkcSRCSfGyt4vO6AlTiB5LPic5JIElrXqOJ7mXhGvHfoMWHoOyR/b+i1SfhvJ/bjc4ShRNUzkoRN&#10;XhufH38rec7v17bOcU3Q1NLG+DLANTDaNhBePRHck+tY/psa17dexXR/3j56jrrz+H328v34PWjh&#10;p++4zu657By74ugVdvVhc+y2o2fY6z9cg/PeZX/c0GS3La2xm2ZX2hUTUvaTjhL7QVupndVUbKfV&#10;FdopOPzH4xseqY4ACLkHbbpTkCYGciu2gi2VaF2Ou7aNWhLiraNcz33rK1IeB7U6p31F0HnFEHfM&#10;wTYtb4SvXTGnrNDHbxekRO4SWyYSQ/I1KZEU8vLsHZDXFwaFyNvLi0IJgYVtYGu20HEIWlkr0Glx&#10;MpF6WCRzRJLM0r4ibSR0JKCTOUdAkTNq2iQRIoEjaSJRVepePUMNhEqROx7TM+NzIikFVTSVeuZQ&#10;DL0mWQ5FsrJqX/fLVYiE1v8Q9PvS0FHTx8o59HmCziUrcbLCJxF/V9u6Pu4LyWep1DWx/J8h/nYk&#10;TPK43mPob8Tf0TVDj0fo+8Vrhj5PGvnv+JpJ7RwR3yGJ+DvCwHE9LwEnNVpav62oEPmO/wmJ/yFf&#10;E42t2K/PqRufvfCEffjko/b6fXfZ83+8GVP6Arvt/GPt2uOX2Y1HzrTf7p5gv9vSYX/c0ma3ra63&#10;6+eV2+XT0nbxhIz9CFP6nNYy+05TKSQusZNq0cbVZXYUJD2sKuVaWBGm29Co2yoVTpy2LTKnwSZI&#10;uh6CbagoBRyrRutC2k0KQ1ZsWyZtK9KlNh9zeVbhaJuJ5p2pyYfpQluIWbwUratx+BUQdyWm9BqR&#10;GG3umpjGYCsaVwvK7awUgQsgsEb5wkKwwk408y6u0UKxuyC0Fm4XsbegnTUiqBUHN/FbAz50ktAR&#10;IrZIHc1qQVpc5wZMbBEvR4qkD+1EyW2rcoggkdAirTR61NIi84EInSTrUPLGYyoHf1MkTvrKqqyD&#10;Jrd84XAsVOh4r/6HkCS0tj9V71KO1PGeJGLlT56LFT9JhHh86LHkPcnnqBzUXJCA80JyO5ipoVGI&#10;z1Op305uD32XodBvDf2m8bvqOUJ8jpAkrxBJPZTYQvKeoc9I/oeI2OH1DdvqKFJvnuLm33v2YXvt&#10;obvstfv/6Ob0784/2X5/3l676vBZroXv3DvO7trWan/a0GC/XVJtV/dl7Oc9ZfbD9gI7r63IzmzK&#10;t9MaC1wLn1iThsQZOwbCHgk5D4c0h0OiwyH1XkzrXZTbOa5Bty1oSi22K625ESKJfNK8mgK2Amj6&#10;13xINLs0z2aX5Hve14UKpElzDdp3FdA4z1qN9UDodRB5fRp/FyIqx97mCggZTWnInIQ08U5+b1em&#10;zHaDXZB+pxM5aGotzC8yK+nERp65XsuK8vvDkv6jSBoJG0krRKLH61RGAsf4dZURgVz7EzruR0In&#10;Te5Iah07EKFjZY+IlS6eH4TODZI6EjqSOUIVWRU1Vma9/8A3SEDvOpTQ8Z6IuB9JFEtV3Fjq2L+D&#10;7o/Eir/hz9E+zxWJI4aSWV3wSaJE6P7428n9oYi/mfw/EfHbJt9RSP6OiBmJnDweEe/R+eQ1fl8O&#10;SUKri/+rt5DHK3z/5/GHH7vbXrjzenvy5p/Zz/GFrz95rV139GK7ZG2rXbu6zu7e02O3Lq3EjE5j&#10;RhfjC2fsnJYSO1Mj3k1pO6k6rBR1DOXRVQBz+mgIezREPAocVoXGqyrENy6yQzm3G2znui340OrI&#10;kgm9Gk26AjJpLbmFEGZOcRFmc5HNKi2yGWUFjnkQfx5aWJ1byyGtwh03yg/mPpniazkXsUG+r7Qx&#10;pNxKYxB8Ya3SXYzPjX+sc2C7EzcH7tO18p030xDE9X/XZfIx1QtoPApsBe+2vDRB6IgksSN5owYT&#10;pI2TJFap4ypdU3tHUiiTxB4kX+gYE1miRgzaMOwLsRFIVrbkdqxkcV8Iz4cQIrAIOITQkdSx/Bsa&#10;QNt+L78Xv8PAf/d3ChpajUQgYNRoAeFYQKy8yW0hWbEjdI2eM+AfJ49R+jbv5f4ix+Rful/JdZ5I&#10;kuOO3L3CULL7vsrE72s7/p6g7fj9Bn6bMgwdBbI7MH9lDgvxmZGkToCA8I8AAM8USURBVFR1WuWO&#10;6z2/fv9NtjH13+d/oHHDb4u8gcSadKy4HI/N0e+8Qf14le/97CP2wSN32Qt3XGP3/fIcu/60zXbD&#10;sUvs1zsn23XrW+2ObR1228YGN6OvmFJmP+0pth92ldi57TKjy+zbDWVO4mNFYEzpvWjZPWjbPfKL&#10;c5r4SBEbX1jr/+3GXN4KNmv+Lf7ucsi3UBoXckzXvKXiApsCeSdoOklpsWNKSYn1K4E3hJ5FORcf&#10;WHFT8pVXQrzVYI2TF40J1vA8YS1aVD6yCL4OAq+DnOpE0/4G7t2MFj+EZ20RaBS28Azv9EJbr89q&#10;8W49oxitXwh5C3x956VgcSlgfwHlgpKC/YethEjiJCJhI+J+JHRE0M7q+Apl3I4EEESOAAgIko2D&#10;9lWZvKLnKpZf42Tdv+LF/f22c/fFe1VG7RaP+zakEML7hM47/e+h+Cz3PwJ5wz1qCJLbAYMEEVSx&#10;QyUOlVzHIjlEtOT7DLxTYtuhTqEEvnqPZ+Ww7x2uz0HXRjJHxOdEcic1YfK6+Lv6xoK2NT83Ptff&#10;+z2++fsc+4D3A/o//kwfLsKPVkaAj9/0oaV9EH6fCJ0bUlLP9FcfQ9yPpZ01uA7e5du8iUylhSHw&#10;+2jhL557wJ645VL7yxVn2g1nbLazV3TYjxbX2y+XN9jv13fYrcua7IaZFfbLKSn7RU+J/bCt0M5p&#10;LkYLl9jJ+MHSwvKDD0Wbxc4srcS6w4lc4tr3MAh8eFXG9mIqS+NptftVkGwJJNMaGFp7WWtwTgUT&#10;MZt7IWxvSZF1o5GFzqJCz4vWWZhn4/CTlcZqMpgO5pRCKBqBJfjHyyDdCtfSEFbk5jdWQ8KVPHc1&#10;v7VKPnRZkUPbgjrE1oG1PGMd1wprwRqwCiIvg7CLOLeA35mfwzzeeS7vMUc+e3GeTS8aw7uMCRo6&#10;IhI4VuhI3Hg+arJIwEhCIZJa2jWSOUIETm47QdAwsVIFjbA/Ib1y6bjKA0AEFhmFeEzPipVUiNvx&#10;+ABypIzPcd8+8b8F7Q8ltO6TpolETm5HUkcSC/GYEN8x+W5JDD2eJPBQQu9Hdq6NRI2kHQycOIBZ&#10;OwS6f//vr3cJZB58f20H6Hf8uZBWsXtff/i2/U3zyiH1Ph9e4hpPpMf7vMd17wIaBQVQ/PUVXC38&#10;4Tce+qO9/cBv7Y6fnWKPXnW63XDSCjtxUqmdMb3QLlvVaNdB4Cv7y+2S3mK7eFyZXdCZgsCldlZD&#10;2k5H02pY6Wi08BFo2j1ouR0QZ5tInDNdd0DaXWje3ZmU7a5Ic7zMNkAmkUpabRlEWcq1i8A8tONs&#10;fN1pEFjrovSA9gKtIZpnzZo6BhSyLijtiqdko2zXVHIIPrGk0JfVUCeYhp0W8htudoO1bm6XQGpI&#10;zPFI4EjoZRzT8tzCcpUQdwmWwRIRGL98fskYyJtnc3j2HEg7l3OzBMir6e0znMh51gemFo52uIaO&#10;hI2EHlq5I4kDWQMimaTdBJFi6LmIeCwSKInkNXqGoOOqUCp1T7wmuS3Ea1Tp4vOcNKqklBHxeREi&#10;YCB0uF+/HUmsMprdcgf0PuGeULmTRE0SN24fCDo/+NuRJAmSJ87F7eSxAyE+N+mbCuqDeOovf7A3&#10;n3nYv9G/uy75LGHgN9lWMMfAb6tMvMfX8pnVYEDgf/5VeNv+8dd37B+fv2/fsP01pFaqF4XFaXz4&#10;o+eftI+efsjef/gPdt+V59mN5+62P15wqF14yAQ7vjvPLl1UbzetaMWMrrUrJlfaL8Zl7eKecvth&#10;RyDxafVFdmJtqR1Xg4aFqNK0OzCPt0LSQ7Ip28y2ElyoB3p9RaFjM6a1OpsUxCHzdwkabRHk0Yyv&#10;pfjFmu6nSUIyl2eXlthUNLC0blv+aGsu0KIPWtVDCabHePJMX5tv9Gjf93V4RW6u0bTEDog9rkhJ&#10;MyEYxFsAUZdA4FWY4+oUi1gJkZehZR1qUMBiGpf5MpU5JrIKs9U4oGmn80wlH+njudOU2Q3S9ou4&#10;7E/mHScXjLJJBWN8IYtJalgohQFCRyIPJfbAsQRpI6GSZBZ07ECEjoikGwpV6qHXxO2hxyNBIxki&#10;IYbux2NxWxisvAHR5Na763/GBkxk9h5+oP+n54T79idYJEmyjNvJ340EivvJ7eR+fG7c1n3x3iSS&#10;x3StfjMe1/ePowV67+Rvazu+X7x/6LMikvtxW0Ed33z6tv3nvg/A++A9+69fvGf/+ycQ+i2+/Ut8&#10;v+cet/eevN8+e/EBe+Xu6+yJmy+wu352jP1kxzQ7d2GjnTc1bb9e0mC/WVxn182utsumlKOFy+3H&#10;7RV2fmuVnd2YtjPqS/GFi+y4ygI7uqIIXxiCQsKlqXzrLx5lvVRm5eNQLsqxeSMhZJ4ps9xaDSdB&#10;eg01SSPLz1zCPcsgtTq1hOUqNbwEiWZKuxYXej6PZrSbVmdT4jTlmo7L6nnKJAESe84sjlWPgfBA&#10;GfaUoliaWouH9AGt0rIIX3sZZvsKGozlYFkOS/xcoWtxmc/zpG25Z4YTFuKKrA7ISRnAs0VWpUSE&#10;wD2QeZzyefLbXfy2MvN1st8BlJH3gJ1iyW0hmt06pjL6vUPhJnnOTB30lQNEnkCguA8phyCanUOP&#10;q2L+jwgteOWjlDaJz4naJbnv2zntrPeIlsHQ/x3+qxopaXdVeFX8oNkHzeywL9M7SRYhSYYkOaL/&#10;Gt0NIXlsAAlT++v3cybuELPbz+n3uF5lNK+TpnY8l0T8jQMdS77TwDtz/h+fvmn/5bO37b+glf/7&#10;l+/a//75O74+4t9ff8HexSJ44tdX2F0//4Hde/kP7PHrzrc/fP9QO3Yyfu70Mrt4SYvdsaPfrltQ&#10;b9dgSl82vtQu6c7Yj9sydl5TmX2nocxOqSu2E2vUYVVsh1WW2E6wCW0s/3aCTN1RyjaYZ5m8Qk9Z&#10;laIC+1oaVGLlAW/h3IwyJZvLQJhiJ80ytOIK90Mxe1NljlVOriKbg1k7DfSgmVshidb3UIJaZUDU&#10;BAVHjtBOaralpbWsohaJ0dIS9ZCphXvHoqUnQLg+oLngmj0qf9oJDLS04QKRmO15lDLNZTrPkMbl&#10;Xi30NpEGZbwTFh+d/9fJ8ztyUNICL3nHNv5v8+jh1qhMFaMO9mQG9UpkMDrgXzR0JLGg4yJqPH8g&#10;AicRO7AGSRsIHP3nSPRQonVzSN6fJPLAeZXaz0GVbD8ix4qXqJARSWIPHIOEg6TOWRq57xDJ7P9P&#10;7+P+ZLg+EHcQX6tDyMv9g0gioZNEjtuRSAd613jOzyfIKzILIrYQj/t+vD55b2JbSD5fRFeZhK4Z&#10;aAD4n0oor+P+3kDTf//bZ2/Zf/3oNfvnm8/Zl889bC/efr3d+bNz7arTj7QfH7XRzt2x0C4+dImd&#10;NrPBTujIt8sXNtvv1/XYzYta7dIJFfbjsSk7vyNt57Wk7KzmlJ1ar9k6ZZ5g6GigTq3DFeJYXmIb&#10;tIo/xGuDPFpEJ51faGX5BZYuKLZsfpGvcyZCl1IW5uVZ8Zg81541VOhxkGoW9ypVinxR90/ZXo5W&#10;1hx8RWUp9HI2GnJKUYF1Q6IWnlULgTUpVGlNMwIa2s1sxyg/pzVTtQabfOlG0MJ2FwTsBXpWP9p+&#10;DoSeL1Lz/IVYCAtpULS22wyI3w9p+yHwdN6xH0zlvok8R5pXS5J08fw2fqcVNPGbTbxHk7Ydo62B&#10;Ulm19T+Vy6ACQmsFZ6VVjzhgL7cP2yRIPUDoN6SZ1TFGZVfvtYhJ+bl6LUVY187sOxEDIbUtxHN+&#10;vzcG4Vh8zhdvQVTvuZWGhqi5Used2DkyO4lzRB7YzmG/azjvyB2Px5KljuudIqHjf/b/6oTWfdJQ&#10;g+SNWjlCjZaGleI7OHkggxok/U4kk+D7IpGII7Ct/QOCZ+q3vspp50jooUTXsZC9MhJR7wBUui+s&#10;sWz1rvN+Qu5dvtL/4L/5kBjvouP7dB3/4Ru+uRYL+AJ5C1pn7YsXH7Vnb/u1/eKkQ21nf7etbs/a&#10;zvFVdvz0Bjutv8a+Pb7MfjGnwa6e3WBX9tXZT8dl7AdtKTu7ucS+04IZ3QSJwbE1aGC08F584l1V&#10;ZR4bvUvpaSDcNsxmJYHswxxuGDXSfVYlj0xDhuq8EW5+bqiuso2NDTYZ8tTLLOZ8Kf6uEkdLc45F&#10;+/V5R1dR0JQ8N2Ip0BDTAo7PhGRaJ1ZkUo6mBghTzW9WicBsl/M8LTxRw77WxpWJ7WTm2kbIp0ag&#10;QxoVYqq3ux/M5relhZWlZUlamhnzOlXgHVoznMxCHqa1fOE8mwy5pZW7eX+Zy8qG3gRhlSW9gd9U&#10;qVxRKuv1+3pHJ64Wh1SDE/Mqx4Zn9GAsd6zQKnVMZYRrZAT76WtUfKBtJ3ECIt6Xb6ORc9o2alwn&#10;tRN5qEaH0EOeo/tFapXxeb7NM6LWFmmS25FEflz7XjEDYSOSx5Lb3tDwLt4HkGi4YkMmwou0Tqwc&#10;maPGFpFViuihZzi8S8TQ93MMIe0AsUHcHzyv7fC7njQLRK0cCa3tcJ2InHtmrjf6S7a/4Dc/92+Z&#10;e69IdhCm7UFsyKrMLyLuvjdDT/RnCvp5/H57/7H77I17bre37v6N/ea84+yURePs+L56O21qrV2x&#10;fLzdsGycXTm72a6e1WwXTaqykyqH26lo3+PxgY/DjD6+AQLXp21PXdbWlY6xNcWjPUv6loqMbYXE&#10;Wys1BqxZR6W2HqKtKyuz2WUl1kQlT0OYdB5aeUyBa+QG/OZFdZV2aFsrZnSp9UIsmZplkF0TtkXC&#10;VogxHqL3l2iMuMhnLIm8ipeW2etmMNsiukzufggof3Ucz2jDfG6EIE4ciKuOsTq2fcFrEYpj6vFu&#10;cjKPsnYRkXtlak+DsLN4lvznJfwPtwJE7hzmcn62+8p5/CaaOecrTwIyr7uATOkW/k9TBORu5vel&#10;met5L63V7GtWiMTqpPOOuthhh2WhciQaOknmiCSZVbFFxr/iKyXJFxFJKQKqdCIkiPzvEe4f1Mz7&#10;I5JZSJIkYoDECeL8OxIPRTweNbqIrffWe0VSqxTRByyO3LWCWxq5434v18X/fKDGR2XQioG0MtGT&#10;/vaBCC0iHxAQOfrPvv0B1gGIJvI+DWXlGoMv2f78Td7hjVfs67c1BozJzbvEjAGeBBV5f/TMw/bx&#10;k4/YW3+5y975yx/t6Vt+aU9ef5Hd94sz7O4fHGE/Xz/Bvt2bbz/uz9p1i9rs+gVtdvm0OrtwXNa+&#10;21pi32osxnQu9vWilKdzT1W57cb/3VZZbIdUFnkghcZglVN7YznkTqdAqW0opyzHt8XMXqMeaAVs&#10;QGgt2KI1JkswtUvziiB1kS+zUIPfqNUCtFK8zN7qAi1Uqon48oML0Zb42/jE0n7TRTJIO5fflVaO&#10;RFMn1VKRHC06F+LPgJBTuL4H7Sm/tR3iqmHQ0FSrSCY/GbTyPjrWiZksM7sbTTvetTO+szq3SvGP&#10;ea4aC0GTL+ZhdmuceCaYgQafRiMwBUzkWROAFqvp1jP9uVgK7AvS/G28i0zteoitBH9aqlmaWaTN&#10;CFgTaRAS4w+39MgRjgFCSyvHcM94TJVa27FyJ3u1Y6VOVuxYuZP7SQJERGKIVLpGvcmK7db2UBLG&#10;a+P1/w7/7r7kMV2jY17xc9v6zYF34939v+ag/5p8byH5/2MZ/2dEfH7EIEkHCTwUyWsPdF7whkBl&#10;DiKxGgzfl7UQwb43IGhiTWz45p0XPaRynxrh116wT1582t5/+hF755F77c37b7eX//Are+r6n9oz&#10;vz7ffvPtrfaLHf32g4Wt9qP+CrsSM/o3i1vtBsrLJlfYj7rSdjam9Leas3ZCc5UdXpOxvdUp212t&#10;aYUlPha8KQNZ8VfXQdgNPnWw1A6pStkm7Wc1ySFtK3NpP5X+c2k2bYsoRYhZELwbosi8zEJirT5Y&#10;qDx1kEyaupKymuO+ZilkrmVbiYK7tGgOpOmGPL2QeYo0ItpRmnhxptjDNzUhQgEcakxWyQSH1AtK&#10;8Hu5TpozdE5Bbgg7LoexaG+t1NSZQxdkk1aV36y1VqeIqDmrYEZpoQeaCJrT3Md5+clTwOTCfJsE&#10;JgA9v1vP5jnSzh1CjtDK3KkFitr4nzK1ReZK3A0ldHQS54irnH0is1ZzTsJN7kjmSGSVcdvN7RxU&#10;gSNiBVdlTlZonYvHhkLnk9uqwHqGCK1Ybt0biZckYhLxnO4fejx5X9xP4kDXJt9JGnq//ytC6//k&#10;jquUBtZ2bPCiRtZzku+k50ci/zuSJs8NvW7ocd8HkcgRCp8MKU/wqd/VpAbMcDTxPqycEFZJo/zC&#10;Y/bZC4/a+4/eY28/9Ed7/d5b7IXbr7T7L/uuvXz9D+yuM7fYd6Zm7PxZlXb9yla7cVGdXTO71i7t&#10;q7Hzx5Xbd5pK7PRGSNyQthNqM3Z8TUgktZftXZQyo9fh+67EfF4GIVdUZsLKy1m0sVa9AMq2vVI9&#10;0JBd5OmDSNPRxjNLS21eScoWlKY8WmuutBuEn4pZ3YwGTlOhleRKWVN8yIhKXA+RG9DKDZxvLir0&#10;IJAm0IDmVg7hVrZ7CyEVDcMCNPQqzWqC0GpstikIBWJvTitaLAR8KKhjEcRX9JW0aT/vNoV7J0Fu&#10;rUUg7d1VOMrT8Wh5N5FxPGTtFUFlFYBJEHo8109A24/nuM7pHUTeHt5TyTLHcd1YSml4J7A0Mc9s&#10;gdAtbhUAWQigGcjkr8CnTimRJ6WWrknCE3pCbkG5H4WBTrFI4CRipXZohaWEaZ1E0t/10EERJUcQ&#10;r+y5Sh/NZDdB1SEj8xD8ixk55Hh8hjBguuYQn6kykikSK0lcESJ5LAm/L/Ebgv577LRLEl3fQmPU&#10;rz/5gL3z7KMD/3Hgf/G85PtFbTrQizwEA2T9l3PBvB7qM8f9sM1x7lX2MA0h+aqX6ut4+Wn764tP&#10;2juP3WPvPvQne/VPN9uLt15hT/zq+3b/z060e87eYb85dLZdPL/WrlxQZ79fN85+vajJrp1Tb5dO&#10;qbYLOjN2Zn2RfbupzE6BxMfWKpdyCnM6Yzsh6zYtSQM5N0Dedcoex/Yqji2D1MvRxCsqITVaWUTS&#10;ufmYuXMwSRegFbUwlYI6vHMKki3kmkU8ZyGYh1afRqUfD4E9kbj8WkjSAAmaON5SrMU2ivExC5zQ&#10;dVxTM2aEaaFLDSPVQohaXQtRxkIimbjyZddA5K346Xt5p6NofI4BR+MSHMb+9kyRTztck8q35ZBa&#10;w13z0NwyofswmSdzv3rO3SQW+E1ti5gqO/lNmeHSsgpMaeNYs96dRkek3B80PJSNvGsDUE95jEKr&#10;gbx1PKseVOMPV43EL0bjaqGxsIhYIGwkcIn2gdbAUPLWkOcTQh+IyPFYJLMf/zedYZHQEd5DnSBI&#10;3I4VPh5X6f4xmiRJ4KHQcZFG7yFC6RmRLNqOBFIZyRFJLbLGfZEk7kcix+sj4jsK+k35+bGxGvh/&#10;ue34vwfenfsjcSN5k/sHInTyt5PH9G7qs9A317MjkYW4HpPKffz+vjcwoV943D555lH76Mn77f2H&#10;/2xfPHW3vfjbS+3RX55lT15xht13/hH2x2+tspt2TbNr13XbDas67dcLm+zq/mq7YnKV/RQt/IOu&#10;Cvt2fSlaOGS6P0ZrVtRWOIn3QOZt1SV2SDWmNGTdoMisijSmc2mYTohGXQ4ZV6bLfKbRSoiq+b/z&#10;Ie0MyNGfKsz5mYWQucwWoX0X4UfPQrtOde0W/N/uoiLrgLQdaLs2zFZpWmmvJlV0tusgaR0mtsxs&#10;md5aRb4S0te4aaoe6HxIku9abxyaUtFVCp1UPPSWbJEdga9+Eg3OqdVpOw3r4lRwMv/vCI5trVS2&#10;kWLX1gtKi93n7UNbS+PKzA7+7CgPQBFhnbQc9xBR3qvRiakGRp1Xyr2mYbQxvBeNjBZpAyJt7NjS&#10;EJNvc6wSy0PLTSmBvTq5tJ6Y1hYTSkZorTERenDdscEszAc7kT2vupIAgn8Zh477+2nn3H4Yogrw&#10;IascfNgJzewkkIYTWSFFRJIog1pQBEHjuqbOQSRzUMmBzyyigkeCCjofCannJYmcbBQ8VlwNQu5Z&#10;IoNvi4BOmkF4b7I6knw7HPPZRjlEk1zbuibGO/s9fj37lJGUsdPLSZ3b1qQFXau8o65ZvSNLz3uR&#10;+0PiOCe8zr2nXu237et337R/vP/WwLCUr0VNg/I13//LV56xT595zD569F57467f2lt33WCPXnWe&#10;3XPhMfbnc7fZ745bbL86ZKJdu2asXbmkxa6Z32pXzqi3S6ZW20/GV9h5Cq1sz/oyUac2Zu3E+nJM&#10;6YwdiTl9aG3W9sicpuLvRJN51mX84/VotNVgpTRwpchcaisgyXI0nifTh8Aa69UQ0ULMaWllRWPN&#10;wseczfYciDwLImsB2MllpTaBa3o43qXFYUVktlsgUhNEakIrNqIFayG0CFyFdquCsPKfFUjigNRZ&#10;zlegodUzLa3XCqTdJ0LqWWjYZZB0dSYQ+rDyYju+qsy+xf86hf96IuXRWBV71NOOFld4psIwp2MV&#10;TAET3R8vdA0cCK3AEq1xrnehQckRMQ4daew6zXUpSBnDRfcHWlcdW35ePjEl+7pekWlaWizjzxvj&#10;pNYqVFErF+WIrVIozCHuF+kcGIgUSxI3Ih5LashBQorMwad0bQuCVgukThI7kjl5Tbwveb8wSOoc&#10;EkQZIE8O2t8POW0ZIUKLyJHkcT/2AkfIvI3bSZLH5yaJqvm/yf34XvFYUiM7PnqL4xBav8G9X37I&#10;b4AvdZ9IDaI290R5PqzE93vv+ZAzS6k8X+d7vYyMnnvSPnziQfvg0bvt1TtvsmduvsR+d9Zu+9N5&#10;O+yec7baNdsm2VVr2u3GtZ32qyXNdsWcGrt4aoVdODFrPxiXtfM6s3ZWW9bOaAkL2x+vnFkQ+XAI&#10;vLda5nTKCbwNDSxsQQsfUp6CzOrcSttazOuVYDnkVQiltLD8ZcVHL4bMIrRMVuXXX5JJ2eKsFjbS&#10;ipIZW8R98o21opX8Ta3J3glppeWapeXYdk0HYbWmbJ1IQ8X2MWFK9WYrYkvJoiM5BJ2X5quH1M1A&#10;wRkTaQim00jMpYFYiBm9HAthE4TdSWO0l8boUB/7LjPlHpYfvULXyX8HsiSiVu7gvVrxgxtlBoto&#10;EKdMgDiCCOeAiBHRJB56LNlxJQI7iXOlX5c7JyKL6NLOerbuDaa1iCtCD0LL2sTtgoPR0mC/2VYR&#10;SVKLfMnjkczCAIGByCjSRiIPkBniuabOETYiPmPo8SRiQyDCJEn8PyL0UBInjzmZRfYDEFmIZHb/&#10;1bE/cZOIx1Q60XMYJCfg9zz4Q4hRZRpPzsF/1+/JNRL6vxB435uY2q8+Y59hRn/y5IP4wX+2Dx77&#10;sz3+m0vsvl+ebfdedJJdeeQiu/awufarLRPsqlVtdsWievvl7Bq7YlqlXTohaz/pztr30cAi8Gmt&#10;WTu5RUuvYkY3ZDCjU7YLM1NrDW1DIx8CiTdDYCdtZdpWUNGXYTZrWVetjbBM2pf96PdqhtJ8dSRB&#10;BkFaTZFZIvZyniHEnusFmNhz0drqAJuqOcVO5kJ8TQiMFpSPLL8x+JIFmKf5EBSTenRucgRQ2KUq&#10;fhkEVkRYFi2oqK1qNLE0s/xTDTepV3oyZnwfz1dPs4aktLCWorU0VKX0P4Iix3RM855lVk/CjJZG&#10;7+FdRGSZ0+qQUkNRwe9Ko7r5K7KOEAFHO0rwcyOKh0ALjATTGF8XbRw17VDS6zqtNCPTWgSOpHcy&#10;5wgdTOqwKGgS+RwTktvDIiFFVpF2qLaO5w/Uux17tJMm8VA4wYETU0TMkVSE1blkAzD0vnguSdpI&#10;5gOROnksuS2yJK+LiOTU9tBnRbIOPRaRJLmS2IXczglCQ1ZvRAbCQzGj0dYDKXvYVw7mv6vhwR//&#10;6jW+7/NP2sdPPwp5H7DX/4QZ/aeb7O6LzrCnrznb7jx3h/0c8l6yrtOu29hrVy9us6vnNtsvptb5&#10;srkX9FT5skHf66xyM/q0pgrMaPxhcBQa+FD5wpQ7KbeijbdA5E3V5bahOmurIJzGaFXpReBV6uQC&#10;KyGll0AkVYfWEo4tyaKVKbWs/nJ1hNEILGVbHVsL0cLzIfIsNLFI3A8mYfpOkJ8MutB+mtDQTNkA&#10;AYNJrbWxFOaZB2ReB1SglT0KCgyYuRC3Mg8flWfUFeDHoo07IHE3mEBjoQZD0yAngckQejqE7pcZ&#10;jS+vhAWT0bgTgHqcO2hU5AOHqZL44DQUijZTBJa0v2tJyFk6MpC3eAiS2jIiHh9KuOS5uF1CoyCy&#10;O/kj4bk+SWb5zN7hhb9cMApiAy0dGZE34iBH3HYf2gmbI/FQP1rnRMhI5KGIhHUkCOlaOUf0A2ld&#10;bSevF0Qq3048z+/LPSsSK0nWuC24Tytz2TVt7hpp3Nxxlb49hKBBQw89duBGIZ7fD5D5qw/5fbaj&#10;xvYIMn4zkvgfIjG/IwIrMksZOj578Sn75OlH7H1M6I8evdNeuO2X9vzvL7HbLzjGHvzxEXbHKSvt&#10;xl19dv36sfabtV121XyZ0Fm7oLfcvt9Zbue0VjjOwoQ+E5zSnLXjGjN2VF3GDq+DxJR7a9O2G+yA&#10;wFsg78aKjG2szPowktbblum8AqKGtbczDnVyaUaSOrqkpUXmZZRL2F/E9eqtlgmtfa2RMhctPJtn&#10;zKDsg8iTwXjM2HFgLBowmtZNEFCTIAT1SGuBO5FUfnEVqIRY5QLHnbhoYw+/zGlLjU0roETrswjq&#10;5W7QczkWoZDM5oJR/NYorIDRnpRAjYj84HbOt/J7zeo8A6Gjit/X70Bg+bcp4MEajqCJnYgCloKX&#10;EQlyJskqaD0arUsjhIXwRfKwL8jf9Y4uaW+ROqHFnchsC1HLF+SQD7kFbefltpMYNlQzq9SxA0Ek&#10;ixp7gHQ5RMJGciYJnbw+XhcRyX0gxHORbJFk8dlCcl/m9D6NvybM7Why63jcT5rZSbM7+s4iY9gf&#10;JLOQfI/kcc0B9gn9OUJLUysr5j+klRViiV/8tfvCz9pfIfE7j91nbz92tz33h1/Zkzf9xB685FS7&#10;9/u77ffHzrcr17bY1Ssb7MbV7Xb1wjq7ZHq5/XxyuV3QXWY/6MpgQqft25jQJzWm7YT6DBo4Y8eA&#10;o2szdgQa+LDacju0thISV9n26krM6XLM6XJbX5W1Nfi7Iu+AZgUypZdhYi9HM6/muMaPY6/1Cggq&#10;QofVI8uC+ZwOBJ7D+ZkpCIwGlmYcjzk9FlO3A/K2FRZCqHwfbqpzAorA0rLqlVZwiLRsCAwRovat&#10;4p4KyOwdTUAdUDUQW73btRBSz/CIKUgefGtIqG2eq32V4fncm/tdhWz6kJYjkLdy9Bgrh6hZhzqo&#10;QuRV0MiDJnGJbwfiFUG4AhBX3DwQoZMQCQvRprpvABw7EKJJfkBC50itISmtEJpEvvzmIceGRaKJ&#10;dCJtktzajwRObgvxHiGSz5HTahEitDR5/J2I5D1J8iaPx9+JDUQkkp4byRzhBMsROfrQSULHUoi+&#10;8lBEgkdCR9LG303uByIHbfzNR2+ggQH3KVulkt0pzc6Xr/M9X3oCTfyYvf3wn+zVe2+2e6861x6/&#10;9hy79/y9dvnW8fb9WSV2zcp6u355o48FX9ZfbRdNzNqPezI+O+l7LWk7uylr322qslPqK+0YCHtY&#10;XRrtm7Zd+MI70b67OLarrtx2QOgt1Zrwn/aphxsg8DqwFv94JViOqb0Y81jQGoLz8CVVLoXMmvwv&#10;X1nEXg6hlblSGngJ2wsVxcX2DMjbV1ZqUyCwd2yBDvxOmawDvjDkC0NLQQM7yTgvoqlHOvZMuxYG&#10;g4QORKtSXDYmbuUottGiMsMVFaZ7MjwrA4EFadKUfGuOaeEtbae5Th1n5XqGa/cwTKRVUL0B0DW6&#10;B5RBSo+0wtxNCdoG7tcKA6SGXCAQGgINkJNzA9eK1IMNQLxHcP9YhE0gEtmHnIBf+28IHUkderRD&#10;R1iEOsGSx7xTTKtuffamCBxCPDUGHcn7mZLkDYw9D5JXJItkjqRLbg8lpo7Fcug1/rwcoqYdgI7r&#10;Wg9YCRo4Yl9O40ayqvMp9oxLU8ax6rgfz/k+hNMiU5qc4GsH6RiE1jBZJP1X7wUf2VPvaJEqNPA+&#10;9vdB4K/Qvvu4xn8HzftPfucf77D/Bv/xhefs46ceB5D4gT/Zs7+73B69+iy77+Kj7Y5vr7QLZ5fZ&#10;NSsa7Z7dfXbzcvzgGdV2cW/KftxV5mGV3+vM2Hch8XcwpU9tLLeTG7N2PBr4SIgrE1p+sFZG34bG&#10;PQSyirQb8YXXYUavAsvZXwgxNY1PnVHzIeQ8SKrFQKdiKk9LQUpM4dnsK2prBc9ZVV0RzGoRGSxC&#10;S7svLHOaa2Zyj+6fAMZC4lb8zwYILK1ZDaQNtbpsNb6ptGxVfgEkLoC0IdY6yzGV5SD6xW5Oi8jc&#10;W+UalWPsa3y5nGf5PGRKzUtWlFgZxBVKIahmVmlCRhkELlMJUrlyAJxLc70PIwER16EOrgEyh462&#10;YF7nyJwjYiRfgbQjRC4cHQgtnzhoZcjKudJRB/O84Tm/W0NRI1zrK85aQSFqKDQkFSK7Bp/vpM4R&#10;1v1mjg0SWSW/AaIVUISGjgRXQ+Amtt6Na0Xk/IPCYu7DRGQROiCY1VFTR0I7NPbMuUjKoYjnIiKh&#10;RSCVkZxDr0kSej9iqxQ0hTFH6H2QOGIosVUmSRwRAz6Sx/a9Ky0t0kNOaWI1CkBaWr8dND6+rkxp&#10;zxMt7ZsbD9bz33/R/v7BS/afH+AOvPKsffr8o/bBc/fbW/ffZk9c/zN7/sYL7Y7v77Frj19gP9/c&#10;ZZcsrbNbVnbY7Ss67Zq5tXYpfvBPezGh24vsgrFZO6e5zL7TnLEzwKlNaTuxXpFMAL93j6YZQuQd&#10;lDs0nARpN1WW20oRF6LOgnT9aNApaM+JwIeDMHXbIV17aaG1FhdRyhwOSe8msd2HqTwbH3oexJ3L&#10;M+aoAYD8c3jWHAg8G8wCM9KQHzLrnnElPAt/VeGWdSKytCsQiQeIDDzgI0fmSMoUpPWlK0Xm3H2D&#10;QJvi65a79g1E9gwhwMkmAiegRfSKMLsLQVEe29KAQCRXmYSWsR4gMJrTe4+FHHkd+g3dn9sfSuho&#10;Eksry4R2InOdnlVOWc1719DgaIqlpjaGwBH+D78ZTXl1sIXY6xCyqd9IIvnbQnKIKmpfEVraPESE&#10;HWR5ww8GoYEZ6HwToYdq6EjmAZMb7exaeghx475IF6+NxI0Yui8knxPLqJH3IzTwBkHma46wQiRy&#10;1NjJY0kSD0WS0F+KuCIwRI1jwl9+wLNcG/Nc4D7xRzKrX/dVCP8JvqFx+YZG7tPnHkYD/8U+eeoe&#10;+/CxO+yBa86xT+76hd38reX2/UUV9utNbXbbpnb7LWa0Z+iYlLGf9JTZhePS9sOOjJ3bnMKMhsBo&#10;39NzQR3HYTIfBY7EfD6itgIil9tOTOSNmMKHoIHVI70OX3h5edYWZDM2FfJq+l5XKQQuybexZYXW&#10;nYK0kHM85JwAySdk0ja+rMwmZTLWXQrZU6U2DlN6HPf2QtiJXDsZEk8BUzku9Mu0BiqnoNF7IXQn&#10;DYOCPRStVQUJ1YFVDWnVmVVTVOgQqSsgtDq1XCtzTiSWdhWhteCwk5ptmc9udutaStekwK+VNs5p&#10;ZCcwxCjC1xVCr3AgcVEeGgyUQGxd5xpc90EebwgErlUPtYN7g/bW9iDpIyKBhyJ5TtvSup7wgGdo&#10;aKuR/6pQTo8U43ggtnx0/PsIjnngCfe4aZ9rXLwnG+jZ0QwPmnvQrB4gdEJbaz8fDCW09ocNaudA&#10;ygHtTOnRYDlCDyQoAHH4SuRT/uqXHr3XXnzkHk+qF8k4FEmiJrcdInKO4CJxhHxVacv9SM5+9JmT&#10;pZD0d4dekzyuqKwQmYWp/RGEV/khmtiHnzTBAfKqgXgb8r9OA/bKc5D3QXv3wTvszbtvsgevPNf+&#10;ctHJdv+Pj7Dz13Tad6cV2S3rO+x3q9rt1iUtdvVUZazM2A/bS+3cNsznplJP/H4m5D21PmvfgrjH&#10;YzofgwY+DNLuwYTeXVuJT1xh29G8WorlEI5pbFi90uvRyotENMil1be7ivJBAWRLAUiKBu3CjFYQ&#10;RAMEqYdYNSIfmrqCaysgXCXatQozuZr9GlBbyHU0CIrIaker90D4iSI/PvJ4CN+Ded3JM5s4VysN&#10;zLOciBA5W1joZrT7wEAmssgpsoq4Gc6lcwROc1xlNLujFg6aWCZxILFrYIhQiqlcyrkStospvWc5&#10;CSd20GiRvCLpAJFzpC/2jqlcJxX7JVwTEc5HgkAoacYEueXz7qc9uValm88QrsJDOzVHGiLzmw1c&#10;X8e1NZwPSRJGehSZR5LlSK1pj1nOCSK2ZkyleJZ+Yyih5S/LlE6SVdp3P5Lz7gr1TF7jhJaGFv6q&#10;9WYh8n693GgjxRQnCR3Hh307R2qVHv/N/VHruuY9ABEduWPxuLSmrh+wCnLP0HknojTqOyK5roWU&#10;lHF7//0cEgQe2M+dC51ZEP8DEVnA9FZPN+c0Y+kL/f+XnkELP+45oz967E5780/X2Qs3/dh+edgC&#10;u2pXn128osGuXdNkv13bbjcuarRfzayxS9DCF3SW2g/bMKG1lH1Nyk7HVD61IWMnYUIfV5eyY8Bh&#10;1WlfFX0n2FKR8qR2m9G+WuRsLSauJjxsxJ+Vb7yWckVl2manij0MUWZvlzQmaC8ptmbIVQuxqyBl&#10;QNCWNUVFELeI/SKrLAReyq/FJOb6ClAOuStypK9RbzTnG0EzZG0pRiNzjY7JFxYZRdIM14VSpKZ0&#10;Ag+FMowEuKktokPM6ENrXrP8aCc0Fd47qEApKOFYksQDPcpsF4vgKkVYSCrN7WY2xCqmdGgblNBA&#10;aH+AnEKCrKGjSkTlOESIY75+TPepTAIyymwXZDrLX67gdxSPXcV5kVjQsJpQxW/sp6FzcFI7sRWs&#10;EkjtGprS/WnILHIfiNCC92SrZzuHYJrLj8afxgwXXEMP+tE5IueQ1NCxUyySLbmd3E8ed+KK1CAS&#10;KiKSOhJc96hRiJ1yaih0zn3cnImtzqrYg70vaWrnkOwMixh6TPv/+OhtHx/2zi9N9H/9afvrCw/a&#10;Z0/fZW/fdb29/cdr7Mmrv2ev3HK+XX3MfPshPvDFC6vs5lVNdvMSyDyz2i6fUmU/xf/9YVOJndtY&#10;ig+cxoQus9NyM5ROqNMUw3I7VNq3SjHRZba9usyDOrTQ2caqLCZ02tZSyh9eiRZeqSgtkdiHlDKe&#10;yXI6JNaw0LiyIteYzfjCDRCqoaDQ6iFVbUme1ZViDmNyC3WY4HWY4DUlmMRoV0Fkd6JDVpUid4Ug&#10;YueQ5ZqsSA4q2RbKIW/5AImTgJCCiCsSo/1VulbOkTkS2kkt8gJp4khu9UgLgcxoZhEWsrp5/S+E&#10;FjkhMPe7We1AIw8AcuBPZymF8pEHWyUkqRp1MCbwCEg2wn1dLVif8emIEJTnDfR0C9rPYT8y+/l4&#10;bSB1uF8YYWkIKHJWUnqWE6wRmd2BtPv70V7qeG5biQrCUFmiUQEDGphzrnmd0GEMugDf2XGwOsEO&#10;5r7QUVbEdqEIHTV00NKDZreTMkfoZC93krCxjKSNBFY5FPsROV6v/dyxfZqsgUXw+ethjvHAOT8P&#10;5EPHMgeRWKVHZInorm3VkRWg8eBIZG1rETRNcPjbGzRSLz9jHz39oL3/yB/t5TuutGeu/6E9dPHx&#10;9sgFe+y7c7L23en5dvUKfOCF9XbN3Dq7ZHK5XYgGvrAzbee2puycNrSvxoLRuifXV9iJdRV2LOQ9&#10;EjNZKzQcpkn/FWW2A2yDqJsh7MYKaeKsrVEEFn6rB3Ao8gpfVz3T6lWej4ZWB1VfJnRI9WNWT0un&#10;bWxRsWtQ74CClHUlJdZcmrIWNHU75nKrep/Z1n6TSE9Zh6atAdWcq6QcAMQW1HnlHVgO9UYDCJt2&#10;ghc4eYN5HUxs19Q5MqdF4hwG94cQGYL7kBLnBo5x3v1jCKyeaJnWJRBcmlk+cvCTB0ldDHGkWWWS&#10;Rx9bPdfqUS4H6oSSL6tZWe0Fo20cvzWRd1eu7Sm4IpqrrKmOmvrYkB/GsUVsPWOw5xuIWBAn9Dgn&#10;yJwgucgW/d943q+BzNK26gyr5VohZhVJQtcIA4QGgeD8p9xz9RtFObM6hnvmccx7tHMmuQgsIpeC&#10;Mn9meAf1unsv9/493UFTy/SOGUySpnCS0EkkiRwJO0Dc3HFB97oGfpvyXZ4jfxaieS/zO9K0kO49&#10;mcCBnF9C6M+477N3Me3BF7pHhMcEd+0NWX3dpY/ZBp7sHQ389ftv2dfvoIXfhvSv0Ui99KSPB7//&#10;xF/svfv+aC/eeo29evvldu9FJ9gFmybbd2el7ccQ+bqljXb1rBq7YnLWLupJ2486Su3spiI7u7kM&#10;DaxslSk7sRYTujZtR+MHH1kLgfGF90Li3WjWsBxpynNmHVIuHxgtDHF9UoMIDBZ4r3KpzYC0/UBD&#10;SVPBJB8aKrKJirbKpGwyZO+lbIOEjWjMRsoG0CRzu6QU8pZYG/e04/O24Ps2Q36H75dYAxW6jmtr&#10;uK4a0lexLVRS2eVXC+U0EELsmfahJtfeuXO5Y9oOhA6I5N0POb95gHjyoYEILDJ7x9WQ7VJQAtGK&#10;0bAiszT0gNkN8XRcWlhDTxp/LvcY7pz/X6h5yWNsKhaJkv7NSxX42lSL04ozL7AZWCta2UIZR5p5&#10;lrJ/yP+VFh/UsoEMUTsKkbzRTA9TF+V3Q2wnPOd0jc6JSGxLe8uF0Pi5INIO/Q2VGs6SH54dFX1x&#10;3itPGTyHQ/BA0BK0c/y9gZ5uaWEQhq4O4pqDeZeD/B49T/dp4sgAoZOkFoFFZE3kj6tOJskcCR3L&#10;oeRN7sdjUTsP3M/x2Nmlc65J8YejRlXWyi/fE3Ffsr8pyuotSOmNAMTWfW+L+JD2/Tft759qxYY3&#10;7L+8/479bx+8bV9hWXz60hP26QuP2YeP32uf4As/feMl9tg1P8KM/oldsneOHd1bYhcubLZfzG20&#10;q+Y02hXTquyiCRk7v6fMzmottNMb8uy0xmK0cJmdrIR3NWV2NFr3cMzkXWjRHeWltj2rhbkxoyHx&#10;JkzqjWADvvG6qpSb06vQzMuAYpxF4FlpTVIo88AMmdGaOqjwSHVyae2kLojWBQk1H7gzV7ZgOjfi&#10;Pzu4tpFj0sAyvVshaRv+dSuNQRONQBPPri8uBpjfVORaymogX9r9aYH7kojEdkhrCwc4FonvWjuh&#10;wUXkJMGjFo7b/yMyC0lCRyIX0xiEfZnZgczqJa6hYWniHcby25rWOIn3U3x2SNBXDJlLPS/2TL5n&#10;H43LOGluSNSAJq+BUBWQKU5xlNaNfvG/DGWBSGgR9l8IrfMC5+M18s2lYX1KJNcliRy1p7Rz0My8&#10;i8jMf1dyf6ESYorkMuFFzjgu7RrZy2CCx5BRxZarF79Mv8W+tHQa8g/0cu9P6n/VxipjL3dMW6Te&#10;7kjMJERi3TNAdkgbzedB0zuYzHEe9D6Iuu9d+d0yt7knB5FX6XTdR35f5nXooQ7Ef9O+fu9N2/cm&#10;5/HzP33+Mfv0Gczoh/5ob/75JnvqV+fbGzf/yB4+f4+d2Vdsv1hSa9evabdfLW6wS6ehgcen7PzO&#10;EjunqcC+A3nPbFKaHQiMFj6+ttSOqEnZdkiqqXdKdLcGzapQSMU5C5rQvwqsgaxamGwdJNd1a7nO&#10;VzNEGyvWeT4mtcIkp0C6XjRpJ1pSWlcdT0qbI1Pa/WKI0wDpmtGojVTUBp3nugZI3EhFbcJHbkaD&#10;twDXzBC5FUJHbVzPfbWQtB7i1w0lNM+Q6S1oez8TPAf51MIA4WMjkCQ4KAdDSa3tSOSyvPwhGCTw&#10;vxBa5KIsAVEjR/g1kFIzrhSEotBNhXK28M06gcbce9DUMrNDVhHl4hrtMd2euVONAFA8eIwSix1x&#10;KZ6ZxtxPYRGIFP9CZkons+AkCoSOvm5yrHrwOhGRZwjsi5RxX6QWmRWxpsg1uQreIw6JPZyV83Ih&#10;lGc7BKlAUG8QMK1H4itD7DCzi/dDS0fovHrf1TDJStiP0J++LvM6dEol4cQWqXOI6yfH4at4PBI6&#10;eW2ESC044VVC0tA7Pai9ndQivGvo1zCvX/N0tN98pOEmJQLgN/i9LxXk8ho+//NP2CdP329v3vc7&#10;e/EPV9mDV5xlvz9nj1192Fz7xbpO+8m8artWPdILa+yXsyrsZxNK7IKxxb5u0tmNpXYm2vfU+lI7&#10;GT/YNTCmszSvCLwC002pc5RxQ0nUleGxm7IL4ik/lGsIiDENgs7H59WMpQ3ykcuzEDpjKyCzZh0p&#10;VHI81ynYoxWT1eObKWt5noaPavA/lTanHuLUgdoc5P8KDdLKkLWJ92guLYTIRdYBiTtBh5MaTc2x&#10;JgjcCAmbdK1fr/vwpdmuQ5PL9BZq2a8BByK0UMUzqlRCWt+mjD3jyesCsdHaOXJHza1Sif2EUjSq&#10;IGL+Oy09MIYMSiCxeq2FssQ1MttDlFkwZaXdqjRBo0AzruRDK8GBECLOlMlEgSqaR62INEEaXhlB&#10;PCsIz9C+SC4fVmbwUEKrHCRqgtAissxeSteenFfQSST0gObWdu45KqW9paFF2AogMsdhrmreR0Ep&#10;Gu7SUjwxab7yiUlrZyG0m9UisD9T5GZ7NBqda9LslwMNpe3Xyz2opRNj0SKkSJtDJHnUwJGwTuQc&#10;uaNWjgSPZrfg2tpLnQumtx8TkaWxNRQlbZyD0ux8wbtoUsOnzz1q7z58t+174WF75KaL7NHrvm8P&#10;/PRYO2lq2o5qz7MrV7Xa9eu67NI5lXbl3Dr7WW/KftRaYt9rKLXv1hfbGXUlmNDFdnJtmZ0ETqhS&#10;jqli21NR7AucLcsU2swyLZFS6J0pml6nSQYKqKiGeD4TiP0KKm0152uptCJoF2SaDIGmp4ttFtpy&#10;FoRREryJmILdkLCdbe+oAiKvExmE3mcIjqaRmazSicz1TkCudzKz3QxaIagTGiJ3ObTNMY4381st&#10;XNuOJdBGQ9SWlh8tYqPtS0vR2iUDEKGjtq7WdgI6F0kfr0sSeZDQEBx4TzmNXJb/JTIHjZ0PaUFB&#10;YY7cgx1l/yNIG/t4tAgNIfc/z76TG0I6NAyGpsO09imY3Bs1smZhaTaWNLMmhCg8VdAc6vIxVH5I&#10;o0ZBxJJWlJks7ZYk9H4aOEHoASLnzvu4Mc+Iky/iPUlCC8Ecl+ZVYEoY7lIPvFbBCGCbd4oIDVRA&#10;lVbJwM/OAu8QVAM1mrqDddE6Js+6MdmnFY1Egfjqk0qqHzRzLCOZVQqRzAMmtIgqEg9BJG5yPyIS&#10;ehA69lIwnSOB1WOtPFmv4bO/8Kj99dmHMKHvs3fvv91evPWX9tDl37VHLznNLtzQa9sbxtiZUwrt&#10;t5t77cYVTXZpX9ou6EnZORD4rKZSyFtqp3uOLPVCl9mJaOATqjN2bGXGF//eVR5Wyd+YLrBlyndV&#10;HBYc01KijaCOihgmGCjWGO2jDp/8AiqWNI9K9fqipbhOQRuNRaOtFxJNRzvPSKGZMa8V+9yFBmvl&#10;Gk9slw9RMatlFksLyhzWtjSzTG2V7gNDulqIWpcznaWlmyCWNHESInc7jU872lomeBu/KfNbRJZZ&#10;LvNcWlqmuMzwiBoaGaGaRiBu63eCqU6jo4YHRELrXUVif2c1Ag69O/dzXXXu/0STPBI7BJhAaBrD&#10;Ur6RtG4kaPSxhyJqZW3HDjaVCiH1cW72PcoMaOKHYsEVipqET6+kktdAhhCKCUG4rka+qggFYTzu&#10;muPCwKSMHAmHEjqGYorQyWitiEGyJyCTOPE8PT90iinuO/rQwX+uY1trVNXR2ETUQ15lYVGO8pCn&#10;bIRVoqnr80dac8FI684fYXNKRtu2bIGdST2/or3cbu+tTUaKaR50JHeYpKFOsaG93JGocftAZP93&#10;JI7+s/xmEfirtyH/69z/6gv26QtP2sdPPWyfP/OQvXHPLfbMb35hj1zzA7v6pDV2zZHT7Ofr6u3y&#10;5dX22w1tduvadru0P2MXji+173WW2jltKTujscROrim0k7ToWa0WPiuz46tTdjQEPrwyixbO2K4K&#10;9UBrDWH5xCGFziwq/yRI1AHZmkU4UJWPVoKA6oSpo2KKhB5gwblsYTGVtMgrqpDJXSst3s1zpqfS&#10;IMRWd1HJ5SdLK1fzDKG2UGTB5OV4lc7lCD1AZicfJjIkrUfTimTS0s0O3hE0gcacP92Gya2OsRbQ&#10;xPXytRudyKEhEFFFTDUOkdBqLCKRa3PHGrhPCKTOmef8h6SWjmQWiUX8YEkIPBPIRI/+djDF9b34&#10;VlghQkrIkT3620liu5md246EdiK7RgqRVzKfRVRVdkVqNdDQNtBwyLeOGtq1NfvqdIqEVikNLSL5&#10;eDT7Sa38r4QOQ0RBGw+SWB1TA8iRO0JEHthOEHrwNzRZI/RmyzIQobXgnVDHvhafa8CMrtNCdBBY&#10;w2x+nndt4/9MpD4uQj57qkrs3LaMXdNbbnf3V9tTM2vt5Zk19tL0ChsmP1iICeTD1Mlgen/ymnJ1&#10;P53bD6SOHWNuZoPPvPeZc2/rWO54gszSwJrgH4/9TYkBFajy7JP295eetzcfuNNeu/c39twtF9s9&#10;Fxxvj198gv3m5CV26tRS+/XmDrtzW5fduabBbllYZZdM0oSGYjtP48AtGTuzDh+4psRJfFxdkR1W&#10;WWCHVhSBYjsUX/hQ9UZTSbdC3M34uJvYX59VR5ayUpZYv2Kfqajt0qAQsxbCxmEaaeU6CNsJ0XoK&#10;x+A7a24t5mUeGohKmCnE9OF4+ZhSzLpSCFnshJ7Bb2kMWdk5WqjA6uyqVYNAJVawhgI7ogZ0MkOc&#10;BkjsgDze+QUxNfTkw085rStCB+0rPzkQWhgwqynjvQ3s13F9rWv6gKDtRbxA1Ghe17HthAbqdIvP&#10;Frnr+K1ayhpdLyKDeK1+K5YRoWddWpvvxDfycW0aLUWPachL5B0gc65BFFJ5EB2IwEMhQiu0NGhj&#10;CEspk7q+YDSWVMi66RYV18iiUueZSF9NWQM0/zmGYXooJpDp68NHEEVaU/7oUEIHyGeOGA1JxwwQ&#10;Vxq8kPtiFhGHGgCI7KT2hiCQ2nvSeX4x15TSmCjPthaaU0RZFaQWZHKL1NLWSgDh+cUhcy/lrNI8&#10;W19RYKc0p+3ysXV298Rme2Z6s704o8Ze7iu35yaX271Yp79qK7ZhH778hL2PefvJq0/Z59LSEPgz&#10;kftfgN8MGUMmTEqI6wnsIPc+kVSBHm/n4q7B3zROrACQN16yv76CBfDys/YxPvBHT9xrz9/+a3v5&#10;tivtth/stXt/fLjdeOxcO3d2iV20MGM3rmu0m1c22K/nV9nlk4rt0t4y+1EbLVJTgS98dlpNvn27&#10;rtBOg8Sn1JbYCbWldnR1mR1epR7pTBj7LdfqDCmfC7yKcqUyVYLlmSJbmioARTa3WIuVFdg4KpiS&#10;tGuigSpdim2ZiGmOS7NOpXIf2d5gRzRX24xiZcPI+dIicwGtPpWqhvuUM3oSFd+HptCWE3h2m3qu&#10;pT0wzRVHHSO23JyljNsigsgRSBUIKqK2UraWRTO6xM1uH7rKEahBpIaUuk9EC0CrqrHg+qhhBWni&#10;Gn7H93Xcz9MQgQag57W4711q7TR48sFbQWggco0Fz9A7eQ+7X1Pq1kEw/TnHf27mu+o6NR4yyxVL&#10;Lh9bWjvZK+4l3/xAhPZglNy2IsxEaM3KEqFlOkdCK1uJtJiTGSgaLBJa5VAie0dYDjK1B4eW/p2W&#10;FnkjgQMiwd2Xhrya/eTmee76EByTI7TGiinjkFIKDZ/mXkGhoFVcWz3mYBqe4T7BowV08R3G0zDN&#10;5dttqSiz0xvL7aLOWrtpXK3dO7HWnpxaby/01diz06vswanldsu4Uvt5S7GdXp1n28sOsmEfvfi4&#10;vYuZ++krT9kXiueW2a0ebEgcO8C8Nxu4aZ3ryIqIQ1E+3ATBNWasxc4UC/3hkw/Zm/f/yV67+3f2&#10;wNUX2F8uOdVuPH2dXXn4DPvV7l67aWub3by+0W5d1WC3La63ayaX2sXdhWjhQvtuU6GdpVDKmiI7&#10;FQKfWltkp0HebzVW2N6qMsiKv4rf2kVL18KHbeQjeWZGh4IQgmlVTSvXQAuo1f16+VD9VPh5aFGt&#10;3t9HpdPKf0r/qkkG8pM1S8gBETXEMJ4Kur6y1LZhCWhZ0C7O1eRhXqLR1VFWi+ZuARMgyiysAPV4&#10;z6aye0ADlbmZCtsA3Ow+kIbGQoiElnaMZnXwk0NHWPCJA6kjmR0iG//HTXRpXhHXibo/vJeb62tE&#10;6gFCl+ZILcLmCM12RyZlXVlAQ9jBd3Jii7QiO+/UQdnFsQ4aRaGT+8ZxfjyWxHjOjWNfx0T0ZiCT&#10;PHaeCeo8G+xAU1+EtDUQoSF60gQPhEaelD7DC7gvLEDmOqCkCtG8Dku+SpsDaeYcvIebOhGh/aid&#10;Q4n5DSKpndjq2HJEUkNYHacUkuSP5nUgdSR/6Il27c/9pUouSCkzXw2IMn6K1I38xjjqpxayW5Uq&#10;tF1VxXY8LuO5LSm7bGyF3Taxzh6YUmdP99fZCzOqIXKlPTI5Y7/tKLCfNYyxEyvH2LrUKJtRNNzG&#10;0zgM+yxnXkc/2s1ryDt0XSeR/Utlo4TQX7/3EsCkxtzep5DQV5+zT55/yj56+gl756G77JW7brL7&#10;rv6h3X7BsfbHH+22Czd02s/XNtlvd4yzP+/qtd+tbrSb5lTZVb0p+2lnSVg3GDP6u40pWqQyO6m+&#10;BD+4xE6pKbWTK4vtpMaMbcMfnk6r3HTwcKvk42SAxhTVM1oMaQsgbAmCLGK/COEOQCaVWmEJD6gT&#10;Rav8TaRyT6Kid2JuK02Osmpo+t9Afisv0YAc0wr94yGzEsu1Q+QmCF2D1q2DnEpQNwFSSisrAkw5&#10;t9RYSLMrcKSDitvCMxq5N/ZuyywVBrTyAAYJLdN6AL4/qKEHfV2ZxqEHW6R18kIsB/s6Xs+xeshe&#10;D5Hd7Hbo3GDPdwPbscHogMwd/A8ROZJZkEbuAJ1o5a4cutnv4f9OwCpRVJumYk6kQfMpl2oAgBoK&#10;NTSDPeK5qDOB7+Lui4iM7NyPRmZOZhGbbe/VZl8dYWp0g3wgL8fj2HTI2y0io42HEDqplZOIhA4a&#10;OgR/eAgoiFo7CZ/UITiZAwbPs809cWKHNwJumuegfZF7xH9Y5Wg08siDIPJ/YB2OtkWpMbajuti+&#10;1VpuF3RW2DU9Vfb7STV256Rqu39KlT3WByZl7d7xKbtxLCRuHmPfrh1le9MjbFXxwdYHkdvz/8Nq&#10;Rw+zWp4/7OPX8ZNfx1/GdxakmWNk2ECnFwSXWf1XiPuZslO+/Jx9DIHfe+x+e+fBP9nrEPjp3/zc&#10;bv7ekXblccvt51sn2vfnldtVqxvsjq2dduvqOrtxYbn9sq/MftFdYj9tLbbvt6BxGwrs9Ho0MNrv&#10;WFqmo7SCYXWRDyVpgv+RVVlM54x1ync9WJkhMHMgbhECK0QoxWPyIXC+5Y/Js3yOjckbQTkaco+2&#10;QsiuqKMSzofrIDvXCKVjhvsQgDJuuI8LySowobM0GJoSqIn6mjJYA9nr0cItlBpDbuM6JbtT2Y5f&#10;01UyxqO+ZlG552VLbTGVW4SeD/ohwQRIreAHaepWyiZMUk8ir6gvEMiLKcszIkLnl47hzzqSxwKh&#10;ZQYPmMKQUYQUMeUzi8yxh1zn5Ye3cqyZ/WY0qrSmTHpBjYlI3AYhA7iWd4/Pb+J6dba5hhahOSd0&#10;QtqxaPJxAveN41wv36CH66StNUYu60KNlH5Dloh3rA0QOkCEjojzpd3chrwBg0NVcbjKycq5cq7X&#10;dhxn1rZnOuGaAxE4aucwdBS0tPvSEDFJbvnWOh6vC1D89YERhsBCjjPPTKLGQID4MeIrPfJgqx51&#10;kHVD4P7iMbYETbwuU2w7UVIn1Kbs7IaUXdSetqvbIW17id2ML3wjuBb8ornAzm8YZadVj7Rd2eG2&#10;DCL3lY60bsz0DnzxVtBMI9GYP8KaUGwDnWLRvP7stefsi9eecezD9P4b+5++8Li999T99taj99g7&#10;j/zZXv3zzfaHn37HfncuBD5qif10Y4/9ZHWTXby61u7cM97u3zPRfiVCT0/bL3pL7ce85A9aSjCh&#10;S+1Uad86CIwGPrK6xA6r0Dhwqe3GhN5VUWh7svm2p7zYVqeLMJFHWIbWrIwXVRhg4ag8K0Y7Fo0u&#10;AGGGjoPjZaPzISoYzTWjFOg/hlYxjzLfUarz3KeymIqi5UplYtdg6mnKYBOatgby+rxhN+XGoJ1H&#10;WytElxbvEtDE3SUKKhmNv5xn09L5mNeFudxcxQOEVtqe6exPKSvwFLa9oEs+NSRuYzsArSufE2hC&#10;xQBpQaNrzUAGabjgUwc0Q06RTccbeI6b3iD60CJx9Hmbua4NDd6RKnPN2sF7KhBF2jYAf5nnOUnR&#10;yjqmMNIQE15mLRA3Erqda/w67umExJ3pVA56ftDesbdd7+n/IdfZ5z3tfF/16scx7EFi5zR1jtCB&#10;1NLSg4iEFnxOdURSA3Ofz9fOQfsD50DU3JHUOpacLBHhRNZ5ttUTXYUCkTnv4B4fI05A62qp1HF1&#10;clUI3Kux4xoURwOKo4v6O70s31ZXpW0L7uKh1aV2WGWhHVWF8srk2ckoszNwKc+sybNv14xmfwy8&#10;GGWbsiMhP/cWHYRf/R/WMeYgaxr9H9acd5B15I/0POI++YTvp57xcqwACJ0zqSGzTOe/vvS0ffzM&#10;I/bx0w/ZR4/fZ28/cKc99ftr7U8Xfdeu//Z2u+G0dXbeyha7bs8E+8PRU+wPu3vs9o2tdt2ccrty&#10;SqldhA/8465i+2F7kZ3VIN+30M3nY2mJjqhO22H8ocNx9vdkSmwnFWZredo2Y64JGzm2qSJtC1Wp&#10;hqOR0bB5aN9CBCctq7KAj1oC4ZSCRuGBpUAVoBzBK7KmUoPwkN8D8EFZ7hpB2S2KOK8wQ830UfK5&#10;egjehRndVUjF5cM00ooqAbwSwSv9bDeE64VkPUCpaafIvEbjaLhrDpV4PiRZABZmtVqEFmJLeQqf&#10;qRBnMi3xREz1HvyjsRBYmT/aIXUHz+wQodnW0i+R0Joh5RpXREgQUwQWkUUUkUvDVdKeQiS04Ndz&#10;rbbVwSXCioRdvFcPhO0pR5uyL1N5LKQcK1+Zc9K4bTSgLVgUui9O8hjQ3DnSd6gBoIEQ1FC0QXp1&#10;kum9mngvDZfF93YTn//jvj3/UbPENG0zjmWLzJHYA1raSQlRndz7kzpo6pxfDQYJnSMq50PASYB3&#10;pHEuqcGHmuAicNTITmj5tdQ5daJp1Q4f7uKcpkOq4029z03UI6UKbqWx1xpaYfXIcLyR+qXF6NTz&#10;3oHMOwtHQTo0atEoW8j+unSBbUQJbEqPtg1o2nWZEbYmNcJWlB1sC0oPspklB9vkwoOtC+K2qLNs&#10;xDA3z+tpFJqp0x1wQKteTqVxmFIy2np4bhPXVXgkWbAGhqkz7KPnH7X3n3zQ3n7obnv5z7+1p265&#10;0p7/7aV224+Oswt2zbErj1ls5y6qsMs3NNotO7vt94d02rVo4MsmFdtFY4vsR62FOPEl9h008Lfr&#10;tW5QmZ2A/3t0FRoY7EYLb0frbgNaBdDXENZYMAReg9m2lsqylgqxigqqxcw6R/Gx8ZE1ob0Q4RTz&#10;oUK2CWnkfCdjGoFKiOr0auLDdWPKTOQj90GW6TyvnwZiIuTSin9aLKwcjZ1Ce6s3VRMCPEYYQWnM&#10;so1KpdUc5CP3UPmUrF3LmUrD9lHJ+6mcmgSguclzqLyLeMfFkGAp/2VpVpoZQnPdQiqy1nCaQsXu&#10;BWOBkhJ082xFk3VwzViIM5b/qXOdHGvjtxThJXPaY7a1LWJyXmX0Yb03mWd7AAkNSFuGbTBw3rVr&#10;3EYL8xtdGj7jW4wvx7cFkxLQ8R7+QxdEF1lb+U/SyM08JwAzHbSAVoHv0ZZOQ2CInkpD4jJr4rg3&#10;IDlouGzAL4fwgczqXS+x6uJiNLTM7jAhJE4MkYYe0NIgDGlFQN6B7UFoeVn3tZGdOs0UbJLU4iK0&#10;Qjw9ZhqCCbLEhGrqQiX1SKTVfR6oApzIlNLIMfxSGUgFaWYFgIhYrTT4WmGyg7qmFFAyo7sgVqfA&#10;dlyJ0leppF6O57p+js+mfs7BspvFddOKRtt4iN6FBdrMM+t4duWogy07/D8g50FWjbbVEJZmiCk+&#10;fTz1ZKpA/dRStR08W+dlDaS4r5R7SoDKYW8/+EdM6N/YA1dfaL+HwJcfs9wu2jHFrtw2wa5c02q/&#10;2dBhv1vTYtcurLbLZ2TtJz1o37YiO7exyL6L6Xx6bZmdDHmPxbE/orII7VtkeyHuLrBDBM4W2WbK&#10;TVT8tWisVZiJq6nY66iUIvEaWvmVVISlEGZBSise5PGyaF2ZzLRIPl+WfWWZkADVemsKnVrPOlrU&#10;DlrSSYXqua6gMSi3WaVUWEzods7VjRjuPd9qmUOGDJnmueAFF6IG9fNcMytOezwkmsS76R0m8SGn&#10;0vpOR4vOwcxexHuv4r+sLachErAyVqHxlkMaLQMzC9O7L6MQ0HzM7EKbAPmk3aWNO13La1pkiY2H&#10;LD38jhBCNyEP10cCh5jtEu8p9nhtrpdmVBlNZdeWgh/HBE5s6zoRuRuffhxk7YW8E7B6RGjlEPM8&#10;YhUZJ3kPGrobEutZ7TSsrWxLQ2u4KsLJDZn3A2RtEvi9/xVCy7dXNFmIKEsGoAya3lFLO7GRyVAM&#10;muM06lToEuRTCqKP7VMsc9vSztLI1RClOp86gHmqlTaqVW84r95wzV3WMjcBIQRU/rDqVtDg3A+0&#10;gqQWXm+X0igZRWM/3CYWjbBJJXnecE/kv/TwW13UJS3WLk3azG+MhdjjeM9u3rGjYJS1Qt4GTHCR&#10;NYs/nQZl0qzD+d0RsgLGoN2l1Wn0pWD4z718Cy0sP5b3auH9arhHhM9iWmtWls/I4t09oo1tdbwN&#10;u/WsHXbDSavthyta7bJ1rXbDpja7dXO73bSizn41t9ounZy2H7Xk4/9iQjen7dSaYjsR8h5bVWpH&#10;VpTYoZB1D+V2KvM2CLkT4u6iwqvcTrmVUuvvbkKLyaTeSOXfSCVZjwZZSyVYQ0u/FlKvogLPh0zj&#10;+PPyV+Qbq0OrDP9Y5NZYnj6+ejU1O0nRQlX8ydCa8mfd95UwMZ0QpLS3B+PzsUXmMMMGwYvQnNO2&#10;gg8aON/Ox5NmHk+LO5HWcxqt6SwaH6W5VTTZSsihmVQbtQIjpF7Pf5V1sZpzK/gvyygXsT+X/zgD&#10;IfdBUHWWSdNLUwsi82S04ESuHw9RlbOrSyY40BBV7NFuQ0Nr6qR6yH0YCCheu5P7pKUHSA2ZuiCX&#10;0A0Z3YTmmMpu3kcmtsxrN7VFbDDekbLxELwXRJM7ElrwsWX9hh8LWtpNfpU5yFdvhLzRxE+a2d45&#10;xzmNb/swGtBQWYwyi/BwUgituHgH20lSDyV3ktCSn8sQRI0c5koHMsvE1nKuHjEGmRU+qWVzhGrg&#10;veRc78TmHkWRSQs3iIwipupEDloDuhcXbAp1QutgTYPI6kPpZF9Ly7aIsNLSlFoYXj3XXdThDn6z&#10;lbpZr0aC+jlAQOqxxrFLR1IvqdsVWKMy6RUN1og72OTA6uS9NNkkrOahnvPhEFdj3oKCVkLkmvKm&#10;xag1JUQYdsXyarthXYtdv0Lzgqvswl60bzsEbiu077SWYUKX2ak48SdUFaKF1QNdaIeCoH1lRpe6&#10;Gb2NSr8NAm+vYF+LaJfl+fGtaLLNVHRp6IiNnF8PNnDteirIIZmM+9BaSKxfHT18cJlCIdeyeqql&#10;WUOnRTXHRXgtVKbeSbXMarFL0bqxs0TDWXEJTy3P6cNbNAYO7hfBFdbZUFDgvrJaU0XkKNBkNubq&#10;XBqbBRB6KQ3RSsi7gnddQUOkRc6WU9m1/rGwmv+7Bmi65ErM+wUQbxaYDkn7HUqZW2JTuWcSmMD2&#10;BJWgl/+qiRsitTR1t0jOeZF4EqScArlU9kIO93khVye/r5lWSsvbLeJCGvUwB/N5kLx+DiT9ZIfO&#10;laeDmQ2ctMitFXgHGJCWHjgHWkA0v5s5JwJ7SCrvEYksqFfdo8pEYt454kBkTiISWwiRZZAYAg3N&#10;jDKwLzMcosWEgyFHmfYDNHRVQwMQFr9T8v8Ct8KakLXqVVguR36wtC6mM424lssRiTs5L0JOLs2z&#10;mch8Fj7vDJTUtFItaId57aZ0ga+DpR7l5sKR1oXpPAGNPRntPb4YIhcoSGS4KxnNrJJ/rokZAdRp&#10;lFOGUnOmy1VC9DQkzoxGWwv4xCpLIK+Gyorleo7A7eT65OSPEJaqPGPDfV0rX9sKDLt0aqVdqEkN&#10;mNFnNBbaKXVF+L8ldny1hpJK7OjKYjQxWhjB7kGgu6V9ZU5n0cbl+ZR5tjOTZ3uyEJ3rdkNiTfoX&#10;0YXtEFqk3sIxLU26uSIFqfGZIc5qtN1KKoo09FqEv5zKrcnp8kPUKaGPoaluIqYSyw1E/IikEFla&#10;VqSXb5zFt07T6kWzWkNWAx1nXKchBTUI0vJqjX1hcMisqZAT0M5TILMak1n4zfMgs1aSWM77LYfQ&#10;S6i8CyHdPK5ZwHtq6dRlkGtVFjLzPVbx/3T9LITfn8q3mZRzaBRmcd10yDGNc1O5XzOyJnHfZBqD&#10;ySIvBJApLo09AXgaXQg4HdJN5lsra8kESpFWpBbxx3KdNK/MaJ2T5o2QGa3Sycy9scOrk2ORoEIb&#10;+y28QzMNbTP/QWjldwOhB6/TNZHQ0byu5z3q2a5jW/HmgobJAg5MZg9myW2LwNpWqfhv9X57bm/3&#10;p2PPt7SzovFCORSDhKYuQK6gmakjaGOZ1wqb1DpayiOujk1lNZGWlRs1A/LOQ8suwhpcRLkEea/g&#10;/y/le83h2DTIOb1kpM0rG01DjuyVDQVtPIHnKNOq6mYnvzkW8veiiScVjLQp+MUTgHxbTaSQRvVc&#10;3wJ1WBggNfXPiZpDGLeGtJTK+12ASS54DnDg8541AYRyAE7mEGoaEu6LzCNsDOeGnVCHD1yXwoyG&#10;xBD1WLTm4RWY0pUlkLTY9vKnDoN8exHuXgh6KOdF3L3l8pWDv3wYx/dSmXZTUbYi7E1cK9N6HQRZ&#10;ywdZQ6VdBVlXguUcWwoxFuGnLqScz7G5lHPYn8WHm0wL2eEtrDovZBqpcyLOlgmdGSKmjxuK0EAf&#10;SZE3GREauFbnvBAyXgSNr4ZAPrUC+1t4VgcCF6G1WuEUWuE+hDsTMs8BC/jPgpYdFZkXU3GXsa+w&#10;0aWU2pbWFqkXa+gKi2Q5BFlXlbHVlRlbwPFptPCTIfdk7tG86H4wDYJM4xv1O3QN4Hv10eD18f36&#10;IX8/2xO4bjzXyOQe0MAgms7yhaXldY2IHRHIjTnNthMauQSCUnJ8gLiU0rhCOBZ8Zic8iBpbEKGD&#10;n1wGmQOShN6f2PsTWtDxgZldJYMzuwRtqxdcpUg9MP8auXimUuD5vqkTgi+rA5SmuAYCaQXLBojV&#10;AtQx1euxAXm4PgVYWhASGaxCPhupqzuou0fUpu3Exgo7qanSjqopcxxO3d+GUtqYKUDB5HNPvq3E&#10;pdR48Tzq5Iwi6iWE7qWOjndyj7YJNBLjaSTGcU7JFjQ8lYVYnp0EM3qAyNTVEIWm4xAYzV0MpGw0&#10;7VKphUTSEP+dM5+BL24ngkPaQp6rxIDKxe35uDGtReDROQQyj3QMO7IiHw1caIeXo2HRsrv5E9LG&#10;mtywF0IfigbSWPHhFQUQF3JD9r18mN1UlG2plB2CsNfRsq3ETFlWNsaWQozF/HG1bEsh7xIEuRhh&#10;LUCYMmPnIfjZVHCRZjbnptJiSgBTEMTkEkwePpYW7q4RmQWIWJmPCZM/wirVGwhBvUMDSHt7LyXk&#10;VG+nhqN8kjwYyBAJqRW368nRKTVeqIRyIrMiwHrxiybzrnoH+Uf9YCb/ZTb/YxbHNSwlX3qhCIwZ&#10;tpZvst5RamukxSHBEq5fy7c7vLrSDq2qshVoqul6HhWkX341/3c6BBCBZ2ifZ82CKL5iBZjpJAZ8&#10;12k0BJO5RlpbZBVxRW6RN/ZQi9BBI+eIzPZEtPoEiCnSS4NLQ6uzLGrbdq6LaOVcNKNbIKfQxnEn&#10;so6x7VrZSRwBqZ3I0s7AiY0/zX8SnNQyvUVmJ7FCTNHK1A1BpA4+dhhfj1lYwhh1vmtrzf9W9F0N&#10;cqmBLLWUCuxp4Lwi7Zo5p2SI7aCTRmAsUMjtZJ7Xz/PnQNwlfLuVYL0sSUh5tGbd1abs9KZyLNC0&#10;nVGfsrOasnZmY8ZOqimyY3Efj4ADe6sLbRfW6AYU1GLJq1RafTjK5T8wqzGt0cSd1L9OttvYbmW7&#10;AVNZ2UYq3GRWtFhIOiBSh+woYVjMNbYTHDJDvoEQUUzpQo7lQ1wHx/MxsfNAwcg8tkdD1lFO1NGY&#10;1iJuksgjIfsoyD8ajILko4eL0LRcR/Lnj4CoIu5haOa9VFwRWRo6mNgltqMSs5n9DVTSVVTgFRBw&#10;GcRdTqVfAXGX8UGXgiUQV+VyPvRKBLac7cWQd74Igvbt52P08TH6ENZEWjcttD0JgU2inMj58bSy&#10;6hhr5QM18KL1fAgNmvt8UQirYQWRWqsOup8MaUXq8PHQxsBbRKBS+yKzTCEFwHfS2ntWSCpFHxVh&#10;Ou+u1nwWpRoZ+c9CaHgKnYxqbCZquIHWeT4adyWkW8v3WMl3Wsa9ayDzIRVFuBYpW0Pll+nWj2Uz&#10;Hfg4Nc+aRSWbzvcTmdVxpkZNnWgLqtIQGqJDamnoacDNbZUREG2KSsg8EdKKzOrBHsd+IDbHsQpk&#10;hofOMMxurpP/7J1o3B/9YnV4RRK3pNM5BE09FLETTGSuT2jnBhoEEbqW49LE9TqP9aGe7Yh6J3c0&#10;xTUcRwMCWh1xmE3HFQJbCMELPXpOY/PtfNNOvmEXdWsc2z1co+Cc8Rzr5VphLHVkPOen8+1Cv4cW&#10;nS+0VRByHfV4I+TcBln3VBXQyNLYsn1kRFWRHV5F3UaRbU3noZTycQNLUEr5WI1jrL9wlE3k+fKn&#10;pX07gHxudVppNpQ6YxUlpshF1S/FgrtLRz2U9egrYqpu6rgIDWRmB78X7QuiRi5Em4u0/3MEMh8I&#10;MrUFbQ/bTWXcia+4nY+wBXJvoBKupxKu5eOtRsus5qOtpCKvpBSBV6BVl3NOreBKhLKCCrwKrECw&#10;IvEqiKJKvVgkQbPOoIVbCInXIBBlwtxMxVuOAOZx7bQifMqCQkwXLcKdz76GiNDomH9aCdHnKyNg&#10;mTZj8Y3a+KCNkLtm1MF81IMg9gh8J4XuhVQsagljXK2gjyxtXk/ZDpl7MNmU3nU+BFvIu8sXDhki&#10;ZVqHjJHyn0Vo+dKT+e2xaPJ29Vjif7VhPXSBqVw7n2+1tjZrW+urbB2VaFU5lgmVQ89Y6Fq9xDGP&#10;7zRHhOb/Tgf9IjTn5/L/5qJhBa0hFUxvZfsUROQ0JI6+tDrJymwq328SZJLmVrx0DySLnWHecw2x&#10;g3ZWBxgaWiTmuSKPg3Pq9IpmdxKRvE0QNUImttCQIHMkdINK3kEQ4dUxpp5vQZrdh7C0zXUtZSnT&#10;rDFPysD3bXXEMfNiH5dXrLw6D+dUl9tMvslM3n1OpeaWa2gIc5fGfyzoYrsDhSJZjKOcgCwmlcld&#10;QmHwXMlvAbJbyP5C5LE4g1wEtpekkE/pKJtXhI9cTMn+POQ1E0JP5vgENPKEguE2kbo2HsUxHnNe&#10;8m9VZxoEV0RYpYibI6mgTteM4iaAXLrYGZuF1K5cIK8mZchfFpEHTGqVkDofskZzWcRNbkfk8+wx&#10;XC9NnIRr5SHHhq1MjYGUefiGwSwWoWZjysxDe81jfyHlMgSk80v5UPIbVyKYJFZwnfxjkX0x5J9X&#10;NMKW0dJtRuscWlNuexDQboS1HWxB26/iA87hA03PEdkDOiDzVIS1kOes4ZnqCd9EQ7MK31R+q78b&#10;jYLGhadwbY86PCBaG2hBAI1AU+pqgLKMqMvffWW21YmhAflpmGxzIJXmQq/gPVZAtmU0Tkt4rjpJ&#10;5lIqBdFUKlcvrbMSzoUFytVjmu+zpjR9Uqa6NO0SvoX6BragZddj2SzCX5vH8YUQRAEycyFIH99N&#10;EWNTqLyeZxvSae2o6ZCgzwlealMhyCT2J0E4rTPla02BPggtf1vjnX2cm45/3l+VtWmVWbR1xnp5&#10;joaoxvKdB5EamC0lQgcyi7Tq+FKPNuQCkchDtXET25G4jfy+0JBODZA7opnzGqPWM6X5AzlpLPgf&#10;HivOf3WTnmvbyngG1zSiLNr4Rl3Iv5vvpCG82Vg1i6szWCopm4cFo+8/C9lMQ9GMpw6NpT51cawL&#10;+XgwDt+7HUXTCqF9TS9I7kFFyE5hthO5Z1LxaHffxlOO59pezo/n+vFc24u2lS/cy71dbKuxbkFB&#10;tI452Du1vD5RhwTVHyUh0Bi291pDyjhqoh52wSPVRo2xKqBlbKVEXLFQeocX24KvXgnh8kHUqPmc&#10;F6KmjdtR2yaPB0KP+lfQaIxy03s422joPj7CVDd5ae3QYD2YpAovm8j+NMgzkz+/kA+6HFKtRmir&#10;+agxMGQ1FVU+5WpaudUpdX7lo9nzbDPC2oY/qIR7uzFldkNOYQfYBkk3IVCZ7Qv52DMQwFRKvcdc&#10;nr2M39EY9Rau3cK1G2UxsK3fUiTZErCQ95jLO8wqxrTl3ft438lADYPGDVsRhKAeSc13VrzrNEy6&#10;WTROc7l3AUReRGVawDPm8btqxNRQTKOy9LKt4Qw1EApM8Bk8CK1qjKKMNJE+z9ohtCqPNLDWndoE&#10;VkMEdaJJ44qkIrAmZ/Ty7Xp4Z2nVSVwTTGhAxZ9MxRcmQgTNWJI/rNlK0sJx0bjZFRm0VsZmgX4q&#10;/1Qwid/oEXmRgeKzO3gPkVfQmLI6wrq4rwO/+kDaWIgETprYQiPHXAMDJzVogtCCiKyyOZP2a6Xx&#10;Zcon4WY917VzXSghPO+oIBn11PewPQlrcCZYUZO1NbXlthAC92mICDnPq83QmBVZd+lo18RNkLIZ&#10;8inmXetwKcebGmn5z93ItBu5qYEVxiG/buTSSZ1th7zNmM7SrMrfrV5vxeY3Usc1/10NtfJ1aQi0&#10;DvnWQ0aVCibxtEQQMCBn9QHviIXMniOc+8IwWS60VCTnvHd8Ae+NFpHZ1uofTuYcgYciSd6IoaQf&#10;wzPGoKn3I3OucyyJYe1U+FY+ULvAy7XhB7TxR9uozDJz1evsREMQKyDeKj6uCLcRgm2AyOvwqddB&#10;0PVo+S2Qbydk2c216hU/lO09YCet7Q78lR0IcSfYwbGt3LsZIa7l3pVsr+SeNdyj3vFDIMZWyq3s&#10;KyBlnTQ11y2n0VgK5JMv5B3m816C/N2ZkFWkliZWdM04/k8PpRqnyQi+T/4y16oXW42HyDsZwav3&#10;Uj2WGtbQOGQzrbE0vYINFBOuqCG1xBoqUYLAGq5rUQsPNMy1gPeYB3Fn8uzJNDCqYIoOU8x2pyoX&#10;0AqRXbgiXSVUaq7XmLNMZu/FppKPo/IrOETaViazFqCbCmGmcUw+9TQIPBUCa/y6B3RR8TuAiBLN&#10;6egfD2hkgWeI0AMdYOwLImOS0HFbZnTUzoKIG4gczsf7hXae20mD3UmD3cm7dfKegge98N80Bq7Z&#10;WJqFNZl3ncV/mEFj1M+1C5XHHFdlZTUuVTnKIz3GpldIKxfbROQzjm+rKLtuZNbON1VHmPKQh3TH&#10;hWhPSIx1498P2crPlbZVRJ6+veani7wawipX7zN1uZx9kVCzq5yYkCQQNLhnGhkRWX3ZHpGT8yHO&#10;WxM28IUhpPfRyJQG0a1z1459QWQuGhWGnNRLHZexEdEicfcncNJHPjBkbqsUgSOhw/Hcc3i+r3vF&#10;+wnD1NHU6BoNMgNlTZDzrzC1FnyGsexP5SNqaEnm6RoEtoGKtJFKuQ4/ZT0E2wDZtkLsPbS0hyNk&#10;wYeyIK8Df3M3ZHctjdCUnG87JN3BcZVbRWCIqwZBOIRnHQLJN3F8I1jHfdLQMu1l9ss/kgmu4ST5&#10;wnINZElMwqzSkIKGFpQ2SLNRekVYyDUJTOb4ZFpuaWwRXdE9ipUVFHurcUsFHsjEVpRRXPlfUWeV&#10;PEvHFcerudTqsZY/PI33Gq/Kh8bQzCxPi6Ntr4iaTYVGoBFsoVJ61k7IreweCu3soFIqMsyTB/A9&#10;HZzTeU3e8IXp2B7Lb6kMoaAiMSauCAZpmthvBpqooTI5duyAfI7kNmjie+veRp4tRK3cwHVDia7t&#10;ASIDzZlWKbM+IEdsftvDTnleGF7DouD8ArTukpq0Lasqsc2t1XZIU6Utw0WZky3ABcFyqtHsNBpe&#10;ZD6Bd9I0zA6+UyNaVwvLh7xuAerxbuB4I99akVptbLeiiVvRxHGyhBplRVqpUdaknSz1O5jCgkY+&#10;coFG7EdSKnWwzkveml+t2XeSmRoSreZZ5fVhDP6x4h7U6YpfjAYfgGtiiMW5fEGEziESOSCQVBA5&#10;R+EvD2jcHJKaeH+tjM/Mb/hzIG9Y+yv45z5EyzaERiOxIy3dyceTHyFztZFWTcRW+Jo0nQbkF2AC&#10;SUuuSRXYBsit4SqRWmaxiHo4OIIW+FCwF3LvroDIaOa9lHsQ1i4gDS5Cb+Oe7Qhxh0qIsQ3SSjOr&#10;U06zUlZLc/NbK/mNlRBhhQAJhOVgMSSRv61xbHWcTfOeyZFo21HuLylo3nsoeW/NfOmQz4XQu2i1&#10;O/h/0sbynxSip+tEaPVmdvANRGyfQcM3kXnWCvRtJqANpkHA6fy+SgWkdIE2zuk6LVfTBJE1vKIV&#10;HrTfAKljet56EZwGaTBxAQQsxdfkecqj7eB/+n7OB9X8Ze/MgiQivs+GwkxXPLWGmAJBw2wnR46E&#10;STI6XOPKdA5EbeQeQQRu4HxjDk0Q0Uu/Fx8ZeYWGQu+R6zHnfCfP6oCsQTNLS4doNg83BcF9CL3z&#10;M9DI82txSyDy2gYtB1Rgi6gTy2sytrK2whZWpV07+4J8fGOFw6oRbMCF06J7ylGmOetanM8TRVDW&#10;IKtaGuImJzWyRcbS0LKMZF4rPZGSIHjoL3BTWQSGmJrcU6aJOn5MBB8ktjS2orc8fzYkl8vl4cTw&#10;wEdTdD/Xa36BFtEr5DqhIEHWPAEC5klrcs3+pB7s1RZZdW0krcqIJKEFPds705zAozHrFR4d330Q&#10;wxRHqt47ZRdUR0A7f6KVY9LU6qpXYLk6oETo+WibRRBY467LwFL2l7O/FqLuKNdYdYlr5t0Ifxfk&#10;lGbeQwss7GZ7h7SyCC1wXmTehjm+BQIrne5asILnLUWYIqwakHlgFr8zHV9b/vYcaWeIvhBhL+D4&#10;PI5pJssM0AemSgsjbAXGd/BfZGUI6uDqAt0Ip4v/0wUJReg2/rNcDBF8LMe6gUr30ag88ssVk+29&#10;0FRsYYJMaa5vpqLU05o7vLJp6CWggfvrcxUxEDpAK2IInhif58acYEIMtlCPsQgdMaBtIzCBBR9u&#10;ShyXBo0EdkIK8Zh8X4f2h5B9APwWjbG2NVYdosYgMf9ZY9oKGZVGHotvLm3cDXqxUBT9NoVtjZer&#10;Y64d+eq8FpWfjKktV2Ey10yv0npekJm6sLGpytbWldtiyNxP49+F3JS/vCUHJYFQfrLm+K34tg1o&#10;SmnpKhpPWUxKAaWgEpFadVeppmpQQiFNr8ipeAQqOnVZpWsxHUPLCr7SpQAxnJyQxQkDacOxgEgg&#10;IfRUD3ZwOZyoEI5nRgSzeLRvRxInyaxt388hSeYAkZmGIIdC7tHSN+4WDCC4B45cYzMspD7lQ/g0&#10;Lkxtbm7kJeu5SMHqA8M9mN0z+KCz0TzzqIjKYz2neBSaM8/94UNpoQ93KBgFIkPU3WwrecFOju8Q&#10;IpG5fhvQfTKx14PVaC41Eosg8iLI6sMOYD6Yi38+q3S0zSwZZXMgsBYi8ygt7lkrf57KsxJyz6EC&#10;aHxbZvV4iKR8YWMhXTfoLVBHHyYdFcKnt1EBYkyvhqS6OC4Ca6aLg4rUS0XSqhcqtdSKzqujrcVj&#10;hEPkmue64rso+0kNFSxCRFaFi2mHYuohkTqZFFDBFdqPZFagRTJGOknsAxE8TGtUb3boYXZSc1xl&#10;7BATQWWGB3N8sGc6OWOrHbK2Qb62itC55eTNpjGhM2jejCmpwViO9SLPyZVl1l9dZgvrUraqPmub&#10;W+psW2eLj6d302i30bB38Bz1CYTYdFwU7plGo99H3ejHDROmQu4pNAgTkaFM7W6uVS+2Fq9XqV5t&#10;hbrKDfFOMepGPbLV91ZWmUoaVU8cSAOtyTlK0+vDRa5FpcECoQWPygJKSZUkq1DIddKkyoKjMm7v&#10;BxHWSRsgEscyIp4LGCR3RCSxEPejFs5j38G7isDxefEdteb1wKJ9sjyof3IFvVOOeu7zvcEwdYRp&#10;ypd6dRvyR2BmD7d6TA61dMq40MwHk0bTNDCfjcSHnMwD+rlemnpTJs9DQY9AmEcgwMMg8W58ox0I&#10;SzOufDE3zm0D6uSSaS1zW0TeCKHXoW2llRdL4/K8+WCBtHAO0sQ6J6LPxrSaCRTFpfHGhRyTNnf/&#10;GnLPhwz9kEgzpsbKFOM/tNFYadhKkWEaT2ymRY/DEoL8LbdM0OpKFSQiR2i/SyY7z1TcdxP/uwEy&#10;12peLUT23GO5yqX8Vn4stx+zesYJ/V6CmE8sCZE4CRE5EjxGav07Yg+O54YOMRE4ntN2IHYOyMeJ&#10;zLb3SCOTNmQkc1l+sAjbhbzGQsgeiDuB7YkQcyLnJkDGaZWlmM4ZWwZW1mVtVV3aVtWW2coayM09&#10;MyFzn3rhKzLuR6vzT4SewvOnoYWn8FuTQA8EH4v8O2n0x0qTc62PAGgsnXt6ILPSIGsesJJKaMEC&#10;X4HEe65H49OGby2f1jOT0AArL5lP1IEEmswTFr6TOZwjMvXAkSN0WHc6kHV/Iu6PJKm1P6hN0Zz8&#10;3hieN7QUdO1Qsg/d9+fxDlEj634/51aAfHSRWP8rdMr6QgORzBFO5DwfPhOG9fBhNHgeOohCz/ZY&#10;JwCE4EP00OpN5YNNgSSTSkDBCJvBNatoNbci5F2VRbazPM92VAQCeycXgjpEoDXWWLLPskI7K8G9&#10;d3rhH2+EyKvLMN3RuIvRrgsg5jwwV2Y05NRw0nygji8NL2mMeDpm2SQanUn4ycKE/OHWz3uJ3PMg&#10;v4alpki7Ynq15Q1Hk46AxBqrDtq4ieNaeUAdJo38R6WAVSeWZs/IfNaqGe1YIILmSAdfTNegkdnX&#10;aho1+QUQOUAtYyRwcluxx3EGUZweqG3FKUeiCzHzp6YcxuwecT6xyBy1dCR01MoRgayQWsiRNaKD&#10;Y6H3OfRAi6hdbHdxriuLxoV47RC0nca4qwLiQNr+iqzNrCq3mdVpm4UGnlddgn9baMtri21NfZlt&#10;wP9dj0ZeLd+3OuPDTjKZ5/IcDUNN5xm6X5NKfHoo5GyHvB24Ur0QdwKa2OeEl+Fvc079CL5ggDr0&#10;IGwnpUYENPykyDDNTdfwn6Dt8dSLsTLDZe0gE2nocuSaQYaaG62JOBFKiFEMYZIL4CUJHUktrZsk&#10;7VCEpJNhso8gLaocdnkcjyROIkno/xlE3jgcFfzvQGRFkGnChhooJzJEFXyCksgLZwVNUInbWvtL&#10;5bB2XlJ+szqHpIUn8aH60CRCP9vz+Hgr0DCr8fU0yWIzgjkMoR1blbUjqSh70Lg+BAW5FRYqjbsa&#10;E3kNBFuPaaxecEEdZ5sg+SauEdT5tRas5BrFfS+QCU8L7BM1wGyOzYHcsznez3spHE/Lhvp4MVpz&#10;CtdOQtv2sz+TlnwGBFHAyQTO9SBo+cLKKNHFf5C/rFKaWi6EyKo0Q+op9dUfqRAieAukFLmd7Pxm&#10;Lc9R8nZfXoXrlX9baylFSEMLFZwP617tj4G5vkmI5DlE7S0oltnjmQdIPehPJzW08oTJf46mdjCd&#10;iyFwrmMKjAPj0awTINgkmciQV2byZN/OeNy3CDwBeUzK5kHCIptfk7KFlRnHIoW1VpXZ9oYKO7Sl&#10;yo7orLOdrZW2ro7jtWlbCqEXVqZB1uZx/Vy2NSSlDjD5zYpU09i4Mqq0IF/54FqPy3vsIadMfHV4&#10;1SLjSuRXgZwqaEQrabCFWs7V0dDXF9OYUjZybADUiQbuqQPVfE/NmZaPLJO0BLkVsx2JG/1nP5+D&#10;/ONiSCntJ4JKkwfkzrGt4yJUINWYoCW5R51QnnyS69xM53w0w/M5JuSxLWIPNbeTKOR5+x2D0N6w&#10;AP225iHIbfBsLOy7Oc17VGEZ+pg3qITAynQac56pR1/BVMO04FWYYD0SjTbSusAEKvgUPnafCAU0&#10;VLSOirQDgR1dU27Ha6FzBL6bCqJhpVW0nivQkkpkv4J99UzLDNY4tWawuLYGm3Nk1rG1kH5Vagwa&#10;ejSEzvNoLfVaazhKw1CaGDGT49MhdB+QdvZ9NHI/gtaEc4/8EYEhm8afFQwzEVJr3Fn7GpvUhHHN&#10;hGmQZpZ5zUeQNlZiA/WExkiwhhyRRW4dV2pfkVlpa5RUQfvKA60ZPpokL+3gvkuCwNEMSpI6QmR2&#10;jT0EQ5eY0coW+xEayM+OZPaMIgN+c2kgC4RWhpJeJzC+KoScgXxmVaVsDhp0HuV8js3CLJ7B/nQI&#10;qGOratJ2SG3K9rRW2I62KrRwyhbXlNoijq1oKLd1zdW2rDplSzCp51WV2OzKEpvLPfPQ4LOBfmM6&#10;2nk65RR+exzkDcEuyqqiMWm9H40P/8fzjkHoeupFNW5VJUQtB1nkXI68MjTIQppv4svmIMs0sk0J&#10;fO80jXdITyTTU5Udf5IKLMIpq41I6pldIYEyw0oje6qpHKIvrd7p2MElUpdwTyny1TUD6YN5hnqM&#10;1QHlq17SaGuBOGlJ/Z6IHRsEQZo8n9Kzz0p78y4i7b8QN4d4zsF7+CL3uXcKHXahx1qdXYqDcD/Z&#10;Ccx3Y19EVn1UR3YT30JWqEanpMSGZUcoo8JI03KWtZjYGqpqBi2gFahXWFFk06mQS6hYm2iJt1WV&#10;2ibM6RUIcD4t5Ww++kw06OzCkbaoVCQd40NbGn7aAJRLbDcm3BZ8a5F5A2b4SkipqDJp6TVolGW0&#10;3HMh4FyeNYvf6uMFp/FxRWalPpVmnor/NAloWGoc12mea4C0MUSmQojIY/njbXz4Bv58rf6Xt16U&#10;QH0DWn5UGSKCyU2L7x9HUGcX2phttXg+04vnaG62llVRTm9PYQM0nCHyul8DZBq5eSSw70n70R4K&#10;RhmY54vJXhEhjSRCg/00NRVfExsaaESlxULiQPnRZRBaCAEk6kkOwRvqTS5B85bZVEg7E8ItxCxe&#10;TLmyLmOrwTr83Y1o1c34vpvrUralodSOakvbaZ0ZO6Oz3I5he1NDiS1V+CrXydyeDmH7sMLCbC/1&#10;VNNYsC0tP4nfESbgSjk4plxpytXdIetBcdu5Rqcjm2ZbZFbfQKHV0VhXI9MqGvAKiBxQZOV8A60b&#10;prWwMgUQG5dGCwKW8f1K+ZYR0qCRhMV8a/nLJTS6pZTK+Or+M8eLkUExsi0CxX6fSBin1EoDqgEu&#10;QF4FluU+hQvXU6eaipXAscjaCguttagIlHKshIacBhmZZ2hc5KuK3GowlA++kLrivd8QMo/3yhuj&#10;hJZJQus6EV8NDu+kd/TceDRiHFPnaj31QTEhyrTi490ck0mtFUOUnUfWojKuqM56Ug7qkxSaRnbm&#10;0EAu5tuuQj7DykYdjFpXnqOQdEzLXHp6UtBAK9EEmjnWgTnQTTmDP6ye5zmQqo9WcyI/NoEfmUgr&#10;MRkffGbRCHziMd5JtYbWejWCW5l3sG0oGmXrIfvSopG2nJdQr/YaDVPxMppoPk+NAs+bCUH1G31A&#10;SdE0QaKXxkJ+saavya9vcYQhKXV6dfAhvOMrt9+I0GoQmj6OYrDr2NaiZmqw9L/0cTT7SqaKa2L/&#10;kKM8nZHSxWQhveeX4ljMEKlWMm5rMr2nvRG4X1rDW3euGSA2vyfEVDoxGZ4S44UkeQEic4RraVwb&#10;kdqT4ZdAZMoQNIL5igXUDoE6yzGv+baeFxvfeBLacXZVxpbjCm2qr7atjTW2p7nWDmustqObquyE&#10;pmr7Vku5fa+73C6fWGO3zW21u+a12019jXZOV9a2N5ZiRkNo+cT4xnNpsGfRIExwn1tmfOix9owo&#10;/FY3UKnpm73em62USKFjTlZEchhOpcax1XEXMpPqP/INkG8mh0BmLZNThGYudGgZ2hIqdFxj2teZ&#10;zh0betzPOakhGTJzTYxsBDe7QdB2wVwVlFTBfVLIpX4RLWWkWWAaJmvhfSIUWKLlfKu9IUaOyNQT&#10;DUJaNQZ6J1+ZlOdLo8chMTUgMRe8GpQS7pXZrkUPFbjSwPt2FBR7TrLpyFsrrijicQb1fwrXa1Sm&#10;m/fyURrqlmYl9sGfMAGl2JYgjzVYWluqs7aXxvf4urR9C5domK+9A5E1mK7FpVWh44LTqug+rAWR&#10;fT3bEeo1DtMbtSZtO9c2cU+DSkjQhlmrXNrKcqgeZ03sWAwhN2uWFUJV2OgSWufFnBMWQeq5kFsT&#10;yGdwbjrXT8VPnuitj8aA852g9WMOhowHQbqQZE1ZEmv5PQ2rabxcYauK4W4HSugmrewalg/sC5ap&#10;ZF9paeQzh6mXCJn/FNO4+txqoGEBD+XjuT62x72CWtK4rfBAmWURPpyQI7X7PjlSR2JHUkdi/ztS&#10;R0I7ELIgH9pzjUHqdoTZBXqxaCaAaVhLc8AqTOQdaN1TO8rsZxOzdl1/lf1pcZvdNrvBfj212m6a&#10;2Wx/WdBtzyzvtWcXt9qz8xvtnv5a+3lvle1tLLNV9erkytqO+irb0VhhqyH3yuZKzGhMeRoR+eXd&#10;IjPQVM0JmntNKTIrmCTGkysIRv5+nDZZo5L31n+QyyBy1+b+cwXIUgcyKpG1Fo8XudNAa4tFaBna&#10;CO2X0Bh71k++dfJcNK8joQVpOWnWesjRgNZv1MqfIhQNhpIpxH4NkVW95iK45Oyk43gz0Mon6ixt&#10;goCauRcCUXgPkZbnlyBfafsy7k3xHrLQvM7xPB/SBDX5WCegs5hGEG3fz3dYwPfQumvraUA3VKZs&#10;I43jBvbX8I0VZq05C0p5pVx2W7CGlP1nF5bQoUrKoNz2jcV2elOJfb89bT+hUf5FT9aumVaZIDQm&#10;QxZovR3l+NWK8Vr2MjPyYMuOONhKILPmf5ZDqFqfnzwc33u4VXJNpTQ7pJZJq8H9NjSqkourc6oH&#10;C0C91hp+0th1H9pbpJ0gzc61vQhBAR+Cd1jxQZogZB3PreG5mkCuaZIDjQ2CUinCOkFB7KVu4/42&#10;mdCUlSMgP9eI1Aqcl9/h/4ffFFFdMPxXwQMQILX7TTxroGKwr2N+PJI3sZ/0z+K24Npa4DcjqV1D&#10;U4m88lKJVYEP6Eer0mPVNGAFyUQVETRnWalzuzFpFeCypKLYDqkvstPGV9tvl3TaSzv77KtTFtj/&#10;eeZc+3/P7LP/+5Re+39OmWz/7ajJ9tdDeu2dFePsKUj92OwmUGf3zai2GydW2TmY23sbs7alvtJ2&#10;o8l3NpXano5yW10NoSG2eq0noqVl1juRMaHVQz2esgezWlFh0uCeSIH3UpJ9kdfX0aJCitBqlLSv&#10;44Iyluj/ZqWdqQcisKDvUkYDPoADkDoSWlCvtpNb3x/SJBGtJVlS9TzLA30wn7USilZG8TRGeh4Q&#10;CdUP4muBQ3qtWVYH8TuQxST+wzTcQoUTK0ZffSuaGql6oWWWCvgNrdxSgvlcAIkLeB+tX9aLVTWF&#10;RnkqsuznP89GhpqBt5KGUPnnlIprJ43hnqoyOwIyH42GPZzy0CrA9u7qlO2pSdlhIi/liVhLp+Aq&#10;ndmUte+3lduFbaV2WXepXTctZbctqrR71jfZE7vG2xsnLbBhKSq+5nd6OlMInYG4ycRmCkrPquJD&#10;MkFk1zQypQUSiUVm3wdaElMzWJR0PCwOh/mAEGbw8edC5hn8WeUp7uTeVvwNmfNK2SvtX5n7/fgO&#10;aUHbHFcjkx0Zy9Do6HpNaavkXvn/Qkx0Lp9YHX2Cp2IF1bSoYdI5/4EytLSDhFVHh3o1o8nkyBFV&#10;pWJ9Y8J+J7vOidQJYkcyJ+FrN+W0tPJOa5G2JKHjcFYVFaaWCq5xaIWItkJmxX13YGqPzRZ5p9Py&#10;howd0VFpPxhfbr+ZXWNPrW21j3a2238eN87+nzOm2P/3rAn2/35nnP1f3x5n/8fJvfbPI3rt863j&#10;7I3FLfbg9Hq7d0aD3T+9zv4ys9Z+21dtPx5bamd3pO3szho7rb3WtjUV27LqQptNg9FfESK/emTW&#10;C/jC3fjFiiePMds+LEWFDfOcg8kds5CocarKYcDqAFE7Z7gmDVI5QuubqNQa0kkyR2hd6TK+ZUQq&#10;fk9IqEX4Zfq6+UvDKQ1bzTHNzGrn+7bJbAbqJZZfKpl5R1hORiJ0HS6fov3quaYLQk8vLbOl6ZSt&#10;hoSL+G+yHjVzr577FAqaBmXUNc/zProQbR0W3mtH+y+rrLJDaqpsKybx3rpyO6IuY0dhRR2rdNfg&#10;GIh7FFr3SHB0ZYkdX1lqJ7ItnAyZT8ViOr0xbac3p+zbzWk7g/Lc9hK7sKfUrppRabcubbS71jbZ&#10;c0dNtYf2jrfbd4y3S9Z02Zlzm21YFoJKi4WVAjAtRaQcoX21POATtSGsZpOoFOHVAMgs96U/0OZV&#10;PEemeY2IBTqp8JogrtSnGoLSWHEfApQJXce1VSNoKECK3ysDnuKUxiWV+00Hz5P2VIbEAAieQyB2&#10;0NjKq1zBb4Yk6bwXLaU6MNzklo+EiaRk+yJ3ue4XcbknIiZqGyC0ehu911H7AcU8V0Mh6liJx6LW&#10;9t7Wf0PqmDjefepcJZSmjmQWZIYORI9BAK1f1QLkJ09I5dmi2hLbTst8ck+NXTitwa6ZXm13Lam3&#10;pxHqB1va7Ivt7fbVrg77anebfbmz1T7c2mTPL6+2h+dX2l2Y33dMqrQ7p9XYg7Oa7Zl5zfb43Hr7&#10;86xKu7G/3H4+PmPnYLad1FxhexrQzlSmWfjQk/DT5TcrNZGS8Hs+MvY9TzdkbqH0gBa0j4is7bjo&#10;vHrpa/A7Pf+2kCN2JLM6wjL8v0hokVgaOvZuhx7usLTvQM92JDCkygr6jmjjCohbjjlbAQllBVVx&#10;Tv0ibXzvifyW5p1PAWOLaWic0GHp2rBoA/WBBkHuTwotnMFV1LK/rbz7OBofBbao87UVV7IRq7MK&#10;uL/M86XdveON39fyTKU8R2mIFCa9o77WjqytgLApO07rV0Hik7B6TqkuhrCldrLSIqGdj6XRPIHj&#10;8n3PwFI6q7HcvtdSbud3ZOxn3Sm7dGLKrppebr+eX223rmq2u7aNtYeOmW4PoIlvOXyu3Xj8Orv2&#10;pN3254t/aE/97gZ7+Z47bJjMUF90i4oaze1IXuU+Glg+MwLylQwPa95Kc4tIWoKmim35qupRbuCZ&#10;7WBc3gibVDTSZuDMK9a6B9+7DhM8ixmf4hmlQKa8P1/kyj0/LvIldyCssSvi6b3UuAR4J54aIlpM&#10;EddNax0DMsn1Xvo/uiZEFMn3FZH1HJWDZBZJI1m99c6RemB4g8YkjlnGiiDId1LGUR+rPACZk6T2&#10;ykhlGOwcC2SWLycy+6QMKpGg1TGUl1sm7zKEvL4lY+sxsbfiOx1Oi31SW8q+OzZj509I26+mZuzG&#10;aWm7fmrarpuSsWumVtilvWn7+biU/aI3Y5d2V9jV42vslinVdid+8z0zau0PkPwW/K0reivs+51Z&#10;O74lbbsayvCf07a9pdLWoFHm4K/10Ai7KS0iQ+yQdwykIDkkibO8vNMOMselcJSpRKtlVEGMSoH/&#10;4r3ZEEyaWH6zEzkHN7nRbGGJ2Rxp+Tb6TiKum8/6ZqBS/i+NRA3n69ivZ1+o4zvW0Qg0QcAurEG5&#10;JourMraiIm2zeLcerlefkBpfmcb5yES94Er/HNaj1vBivicllGle6+C3RHiRlePqjBOB3SLQtsC5&#10;MpDles3EW5wtsT1O5AyaWAtQ5ACJj4PYJwKtLHMa5ZkNWEfNZZjRpfaT7jK7YnLKbpxTbr9fWmH3&#10;bm6xP2xus9u3TbDf7+63i9dOsdMXjbfzty+32y842+6/5nJ74tZb7I1HH7QPnn3SPn7hadv32kvy&#10;oQNBI1wzS2PmoGMinkgVyS2IdE4YCCFzVz3JdVyjsFGtWNECGds5PhYSaShpHB9LrWYtlV8a3p/3&#10;/6/sPf+sqrLtb1pCUTmcXKciFclRRJAgOYOSM4IEFcxZu8Vs221f2+6r15xRQSUYMSE55yio5KDe&#10;34vnLxjPGHOdVbWrxP49z4vx2Xmffc5Z3z3nXGEuwcTzLdcSr9GgcH9/g03PoOdJnedfMA5GP+Cc&#10;cMuKc1/d2FWu+wosvQTsHimrqnZIP9zMy+4d2GcuttZ5Lw+1tRHqhUAJXC1lnVXY7N7aZuEIgm1W&#10;OaA4LUlxRi4hluuZQQvGcCBHHSbcgASNFOoQzkL3eA760S0bUBRBr2g2rqCV7kEN4Nt+DGNdVYKN&#10;YqEYU5SD6yrpylVHsKiaBaYin8swbqhiYaIWUXdWhfFwW1niBJ7vXIj/6UyQ28fwTOswHm8dwX08&#10;5yYCPbcigtmM0abRUkyghqrZioVTTWKq5VYHlraxKNppNtBwhC8dWuUCurUMDaz2mpZZtfNyq72r&#10;Lcts1pnxq9qaw4qZ8wgOv6cqHaMGrioKfYcbxteU9aQjpJoB1BIH8lr1gS/j71TObc3iqaQHNTyv&#10;HV8YrXP5LDymCQk0jronYR4Zj2FaWZKuL11mhi3KBpqkBS7I5v9FkEMtCSVlteaKu9P5fGpGorUN&#10;mfssZafichfHF/A5BXSB7edxvajpcWrYrHLTjS9OYAJfctP4Wyyku72QL8WFhTlYRA/rtnLGwAyZ&#10;HuRLcwl/76fbR/GPzhG81rsIK0bWMg6uwmeTa2iFW+OD6Z2x5t4JeOH6kXh06nCs/PtjWLf0TWz7&#10;dBUOff8tjqz/Fj9v24gTOzfj1N6tOH9oJy4e2YOLh3egSV2u3xRMBpIHRyBoXUB7uLgMcZ8sudzz&#10;BPcpVlXlVDl/HLXjqolIFVU2BSuXboy1ap8ZB/N8udj6PEHsEqel1ps1rf9sg7b+WTxsygbR4Bze&#10;z+du8jG33Ha/r/5e9XB6MIMAN4baKWWtA7JpeXi+gct1V+nlZDXjAfn9qoSxziX8PdTbrIiFL8lC&#10;reyW6vFUyUKtPsvKo6X0Oz0SuegayUYnxs5trLMGC67aexljdaWb1qkgA10J/uWEXWOKR/BtP640&#10;HxNKclmo8jCuuADXEvpJJSHMKhXoBJdu3CNtoniCcD/ZJoZHa2OMnWO4nct5jNGmloZ4fQgjGc8N&#10;5udcTSvTnRAriYCyjHZNRHB5YRSX0+Ip64rapTVXl+a0triZhThJmFUJ5iwzYa6zzDmIEjRVgkVk&#10;eSnFuiFJQPP30MyUZQRUY5Bb8z4CtT3VjusaqKGhkZrwT4kNNMxSkwdqEkHlNtd2O6ozXz5KGjg4&#10;GqLbW4rrygoxpySKqbTUQwvocRBKTRZfIEAFZYbApIUltGFabUk16L4SLo//mSZGzKcbrqWkmD1B&#10;l72aLn4Xfv5g/h5TimO4gbHyTYWEuDCP7jbd6ZJ83NEqggeq6AVVR/HXtiE8R0/q+avy8d6IEnw8&#10;pgKrx9Vg2eRarLyhF16ffRX+Pqkv3rxrHpY+fCfWvPhf2LD0Vez59GP88N03+HHzegP45K4tOLN3&#10;O84f3AVN8Xz2wHacO+h05uBWNAlCpHUPtkGufd56cmmz0bPQyyW3zA8EpYD7VLEmUCXFtnJz5fqq&#10;wsxLLrJeArK6msYjR0vu80C7+6c+N/UMQTWAO7BPQPuYW1banon3VQWejgs6g1PXE+Zcuc+M3Q3s&#10;FKTa5+Whb7xdpxTQXrLSBm4DkOkpMLyQBLIfwJGgNVbXRnVdbJWfad0aa6jedK0HFBEWgis3Vzm0&#10;VBlWxe1yWcEIXduIa4tWrKqJ6JSxRD3END/V5bQGvWlRrUdYvMAyiQ7i9ii6zpNKo5hTEaO1juLO&#10;mijubVOI+6g7quO0zBFcz0I3kTHcKLqFg5V0gFZFrr4ypGj2DiUq7BGT1F+bxwl7Hy6VcljjnlUh&#10;pphfKXsVIxcS6AQLumSVf5Q1TxFI1WxbTT9hCGfn0dXOZ6ysDif5VuGmRIhX8jN78zNNWmf8bvnX&#10;+ALpwWdSbrUefJFppFY3vtQ0H1lnfmb3cAh9ohEM4XXjE3HMbVWGuYxjr6NXM5O/xzX8Dlfy8yuy&#10;6BnwP8nny9RVrkmMg2V9+YLRMp9LWWaFUuoMpNk5NBtHFZ/1Cj7L6CTvT4hvLYviduo2us630/re&#10;0yqG+/l7LiHAj7YJ4a8dQ3ipbxHeG16G1ddW4qup7fDu6Aq8MakTXpjZB0/PGIzX71uEz/79DLYu&#10;ew87Vq7EcVrgw1+twtGvP8LZ7V/TjV6HkwT31IEdhHYnAXbL84cE9Dac3r+Vx5xOH9xGl1sWl9ZL&#10;YAjoBiJY2Yxh64AmKG5eHaccHlN2f8vwL8gEmO7HdbPi3JbVNLdXQHGfpS+llGDc7q37UFqXLgWz&#10;FATarzsPwlljudcR7hPUVqnnz/fWVtuUd4+d++2OabvhOU42D5FZ9pQC52ppVppAe8lae6htaBvf&#10;6Am6Y+rEYECb3PQ7V9C6DWNBm1pTgiHJPLTJuoxuZEuXAIEWTdk61GupnDBYJw0urQso5WNtxbFV&#10;LMi1LPiCy5IJxArQj9ZVHUTGlsYxuTRGKx3FPBa8+Sx0C+n6LSiPcDuCWQR+Il33URoKSVDNO4jl&#10;ohvh7Up4NMhCaZB6xgiW7suXRT8e601voTutYTs+i9Luatx3ktbTLLJZ5dy63l9Wc02YQ3KzBXe2&#10;eoPlMY7OoxueY6FGn0QMYwvjGE6Xfjhd5aGJKAbFI+jPz72aL6yr+b0GcH1QnGEIn0t50vvx8zXR&#10;fnfBXMBnD4cxhNeO5T1mlSdpnaOYwhfPeH6n4bTafegKd6GbbiPo+JlVeqnyv1H3SVWiFdHNVgcT&#10;DcApJ9RVtMrKdKNUziP4naeXJLC4ugT38MX4ID2aR1oVmB6uDuFhhi6PqE6jfQT/6B7Hy/1L8dqw&#10;Vnjn2hp8PKsrls3piTfmDMSLCyfgnzfNwdq3XsXO1R/j8NqvcPD77/DDlk34aSct7/4dOLtnC/6X&#10;LvSFvZtxft9mnNu/idBuxFnCeubANi5pjQ/RGlNBkCWtG9DS72JnqoG15NLPSq/2aLnNkrm3lF2f&#10;uoe3mNr2EPpJuv4IaO/yZqe8hMZg+20Psa8gsw4hhE0ga5YN5eBWJxkd8xbaxc9aT4nnB2WZLHQu&#10;13WNl67VMdduzXN0H4EsgA1cAsy3eIiSpZe1Vt/fQr7N5dq5tDmMB81CqxufOjEQ0Iw0y2s2u32t&#10;1f63Fci02AJYlToagFDKwmc135TvcdWgf7egZmFWwgL1l1ZuMqUAlrVX/HtNMV8WBPk6aj7dzgWl&#10;EcynFpTTxWaMPIf7ZxQzXpYlp5TnqzeB1TDHblQXQtBN1p9Ws4eBnUcV8KWRjy4Gcw6q9ZJhoVdG&#10;kQSBFswxSS52StY8JbC1ZCwtxXJovWnt9CK4kp85rVUxFleUYVZxktY1itHUEHodymTSny6tBoIM&#10;VfpnaiRBHxaNY2i8kB5FgsciXIYwjB7DGLrWE5MxTOA9x/H5lT+9P0OBHgRX4+T78wU4Mh7H2EQh&#10;RsWjGMkQYgjvrxBjuPq2U+oiO52/y/XUHVXFuJtW98+VMfyFce8jVSGGKvl4sjaMZ9om8JzqJHoV&#10;4s2BSawYV4Evr+uMzfcMxwvXtMG/p/XGM9MH490HFmH1s3+l9f0Qu7/4hPHvd/hpywac2r4FZ3fR&#10;Zd63i9Z2Ny4c3olzh7nvyCacPboFp48Q1MOE+NAOgry9DlgtBXMQaLd/h6mJAJKc20twVDkWgEgy&#10;V5xSLO2bkNQuHFSEkArsOojthVAvg7iZJtdqbtN5aJItud0mXlO3Tvlr3EsgADQlayx4bYZ9gmvd&#10;VdNd+7f6vKozidx7JT33lWJeVoHG44I9qLp8U6l16yHG8zSjoX9h2FQ7hNiSxNn57v6WVM7iaMbJ&#10;3jWjRW5P2NrTgtWyILcS2HT1NDooxsKVyGqB4pwWKCLIsSyGJIS9mG6oam8ThDmam0YLR2vOAq94&#10;29qmCYqsoInWvVSurlls54Zr7LHcZA3CGFXE+Lk0jDllMVrkKG6mtbqZIC+ibmIBlXWeQ+s8g4V3&#10;EmEeLRddbjtB0Lxb6onmkhcSXN63fUq+3bmS0sumhJY3yaVVgPEFI6ssuSYoV3stRXJzHdD8LjEC&#10;rTmi9b0qef2VtL7qrjq/vAgLq8twXasSjCeYo2iNhxM2aSQ1iuDqOQXtaB4bQ4ivIYDXaskX0LV8&#10;9tHyTPiC65ufT/c61/r/K0f6qKI4PZEEptB6z6BbPp8vjrlFMcxl3DufrvONxRHcSk/mNv42dzDm&#10;vb0igrsI8D0V+XiY8D5RnY+/ty7Af3eJ48WehXh7QCmWDW+FNbO6YfnMznh1She8d8NI/HVSP/x7&#10;0VQs+9tfsP79d7Dv6y9xdP1aAkxI99JVpgU+RzgvqhKL8P2iJV3oC1y/eHA3zstCE86zBwn0IVrm&#10;g5vNMp+li32altnDLIBP7uc53K6X9m9Hk4zml+FSyqK8G5zZjPsIdIYgJGTmcgtwg8zBa+KxbB7L&#10;ogsu2fW8JrspRYilukyIlOVI4j5vtb1yA9I9ZS0FskASYOpPbcPGBDJVmhpNpfxo6uJp8/3yHPXq&#10;EXR2LffpReCa6AiSxHNtlgMC6WY88H223brOsSl0CK2Nc7Zjus7JRsEIZAKpuEy9jVQZqMwmavtU&#10;hsuutBDtCGAlY+fyfFpuwq6uhjZ+mi8A54rzHga74mwWeFpxVSxpkvRibpdIWicUxQRbKiU4miRe&#10;UKvJqDULrtzkfgR6DAvoFFrj68vjWNwqwYJayEIawy10tRcxxltIoK9PudzTCPVYgiEr1YuutGJS&#10;TVFby7i2hkubYF7WmN+hgt6EerEl+fm+PTnGF0yUivE8VXRZUxO/v5qmItwf5vl1YHO/arzL6G7X&#10;hCOoDanHmSoD8+luhzCZrv8UxryTGS5MJmhTigsxKRbBBOpaQj2G0I4pLCDgBXSD3UQMA+md9OOz&#10;9uLLsC8/bzDvN5YvpImJfMymlZ1dUsj7hTExnouZRXzJ0XOZVxKmtxLCYr7o7ibI99Fbua9V2KZL&#10;fohW+PGaAvyjQxT/6hrDi70SeGtwKd4fXYnl42vx9eJ+WDm/N5YtHIp3bp2MJZOG4qsX/om9H3+M&#10;nR+vwMGv1+DQum9wavdW/HZ0P2HdiV+O7iao28wKnyXEsqTnjuzGKS7PHHIAn+LxkwTyFEE9S8nd&#10;Pk9X+9wBwU2LzGvP8Frp7OFddSAL8LOHZZ3ddhOfAtRAI3xa/if5c00pQP0kWjaRVuAedfcl0H6f&#10;V+PP0ty2zlo3dLUtrjVX2cXJavtWL7EktwWwkhm2EtBUcXozA1zdRdUmXqhRNNahJMNV1PEaJX4r&#10;TqclJZBFtJRJSiOoCnmOda7h/TSfsDKhlqU3RavMZjZbQ3vCU8M4qxXvWcKl9dFlnKW2zzJCqX6/&#10;ytftUhllohMLdGdTJrqxoCmPtxK+t8lJtxxYakKRtXY9xggHQVAbaCGlZhv1HFM3wrrURYRHVtG5&#10;4QSZ91YcXaoRWYy7VTmlFL8alzyUlmoCC67c6htppW8R2CkLvYhW6Abun0crri6GkwjIKLqr/QmA&#10;kttrFosKxqSauqacoLi5qlylV1IvGX6mXjaKf6PcH81nPMylpMovudKurdnVYMvljhJigVzOl1Ib&#10;nt81HEU3xryaL7sr79+F9+vGY135eeoMcgU/SzNm9KZ68XfrzZeJzYemJb9vX97zan7foXwRjOXz&#10;T+WL6Xp+t4WqJ9D3LirAdcUhzOX6AoYbCwntjbTGi/lb3M4X2p1lIdxPgP/CeHhJdSGeaFOIZzrF&#10;8F9dCHBvxr9XF2P52Ep8Mr0dvryxJz6+aSBeXzACryyeitcevAUrn3sK2z9ail2ffISD33yJHzev&#10;w0/bNuDcPlrbQ7twkcCdFbQE7RxdZtVAC+gTuzfi+PbvuVRcTJB5zKwx4+RTezfg5O71fBFswOk9&#10;G3BmD+PmvbTsOo9W3IMsndy/Dcd2bjDp5aBjdS53ECovwXYp/adz/m/7g2rwUvD7KA90XbwsmFNL&#10;c7VTQKv924AmnJrdQNbZLLQgJdBSqUDPTrM2Qg3aqM5siUrep5IvB00ypsoQNbHppaA0RG1y0mym&#10;hW4sMEoBrIwtmpVBMywoJY4ygqo5Tr2NBLOkYZZKh6M+vsoDXclzlFa2lgXZZnUglLpHB7qWNi+T&#10;oOO9dE4pz1WFmU96YF1ACXNSS17nQQ7CbJkvU+s+N5mPqyuotvQGutOF7c84enRhPqawYM9mob6e&#10;BX6+rBLX57Kgz+L+abSGsmIj6a4OoJutSfU6hrKsC6d6ehVTgtcDrB5fcqd9Dba52PxMc6WpKEGU&#10;IoLdYmRa7Lw865etTh8aVtmVLq+yovRkbK5a7H5c70dXujctcK9wCFcR8l6EWpVdffg8mrOqbyQH&#10;A2iRhzPelds9LhnHZLrLaoqawX2zEjHM5PVzEnHMp2s9j8cX8PhNtMy3l8RxLyG+ryqJe6qTuJvu&#10;9IO1CTzaWvAyBu4WwSu9C/HG4CTevaYCq2d3xsp5PfDWrCuw7I5r8fLNk7Dq2UfwzWsvYMfHy3H4&#10;yy9waO0XOLNrM05u34Qzu2kh92zH+QO7aElV88w4mPCeV9ybinMFrbYF9Ol9hJfSet32/s04vXcj&#10;Tu5aR63FqR3f4RSXp3evc2Cnzj9N6+0t9M97t+BHvhRO7HOxs5baFuhNLgVeEMj/P0pv6tzySyl4&#10;3+BnCW4p29zteqA91A2ATsn6chNuQa0Eh4qf3XjndFsvzRLISs+rCbmbEaoWtJouha+mz2lNa65Z&#10;9pUZtAeBGxpOxzWRdIzRHEh56TYCrF9BpiXP18R2yg6qEV4JQpsgvKr0SmaoS6msfUt+psaqus/V&#10;aC4l6i+l5XfS/pZolesS9KvzSCXBtTHXfBnI5bb5kU31Vtl6K1kPKLrY1slClWtuXzEBkStuHTAI&#10;mtIYldHCKc+3cnP1IqBDCMFYQjshSbAJ8Qxa4+m0ZlO4b5y5rfkYQBf7Klo+zVutNl651XLh/UCR&#10;QgJbV3PNe8sqe8nyyqW2uJmfHaUbHcmRcikXR+seSmygcdS94oSWz6ZeWwO5Pogu9mDG7ZJqr1Wr&#10;PdgqwyIYSSDHFMcxjoBeWxhjTB3HBInHVek1mSHFZL6cptPLmEdobyxNUHHzPhZXRHF7VQz3UPfX&#10;xPBQ2wQeo55qH8e/uifxSt8SLB1ZjRVT22Pdbf3x6fweWHrdFXhn8XC8tGg8Xn/gNlrf5Tj0zTc4&#10;9O0X+Gn9Gvy86Suc2E7YaGFlMa3ddz9Fy3l6j7YJGoFTDbTgE8B17jDXfTuxl45raUDTEgvekwLZ&#10;aye1+3uCTqAPbLZzz9oLwllpVZQpZrYKM1t30noTQehB9JB58Lz8OemMm9O1bWqKlk0vo+qvV1zc&#10;+F7+fsH7Bo95BYH2IHu5GDhVMZUCWn3JNUBE7rXmH3IjvWhtKSU+bM/Cr44EmuhOCRE0IbcS8V/B&#10;OFb5x5RYYXY8G7cW5+Cu0lzclszC4sIczIvmYGYiD2NiWehFy6osEHLrlQPaZSnhi4Qw2hA5eghJ&#10;uevcp+QH6j+ujvuKr1X55irXXEWaa87ic/Pl4OY45ouBALuYmiDzeQW4MoUmeUzwGsCCNgW0wBXA&#10;6oQhJcy6K+7WSyDLmoA6MJbuTuvWl+7zECWhiGkiPVpsxpWay0tdE/tyqQn3OtNVt9pqvRB4rdIf&#10;mUVOSSA7t9opYiDLtXbWN8TrwrTkJoOa13Cf+qZX8/wetMgDkoW42mqSIxhOGFWzPILrw2JhWx9N&#10;eEdrSXCt8ov7r1VtNfdPknjNeMI/hTDP5Pocgj6PMfZNBFkutMKJOypjuIvx7wPVETzSOoyn2sXw&#10;TPso/t0jiRcHlOOt0bV4lTHwijnd8dG8K7HylkF4c8FAvHXrBKx47FZ8/s8ncOybNTj+3de4sJNW&#10;bwdj1720ovsY99KFPrufVvYgl/sIkVxgwirADGCCdM4sJ9fpYvtlUN5CB6E2q8tY+eTOdThBiAX0&#10;6Z18aQhmWeg962id1VzFeFrXG9AN733uiACv35aa1AFKi1gnv69OhDZ1rKVATm2nCejAMclDG9Sl&#10;AG4sD7T11kqBXOdyc7/VQBNiVXQpHlZyAjfGuYWbFICyhIAET+lYlEOsHUHpSCnTyQBa3nEs5LPi&#10;eQbu45VhvNAmjhdrIni2Mh9Pl+Xh6UoWiMo45tJdHcDYTRMMKMWLjb8mZIJXMk9AlVrcZ1Os8KWi&#10;wfM+y4RvynLpapwKGLcrU0YevYR83tOl0qkfK22TmRNQvRhsLC1h9hOeW2xNsOWWy0X3FWhy1aP0&#10;MKLmurumrtoQXXuqe4geRpjxJ9clTYurtm8l21P3SHkKynut7pRy6QsJo1xrq6WWC23wyoV2EsRW&#10;W03rKwnoaE4+Qc6npZZk0dW+yxdhKISxxUUYRVCHE041N40isGprHptMmNQ0NZbu8TgBy2MT6TrL&#10;AkuTaLWnFYUxi3HvbMa/1zEOnk94b2Tsv7iMMTAtr8YD38b/7cF2CSxpHcVTbaP4Z+cYXr6qkPFv&#10;DT6Z3hFrFtJ9ntIOL0+/HCsenIH3H5yPj568HzuXv409qz7Ewa8+x08b1+IE41+5zucI7YUje3Dh&#10;6G5cPMp1gqoa6PPqyEG32npnEarGFVJBCTLJHzt3mPegBKW3zN7dPrV3M+FVDzDG1TvWEu6UZTaY&#10;N/A8Wmfex66zSjF9hiB2Os/nVOWat9pmoYOAev3RPi01A0Bwu7EyqCCo/1+hvlSlmID2AzZ8k5Nq&#10;oJNyqwmFYl8B3JrAKlatzaU7ndUcHelia9x1/4J0DA+3xKxkDu4oy8cTBPb5mjiWdy7CR50SWNou&#10;jDerc/E23+ofXF6BZ9oksaA4F4MKaNUJWSWBdokClflEVlnWWW63arhd7bhyPbnabo3kUd9e9RrL&#10;sA7/1oFF4gtIAzmUUUNjeHVMTV1qt7bOKfwc67HEz7E0Rbzegx5U8AVQt49gq0+0AC+kpS4loJqC&#10;R73N2uVnGrxtCWQtQdN+9YMuVYzO8zQwxBIryLJy3XpxcTsIsmTtyITYAy2XOsH1IrrYGlGV5D0r&#10;+QLsSdd5dFERxpQkMKwwhDFymRknX0OoxxUlcC0Bvobwek0g2FN4znRa3JlJ1UgnMIcAzyfIi+hC&#10;31IWx220wHfyJXtfNWPh2gj+3CaCx9on8dcOSfyDcfBrV5fgw7FV+JwAf2EWuCf+Mb49np/bD8se&#10;no9P/7kEB1a/hwOfr8Tx9bSEqdj3HK3thf278Nuh/fj1wF5cPEQ41PtKbq0s3xECeIQwHd5iUBmw&#10;R1QpVW+FPbxedk6q4sof9y530EJrXZK1P7mHsfDu9fhZbjddbFWQOTfbufaC+cJhPht1/ugeez65&#10;1wLZu+Be2q4D2ktQBtf/SMFrgucK6MYQ/zHU2tfsdzG0B1o129bxg1K7sNqW5daqvVmJFGSRNS9V&#10;BwLdOZfuNC2UUgFfQ2ukWTzuLQ/j6doYXqAL9i5jqFUd4/imaxHWdUviO+qry4vwKZfvd4zibxWa&#10;JCAD/Rh7K6VxOcFT5xC5v5b1kwDKtY7zmNVOc6mmpxKC7PJNZdDdru8Cau3VlOsKyv0GOq0pz3XD&#10;/ggjtwW0EtspRU0+pVxaSlXjR2pJNoQwpcb71I1SilFxuuVuBFem9RHXGF9VpKnjh+C1dm7CaaIF&#10;lnvsB0Q4oF33TJeozzc3eZAJN0FWZVec8bLuUZSXYf2ue0dlhRn3EliNbhpBF3kMrbO2XUVWhPAy&#10;/qULPYEWeYLBHMNUus+zCe489YMuT+DmVkncWpHE7RUJ3F2ZwH01CfyldSGWtI3jMf6Hz/L/eq1f&#10;JQFuh4/Gt8XyCR3wypjWeGNWT/zP3P5Y9cRifP/qM/jm5eexb9VqHPziS5zYRPd5F+FMVVxpEMMF&#10;Fv7zh1XRtMV6X6km+lSqgkou7kWCeJFw/3qEoB/eQ6gIi0Am5Kq5Nshowc9THm4fy3rI6gDnfgel&#10;s9LWdPU7oDdSG/gMGwMwu1hcMEvnCbCH2H+OlkGYtd2kefOmSBOUgVg4CK6fgFrnpPHclqn9jUGu&#10;3ybALdLcdB/NpYYxdBDmrJY69zJru5ZyDOQ05DVnAefS9woLpbl2X/UES6Y3s1pqWeZ2hO1yWube&#10;tMZDwpkYx5h4YTIfS8oj+G+CvLRjEp90L8I33QuxuUcxdvcqw77e5djF5ffdi/F+5yQerw5hWjgN&#10;vTObom1mcxtAoji5blYCWta61KkEKZHF2J1KEnzlhpbrbcMzubQ0RZLA5raWAlYW2YZYUg1A1Tke&#10;Un4XWWmz2JTLykErn5IG+V9ySYsuhTSET3ATRD/eWvLpjSyJgoCXuB0jrPVy11pyPkJbQGilsCSg&#10;Cb9GS6mSS8nsahkzq0uoVbwVC+QI3We50HKr6TbTGk9k7DyZLvYUwjuV7vOMkgjhjWIuAb6OIM/h&#10;dQsJ8S0E9+6qBB6oTOJeAnxXdZggh/Bwuwieogv97BVJvDKgCu+Obocv5/XFUvWDntQNq/4yC+89&#10;eB2+ef5x7F29FHs+XYkTG2nhtm3BhX278cuhPfjt6F78Sqv26w97CCld6BRUjS3laYkwuM4brvJJ&#10;8MgqnlUMrRcA7+Plty/8sDcFlLPa1mMrdU9/fy31uZJ/Bu0TzHK7NcDiNGN1L99XOyi9UPQcei5J&#10;nxm00B5mA7rFJYBuDKv2qS3ZgDQoU2rB81MdUTJ5H7fO8wimTc5VB2/DpiqzyM3Skdssi2KB5QtD&#10;HVM08EOSdVYf8Bhd7lhaM2s7llWuYEFXbKyxrd0Ys13FeFCpg6fEcnBjYR4eKsvFv2rjeKddMVZ1&#10;IMhdktjYLY6dVxZiW48k1nZP4MP2hL1dHDcVpmNYbhO0SWtiKZXiLRSbZyKZRtc1TQBzm6BZZxJJ&#10;0HKfdURhHGyZP22fB5kgUpbwQOs87rKb8HsGxf2S8kgrplYurLBZZsJNedgdrIRW65eQhvJJsuqS&#10;jVyibDwxfx/JmpLM8sq6ch+ttg1X1H6CrGMRAu7caOda24goWl652jHGxzG61fGsXJRx2TkcwmDV&#10;PpcVYkIxXelkmNY3yhg4isl0n6cR4mlczqDFnUnXeZY6r5SGMJcv2BvKElhUVoRby5O4rSKKO6oZ&#10;CzMEup8QP9KhFE92Lsa/uhXhpZ6leLVfOd4b0xafXncVVs3pg3+Oao/b+rTCj6tfwv/Z/x02vv0/&#10;OPzZSvy4/muc3LGJkOxhwd+FXwjwRUImy3nuqFzm+vi1McSSoDKwZCn3bzPVwXwJeaAFspYC3kHP&#10;+6bur8+Sgp/j9wtoyZ/jnskBLGgbyyxzannOXhyXlgdd+s9Ac10SzOqq6bpuCmaeF4DZgOb5UgaP&#10;ZdLaZhJMN6mXk6U5FdC8h5vwqyWXFLcNZF6jPuKSKr6UXUSTq8v1VY6y9rTE3XMz0Iex2sCwUpZm&#10;Y2oiC7eW5uOxijCebx3HW+0SeL9DIVZ0KsIXhPnbbgl81SWCVZ2jeLFNGPeX5WFaNBNdM/6EcoIc&#10;T7uMENG1V8zbku4rgY5zaeDSA1CNtGJlc6P5TOoHbj3OuK4uohYS2H7B7OLlPJ4v+QwndbmiuVT+&#10;5qyUlNLVBshTlsWS0nPI5ba0OgRNljeYKyu47TNfWsoeL1ptA53rdQkECLIDPWWBeQ/f6UMDJmzQ&#10;RCouVpNTNE8VXXLDlSwg0+adGhgjuEW0uCVJjJcLHY9gPN3p8YR6UlGEEKttO2IdOa4vLqALHSLA&#10;YbrRrjPL7a1oeVupPTiKh2rDeKRtAf7WTdY3bil1lg6rxGeTO2HZ5LZ46Vpa4zk98Rpd6HXP3osz&#10;6z/Bjvdfxeb338TWD9/HkW+/wk9bN+C3Y/voNu/C//60nxCz0B8lFHKD6VKrYJ9lTHxKo5RUk7xv&#10;sy3PqCJLIKckkG20kqR9ApEvgN9XPMki8t5cF8h6aVzgy0MwO5fYWd0gwMHP0efKVf9FnsIPrsLt&#10;vK7R5xFo62CSkmrMVQGmpa9B1/f0lV7+WSQ9n98vybuoB1oAp6Cus8wEUIBnEegcusE5dKGzzcoK&#10;Wgd1Otcl351TxzTptWtP1kgtDc9UggRBS+vLc2xwRUulD/4TrdxllptMecXUUyuZnolSFupqFsR2&#10;BLhHKJsA52B4LJ8Q52BSIg+zC3OxuDgXj1SG8E+6zK/U5OOd1gVY2q4Ay6kV7QvwcfswXq3Oxt+q&#10;c7GwqCUGFjRFLT9LWUOVvUTxuO8CataY++Ipd1ptyppVw0bjcF2zGcoCW0oiuv8eYuWHzqWFVspW&#10;m25FEPPcHC41s4JmWaifViWdIKcjk58jKcGcJZmjlDnSBtqr4iwjBbDglQhj3XqdCLRZZq7reEoF&#10;/M0KaGml+n1uu4AviBCtrIlgyzKrB1eYLwC56XG60fECitsadNGT1nhUPEFg6TYX0QKr3zdd52mE&#10;eAat8HTGynNLGP/SEi+gK31DGVUcws0E+NZWqsgqwt2tivBgVTEebhPF03ypPn9lAm/1L8dHI1vj&#10;8yld8fH0znhuZBlemn451jx8Pd66aw6++e8nsWf5azj02TL8bG3A3+L8nm34TfGsLKSAOEZLRwv8&#10;C2Pai4e3071Wv2j1kVYzE2NPAnSB+wWS+jyfINBefjCD9rtBDW7QgyS3Waqv4BJA7kWhpVtXDL6b&#10;bvw+Wlu+PGxMcgpivhjqlLqX5GNtff7xXetxbOc6+7zg5wTPl4L7/bp/Bq/G1+merlIsZZmleqCd&#10;5Q0OaTQQKVkpnx4ol1Crb3cWpak4VbGlY27MdHODQXm+rIaY60okqLxjmsVCHTaUTLCGx2pYqFtT&#10;HWkdehXk2EyU02iFby4J404WlLv51r+7OB9/bhXGX6vC+GdlAV7j2/7tNiG82y6Ed9qG8CbX/1Wb&#10;hz9XZOL6ZHOMJMSdmjdBBeN0faZc6WQLutGCmFLsq5kxSvgCKWUhL6OLqwnDNdGdTRzP2FzTnBZn&#10;NLOYWnMlaYaGPN5HY6MNWG5nCmR+D5sLKQVpPcgZ3HaJ17MkrvsZFrQuWV4qrwxl0dC60t38XgI5&#10;qN+BGwQ45U6rQiucx3P5gsyjdQ7nubHIEaqQVlm91qpyW6JrIhcjCO6MYrrOtMauEiuMKaqFphs9&#10;h27zAsbANxDkWwitOnLcQut7R2Uh7q4uwj10n++rCePP/B+evjyOZ3tE8cbgMiwb2worp7TH8hld&#10;8NKkdnh4WCX+NXcIVj9+Fz564i/Yt/JDnN26Hme2bsTZHZtxRlJN9H65zIp/XQx8URbzsKydCnTK&#10;LT1IC8rz5HKb26nKroObcOqgukVurrOaXh64BuuEUQMb5L42dq/NtU7t866233dsx3rs+/5L/LRz&#10;vVlpPaNzo+tdb0nH1ES16dNlePnpJfhm+Zv4edcG2x90sb17faltXwPfWL9zuYNAK741qFMwC1JZ&#10;WgGsnlnFtFBJbmvaHOXiLqeK05oiQWnkk9IBSxoAoeR9ridVC8vGWaFaaRZ6zQhZw22buoOxoGbl&#10;0PxUfeXa0ZUeHsmySe4WsnDdT5ifYPz19+ow/kZr/HR5Pp5pVYB/VOTh6bJMPFmegSWl6binKA03&#10;RppiUn5T9M/9EzpkN0EZ3eokn6MkLQNFLTJQKNGlTphL7VxpNUFpxgylRmpLdSYgSmrYky+TPuEs&#10;PlMWrshX81ULezGpEk8A5/CeeZRNg0L5yccaguz2NwSaVpmf55XNF4h0KVDz+IJprHy6zY3lK7C8&#10;fKJ650anumByvYBAh/NplWl91bVUSeSVt0wJBMZY3JukxS3E/OIE5jImnltIF5pwX8//YAHd5xsZ&#10;C99GK3wnQb6rPE73OYEHqqN4uDaKJ9UG3DWJ53sk8eqACrw1shYfTOyAdye0wRuT2uON6/ti2d3T&#10;8OlTd2PrO8/j0Ocf4sd1a/DT5u+tD/RZWjm5phf30sruc4U8aHnq4023rmGFpw/RhaY1VicPG+h/&#10;YAchJjh0U+U+n9q7Baep/why4JivVBIUHmgPst+ui525LZB8F0w94wXCLEC9PMj+ubUuiAW2tlVR&#10;54B34AYrwVQx5mGuA5qf5184QYD9Pi2l3wHtYuRUXJyyzuo/rfS4NiUrXdbWLNxKtt+RBUNusWZ2&#10;LKaljtMSuhzdLi2RrLGSAmrOrLY5mkw93aRmJk3jIZh70wIOJkAj8lpgbEEaxkfSMSHcEtMiGbgu&#10;nIEbYplYHG+J2wszcBchv4NazNj5umhLjI+mYXCoBXrmtECXrOY2s4Y6mKi5yUZI8RkSdO0TGU0R&#10;zZJaIMZjGnqpDKc6tza7BTrlpqF7fhp6FrRAP372wHAmBvPFMogvGA1wb83vmuC5cqkNVr4UBLXm&#10;JDKg5Ubzng7gepg1DYpgdiK8/A3N1W4EdA4BzqGrK+XS/c2XCKWXrK2zuJpZon52CVOuemzJ4jpF&#10;6VIL4DilZqokz5HKs3L5X4VxZSiCEQR4ZnmhtfnOK1Y/bymOOckYZhaGMI9us+LfW+hK38PlfbTE&#10;91fE8GBNFH+hBX6yXQx/75zAv3oW45UBrfDhuE5YPaMH3prQHn8bWoF/T70K7983B+8tuQU73nsZ&#10;P379OY5/9zl+3PiVDT44f5Bu8yEW6P078Cst8AUr2CzMdCEvHGPhlEtJcKzAMhbWUiOOpFOE+DTd&#10;6dMHZVm34NwB19R0mstTBzZStO5qftpHlzYFrQDy8AblYbN4OgW0gNVSsKqPdBAYHQuCXr/O503p&#10;/B+ALev92zHG3lzX6CsHc6BZKgW2B1k13se3r6f1p9dCwH0tt54jCLOXf0brKaamqAy5zLLITS9D&#10;jqDmehbhzG32J7PM3Vg4OrFgt85qRre0OSWrSyvNeFlpezUvj/Vr5roS3cuKa+oZSTNc2JQ6XNc0&#10;NrLQrWkhNY2twO6mLpmU5n7um9sC/XnvAYR0cF4aXe80g30kl6PUUYSu4WC+BPpQXXlerUZa0eoX&#10;Z8qK0vLyc2RNpYRZYcJNiNQpxc+OodprWWeNzJLb34Wudc8CWmRa5asJ89X8nH4FGbiK1rkLX1o6&#10;R8M1C3jPXIKtuYxspkEu0+vUgvsEsMBNTVom11qwU1k8nq3r+bmWq0pWWa6yAKX1jXOp9mBlNVFX&#10;0BK+7EoJtpqJlCzP9+G2pHlcL+ExjfbSYA51+1TmywreQ7muNNtD1/xc9I1HMLK0EOPLixn/JjCr&#10;JIHrywoxm270zHheyvoyBibQN5RGzH2+qyKO+ytVgRXBAzUxawN+pI0ycSTxX5dH8c6QCiwbU43P&#10;ZnbB2+Na46ErC3B/vzK8fec0fP7cEmz/8DX8Qku079Pl2LT0NRxd8wku7lehZeG32txUIT9CmAim&#10;1RCnYsSggpAE98saXgpOb3WD1vdMyuIG5a2wB8ODHATjpz2bsWfdlziy7Xs7R+D64+pJ5sH28se8&#10;dI2vuTYYUxZXxzx4dcsU2B58Lz3/sW1r8eOOde6FxHsGn9sreC9tN8lo2oLWmYWRsbHagVVxpawk&#10;VutM65akha1mIVRvrKrMZoSyqQ1XrCC4NSzAbVh4W1M1PKeahV37ywlNKd10m/mCS2UF9Ra7lJJl&#10;1PntqE6EugutdxeC3SUnjbFrC3TkS6MD1Y5WtW3mZTyvKT0C7uOLpB2XbWiN9ULROOgYoQzxnnUZ&#10;SfiZkvZJ6o6pzh0uW4mgTINSuaqWWlPE2kwffBmoFt1GWxHubnxZSB3zXEyt4ZQxnqdrVQFWV9nF&#10;e7tpRGmNeY6v5NIyU1Ab3LS8/J1U4aXE7JqxQR0/WhHO9gX56Kr0OerzHI9jcLIQQ2g9ByWUgieK&#10;gdx/dTSCPpEIrqJ6R6PoGQlb5hBlEVGerT6RfEvPMywZx0hCO1pKddzQvEczi+g+M/6VK72gmPFv&#10;aQI3lCdwY6tC3GzjpJO4p6rQUuvcw9DmgeoCPNY+hqc7x/CvKxN4d1gVPh7XFp/M7Ir3pnXG34dX&#10;4flpPQnwJKx99XHs+OglHPnuE/xM1/n8QVUUHcD/8+MR/LTpK2z96DX8vPFz6w/9yw/7rGC7ZhrC&#10;nBoHfFadKAiqmpgEbLBbpVcQaBMLe9DqmstsbbqNgdb1DSEIAqClgPRL7fPb/rhfD8rvl1Srbu6w&#10;gKXk+p9OtS0rI6eXtTcHXiZ14jN6oD3U/vt5uO37cZ/ifH+P4Pfx0nYTay9OwSyQC1ukoYSFXxa2&#10;RNaPhV3jgktbNEFrAt2VlqV7Ji1AZhbhy0RHgtA2vRk60q3tRsja0pKVC2beU9lELB2Q4OJSmURs&#10;QEXq/pqAXbG1LL3kp34t5f001U4x14v4+YWykFTSrDDjdUpJzQWp9femB6HpOHO4L4efodxn+Vy3&#10;vGBcWmojLiXFwVm6jlCrJ5cNtuAzlPCzNQa6KkvNZAwt+AIrpZL83Cg/V1OYWtsy4bT5hdNdXKwZ&#10;+GWZbSoUqq5SjPvV1qyk7mqrVo7nytx8tCOI3aJ0fQlmP2ow4RypnlU2MCEfI6J5GKY0QvEQhsQK&#10;MDiaj0E8R+ofyjUN5L7BPK4+0qN53bVcTiaw04qTjIWLMIPLWQT8OkI9l1DfQJAXl1GlYdxGC3wX&#10;Ab6vspAudBwPty3EXzsl8M/LE3itdwmWj2qNFZPUD/oqLL/ucrwyvQveWTQEb98xBR88dAt2fvAG&#10;jnz9KX7c8B1ObtqAc3tYCNUGzIJ9gXHhrz/uxa/H91kPqB82f4Mze7bgopp4BIAKa8rCqkeUujlK&#10;GsR/XoASVtUIaxm0zMF1g5wFPAi0vSAC8nB4oBsXfMlbVwewYOC1dZ9T/3lS0FNw64KayxRwvm1Z&#10;z3Ja/bP53U/TXVcPMMXNWur3cK49n9fulZJ+D16rl1rdy4xSU5p9V34HNbkJ6JPcJzV+6QWftUlu&#10;2p+Q2+JPyGcsLZjLGR+2ocvXlm5htYBq3oRx8GWoIkRqB+5XkI1BjCuHRVWBlY2R1DXxfFwTZeHL&#10;y0YbAqNpcSK08LKUlnZXYOmFwXXLCkpppsc47x8juJovK2pyFWqKcRW3q3OJZtbwsnxnvI+ymOQS&#10;ZM10H5Tau3N5vbUH8zNVoSdlUZkMDTJ5jWJbTcptMa9eBFyqQ4jvPCLAi+iyahRUXTYSuug24IJw&#10;WpZQrisu9vGwq7HOIsS0wlzXuWrLLqMrXJOXgy5Rl2xPEPehle1La3s11wdy/7BEGCMKIxhKeIfw&#10;NxxCuAeG87iej2GEdhi3h8fCGEqgx2hAA+HVkMIJhWoD1tjgsOUGm0tg51MLijWQP2GjkG61scDF&#10;1gvrz62pmkI83qYUT7UrwjMdo3ilbxHeHVqKD8ZW4/3JXfDihK6Y0zoHE2vy8OZd07HupSfx7ct/&#10;xw9fr8SZrWvxC63OL4zv1GTz67H9rgfWMYHMAv0DC+dRFqqjLOjc1vK8YsYfUjCbuJ8FUNbUCvvu&#10;dXQp19rAfhv3y8KrQmntySmp8PuljrlCLLDqrarktx2gf2xhPeD+PCcdc0B4QBy4DRXcb8/H6wS0&#10;h1nf4aTgpeQqC2ZJteBa6nvrPG95/T2D8rD6JjXt0zP5bS+/z1/nfpftaFLYUrXBTa0nlvosV9Dq&#10;qtmmS3YaLlfFF62XJoGvzWzO7eYYHsrClFiuDTGcVZiP6YzFJhHoIYS8G6/RrBmxFrSgVBBoWUlZ&#10;0zDBU04yQWuzWxDsCJeqSfdJ+izNbwpStXv79EWWhVSAGpwOUIOU1/kZ8CWBbe3g/EwHugsp6oFO&#10;d1DLbaZUW60c3NaHmjBan2taW3UoifC4eoJpwu8wIRawSsxuzUg8R1KnkHBGNr2IHJRn5aB1Xh46&#10;hfLNNVZ6nasJ60DCOpQQj6BG0ZUeEYtgOC21YNVyJF3rUZEoRkeUuTKBsTxPAxukcQkNJVQqnQQm&#10;EugJtOBTC0OMidUOTIjVlESYb6YrfYe6Uqr5qE0h7m8Tx4OMgR/rVMT4N4lX+1fi7RFtsGJqd6yc&#10;1h0fTOqCNyZfgVfmDsEHS27E+nefx3dvv4DtH72NY+vX4MTWjbTAOwnxAVrgA7hIkM8d240zx1iY&#10;jrBQEVpnaQhNHRwp0FTwfyAABD0Ig4CWhVVtrxV2FvwTKvgs9GaJWFh13oUfBKIrqB4gLbUdBLQe&#10;yoZAewXPlTzQjc/3S3/P4H38tdrnl36/KrAUSsjFPrF7s1ViHVjPcOOLFTi08Rt+x02EW2DLasub&#10;EMyB2uuAR+FfDEHpuKQEB3K5T6Z6tAVdb/98UpMSwlxKoEpZoMtYaKtYiLup4iks65uDgXSpr6TL&#10;2Z1A9+X+ayJ5GCMLXdCSljodA/JptXMzCXs6odeMlJfR1W5KWGVtXX9sS1hAuCwJoSwswTK4KYOe&#10;0MrqKl+Z4BOcgs+FA16NoOS+dK6b+PySjpn8fVL3kgSwA5lWletevlbaBkgQVutvzXXfH1sjpyQD&#10;nNvqe239rCl10dRAi+KsLJscvGOIljgsKxxBf1rfQQR1iKwwrawGLIySWy0RypEEeoRAFtC03iOp&#10;sRoLHNf0olGzwDaUkNZ4Mi34lEKlFCrE9YR3oYYSltMSV9IKU7fTfb6vlha4No5H2yfxVGcC3KME&#10;L11dhbeGt8GnU3viy7m9sGLW5Xh2RDXWPnUjjn/yMnZ+/Dr2fv6hDeQ/vvE7HN+81lzks2Yt6QYf&#10;30FwWdCO78e5o4T5MGNkiYVZBVLrquxyBZQFnQXSLBbhqwM4ZYkEgArfKRVGFuyT/BxvxeqGEgas&#10;kr+HA9htu/vJIl0a5KD8fl/QtX2pZfB4430eluB9L3Wu4BJkqkyTDm7+FtvXrMLBDV8bzIJcQLtO&#10;KALXvQi0DMIclAe6bjsFr6D+o1hayyZJ1RDTRVXcXMWC3JExpKZ9HZ6fidF56RiWk4Z+2c3RM6el&#10;DUm8Uh0QslqgA9WVlvxyFvxuvK4NLW0poVc8muS2en2p6UhusoBWjG6ur1lYt66lmsesnzjPcz3N&#10;VEnnOrnYvgC4GSlYpYygUsfSGUebCKoT90t8NilT8S6BlmW2WfUFNJfWWUQgE1pZaBtgoW0Cq/7U&#10;YUIbkRiKqK+0jXISyNk5qMzJQ4eCAnOpVXE1gC71EFrXYWHGxlwOj+RzWYBRhHcUIdZgfrnO15j1&#10;jWF8PE5FqBAhLjBNovWdWuzSyapL5WxuLyyJ4lbGv3cT4Aeqk/iLVBXFEwT46S5J/PeVZXjl6gq8&#10;Pbw1Vk+/El8sHIDlc3rixWtr8dbMLrTCA7D91b/iwOq3cXTdl/hx+wb8sGO9xXan921iDEsADxKE&#10;w3txhoXtDAubFRYCpG6Vv6h7pawtLecZFuZTBFWjj/xQQ7PIKRmIsiwsiNaVkUsVZnWOkFRpdHKv&#10;RhrRReVSBVddMH/ey2dJWWjXzVLw6H7unvWqhyoIr9z7xvLnSf46D6G+n+BQE5WA9Pfx5+l6v63z&#10;DJyAtG3t3wKMUjPXzwb1JgPYS9/Tvj+ts6/99kBr5gs3+4V+f63Xg6ztIND+2f3zBaV9BrR1+KAF&#10;VltrR8J6OdWL4PYh1L0IbHfu70RQ22Wm0QKnoZqqIfSWbys7A+1Z6GsJSxlj4QSts2JgJSJwebll&#10;eZ1VzjagCVYKXAejLC3BS43o8vL7TbxXukHdUC1/pxZo2UJAp1MpqPmiyhTIKVlvLot7M5FNWVdL&#10;Ai2Qlbvbjzc2yyyotdQ2LXA0S/2bc5CkSnOyLcuH3GpXuUVrTGiVhUMutCby1jSko7Wkqy14nWK4&#10;hu72tQRbfaIn2qAGN1XLdMbSs4uimKNaacbFN9AK38xY+DYNJayK437rxBHDY23UBlyI53oU4/WB&#10;1XhvVHt8NLErVs/pjVcndsbfRrbF3yZdhVWP34YTXy3F7o/+ByfWLcOOz97F4Q1rcHLXRhevstCc&#10;k1KFxqWKTRXOVGH3hccXoIvHaJFZyLUtAHxXSu8WCzYf49WBLRe70b3853j30X+m/xx/nq7z8vv8&#10;OQLNy8Or5wvK75d0XrDw+2XwMxrf85Ln2MuJngTh9RZXkDq324USkr2sKNVwB0GW/LZX8B6XWjfw&#10;dV3gefx38NK2fsMm3XM0CXsWlYHuBLk7ge5C69uRkCt2FuxW88z1clpzNVnVqDabFluzSbYjJB7o&#10;Qkq12XKhzSqbZaZV5rIeZMKX0h8B7WXHCP7v4b20zCLLivMloL7UWQQ7V51ACK6JMbDagDVns+aZ&#10;UtofpfdRcj5JmTejtMB+pkMd10z+ZTynKicXtdnqnJGLzvm5uDKch37RPKuJHhFXsr18jI4XEOIC&#10;us6UgRzB2FRFlqz0NQR5KqGenoxhhjUpRTCnOIT5JZoLKYTFpVHcXBrDrYyF7ybI91bHsKRNFH/r&#10;kiDEYbzUO4G3hhbju0VXYfW8q/DM4Ao8NKgS7949FSuevAOblr6IU1u/xw+M3c4rXqOl+IXAXdi/&#10;GecIsWpgFa+qQso386giStbUFxQVCq/GBcdDoaUg9JUygjcIsLOibl1wu3ProfX31VIK3t9/RvC4&#10;P9/Lny8Fof0jmKXG95b8tl96Bbf12XpuPb89B1+C+t3UO60x0G5fyuPg7x+E0oMZXPfbOsegTS39&#10;Pn+tHdP+1DMFfwct/TNKTeQ2dyWYBnGGmp+aoS3BraGlraKFszZlWrUSg7YFKgh4Dc9tZ+3FBJsW&#10;u4qwK02PpqJx7rUqr5rSImsQB0ETwEH4BCnh9oNAbCCIzkstrfcaZevNuU4w0whpmgD3bnVAdZVc&#10;vLeapFxsLIizoNn186mwxcDKvZWNNoS1q1VahW3CsY55eTY5Wi1hraEFrsnP4zIPrbndLi/bzZ2U&#10;X4CeBZprKWTxsWqjhxPcUdF8jKGFHk1Xe0zYudHXxihuj6M1Hq9KLcbN1/A8pdaZkVTmTfXQihLi&#10;uFnhOysKXVNSTQIPMg5+rJM6cRRaNo73R5Th4/E1WDW7K16b1hn39C/Cs3MGYcWjt+Hl2xdg8wev&#10;48Sm73Fm53ZcPHjQZmI4R8v5vz8ont3MwrkDJ1jw5Bo6y+JA9vFqAwDl2gYKsuQLkRSEwm2rYLlr&#10;G1tof2+33vAFESyQwXs3tOp/LJ3v7xF8Ji0bQuyeMSj/8gkq+B2C5/r9/vsE1zWyyT+D/63cqKff&#10;P6/u1Xhf/X30wquvO9AzqOVA6zrPP4Nfb/zcjc9poowfJoIpOGsJpvpbVxIO9QIro8UT1OWMO1sR&#10;aHUIaU2Q29ANV0IANW0JdLU5a1RVVrPLCLFgloUNwKwlgZTSaH3TCLT2p/EaqfG6Vxoh1/n+2ksB&#10;7eUquuhSE2ZJvbY0s6Can5Rqt4rPrkm8+4bd/EgDuFR+5955yv+chx4FubhCg/fz87mubfV1VlK9&#10;fPRnTDwkGsFgvgSGMh4eRqjVfqykdoJ6VCSXFlhxcMwqsiYR4um0zOpKOYcQz6flVT7sRaVh3FKm&#10;mRlijIXjWNI2gceV1K5LFC/1TWLZyEp8OqktVk7tgLcmtsPzk7rivXsmYf1Lj+HQqqXY+eEynN++&#10;HT9tWWfNIScYd563CioW5kMswFYJxT/+GK3KUcaH6hapwpayJnrbq/DJ1fWQOai4ZKx84Vi9NfOW&#10;zm9LQQCD25IKt7+n5Ldl3XzB9xDo2uC6u0fDguoLfON1f50U/Hyvxve7lDwEftvDrn2//rgv9Tnu&#10;HEnb/rPd93PHG74A6r938JrG8t/Ffx/Jn6+lfx6te/nzgudeal+TarrMNbTEtRkElaqmhVMHD3Xs&#10;KEpvatIAC8t/TWDUGaSS6+q/rfhbyQHUROVcbFVq1bvWZmGptBTMDuR6OIP7ggoeN2uegtvXZjeo&#10;0U5JNdnqXGJzTNGjUPyr7JpKq9taPdEKsgltNvqFcjCU7vEQusuDwrlOXNckaH25rlzQ/QjnALWr&#10;0wIP4/6hhHpoKBcj6DaPINijCLMkyywrPFEJ65O5mFpUYLMzXKdBDYyFNSppES3x7QT57vI4/kw3&#10;+tGqiM3L/HSnMF4bUGz5sL6c0QHfLeiBpVPa44l+cby5cBDeWrIAX738Dxz58jMc+UZDCBm37qSr&#10;vNdZWI08uqg/kzCrv7MGOJxjDHde8Cg7pcA9QumPPsy3P9dVyOsLpJMHQM1Esgxu/K/fV2/tJAeJ&#10;k+5TD86lpXMaW2bt18tE+xpf7++ppX8+f53fF9z21/lrGt+r8XZwX+NtPaf0R+f556lvbnKVVb5N&#10;2UvHvNt8KXlX2rvTku6p7eBLV/u1Ldl1ge/un0XSM2rpf+cmlbLGVBUhqRK4dLWLCKmandThQ1Lv&#10;rkIuE4TcasUJsrY1wspiZsraiJsRaMoDLRdarvXvgP4dtE5/BHRjeA1g7vdS27PakdVWrH7bSuqn&#10;BH/tc5XZRLmn82hh86zDxiCuD9KSGhwhqOrMQWjVI8t6ZSku5tLDO5oaS4usmHgs94+j2zyRFncS&#10;IZ6SCNEKhzA7UYC5hQWYXxSyeZJuJsC3l2tuYA3oD+FpTavSLY5X+pZaJo7Vk7vgy5lX4PUxtXhy&#10;UDmem90Py5+8BV/8z9PY++lynNq8Aad27cavRw7jgmqeGZPZ0Dx7W/MPpU7rD7f+0a5wyW3TKKMT&#10;agJS/KahhwcJKaXpWFRIggUiCKwscb2FcgXHF2gpCJ6/R/CYB8pL9w+eo3V/D832sOmLj22Ukr9W&#10;zxC8h78ueH3jff5afzwo7fOF3Bd0/0x+3W8HrwkeD27745IH1sHrspBoeY4uuIOc56Z+b/vNLwHw&#10;pRQ8R4D7/XW14VLqWYNq/NxNBHCpWWRK8KpjCKUum2EuNQGdemxpWGSIx0N0iUPcr/ZjZRqxbpXc&#10;p+YmwaycYhYfC+IU0KrgEsR1MGud93QiyCaB7JROQK12m1IFV5YApnegDiA5tqS4T+3Z6oyizh9K&#10;0teKELfOzkQXudAEsU8BrS7Xr87PwUBaWAcywaUl1hxIQwi3mpeG09qqnVjThqpia2wsjzFvHuPg&#10;fGtOUm30BII7ietTCvNphUO0wgWYl1RlFgGm7igP4x7NUsg4+FENZugaxYtXJbBsbA1WTO2E96d0&#10;wFP9S/DnQdV4aEw3/OumSfj+zeew+/PlOLltA347vM/i3wuH9+OXowdsXiRlojxvEG+3ZiK5zq5y&#10;SS4W/0QWIBWks3TdTuzfgp8J9c8E+oRqV2mtrQmEx/QicK6lCkE9zMHKI2eZBV49MI0LjV/38lB5&#10;sLwan+elz9Ex74Jru8E5fLYLWvJ7Ht+x3uTaseuf20nnqxDL5XXrzt0VvE4uPxjXCcUZgmIzT9g2&#10;f09BSqkPtu+H7fe7lEL8LHseHdfSr+v/8XJA11vmeqgd2NrnpO2GzVP/Wc5Su3P9dXomD61/yWip&#10;71hXYcd9TWRppTitr6xxxCBuhnzCqCYna3YitIqPbZI6HrceWJR6ZKnSSxbZWWPFu83RQqAGAPZA&#10;11niFMB1QPNerp2Z9xK8VDa9AnXvzOVSk6wX0J1W6h+brI5LZRlR4gTNWqH4uCYrC10Jbq9QPt1m&#10;TWJGlzkcsnh3gPo/m0VOWWJaZnX2GCnLG4vgWq5r+tGJ8XxMJMyKfycnYrTAdKEJ8By60fOohdQi&#10;wqsY+DZa4DtaKaFdHA8R4EfbZjMGpgs9ugqfTGyDbxb2wpsTO2HJwEq8etN4rPmvJQT43ziy9lMc&#10;2/A1zqrD/p6tlgdLAxfUC8tS2zQq5P6PCyr4Z+qtXl+zyng5Je3z0jnBeE1QeJiDnyVpnxSMn/V5&#10;Xv68erjqgdZxv+7lrwueEzwu+XvI2gmOvWs/w4tP/cUlAlAdQV2c6u6hPuPuBeUqkJxnIZDd9/Px&#10;qaXwaWT9vLwFDcpbw0tJx9zxhhB7kINLHWu8z8HecD24rWXjdb8t/dHIsaC0r0mY8W+o+WWE+DIb&#10;YWXgEkw/2bukXGDqCKKaa1V4OblKL6+gu+zXLyUPdTqlCqxMQmvi/eQ+59LiKhuIRkZpylYNoFAi&#10;+yRd6TJa3+rsLLPCrbMzbJbHDrmaCC4XPWht+xDUfoyBBxDeIYR3CMEeyqU0ki7zSMLsaqXlOoes&#10;//m1tLrjaJUnJdWdMh/XFYddJRZj34W0xItLC3BbaQh3E957ywrwAJcPt47i0fZh/OOKBN4cWokP&#10;RlXik0lt8cG0Dnh8SClu6V2ET/5+B9a8+Fcc/GIFftu/G7/sp1t7QJko9+B/f6AVJsC/HN/vCjwL&#10;qdxot+SfdaThnxf8w7x0na1bjNWwkFgbc2DdoOe6Crsr+O76IFRBiL08aB6koILHJOe2N9znz/tP&#10;1/n9gkV9wzVWWJV9Gjqol9Evx/VcOjd1nj0XAWPML6kt3E+t6oH2UJ+R5UrFoUGoPaR+vTHIHt5L&#10;SZA1BtqDFwQweMwD7pf+//Hna7/7n+ql/UFZzjGVEf+/B8pBcH8TAewgVv4v1+SUJYh9by0bG10P&#10;blByq+tqplMge2D/aN3LudP18bDiYLnSGlhhmTNTMbGb5lWJ9dPQmgB3y8+jFaY7Tevbl9b4alMe&#10;ri5wLvUQapgg5vZQutVq/x0jcCW62pO5nMF4dyalHljziiIp61tA11lZOcKmOytidKEZB1dH8GBN&#10;CE92TuAf3aJ4fVAZlo6swAeTWuOV8dV4eUYnvHbTYLx1zwysffFp7Pjgbfz43Xf4bS/BZfx7Yf82&#10;/J/jahulu5kq0P4PMFD5J1gttHpbHa1fCrw/qs30+7V0sLvC3NhS+XPd57l1neMLgwcsCHHQMjeG&#10;zp/vrwkea3xN8Byp8fVmcQMFXDqlnmL0LrSuwm4WOwWufj/dT9J30PWCece3q3Fw89cGtb6zq0v4&#10;veqsdt1v4n6L/7Qe3Oe3g79zcL+kZwru98e09NcFr9W6/6+C0jH/vP6/lRpv+3P9/XWsiQB27cYE&#10;mTLrS4scrKmuA9i71TxPUoJBq8VOWV8nnkPXOSgHfP196kAmrK7NWLm40izRnrpbqh+1ul4KaHOt&#10;ub8isyXaE2jNTjhArnQkhOG0wJLVPBPk0dQ1hPlaxsQmro+nRZ6WiGJ2MuosbyFFcBdItMqLiyOW&#10;VufeigjuaZXNZToebpeHp7vG8FyfJF4dVo4VtLyfze2Cj+d2xhtzumLlQ1Px+t3T8dFTD2DrW69h&#10;/yercGTdtzi9i38aQT5/SNZKAxkkFkI1BREqzdR/5mB9za+3vP5P8n/MH8kXTK37P929pRsWnOA5&#10;2u+AcoXJnedeKPVwNZQHxwPpIGoMZENgg+tB+f3+2roXBoGVBVavKllkTbMqaV19vOs6v/C76Jnd&#10;qK6GQLvv4r6joPfb/jfQ7+XXJR3z59f/Nvod6qV9weP+er/tj3n5ff7axkuvS12je/v/qbH8sbpz&#10;9OKj/PfSsu5Y6nwdb+JjYOXTtrS9Wqbk4TUoeU4QXGdpfw+th93v8+tBoD3INsopPQN5jIM11thP&#10;EaPRTqroEtAaB12qziw83jVXGUXyMYxWdhTda1VajaMmEFxpEuPgaYyDVfM8KxHGTNU+0wLPL3E5&#10;sRYV5+O2kgLcUR6iCnBfZRh/rirAEx3DeK5XHC8OTODVEUmsmt0Gny/ojBXzCfCM9nh5zpVY9uB0&#10;rPz7vdjy/us4t3UTft68BSe2EarduyyNzm+0rBc1hPAYQZXLbBU1ct/4x1LWaUOiS2cQWizHPy/o&#10;YqmQc+mtp653wLp7SR4sv+1cQS1ZiFIuXN39KOfy8Rr7fFdYGoP5f1MQVg+V16X2+23vhmtd4YWk&#10;egI9l2A9tvU7HN38DQ5tWIN9jJt3f/sJ9n3/Ofav+wKHN33t5lKmFVbhFQD+swSL/y4eZC9fuK2A&#10;87s3dqGDbrVfuiSEfM5G50jBmNst611ueRA+7m8sv1/ne/n/w68Ht/2+YHlouE/n8/sxbFAlmKsc&#10;1W+QKiOpcKJJEGDJW2LJVXI5KK0jSMBlttprWlmDmtJ5uqYBxEGlYM7kNeqWmUuY/XBFWWODOMON&#10;aoqZXJJ7zS2lKW/a52TiyoJsDFRTUyiLcXAWJsZyMYUAz2AMLHhn0+LOZhyseZAXJAvMjV5EkG9m&#10;HHxnpQDOx8NtInhKAPeI4fWBmpm/AqumtMGahd3x6eI+WLZ4AN6+dSxWP3YTvnzuEcbBz+DoV6tx&#10;dM3n+HH9Wpzatgm/0tIqt7INSrCxv/wxlTaWf4DkChLdxsPbcOGIlvrh1ZQipSy0/ihKg97ru1+m&#10;3G/+SSq4QXg95L5Q+2Ou4NUXCl+IVBAkt81n5D5f0C91n7r7pfY3VmNAg/sby8ANuO5aN2mbnyGY&#10;NcpKMO///jPs+noltn/5IbZ+8RG2r1mBPd99ikMbv7I4+vjOdXWDNupfbg5egS15t9xbRUFtVpW/&#10;s767B/VSwF7q+H86x//GHuYg0Ir//br2++3g/9L4P/L7vPz/5sGuF/+7VH1A0MPzv4me0YBuQavc&#10;vGlTtGhG0YUWjLZMwazjzjpL9dZZ+z3MHlYTgVX/azU7KeeWBkX4GmtlFlFTkzU3GdCq+EqzYZTK&#10;+eXmrnJTy7gk++oUkomOucrCmUM3Oxejo7kYFcrENeFMTLEc3QWYQ80jzPOL8nAjrfDiMlphWt97&#10;qkN4oDaEJe3DeKqb0srG8UL/Urw3sR1Wz78Sr83oimen98AzcwbjkSmD8NULT+HwmuU4uvYL/Lx9&#10;M07u3Eax8O1YjzMsVBpWaP11+cPZD0opaZ3FvSpo/FG135pADFrB7X5w28/jzrLozxBc+kOc223H&#10;ud8VSBVWX0ClerD90s7R+akCEFTjwmHbPNcyU1Lu3l7197qobTvOgkoXtzHArnKq4fUeJh37xeoK&#10;XGVfHcTUhePuWt1fhVlAC9SDm74i0J9jy+cfYsOqpdj06XIDWlb6yBZnoTVaSU1wlnsr9R1+0efx&#10;Oey7pO53ipbcvxy1T9J3V35up3poLiU9l+Qqn/SC5vUp+WOSznUQC2Z9H8Gke/jEBdrP34nnmNfA&#10;fR764Gf5df//GLQqG9qXWtrEAAxL9P1c9pONDEk24KT65GuUHK9RuVGZsJf1we34fwGMWiulcdX7&#10;4AAAAABJRU5ErkJgglBLAwQKAAAAAAAAACEAhti5u6HvAQCh7wEAFAAAAGRycy9tZWRpYS9pbWFn&#10;ZTMucG5niVBORw0KGgoAAAANSUhEUgAAAPQAAADlCAYAAAEToupWAAAAAXNSR0IArs4c6QAAAARn&#10;QU1BAACxjwv8YQUAAAAJcEhZcwAAIdUAACHVAQSctJ0AAP+lSURBVHherP0FmBzVuj0Ozz3GBaLj&#10;Pu3e0z3uE3d3d4MkSCCEQAKB4AR3t+DucIADB3d3twAxIsQzsr61dlVNJiHn3vt7/h88O9VTXV21&#10;371eWe+uLSnY8Tmw4yt8+/TFmFBWjBpfHrBzPRpiHmD3b2ht2oiZgSBamzegFVuB1q1oad1iPjt/&#10;t31u2QQ0bzbXtvB3LXvXY2Zl1NwHu39B884f0br7R2DXD2jZ+Q1S+oUCuP/E0ZgVDeLciihamjeh&#10;R8SDlt2/8kYbWX7Hew/eiua9v1sPafcwlZYWqyJo/d08vLlls/ldiyrLh7fs+RWtLWvNw7H7Jz74&#10;J7Tu5MO3f4GUhCsPg3wFOLXUhyF+F8rdWbxoLX+4jjfZYB6OVt6IN27/UPChKvufU2W3GIn129am&#10;9Wjlw0cW5VHin9G87TPg9w/xyRMXIpabiZRkfjb82RlocBcinJ+JeRMq0LrrF96ANdaP9fAm3rjJ&#10;llyl9Y8/Fz28lQ9tUovpwWt5Dwqw9zc07/gSe3d+idZfXkFJUQ4i+Tmoy89Dii8nHe7MrvBkpaLK&#10;X8jmZvPowbu/4efvzcMFBVq2mQfs2UXc+DCAf5sHqzIq23HP5cuxoiaMe3sksHfDi6bpsecXNO36&#10;DvGcQ5EsyEYpJXandUFtXq4ensEHp5lSouZhTU3N9cPWjWw2/ljY79ljFI2awgfrodtZGasCqkgL&#10;Kza7MoERQT+mhdwY409HN08+rl05GSW5GYjmZGJxzI8+hdmozs/FoAJK7s1OhSujKwKsxA0XLKbU&#10;bGpWoIVFUrc267gW586YbElrmp64tlDZsJMVoi5QcuE/IhzE+JAf9UVuNBQVobe7CFt//BjHuLIw&#10;OujG9aVB3F7pwzRvLkazxVPcmdbDKwpzKZ2NU+v3+PXDR4jfZjRR63Xz8R6aGyVuMU3MFsB2PnAD&#10;dn50BzX3W5rW75gejWBM0IeSrGw+uBBLQ0U4kRVA0/f4+YUHse3Lf+LzW89CLDMN3vQu1sOL+KHW&#10;XUCT/QgnJb0I52XixMqI1eyStGU7hhf40EwpW9TMmz7E2MrOOHV4L1PpNY8tx7d3LkO33Fz0zsvD&#10;5KAX5QW5mEoraiFsFybDqKFOzac1NWYT94wMlGby4YUZXVCY1hXRLEqfn0VFyMDMqAfLynzADw+w&#10;AmxiNn8frx+DSjNx68Xzga1fwds5BUtr3Oien4YHGqOYEPAiSsW9qi6GW6tDGEYYseMnbPvxCUws&#10;ykBlbg58qV1Rkkn8eV0xjymFaR350DwksjOxIu7CR3Ma0bKLOO/5DV/dtwTh1L/hktNmYXCu2yhi&#10;ML0D+nqKsCAewXvz+wJr/o1K/tadlmq02M8jtn+Nh0fXABs+gj+jEwpSO7GpM+Dq2hll2enoQ60v&#10;oMAp+emd0JOa5+ZFw1z5+OS5S1Fw+F9x8fBaYPMrRus3r/8ertTOmBwLIklfMC0cQCwrE8OKcjHO&#10;W4AILaUsKwsRQhjkdQsLUzHR48PalUPh69wBRV06Io8PrsjIxI0JH24p8+DyhBspBVkdEczMQlVe&#10;NmoP/Ts8vIGPta8uSkWZKxdVNItG1nSQqwhVxHdawIMeRS42XSa8bL4xLhfcqfxNelcsK3dhRGEh&#10;Qulp6FVYhEZKG+T5qxIetgAxD3lxXTKA84u9WJXwIiWYkQ5fh79hSsyLY2MBnFLiR0lOFiYFfKij&#10;kvTMzcLAghwk2VxDQkF4u3RCdW4+pnhcmO0vwjE0m9NiIcRS01BPIcpUKTbpOGp6iPfunp+Pbtmd&#10;KVAa4aEnLbRa6qIV85FSSU/Tsv0zOvtvccuUCtzYPYqZrMRDPZKIpHbENL8b1cR0FGPASLrGboV5&#10;WBHMw4m85pbKIO6v9aIuPQNLwn4My8sirofh+HgQESry1IJ8VjQbowoykcd7FXTthNyuHZGf2gEx&#10;WkVKH2LWsucH48ma6dPvmlxvvFFlTjbClCLIWvZms3sJRZKY9eHDi9ki1Tx/bnEYZ8YDuK4ijAY+&#10;5NKECy/3L8OlpQFq+hYsZIWWx8MIZqQZnSlM60wzzoA/83CEsjohpZH23bL9U0ayNVYg2fIJpruz&#10;cVZJAEM9uRheVIg4JV9KaYLEsiIrA3MChCcRxHS/F4PpTB6tieJIerBbapK4o7rYfF49uQYl6ak4&#10;MuJH4WHUJf526/o30bKVkW37l1jgpp2XsTmbt3/HSEbp5d3o5X56fBWOjoUxi85iVoDukpIfw7i/&#10;KCjFScORYR/OKPZjcSSAhTz3cGMCN/evwLJ4CLV0Lms/e5qOaT3eW30LPWETXJ3/Bk/Hwxgcv2Zo&#10;YCzfQY/ISJdS7s41TY49P5toBobC1l1rcGV5FBcWe3AWPd0MavgErxuT/B6Mo5eqyKZ10LQG8EHd&#10;GZKPL3bzHuuozS4TQtEiDkBSIQ5ABxXKoe1v/Zh6xShJ3Wr+g+F121dIKaVUEGvZQ9ahgKKQSQJw&#10;S10Y99XHcGGsALc1xjCF2j/F78MIlqE+N6ZRYrnRsR4PLqE3/Hp6OV4eUoy7BxUzFFOQdg+PUR+a&#10;t7NlzcO/58Mt6pYygmbUIm7FJtfDoR8ypv9861JcUx7CPTVBPNW7hM7ERam9GMFKDPF5UcnfDSvM&#10;QQ1NZyrd8YuDk/h8YgWe6FmOj248wTzYKdGiTEbhj2wKJclpXdtIo7CL9Ob3dw3WanJTCEHLmpex&#10;9dbz8MHpU3Exbf/pgSV4pGcCK8oCuLdbEieGXRiS34ncbiPOqivDbGr+ACra6Kgfp9cl+aCfjQLL&#10;JVf4s2nbnSyphTcfjK2fI6Vl+ye8UJhbymbiORkMdv6GF4+owvn1ESRoHqXpHY29XtydZrSZGiua&#10;xBjewhi/l6FXbriZEfDqk4/FrPIINn33AR9MPkAWq/sm+FvfYSloWfca8NuLCHT+C1Ja2eQgjZWy&#10;tZA6qdlbWevnlg8lbj/grrmDcXs9JeEDIGZKIqEw24IdPDKmO3TKkAyrNPOhLU3Em/FekjeROn/4&#10;3ssoZnQrdeUgxEgYzEtTs/PhtHE1davh1+LqPO78CYMj2biOTXxJfZwPoHQ2ZTK0iUxm34NZKbEZ&#10;EQ1VgNzdUTY0r7P8hyCgIjft3YbG3M74/bef9XByaUlrNF5MhsxFite8ntxNP1CFaAl8QPuH7/eZ&#10;DzQPd6i0+UziISW2H+wwWWPSfFbTnh/V7MTXVIB0mfYtttmykxfYCYPhcY5EOpoiAmk93PlskUsV&#10;NbcltSn2w0WlzcP5nFY7eUhR2mJMgCfMSUoqW5cCmh+p6aRYjlSmEtYDTXHOsbQ9XL8j3lazW8mD&#10;MWP74caXUOgU/PGJ8TbYKRdLidXM8nS80KoxeZxdAWHrPKh9viY2a/DmdeL4IpPWbwnbXuZt5l6S&#10;XPmAbN1yNpT8W7T+/BzG14bQna5zy2cPYv3Hd+Kas+ZQw63MQ1A4CtWmVCzmc/u/jeQsRskszm95&#10;TxbT3Har7iDeixuqMI+05tSyMLrTBG67aD6evO1MKhzxpoKYxAF72h6yf9OrEA61AD8bM2STO83c&#10;zAqM8ZE22w9uofW0qrlJs1NiZKpnloexrDSCeFE25oxtbGtqkxzyJjMiTG/bSeZIt68CVDqZoKNg&#10;bCWrueWwqLzCmKnSO0c1ENrPkMg5BCkBkoViEsE6xuKEkoVdxII1NE2i2vMB40oT+z+4vZLZigYe&#10;h9Fz7XuwTJVHSjqNfE1xu2eiI8lHJnO0fCUJVlIYzE3H4nnD+VDZ+I/0bl8agq+kfqzfb5mOkYrY&#10;tT2UDzR5GitDJ7O4spjwvodZfZKEShotfNfgxmVTESvMRBlDro/EMZbF1EhJYREfnCzKN/HXmJPB&#10;iLWVXdOz3bR8cTtJbW/GnNvC2KnE7xgc8qEvK7mI5DFS2AVvPXo5E49OiDMOHMGgMyGfrpQS91VC&#10;aNIiSt0twDTYBBDiqyBizEiKQoVp2uenTQ+D8WD6+w/zt85//8r1mMeEoYE37c48bHkygj6M74JA&#10;pPLMkiBuqvDi1FAhabX9YDeTwYhSGErbQrd5+yljKDG1mc3XvJPBvZVazc96+B5WziSFqtQ2pjyf&#10;329a5sQRVRhPWjXQ7cJwjxd3McReVx7gT9fgwiNn4Z5TFvA+v2I0c/AQmztFSWAR0+BpQxpQTn5+&#10;Vc8SEoBcNH/9BKVVc0pjt1EyOgdGKUHw8u0n4bjR1ajlde+vmG4UcQXp1EjG64FuD9mLC91JLFs3&#10;foDm3V/jeHL+iTSrEcx4asiMJrupXEoC64nvqBIXSpl5VuTn4IhEABeWhhh7FSyoVFSSF+89BaUF&#10;hzDAvYJf3r7DVG4Jk/vTyoI4liRhHOmSt3NXnBMowh0VQZzeEKWH+gmPnzmeaVERM540ZikZSOjI&#10;Fk4ppMRRAr4kFsUJiSJsfPpiGj6bef2LOGduH+QxsDftorIRy0GxLkiSFkk7H6Hmbrx6Pu7oFiVU&#10;yqM7I8C0Z8GEMTgl3hW31Qcwq4w8njy8LzEt6NoFPfIKmEIz2SSXT/FnpqOAP+rFDOP9laMwvCwD&#10;PQrTTOIHMYvWnSjschgizFbmUmsHshmHsanKc3LIz/zMNlJRmt0Vg7z55N0ePrwLJmQcgrlU1svr&#10;E3Az6yjo0tlIeW7cj4tjRbiKDDYlwQQ9QpK/8+GTMYykz8VKBEmBAumHomdePqbSDAKkvlHmXo2F&#10;2ViSCPFzGr/vSkk7ozcTw7zUw1HWqQOuYlI3gPeqI1wTWMEStuSiiBej9ZlJwLGkymeyctcQypRS&#10;Zpq9eMPd3z+D5cwCBzG1Gcvs4+hYBPNI8OcElFF25TUFJpdO0vgX+PJRx2a9oaYYY9mMy0MeZhdd&#10;cVwgA4OKCuBn1uEnllFe058Vi1Fib5cOqGWlEhQiryNdZoIPxi7GZqr9OSUFqKM0Y3wujGUW6WNu&#10;vDLmh6drV5wY8dHjZOHsZAy3kxrfSFO5MpSOtwdU0WEwU40UoSStEzHtihBztckVLtTSNU7NTTNJ&#10;vpXwdUEuk70iKnRKktgpcjSJi+38GvXuPCpbOvpSci9z53rWOGzcXCYG8txorw+jfQFWzM2sJIAj&#10;AjkYRIUrz+yIL0cncX9jMRZRF86glp+bDKMPyZ7cpEs9D3RU+Z3/zthAre5OVW/d+RW9Fb0WbfTh&#10;ZaNxFD3NKkarQTSzGqatcnHLwgEU57BCBYU4mTnVCiZwI4jdQOrBskghTowG8MHQOE4lfjOLDkMj&#10;f9OzMIOZKjWeuhBkS7b+TNpLwt+y7WOk9C6kj2bIUkQy/pmkbAKxPYk3703Ju+Xn4QhJQP87qrAI&#10;fXjDJST1C4nrwpAfRxOC++sSeLlPFL0oxPkLxlAARigGlPPmTOP9foOPCtuy6T16QT5n+9dMe5jg&#10;7fyDNqvURsHaRJR1uGdWL9zBdPUodw5me/IwmYnddKY305jm9KdHilFJBirBZ+50FHNnrHmdLVKI&#10;Cyb2pfnJ1VoU2Ph7kOi7qEciASKZO6hPyq+aTehioJbEIn9knV/efRzuYmJ3ZWUI/+wexQRGnHHE&#10;dAwTuQFFzLOYaU4J8hzj7OygCxeWZ+ObKZW4oTqMLc9eYsiDFcs3oSrQgeZ5KB9sJ3d8sErKnr3i&#10;ReRDfHizvrQZ52O9YrizLobHu0UwmdKOo6YPYxnMpG4QJS8hZovoKrsV5eG2HnF8N6sW93cvxk10&#10;GupldrLKj998EKVkNi0UqmWHmvpL0vZ3KTExxZ4fWGxaa/LqX3F9vR8vz+uPB/smcHzch3dHVeM2&#10;JmurG5J4olsJBvkYBD66ES8/fjfOrivBEGpxP0o/k5qM9S9Taut+um+SD9655lVKSon5YGwjxoos&#10;LTa1tTgwaY+anxp4cbcAnlg8AmWUrntGR1w2NIm1L91D5aHpGVorosfoRclaxcEoZU9fLo7pWUkr&#10;YZwW02xZi9pQHiq8JH073qYKvIXtfzCNVTJnNS81mtmE6E7rzjVoXf86/fX7uIxE8J4ebD6bS5tM&#10;whzbZRViJ3YxeRZJveK1xWTYihSoPFiAUG4q4uR3AdIs68EmjZFW/4ZvX7yUx3X48OlrcX5dMa6o&#10;L2Vm8367h+0wD9QDLMqzL5dqEqEXNxO31oMN07SKmlyvKZr2/IFYx7/vS+KcDKJZiZw4cBMxUtPT&#10;DGQeRiJbujZJnaJz7ejuf3ywrEeKTEHbSWzzXzJ/Q0t1sc27nBsqXdGDnAfvVwF97/A008x0IqRR&#10;bQ82926XvBnb0h88adINFvEkk2Y6NxKN5dHKGP6MbVsupeuNDUupiK+D8QEP1jNTmqna6jQxL7/0&#10;cF7Q4nTQ6Qem5kzITMe79QAdnWIoLs9ZkurFGm/cokrzoXslAFmrrT9Gj9T/sosPPqrUZX6w58MH&#10;yIvTMShagCUkbuc1lOLYsiguO346f7QOd144B/WJQrz++OUGGmWFVoqjzGEdZpbHeeRnUwGrgqal&#10;7NLWKu2K850xRf7d/hoHsr307eYzBTGvP8zz2KJ0783k/G8/8zBevPUGSx8NalZpVUbE1m1mI5qs&#10;iPA2U+DW7T8gRdxtCL3i/HI/87ckTiFxPLk4gtlRD0oYOn/55BFUkXTcdQUTCt3YJJIWEi3qq7HR&#10;2PbrGjx+47VkwmwICdJOqPZK3760CW1fL6Hl9Kzf6N76WwLbgvKorEp/tzCYgnZg/F5rCy6eN3t/&#10;oalKG+4/hg7ga3prxiY13pYPcM1p45BSSaodJJ0rJ3/s6ylEb0bWbqTg1UxGwqTgNf4CthhbSzHM&#10;VjvpvUnhbIFV9mxciynFRLud0PsVnrNeTNmlfUO0nbc9gz4T2V9/YAS3X9FaaFNYY/B2dOHRmAQ/&#10;//b5e3j3qUeIMM1l+1do3vER/e/HaNr0BhrCnRGjzywpyEI1s4IUPxNlL4XWu0QdQ7lZiDGsJAry&#10;UULSjL3qKlIYo32oW3DXF0zxP+dnxlKTWjqCb8L4WIyRxHZ3LM227VnC2h6HZZ/fVaGQygTt84o+&#10;TbxHC5nFqJIYvn7lMWrPOrxw8Sysf/tu3p9eqpVICmnTU0y0GWb37vgBM0KMSKzvuQv7ocGfa8Jj&#10;jKlqMDsDEVLfkny9SM3Z/wWqU0KkvwrkCoEOuiKGyiat1rUean2no4TfjIlMU1t38RwFNsLS2wk1&#10;CSKh5P0cD2j1HKpB9KKdKDrnFZRatqF/YWcsryrBGJre0SSi51bEUOLKIe3+O175542sw7e0cQmu&#10;8P4ZBlfmI57TGS7WvyonCw3kld1IUhsInl7kBJi2NZLI9uPf5sWtBLXSZn7OSWNsZ2Zz6F+JpmxJ&#10;qiTbWYdmqTUFlao5CDfvIcORm6e6f/rPJ7HuJ8YgW0hHOOszM14erfxekVYBTcd91xrBjXqvxTAm&#10;NGPJoMeEAobMVtH8hvvzcc6YKvQm3W9wuVHMFOHD20/D/JIwZkV9OIWaUZ6XjhMiIVyQCOJKJkpn&#10;FQfNW9H+bIThTI4GFFG9PVlMxyQwiysrlTfKNr0YgMZX2MFTDM10XFCd+Nk4E9vOmkmkWnbThtQl&#10;i10Ymk8fIPW2BdkntDo1dhDJXUbQtm489Sc3q9BHSEPowJaPKMHUWBBzI2EMJdnuy1SigmbXj9y3&#10;iinHVVVBTPLn4choEG9deorl1Jp/por/jh1bviMQvD99wlXlPtxQFsACTzZ6M10d4SpAX4La9pbc&#10;KmkooaHn/PffKQjtmG7+23eewLH8caPfjVNJvo8t8bDCrKT9qsbYpARWrGVDjWIW0EIP3ES1NcIR&#10;YTTRTOS4eH0T+XDzb6/i/QdPw7S+bqpcBnoXdSTjfIkUiI331T0YXHQ4xviLMNzlwpigh87VRZTd&#10;VNk8DKaDHex2Y2nYjYe7J3FRNB+/ff0K1n31KZYUezHE4yY/d+M4pj/HMm+u6/R3TKSzDqd1RlTv&#10;SNModBGFVcdMIbM8vR7UMI2P33gCVQUd0Yv8+eG+FTizMooEWWM1s8VR3mxsvG4BVZ9CGqelNEaO&#10;h+pOOx7g9fIz/1bD7PoIH75wKRYMC2P2oCheu2slsO5dvHztCajL7YqNX/4LYz0FeHVGT6ye3pua&#10;9CV65HXFFDpQ9Sx0c2Xhzh4lWBzz4LbaCG6sDmIMzw1hFvsF1VqdtSYJZXRZPaobRtJmu+XlmaEH&#10;Ef4+zBJgURdMGR1ZT6ZiJQTW9ETpJbneZcaychBOT8PJzNOXlRRjboCZTKAQ3ZiJ4vuHiC4FVfn9&#10;eZZnKZQe+COaf3kRK6fVw981BQnS6kduXErb/4rfM9Q1/4IzF/TGwkovZrHyffLz8er8cXhlbDd8&#10;f+Ywxs+3cWyxB/3yC1HMXD6RQ1UsLEQJj0pAMw/7L2oM1f7VO7EiVoR/HzMRNzeEeO8fcPMxPTDE&#10;XWgGBiTpocebl4kZSFJAb9euvEc65tM/+TMoNIuXDaB+gxS9sC2gAxtM2/Gkd0RJXg7VKBejqVqP&#10;jq0CfnqKDyCF2/klvn3zVsweGkVp2n9hUGk+Hrz2OOxc+w7VXUxpEy4ePxhH1VfigTtuQrhLR3Sj&#10;AyrNz0UpHc4MZuQjgj4mS9nMxr14amwdkcnEBXU+LIkUwJ/WCa7ULggxY9eYgJ7qr2Dd9FI5SBPE&#10;pnvw2bT+GO8txOUkUu+cOgnjcw5FfmpHlKanorDL4XDz2vxOhyOnc0dUMTydwOdMoiwXFAdwBR3b&#10;5JxUHMs8OCUvgwku1bqELeSnzpfSYfxAYSZ5crCwWymSXfhQVmRqTQQvU03fPnIQfrn7RNy/YARu&#10;u/pkuNhQ5QUZaPRSrXiPMj4szHvMCfmY8bsxzV2AE+NeNNJsivl9NJUkITUV/tSuGOgrwFxm/iGq&#10;YwFRnleVpPBd6QzzMDzPhVN8ObiQVLg8Mwu11MSx5R5EM7tgmNuPh0YUo1d2FiqySKAYdqfQjst5&#10;TV7nDvCyVFKm02nTN5b4cSvL7WU+fvbg4gSFdqd3Qg2pqD8zEz56NnWEvnDcUPQpzGGw92AwhQmz&#10;pSO5GUgQpb5eD8ro3cv4wJG0xxEsZ5bEMZ45dICmUU1NKeb31bzex0b0ZnZGL1ehGd1Rl0eHQlUs&#10;IaIuCl3MewzM7YLjKXyj4irrkN+VlSbqU7MPwZ5/n4l6nutDJuXtaiFeS7UvYT1CbCSZYhXJRj/e&#10;86ZuCQzhMxSjhxUVYQLr35ONMZRIayRQA68bQQCOoUwpYilJxjZsX4/zh9Xj+XuvpDpvxNKSAlxE&#10;r/3MoCTO71PHm2djhteF0+ghzy0JYCKdTU+q7opEiJ7UY4RUf52C/ySfbFcV7WCGo/TidatKQ3ih&#10;Txme6F2CG8u9eKA2ivsagnimTwQnB7Mxnfc7IxnEackoqmmTvQq6YC4bsohq66WTraQwfvqfUfT2&#10;ETZmBRtXHcfFmekYRecW4HNcGZ2R16UT8jt3QkFnmm2XDlT/rsjrejhiaR3w+N030Vky4VC3eCmD&#10;NrZ/Y3pK9AZJIemt+8/HjldvxbndYqZ7tb6ggCjmYhEd2wIShwjVLJ+OppwqO4Hnh/E+IaqXnMgJ&#10;xT7E+Z16scdSxWcG1DGZQZUlUvz+VBKGW8ojuDxShMtKgrirKsIQk4feVNUpwSKMYQPc0KcC8wI5&#10;mEDuP4vPW0VeH+H9phUyK2z9EKPowBaRuCzkd9eV+KjmZJNsHPXMqs9R0Uj+qoiCh8m7Q9S+OClp&#10;KJuOrDcdg7rwW3d8Se6gnlcl0/bbMRKTTY+fgan0gFIROaSB7hwMZ2iopxdOUkh5/QhVMJSejkai&#10;XE9EYrTL0ows0xneSNPpQaR70U7HMd7O9PtILNzoT9WbQec5xUOtyMvE42zcPqSNFep0ZQP/Mq0W&#10;j9aH2UBeLCO9PZdlHAVtXf8kTov7MZGeelAhmVp2VzPkw5faCUVE1U1EJbg6WkvI0lp/eQGtPz6D&#10;1nWvYHBhR5yWIA2toA13Z/xt3qFE4iuTSFhvTMmh7cyqec1bOL62CKOp3stKIlgSKjR2M5Ooz1JG&#10;xkZLMhaOprcWKbioJISx9L5+Uty+tONhZEIzqKrL6MHPojkcH/XjmHCAxY9FET+9uRsP1cdwU0UY&#10;p8RduLshiom6N/1JD5pJfyYPx5QlyO27InLYIXjgmnMw2Ec/kVvAEJeK7H/8HRt++x4eal+0IA1n&#10;Lz+K2L1hsi3T86jBFTv0meWPz5FSrpeuZ65gvBVx1xtB9USSIop6GrQp9N4NDBmfYlllAKvoTS8u&#10;C+GYoNu86xqYX4QBRHgMG2R2wI95QT/mM77rZcAchqg+8tq0u3ra4ARWdAEb5QQjtBfHUOCjyLjm&#10;8dxJpJT3D41j5zuraevFWJYIUFgvzpk7lnWwuL6yNivXFgUmGVIRfW3diDCTjcqQC5t/fZ3hlekl&#10;82n1ejZRcKuv1y7qiCzz5PHHm0y+bNJH0wPKozqulIzb51vIkT++4ThcXRUyQxQfaohjZTgflxD5&#10;R+vjdHJFZrTRVAo+hUKP4+fJPi9GkjIOYZ7enx68L31HA7WihmZSTjNIZmUYTq03Jnd0i1MgPvdz&#10;po/v3403Fo7FpscuATa+a9VJtFcdCkZgCU82aCc94/vFEc5Pp5l1ZptQsJ0ET31gElwDGWxhddQw&#10;qpRSqpG6/ZopnOmFkKB2z4gzcNt0aqnLcNNXuGdgBW5mzL6InvbeugQeZWVf6FuM1waVYCxtfxzt&#10;dQyL+qhHUfhhDHGDmSjIoY0m8sN4HMQwV0/tiOemsWRjKuPpjHAIX0+uxy/zGrB1aW98MaUGd1Dl&#10;H+heilt6xWmXr1JAUl470XGKhB7c4EW0MJN0kxyeyKpv20Fa6i3VxnaquPrkhLTeX0hQ0yHHZMBw&#10;WdNnaaWUZkCTeQNg9Y3i59fxTwr+9JT+uLM+gIcai/EwBb+NFTwyFMQRsTCWEP15EbchH3X06onc&#10;TKZ31mjb2XQulzdW4eVBlXh1aCW+eedxzGOYGkv2NJ6OTwPllsZ9uKw6iZWlESxnWVkWwwV9Eqw0&#10;1Zbq3GyGBxFlJ9tr3cXMMAs1ZHbbNzO3N73ZLFTzlq2fU+DPKazKl1T3L/RKQ2gqPVTviISTA7PU&#10;2vHg5u2/eQlAld/0IR6d2wtvHDsav66ajZZX7sDOx8/CyUkfHhpcgQ9GV+OjMWV4tEeCSCVxU20x&#10;bqxJ4JbGUtzdPYEzSF9XzBnOSvNZ2z+hEESL6ef3H71j3lrNjxTivmtXYUgpPXkRmRizrUqazqCo&#10;F5cOr8ZrKycb1Nq6Wk1Zj/nTByCiEd7hIoyoDqF14/toFrrb2VDbiP6Wz9D0+/toWfui1eNtejel&#10;+8aZraWqr8eODW/Z6k7hiXSTGoefm3991ji6vR9eQ3t7G/++9Xj8eP8VuKwmhotqwmg2PR9SPami&#10;0k5mXMyhnU4C44ha1Xmgbp99HQimKA8/WJH9qsH53B3biKCt1ipC3HT5Nm3A1i0bUOrNNfG4LlqI&#10;GDO2EBlnwSEpiGR1RgmpdZTkJsWM05LQJCVmvJa6gqTOzKBa1B3D9K1pzWNGlTSoqH+iCwaGC7C0&#10;PITzqsO4sDqKS2tjuLUxgevqvazgRtPl02LG40sQqxiBWUzXEQUxubZ97mBC798drMZT3/dm09tq&#10;BjnYgltqbvmgFmeAUmszCtMPYTpMtklbj5BxRkVMmM7GGEpT9JaueQedlZgYG8CMDzM2LFv+Dc1/&#10;KH5/zYagMKaPbIPpNmr57W1sfnM1frjrTLy5cjreueIEUxlNNjCVpRBtQqni7QRsf3Q+OwLu6xm1&#10;/2aRsKbnxWiP48RYD72HsQW2ivyQ/JH8EmUgiE3UEPXmmtCrfm/ae9vAOL2+ssIU1dkJVUa92Qhm&#10;KBG1QX1kVCWN3DLdsc1/oFk2ad5AtFNXU3mhzdBihLLGLbYJyLL/39b1+p2l/lZxhLbux3MKVfuh&#10;LBCcDsp9RU5YvaSW4JLFArTVmOjPltDGtRuP59g3Cy82Qktd+OMm9Ser51F/y4kYR8IHt7W8uoPs&#10;CkrlTEXtPjJ+PpjQOt9ejdsXcz/7/nqWxvdonsW+57Ghec4S1O6R5Wfjh5ziCC25TCHb1GudJrrx&#10;FsU2qnDzjq8ZsxW6HNT3CS6V1xsOR4VkP4rtbS0sDVBl2hD5szDOCKc/FRtl0xj6LYWToGbEVDMR&#10;a2LFNXRLDKz981gURiWoEVaCt6uvJbTUW2/t1OcnoZllZf09BVN6u7GThFyvP1oZ0zQA3OpPZpHg&#10;Ek7e0xxFYiyKqmJ5T9uTtqGgiu9D8T+huf9568VA2z0kuBFUqkzhW/W8LcaOrWdLQKmugLCRlpDt&#10;hTZ1t+UwJIuFmp3Ssp1OahsNfPMnaPr8YVx+/AhMq0xgQMyNKiYTQ6Nd6bh4Azq6qUPLGBIOx871&#10;H/CmerBsihVj+Pny+efR1CIVpAC2MA7qEuZPgus7u7Q/L36to2bcKX4btCm40So1Lp8nLZNg5yyZ&#10;gy/efdsI26T5aRKagpqhMtRWY8fGZAnijp8I5reM298g5Tgyntatn+GOo3uhPpiLqSQBZ9YV48yq&#10;KEZHmWfTBtD8PcoKDyGhz2IDkeXoVYoZy7qRD1BH/3rMCPE+agBnlKCpuFUk8J9UW9/ZGrHfeVPU&#10;uyrU2bC7vzNCa3C20SZbcEOVCcYkZmsGYVtgU3aKYYpwyTdZ9twkhqbpEhptOqk4zJD5IWYnmBkx&#10;01nI/PUcxt6jkmEksjvxJt8jnH0YKn1pbN1f0GyHLceDW5VYj9llJbY67hNaR3XetxeoDXVdY763&#10;kLXOqTjhiY6K35nG0nPMC28W81zVgU6LKr13yzoc3b12n9A8auqjQVgO2iAtSqrXtGzA7Z8ipdJb&#10;gMkVMawoDWJlRZTHGI5OBjA64MGr/7wTJYWHocydygcRUQ0ol0OTTdkCm1mmRH0WhdbQeTNewRba&#10;IG0L1b44Ajqa4JxrVqMZgR37dgS2QpQpQtkU8QjZ8S+YZKbd8be24HrR2PzFA9j5wW0U2MqyWsk3&#10;dv/8NCrchyJF8z0r3LlYzPz1HObJK0oCOCoRRqnLYjONoXxW0HEOLLbXtIqNNB3bFPJmCWsqKEEc&#10;j3xAaWsICd7+OzuUWddIWAkuc7FDI4+OAzXndGR95GA3r/kO9516EoWlOjMmC9XfnlyBdXcdz8hE&#10;dLe8gSOHJBHL7WwSk5RQbgaCFLybtxCDmAI2uPPRqMlt+Vnkqnl45ZlbTStqBq1BWPFZKk5UVBmD&#10;ND/PLi/Bxu/5AKOethAUoL0qtxUbyX0Ctyu20M176Yxad/IZNsoGXSdcWh7cAsIaNzKe+Xrr7m/R&#10;rA6E7Zr7xLLlfdxxwREozk9FlGlsOROSmvw8pAQLMuHPIjfNyURVUR7q3QUoZToYKcpBuSufqkGP&#10;Z8KVWpWqI09uI24QMKq3CZNCIcwpYfp3EKT3vcT7z0W2azWQYjVDFjZiYfdiRgTLvi109fbUClHm&#10;TanqQZWW03r04lPprHgvMcw/PsLXz19N59uV+TrzbJbi3DxU51E+cW/nhbyKhI/zZDgv27wLPmFu&#10;X3NDM9JNgu9Sgs68dA/DHGPfPqF/x9vPPYVbj17ISu9D0LyUP4jQFjMTI6NANlPTNcaWNROCYWph&#10;uQcn0dcYJtbyK55b2I1aZcdkE7JEM9cxlBEI0mh9nlccA7a+g17hHJQxLY0WsFBgjUdN5mQzr89G&#10;WY4RWu+n9cayC4+p0N+xghwkCjKoNuLbvLm8oSEq31FoCUzmZgttCgVvafkD0xPF+9RZwhIJU6k/&#10;CayjsjCZgj6Lp6thZA4MT2yAITS108sT+O3NR3FhTT6m5nSmmYk7M4KQpTVLeN7bOFaxxx3voCSb&#10;JkktTVJ7SwqyUa4XD7lZ8GYQ0MyuKOf3tRqJIKSd99P6rJEJSXceCjr9hTe11Mi0ruyZtmzUSypu&#10;q5s1GpDX0Q4nRuNG6DZ7tQU1KNqIOn/rmi1byfvtRMWgbTRDqr0bCxlN5iZCGBPy4LyqEAbSqSYK&#10;uqJbeRF2/P4O67aGGZS89Xf47pWr4U//h5kRLjTVFdVQUIDu+QWoyMkyc19LiHgfnh/sKtgntF7I&#10;u6XiErowC+t+eNMMWTJxzzgRpmamB1J8Vw6NnlXqJiQpdBM97cQEY7UttNBrbaagLcqwLKEcoa1i&#10;CemMUHCK8u2HrzsJMyIhDA0EMDgcxABfPk5mKJ0b86OSCCYLaJtFnbDpy4fpi/7Gv7NQzHprUHK/&#10;okIs4XULwm6MLaLjYiMkMtPNrOX+BbkYRr9l1NsIbZck1aOX10vPKWSFtFBWbwo/y2O2d2AmZpMQ&#10;iDm1/IapyVKiaKnsfoJQ9aXOpiEMorJfnmvdwe9l82ok2Ti1gw21oLoQI0M+TIwEMDDgRQM9c086&#10;1iFF+Vg9cyAaGVVqKUR5XmcM9XTC4ngIR8d8mBH0mJf2Z5FnXMRyY0UYE9hImgk9tLAAgyjbcDrn&#10;FHdmF0u99VYgOw0VvHGdy021UTgQ0paXtEKE1RCO0NaYLhIWk/38iinxmKl4G6oSQrat5MFG2wyk&#10;UUPIpm0bthDXOTXG75gZKcCMeBhTIkLZjWp3ISteAE37nRn2YRJDqkb9qte1dds7WJbMxUnFIczy&#10;FWJGwI3LKgO4oSKIOyv8uKvWj4VBl5kAPYG+ahyP+4Rm0XzxCup8h7//1UKxneD7hGZxkBbqu78w&#10;5zWobnzQmipkISwErQZoUZpoo6wX7M1aZ4Ih0JAbxVn6BTMJ0mjAz5gQ8mJePIpJQR+G+/xoKCpA&#10;HQXt43ZhvDsT55T7zPDnZaTOxry2fIbd22nfrNvOPxQRNhGzT3B7ZRAXkFaPKKQtE+1BtOvBIieO&#10;wIWZnRmyMo3H++Hbz7HXjL9WWFBc/gG7172BO5eNZ/j6hkKwgjZFbGYYUxrXRGHHFJIOqhPQqKuE&#10;VFEj8FqDMpE38ZhoNzEarHsNPz51LrCe/sNQUJa9PzPR8WGCJuv6PRjLoiUm+vq8bAAPphK1S+KF&#10;uK46iYtKmTeQwDSznq+umo/HLj0Ln95/Dba+fBefTyCwBrMzDjGvd0PU5EAagU1PRUrbIBudzKb3&#10;Y4zWGwJDSJp/xcJKF46uCKFf0IsnRjXiy2dvMhzbGgMq4cnKqKKfrj4a/XJy+SCxKJqE5mapNFNA&#10;xl2j6tQG9bnt+PIRXLl4KPqH09CdHP+RFVNY97XY9duTeOXcyRgXDWEYGeJEqm8vlwtDKWwv8of+&#10;fqo5GVWv3HQ82j2GmyuL8dtz92H33q9wVrHfrD5QS0TnRVw4PuTGVH8eptCZ9SOQYQobpkMLpKZb&#10;QpsZUCya/ZKg3puehg1vYlx+F9wzqAK1+dmIkpaOifhxUV+mkNIACU10hZqxU40sCjEVpXhydkK6&#10;RQRE9r71K2z74nHctGIEynP/C7eeOAs9KJS6anvmd8D6u05G6y/P8Xc/4rRkkDbtR28KO8IjW87H&#10;WJ8PU0N+dCOrqiJl7s86HtcYsaIH4/ZHV55qpvOPooB96azmBVyYTafWmJnFBso1CxtUZ6RjHHMM&#10;X2pHa6BNYXpnop2KXrSTaDaR/vUZJIn4Scy1nxlSbt5BF1PoXqzETY2lwBc3kG1RfRRvQaGovlqQ&#10;ZnwoyM8UWiFu17fY/NWjeOwqakCyA65fMQmbPnsS+OUlTK8PYlywK56bWI85gSI8M70n3rjpNBw/&#10;OImhrjz05bN9qZ1xc7cKnJv04YIyP26siuH80hAq8tMwvJAp79av0aSQKgK17QssoAPTYgllRDNO&#10;VKOMzQGSEq28oQUyNDSjIovApmdYQmv1jQDtuhdbKZrZEVq2IU47KCMStTT+OlLSWTE3TqAKnVVO&#10;z9io5XpITUUjab9aCAW7N2CE14PdG7/HuUf3QTQ1BeP6h/DR8zfRzMngNn6AURUFiGceinret/Wz&#10;GzCJqHX3ZePhniW4ipRzMEPTDDrDbgwrqleww99wX50XFzMDvLc6jkvKghjl8WPL09dRYHUWfIYv&#10;HjsDR0S7YLqngPXPR4zCBSi0t0uqWQsjwb+LGZY1RMuXRi5Oqm0j3dWs5uFLTzMsaLgnCxdWRlCv&#10;YRCkp2c1htH620tUP5L5FqZuax+iDX5CRBm+6G3fvGclqnx/pQmkYcGk3vjlw0ewY83rJDcb8et7&#10;t2FIvCtOqSkmS8rEBd2TuLTBjRuTpJUvnY1Nn79mGnY4Q1CIKNXl5/I66922u3MXfPXRG0btZ+Qc&#10;gvt6V+DBgWVY9+AFaPntNSLelSQlx8zzGuJ1oT+RLiFJ0d9uCjieDdGDQkbSsih8uhm95GZJKUjt&#10;YNa4qc4TMU/HUfScS2lX9/Srx1X1EWy4Zho9qj3afo8Q/RZ7374Ij19+BHrFNEjtb6iNpuLbd+9B&#10;b6q/vLfeRmz55WUEO/8FPj60G0NNN8bYcqax93aL46vFY/Hl/Abs+fBO7PzlaTInVpKNG0rrDA8R&#10;8RIEzSELsD4+oqaFhVr2vI5/Te+BO6vD+PySY7Dz07tRlZ2DIgqnxUMq+LkXbd7VpbMZrJOkSvdi&#10;VtUtJwcD2dg6+rryvnTYKYW0HQ1Ui4qcEOkeSimZgEwu6oodT59Gf/QlPfnP2EW+e8XJ4zAonIVw&#10;2l+waGodvnjjTn7/DRtlHfYwFPUkiSD8yD0kxYzCrczPRxkfPJbsajrZVWlWBkZ6c7CqIYxprq6Y&#10;UXQ4bhmYwGA6II0X86SlkTJmY7CnCO4uTIDodITOgrpyLM77K5bFcrE87MUzy6fgtm6ko3RQCSYS&#10;WlMov2tHM44sr0tHfu6EiUT5WH8B+tOULi9x4zya5lhPLo6mD0kp4oVaEyTM1tXAlDg5eB8itlLr&#10;CP3xJq47dRwK/pFCu+iAgX46uc3vMAT+i4KKd1ukZc+uHTh+al8zWD5E9aqioEfEPejD9G4o7zWI&#10;jaHhF5X0FT426HiGqWpqwGhqQHlGJwSJZqjr4YyjHTCA5CjJa0YxHvfK1ozBLoh07Ig1x/Sld87F&#10;sdEgFpQF8OGoUkwI58LT5XAUdO4AFwXVoDkfNUYTODUi4lo5wWIPbuPxuqQLV+gVcFKr+FDQbu58&#10;qleamZg9J5SFp2f2wAh3KurTDzWzQjWg5qmp/fHggAT2PLcKR3oPwddv3oX+1Qn4ux6KOla+lBVS&#10;15NiodY3mh0O4LiSGC6qjqIb42Q1sx0NNC+m/WrKbCijs4mflVnZRFiDZZjTpx9uQs5oppH396nB&#10;jQ0lqMtJZcqYioWJQsbYjiQaOVhQ4sMpAa2DRMdI7RnNhh1Be9bwKzVgYZf/xix682sYxm4iyreR&#10;wd1aGsA1ZHBiaCkeshTFYX82W5SVuGQ4Q9LeD9GbmU1jPu2AFdKgUrWg/7C/I5p3KAlMOsr4kEFS&#10;H4/HjPyVMMX8fTkrWErhNKqoHzn85VXFtDUNOs9lRMg1i0Ppma60jmyEVBxHIlFGJuhihXO7aHGn&#10;jvj8ggmY5c3FWKaSC8IuE01MBlVQyLCUT9LiZSPl8ZnZrHuW8e7nspRRYK1K1Y/OcJ4rG+dTpa+g&#10;kCeTr2vJpEuI8sookQ4xnYyzNbU+WyXVc7g/DXdMa8QMEv0ptMXeVDfRVM2y7c5zZSQGstdyXn90&#10;MEha6KGdBKiSdGpM0mtIBgZ7XKx8lrHHKiUxVOU+DENRakxpTiYrlopI1zSUpGfizto4HU4WBrHh&#10;3GwId9dUVB3yF2w89wg8M7O3MYMSdXBQmFI2WAWFL2asjZM7xHm/XvmFON5fhFOoxt3ZCFoRbTzr&#10;OcmdhwEERjNB6+mzerOR5gSL2Ig+pJQV5pB+ZqKGwgzyFeHKI4bgmcsWYElxEGcwfB1JJEpYqb4k&#10;/aOY0o1jmcp4PIAkYhpVaEh+kaF/MeXjRLAPnVKdxpLRUxdRiEA6w5AG2DFhGM7vBhB1Dbq5pC6O&#10;45kVaaTRGNr8hSVBjGeG56IKK+ycQJvuQ9vWQN0S5Qd0tMV0WtUkUlJhwyNYerFevahhxbTraCZN&#10;hB66mP5J49akIZrMHSMgAYaswvS/491/rkZKN1KzOG2sf04nrBrXG9jxHXZ8/hhOoTrc1yuB2/pG&#10;+eNMEopsnBXzYDH58PklEfRiI3UniqcmfBjvKkKIFdFAujFs6VlUv3BaOvLoL8JsjIHUoOd6JvHP&#10;bjGsrg/hXsbsh+vjeKpnMW4k4VhCB3MCvfK5iTDmErVygnAi1bUmM4devDOJDoXk/RNEva8nxzhb&#10;Ma0oNUtTa2sJikYDK1QV8notQSZT0WcXzxVQ4/qF8szLO40/SWmg+ta5MpnPf8vyFT3yz9j+9aO4&#10;pi5I/c/BedURqn1nCpiJZfEi3FwbRnfGPS9DRAWFXkymtiQatiaEM+Qtj3pwTjxiWJEqNp1InRvN&#10;w7VM6G8k61pEHnAd6aTi7T11frzExGFK1uEYy4bThOSjybEn0R61UoE3vQM8nTvRlnMwjI0uD92b&#10;df3+8XMZ5goQo2aN8uZj592XwNVJ8bkjcimkjhoCbYRXYzCOF6TTs9PpeTsfpsloOXj16QcorPXG&#10;3oxI2LkGe9+/E9/ctBh1FDBE29PcCU3b1mDYMvJ0f+rhVMVUjHF5MIPxT51uHqryHAqpLplKOq0G&#10;qt0MasYQ2ld3qvtwVryaTvGaRBC30KvfUBrDtQw/T/eJYzQTi+E0tQlMIbuxwZb6O2MKndkIqv6Z&#10;xTGe15DIVOzdtRNPzh9Nf+PF0fEATmf8nx/QLHwmTgy/GheaT2E1Gb6IxccoISetcBrLJz0l/zbD&#10;JL/++ANCr95O5dC/MO7+gmbG4U0vX4cJ7ixjSyE6IPWNS5UqKaAcTpACKGRMpgeX4wrQ2Wg0vkiD&#10;rutP5zWATm+c149obg7Ge4vIjbswkwrjomIfzSSEFXE/bqgKmpDTk/n4uJAHI4rceG1gKT4cUYIX&#10;+lXiVjbQcjb2cv7mhyfuwmymmCdSK1ZEfDguxCSJ7EvjxEVwimhSOsr5+jP5Oe1whrJ/IFaQgSB5&#10;f0BCl1Nok/fu/IoCK4+2XnKbhdC2fY1zuvtxFFW4PC+DDirXLLIwiOQjQtVSh5scVTiDnpRetU9h&#10;AT2yRu4xUaG3H02Bu+XlopFlOGPpFGrBHJKGgQxnE9kA8+j1h0p7KuM4IZRrfjOAf19YFsYHA+Ns&#10;GBdOigVxdkkUJye9ePKEidj95Z1YRtvXAhEaN9qYy5jPEKpIoTAoR+ijYHlU76Z1b6Dl+yfQ8vPz&#10;2PjOPTS1DBwzvBop6h826dnOL0zmZN5kqENQbIuft79xGxYVF2JulC1dGqbNunBssIAkIoeCFFF1&#10;XYiT1JTRK88O+HAmHVsjeXyQalaptyZEfKzHjUUkKyfF/Dgt5sNifh5NoYey4sPcbgoUwEPVIUYD&#10;P85lOjvZnYM3+sfw5sAKnE9TOI5qPIm2/uigJG2/I6roWMNU18X1SVLmVKpxB5S7rF6RcF4aDv/L&#10;f2HPd09g79p36bi+NKln0x8f4NMHrkTL+w8jRQtxwRkBzBzYDLNQ9rR3vdWvvPNb7HjzNqppNqmd&#10;G2fQUc2gHxhDR3IcVWwwE4lkRjZ65OVjHj2wFqdYSWeltK6MoUoUdCwFPIbx8fR4CCdRJY+VwwoH&#10;caw9Clh58j21fpwaIZq9SnEuHeEwastI0theBKVbQSom0vsmO/03Jg9vwLhIESppDokChsb8Lvj3&#10;06tRRAflUdLCxt7LDKx562fGMZsxoRodtf1bNG37nHn4h0hJUBi9ztQAFLO+n97nGvVmVrV3LZrV&#10;ObjlYyzqFcMC8t7FxREsocpN85PAE6nhFKqc9jqWhGAhycxSCiJEj2ADlYmlsUz0FhqhT2ZjnECb&#10;PY7XHB0K4Cg6I/1mMW30iZoI7qphrl5N1Oti9MqFpMdu+ofOePvhC6iB1tsN9b/99sJTuHThPPzr&#10;hiuY4Gwyi5j5eV2CGrJDg163Umt3au0DDaHSOoLWiz3TAGyMlDLaEPbwS73ilMDqKhLaFNr0c6vf&#10;m4h/eNvJOKMsilUlYcbTEBaE3GReBRhSVERyQKLi9xn11kycI5hczKXQGgVcRadWzDKCKj7H78Ix&#10;RHopPe5CHo/htfPZCLP428d6FOPbS4/kMzfjrtpi00fWqzALGoynXtNm9c6Y3lJ1XKh/7nemnBvZ&#10;CBuQz6wuQM/uY6hq3fK5PVrKGjXVosFDej+tgbEUupV+KqWc/Noam0F7pm2bd1R76MXV9Wt39OuN&#10;/55vn8Sqyhiur4zg/rpiXEBScRzV8SySiOms9EwKOpY2PjWofmkXpvEoxzWEPECdAhrzrYkqPenU&#10;BtEf9FVnAcsU2vFxtNfdL65mBek8sYWN4mdWVoAWpbUUzhQjtAS2emusLmg2RtNGlDGux6nqwysD&#10;aNaoA4OwXWiyzsKNmkutl/MpVYyl2Kl3QpbnbhNYR6mThk5qBN7mr3B5bQS31cTJpiJ4sHuCIcOD&#10;22vCOJ9p5EwKOcYRmqmjkgKt9TKYpGMgBe9PH9CTSUcDtaKMXrqMVLWUzx7uc+HkSJAZVQSta/6F&#10;pvduBp67Er9fvwx7Pn+E6S0rq/51W9A2odWtrF7Z1nUo8Wajhpr3x4aPWV+i6ghsC62VVDQC2Ewe&#10;Z0mJMYC3aGasEZbqLGQNylRxM1iWyOut4LYPcNPAGO5qiOJuJgk3VFlvEW6tCuG1/sWY49Ogdo+Z&#10;qTOFqE8g+mNo9wOZaell/yh9T1SnE9XxAa8ZDK83FCOYsFxemyTP9+OLmUl8N60Kn06owH2NIdzW&#10;PYLPT5+E1o1vWa9+2gR3juqC/o0coAsaY1rMjALKL7VDusUsH0MnbaY2UNW1jMySiaPMuDGzWqaG&#10;SqpbyNgyhTYtJeemV7Zr8O2dp+Oh7sW4iLnpuYyhjzXE8VhjFO8OK8UksrKxPgnixSQJTcQVSzXA&#10;fRSPY51B7xS0J/N3rYKtOZB9GbMnxb04IZKPdUf2wK8L6/H74r54sgcbt1sJHuxRgrfOnWOGVTiC&#10;tglMpPXOuqQowwx5bqHqakFzq1hCS6WNA9v+BdWc3ls2bWa8GjuW87Jfu9KW9+6gQ7MHyZrROtKC&#10;3z/GI/1ZGaJ9BRG+j8nDfXVh/Lt3McYzPk6kR55AO55IoYfScQ2jRx9GxId4vczgPOjL7Kqc4a4u&#10;R6vQBNGdkaOezlDqfyY5wJN943h3TAXWL+yJZ3rH2cBlLEmcXx/ks9+xHKsRmM7NFlz+pqQgHaXu&#10;bJw6eySFZJ3NWFdHaNkyVXvrJ+aoBkjRBNEWjdHSC3d14ut1jsIVb2aN6pd9W1MdhPZn58zEi6Mb&#10;cHUjHVpjDPewPNozYpaonRcLmRk8ixjLx5Ir9yXnLqWQlXRkIz2sVEUxjqCTeqRfGV4ZVI0r+icR&#10;6/oPzGAI7JObhplU/fmM3xdVxXEeScopjBSnlUZxCn+3+V+XosUMmaQdG+dGoYl0E/1NOPcQM7Q5&#10;ruVPt2i1U9o1TbLVDHL/Ans3f0QHpuGgRHvbJxr6LLX+BZt/fYFo0/PJtimsUXMTrvi3NIHqLof2&#10;3lmj8M/ZfbH+upPxzuIxeHvxaIaYOCmlBxdWefHW8DI81zdh1PJ8cubrGspwKzOzRxtL8ETPSgyn&#10;JvT2F+DFYwey1d82b0Imkt8vq4hiGROQcQx1fUly+vA4MOzBVBKauYkIvr7xJCL3neVUWa/dO/Ta&#10;yRoo+9HbT5hXzFVMPHZso6ZqmCeLPHkLvbZISgsRbt70GchHibTmbeymA5D3Vlevsi2purFtvaaV&#10;sFQZCi7U1z17Hq7p6cO6axbh91uXovXNe/D8zJ44h4K/MqwS307txiQhZhaqvaUuiZuYO9/IEHd7&#10;QwlWd4tgUjQTrz9+gxUt1PKtlieeSw6wIOnHhUeMxLgkE5Osrqim6ld7C9CDnnlGhQfXjKzGzjev&#10;MyibN6YsZj4H61nuy6WaZ6CsSLSaDJP2rSGRZhgonVfrlk+pGG+Qy7ypoc9Sb7aeHNZeejsTuiwP&#10;bo3g4XfGrmknFLyJAX/L0+fgjsEhLE/m4oYpPRA/5K8oJs9WKlnFrKY7I8KJZUW4qnsIK0eUY9dn&#10;z/E+8hs0lWa9k95OYTfSI2vcid6Q6L3XVjayRjwISb3dpGD8f4gnB+PYeDPLI1jUvRKtGz6ksKwX&#10;VdsqFH7vBpy/YiFitOv6sAslhenYtuZ9YO1LaF77Oo+vABtegP9wmkFuqjWy30zpkR3Y76ONmmtJ&#10;HDP8gsUJW3QGLZs+pkZ+jOav7sS2jx/GmtevxwqmiLf2LGcFnNEEJA1m5K41vGL/1S+cF3sUqt15&#10;5wX+wYp5K/rkalMna6aO5bkltBpK4AgkT1ZHFDP/L3VnIunRlgVMQg7/i5nHkShIQ4wNGMztagnd&#10;uuMH7CH8FjGRF1+DvX+8yxvRW/LcXqMJP5GVPYffblvGh1EbWr7H2vcfxPJADq4hbbyH4WXN+/+k&#10;oBSEAjvjTthSRqhNm9iQEtCMPpDwVnEEt4RjI7UT1pxjMXFZIx4ooF77Skus8eBEWZoh25bz5TX5&#10;dIxl3lw6tnTEizLN7hQxene9JgoyBdVEU0to8W1RULaWsWFNadjDFty9gSnZRybN1LKdX791O7qH&#10;0jCjlJlUdQIXMlxdWhPFDXWluIuhZQ8dhVFTe+nlAyetGOFa9L2F+H7nDxC2reh+aiwNhpVJaDSS&#10;sWkHaYtXtJWW9bjq0lOYYqZS4GwUF2ZS+CwzeUULola5c62QpfkbZnwWETcjD4iusT85NKWb2+nI&#10;hLri+NavsHhKd8wlobiK6N7QrQwX1Zfh0em96ElVUam0he7BSrPWI2r3d9vAOjOmjL+zS3vUNZrQ&#10;oZ5OfLaGax4gMIvqaRil5OD9d+1Yj3svPpFpbipWLZxpnJ6FtEi6HJgcli62w1MTeequX581NzJj&#10;yORoNFqPIeB3eu1N/7oen115HO6f08tyhHYlhaIRxEawvZBOMei1++wI7RQJ7QiuMWryD5bXJsI8&#10;avy3M1PHGShrRRsWGzDT/aVJNwTOLG5HUFt2OGtoO0UXsZW0YIvx4PzbqPZO3Yg3cexH9iUPyu+0&#10;wkUrbyQHY0YlqKJCyxZIf7cX8mBHlbbf2RzbaUCnOHxbQluq/R+QVp2MmUpwFoGqupuB7wL4B4Us&#10;qrQqLu+sjEqZlcabGKF5nug3Sd2dG0to2ddeTQyTnVmqpoRAwzD2oWUjbQvnlIP/TaHtUYSOejvC&#10;Omg7QjvFPFOoHiC8pd624JSliU7Z0mARLwlt1rsjPzUqri+JtIpClD0/yzSErfJWHJXXtJ2IrWqm&#10;Ek5F7aMRiPbtCNa+7BN2/4awnKB1D3PPA5/R7m/HpvcXWjHeRtkW2tBRgzALOYlkNUKbrMRW7zbE&#10;+SPLIegGVA05NNFTnmtuog0dUCEHHTkbR1XbnNTBioRr10j7FVtopxgBWQ48Zwlsd3SwXgcT2shE&#10;ofV2o21ellkjXYJLaHFsE750sexaQlNV+LcuNjbNv9tauL3gqqgEUAUPFORgQqu0v4bFUWUzfLpd&#10;g7Y9j/c2E9CcRmiHsuXM/iekrXRTDjfFzMXaqaxEHk6I2+xLghu1dm5iZVrOQ5wHOZ7TquA+mzyo&#10;M5LN8+gIt09IpyH0O3UBsaH1+9bfsWsjKaSosNMnpmebWQX7kG5DeT+hZZaKSLbQAlaT4JlNpmCb&#10;OtKsHgWTxUjVTcvYzs2ot6gpG4FHR3DLiRANp9gxVKFHu16Z2a+OUO0FtD+b2Gs3gilGaN1D4UlH&#10;XSPBCIIENoNubWR1VApMmqz6OGWfwPuENrKwmM5CG+0Ub8dD8cGzVzAbYRbC+Nu0VUvpWRdaKi52&#10;ZtmGuRFvaB5silre6q10VNHyslY5UNj2pf15M6SaQpsFvA3abDzTkOos4HXm/nwWhZVwRhNMXRzt&#10;s+z6PwstDRYJszoWUl65/FRcPW04Y7E6z5h7bnoPu9+7AY+umonF42oxptKFXt5sDAkXYGKkENOK&#10;vcxx3ZhQHDAp3+TuCXz/8h0Ejbmq/ELLz3j6zpNRHuyE2mAOusWz8OQdZ7DhqEWqgKmgGkqo2Q1m&#10;CitNhKeHg7h46lRWWiP4haoluBHebkiVNjOyTUlFDelokXPdQUv739rlQD/0Z7Cse1rPErgCgqmt&#10;tGcvG5QyGHAol7O+hHPOUQ5TxGzZBmbhDTr6oWzXgaTG5PsmSDhM2PKrBxQxZy1bq9ArJi0NZpuL&#10;f7StnywM5Kel2TtEyNQNTpOeWBzGMYkkfnz9ZbbzB/j+rpWYEs9GH08uevoLMbnYj5PL41hVk8Cq&#10;qhgurIhgZVUcU5I+9A0V4b1X/mlp/55vcMkpoxHO+gcamdJWFnXBiw9fZFmHw2LJYA2TFcB2uHca&#10;wHLO63HxvMmYrUUptQyhaTjbWg4ChooDrAOyc+7Aaw489z8V53rzG6foO9ttKecxdTLLmvKc1o11&#10;LNIoppXtGmuUsrZ5A4Jsc6cmgq3pLRovPDzoNqsg8YdGQdqo0QFAN4ljyVgUa0gwzQRo9dnqnDnP&#10;IiqyXe85vif4tGa5anUA13oLzKLU2ncJ37+BIyvysKjMhxUVISxLxnB8ohjH0nqP1XrwBPe4kiAm&#10;hL2ooSKcffJRrOjP+Ozlm1Dp6oCacBFKizLw8A3LKdBXrLSCCQE0bJiCGsCl0QS5DWBb603ZiE+f&#10;uR/TSoqx4csvCC4b2DTen4Fub42Wlf3vQLaBzWP73yr7b+8tHJAVg0yMMvHEeY4Ftixa8xW0WYOK&#10;UVhbDgf0ttJeVrsN1IcrCxaw6gkYwzadGtEcxiZaKUFsD7TzmamT9lAzq0xtfptAE0RDMqyYpKnA&#10;1ps7gazefnV8f4KfXr8NKcWFOcywc1Dp1nyBXFpzECcmw1hZFsGZ5SGcVh40K6ycznMnJUM4ImHt&#10;MJMsTMfYPuWI5xyGxqAHFZ48nL10LAGkJiu4i01QAO2XY219I2GtBjF9uMxWLIu1C61Aw/MVIyfF&#10;fJiSiFLDlWvaDcuGbgP6IFTuP5X2gLYphAP4fyq8v8Wf7cJzVh2sujRprrRWlLTjqfFGztxIE5Io&#10;h23J+s4KU9Znqw1UpPy0XgFOIJt2r8eEQC4mu2lwLbuMlcqyNRHcvHQwoMtaP8Pmp07Gv8cH8PkV&#10;Uxhq3yXgNAq9mdxKYLe8z4jyPP5956kYVl1AnDojnJuGlDJXvtnMMpybgYQr10wsHUfLPK48ihPp&#10;1hdGfZga9mB0oAADeG2Dp8D0MYX0Mpyl1u9GSdFh2K0Yb5aWpjBtmqpC4CmgOUpACWvKQTSfFqRM&#10;a3pJHDPDWryJ2t0k6/n/ArSssV1R/P4/AN1W7HOWsqi+BE4pt6zI7Dam+glwWxZjuY5SO/mAA277&#10;QqDlvmkUTVr8zijHr5ge92FMfh6/Y8YpkGmpzbvVc2W/pWFp/e1f2P7GNWj95lE2F0He8TE2vXMb&#10;lk+thi/1LyguJD6ZqWaGRiIvC9o7MqWySDOGM83AIU28ixXkorooH7WeQlR7WXis9xSh3m19Li7M&#10;Mtdr8EK1z4MeyUxWSq6FApFImHcEe9prLosah4IZIrIfsAeWjfjts08wt6wEE8oSeOL8s01DWSAJ&#10;gHZAOKC0L+0BcsrBrjtYMfff/zf7XL0NNOuhReJ3ktFOKfFg3cdvoUmLxhtPYVm8kcN4MMlu5UEq&#10;+z5b+ZmZvsq/raLOKVq2XDa92HC27VE1JTSaH9FE9yxXrBWW9MK1eYu2KNQM6Tdxx3lHoF9SkxE7&#10;ErdMRLLTETUjXrNRkU8MC/PNBGKt+ZwiS/aYobBp8Galm5mWHh59tNowtaGcFwngSgItNx+h9cvy&#10;46Z0wpqv/skHqy9CsUR0nsxQKQBdj5WyK5mjVpp5uPye3xnmLfAdK2Bx3Goz3fpJQ4dgYjKJhdXV&#10;/M5pRBsM0/D/AUAHqP+PpY21twNa5019FZebmzFa4yRKfFRcpj5GAWTVBLiFsmknbK3KIjml4EZe&#10;JyWilas3gsA6uavZhZtttFdMeteXWPvJG2YK3iPnn8bvCPB25r87P8fn/7wSC4cmUePuSFysnvy4&#10;jJOuOUgMoxoeTJCLhVF+BsqIX1VullkKM8Wfm2lmijvFmYrn/K3JFyraKyNIqy9lLC9xZSOS0xGb&#10;f3uHFfjejiMWtbcsWtsfKHFlurZbA9O+4N9M2HdrtjndkACnF9hnyXZhQ+7dK/e9C2OCQbPFkVlY&#10;kA3uEKT9QaUS2KV9n5Tcv+lss8/ps/OdVey/7fsc+H3bvXjUaxizkjM/N+/ls7AHfdk+U0lUz6gt&#10;xbUzBxJUxeEt9KJP4J7efjw8pAQta9+lUlv9a6179X6LxI5xXP3Vewn63hYSK3UGCOSdAlxx+Gez&#10;owL2fo1bj5hsVqR78dYVGJTIQpk7HZXkQZrFrw2yEnksOZoYbg3h1LhQDZHWlq4RAq5dzmNUgmK6&#10;be3S1DZDXhNMnaOKLFx/OyWQk45iTWZhzpcsyMAuDVZhfJE7MtOLxQxlraZnxT6aosVVCCzzaLOJ&#10;uRJ6WTx/58RrbU5u9oY36QiBZcMPoweZbNIsbe9tAbwf2AJLykELk8s3Xc/twHaKA7rzue07ukgz&#10;y1fW6NzzYMW8eGToMLvNbUc/bydacggnMOU8tSyK5XSxCyp8uKpfCW6pi+Ga+mKML9Bc7a4YXhfG&#10;hi+eoiLKTVNu00YKY7J4y6LN+wTNQhLAird7P8Tq86fRIg+jMeWYtdM0Gksr+FbSo2oKmZYar1aI&#10;Zamk1WoMrkZba3suLRSr+KxRmj3y8szaq1rJ00yQd4pjyZosbybMZ9tWTc3QdvTa5ECT56tj+UZb&#10;mxln5I6M+7FJh2bxWnG5naWac5bbshiqzouw7B/DrK03lKduxJmTRmF0MERw9u4Dd78iy5M1Cwwq&#10;gQFlH7BOaW/V+txWBLD9uk33aXPP9u8chTCL5/E67V340mOXY4IGO1aVYRZJ07CAD0MDQQxmajSS&#10;6en8qNdsXTI+7MZgXxEaGPbKCJYWzi3segj6Vwfx8O0rKCfDm+E1DHk7vsJ3r9+COUPD8Of+FREa&#10;lWZ8arKTVyO1iYMmNw0gCdYkil4Mqb3ys9BHExlYejAOaxEAga0d6DQ2uZbW3oNK0JffaVGAIfyd&#10;sWjLqve5bi0O4OGPvJn8mw/SYhndvC70CmjvlSw27l5qJwFxLNMG0SoEXFO/TRHgcmsOuFaxYjNd&#10;tObCGgunyzexm4rA71poAQ9dfgnZfwy//8rzBLp94xsADrBe/W29AbeAV/+q+Y0mNOtvXaM+V628&#10;IOBsZWl7gaz7KJ/msQ1s+14aH6GuySN7uDGzNIZBGgmrGScEekTIj8EBL3qSmDbSC/ViJrKysRqn&#10;V0RwApVh579uQ3WHQ2gg2SjRXOACcp6iXAQ6/x15nVLgOjyF1tcZ9bTS/u48NDCmDvMXoUdOV4z0&#10;e80slgHuIjNkeGWxD2doGa14AKuSQayIezDBn4V6KpOWnNXa9T0Ifj8SsIEEeUCBjrkYwXNtQDux&#10;2ZQMunDbsr0sGinbO+hGD68P7g4pxuWAzFpHgWNZs2Wd1rofDuj6zj73J6B5pCLs2vGd/b0AlmJI&#10;QQjuujWYFE/gtx++taxPQLQrFpD6bIFhFZ3TihLOQob6W96A1qyeNn1vioC1wTUuXDzA+v3+heek&#10;PM1bsXfjG1hY6jK7nk2MBDE9GsLkaBBjSZoG8lx3cpdaZiflZLuazt+T4Pfy0qq9OTg2locFERf6&#10;a7QQge5hMhk3GhhPd3/5LBX+UxxXHcBZJUEcFw1gHj3CNH8eJlOhutPItAL7iljAbBR/DcPGFaU+&#10;XF3iwq08ap+N80rcZsTiGCrKCIaNIQRZe8FrMK4mmA/kOXuZj30LQJiiiR8EWEBH6OurXIVIksWF&#10;MjqSFdOa5W7peqwUgVZoWKTiD4E3Fs5z9nnDMKkEZrVoArx/2cz0QRZNMmcUQoyW3kH3pcueGo+S&#10;9CQtyzLWJeD2t+z2ZY9IIeO8BbAs1wbYBlzLjagYS5ZlC2z1dJnODsV6KeG+mG0tR8LPVLz7TpuI&#10;KQRgQiyEucVRzA4HMSUUYHjxYyAB6UHiWEuDqMjLRi2B0WZMPdhuDUV5Zp+fs0sjOLHUT+5Bl+t2&#10;YZTPjQVRN165/ly2ETMSpkwta5/Hv648A2eGi7CKSrTEV4gJeemYrWvpspfSys/z5eHqsiBWV4XM&#10;Vqh3VPmxutyLU4N5mOnNw0R6i3FMtWYFizA/4MLCkBtHBAsdoO31H1jMvHECr61w/VkZKKf5a7mT&#10;KGP0nHF9CR6BIMkywJIxGtfNz5rQY/JkumBrqDjjzx717vBax3Ur/bAtWg26SwP9eH3zzo/QpN2d&#10;eB8DFBuelB2TQmEML3BbQDkW1+ZSLXetYSv63ER2bkDhddq7SEunyD23aNVdWxGaCOz2jZ9g91am&#10;K/od69e85QOm+C+hafN7JlOQ8lrDWlTUzSki9hMWD4xjaiKEWcVhzKJFT6MrHctQNpzWPD4QwEAC&#10;2+gn2CQ+PWlNg90e9Pe60Y3WpVX3tV/KFeU+HEW3fEI8iDMTflNWdS8zYc6kZGzPVpI27PmWBqX2&#10;5OdmDe1jmqq4zpjeopdDTMHwyxu4d9oAnB8twvEEdARx1JRxTaCoyEg3c4bMHD1mTFpj3qx34Viy&#10;QNbfhdrflG4lqMRbhILBPZzekY21gw1KYByQd6kb73tWZg22fPAIVo6tQXn2oahN/xuuGVaH63ok&#10;cOKACHZoU3y9U6QLNG9poJxzI/bskmegJYmZ71FPE5XIxF6mJAR6eF4BpoeLCfReXk+r08sCgier&#10;NvFWR6MAImWb0WzOKx7LEi2LNKxav1X8NUqqtzqfYPP7d+LFaxbg5CEJTCjJwWXHDMRPL13D23zE&#10;BqZSMp/Xe9Km3QpRH2JMIt3MJO9Pyx1ACx4ZjGBaNExl1CDuEMmS15pqm8mYSeMY6g9hBON2fwI+&#10;2OXCUbSq05N+nBsrwgONIdxeE8I1ZSGcR+/w63sv8hlrzEuLz955GTPzDsWEwjSMz89Ew2F/Rd+c&#10;ThiafTgmZ/4Dcwu7YGZuZ4zLOQwLyrzYs+0XfH78PMx1WdN6IulKiVOhLWWjqcykhCmZ+H7bJglo&#10;p7g0s4zaUEIfryG1vtS/m44RdXNqKO3eP37ACY2MKcUuzPDmY6yfccesl5VJN5+PvnT1xybddFdR&#10;PHPWPHpSxVoBQKtXJ4je+shF2tamlwrNBKmJx1++YkpC0Cb62Ii+MD/zcsZzjWBv1lpdJr4KcLnk&#10;P0iW5JZlgQRFYUOdNxrJ/sfb2PXVQ/j00bNwx1ljMXcwLbA8B0OiBRgaczF+FjJlzECVJx+nVofx&#10;6LRqbHvhQoL9MX//KXZ/+yA23XcMLmn0Yi6tT7PatYzOBLrVyYylI3102XTNWi1KgI5jfaczZmsH&#10;h15ku/X0gn3pqjV5vG+hGzX5uejB9j6jLIK7qovx/d3XYdfPn5p679Xrx73f4MZuCVxJl3wuydbR&#10;kYCZ89yzgKmm14OjQzzHUKGpTzP9mhvCeM9MaCDddU+mX40kZVEy/HhGBmrpjbXhqSbEebsS6AMB&#10;VnGrkIxV5fEGZHylvMnTj95Kz/gZG+91DIhn0i3lYWkigEcH1+LdCTW4oUeMrC8Vxcyx1VMjF9KD&#10;ZGASNfni+hia3ruFivIeLUX5MsES0LJeQ4YswKUIcpV76d51biwtpn+Bh6C2mt4nuXRDzASqXg1q&#10;YVa9tREov7yEr567CreeMRlHj4iiX+QfmD0giLvPm49PH7kUPz98OT64bDkmxN1oLEpHA63kxPo4&#10;Jsb9eHDpdODrJ4FNHwBr/gWspYXt+hrNzGsnl6ZhvqY6VoSwJKmlDbLNdu/DSLSOjnhwJOP2EDLq&#10;4SRa2oZnYUS7PhOUsAuTfSRfbPgoLayGSjKSwFwxoAzbP3mcXuUresdfrNCnzqMd3+KUQBaOoFJo&#10;+45eVJIaPkczmLRviWY4DqNHGU08BjM/LmFoNWtHkGmXpFl7ISWpRFo6QTMlJrnzMSQvjR5Glp1q&#10;7ZcucLUWg3YRL9RkVH6ZyM1hg2gvD/r61MPQ+uGDCJFxR/K7MplnAp+XSS3KxBFhD44pdqOvi/kb&#10;rV/zTxL5aRjD9GM+ydTSqhiurojigaEl+OWqWcDvr5neIeWusmCBLVbbSpKkNEaL4VgMfAMmhaO0&#10;oAhxbqWSfIHW7e9h1/dP48tnLsBVy8dhRp84gh1TUOH5CxaMSuKJKxbhl7fupsGrL5jXt/zISPEW&#10;Tp7Tj2lNKnPNVIwMZFAx3kXr14/gXLq+Poynw11uPNS7FO8Nr8Y9VNiz6YmOqfBibIxsltY7Mx7G&#10;IIKkhtTm5S62UTC1A5bx9//sV4r7GgJYGfHj7voEXuTvX+qbxGM83lUVxRzG54EkU6PcuXjlwmOA&#10;X99kzKVnEvncwxCxjYq6/XNg81tofu8m3DmjBq+ccwLG0hPU5aZbOTLdcYglmKYp6VanSDCV+TZj&#10;sOblR2nBWqumLDsdxaxjhBac4HXBtM5M3awcuw1o7YVWICH4OUGNqKNgmsgb5s2L6Qa0ooA2V+9R&#10;UIARgUKMYWzqle9CX18RKskMi3OYmPtzcfXQUtwyqQFHlWXjgoHFuHZgErcNrcLDY8rx1Zljsfu9&#10;62gtBIHETSuWmSllIlIiIhqZtvsL8r2Xse6zR1Hc5VAkc8kiuxcjkf031Hg7Y/7Yatx4/iy8/tiF&#10;2PDFI+RLJHHbv6CFf0+X+z4+e+IirF46CmNL89FdExqoqCJFvUgw75vcE08Or8THywbiq8vm4+dz&#10;x+OUah+6dT3MTGsXaz2rPIwzyJAnkmhpT8U+tCDJOo45reKz+o/dMojOneAm2EdRIX49ewHuHdyA&#10;E/2pWOzJYSrkw1l07ce58mhVqTiS9729VwLbXl1N2clvaL1N61/AizceiXl1BXTvXWmtNBwaSve8&#10;fD6rENOoHP1EhLOzzBIXMR4jtHAfQSzq3BkRAtyP1j+cpZYhNkSwpQzCSt9p9zFNptb6P15inFJk&#10;rLizAVouW1uVdWPDFGfnIKh1qzI7GRd9Jt3XvEAebqkvxhVM2BeR7Y1zp+K8elJ9MtITS9PxzSOX&#10;mcZuVlenyJfJo+3Uaxvd9pp70frr/QTmHZbPzKrp3750Hd3tJAwrp+blHUI391eU+TrguAl9Uap0&#10;JSvLflFCFq/19NUJw2MzLeCRpWNx7oy+FOjvbIzOVDQ3JtOyJocD6MeYWU1FXZgI48H+STxNj3Jt&#10;gw+39Y7gu8WDgI/vpBXRkqRcjPvXDSmlItPVZbMeSi3pGt1sLL/WEWIdtA6nNuOSVYVFVHlNYWpH&#10;uNMOh7vDP7B9qzqNyBF2vY/zx1Tg4nI3Wq47CRtuWIL76n1YXRfBjzcvY+j7kvz1SUyPdUD/QhfK&#10;qTh+pq0uYuDp0tUsI9SPnGgsU6uBNCqtc6Tdz/ymH5ukmUBroYk6yjaC7nyMi1yAlhwjp5JVV+Vk&#10;0bKpEEqZea3WRfB16YwUuWst25MnX06Qe1Kzi02vWCdaehoqaKkTGRtGslKjvLlmx7Ozynw4OZCD&#10;dxfWYfsd89D6zT3mFZp6wswOxbsZP/ewAam5Lc2MRb89jwfPmYylw0vRu+AQ3p8l86/wdP0LRjT6&#10;cfMqxtGXbqN1fgKzVQRL07rv0Z2xakS2Fnyie1dsbt2N1/51OzL/kYIE44+sS5xASw1V8PNAkqPh&#10;muFHa6ynpmvW7iCmM+eVB3BPz0p8v2QCflwyGG/O6YPHxzTiiVkN+OX64/HJsuG4qzGOWYyzCYJb&#10;lNGB7pEWy8bVego+fi7I6oRS8hl/18OhPbj8BNystpnaicyWxvKXFCr4TrT+/hROKfkLXhhZhjnp&#10;/8CxgXxcWR7BrVURvHX6bGD9O2j59UGMCXYwE+i9nTvSEhlbCZJZK6qzdo7rYlb2SdKKfXxGQZdO&#10;yOnUCXm05CANsndhAeO9G72JTX12Lhp53bnFQZyayMcieoMxhVmM09Z6FFHWr4yKaXZzNAtD8A+R&#10;r4EeD6I8V5QuQVOpGZ0RpfuryiF7pKvW2mizmTu+u7Afc7lniQGtYjfzUqYgnz1/FW44bTzqY13R&#10;k8QiTq0qyTkcc/uX4thxNbjs+H748cUbSHIYQ9W7pjc3e9QVqne6tFS5cTFnMu7BJHSVVLruVKi8&#10;Tv9tGkSr/fUNFGAK89bJWoyObLOc5wZ5fYbsjCPjPZIETrMYRxN0vaKLp2ebhWLrSWimMjtYRm/U&#10;R56CsatnWkd6phAmUYF7US7FcI+RWwBai+RU8nxPulD1N0cIuCxcK5Y1ULnCGWw3WoyA0V6JdV0O&#10;R8u/r2DMLsDZoWysoIJNZN00K/ocplZXTu6NLZdPw7N9Qzi/OkIw+Fu2dTz1cJTSKrWcY16Xw2iF&#10;hyO/k5Zl6WhWKVHRGhb5BLyOJO1I5s3nRb24MuHB2VEXZrkzcUbEhZvpeW9hdnB1wo2LmMativuw&#10;KuHCxUkvUvJpuSJiAbJsrUCmxtHSwEUUUow8TM0axNg8z5eOicECDGA8uKpHyJAHrba9fHoPuDv9&#10;HTG6txm967B6+RwcE8vAZb1iWF7ixSneLtjx3dP0ji/g95euxN3H96HVUzHMSwyyZ+zCY3evwtyR&#10;tcj/21+ZCtDaczMQkEaSK0Tounx0mRE2bF+CNycW5v1DZtXB0UyP+pDZT6MWjyMLruVvBjGuDuX5&#10;BmYKxYxpepPjye5Ca0xnY6YZ5SsnkdTk5tHkHVOpOGX83pfekR6mi+k/aMzrjON71cLd+W+0size&#10;K49WlIN6gl5GsGe4M3BUqAgn0r1O9cq9CnSRVioF69n82OWYEc1BiABW02oHKsXifWcmPdh03kS8&#10;MSyGSYUZzChYR7axAbPz4fCzJGixIl8KEbldOiKXFh6nKy6lYuZ16YAklWo2ZT+DCntNUouM+XFD&#10;iQc38t6ryzy4tcKHW0r9uIlFi45pPa7LCX5KfgZdEW8e5c20kK58fSEbNqqgTqvSEhZXj6tH65sX&#10;Aa9extxWK6cwvaIAPQryzagGLf6nhcmUdwcz6U5ZoWNLCnDfiBrcO6ESf7x2E+bW56OKcbQsuwOi&#10;nf/BytNlMTZFCYSWlZKS1SmtcLmQpAWG6UWSdNuNriKzVZq2Qa2kNmuB7/EEXMvTadtErTdydRU5&#10;RMJn1tzSijHaA1Yv4OPmPS1/x2M8gwrNNMPdVSGps2GlauRpIZd5AaAXAkFasdYZdHc6DGE2vmKw&#10;lo8dQDI1lIRz5wd3YHZuV9zWEMbjPRJ0l/m4gC5zUaQIA6mUtfQaVWy7WrrSOgJZyqN2RNXKGBO9&#10;XhxDBj/Hl4fh9A7V/E7tl2Cs78b6TievOIGp2SlM144NMYthnQJadIltWUBvlkuLFuPvnZ9PRdPa&#10;CR5cQiBvpjHdTKBvSoZxY1kAt5e4cFtpgMDT4nl+VbEPZ5McphSmdzDMrJKBv4za6E3PgJ8PD+Wk&#10;mhfXjYwH072d8NUF07Gsp59uLxejyLS1lkl/5mpyX142iJeW4mXDqaNFDDAsLafQ8XT+zQqGqTgJ&#10;egvRf61QOTMewTHxoMkJpwfDWFzsxyxWfgAbpoTABNR9R4XS2xgtQJ7gub5FRShhHSvJTI2r47O6&#10;FWXhuFgAI8lYe/ly6GaLeB2VhcBp+1Z5pHpmEHESS9XTQ1fpJenx8bdxPkPrE15XG8cUt1aYpHJk&#10;ZCIixdW1XTsQ6HTDdAX8hcPi+PcpEzGB2cBRBZ0xgCSwXBafIeVXTE03sVvvhksJZiOJUt+CQlTT&#10;G2hvzmpmEAoP5XxOTDGZihdnHSsJtFalvrwsgdvK6NbpgsfRM3VnOBLBKmfbDQ34MIxySNalVPA5&#10;zAaOYt4upZjty8eIohzztmoimf6ScCHOItBaMu0sgnxKxI0UH12KBpBV0Vr8bJQwGyjCykSpnYMY&#10;C0YS1InBLHxw5dH48KrjMTMcxIKwFwt5E+2Oqtn/42hlWkA5RjBKlZrplVxmJvPAbPRjQ1bSmhry&#10;MzCYmtifJGIECdMi5tgCuj/zSz1jKV2RdkMe7XfRetnQbDApjHqTuvE+CQKszooetFix30LGSi0n&#10;pkXstNCVrCfGBtfmyUMJ2gC622ICWcLGb1CjU2GTbLRG3mMYY/LIIsZ7fp4WKqTWBzCPpK0XFXAa&#10;PcTxcT9m0mvUsF0Kuh6KIlqWizFYSyT2pcJcURnGBbF0zGNsbOTzRnryMYFtUEevGDDxOo0Go7Xh&#10;sqmkAkpKRcLIa5MEL0kZtHZVCetl5GOYGUbeMLYwE0uiBIrkTetf1fHaOO+n1VcaFJYI5DB6B63h&#10;rrXvutPq+/OcllWUEslzWUbBZ/CoVRK18lk9PWlKjJWTxpXkqUcrC9988TkGEvQTS0JmJfx+/jRy&#10;o4+Z2H+Dj5+8BEuTbqxgnrmqIoAra8K4qUcM51Z6McmfT9KTyhhPJsjj2bUJXMAKa+1HLdtwQTKE&#10;FXRzAwqyTLfeiAIXU4NCnFoaw1klUSwKFmIU2X1fhg9ZlIig0j1p82ACN4pKMpR5rOJkmOe1/pQZ&#10;OtNVBKqLWeh6Fl3jKDbCsrgHN1eHDQlZFaJ7LQ/iCG8mzmR9bq6Km41gH2e5ozqKa8rcWOovoOL5&#10;sJAKrO24Ly+L4SLKuIjga7GxctZHuamUeRitdGVJxOzhWM0UzEtLDzB90Xtj9S9rK2KtgCbGW0al&#10;uGxIH/Rg6ImmW4uIatko5bsGaFqyFjXTOgK1bLMI71NEYM1igIzN2kJY6VEuXbc58u8iEjIPw0+A&#10;4UerGIfocVRcbC8XlcvX4VCUph6GTV+8zEyFRFejRllSKugqtRhvMj8L5ZkdoemyesnAhJdkyXpj&#10;YmZt7ViLLR8+jJWVhTi/Iorzqzy4q08Sj/Yl0PVeDCWlr6YGDad19mAeOIaAnautvGtjOKfYjQUk&#10;PScwDmk18nqSkHo2TA21TV7haHqFo/wezCSxqeN5NYTWxQyyMcbwXnOCjMeBIFYkImTT5BF0r+IE&#10;6qHSwsC9GZunBZhGVcTxwqBKvDaoHC/2juPeGi+WMFaeQgW7rtyLWytjuJPx/J7aKG6v8OCFPiV4&#10;kzK8NCCJi4qzMIXXjqB71ApwJ0V9WEY3eQbLykgAU1iHcubM/WmFU6nU2tlAFl5IwpRH0qWQUEUQ&#10;J/n99BrWcFuz3wXBrs3SJvbZGBzKQk8TyzXOi6GRll5KTtMnvxCn1TG9i/GelKfI5OddzNboWhQx&#10;jyEkj+fMQomM1YU8aiNtLZRorRpJRs5zhp3zqJTPxXoVdvov9K9y48ePn0BKDc1fw3u1GPF1y45D&#10;864vmQ/+xHz2R5h1yMzES4FNlvzHZ3j5kjl4c9loPHP0YNzIXPHSmhCmuBRzWHG63OF0vb3pVkQm&#10;jiT1v5WWczfLbLqcCCscYfwXyZDFhhij+pM1H08gVtB9zqXFNlD4CF22XLdA7MfYcxYb+5ySAC01&#10;ggaFFVpGMttaTnckvcKx/H4Fw8BRUQ8a0zJxVIRpBS1uWcyLcQwdM1iny5jeXF0axI10u7fQwq+P&#10;FuI2fr6qzIW7q0N4rCpIl+zFCHqz/vQ6sxgHj+Z9FAfnMJ08sdiD8ZRponJYcoQGWmOCTD1Cz+Kj&#10;VykjqDPCLpxZEiQTLzSLtgZpdeWZOTi+Tw32bvvQvGTp0+lQ9GX7DMotYNzOwRgaxqn0HmfQ613W&#10;EMcE1lcvIrTwYwEZvgDWsUDgmkKSqNyapFGfDdgshfQEusbNa00nGLmXi7m/eXeRRdfdgxqspQT1&#10;vvnlZzWPSiCr00IjFNuVPWtgjT3+kW78C6ZLH2LLSzdhSNbfqa1av7izGX1YQivVcFN1XYo0DWQM&#10;GUVFGEH3W0NlUt+sixUqIMHxyO3xd5W0DO3wcjzj9HhavFbjU+eNVrf2Mq5WMLz0YGqUoDBi1JV0&#10;dSW0iB6s81i6dK3uN9JdSPKSjRDvnczShucueo8iNNBiQhT2SAJ3McPH5eUxXE2XfilzUHVkXMFz&#10;lzEFuZZpyQs9E8xHC8mQPehNBasXx2BYG0JvV0fLrCaxvKtPKb6b0QtfTmrEW6NrcU83bcJchLPj&#10;hbiczPdsKt34Qno2KvYYZgyPHLUAH954CjbeswInMv5O9QeokH6cTeU+JU4FIlk6g+RrBevQQA+l&#10;IVxasFbeTNmM9jtS37Y+q6NGVmv1fTCnZ+hQx44W7/AxDgtQAywNzsO/DaFmtpBk+6f08RWghm6o&#10;jMTBbNe33Zp9Z23f+QvP0YWbQQW/Ya8W8XFGi9DSm35+Ft9eNAPzQ9kY7vZhELWxJCfPELooHx5R&#10;isSirshBBLKWYImJa11nv+KrBEqnN8ikdZCgVGblkWVSOLpmseUSChtlxWUZAb1+oyVrbZx+BHay&#10;242hPIrIaAP4AbTsoQS9mg1VRxLVk+CIuPVj3B/KlK0Hc+o5TF2O8XlM4y5jY58aD+N4EUq65oFU&#10;pnMrYrivNoKRJEX1VNYq1ruG7VKXQXJDmbRg52vDyvB4rQePN/hxYSQPp0eL6NoLsJwp1tlMZS4k&#10;gCvJO+YHQ7htxlCGQHrC39/GKfQMJ0YiWEivozW4tKDgQnKgWQwJozz0RNrMim49ROA0EEQeT92i&#10;hSSb+bJotoHcufoU/AyRAYLp6vQ3HPKXFFy8fB6+e+shfPv2/Tht3gDM7RPHJQuG4937z8eoZCH8&#10;6YchpTs1r1RTaxhTzWyKHZ+zfMHyFa1YLlvWrCFBv5lXamaWgQafC3wCv/vbp/Dc0mHMbbtgeVkE&#10;k3k/rbvVv7AQkxnLtNriDF+AggdwBFn1KJM2ZBKcbNMRUc3Ypf5ldbvGs0RS0oyH6MnvhpN5TqTH&#10;0aYZg3hO625HyazjjM/1VJredKXKf6VIyp97MVaPDnjNgoaLSMyOY4awhLH2ZBKt49mwMxg/tcN/&#10;L4aHXoyTPVmHRipiP3qaIcwGljLFe7wuihvo0qfQAPprLUBmEPOpGMqDF5GRf8j4/+nQJL4cW4eH&#10;66O4IOFniPDjeD5nCUPLikgQ8/l5KGV8ckQlmp8+AVcNCpihR9NJ9PSeuppyaUXJkozDMCOYj3GB&#10;PFSxTkrN9FLJTVKlFyduhgY3vZoWPA1SCTQE+9C/puCZ+y7A3p+exJ7vnsXeNa+h5bdXqUzvovX3&#10;90zBprfx8l0X46TyfNw/qAy73rwFKZpqU0phqtlwZmexndqW9UtTNDPPLOpiW3TbaE8zZMgC3szH&#10;3fgRfrz/LNw4tx9mFhewsd04jlq7nMKt5PGGihCuryk26/L2p6UNzWduTstaSBI2hfngAObj1XTD&#10;JXSzGmxezXRJe24odVsa8RpLuaiYWYCUkpZuWXcG895c9GZ46EllGEhrHk9CN4Npzgl87hklMbO4&#10;6nJa7UkRP04K+3ECwRbxO5JWPNevY9AswztTw4J474vrS2ipCTxQG8TlpVROKuWyqBd31pfS7TNe&#10;8/fjGZq0lNgj9ZSJcf2khO7pNWuZj2AOO4zKo962rTcsxSU9Q/QGnejdOiCqvnmGMw24r2Cq2YPu&#10;tJFtoYXYvVRgL3lJftf/xiXLp9CLdODfzPep1EHm52Far/oAPn35Xuz54Xm0rH0TzZu/RusfxMcs&#10;LfYVNv30BvH6xuwnrNDasu1THj/Flnefxid3r9JaqEzi3TmoIMNTn7VWvzWzC9rKD7RcvSD/9U9A&#10;mwF9ezYY996i8U3UsHsW9MZIf7Z5NTjalYOpZPRT2ABaiHmBForkeS3MPsqbh7lsIDX6yKJCxm82&#10;AglWOV3zUP49nbn2fMbV48nUT6XLPJ+xdCXzWy0ZPJSuupyuWB3/ervVl4ozngoznbnvbHoNrbe6&#10;WEoS9uCcpBi0H8cS7GPpoo+lxS1kPY7muaM1SIDWp9V7F7GcFnHjwboIHqwNmcXyrqNlL6Nbfpix&#10;+4V+SdxM0nQMgdfwWy1sX02vU5ufj24kkUMjHkxkujm+wo3HrlmG3Vs+xm2nHY3dOzVUme3VuhdH&#10;UXHmUvZ+9BT96FkaGGJChx+K7r4sbN+q7uCNKE79b1q21mjWpudWF+5/paSYJRRbeU+t9GnWddXi&#10;l5oiq7dvmpOlVRt0XmXbt+ac1n1t0QqjJNEpmu5aSrd90phR/JFWJdCMAlqpxlsb9q35UzrShQtc&#10;M6qTYJvCWK1B/BopoQFuImo/vYq7ThxD1lpIbQ/hNDHKZIRWqdW3gzhSC+PSFQ9gbO1H1zuWsXaE&#10;34tudJ/qQhQLn0BrnxPwM82h1QV9OIau+ASCs5ju2KRidIHzeI9hjNHqZdLwmXIqiXLwiVQk/eZo&#10;utllVIyTee1x6kEiqIsM0NYKwyqyRK0Lv4DKM4sKspDh5aaaKB7rFja59n29I/jk3Om4cWAFnuuV&#10;4Pkklc5PJaVL5+/7KEvIT8eFJ80ikARzOxtYQ4JaqPytekHjlM37BkW28mgWNrI+azCkGQi4awNu&#10;PH8e4vn0WPSuxUrBeO86Xy5a1r+N5m0EUhPb7eKsZCCwtXyzWdjXWDfBdQDXDEwpBs+llBZlmz0k&#10;nr7vHkOwrBWYCK7mUdlAW6ALaIuYWeO6CayxbAHOzxrlyXOabb/xxatw5eAynEdWeymBvqoijOtY&#10;rmYM10v5JSQk06lgk335hpBMo5ueRIDG0/1NIegz6Van8zhVhaBPJ9Az6Jan0WKnE5CZVADFYS0w&#10;rIXBtadEDRVHG3Goy7AiS5t85JjNNkZRcWTlx9NijyfYRwaLSIB4T7L7mTyvN3EL6FVk8UfwvrM8&#10;Ofj3jN74/Z7T0fr9v4EtbKymjbi0TF2UYSqYyyw8PoxecOm4PgRP04Go8AY0za9ypgftA3rfyNf9&#10;i2kzFf3d+gdiOYcaNx1hHl7iy0PRf/+d7fsZmrcLjx/Q/AfBtEF2js0CWPPZbKANwKbQ4gWyVofV&#10;4saaS1XOBiFCjLcE2Z4vZaVVBNZJtTR4QO7bfM/PBmzrXPsYrvWCm9e9i+dPm4RVylPLmbfWxHB/&#10;XYxxLY5bGK9X1xfj1HARTlH+y8a/osSLy6gIcwictn4RiBMJrHrKJpBcTWER6BO8TJkIvJbHnsZz&#10;2gNPawUP5/nh9AzyED0L8s0rS72LVooWY6pVTLKnSWeajKaRMPo7wrgYzNHsQ22m4sERjNMicOeU&#10;hvDzLRdSHq1cv4YZxld0cm9jBonT0QT3BNbvprH90PLjG3SJX2GPGWBBgipANebNHOmGjeXqqELA&#10;NZjRAL8PZOeoIcaP3rESFf4Cs+RfubcACbrtZx+52yia8bT0FALXLGRnW7UB215eSeCa9U/prk36&#10;K6BtCzdAJ2jRoY6HW5UV0GblOYFJZr2HFmsYtoC1xnCbyXQqRhFo6foNP1tLGFmD3bD1O3x/30m4&#10;jrHt+uoY7iB50ZrIj6jrsTGOexuiOCOWi/NLfMbatRT4M93ieLp3DEuDBZhLFzqRrnsSAZjO41Ra&#10;2iSCquU35NbHC3QqxRiPl/mq1wynVcql2DmE7nQk4/s4XjuOFjsp5OZvyQuYwgjQ4cyttR+CxmEP&#10;I9Mewt+P87vIF1zkAWE82D2JmyqC+P7BVdh820J8cWJffHRUHT6YXYnXp5XgpfEVeGBwDLcOLcZz&#10;xw3Bd7eeiN1v32IWlTXLIpsVHTQOjlZuRqa2t+J9QDvFAN38G7rF01HqoQLSmuvIFRSnNS6+eZtm&#10;pZIrKd09CNBaSkpF7loL3JrVulWcNWCVPWkNkzKSpVjnwwkmLXH3j9bMSAIrguWsPyUXLbfsTL0x&#10;lk233iKNMr1ntpvX9QR9L4nD3i8fxdPHDsSdPWJ4gOBeV0kmWxXGNVVRukAf7qxL4iESnpsrGRer&#10;vHiWIH84rBwvj6il6y7EOLppdVxo7JbGawk0rRMta5YlK40aSmKjdaMHEVwV9YXrhYlWCdfAg3F0&#10;0eOpKBP4uzEBjT4pohJ4MYT31fQYTaPRAEh1jiwqjpKde3F8jK486sZ7k3vgl7lVWDOnGr/Oq8Xa&#10;+fX4eXYdPhpTjke6x7GaXuouyvBI9xI80rMY/1rYG5tfvsoMxGgyU4s0KuZAC3YsfH8FaG1ei0p/&#10;BySL6IHI2gV0MO0wKgu9itw0wTVL1f4HoB1XbdYQUyzfroGUX5pFu2XlLVsJ9GC6rEdvuZ43Us5M&#10;l01rbaUlm/gr9yyyJeJlkzADtg1024NFwgzQtHAqTJOGFO38Bbs+uh+vHTcMj/YO4d5uUaYjIVxK&#10;FryKrlqs9v4Gkh6y3Kdozc/3juPVAQm8OrCEOWy+SZVGeWi1dMtjBBqBniALpXVrJMlIfi9QRzC/&#10;HUbgRtDCRxL80RpXbRddo9XS+xP4KjLkYjJ7uW8N2VE6J/Inl67RJ72YovVhJjCRXuG2XuV4c2Qp&#10;vppSix+mEegjavDH0l7YurQvvp5eiWf7RHFP9yhlSuDhXiV4kOVGgn73lJ744xVat0hQu4mFBtAD&#10;wHWKuYYx/ohJPUmKmUkUZKCC6ZkWKv7ojWcJkhYcF3dSe6tYlu3EaW00YECmFesFxra1ZOcaVSqw&#10;5cJNnP4KKZ+9+2+CRNPXrAn1fJGatzLFUj4my7UWGhXYVt5sPhugZb0qjhuXu5ei8JzjAagAO964&#10;C/+a2R3/7FOMB3rGcUWlH5eU+nF7LRuqPmK9YKgJ4b7GCP7ZPYG7G2NmztDMQADTaWHaXXga06zp&#10;JEvTyJBl3bLIwQR5oCxZQPKoTb96Mm3pTmKn0o0ErV6v9wpzMIFp1oqKGK6ui9PDlOKBHgncSzBn&#10;BLSQejr6UCGGUJk04rOeDT0pUISlJRGcWxnCJTVxghjDY32TeHVUFZ4dmMQ9jcW4qTaBG6rJORh2&#10;ruffF1UncEZFBI8dPRzN3zzO9vgNTTISB2gVvU1qB7JTjGFgD6rpuqNal5jxudJXAM+hKcyX3ydQ&#10;xESkWH0WpujzD2jaJnLG75RqyZoNuASZ6VSrFqHe+jGatnxizqVYIFnAmRWszZJGn/K5dOXGdctV&#10;C0QyarltA7rAV9GUHFm9vIAVswW21s8ysVqxnMn9h+dMxt19o2Sz/fDLRUvx2jGjzGr2D/aK4aE+&#10;ScbsCK07gQdqY7iBRSNH5jBmHp1w4exyP67SJiu9S3EvFeGqigCWFmu2oRvdsvX+OwP1Ocylc9Iw&#10;n+Tu/JoS3Kl7NSZxXUOJmcWoDZe0vc84EintafYCQ8QbS0ZQVnqjlu1Y++MnGBHMxlKCtbQshiNj&#10;TO+Ymk2loo1i3jxOHSVUtKm8/1xmDLOZKWj1punFZOGJCI4qi+LY0hgWlydwDpVp3X1nAZs+spTf&#10;ZCUbsYdW61i4WaFJCmArQYvOtW4gyIeiggBrEaBy5tYVnnwEOv4XPf67tGACqiWYDciyaoVO5tFa&#10;k13WTJCbt37Kv8nStcYJ/27SUOg/iOUW5tEtexVjBbKYNoGVb9/2MUHSinRKreiqCZyG7BpmraMD&#10;tNw7z5mUzKRgbDgtW2FbthSnde3reP/iibim3o8Hxtdj480r8QcZ5sZr5mPXPecAL67G3meuxicr&#10;J+LJEeU4vcyFE+jar6ZLf2VYHd4fWY4vxpfj83HVeEED4wngk90YFxkbRZzuayCjb0zgrvoEjyVm&#10;MfyHepbgYZK/x3qV4fpuVZhSEsQgxj1NX7l26XS0fnE3fn/pNPz6xiVkyVRKpjY0B7q+9VSIbJxU&#10;k8QpVbLQYiwuJZjJCEYT7GGhIHqQ1NWRzFV581HtzkMDFaiHYn6gEMOpBDMSfjy0eCx+WL0CG5+6&#10;DLu/eoK3plUxDDaZVYyYY2t6kYYtC3wWzfEy88jRBF/231DK+2rgR104HyXubOT8Vwq/IrkiiFrP&#10;U+RMu4ZolK3ct5VmfY29SqUM25a7JiEjX2je9A5a1r6MFK0up71jWrUK3R7maiRkhklr4TIDGCsl&#10;JZDVGuuVC7eJGYtZL5rfWVbPGLKb93Oup0a3bGYY+PVlrH3kfLx0Ql88Or4aT83pjiem98SjMxrw&#10;8aVHYvsjZ+OJMTHMyz4cPYvyyYbzMDucgxVJD66ka7+tWzGeH1xNYOO4QX3RLNeS2K1K+HBhNVM1&#10;WvjSUCaPOVhVH8DV/RN45MhB+PyaZfjj4yewZwMVF5r+I3KkTQC2mRkhbA0WzRLZamZaalkNsx4J&#10;U82PX3sZn7z2Et698Xys/frfJoTt2WqBsWvH73jhyYcxOJ6LgUGWsBu99WIkHsaQaADDmU1MrqBX&#10;qA3i0WNH4c2r5hOMbwioLFiWrNUeeC8tBmCm6wpoec512LN7O+N0J7MfTjw/E2XM62vp3QJd/oFB&#10;yRB/T2P6/U2WjwniRyx07Zs/5m0/ANTPTSK8Z/3raFn/Klo3MCy3fImyAq3Dry0m6PeVWilOm/RK&#10;Sz7LevUO2k6vxMZFuPbyhib+0oVb7pkVNqSNv6GyNMmy95Ak7P2ZMYRx/g8RNioA3U7rT09i0+pZ&#10;WH/9XHxz0zLcceRgTAmlorqoI0rzNO3kcJTTBffIy8KAaA5uuPICPPXYXXj+6Xtx09Xn46bLz8H2&#10;dWSY2s24hc+UkqoXz16X05o5KVZr561mxqWOmmqredU8T0+z9XfGNs221Fxpgt02Cd65jr+x5oNJ&#10;OdqVg/6t6/fwMz2C7s/Pp3Qrx82L5uCxy86i3KwfvaCW/DZrpjju23Hd+qyUTGBTmQwPatmBUvKH&#10;skC+meCoDRWq6DHK/CSUjN+BzofBf9h/4c6rz8Xaz+/HzvXP4cdPHsB9N5+HCxdNQf5fU+A9/B8k&#10;nxlIkHOor8RenJ0WKDDUnbb7G6z74WVWji5dcVdxVsAaFy7iRWDlkrX5iqyWLNAIYgiYrJiNv8Py&#10;CE3r3sSvz6/Eni8e4jmBz+u2v0+DoYXJAzTxeS3fYOeHj+FUfxdcy9i6uhtjN/PvOxjDNS1XDWJ2&#10;pZAV2nOhzVYcBNF0Mxow9bc18V1/71s+SrMtNdldqY6m2Np7Ihhw7e/aFee8A6QB2wH1fykmR2b9&#10;1BXcvO17umkqvtx06+9oYn0047NJimgs2C6acGgK5TQgW57SEGC21YbfvoYr/RCUEuA4SWWcBhDP&#10;yzRxvJZepNxLMuknQ/fm8ly+2URGJE7d2sVauEAvRHI6m6WpaNFytyxiyyYPtoEXm+bDDCCyVoEs&#10;YOmOm9QDo3xb5Ey/03e7GCcM2CJjPEeysOnje3HFpBpcN7EHnrxgPu5dORNXTmzAUubNJyQzsCyh&#10;15genF8ZwcXKqVlWM97exjj7QK8k1rx6LxvPAYANyqLGtwAQYM5mFvrcfjkLCyz93Uzrt+ZS09Lt&#10;76xyEIAPAPr/WjQnu0lHeQmBaRbc2WJNGFRapZCgQqs2a1LbLntfYfhTzBbAbYUegKxd361fuwb+&#10;vA5I+LNQ4stFwpWDGHP/MDOGoFOoAMHcDLMOXIgKoY2uQwQ7qDF22WmyaBtgY9myarlDuV8B7IBt&#10;p1bK4xjsm0S0jNtmRZgv63XYhw8sNYA3a5t+uXPjyn/C7189javPnY9R3cIYQM08IhnGaVWluJQM&#10;97K6Elxam8S1LFfWl+CaBn5mbnoH2fi7Fy3iPfRmjA1hGk9WSYBMIUA6HgDYgUWgOV2PBgTsPOg1&#10;7YtZBKcdiActvOdeDdI44FyzeZZiv7yQgHWKwLYsXn8bLyXmbYrlsg8sAlmWboibSWnZ3poqzNDw&#10;+IO3YN6MUQi605Db9RBkdTwEBalk7P58lLuySRbz0JOW3d1fhLLMdDRmK0YzxTDkyQbasmYxZi0K&#10;p04U22Jti7a6RhW3bba9S5Vg/FXSzmtazIp5qpwliLlWrp7McM+XT+HuVbOxYkItrhjTiDsm9cDq&#10;MXW4cVA5LukWxXn1UVw1qAQb/3Ub7896CKD9GtMCow1EB6iDWKlTnOva/+2Ug52zVpQnGDZ4RlEO&#10;KI5LP9C1m7/lwnXdQbo7reLEYstd/6fS/ntnPRi1uSkGCxmUhndZmGnFiA2/fIXugVx898U7rEcT&#10;C+9DDNWDmaIPct067lGHuFIkgS/Q6ab3vZ4kgzZplEiZ9UCxcbM7xRYyPjPldR32mgpKG1lIMFqk&#10;sYZoWOfMtNE/GJs1k3Ez87+1JHc/vIrt7zyALa/eyXTsffPazpoUr3hsT5S3G749SM6xycynZsMe&#10;BDinON853x/4t1MOBO9/K7re+o14gTyPyCBLO3DbEzC1gQOiZa0yiD+Dazyo02ZtANsgm6NVRHoN&#10;J6JnbZYnFrDyzArBJIJmcXaes7cSoeU6Fi1gZeECWS83zEQ4FaVb0iI+XFbKCuzZIsbO2EwrNrvq&#10;kKWb7+yKmYra+WIThbS0XALr97xnE7WUxQgndyaCYqxGjaVGV2nXsDbQAse4WBucA8H7T5/bnzvw&#10;GnNv84x2YJu62MXU3Spt9TlY2e96C+T9Abcs2mHZ5uWH/flgReAbaxYh5meT6bQHXZ7XhFoLM1NM&#10;KNaKjeoLIaYMocZ1t1mwKVbMtnJpfjY/FtA/451XHuDDCRIfIobdpjnONephU/7Na0ylVFmSCb0Z&#10;s0jHvpTCpBV2cRrCicV/bjwCYX92wJF7NQunCxQbtPZHpzjX/2+l/W/2KdEB7rkdgH8qqnt7WVgc&#10;+YzV2t+Zc6aD5M+g/rkcYNHtiwOqXQwOApxHWbWwbG/AtkU7xfqiRaSrDWSrNG1XjxcB1k0FMh/W&#10;9srS0S6WZnW664Fi6E6FxcaptaY36ADhnQZoK7ZFHNjAbZ/N3wSBMdmct8FpD9bBwDuwKKa3v7cT&#10;4/e/zn5e23Otujl1bV93R5YDZTroOQN0e0u2ADVtymL9ve/8QYFWe7fDpz3QJi6zmMEjBk+6bnWd&#10;mS40bc5rg+2MLrF+yGJAt2+sB9hM3IkTpptUlix3obW69CJcJIGx1qmYA7pxVUwzHIt2GsNphDa3&#10;ZzeyAG+LZe0b3gajzfrscw5Y/zPY1j3Mvdsr1P9QzHW26/5TnfW3cmbV0y4WmJaM7S3audZqg4O7&#10;bMtFW266zVUfWNqB7ADdVuyXHu1Lit54mAGBenktoHcI7B9omQTe/Eg/Ftgq9t8sljvnA2XlbYCr&#10;0JJN0XlqpF55GgFsAkIBrCPPKSbL/ao7kLFb48Wb96pBRGZUlBYJdDaKaSS56f8AkMDbr9iAtv+7&#10;zQv8+R7ms7770710XoWETymVDZ7yYuszZSDjtbaT2CerAdEUyip5Bb7+NhzF+s66xrp+H7gqtG61&#10;HQH9s0XbhiaDE2+yPe8+kGXBjoe2+sFFlGnRGolgv7Te+bUB2GyzrVeX7S3cAL2/O7eKDXj7imiw&#10;Gz87FbXAtUnXfsW2bAHtHNkQjuY7btyyIsvKnc9tAP+H8r9uicSyn7I4wJrP+yzfep7qw3qZLkzV&#10;kedYX9OlScvc/OvL2LvzM54jOFq4zhRLCRyrtUCVUqsd2E4qGlBp2sFy0fvctgWuls80bxBNu/K7&#10;Nm+qNldxUmEVG2gbXAM0MygLw++QsuGHF/hQuelvYF5Ua3iohqJIAXZq5IJcu96YEHDeyLhzA3w7&#10;0NtX4IBiWbdi+n8Guq3IrdnH9sXJba38VgC2S7n+D+VA63W2T2p/jSkiVFok1li/vEl7ZbPqYtWP&#10;1wg0Am02FDbWqaOuIahmhIntytvJbayaIO5ierljK9ta7aMtKmxw2xcDrj6btrWAtordtqbdCbQd&#10;l63PPNJNO3PmDNh2SYFZFZ9/KE5rPLDW51r/Jpp/fR7rXr4Oz9+4GPMHlmJqQwJTknEMifvRO1iE&#10;Gp8LtYEi9Anl4ZrFQ9Hyxyd0NxR4JwnZ3i/w4LVHo3d5EHXRPAxvyMeXb96Hlm10I0oV2twcLcIU&#10;ff4Np04cjdnJUjbUTuMNzNseNazd2G3gOI3vFFlY++//l7Lfb+1ysOtU1GGjfmrzN49mjRWTJ/Mc&#10;+YEB2A41UoJmejcTWyUj/3Zk1LZQzQTddH4I4NYdGBDKxbiwm7/dadJTyWyGcQlIAewYkr5jMZMf&#10;Tdikdeu83LRtydrWoi0mb9fARgHO8KthRvTYKef0KDdxQ1v3tf7xOZq+eQxf3H8yLj56EBYMLsOA&#10;cBb6BFwYFc7B1JgXU+IeTIl5MCDoQmOwAC/eeh6xfd08QA/c+vO/sGBqLco96agNZWLhxEb8/uOL&#10;VACCrAoakB2AHdctC/gND118HmYVJ9mQrUaT217rGffZDsQDgWr3/f8F7P1+axfnO/3+z/ewzxmg&#10;HU+jetO9astx45ZVT1n8OjQJGMnXDmirCGTLqiXfJy8/i4nJIB656hIqAa3V8Jo/g9xWtAyXvKle&#10;JZvXyRbQbSybn629rzQokH+bbYXpmcm7UhaVhXDLMTMMyNjwLn64dznmVGSgRyAXDcFsjI4UYUFp&#10;BKfXFePsuiTOqSnGaZVxjKNVT6zwUThqM2OEHvT7149jfM9C1EW0Sn8BTjpiCHZufNe4DhNjKKy2&#10;N7J6g/a5bUNo1LGPJhxTVc1jK6+RRbNBjTv8H4DWd+3A+n8C+oDfqjhAH3gfEzaMa+ffqpfGcZMM&#10;7dXoDjFoWwHkqvcyrFl9CLZ8BwAti282HUa/o2dBGkb6Xbzf3v8D0FbvpLo9jRXznOmdtMHWUeDv&#10;lftWnN6uws/kXylaUX5WYRGf8wP2fv0M7p7fH0P9uejl12yEQhxdEcMZ5QmcXxnFRdVRczyhMoY+&#10;WpUv/TBWUJVag7XfPYH6cAfz3rRnxIPpg0soFL3ETsYb06uznloroNkobeTLAVyujRqNPTgmmcQt&#10;Jx2PplbGLvslgANI+4a3Gl+7zVndnwcC0778T98drDjX6/2yrNj6W+5ZHIFFyi0FaaufE7v1WaBT&#10;HsVjpVgmLNnFuG21w1poAxUp/xcfvo+hrnycxbBlNi92gHbAto/mraFG75AUC3DTlSyFsoF2QDbk&#10;WWFYrnsHQ7EZS/Y1UoaHA3TFAexe+y02vHI9ljT6MTPuwzy66FmREOYyJp+QDOHMyjDOI8inVxZj&#10;bNiLysIsfP/x2xT2J+za8hF6JlNRR1deG8jHjKEV2L3ubVNpU3kCrJ3VDatWkcC2tlsWraLYtwtH&#10;hWNmtKfZ954N2dao7YHWZ7tYsyJoae2/P6D8SRHafq/fWqX9tc7RYtrOorTyAJYlW4DyPIth9yq2&#10;HPtePcqdWzIfCLbapIkM3bBsXrt8+EBM8Lux7Xd+zyxGrr/Nih3AWQSmujzNCycBqh5Nm4wZssy/&#10;5T3NgMFtctkEWmu6bXobKd1JqkZEXDiurhQPnTYNC8pcOLHcjxWlISxNFOP4kjiOooVqjY/jSv2Y&#10;XxxCH28h3J3/YQnftAYzBoRR5s5AXciFkT2j+ENDWUgEmpVDaxIAhTO9Y7aw7fel3Ae0GnUbjohE&#10;McXPkKAG2UO2bRr3z0A750yRxbcD62DFAdsA2O53SoXa/9a5RgA2sZFNPds/Q7+3Ldewbu1LKSVt&#10;Lwe/b/usoy2rpezKqwmyinHhv2ELAR7jKcAJA/ua9hIpO9CiTdm11hAybHkP2MyQqDFj4kYqCo+7&#10;6Kp5TvtSNsmSt35s5mbfdu4MpBS7ctCHDTuc5GpefTEWJ3zWvpQVCZxKYJeXhHFKMoIlxRHM43fT&#10;In708uQhkt+Bld+AlQuGIJLdAeXePPSrLMBOjSsWtVdl9xIopRem2ECbeEwL+BPQcokbsKCyDFOj&#10;ETZuMy1a1vJ/BLr99wcpTl69H9DtinOdvneuN1sdG5ZtP4OlRamdPhvuoGt4lBwCVwpsZLGOJkzp&#10;O53TdwJZubZJn6wUyozSoZeYURo3S2jt3bObwB0AsCmy3B8J8IfY8cK52PDEydacaFmv2eVO7Ppr&#10;q2gQ/x9v4bNnL8HEPj74U/+ClGhBNpJFuagozCGTLsLRySgBDuOsChKw8gBOrwjjzBKeo/s+nsfx&#10;MT8qirLMoLV+lR6U5dNl+z2ojaRj/U+vspKMISY9cFIJ5pO227YsmsI3sYH0Et1uBLk6893273Fc&#10;vxLMqaxgvG5ho9uNqHTGAYPH/9PgALu0gWkDpXKw69qKnsM82upadYqUQ5ZPPsC6NiutohzWYvD7&#10;rNd0bdq5suSx8murWLLvK2botFy3CkH97PV/YarPjVuWnMjv2YYEV25cb6YMyBq1Q2tu+vEhvLe4&#10;O56a4MHO929ne9sD+AW06Qd5B5u+fRinzemNCk8nMzszlJOGlEiBNexEe1rVuXMxJeTDKSUBnF0a&#10;pGUHsIJlZWkUi1lmxJkX0wNoNkEJr08WZZq9opVGff3xE4YcGE20hTB94EYwG0gJaLu5/Ys0n+cp&#10;zGXHTMTUkjJ8dN+dbDhZDr+3rdoB4v8Z6HYg/1+Bbivm3D6gBeTe3ZSjbe3SfUTMLPlhA2uNELHk&#10;bX9sawe7jayx82yz5l+xqL4UE11ufr+N5wkuv2veq7gsEka3rDi89lm8vqQPPjqpN5o/upcW/J2Z&#10;A926+R0qwZO4/expqPV2QnlRF8Tz0s1MFA0STInmZ5ndY6MaNO7JRX9PIWYyTz6pLI5FJGnzaMGT&#10;mNQP9xWitysP5e58hAqzeX02qkkguse9uOSM2awoY85OuialCBTCdBq06xVqE1RHU2wraFda2Hgr&#10;JwzCrIpqLO7bi1qs6+Qi9wfalPbg/A/F8gbtioA5yHVtZT+g953Tb009BQpB/EMDJsS6nXvaMjhA&#10;O3L/p+IAvXPL12gy3cw/4pN/P02gC/Hdxx+RSFkES0timx5KxlztCtCy5X3s+GA1dr19I7D+LdKa&#10;z0j+38Q/r16I+sA/EC/ojCgB1iDCWI4WsMtGaU4mUjSyUMsgh/QFAdSA9F4EtT+PA+hKevLYyNKN&#10;5/Sd9kWMsESLrO0Lyz1dKKDcigWy0iinGKEktHqEjPAsJDFOo/ypMFad3qsOU8vKcES11ZGj8xZI&#10;7YGwP9vFiavOd2awwoFFluyUdr9tK/td3w5k+zsHaNNr1boBH776DP9mvIZlzaaeztEUx6ql7FbZ&#10;T/Edr8d8WpvRtOidAb+fEQ9geH4O24w58q5vSKysruiWHXTLuz4h+J8AW7XDAInWzg/w9cs34qhx&#10;FQT2UCRorFrwJk7DLSGWCsdaiEirQaUk8rMN0NpgVCMJtfpBDfO6KrJAbSus7YUbPS669UIy6zxj&#10;+VG5et6olon+T58+ygfK/VAoEQsN+HdAbhNK3Z4S8n8AmUUdJKfUV2NcWRLjGEKoPbY1/89At5U2&#10;S2xXDnbdwUrbbw72nRMCfsduWhnZD+OpOjlI2gxhs7yOkUPpo1FqASvFtzyc5eVULMANyKYQULXb&#10;7nVoJkd54srzMSUS5L13UQEEsJi0rFp9EiRdmoKz9R2sef1WzB9RSmNjHM7TsF7NB08j0AQ5Jw+V&#10;BdrUJdfsu6Xde1JiBDpA4PxZ1v6U2oxDZl9OgqaVihrc2qGNoBcVIEY3H+S1ca17Qm2J5nQkFu9T&#10;01RxxRISCOPaLIIhUqbpt82KLRqGZASWG98fYKuRxGY34drlSzCBQE9kDk+VNuctsPc1+v8T0HbZ&#10;N2rkfy66zkmxrHtav3OAVoh66uarMMJVgN3aD8MmZY4c+94zO+DuA9qxagdo00bGC6qH6xc0KV3i&#10;c8cwrp41ZigBtsYKWPmwxtjRbf/yAs45egAShf9AKcNnMQ0vlqWtGDIM19K6qIlchlhasSxZWzPV&#10;0apTtKSRjz5dQGvTUa2Qox1y/FojjC66kkBr/+gyChahm9cEsGLG6qg7GwundGeFWQn10pheG2o7&#10;Ky+G+Ke9o3dTMzVMWK/nBLZtAfuOFrHhP5gcL8a0RJKfm0ynyf8/gD6waERJe/DZkvbn9qGAAJrn&#10;WUCbUMIypSaCCcxC3n/wMiq3nesrJLUQTL29amEbyMWb15AC2AHbdt8mI7Es2tpDjGxa+37p9XDz&#10;N5jKNtYKD6ZTRla8k/F53Vu4eflEDExm0iWn0/PmGlKcoAVrue0gsdO+G1q6Op5P7Oi+tcisFow1&#10;+0drJ1lZsrMJafui9bejNP8kXXm0kOw8JxelBDhZmEeF+Af2/EHSYN5dq1vuB1aYLlwCCnRtcK39&#10;o81yVto7+gsKSI3VqzQJZ8dqywpst6dcmo08IuDC5FgxG1cbm7GBDwDUWJx9NH+bz/sDeWDZ36IJ&#10;ql5H2q8k2w8jMhZtFylf23PUS8cjk1cMc2dhTmkCKwdVs44EgzHbWOf2D/HQzEp8fN0iykglV9ah&#10;MCbgBbZAJuDWShI8z+8FtGHW8npk2cqLH77wZExmuMSPtOKWr/HJk5dieFk26r3ZqCFh1o6/MjhZ&#10;cCw3g+lThsEqlKmNw7XZaZZZMjupVY9zc1GWQ9ctoB1gtdlZ+6OHR7NKHa/RtI44AS735Jn1NS44&#10;bR7b5jNWnimAcjxZsCxWox70wltvdZjjte7SJuGfGqBbdsuy9YKD18m9GXDtjgWCbfa7YplRmcSM&#10;snLs/EMu0QbTBtUU26rbOiz0XRuIFmj7A3tgEdDOfawZHs53Dsj6LCWz9tlSB4qUcivuuvw8DPd6&#10;cGJtGZaW++jM3uF5fscM4ZZRMTzSP45/HjWE50jG9JpQ8VcvcphCaoRKE4He2/IbZZVBMJxpk3DT&#10;bmxHM9DgO8rzB0bTi64c3x8rZvdAja8rasmJSkl+RbjEq7QEp9ZiiQtoum6z3UNaFwQyUum+mUUR&#10;M63cr43CizPJus2W/9mp9o6zXQmwiv5OgytDm4cTbN1MrsCbz+Cfh0DmIXQ11Eq9JaH7UTFTeQSy&#10;KerFkdsmmVBKsPtLU8zfVIL2QAtgZ0yV2UKfDfL1I/cyly7F7eesZAPRym2g28DWkR5hLz3JXj7X&#10;TA2SVxA4B4wT098HnmuzaFtBrGt0Xs+xiqNMeqYsW1s3Mdcxa4/PKo7glKpinFIWwW3zRhCY9Xj+&#10;7Om4vSGMK2uiaOh6CNZ88gpTnzd520/ZNgSdbl1vtJpZVxXrnbPFaRSj5Q2VO7dopMr2dxDqeAiS&#10;2V3poruaUFmS29WAnGRc1ipSFWTmZbTYJOO5tqPQ6oLaBlprhmqFxQTPVdG66+i2tThu27bCFtDU&#10;ChaBrb+d3eD1WRuFq5tTsaHU29nSRlPJDbRoaaWYI89JAGmxEYSAEggrPmvQoKyewvG7fWOoBDgb&#10;wnxWDCTwLS2YzhTro0cfNuPBHYDbd2NaBEgvPnQf/aY9kPsAbw90G+CKz3rNqDdRAtSMWtFx/2K5&#10;bf5edaLlf/buq6areFFFHMeXRnBqeRwnN1Zifmkebm2M4dr6BFbVFEM71IRS/4GbL6QLb6W3E8hS&#10;bjFrWrBmrlpchn8bJs7PZNxKn75/4wbMHRo1VhmiO47QEBMErIwEWTvCK13atyM8Ac/VOmtaeZB4&#10;EWQtb12ckY4GAqzV//sX5KNPPmO0sxu847Lb3DaLc95PrZHbLmN8KGagf+GZuyyrtNMoQzCa7Phj&#10;nxPzVC+SsXZprIQxpIRERKDyGnO93kM7pEWM1LDvFkwtTuDpa6/+E9AGZBtMgWRIEj9rh9n2wB4I&#10;bttMTB51j50kkHtUb3Nfgn6Q35qd4M1utVTEpi1YdfwoTI/7sIzWvKgygYlhP8aEg5gc8eHChgrz&#10;Gvc4krSagnSGt3TmsqnwkcucfOw4bNrA7MQQV5JTGoZ60Qz4Glj4x2fY/utzuHDJEMbYf5BcdTQL&#10;5npN2mtZb11uAeqZJjUQvG4s3XXMZ/pLELXavpZ+1oLwUeKl9Vm6E2Ct1DSQuGnl5D8BraOz9b+H&#10;7tsBOkH3kSjUwqsdWMmdBhi5IpMyGfdtA2yOliu2XDKLrqXmGoD1N7+zzllu3ygDwTYdByY+tmJ6&#10;OIazZs1iQ1uue/8ii5RV20DznKzvoGCZ++07GsDlpm0ypvPmNWW73+qzKea+epaV4tXm/B0Lygly&#10;RTHGaBmrUAQDAx6MiYYwypePFckYZmn1o2ChWVNFOw4lmeqE6IITrg5YOqcfvvvkabYZlVvLVOzV&#10;vKjPsJpuvy7alZnPYYY1h2ilfra9lmWOZ2UT2EwMdGlDlWz0ZAjtTWvuqzVbCHwj06dypcQizgRb&#10;Kyl20+I7TI2tneHzzF4cBugDmbc2CdeW/w7QmoZZzjSrhG4j9/C/soIkFbRQa/iLXLUsVfmjBep+&#10;RKutk1/WSkUwIykZm3nOWLmIHI9m5GgLr5FLbm3BqOwCnD5qDM9Z1qziuG4LOILSQmtrodK1tJ8y&#10;uw9oBzTzOxs8nTOgGwCpKGYH+X3fOZ/brhXYxnOsRT/34ZhHoIdrEbtQAKMCAQwN+TEkEERvvwfj&#10;Q0U4Kh7EkngAC2IRLKwIojr9cLNedsKVYbZn7u7PwrTeEbT++hKev+c0zBocJXM+hOkrLVM79bK9&#10;1YWpfTHUT11By5zM5y2KBXFC1Gc2Pp1NJRuVm4rhvG9DXjYq1dXJmFzO9EpbTmhR/L5UAG1EM4RH&#10;bX5qk7H9Xbc2IZXPl1Xre3Wn9fS60Mhy/BETCIyVD8oSLRBVLIs2nwWYALbjrwFWZMkG3/yt1EPx&#10;uokx3IQBKQjP68U+NmJWNIYjEuX82wLJAsEC1LHO9kXnzPIVBjwHcH4HrURg3UNLWlgrFEh5dNR1&#10;KrqGgOq1KK8zz+K9dK5Z37Pum395FuPDecZVD4n4MSrkw2iCLMAFcnemQ908BZgRCeDCblU4IRHE&#10;BYzbt84fiUpamHqvyvNdqCrSBi/p8Hf9K9yHp8Df6e9oIPfpQzB6sJ0HeYvQh65/QH6W2RSlgnF4&#10;Ku+/NObF2QwbZ1KJdDy32IdFEXoO5tK12blmkxiB3IfgDiwsMDvmDOBvhxblY2SBcd0iYun7QDZb&#10;GtmfCbS6R2tI9QdFguju8+KB228gQyTA6vIkqFa33j7Am3YrFhNkAmxcuyFLFtAOuzZF1xBorQps&#10;XtXZimEBvRbDmD5MCUX5twDeH1Sn/BlwKYImxTvWbRVrd3h+L/AIsvEErbvMva0YbxXnfm1Am9/y&#10;SFneuOtUTCv2YiQBHkMwJ9JdjwsQ6KCPRlCEXgS6mmDVM8QNIXCj6cIHe7Ow5927MDynCxo9+agj&#10;AD14bZLuVVtNnTO5F+47YwZGuNOwKB7CguIAZgfdWF4WxTEMCX0Ls1BFpj3L78OpxUGcX0IlSmit&#10;Nh+uK/HjylI/jtZ7CRK3SubU2pR0UGEhRvA5Q2nVA0icB7I+oxmrDdAOyA7QbtuaDdB03w1agyvg&#10;RiXpvMBq2SlGzdhKq7Qsuz3YFhHT0Tnn5MkO0PqsblDNpTaT6sWeDSHSbxm/8CuGM8ZMjarTZJcN&#10;hAWmZdkWgA5Appi//7zygay8Re5Z5+zfWQDrOv1GZM9KzfYv++4tZb3qiD6YFPZhJIGdRpCn0pVO&#10;ojVr6/9etORGGkMVwa4pKEI3t4vnSJQIVE2nv+DOCQMxgt6wJ7+vL8phexbRA/gwxZvJyPE2tm9Z&#10;g1OK3ViWoMunEk3352JO2ItBTKV6kmkv4DPPpxJcVRLE1QT7ynIvbix147byAC4v8WAJQ8YQKsQE&#10;XjtEMZnADncVGtet/UG07HWK0qf9QLaPRUqvaOkx0vp6amH3QJHZUg9MY8xoRYJoDSxg2W+qLC1T&#10;YBslsMlWe4DtotGgjhcAP2t8dAtdvqUYP2OwKk6ywxsZ67LAFYD7XK4ImXO0BvVTWWSx9nUqhqEb&#10;cK17NGG3udaAKTJGkEW2LDZvkTPrOyc2k4ixPsfWuRiDfZgYC2AO4+/0WMjsaqvVCvt63caaq4u0&#10;d2c+uhWREbtcZv+vIf4gliZ8ZgXhUTQW7VfVk4qhDVMHdu1IFv4x062Pcd+yGVjsScPJVKCTab2L&#10;wh6M9RZglLcQixmbzy8N4JqyIK5PBnBDpQ93VPhxe7kfd9X6cV2ZB/OKsnFMxIuJvPdwPncimfZ4&#10;KsoYtuM4hoE2oB2QVYpsoANkc0nlz+qJYSyYOKQ3hVbuLABFwiygrTlWFikzqZYBn5apONxEwAm0&#10;eSnfDmgzAECWr3zcxGjFdfv65l8xgoo1PkzXTXu0gJYrtYG2QW9/FFi7d/3Evy2grbVNrKM5x983&#10;NxNAKqqVnllx2dRFSse66HN78qfrzNiwPV9iki+N7jqAaQR4XjSCGYzVE7RIvM+D/l4PGmhBtQS4&#10;ktbTTa7crDOaj0G+AiwvDWN5sR8zQ0qL8s1Gr9ODHsyndaNFIzm/IUd9Hd+9uhrnVfpxVsiN06gI&#10;04mBQJpJJn4CAVtJ8nWeN5fA+rGa5faKEG6v8uK6hAezCtIwnUoxnoR5gisL8+kRtMPPEf4CzPWT&#10;jFmdJAcBOrMrgmJyrKx20VFH+duvPMn4bL9WM0BbVmzGP7UBS9D3A5ouXO7edt9OMS7TKMUPaN71&#10;KUy3qcmpqRRkuBPLIpgQp+vmfw7QxtJMsT47ubFzzrB6Y+3OIjYCmvGYQGsdMX3XtOEjY7kGZD1P&#10;/cwaumOeLeIo0Gnxeqasm0Bv+fZJWklXTCajnkW3fUQ8htnhkFlvdAiBHurx0l0Xmjy3ljGxB0Hq&#10;T+C1oGwPkq9TEy5cWRnCiUmPSXmm8HfHJ4NYRhBkAMpgtGp+i15L7qXCbtMgQHVE/YHtX76GXdv0&#10;mlay/c7z6/HO8iOxujpktnO6ssSH0+i6J9Ci+2XmoD8Ncxhjs0Jfb2I4gOnYEGZNBFq9X+ruJLjp&#10;XcxRsVlxOkraXsMKa2GzAC3fkBitQ2b3gpmjDbbWIZNLN+mWXnKoI8D04QpsulTT68ViXDgbksRr&#10;13ZNs9UIiw9NZ76xKrlwCrX61CWYECvGr+++RxAtYASoZcH7A91GomiNssJ95EsKQMvl92bpKT7/&#10;p/cfNfUxPXHbv6RDeg17N7yEvVu/MMprlJL3sYY3sZ5U1HUf3oOpCS+mk0nPjoUxW1sR+5hikTCN&#10;DvoxhiS1F+NuHYHtyfjcV5uuuD3oRQvrQ3J0dk0EdxKUVTUxzCGDPo3x9kwN1yKDxp5tVr+3DEjv&#10;9fd+z/oyv9a4b73R0ggTZSa7fzSjO/UmUMt2/fLI9ViVzMfptH7tNTKQ5K6KQJcRu4oM5tXpaaav&#10;O05jLVVftwOyY9WyZhdB9WkrIib8tbToON1HNLcLBV9PjbJct4aeaq2x5h3q11YFf2QFWWH8hPce&#10;WYXrjuqHd+47jwJ8YVh6k1ItAqyXEGadD4EtK6dFNe+kRWsqiTr9jRVtxfuP3YWJ8QjeeOhh/i0v&#10;oFRH7tt2veYooqW4qpgvMidL1HeKzbyPrqclN9FqzHkBqNek6ovf/Bnw49PY9Oa1+On5i4DfXqTh&#10;f0LZyBGkjKZPQBnDRmz97FGMDDOU0HVPIlkaH2Bq5ScDJ9Dj6b5H0HX3KipCVX6BYdaDvV6z6vBg&#10;gjrAU4SzCfK9PZJYVRYym8ncUhHGJWTNSpUunTLJGIue20wj2rruY1w9YwBuOOlYvHvfjfjqsVvx&#10;1IUn44PbL8Fv/7qR8igzkRJqTNnPOK9HFPPdOehLrEq0jXJqF7PPlzYfD2gfLfWBE/Q2oB1rdo4C&#10;OqZ9n6ilxcwDJw7oxsakm2WlrAleSocIQKveQX+PR86eyxQsDVUZf8fR1T7c1q8Cp1a78fAVx0Jb&#10;9jcrfWqi+yTAeq23cxu1VMBo5Ry90mOcbjZKwOtaf8HP33yD4T4/7r3oIgOk3H2TIVuyWLlki2gZ&#10;ImZbfLNt7ebVppRAn/W97ruX99BMhi0fEtSX8f0zF+HK+T0x3NsBEyoy8ORVR2HHt09QFspGS24y&#10;4YYKwpDy2s2L0deThX5a85MEaYifYDP1m6rddQIBDCaDFtDaULSKXrAv/x7u8zF+e9Gflj2ervSs&#10;6iguqy/BVRVMURtCuJ5gr4p6cAI9gTp9mmjBeuU7oMNfMMuVgbF5aejX8RA0dv4bWXMXzHBnYnZ+&#10;B8xlCJmYdTjG5h6Op1YchdYvX8Q5YTdGunJQoU3RMtIQoNHGCHIorQvx7Gy2dkxpb837gFZXKIGm&#10;llSQvRWTpn/11jNsLMYzvaUyFkzXTJAW9w2QZGTj5PoYNbgI9czrJpBoPDa2B67tU4XZNW562++M&#10;q9SrOr3Sswbls/FFfNioJjbyvF7hvXnnafjmmSuw5rtvMSwUwrWnLjMuXXOzmsXKBZ4hWFQapVOm&#10;h4xuu0nuVhYtkKlMSt/2rGdYoCvc+jF2f/s0fn35Gjx62RwsmVCJ/uGOZMCHowdTnp7+HAz3dMDG&#10;56+mVX9FcH81A+6afrgfO966AUeWdMAIEpsJZN0j/NpIrQijaamTeW6QxtUxPmt83TAxabZXA+Nk&#10;D7pt/d2brrt3YRH6klBNDRTiqpoonu4exZ0N5bi5Lo5LKgL45vNXsUOLqDf/hNOSTLOKQziGLlk7&#10;D9TRm2or51n8fAwVYwnZ+CKy6yOCRRic1wUDMztgIjOjUQV5qKDRBtM6mc1kohnp8NOS/akEPi3D&#10;AtoBeF9Rp0ma6YIrJTOMknUTXbYrrVejE/d8jWuWz8bSMi/mBfIwkw/vR0pfRmYeL8hkLpmPmdF8&#10;LGZeuLwhgp3f/ovMki7RjL6QWxRIBIWgmdhqjluMRe5lKGje+Qt+/f47DA9HcPEJJ5q4KZJnAS3r&#10;tYiVionRslrjlkXuSKo0CGL7J2ha+2/89OJVePbaBVgxqwLju+VhYCwTQ6LWLjdlZLEx1ncSGfFN&#10;/RL4ZNUENH33BNPtL4FNb2HjS+fioUlJnFwVwKDcPAxy52EM0ySlWVOLw6aDQi8VtE74MLrqKdoS&#10;goAP1vArWnYvkjNtyNqbaVePfPV/52FIbprZR+va6iSw+Xts/4XpleLzrm+x7t1ncV25D6sYv5cz&#10;jZvAe9XlZFOx3GTPfhxNPnAUnz036MIk9VSSgPWhIvQlWe6Rm41yAhxMzzBbQNYyZkezusDXpQs8&#10;jkW3LwZo8x46Ddr4WmPHRMqo5owjbMAdn+DOS47BrFghphR1wZU9SnDvoHKmG24k+FCNJk1SMfr5&#10;XZhfHsNpTBc+uP4oNjxZpSFiKgLLAtqQJsVcFVpmsyFCm/HrD99hEBXo4uOWmNhtdanSnZpUSeDa&#10;ObK8AhXITMzXMsYb3saa12/Ck1fPx8mTitHN81/oX9wZVywahzuXHoHpFVGU01OVF5K4EIRo10Nx&#10;1+xB+P7Ko7DuwZOx/f2bGF3o3hXLmz7F9UOrcGpJCMuryzDEQ2bNODyE8XkYQRtMa63PYXx00ZrJ&#10;vCcyp9bi8RO1eDzPqe+5kgbQQJ7TIz8PU4NeDC1Kxc/3XUR55eH4DNVdBLZ1DVaSB6xitrGcbTmH&#10;6WVPum9to6x9LrWR6pEsC4JuTGI9+hLYuqwcXpOLBqZ02s1PJKyE1jsgNwPzwj70yEk1G5x70jsg&#10;ZX9LtguBjpCxSVOr2CCejpp+Q2vZ9gFefeQiRDv/HVNpEVfXx/HamHq8OaGWCbo1CSDOymlF2W50&#10;bwM8+TilMo5XloxE6w+PGsJmUhcDtmXFAs6xbOcNlCaer1/zMway4S46YgEbhK7YjtManGAUZS/D&#10;gPJmbez1+9vY8MH9ePWOFThzbjf0jx6C4eVpWD69B164+TT8/NS1WP/AZbhgdG8qINOevFSM9GVi&#10;UU0JBvsysPkBkkbeA+vfBNY8w3t+xGd8j0cvnoMRrjScWhbH2RVxjGM8TWSpTzmX6ZXy1CJacD4G&#10;UGHGMHc+gi51UVTFQ6ujIojfkAxpN/vedK0r6LYfP2MuLfkDo7jNZNtmrReSqn+tWowlbL9JbO8R&#10;tOIGtn99bg7rql3us01X5ki26SjeszE7A0FmS5G0dMOqyzPTkaAHTjIEl9FAB/L6iYWZ6KZ32akk&#10;ZYzTbUBrk8tCfWYAd9F1VzDf68vYk8jNRTK9I0Pi23jtwbMR6vLfKGOONpmu5eqGBJ4bUoF7+5WZ&#10;3K2YmlRCzdIO8309brMt36m0oId5ze7nVtAdvsE4TIUxLlygEkDmhuY1oD7rzRZB1Bus3378AYPo&#10;Ck8ZN5bX0nLpvpvJ3rU0FnZ/ybD+Gn5+/w68cPdyrDqqL8Z1Y/5YlY5lMxrxyGVH47vnr8euNW/w&#10;mR9i61u347IjBjIF0i55WbjttMlYc+kcnBDOQy+6tdUDK/H6nF54fO4ArF4wDDs+fQrfvno7GjP+&#10;ge656RhDAMaxocvpEn0Z2qC7C5bWJrCavOSufjU40puD05l+XVbmw+qaOK6tiuCqKubNETeqszug&#10;J13waHKB62f3xc7PnmZoUbcv+YO8hsZza3Blyxr88NBVWMZcexoJnPqpe5HBN2jIEEFUzI0QlxjB&#10;DKd2JtCp8BNgbU6u/b60hWOltnykPD2oVHVMs5LEM5FubdOcYsC1gS7QdrXaCZZaW1do9ctGCNxo&#10;P61jWAz+tL8xbqeZHV+12fdokq/FScUlazpPOeOCtuivLcrEUaUlWKBtdisiuKkmjDcW9cGeFy+l&#10;UN8wjm42qZIhVtpNppnWTFKlc7JmDR9a9/NPGB0pxgmDB9N6lWdqfNqH2PDenXhp9RKsnDcA3byH&#10;U6NTMKAqE7esnIo3mc41//Ian/Edud4nVI6v8diNJ2DW0Fo0enPR3V+AJ06g4uArvD63N8ONFw0M&#10;NWczxLwxvAovDCjBdXURnF4ZJHn6b8ZjH44oTxpyqQ3M1ahBto+MoT7zUDw8sApP9I3iDBKjy0rD&#10;eLI7vVfPGP7ZtxgPNWorqCjdJ4kS3e1JPcrw+79vZgizOoZa9GJoF72SZmDsoGy/PYtPLpuFt89d&#10;gDkxD/rmZaBGryDp/mNk0npugEVbDPtppWESrTDBDxHsYrlsXlPGUBvVd107IkzAkwRf4aOE3qEN&#10;6DxtXUugtZ1tST5dDd1ENUEN5KTj2P41qMzphFpqSjH/LmZcSlBjKqkIVXnpqNFoQ37WW5v5MS9m&#10;xH04NhHEkhIvTqvw40Ja9TVVXrxz+jDG0XcMu24xw3hkyQRcVgymNHTNrVoPfMdvhowNCoQwuTqG&#10;79+8DffRAheMTKAy/+9MHf6C3qWZWEKwnrnzTKz58HE2mMY9s2z7Bk10w1eeOBoNnsPZOP9AItt6&#10;e9Q7qyO+PGcyNn/6II7M7YL+2amoyOuEqZFCXN9QjKd7J7GaTPg05rfaUFT7cKirc2rQRxfvQhnB&#10;9qYz5qV25X27MFylY3W5C1eUFuKCaJCpkw93VsdxDy36On5eyvDWr6DA7M/5zyXjgbXv0VVrNQSm&#10;cNup8FvewK9vXY9Xb1iIVaMTdPeZGJOfjlkkWkPJ3msZ10sJVFhsmqAGaNHersyNO3c1A/7kYYpp&#10;lNq9L8Fr4pRHyhgi1/IRaOXSCSpCUkArHmvj6XzepIgXaRRhNd2GRvcXK/nOIKHI7ILejEvdGT96&#10;MfiPC7vIst0YwDyxgcm69lYuJQE7mgI/vXAwjk6k4cQ6F64ZWorVI+rwwPgaPKdthW4/mq70FVom&#10;0xemV7Jes2qAFrlR2tb8HWPlO9j89TN48PrTSWTyaLGdUVF0ON3Tf2ESmfHyeb3x+K0n40sSrl2K&#10;qZpJuO1TWv0P+P2Th/HsZQuwfGQ5erhTUevJpechK2a6c0ypCx8cOxoXRTuj9ZHl+Or8WbhjWBCD&#10;6RZ7U2mn0bpPiLpwbnkYi+JB9KI8PdjYej+snXlGet2mTcK0Gm3m7e3aBcFO/4XPls/Fb3dciHPD&#10;+Tg5lo9lTLnOjPmxUi8YeG3/zMNxftKPN08g0BsZ+9V7uOld/Pra5Vg1qwqDPJ0xiARtsCfHjDXT&#10;CNPJfrJ7unoxd3WCxEnIIjzKqt0E2stjJdt8JF27OkoStOYQgY8R8Djl0XUeunc3wfaprsQvRSCr&#10;FBB9dXsWk81pJESI/l67sXdjI51cFjZ7Oo5x5eLqxv8fbW8BH1e5dY33Xi4Xq0t8MpnJuCQTd2nq&#10;qbu7e2kLtBRKKYUCBUrx4m7F3d3d3VqcYnWJrP9az5lJJiXc+77f9//66/6dkzNHn73X3ms/WoQz&#10;SrLNOszdaRCDnKmoojUNcybim83L0fjrs0QtP0hTXjSQpZulit+mNd9HRkxCtvNlUzNl6sdV8aIO&#10;6jvexQ+v3ojr107EmFJ1az0CWWlHIkhCkdnpSGw8aRKeu+ts7P/2BdRtf43XqIJFPVzIXPd9jNs3&#10;Tsesgdl09Z2wXKvokAAOyEim60sk4Yrg+dmjsKHUjvuHleDxARE8PjKAfbctQ/1L5/E99+KKwaUk&#10;MCkoSkzCSMbHCnopLw0/SEUVElXdmS72tKWbjvBBIiiTaYuzUweyWZLW1CMZCqxeLjteuBnrqz2Y&#10;7+hKt+3DY5OH4sUlw3Gz1vaa1R8N216kYW7F90+chxl5nTGUHKiXBkjQvedQcX6ir4rGNJLsWmt9&#10;lZBoqcdJDo+HTerUBQ56E60EX0OvO8fjwDjypWxxh64kw11Ydtz3U/E6z06gZvA9HdQvyZil6HR+&#10;mJc3LKPLLkhNNR/kTOhARtkN64PM38guzy/PxrWFQZxBq53g0upvadjcM4hbhhfgnJEFzEGfoOtV&#10;X2a1Rqk9mumQ6rr3MA5tfwL4/lZa9eOMoYxJez/Cr5/cx3i7CseNKUBNUGtq/ANZqYejMpSCwYyT&#10;kXQ75g5njDb1uxoUQDRorNPez/Hpbetw+7KRLIAj+OFHkFOkYhRj6gSPE8NI4irVyE/DvICZweND&#10;c/Hg0AJsLHbg8SEh7LnxOL7LCyx0dT+mJ/nzS8x2qzsOvRldZSa9iKoOHSzYkOIfQ5P6Sct1+rtY&#10;i5k7EulC6b5dXY/GjWevoaLJM/iO2168BjOc7fDS8BLgycvwysyeuKM8gHtHVqL+00dp6B/g2Qtm&#10;YmB6ZxqQjcbUiYpohwzGVlfnLjSmBAwjgNSvuyIpic/TivhCsdwx34kKzKIB9GJKNZoeti9jeQ51&#10;pffMEyEz9dvUHa9Lp9fJUB5NdBPR7WBjriVl6wMqM9Lp/zvTVUjRXVloGVjp92B2ZjrOYo53Tj7Z&#10;dlEIM1La4rFhOfjypH7Ye9dJOLBD5Efpwi84qBis+mWNI95Ppe+ha/3iVux56Ry8fPViXLuOyK3I&#10;QG7qMQh2/Sfz76NRHOiM+RO644k7zsF2IncElV1ld+LZm2kcypXl5lU33rAdFy3rT/JxGN/3GNPx&#10;zs90pJy5Zo1WnuV7ltPlarRCr0wbzqNh3tczCw/X5uEVuv1P5/XC1pMGYOdjG4GvmEr98SLuG1OE&#10;FWTkfXhtiGix0bMFiAonC1bEy7g/FrY6yGew0FTj5GHZ2Jl2ZhIxyVoVllSyngaOug/w5uYFuKAo&#10;HY9OqcRNFSHcWubHHczH971zL43qHTxy5kTTyS+X90gn0KQUB3UgnuSlQrXEch96kZLkFGQSlfaO&#10;DK1Umo0kS4SsNEldhmwoo8fJ43v25/4QKl0EroYsvYTfLjJml6JpGE7G7DYiYGk8mE5R0l1DUuXp&#10;1h6m+bJzV9NVdIIjg0l4Kqb40nFhRQSLmFtuoav85bzhOPjcaYw5L5kqSs3Roc7qZtaDA2S+uz5B&#10;/d438fnjG3Ha6HxMK3OhPPUo01fKl/BP5DmOxikLBjPmrsHXb7MQlGczdsvlj0zuSBdqp0unqyYL&#10;J3vB/n17mRG0QUaHf5ousBG6Lz8Jozqs9yFxGsB4qqmcVGVYQHdYRJTPD2fixqpcbKnJwU8njcS2&#10;44fgqopM3DM0D++ePgkHH9yAJwfmYlXAWrcykwVu10LdLHw7Ue0kIuwJbQ25yWO52PhbJtGXGY2B&#10;mVSUgwU5s6aUhv4FPrhhPm6rJRgK6I1cXbHaY8PVRUHc3Dsfu1+8jd7odTx0+jCmTYypLHsXDUhx&#10;OI+exNGpLWwd2zK7YQjl+weIUCk5pUN7pHCr+FxEIjwgTUtGMXQyrBQz3MxkPF+fZceKkB0zmAqq&#10;52dIxkgjyeW7iZC1sfOFbXxhF91Bdybjfcg2XWSWdubOLroDDbvszrhRRgPozpcZS5SsK3Tii/Uj&#10;maXcTJf8Ol2r4rBSoC8oH+Pnzx7Cs3edjhNnVGJYYRIKEo9EVqc2yCepGl/jwcbVY/H83Rvw3SfK&#10;KTUlg4bpqB2baYdy5oZ6DOnczjT36d/vv3yPkxbOhI3IKSHzVx+tCnKEPBLEfH6sekz2dDKc+K1l&#10;/CeFfajgb9l8Xy2vPzPgxCQSnqen1+KSmiCq2x+DecFUrIwk4woSvI1FLlPBUKCOkkSvvRMNXWUi&#10;NtuNBc5yCFO5k3PCdK/tKXKH7QwShfAMIid49BHY9fM7ePP0AQxtCXh2VDXGOxMwnR5yE1Ovi6uD&#10;2PH6nXhktBcbCkkQachOhgFH52NML84cPtfNe6dR2WlEbobeoWM7pFHxyR3aGfFQaX2pn3kMTyf4&#10;nZjHLGcASeNcjx0XRzJxIVPds7OcWMm0dxB5hPqfHc8wO82VbinaTnh76QJ6ZRANRLDTKJrWxmNu&#10;xiuN8ylLTkcPvnRPErULKnw4+MS5VkqjyVH2vI9fP74TD12+FJN6MwfMSqG1Hk730RaDc22YO7QU&#10;J5F1P3HVUuxWnqsmTTV1im1rPDFdvXpymCkU66jsr942BK+YuXq/siKkHPlPM3isxJFqel9O9/sx&#10;mClIPpXYQw0GdNkVVPiMoB/zmeZoPct+JDMRU5GQSM6RZGKaqjInZqQxTUpCD1si5pJdz+R5A9MT&#10;SYi6ELXHGBequgTFtTCvryShq05nOFNFCcspk1LKFDOH6HbS1SoGyjh8/NblOel4c0YxTsloi/Py&#10;aXRUyByvD2cy1Twhy4Zvb16Ln5aXYnVqJ5xYkskQwPt1OJq5rsgWDazjMVTyMUjl1kYUp1LRJiPq&#10;QOXTOF1U/nCXHauo5AuyqNgsB5b5bJhjT8DluT5cl+XG5REHNoXTcR492YawA+dGMkyTaJu06IeF&#10;STaE3CIi205rTTdkhPEjoR3KGDN6sjD6MA7OpJVcUZOB+s/uQMN3T+OpG1ZgCfNb19F0qe3/jUDn&#10;oxhbmI5ldsM0pjTPn8WUatcbwM8kY9ufArR6qtqOTYcEtVox7qoatOEgdu74A+8+dS2RdRTcyTQ+&#10;ui9fijVSMJestz9d6wzm6QuzPBidSYXRbfdRtaA3E91pjGN9XhqBG+PJRmvoieT+vDQYL6/vRzbd&#10;n1ZeReUJ7RrfPD3kQ3USWS0LWrmqh0p0E2F5yZbi1K6rrKOW9+qRmWTitvqETWUaNo3PyOp0NNNP&#10;3j+hvclZy6icN6f3wN29vRhm64IhZOkzmJqpT/YI5u33z+yL3af1wZmuRGYBbhSnKSdmGXduSy/S&#10;zngSSToVnNpR7pq64d9a1NwtQLZtR0buwokBNy5iynZVrhuXUKHrQ+m4hn9fl+MwnQYvyXbg0mwX&#10;LgjRIKj4C4n2NjaiV/E5wgCu5rUQb6oqUHVAyCQxKWBBTGUKNY7EqT/dxpKwE5+eMZXKIdH6+WUE&#10;uvzDjA8SWz9v0SScVBvEhio/Tqc7XOjsgit6+xljP8T+N6/BW5fOw++vXM2/6eaF5MZd2PHLp7hi&#10;w0L4Oh4OhwylWzsy3CTTBVl9yv2MUxrRqcoZNfIvDAcxP+DFOCJRKB1L5U9h6tePyO5hT8MguvV+&#10;VKLcoWKcUiEf0VLE9CXMLELjibWE8Gh6hNlBDyr4e0jpEtHp6EhGSwPrT6UMz/OZxoCC5FRU0yN0&#10;TyN5ouIHpqdgkd+GRXSPpxWEeb1130AXVSJ1wSX9i/HqypHI7UIj6Hg0Brod6MF3qSVQbp3SE3tP&#10;7o1TgnxPgqG7rRvTNJI/uWkiO8hQEKHBBKmPdCo5mUh2MkwoRPloCLZ2R5ullI+jojeqkyCRejXd&#10;9RURJ5WcievzHbg6x4WruK/fLjGop2QL0VS0GqbVAbCcBafqT6dqYfjSPhKGQXQVTy8fjV8umIuT&#10;CjIwyNYZM8J2DAlmooqELUDrc3EbZipQRCQso4Jfn1yJN8cX49IqN7afMxON392HS4b6sKrMjW/u&#10;24QXn7way2YNQCkJUHq7NizodihkHluuhT2ZEoWplACVq2k0lF+avmt8Ny0aPofK1jLDs4N04VT2&#10;6ZEwzmIqNobKLaISi5leFFIxyiAC/A4ZilION12gelpofJK64fZxJGMGDaYHER7i7y7+bjMhrAPG&#10;0WtFuhxFdLU1w2rUSDCM3mMADWZlTgjXl4aw2JmIB/pVmBSnkGlZjkJEUmcMIEBuWjaOCmtr4m8B&#10;37+nLcNMknduzzBenlCC/iR0MsYqfnM2yZRy5d40oInqscK0qqe8GMs1uf1Rhge4yewz2h8NJ//W&#10;AujLGZrOzZJChepMXJMjRbtxfV4Gbszx4Goeu5LKvyjbaWL2OUQ9ES322JkkJ4VuKYGumoSELC1E&#10;JJsWLFpr46PrAaZGDy0cTMtOwABHGoZmulBAYiT6b6UfjOks1DBfuorx+alFI7CZLuypk0fhrlUj&#10;mQocxjyvLVOKY5BDa85K7Yhs5YAkUiXMeYvE+OkVyrkfZgz0sQAKWUAlGcxhVUFPN9yDv4+kRY8h&#10;y5yoJkGGkgsKsnFhfqZRejXz3VK6S40J1oLgAX6Hj8qupPE4FE+JngzGYVU8hIniYTTigXLL0RGJ&#10;ThKfdIaygHGfR/F85tUs9EEuG06tcOGVE0ZhHknboz1CphP9xYV+HM+ymORSezCZPsssj8ZSSGMp&#10;4nXqQauBboMd6Zjv9eNYcgRxgu6axC8twwx7zedzB5D7LAi4sJrgWRWmIZM8FfDdbYzVKe2JZMVo&#10;hlPVW48gQV3sduIMInUzXfd1uU4q2kXF+nEN3fZ1fK/rcsn6qfzzqeizwm6sY7hjekWLIasspdWK&#10;5rsT2zNl6WamLsoiwRnG2PTJWeOAT67HWbPHk6yl0h1lMG7RnVDBYqZuKZqoVo6n1h0XiYqvE63x&#10;iH+i1EX32/VI+JM6mDr0PIflVgcxZ62mCy1iAY1hXJ3oyyTRo1cgcgP83UspI2cYQBcrRedptgUi&#10;VtWQ6hyvQWY96eLPKc3HGWS1o/heNSRNPUgoC20JCLJQAl1keEIsvZSIFL2Vg7E3g+h1dGuLcnqh&#10;hb4MTKa7VzoWIAtWTZJdhIhxU54uKG9Fr7e81Imdb1+L2g5HYT3d5tqgHX2J3nE0gok0mBo+L0i3&#10;q3Ch6Z7ULNkrnUql4WpS16leD2pphL3s6WbccphsXu38QXqJUVTsOvKOi+liNzG2LqFHqZHxGQDR&#10;yzC1Kk5IMB0b5pNpz3SSWIZcRKzIlwfnkjOsojtfTWO5iEi+IuLjb5k4j8pez1C7VorWR+vlxHCF&#10;AAcV7WPBBOiGNXRkhDcdF/T2AW9fh6x//5Nx2maW41e+WkwLdjENy5RbZIFk8EPd3RINirQeYpgG&#10;FNDHJ1oIy6Mic6is/lTy0rwAprqc6JOUgmOzA1jCl9bEp2U0Mj9dtZuiuu5qFphq6VQZUkoPk89j&#10;xbwmwnf1d+uIqWSgM6ioWkcKKin9nUytiCIt7y8Sk0fWXJKeRJfdloVm1RK5qFANMy3ge55bHsGp&#10;LIi+NLB8FX7XrvDyHCdjoptewNNJDRkdUNmV6dPTmzDsmMMwK7kD5tlY+HTtOfy9F8tOrN0YPo09&#10;xHcrzEhCHxqeDLOSZVaTmmbCUD69pgapm7DClC3CMupF5K/JycK1jPmX53lwrAFSGtNSi43X0Dj6&#10;M3eexPI5kQRyAT3ErEwHlvozsEC9TeghahlChtD9z2LefmrQxrzahdPpIU7jt60IONBGtSa5fHgB&#10;X9Ynt81YpMlqwtyWMH2pyEggAeqGXbevQb/kozGGsUZpg+LkWKKwLxGqTnEOFqLYsTod5NBAsqiU&#10;PnyZKs1NRhetQdtqjQmyEHtlpmCOx405Ph+6s4BOZNw7JStI96tOdql0rWpc4X1oGKZljMpSs+gg&#10;fqBfDe6duxk3bCfSsmlQ3Vko6gygXLSKhqDsIaL8l8aqHDiP3xVmruuky3a2Y9ggOiI0yAjDzll0&#10;v5czxg/nu5Xyeb3oRmuZZYTo6YR+e2fluh3gb3s0HlwxGetyklH/2mU4ePVCxm2StQQq1J6EUnod&#10;VVc6VZkiT8CyKCIqS2ScLI9sPjPI56t1ySiZIg9aTgMQ+sfw2efl+3BxeRCT6Pl68+9qfQc9TC3d&#10;9QhHBibQACbRcw3RN6YmYAivq2W51vDdK1hO5XxONQ2iP49PyLRhAUGg0Ruz/ES0lFNES8iiUj18&#10;WTO5HC2vmIU6jMxSXWZOrHQA79zC1CUFM31uLFQvioAHS0hmpnldZvRemFasgWPFaV0YS/hxlL50&#10;WXqhwiS1fiVjgJPumS8yk1a5nPmu2oNL+Mx5vM8Kuq6ZTJMqqVDFfCk6wpxdmUAhPYzqoWt5rWqT&#10;MvmbQo6qbx2qWaJi1PYa7qZuO8kYTdeudtwCvoNq+3qxkNS3uYhepQ8NaZgrGcOJsl5k0qvpSc7M&#10;8Rq3OpCxfBFj5GJ1+mOBBohk5bUZRLfIWgW/b5YnDecHE5kbp2EgCaxa9MapVo5KCVPB6oWpmQcC&#10;NIAcPs+8O48pq8mjBFlOQb6rvGgRv02ta715n5G8x5T0Tji7KgeDWGbdeTxPjF78iS6+F79dIyMH&#10;kxP05raECu7LlFOzGZRT0TKqfAI0NynZlFsewat+Yz3IKSrSOqONXKqGkfgYr5QmBfhh6nnYkwU+&#10;KujGrHwXnrlmBRr+eA0TMtphWVhjg9xYw7ztNMaC40gKxpItl/JBqpJUVd4YIn4E44hSmDGUaXQ5&#10;s+imB5M8laV0xgQqdF7QhyE0oiqSrvF0y/NpfRNoXGX8SKtembksC0XvIkaqVh3FN43mdxOhNqVD&#10;FLXPhoheobY0USP9U7GMBtSfrFlTOI3mPVUYmuphlHF9LlxWGsTGvBBdpA3H++2YTeuvZWEvpBGf&#10;ne3FmWEXFpA0KS1SVWcGXbSHjLqEhTiE9zrZm4pRKe1Q3pVlx/cbQl5QzcL1GUWr4aGjCQ1lNPCJ&#10;WV6+H+MslaZcW0gOijfQWEt5TQ+6974MNT1JSlX/rfHUwfYdENK5NIYM5dkkh25KDt24BrkLwYVU&#10;Yjn3i7mfy2vFRTTbgZvP8vAZ7Q8/DMP75OHRWy/Ats/fRZs8vmgxPzKLFpNNJZwzZTRmZfmxnB87&#10;lrR828t3QmtjaVqGpWV2mJl/GV83FvqwucKPK6oCOJYxoSSxg2mTLuBD1ZB/WXkulvrsVHAqzsoP&#10;sPC8pveiuuYMsjsx1M4CJnlYn5uFE+khphBNA4myYlqi6pXtFMVYjSYcRmMZ7nSS2TLdUmGy8MVC&#10;PXSrqtlTPy4NSh9DRj6OKdklRV5cTFJyfp4bF5KZruD7LScpubQ0B7eXZ+GRqmzcQHZ6fYkP6zxJ&#10;OCHkNqx3AUnQady/pCDEuO3BFCfdOY0uRCauZ/Sgd5jucWAdvcBoGnIWCZ6NpC3MwlV+rgZ/1TC6&#10;VfGSSKJGzjDFm4ZcKjlIo1Bbts+4bwvVqreuTEml8XclP5ARJJD107A6qGq1rWHbKR3aGVEtmapD&#10;ncyvPQyTXiMKY2pSZTnQMJQBBdsdhTVTagH14FE36T2fGmmj7kJi3EpJJvfviUXFfoPii0dzv0++&#10;qZLEHrUbf4vzx5XiFCJ5Ta4XV5UG8FC/HDw0MIJNVSHUJvNl5SqpqFoi8BQSrDOYuJ9AN7gq7MAG&#10;uuaV9AA1SZ3Qky69gh5gEo1gPS3+JBb6Mg0oJ1pV6eBSnOPLy/WOcDgwjKicqaEvThaaFM20Ry09&#10;6SxQxc9SeqQ+ZO+jeO+76fqe6pOLJ6sjuL9XGHfXRHBNsQs3FAVwZ2k27ijz4+6KIG4qdOCp3lm4&#10;pypolH0S882ZZNBzqOzVTEnWZ3twWrZCTCYG8t7qJlVIVE+j4lbm+IlsO/wdOxpF26kIxd1ceRYq&#10;VUpQ54CeROi4gI2KlmL5PTTCXHrOIL9LhFOkLZ/XDaen68PcXl2CHERuKrMWqyq0LVKZXqV1aA8b&#10;Y3WqqkVNA0c780wbFZuuHFtGIU7BEFOW1hFr5kzA1o9ftiq19n0G7PxYiiZhSLOZScru2LQeP7z3&#10;FE/4lQr+lid9YRosTDswFX3L4v5MLRjTCrzYrDbWvlm4scaPeVlEImNYH3XXoYfoyxiykCnDlcUB&#10;bM73YpnXjoV0k0tDAca5zqZno3orqnH9BCpQbvtYdaGlRwjQPbn5ASI1UuBs8oRJmRrxT1cbdNJF&#10;q98W0yAq2HR7Ip8YxoKaR29xV78SvEjje7FvPh6t8uKyXDsmJ3TA5fkhbC7w4OZ8P24lim+lMd9e&#10;lImXekXwWt9c3FvtxbFMAzUxulz9sUz3TiTCV5G5rvcT6TTWEXTvRQxtIxjvRvN5lSQ+HhI8VTip&#10;IcJL1A9lnFVens13zGThh4jYcrpvjaDwdTgSw/w29GD5RMgNlBWEmY2UMIMYz7h7zoAS9KCCXVJq&#10;FM1q3EjhvVOo8DQathSvOm8pP1WKp1Ho3FhDiJqbFdLSOxyD5KP/zXBxFE5fMdZUMbdR61QBmV8B&#10;lUSt0k1/TqV+SfkcZpLRfV/DDJyjVbx9/XJc2TeISyp8OCffiYsrA7i42IPpzEXDCe0xmGxaH9ub&#10;BTaDir2ULvQBImoxU7R+GYm0XtUlt2eh0B3S6mtZYAt9DqwKZeB0su7xZPRqHVLtldpRC5lqLaUR&#10;LPc7cAY9xIlhv+kAJ6IjBOXRC4mJLyH7v6AwG6d6k3A6Y+61NK4bC0PYxBAzganHRflBXJrrMmOe&#10;bi7QKEQXbi31YEtpJu4vycQHA0txCw23e2JH9GbBz+Q7LSdbPY6EcTk9zTw+fxU9Ui8qTZU0vei1&#10;3B2PIREkUWOhOhlCsqi4uXy/Gfy9mPHSVCAxVctNamdaqh48axZumT8cIxmPa+iuI1RyhIbam+U+&#10;3pmBi/oW4oJeucjrqqZJGhAVp3YIo2hKKkOVUSbRbGNebSm6A1JISFM6W3l/mpGjTUdPjb7x09Ay&#10;ZQxHH4Y2ZURfLgN6Cd0m6najTnOCRaf11+g9s3CWFL17G3Z8eC9eP2MCXjphBB5c0A/XDCzEacz7&#10;yuk21HhQwXx1BAmP+iSPIhLXZjtwT3UW3bMPfcSm+aKqIFA7aQavKab7Hs/zTqabPJ4J/zDVatHF&#10;Kc7JdauWTZ3Wz8zzMQz4MdWTSdateJlsqhx78b1nCH1hH1YFnBhAxQ9Mt+M0EsTT6X6XaX0uGsY6&#10;Pv8ivucVVPw1NIJrIpm4kUq/PN+Nq4js+0rozqnohZ5U9KW3Ue+OuTSeBX4p2UWP48DagizyChsm&#10;MsPoS0UV8t3CXUnSxCU6djJ92E8grzmeXkdcwqPUj1lAebu2eOamM4iht3HhqO7oRY9WS2D15j36&#10;MW2cQ06wJtuPUwJpOLssgmJ+fyYBIXQKxeovoNo6dTpoQq04ilw8JY1lmUaFK36n0xgy9Hs3uvNE&#10;unduNRDDTXfeppjxVF16IwzyZuYBKlhDRDTYzKyltHcrj/2ABsbput8/Qv0n92L/6zfjj8cvwisn&#10;jcZUvmggVY0PCczHmU4xLcinAqvIfscxLKjQV7PABzH306Avb1e+DPNT9VETKruTOU5l/jzZlYYp&#10;dPflVJa6wmTyd1XH9qPylxNNs4mygm4dTb2wRiPk8Zxa5rxTqOipNJaJjK+6NoeI6M8UbxhD0UAW&#10;eJiFMoGK20hecSVj7k1FQVN1eGUOw0puCBfmeHAVQ9HD3bNxaWEGpoiBM472p+FrxIUyhLEMHQPt&#10;KYzPGTinIA2L3F3pKRIwwWMjf7CZdG4ZU8az/AGsDPnpjtXQ0YmkMx2bp02mp/wJqH8JM+m21R9s&#10;js+F40JeLKAxLmeGckG2C+fledGXPMenGkaWi2nrppK1FZN3sSxMTOYxKVuhy86taiL9JHNueiNP&#10;Mhk3w4tmYc5K5zuwHHRcXcLalFMBfpKEPLrJxjprWTwp1nTcixMtONbAOK35ohs0MfiPL+Pkoi4o&#10;ouUGyTDVzJelXJFxNkxF59Fiy2lAI1gQI1wpRHQqYxZRzZeTNar3qZsxKaiObjx3oseOZRE/qpie&#10;SdFCtZ2uL8T4VkVXWUwrz6EiC3gPVYUWp3bFYCp6DFObYUTaQLpwDTJTU2N1Go+TqWt6DFVLypjO&#10;ZjqlDgCbWaAXkyReQAVfkhvAhUynNmVn4vGBJbi7VJ0gSf4YfirogaqTU9CPXkpdf7MZj6cwjfx4&#10;Sg98NqESH4ytwCN9I7iMYWA9OcoGsvqL+Yy5dnozGu0A8YpIGBop+fz8fnh+VndMY1Ywi6FgJRV8&#10;tlJTXrOa3mg9Fa0WQj9TRU37papb1SVITKMGlSzFxpSsOG2qnHmuW8KQ4kzi7yxPM/cMw4WXSleF&#10;UZZNw5+7MEZT0Vn8qDwWeGP9NtSpt0hMwWZQ+/d041S0hsuSgVuz3vG3397AUycOwMl5TvRmalTI&#10;QpWrVUOI0oggWWUWFaK5KMtpYd1TmOvxN7d6VZA1e6hoDe8U+8xlTOvL9xAylIromNy7eqGqS4+X&#10;H6qhJxG1EFHZYu39KX0ovem+B5OZj3a50ddhN23o5VS0RiL2Z2qWy3dRVecyFugZ2UGcneXGpogH&#10;G1jQYvxrwx7m1kRu8lG4rzIL81jgg4he9ceuZO4uvlGbRnbMULI84ME9NIb3h+Xh01G5eKV/BM/0&#10;LsDDPfJwUwk9BY1oXY6baCXBpKE9v2Yxkbwdp/nSsNidhrn0PksYok7Vu/C5qp9eyWMTNCVVktoE&#10;EqlcolLZhBBN5UrkttVGrdRLffBVqeWmor1EqvJ7W4cjYO/0b15zBAIpQrjK92jqop3pU+fl322q&#10;iTjVB1eykDSXRmztYfWztqaHUoe/H6hg7jdorhL17mTKtesT7H7ufFw3IIj+RO5YWmqpan6SkkkC&#10;OpvWL037X8hjZUSkBqip3VYERVaqvscuWq6/Kz0AUZxLVEshpqM6DUa5qWrbvPQYGnpiKhmI9Pzk&#10;BIx0ZGBkhp0MNpkhItlMoDaAKFTFSBHP7c73qeE31RDpA/hcxcOBTHUWmU4ATpzMnH6VauMoC1TQ&#10;LjvZdCoe6pmHNWTGVRqUwOuL0xJQmshcOjGJ90zGvVTqE0zZHu/uw6WBBKzzpeMUnn+yPx1rQg6c&#10;Q+9wNkPCUt53ni0NWvpIEwOcUUzXHvRgGZ+1gEZ1LPfnMO7PohcbzfdWLVwOnxmg8csVO+iFpGjD&#10;qCmxQRY6pmZkFwHiTiRBO+qfqA4n45UHr8LXb9+Hp24+ExNq3FjETOL+TUvw4IXHkby25flt0aaS&#10;itbyCrUkEY1mWR0tcaeFOkTChGq+7IGfDaLNnCOaBWA/j6kr0LYn8dii7hiT1glL6QrHqD2Z3iGX&#10;hZrPeN2TKO/JAlPT5ggaUq9Ueg8qLIfoEIpVH6x45GP+qAaVAOO8j4aguuEaIqqG7l4DyHJ5vmqJ&#10;QjQM9ZwcxHee5tIoiBRTu1TD+6quu4IsU3F7OH8fT1I4kefM8XoxhXFWsVRjlIeQN0wmqZvl8fAe&#10;LhZ0Bg1E/bnT8XjvIlxRzHOZNysFVNOpRqsMtaWTpCXio7HdsXVMIZ7rGcTVeW6cRuWuCLmwkoo7&#10;id7hDBrQGhLLmcy1F/vs+Oqm49G4/S6szUkwMw0tpEdQ7eDgDHpBfluZattSO6E2U4MgaNSMpw6G&#10;iAwat/qsObupiteKx6paDdFzaghs58Pb4PbNq8wENw3fPILGrx5Cw9bH0fjj88Afr+Ka5WPQixnB&#10;CcEE8p9uKMrohDaqM81hHJpQkYOG3R8TzR9bytb4JTPgXX27mhVtlB1VdN2OD/DD3Wuxpnsmc+kM&#10;Uz062pNmOvf3o1tdRYa7lEgfT6tdxO0MDeUkF+hFw1KLTAkVU6zmRyo9i6FDVXhaNkAZgOqeR1KR&#10;k4m2qVSG8m5fN6KaSs+nt1DvElW6FFIBZVRKOaU/3aWGrqrf2FK/lx/qxUq66hMZE+d5pVQaB69R&#10;w77q4Cu5VXPgADJ1NRDcXpGNO0tIqOhSh2amMzSQ5DE1nMv3HmHPwK2V2fhseCE+GpKLNwYX4wqS&#10;Ok1VcZyp+3fhpKCf8deLsTSqVeF0XFHUFvWvnoHJye3NeCqNhiyiUZXQkMNURF97Z8wnXxDTVzWp&#10;arcyFNoMqttS2SRjNHz19PHQEGxMnSaP6YfGP17C3i/uxYGvn0Pdjy+h8ZdXGErfQuNvb5sRoXU7&#10;3sX4YDJurs3FvVN74/0tqyzWncMYumbGKKPkxj0fkWFL0V9QwSRmitOmfxfdttBMMTMOSfG7Sc6+&#10;fgof37gKp/YJ4ISI16RL85nOLGEMWhtx45SgA2sCGWTfRBbjVD9HimmcGJJpp0GkE2HqnptO10Ul&#10;knWaAXz8cCFsMQv8ZCrpDDLaiTQW1S55WBABKjqP5xUx5heQB6gee6DdQaOw5vNayfNPDDEGkq2v&#10;JtM+lTFTsXCe100GnYHhrgyGEjsGcV+zFwzmO/Ql8bmjmi6vOIDLmM7N9GRgOhnxmkgAp9JYZrud&#10;WMj3f7omG2/0D+JdKvuh6jxckh/CacyfVWWsatTpPreZheDG3l6cnNkWaypS0YPfVqx6bL5vgMaV&#10;y9A2wpOCtT3K0I8GLOKp0ZFizQUO7jMzkZLVqV/HfIyxbv7eryKMxp+eReO2p9DwMxX753skxwTm&#10;jg9N1+oGjQ/f8TGzpQ9wcN+3OL4gHWMTj0Lj+1vQpoCKLmDha4B6/a4PUL+HF+yVoj838dqQMiq1&#10;VUVTsPML7HzjNjx08mgsLrFjANE6lTntKhb2KiJqI0nPVSy8c5nDjmcKVEPXO8njxRy61pkeB0ZQ&#10;4ZUkYvlMaUJK0YjyGuaqapteyoJTrwvdYy3dXl/GerX+yNUXJCayANNMJ0D1XB2i7r6MwfMpevZa&#10;GtvqINFMtyoln8j9ZTQcpTazvEzX6Lrl1mdQ+ZPUCMMU8Q4SqjtLlYLx3ZlHL/TasLkwgqvyPVhD&#10;g5tI41tDhd5ZEcLdFQGsZ8q2lH/P83kxht/Wn2gdy29aW+HFnnvORG/msvmJ5CWJRyNCz5VDLpLN&#10;MFaRnsD3VhOsBtApNSJJZUrmT+6ATx66AgGSMoNkGl/Q1hk+ZjUZ/P3AVir5xxeoKurpTy2oQh3t&#10;+gzbv3yO4fYz6k49cj+j0j+mLpkZ1X+Hq1bMwme3nY42EcbRQvp+NB4kmrX+xWdGjKKN+yaqW1G0&#10;CNpBM76XKdnPdBnfv4jblg+my+2IAXTbU1h4mt/ylKALpzB9mM9nDCPhUWPGZBbGQpKRRf5M00dK&#10;bcg5JDzZZNVFLIz+PEeN7AuYO58YyDTNiJty/JjPPLuGBqGel0rnqhhLB5CY9aer1Ay2mlZiDt3s&#10;cipzDZ+9jl5EIyOX02CWEtWLaSwL/X7jKZZQ+ZKl3F9Mpc6hi36gez62VPhwCw1zE4nVQrLlywv9&#10;eKQmjM35QRqKh6QuBeOo0AkZScwUSGKpgD7OFHR3dKNrTjMzP4wN09t0/hfCXbpiXO8ynLlmLgYx&#10;AxgZtKOU5VCcYkN+Or2YjXzF1gWujkcy700gCreb6TYc5CNOEjM/CZqU3OXwf6Fuz3tooJs++Pu7&#10;FoeSQlWDadaiJJLNMXphKrtx95eooxHUMxRr7eg9Xz9JRTM+l9AajaKJZM2lYdaCkJiFUaRoa8qp&#10;JkVrwjj9Het0r0lsdn6Kz249CXMLyICp5Fp7MsZRNGR0BhU0j/npdLLRMVSMmicnutOj815mogfj&#10;o5AsolatgqRLncl7LKLSVtArnM78Wnnn8XKN6sxAV6g6cY0crExKMSFgMhGtDhFzqWR5ghWUU7Jc&#10;OI3kSPHTKJeyyOcjKXJhkY7RCJcK6ZSlNKjbK3NwFxF9W3EWbij2Y222Exfku/BUn2w8UBaGWuBG&#10;8xnq6KCOGlpuSPO1DGD870ejGMtU8/SZg/DL+w/g4P7fccfx88i66REbf8VZ1ZVYQRc/kLyjFzlB&#10;Dbe5TJu8x/wb9165kQz9N567HYFOR9EDMCMhMcsW+epwNL5470nU//oqlfy+QbCUa5ZKIhDNckk7&#10;6IWJaGvFOw2I4O+aoE7n/fkp6v94H22yaFXqASpFGwSbFW6+sciYlkbQfiyPjrFuKtogXFvKQZE2&#10;Xlf/5cO4aekQjGEBT2GsWkRysijIeBkOkqT4GMPcZKQeumsH+pNMCfWq5+3J9Eg9SdQurrbnmTxv&#10;PtG+kG51GZV9CpW9hiKFHUuypXhdw/PVI8ZPRKkqVU2ZiqkLeb46DihGryEj1uRtC+VByLzlupfo&#10;vuo8YUTPoLvn/rE8fmlhEA+W+XFXeQ62lHpxc00eTvEk4lGmVM9WB3BxbgDTeH5/uvDu0WG0hVR4&#10;DUnVY9eeio+e3EwP9xUzlm9NKNSyT5qSQ9NfkSHh/Ruvxe3rVuOSpQtwybKFVGwj/x+w+rbTzU6s&#10;LTaVHx7mvgFbV7P+WN+iIJX6Nm9H7kRFNuyy9GKt+M4yN1spnoqNSp3aKaRsotmK259Q0WStOUxx&#10;pGizorghYKrr5r5RMtOsaJw2Ltso2VK0mfaRx5Vj1+scWtV3D1yAYysDhoFrRvpTSNDOzAqQmHmw&#10;hAUq9qtV4NR9ZhBToVGZqnCxpnCoopKHUPFTPSQ/VPIcKnUBC1bKPZ7eYCnjrZQj7zCenkGd6zWc&#10;NIvxuphMVp3wZvG6hXLJdKFy+yuoXE3lpNxVvWIWGEVHER3dn8PzZ9AYVhLhd5f7cU9lGHdVh/Hw&#10;uDKy5ttwDZH6RI9sXF2cTa/hMo0xWsqxp9rPbR3w58/vGkM3LX3yflSyGRSouVaMWPOvGOWbabe4&#10;b7aasIYekUItIrPdvyxFq77Akwp3p2NoH1+j/ve3qcivLeVG6zliC581MsyaRii6bdMgpRGixoXz&#10;b616pwH3VHobzaqv6Zl5FhVKBRtFS8ktFW0mZzWz+sYUzReUoqVwHjPDaXj9/g8fwJXTeuFkxtWz&#10;CrKwIdeP8/OCZkqlk4lKNe7PogxlPOtDRAyxO9GXSu9DYjWQDHg8Xfk0KnoGC1Qym4Yxx+s0UxnP&#10;ptJnuDPM9VOofKUrVXT1OcqxSdLyyWr7Mr6PZnxXWraQ18lNy5Ur11XPE02GukjINgYgRSs+OzCV&#10;6dQkGs+VRNA9Pf14ddkg/PbAGWj4/iUaXDfcXZmLzSUhEj7m1HxuH7Lw8qR22E+EmVGemoSHW80w&#10;XI8/uaWCNXXHoYqWEUg0M2FUGliW7732GDOOY0xdtZaE9InIsYwa9zHOUlEwSo1X8ldE85cU1X1Y&#10;io2JWUt6Fwm1UbTImRRN1hruqFmHfqBSNQpSaKZlarEtbZsQzTRLqI4i26A7Om5Kiq/X8BqlYj+/&#10;hufOmIz1LLCNJDAX5flxab4fV5DUnMVYeALzSbUrT2EapoYMuc0Jyn/pCrWk8WQqeqpGX1DJE12a&#10;BVcpC5XO7WR6Arn7qRTF9gnqnsRcV+tKaJ4OTdqigeCa+6MHU7RBdhvvzRyeilZT5yIiW02Qul6i&#10;mD5T6GbOrZlwp9JALu6Rg8/OmIpdT1/JvPQdFtoPqDt4gAYQwuoQySPfYTiNopetIz5/+T6WG8tC&#10;k+xIaUaRmkFJQ4xaU3RL0byoJjZT0accNxFZaV3MYmUFZPtaduGxWy/m7d6jMqkHKZUky6wvFlW4&#10;/jbuXM3Jct9RRFuELKpoo/BP0SY3IxW2w/5h4orWq4op2ijXxF4eiyH6UGVr1gKDaLlxTfXI33nT&#10;j649Hmcz/biwMITLC4K4nki4vTSI6xgDN5CBn5bNvDbkxfKsTJzDnPU4v9WvTB0NpQApeywRM4xs&#10;XDPhSumTqFSx6glEsvmb54zjNcPI2mupUM3QpzgvdAeYlljVqsko47Y3XfwAsl7xgr5pZMiM6aps&#10;qeTfA0is5vr8WEK3vYgx/czuITS8dw/1o7hH18rve/iyVTgty89Yb8cseoLpwTR8eN/lBhxmLUoq&#10;2qwcbxRNJZopsqyZlqx9KVui/WYlN21pJAXuo8xaGn6mkCX+dDM/mJm8XnFWhHhPs4JbSIw4RxVd&#10;/yeVa1BuIV3KlrTJo3vI+Gcb+nkhWMqVYqlg04IlkfKlYNV5N7twI3GKNzFbW5K4X56+DJfW5uKC&#10;woBR9K0lYdN9586SLFzDHPVSHlcFyhIa2cYc/s08dTnjnuLfdCmSyh1FlGvurphiJ1DxYxm/xwnl&#10;QjuPiwEPJcKGOB0YSGT3JgNWr1G5cNWwqT95iGlbOJlbIkWDEiJJyaZDv0icV40uIoXMgxczXz8+&#10;24ezCzz8ZhagqfrdSuP9HJX/aIOJXY7GcnqhU5g7f3r5GcAfH6COZdNgJrOVq97BfQmVZxQcVbiR&#10;GLJbKjom+t2XdBT8RLQahUoDNqQdJp2QZRPJDer8oRkbqdh4REsMmqloKVWMvGGHajbprmPxmsei&#10;ik7H6iljeAOrlcpCr5As90zFGSRbirWUbJ1jhAageTNjilesVnzf9/H9uHl8GTblu+nyAkRziDEu&#10;gHsrQrizPIgrC71YG3RgPQv2ahrBHSVMacqzzSgE46KpyNHq6Cd3TuRqViApfCxj9GgqfDxduxQu&#10;9j7Y4TRDWgbwO/pRNASmD0lSDblHNcOSas3K1eeLyM6nSy9kHq7ZEHJoBLlEdXeeoz7qxzJD2MAQ&#10;c3+PCD556AbTOlf3+e04+PqVOPjBLcBL12LX5pV45/jx2HPPRux/7UbUf/U4Ff4+C5pgMIRKitOE&#10;ec0KtSTmxqOKj1O0mTYT+xCxt4c/XSseMPsg0/d2PMa6t6a7VAcQbuMV3CRRRBv0Kh7LXVPRlktX&#10;XFeu/Zlct40PqyOZosvWXNwmNkt5UppEqJbypUgLwc3IjzMOGYpBNu/x2yt4aHENLinKwrXMP++s&#10;zCKiQ7i/gmy2nGkKWeyZkUzT2H5DaRYerMzGkzVEO929aramuF103S5DzKR0beXCNchuDFm6fhvj&#10;clPRLgxm/tyT+WytqTjRnJwZZu3p0TSMMYy7E7yWFxhO0YDBIZk2M+KyP88f7HRhqIyJLnlpMIPv&#10;mo07y4I4o9iNfU+dhx/PG493FpTi3bkleHVyHl6dUoDHRuTg5kFZ2DKxHG+dOQW/PXIuGjVFhqoi&#10;FcoOUpGaSVhIbaHwloiOKdvMG05+U+gkCUvvjGzyjSJvMoYVuXj6Rwwf9CoiYmTdUmwM0abRyeyL&#10;idMQhGZVg0rItFVLJlJmGqp2E9HFRINWjjtQrwutVCmG0BjpMsilEq1KE5IvnmNSsSahccSW4WN8&#10;//Pda/H8miG4kkq9kemK+mPdzDh9B1F7U5l6YiTj6iI/Lsx24JI8F1EewLMaaTi0GEupiMluN5Eb&#10;VTDRO1bxmYqTu9ax0Tw2kkoe5nIZ5fazS8lENpU8lOeOokGMo2HIE2hJg6kBH0YQ7TqmsDCOxjOC&#10;TFveQWtiaEWbNcwMLikJ4KwsJ5Y6OuO9OZX4YkYhvpxSiM/H5+PziUV4bUg2Hukdwg38BvWCvbba&#10;i8enVWHrFUvR8Om9LD+6S4PoqDINimOK/auiJSJjB/d+iyIXw41Z/S6Nik7ByVP685IPiM5tqDeI&#10;PQTJcaJ0yrjoKAFrVEplqkMlVDSVT0WnGUXXHeAFRKaUqcW9zYJjRKlFtlTlGa0saVI0k3bGDlNz&#10;JgInRQvZTDfqvn8K325Zj2t6eXAH0XoLidhFBW5caqZO9OMCFuY9jNe3lYVwJd37nVV+vNwvgreH&#10;FpCsOcystsZ1UyFjqTT1FpXbVreeCTw2iorWOGGhtz/jtmSgM5MIzaDyiV4iVp31heqxNJoxVLaU&#10;OYT30SjQWrLmHuQmVcrf6eKF/FNzs5kROLCAhOz0PAe+m1WFH+eU4ftZJfhlQSV+mluBb6aW4dna&#10;PNxOz3QD3/+O8gju656Ne4fk4OPN89Gw9SnG7a2w5ivVrMWWYk0cNorl37G4HVW0fqvb+wMKM7si&#10;nN4N2XwfKXpUiZd28iHd9jbqhcgVoFpRciyHNnFZbpvolcLr6WFMtShTKxG0NhHmbVoiUHN31Rvi&#10;ZS2MKUXX05rkqs00yrH8WdWeWkIh/mGGqUvhqiolqmkIBz56DE8vG4Y7anJxe3kYF5DkbIx4ybK9&#10;uDTPjXt47N7KECWMR2tCeLl/BO8MycOVJW7TlWcUlTI6M9OgcySVJoVL0WqGHEWRogdRsYNIxPrR&#10;Kw2hB5BB6HytdTGc5wzndhCPyVX3omKrieoiMvGslC6GkIW4r37Yo5lyTWTKN9HvJuvPwNMjK7Bt&#10;Sjl+mF2BH+dV4Lfl1fjjhJ74dm41Xh6cS+MN4IbyLNxZnYd7anJwa/cIbh9Xit8fJxNnAcsdWwhu&#10;id5DJRanNXl8nqMDwrZuyLKTR3iSUWLrYOYx1aT2Vm0lyzha3vEVJ4cq2ZKWipa0KejEoE8Fmply&#10;RcI0r7ZmFzIVIEK2lTrFEN1Aly5FmpatWJwwlSu8noiuY8qhnBp/vIuvrz8Z9w7Iwn3VIcY/Py6O&#10;eHBOjgeXFXkZt4O4izH5QcbuR/n7M73DeLU2G5cXeagwodiBUUSp0DnakDCmVtyOkauNKnII4+sQ&#10;onsw4/ZQKlrH9FvT7w6HqdyoSrcjS23AJF8a/aEWMM2znU2Gq8nzetJgNO30QDL/EyN+PD6wAO+N&#10;LcJXk0qwbXoJth9biR0re+LnRZV4Y1gu7uvBTKKa3IMKvpfk7dbKfFzErOKt8xcCah+WsUeVaBTZ&#10;ipIl1u9MzbCbsbktstITEaSyS7yp8LQ/nIoSgxbrJqrlMaOojlWYGFHdtxRtOox8gr3b3+Tf3N9F&#10;RRvlK8UiGXv3vi1027QWxVctiSDyJdGkpKZuWxUiUq4MgPtE+N4ddBcm1xYhs9BsKZpIlyGIfe/b&#10;igNvbcErS2rxaO8I7qIyrysO4LwcF64h4dlS4cftVP4Wyp2M448xf32mdxbOJCmaRKUpnopdj5Ki&#10;5bqFaLrt4VTqICmY8VUylMcG8rwBjNeaHH0AjWQgj/XjORqHlZNqse0S5qe9UxNI6jLMcsCDUpla&#10;kXFrCaMysv3edhI5XwaWZXtwAQnkHTVBPNGXxjcsHx9OKMT3cyqwdXopXh5EFPNd76iU287DA0T0&#10;LRXZuJCZxQ1Tq7HnnVtZ4CxclZ2UKKUaVy2F/1XpxhCwA+G0o8wC4P60rijzpsPb+QjGe3pWMWnq&#10;RYo2PXKl9KiSRcJMDJai5bKp3IZdH2L/L28ycqiNmobC+KxKkzZyzfWMAQ17FJNpLVLQn+8T0cwR&#10;61TNKZfN30yslhIlMoRofm1ybRE4SfSYqRKl4fz0Fr69eiUe6ktm3YtxjSg4v8BrhqneQgXfToXf&#10;yP2buX9vVQiP8Rx1MtCQ2kl+F2bJlfqUXpGJBzxG0ZoLTMqU1BKJtYzTvbntTrfcQ/XfdONVTLHK&#10;iV7NrdnLkYrFOTSw0mxcV0UX2z0Hd3XPwrnkCgVdDjfDZPrRYAbTYxQzr+5FQjQ/5MFaplobSM4u&#10;Yfp3a1UWHh+Qg+eHFdBVZ5GMZePq0ohJDa9m6LmI8fqs4mxsYCj66ra1dN9Mi1RuyrFjiDaVKq0r&#10;up7n9i12mUVeA2ndUOFJ534Cdn//LhUmVFuu24DKKNtq1LDan61aMKFYbrth50d8/oekA+8ZZdeJ&#10;0PF4m0aSMKsjoBTJGMt9tYhY60/SfUupYuAmR6aVqhZMyqbiY82V1jkxofuOegGtlbzzyc14bGw5&#10;UZ2LJ8fX4M5RPXBVpQe3Mc7dRVJzmxg505l76cof7BmE5s+a47VaueYEvYyZDswPuqxWp4CDSnfQ&#10;NdMlE4UVaYlmyK9WRc+nKy512NAjtSumeFKxujgLK3KCmBr04IQsGlUt36FfDp7qGcHz/QqpPC8+&#10;uetizBjdA2PDHswIuBinvXTfmlA9hch3k6FnYK7PZxpo1uV6cD7veW5BGKfn+rE6x4+TcgM4hbI2&#10;L4xT6SVO5e+vnjkd+OE5KlBrgIjrKIX6lQSNPIdcp54pq1kdKGYA2lLR55xxMgrcqYzRNuRlJkCt&#10;itXkC8rnVf2pXNosjUT9mJxaSBaKTd7MmLzjfaPURlV5Kh1TnObxOrVJ7/qAiBZTFtsWKuV692hB&#10;a7ll7mvMlVGiFM59o8AY+6aSjbJlELo2imhaXb2ULDfPl9v73OW4b1wR7mfq9PHqGfhi/SJs6Z+L&#10;LZV02T1EaELYQmK2he7yLiJiGZU4gyx5Fl34yogd5+Z7cB1j4S1VYVxfzNSMHmGuLx3DyJg13jmf&#10;ZKo6satZJWZVHll8RS7uqmKuSzktiykWSdYQZ7oZE7UgL4ArywJ4cVwx/nzxequgcQDTB5bhBCLy&#10;+PwQlpIwziL7Vi+ZsQE3RnI7XPk4DWEqGfksvwNTwm5rsTMa0Hx6iyW5ISyhUZ1YkI2HFgxG/Yf3&#10;shwJIJXZgV9xkIrWCj+aAVFKjomULEQrq/l+6yeIZHQy65eE7V1RwjAS6tYWB/5gOP3jbSrOis9m&#10;2SgycePOVSliasIsNNeTpcsD1O8liuXG5ZnlEX7/kIpm7mxWhVFf7b3f4cMXLibdp5WI6Rk3rJcV&#10;OWtF0TpGQzCKNm6bYiZ8lXGQrdPy/nxqE24bmocb+oTxyVnzseO69Xh/zQS8umAI3jppHF4/cTQe&#10;GF5i3PdNdOULmUcvJHpPysnEjd39eGlIAV4dnIeXBhXgwR5h3NMjF7dWRHBpaRZOIYPfUBTCjdUF&#10;uKWaOXolDacyBw+TDT/cPZ9eIw+TaTi1DAX96Q77+Gw4tTQTO25dQdL0EAuNKGlgrou9GJ6dhnUV&#10;+VhbmoNTCkM4na5+YTiAaVToICK7lu69byATPamA3mTpvT12DOJ7jqWbnxYJUbxUdhhXjqhAw4d3&#10;suCt1flMaFMWo3jLstu9g2hskKJZfmTnZq0QKR174Ek5Enn0KFq0ptRvRw4ZeD+mpZogd99PdMWq&#10;JRP5VZMllV7PMNtExohgoVxs2+p1wmOq96YLx88voE1DUwMGlaRVcHarbZU3NJReSpTS6K6FcCrW&#10;EDKjaCmf+1RyvRpEDCHjS0Tbs2UE9bzf7lcuw/WDwriiewAvMN1qfPAy/HzFImy/dCkaH7oYDU9e&#10;i1+uPwlbBgRw97ASLPCl4KRwOu7uU4y3R5Ti/ZH5+Hx8EV4fmIdHSHzuI/F5iGi9k3HzzqpskqIs&#10;5rUR3Mycdgtz9i3VEZKlbBIlEsAehTihIITBETcVpb5pnXHgvbtw4N1Lse3R4xkyX8JBxUktpURk&#10;z+lfiWVF2VhBdK8jOlfRiJYQsWOI5iE+F/r7fab/ezFTtSJnGsoyUlHtdKI3M4SBAaaDRPpxDEnf&#10;3nIavr9tHfa8QWL26yu0oy9xUJPgMkbXKfSZhWD0NxUtUcsfQbRw1njjtlU7FrGTRLoTzRQjD95y&#10;OW3iddTTLTdXbYqMaWuxcMXrOtPTROeQqf/JLRFdt/0VNH7/LBUtpahihApv2G9ReWOFpr6bVmji&#10;s2K3pei/uu54RMsLyEiitWR76ca/ehBvXzgTNw6hkiZU4NuNi/HjhXPxixYUu/9cNL5BN/f85ai7&#10;93TcPKwSK4iMq3tF8ChTnLeHFeGTcRX4ZGwxXh0YxsPMt+8kobqVir6hLAdXkxRdWxbBteW5uIKE&#10;6KrybFxPFN/EHPdmkrvLy9yY5jgGE8o8uPK0hdj9Y3QecVUZ/vkW351hC9bKPFqJhy+P02dPwcJI&#10;AMvygpgbcWFxqR/XnbsSF62ei36ujuQDbaF1LQrsyUbZJe50lDAjKKfn6E2EDwtn4PTBRbhocDHu&#10;njsAX1+7FPj+SYNmy1WLoMWJUbi8I3+nZ/GlHYMcpnlhkrIiTxrdeTJcbf9F1/4q4/VrjDZq6GBs&#10;FhHTemLMo+uFXhkBiViD3Ddjdf3vb9I4XgR+fRHvPX4ByZjys938eJEwKsmMvZI7N3m1pWgpMubG&#10;TZOkSbuiLxd131K0ad4UueP5InZ1clN0HTtfvwlfbF6Im4Z4cdfoQtw/vRK3jy7CyyeOwPe3nopP&#10;Tx+DcyNd0T+pI3qRjIynJS+LZGAjGfmlpUHcR/L0eG0hlZeFzfxbSxqcz3z8ArrXMwv9WOFLwsnh&#10;FJyWn44L6N5vGluJ51arHvoK/PkJC5mFWW+IDxXauJvESMspKeWxaq8aGvbwuKorFUd34LtPP8T7&#10;Lz6Pz157Fjs+egy7f9e0ljuwf4eUUYfPPnwHm1ZOR3d7ewzP8aIHs4LuQjxj+iDygpF5mZjGlPGk&#10;3jl4cPkA1H/zmGHWVnu1niHXTY+orUQjYAxwfsWI/uUo9KUhK0M9RpkWko/kMGZ72v4bHz13Oxq3&#10;v0B5i7ch8frzHSqexisSpsqV396kB3mVtOBlNP78LHX6FpZOHchr/ylFqwKcaJai9vHhjFty5eo/&#10;Zikwpmh+pFy4Yq9RuBQsZUtkKCJ18ga0Ml2vuatNixiRrZzu/TvxxUUT8OAYxrF+Ppxewfha6sam&#10;QcW4a2EtLprUx/R3DjEtyk7oCK3cWpbUCZHOR6Go05HomdgJ1R3bYlRyW9w0uTcurc0yE63P87fH&#10;85evRuNnz6Pxu9dptF+wMPk+6kghQ1TDjNbHYq7a0LCXSuZ7q9bKIHmPWctD60kfoPuu0zk8rjWl&#10;dY66A4mQmmZHGkB9vYwjetysptfIfF2dA9MxrW85hpLEzSkOY35VPo6lZ1lYU4LGH7WOBt9F19Jl&#10;G1THETIjVLRSWTMworEeaW3bICczBaF0Kju1MwrpNfKZUbg7HIZ1c4YRxW8CPz2Fxl9eBra/irof&#10;idyfua/1NX97kfd6C28+cAnsh7WBP6GtNfbKsDiiup7SICQbZNJN6+X2RxHLfdOxYA8tm+7Y5Ncs&#10;RKNsEjVLqTwugxBBOMgUQK58l1pdpHweV0+JFzfgp0vH4qcbVuKFDfOwrm82atKORCStC4Jd1Pe5&#10;G0oZk3pmdMOFZ63GrdddiicfvQN33XIFrrzwDLz+7IOmkE1bb53CA+8tNquFOQ06xKKJzFg3HrOG&#10;pVa8s9ayFJq+/vBxxkgpWutYSmgEPNdszTEqm9erl4hZh+tQ0blx+3wJbvdZz2vci02Ms6f2KsGj&#10;V2zCLafRbWuRVirYLEhu3jFaWxYVQ8Towg0xUxkzLbvvrhsRUEsW3XZWKmM2FV5OT5HrpPIJBscR&#10;h2H+0Co8fd85vP0DqPv9WTxx10bcsPkc1GS2h+PIf8Hb6RizopG6D+c5UsS6SaJU62KErlYtJSbO&#10;StGKwVKm3PVPqNsl5sd4YJg1Ua3YTIs3zZcGvdtINqIxX7neL8+h/kd1LpeXYPzedj8OvH2RZY3f&#10;PY+vn7wYL922Ent/fR3LAqk4uyiMy0mubiIR2/78o7R0IUwuVUiiGHdLBJoCpgLNMSlIyNwbVZ6l&#10;2Gax/tZSwzIAM4F89BxLyZbEzm+hyP+hGK/A0FCvNZ5pRPv/4Pc2fIuD5AL1ZNuxxdliSv6rorWl&#10;kgmeOmVA+3/BrPG1yHIkIJdKUk4dSk9AsU9NmCnIdqievjO0/lbGUf9AZtvDEWAqFkhoj3BqN+Rm&#10;dEWWjMKRiICtM1zJHS1Fm25EZG+gkn/Z+jwOiKIL2YrLJk7/wodrn8RBi3Ht11oZVLDiO4mXYeIi&#10;bUSYmSFh74+o2/k5M4zr8fNzG8x4oAZ9gAYHaEpnFgAOyMWKAH6KC3r5cXGJD1eUB8mas3F39yyc&#10;WRVkgUipf9LFxqGOKKzXcoUqZCmOihQSrZVm5XZ1TL9ZiDaiFErrR2uRk6hS45UbE+v+cQqM3eu/&#10;iDE4uvY6IVMAkJFTwQfp+cQNtBpQHY203ihZqJZy5bZZnordis9CNBVdz+MHVa6NDSjNdTBWd0WE&#10;yg7ZNHNUolktUK5ceXaBK4XELRX5makoZvpYyhBS5LIhj+cEiGZfSid4kztQutJ1M/EW8bKG3zA3&#10;04LZyi+NoolME6etNEoo38lAb85THFZ+LUXzuLXcMK2XoUCIrv/jY2y7bz0eXtQDjR/fxdhJ49GK&#10;OQ16zqdmIbJ3bj8HK0PJOJf58GXqZsTU6fZy5r9k1hvJmFV4Jp6q8M3WElO4BqkSuWFLqVLUQc0F&#10;LgUYhckI9pjrda7iqta0jFdss4Jj0qzA/6miLa8jd09iJ6VJlCsLtTQy9ThR71Cr25ElMXdtKZoh&#10;smlfW4qAg30Y3q+YTLw9IhpxSYKm2SXU8BFKV0tXN7NavwZhqOUraOsKH2O6l+5evUm9qSRxVLjb&#10;KNrkv4qjtCKJusUYpFLBUrLir9lS9v2M/UrCFXNJzjQLglXXrXt8S7ctdx71BL+9g2cumIOz+zG/&#10;PX4EHjh/Ea47dijWkhUfn5eGJd7OWB1Jx4YiP84pDRPRWbiuPIwbKnKxpXsu2XRqtJCi6FWBsuCN&#10;SGkGoVre3xIh1lKgFGopVufVm6X/m49Z0qzs/6To1qQ15RsSx+us3+iiGY+1rpdF6oR2bYlio3xK&#10;lHlbIjRbiI6h2xA05d0q3/qduOnaS5Da6V/IdtKVu21EORHOPNtP5XrTqFwq3ZvSDX4qOJiayGNJ&#10;NA4eoxtXv7hcnm8pWoqlktWgYTVXxuJzVNFy01Qu9iomy9qIcK0Ir30e3/fDo0Qsk/MDijVR97Xr&#10;Q+aeI1BoOxz9GH+HhzKwtMiHkwpDWJPvxdl01RtK/Di/OGRaiy6isq9hbnxDRRZu7R7CA0u1JiXd&#10;GQvOWhBcymIs1prRRnExoaKi+60qT3+LKUfPVUyPP6/FuUZaKvHvJKZwbY1BymsoRFB5iskxqadS&#10;TYdBiqly1X40PsdidLOC40Wu/Ccc0HQijP0N+39DSY6NymMun55iVg5Ul+Bsxm4tjSzRWC257IA6&#10;GRLZoXSSOVuyWYSOMTqKYNMyIrer2i2x7qjbllDRZsl/rRjH3+rMHGS0wijxqvvuQTR8/4xx31rr&#10;ylSy6B5M3l956ALMGVWC3gEbJoQ9WJYbxrnlBbioLBebtEI6c+HLqOCLKyK4hCnJjT1CuKJ3gKmC&#10;6tyt1Me4axWklGSkdYXFi5Rm9sWw5VaNgcRQ33xO7DxtrV6cf0VsvEixdaqzjjcIoVm/KbyYXLml&#10;Ys07GLH+NgMfjJKF2ngkN4uVwiqzERFmWORW627v3bENJ6+ch+4ss/Tko5Hc8QikdjgK9s5HMoZ3&#10;ZhqWhO6M2T2UkhHNOZ3aYc3ogVJ0FMVRVFtC5e1m2iWXrjQp6saFXoNmYwBC9beolwv//UXs+/ox&#10;nqff5AmUllHoAdS5bdeXz+CWjYsxpDAdo6jwE3J9uLAqB5dW5eLKygg2V+RhY0k2NpTn4rreOdh6&#10;+9nmfRrrVIAWy7YKNKbcQ5WsnLalEmNiKS/+2pYKjv2ue1iKpJKiyrNSppYiRdebmNvSIGIGYDiF&#10;Ee6bLCGqbEoz644pl+Vl5K+KjklTXYXhSQSQyl41kuImfJ8D+37H/r0yrAPoldEBpSRuRUmd0duX&#10;jkdvuorP5XtTp3GKVpymUqPKNlNP6W8pOfYAWlasJcvk2XTrhpSRXClOq6+ZKimsultarXlBWqbS&#10;LaL7vXvOxsUrR2BxRSZundIb1wwvxqW9s3Ax4/bGqjDWl7nw4LIxLP/P+REsEH6ICrWpQKMKiimp&#10;aWsU36zI/yTx1x96TM+qk+tt8iB/lXjFNr1X3DGjZJ2r2PwXZQvJFrtuTamtiVWGLPNouZuyN+FU&#10;evqWZS+vSm988CvMG1KKoTX5fGYDryWDpw7rVA/OLKCN1YuTaY5SAuW6TJFM9aduosoRKd48oKWi&#10;FbPNoPk/3sTv3zzE47I4y1Kl6AaxX6Ns7dPiFCL+eBd7PnkMPz53FXa9fBO23bkBX1x9Et7dMA9P&#10;HjcCN0/vjn2fPckQwIJQwUUlVpAxpcRvWxKtZuX9nRyq5HixnhNVoJTamvA3KTRe0apOjYnJDGJK&#10;bkXRUkCdattMOUmZ0TL7i/L1t8paSlaKK1H5R4En72pAJu4kb0vAMqSqcsZqXOI+9dhAj6pKmzZC&#10;bkwOqguM6W3CXJiKtlw1b0KpUxuoeYilaHNczXDMubWIqEEuf7NekHEl9hFyU6qkkMitG4V/yu+n&#10;F/j9Q8b213Hwo8ew46VbsOd9GowsUIVIhRhFmwKMFX4zomMiBR8gL4iRsZa/Nf/dpMy4/fjfJa2h&#10;VPKfjlu/WVzC4hPxirUU3eSyjUKt2Gv2DRGzyNhfFW25dQtkUYlXNEU6sIbrEHSqlYyCtF7hVmBV&#10;rSQVXU/uFa0w4QnqomLcgIVmWYyVRllIVlOk9bB4RfMBRLoU3GBYeDParZYuvqhcVZ0UvR31tDaJ&#10;KhOs3isUVcBoLhR6D2OZ/EgVkNBjLSbeuqLjFaXfY4iO/y32d2vXtHZOzDvEntfkspvibusKj5fY&#10;+YZZ6zuiW2vfctvxqZQFiNbFnKtyionKPyYxpQvJct0xXak89yr0kjQLwAcI3L1fqsKEqIwq2xIr&#10;RhslK7bqhuYm3JeV8YGWJX1PUvwpFS1CRqWSlWvR0ZhhWJ0U+DdTpDqTP9Ky62TtGiZq3csQOn2Q&#10;RLFRbDZKMqyUioVn9psVHa+YZgW1VN7f7f/dMf0du3/88/5vFB1TbrxI0TElt8ybWxej6LgYbTUk&#10;RUXlTLEqtgRMS2dmKyLLY6bbkXRKVFPRSqmE6CiqzMkSWYslph7c+Hxuo/XfRtmyJF3L81XFqcYN&#10;q3Ur6oZUC6SPi7pwKRMH5cJEsphjmpyTiJVbaxQJYs7JQjZM2BS6VfBNBRk9FjOAJiWZxgkx778q&#10;MnZN/LHWfmt5/0MUHSdN7/I3Ys77W0VHXXhU4epxeyjrPtQAmlm3FB2n7Kie1N4gsJkGHv6tPuD1&#10;WszVdByxgCu9GUTHupEaNEd/MBeZfUvpGi3ww9evWb/F4oPqtc0D44xCx+ORGnXfsQqCpoqCqLQo&#10;jBhy40WFG1MERQqSosWOZSyx360U678r9+8kdn58OqbnNXkTPdsoMe59W5O4GB37RpM3x/1tABCn&#10;zL+XQ2J0TFjGMUXHJJYKxyq9mnVqiUG0qe+OU7al4JgriN6INzAd06PKNC5absJso0rmeQblfBnr&#10;RfVB1kcZZasApNzYB2s/WihWAbFQpbhowRoxijzkbxNLrXMPVVT8/qESO/d/eo3xLn+j6CalxX1D&#10;i++J+/vQc+IV/Z9d+P9M0UZfUUVbKP5bRVvKjh00s/jGKdvapxI1hloP4cOMC9G+IQXWvhlRoPuo&#10;i07MJdHtWG5bcVj7zQUUXwCWWPFZhdpUwPFKjv5tkSYpQ383K/BQRf2dWMRN+833a/X6+OdSWlP0&#10;oX/HHz90v+lcKtryclKywpzKyqoBkzSV3X9SdJyy4xVtEG1SYwIzqg9t4xTdrGxdZC6M3sS6odw3&#10;/45XtHmoRc6sXih60Bc8j3FfvUqj5+ilmxUtYhYtgGjqESsAk3+qMKWApgKmwvmbYnnTsagimlxs&#10;7PyYgiitKa7JIJrurWtauuf/JMbj/I3iYhLr+BerCo2X2Hdbv1tpVbyiY2Ipm+Wl8mtN2XFKjld0&#10;TKzBj6oXsQZCSkwPk7pdzJ+jyo4p2qr6jEd29OZNdeB6oIQvKoLGh9epG6qZiE6K5jXRF7M+yJJY&#10;vG5RUE37cYqOKkANAnXqDqRCjhW6+f1/r+gmid7HKDh27X8RnRtPsg5VdMyQY4q2JqSxzjHKjd+P&#10;Kvrv3LZFuqLE63+gaKPsOEXHxsTFRHqlor+ENY7HatBogeiYz4+7mTEA/d3kskX9+TImRgvRUjbd&#10;hQzC/BZ7aUv0IfpAERRTYRBXYFaNkuW+jXDfmspJZKZZ0X9BYFTx/2OJv/Zv5NBnxBQdU1qL9z5E&#10;YcaYhVij8GaUmw4HUrYUbQz+7xVtbVm+rSk6qo8mvcQh2iJjlnJjOrUUrdkC92reTypbg633KMH+&#10;2tSPmtRJYpCtfSsGNCE8qmyrd4lEx6w4bho/NPzEtKs2f0DsI/TRpk7cuHJL6k11qQpQCreUbhoZ&#10;TAFZaDdIP1Tp0eNNEhe///JbVNFN18Xfp9X76W81N1potPp9MYzIAI2SWdgs/KZvrKNxS7FSIsX0&#10;r4v9beoTZCQqE/1unS/3HSsbS+S+WX5S6l8UrTKOIlpgiik7pmiTRVGPVHAMwOoD3hONuM4AAO+F&#10;SURBVKZeo/X2WCPktSqO6fzNbT3F1E8bAtaSnDWJlNviJaIvInbOF7REBRDb8kNVGPyYWH1vTIx1&#10;mwKhoptSlCi6tY3bV2+TmIJaEykrpri/O/aXc5SLm63EMhDTFKr3UI4fRWWD6RfGcxqkQHIH9Zw5&#10;8KX5dlPLJZccdduWQqPfaL6vWfS9Vq2YFGtxnpiYOK3y5f7fK5q6iHpXM3Y6qugmd23is4Vu9ext&#10;U6+B1FS2GahFZNcJ2RoBoAFd0RzbBPaoklsqWw+Nf4noi3BrOg9qa5QcRXELUYyS4lUY+nAL1VbB&#10;RhV9qJJjio4p528kpsQWimxFWio66tL/omi9i4yP70clNiiMqG1ZnQH4jo0Ht+LXH57jMRa0cee8&#10;pxAvRUddtPleGQm/U/UKpudIk/GrbLQfI2HWvspw52/UC7ctld2aoqNolrc1CKZEiZj195dogx0a&#10;gfcx6nfTfQvdu6hwMyaXJxD6mgnBmhM0GrOjyLYU3rqizagOQ9oshbdUsIVoQ8iMslk4UbEKynKR&#10;MUSrv5UaC+TCD8oouG96bfyNEv9OybG/tW3R9BkTKVgNEzFFqyo2ZmDmXWLvpXdWGOF36J4aZVG/&#10;FXUqE1XhymCJdhOTJfxeo2ztGxSrTFh2qgYWkTXlcQiatTXhz5JDyzde0U1INvuWuzYuW+CMKd3U&#10;dTfQKg5qBptPgB2fMqX8jCdS6ca/04Xv+MicHLtpvLINqvVQ8zKtifXCUmxMwTFlH6rkeEXHi8iY&#10;6RMdlZjSD1Xkf5JDz/07RZv7RxWt/WZFS+nxBkihomVw1oSuen+dIxRLyXLr/EahOPbtJiz9jHoq&#10;aI9m3DWEleg1v7dEs/ZbJWFGWK5xim6hFyo35rablWxJm4xjDkMksSOuOXMafv7kPtT98ZYZV2ss&#10;Y/en+OO7l2kEhyg6um1y4VFFW0w7ejxO2S0VHBO5bUvZTdtWFG0K0hR0tNClCO7HFCQl/m+ULmn1&#10;fN5X1aqWomUMCiV8H54bU3RTNyG9K5Vo/c17GVfN4wbF/FbFbn0f/7bqsy3FW25bCiRQJPqtFUVb&#10;57SmZImUrHJviWij3CZFx7nwmKLrdn2Jb998BF89dw9fkOgzaCYR0ygL9fTYTaRvfx11Xz2CfV/c&#10;h+2vXW96irx04xrcvWEuzl84AEsGZ2NUQTr6BlPQP2TD0KwMjAo4McqfiRGBTAzy2zHQn45arw29&#10;vXaUOWwozkxHqceOSk8KZvUtwMXLRuPNuzag7scXyBcYOmg0Zny2CQ9fY/evb+LNRy7EmcsGoUd2&#10;J5T4OqMm4kSpLwXlwQRMH1GIOzavxM+fP0Fwfcj3JvdQdSxDiylM1dCJCxhOYO3HjC0mJqSokDWA&#10;HXtwwbELMD8SwTiPDzevO51K38934XtRQXVSnDyAIVaWwmOGaIxR0ooxxZ/TQowxNUvMGA/d/h9L&#10;a89sRVp97/8i6jegPgSmH0Gs44aEf1sAIZCjIIllVKZjisrNlF8sU9GxKGhMmVrXxhNWnWtladb1&#10;1j24PUSXRp/Sc6xRSAAiSEyln5zHgT8xd0A5RoUdGOHPwBlTx2D373wPvqcBnZyXaEl0gIqZwcMc&#10;i5OYo2tFTFNAtIbSqnGO8SmJoqH+FkA1toH8SkIvr2xXbUjWYBoLuJpQQtOPYTf3lRUbEYemM1YC&#10;JbyqLwmlzcklHiwNOnBCcZjlRxAc4AM0plrzkv3xPhq2PYMdL12Gj65diGsW1WBJXx/6hbqiuz8B&#10;vcIp6O1LQp/MRNQ6UzFMszixgOYQaIty3VhWEDD3PbFEEsIJRVmYX5DFAtRwYjvGFPlw6rQhjHAE&#10;oECocX2aVst8vAZzfIYdW5/Eg1cdiymDfAhnHI6IqzNKQ06UB9JR5u+CxROr8PQdG7Dzp9d4LUmq&#10;BoGoEE3UsIAr44nVz1hE3xIDxKhoIiZjKFS86a5Or/vTF59iUtCD2ZEcLCoupcE3GudgZgDhfU2I&#10;NkYnaQnIVjPAQ8DTqkSvjweypFVa8b+R1p7VirQG6EPfJfb3X0XH9TsBaXitlTyZviN6f1NOLG+T&#10;uLAcacB7//wY+/6kne2nQYqzCpxRMeUq/soyP7jve9PzuU5gkf7izosHcUuJA7TR24+mI46Z84F/&#10;79+3GysmDcdgBprRfhcm5Gdh357d5pnWnE0KBjFw/3cQtxD1jI+KuvVZoCUQoxHWArCqpWK/xQNa&#10;iW6UY5vqKx5XBfa+L/m7GJXAzYhMgDeB2zAtAnp2vh9z8oJYGsnC+KSujEw0qJ3W7BcN376A7Y9c&#10;jGfPmIATerowLjsN/fjx5S4bcm1d0cOXhlFZmdA9jssP4ZTCLJxOAJ9ZGsZZBPHZ3NfEE+eWZGE9&#10;99eUZGNurhcDPakYTFCWJByNuy9eQwXzmfoAFaCy9vrP8dsX9+Py06eiMtAeeY52qPAmoZqRvtyb&#10;hvJQIuZPKMcrj1yCg1olUwW4K3q9Cr2J6gnIokVxRiKjiSr8UEDL2KzozQitqIEDWDWkt1mtY3Y4&#10;m89QNGE0UkcoXm9AZoxO0gzmvwOGOdaK6D4GJHHHDgXRfwN07LzWfjMSd29zfzkNSmvHW72eEnuG&#10;eU7smlbOi4G5CdDRPMmUFa81Y2EFbAJNEdN0QVWXFx0zoI8XC5gCdUysajWBPypGZ9EktomBUeTQ&#10;o4DW1gCazlpi5tnavY37e3Hi+CHok9gFozW6PT0Ff37JwNDAvIv2ZFiBgsP/EtDqyGUmDCPDNN/I&#10;qGxFZktMgz7vpxwsBvhmWt0sFqAtUZ5Wz4h9kOAWsLVEDnYxCEsIZq2g0mao38eoGsCs7DBmer24&#10;65TjWUi7WO5vYecn9+K5c2bj7CF5GONNxnC3DcM9aRjus2OEV9Pl2jEx6MK8HD+Ozw1idW4Y6/ID&#10;OLMwYIB8ToGfEsTphUGs4FbTAw3w2FDtSkNhajdM6VfJghaQ+IHk/2IHf37zBDadPBJlvrbITjuG&#10;lNqOqqAbhbymIpiKKf1z8fwd52L/z29QgRZ9EbWKzenUulhKFt02o9/igNxCZFDxBkKKfd+5p2K+&#10;P4hZOREs792dIN9HamndQ4OsRRFjlfL/LdIdKvEAiZfWzv1v8n96ffx1f3dta79b/ZpjwuNyEPHX&#10;R8FsBCpb7evcaPmo2bGFyBla18RHX4uux0kMxCaPZfQWuKP6+otEwWwcBx2B+pBrXrSD9QSqoeDR&#10;ANB4EJesPg790xIwKezDUHsKvnj3bdQdpCPiuQKlUj9TJ90aqFsBuyYGUjS2em4SmKLYjNZ1uxiw&#10;1GVLfbAJ0PgWxBaia/SbAhyjsAGvZiDitn4n2Ywi8l6ts2FNR2VmE2QgblNGUPb0ODEk5MLobDfG&#10;uTNw7fFzqIP38Mkdp2Pj+HLMyE7CPP62JMeHE/IpEQ+WhYNYkkUKze2csAdzQhlYQOp+XLYLq0i3&#10;Ty4gnSaQTyWQV+SFMSvLj+EhL8rSkxHs1h5jeubjwP69BJgKgmDe9xkev/V0DC23I5B6JAp9NlT6&#10;nKghjS9wdsLY3gHcd/VJ2PE9c+x9/CB6v3oN0ZWyqDwpDBrzpf7dca1lMgALyJSYgmUorUi8IZk6&#10;98Z9+OiR2zHX68eUnCyMcdipuL00pKijUL6n6GqM9X8A6LjfW4iioskdZdAy7NaB1ZqYXjKHHGsN&#10;gK0+O/asuGe3lirE36vp3vzmWM2fGRlqgN3a/Vk28eCOitUJlCwHzdIM4mZQN+lH1x3yd/w5hzpx&#10;c47sgPqO2YKxE1F9gVmpFQEtEcgbCOpHr7kCA7VGq8+F4RlpePNJzYzBSC1mQBAa5vY/BLSp+1GP&#10;LImCjtocSJkbNe2LaSzkVi3FhwDZypktaYyr7BIVP7hHa6owpYwCW0tcae4a7CZL3fEWfv1gC9po&#10;XbNCRyqqGX0H+zU5nhdj6KHuWb0At6yYgjk5Nhxb4MbKAhdB6iZAfVjLKHyKJsnLJlgjQZyQEybI&#10;gzgu5MESOoaFwUzMZI47LWDDVE86xtNJDM5MR02mDUWuFGR0OhwPbLmCxkg60/g9dn35OOYOy0FO&#10;2mHIt3dhNE4hrbYj19EFNTl23LZ5NT/kQ36Y1kb9HAf4URqGbZqu9xOg6ttQJ0BHASslximyCdiH&#10;KD/2d7xxNIsA/Rs+ffVlOqsQpublYJzLhZfvu9dyDqTx9ft/tWpM/6cROu73vxUDgr+C6n8jMQof&#10;D0Jr2pfWnxUvreb+UYndU/evYxnU0YgNBVZZqgz+7p681gDSiMpbZUZRy28j81UJpCc54ji9xOkj&#10;dn1LHUV/0/ZQnZpjzY7dEgvIBphRMFuiWmgCELuw/aWnMCwjFZMDWiHbjp/ffInftRN1e0SL48Ab&#10;D+DW/o7SbTMtECMpfn0V+Pp+NHx8Cxo/vxP4hffd9TFtOtZdoKWoHdFMwy4xs31aiylobeD63R9w&#10;XxNDvs04+ACeuGoFVk+tQqnjaC0/moKgPcmsgFiSQdC5nChOTUBBYnsMIt2dzsi8POLHyYzOa0ir&#10;T8tjnlyQhdMKCOo8txnOfkouQc48fC1BvjorgFWMxsfzmsWk4nO5nRxm3uy2oyJDq1R3QW5mN9xw&#10;wcn44JnrsWZ2f2QlHY68jASUksYX8bwCdyIqQt1wyfo52PfrOywkVc+TwrDQ69VVQaAVkCWMyMaD&#10;GsW0BmbLSJRPa4xIg1a7YF4dr3iJVdESFe7LWZiGROzG4l6lmEqnNbsgH+snjuaxenpuRRhF6Jih&#10;yqBpwFGwtAB09G+rd9vfiAw/Jvo7du1/k0PvQ2ktJ/9fySHPiAFZv8Vyb6vii2VlthSVhb6fv1ki&#10;JyeJzfsgR8DjZoS4zuU1+j36tyorY7poAmtMd0YnUX3GdESxWvblqPV7bGvtx8CsaByLyEY08s+I&#10;cmML0E3NbmqOa6zDzeeciUmudDOX9FinA5+88jJ/533N2FVKDLzcmlpzkxM358Zm/DFZp3pzaMLO&#10;hp+fwb6XL8DXF0/Amysq8OaaXvj2zpWo/+oRgvIjRmuClQzVmsKX0Tdaa23GE+/8kPI+I/Cb/O0t&#10;Bv6nse3V63DXBfOxeFQ+akLt4U/4F8LpHRDQBGNhUuCALRF+5g9BTXcTnS+h2JlCcKdiBGnvLOYV&#10;x2V5GJV9zJH9WJ/nwxmk3qfle3AqQX0qQb02x4szcgI4VfMac7uC4F/MnHpC0IM+mWl0FknISu+G&#10;HAdBzfvn2LvBl3wMsm2dUO5OR5nLhgqvJqjugOWzB2DrF0/RGFjY6lyuQlIhRpVg9XIQ/Yk2RwnI&#10;RoFSpqX45lxYiraUbRqMJVHD+aso0siwaChqJDZ5zNdYNaIc48k6puTmY2LAR2/L32TUpk2Sxqh7&#10;xoBNo28d0NHuqnFA+f9DDHiizzTSBKiWYk3d1Po9/qtE3791if5uzuOzDPWOSqxMWJ71dKb1BK8q&#10;KU35KjobwOv9rGPxUVdiOhMa/UmPYgISUWWJ9i09xySm+5b6P1TE5poBbTVnKUhYzVL1pjfIH7jm&#10;uJmY4LRhtN2OiW4Pdn1NgJFJNBDUphWG55oOGQoypp2Y+bACD8Fs2odN/sxztRj7tnvw7ZZFeGd5&#10;DV6fmotXZuXhm83Tsf+N60gC3yR41fkj2n9PvX1Eof9kIPvjDUbyF2iCD+K9hzfispPHYWSFVhA4&#10;GsGkfyMrrRNCmrVI85ikdDPSJseR1gToGKjDzCM0y5xA3YNg1Cpx85k3H5fjwZqCENYxGp+e5yfA&#10;PTgxh3Q814vlBPRxuX7MJ/Cnk3qP82ViMKl2dxaKFiAP2PjAdD6H9w7ywdnc5jBiaz6sCr8dlYFk&#10;lAU6461n+JHMy8xIfjNtNJUeBbOlzBhNkkeN1noeorSYMpsU3UIsYxGA443HEjqEmMiQ9FzmqJcf&#10;N4M5dBgzCkswPRjGhonjDT3TPYyBxgxXEgVWa4Bucez/QFrLly1mEAOQJPYeLf/+fwboFucJ0M2g&#10;tspUOqAuxJBYrpoNo149hPVOArNpHeA7RnXT9L7cNymVqQ/hPWKO1oC5GdCtSUzvMWn5exTQUVCL&#10;Eu/dQTARhA0aWcS/NRulvu2i4xZiDO13VEoKZmaHsXsHHZLapQXUpoj8Ld9zG69VZZeaTAn8vaLH&#10;pMnMe9UXs+G3V7Hnvevx1fVLCOSZ+OmmRdj/4kVo3PY0zehTXsdIvoP0W1Nt73qLQH4B3798GW46&#10;exJmDgqjxNUW3s7/RDi1E7II4EBiR/gTO5v55sKp1lyxWalk2WTWbfIJNk1JpampfKmKml0tYBN8&#10;mjm4hHlvd2c6+hB4A5kPa8pqLQar9cG0bpiWlRpC4PYl8HVOb0pPXaMprB02lDmZC9tTrXunJcPD&#10;lwhqeizNdKjI7MlEsSsJc8ZU4jf1VtLUnix0jaU3lVuq+Ir2nYvJX5QppalyJvpbCyVGa0PjwRwz&#10;nPi/40W/qdt2venvtwsn11ZhYlbQROjpkRws7VGFut27eF8C3wAnDkQ0/v9XgG5NYs9rIXGROSb/&#10;TwDdynnWO7QEtGm2idLaP3/9ClvffYq64fuQahvqHj0/Vo7xemgS/d0kzfqNt4XWAXyotAS0icpk&#10;YqpwUrQ17dxy5AJ2437ceNJiDGEAmuDKxKzcbOzZTtDvIfgJQrOevmqaNV+yxr8IzIqw6na5h1F2&#10;34eMvO/x73fpiwnU398AfmLurDl6lVMrCu8l5d75Nv749nF88Nh5OPe4WtTmd0Uk7QiEk9oaAGcx&#10;GPoVhVO7mlm9NVNoNoNwDrGUSykgoAtSks2q4G2KmDdrLXhfSldrMsEkAi8lAR5+hI/AFgUvdhB4&#10;BGclgV3B/cpM5sOUMkqpts4MA9wyR3SbKQqdzghvQ35GGj0JozIfHJCjsCWRASQjn/fSVOZ5GR1x&#10;8qLh2LuTyb8mXdborf2iNoq+qnSRSHExb63oGZOokgxYKVJuFNDxBhAzkP8kh3ZWEKAP8l6/f/kZ&#10;TsiLYH5JEcblRjCeSp1VlIev3n6bhrgLB0XNZXAxo4wa9f8W0E15auzYoeChiLI3jzKLStw9/k7+&#10;cu//JE3vGi+HnPN3wvOanEoUoHKmB/dvw35RUDqWx6++ALetOY6/1xnd1NFpHjTdKJsBHZMmfUT1&#10;belTW4G4ma015cdxYv1mRfKW0gzmZmE+fJBU2dgarzE2yGN877r9f2Bpv+4YkZaKwQxIN5/Md5ce&#10;COIDWo5mvyqqooPZTFTWWCdRaHWr/YjnaeELLXrB/FiLUqlWeifl19ew9a1bcO+lx+LEadXona8p&#10;/442M8RlEyeay1lUOpjUGSEG2XAygaylgYiffOKnWGkxt2XEp0STnZfzHdvkp6cS7c15tC8lER6C&#10;WuLmDfS3AJlrSzE3KiRFlwisJQS5pCwGdIJZ23Ie0znKlYOMxJqM0mfmH6ZXsfNepNtFTgc9UBeM&#10;6eulN3vD0BRr+n8C0njzqChfVi22GbwV87ISKTUmlhK1tqIl/NucG+cAYsYho4g3lujfh4qOm0o2&#10;NGDtsEGYnZeDEaTdYwoiGON3Y1l1uakcMx1xdI//S0AfKn8B7t9JK9f+X0nTu8ZLy3NadRDmujhA&#10;m3Jk+apju0YogE52z48Y7uhGcCRj7YwRPLaPjpP6IqhVkffXlIFbla1AHKXclu4PBe5fgR0P6Gab&#10;oQjQBsTxYtmaqe2O2pvqbUx/dS0jgYOYnOczK99qDa7XrrmA9sooTYDW7RN4Famj7crq4WhsmQDW&#10;+lRmnUgB+XU0fPco7rlwLiZUk7G2b4PsxCMQTG5H6YQcYkKADRC8hiUTwEGKVs+RZKemIjeZuEqz&#10;ozjVhtI0SSoqCOQKYjgmbUKKzvQGboLOCG/mTuyKTIqTgHMmdjF/uwlwzRrrY9jPopfIIcALeYPS&#10;aPQuI8BLKYrmhXab5SR4X1F5OYosRyrCpNphewqyCPRsuzzQUbh64wICUBRF1fQsWDW6MyexJlxR&#10;Y7xy6WaAW/mLmhDoUVngmkFYs/xrXq160R+KqZRQDk5lxQNfhmFochTIfxUZk0UFDR0UI2jQfCj1&#10;GO3xYHxOBGMjEUzOjmBKKMj3Zh5N6thgZliKGeL/P4D+K6j+5/I/dQb/m/Oaas6b3lH70b+bvm8n&#10;v13SDGgzTk096xr34dxjZ6M/mZrWDptV7MPvW99g+YkC/8FIzfubsrd0oeuNrky6JDBKf6LVzQ68&#10;NTE9/JrOOTQ6S5oBHatoNT0M9xPM0bZgVXKJVZgpzBVh67/De0/egfG05Yk+NxYU5eLbt16kXarz&#10;CCO0cmBKvamlpi3vYC68403s+PJRfPLU5bhh3VQsHBIhaz2GwD0G+ZkMbFonhRgy+a9AS9wFiTet&#10;lxpI4j7BHODxYAoZrVlLVaskMQ1mrqylNwtTGaEppakpZm3VMlsqI3Uq2nh4oYuSyRu6KJlREEsc&#10;UbH+7mr2M/kwAV0g9xHkYb2UPQ35AnKmgy/KiE/QahE2n16E3li5uCrAIqLf3AYdHdCzKA0fvHgj&#10;C4MeTG1tqmAwfbibG9etGkN5SgvMBsDqB2sKWo3zn/N3Vflb0mCGd1P2a3AHgX2A9+A1zRMUWwBv&#10;Al+ctAR2zKgIVu031uOuiy/AaL8HE3NyMC4Qwsn9+tBYD/A8gZkGregigzfGHZUmcFoiQGgAQ2y2&#10;y/gZL2N/xwY5/I8j9P+B0NqsZza9q47ROZnpW6z9+PMtQOudrPeSWLm5QG7dxzThRe8Vo89KRUSp&#10;mTziqas2ondqewz0uzA5N4zF+X5cPGsw/timiSZV4632aEbqRulHQtA10ik3fI69792DfRT89jp2&#10;b32eeiSQ6uTceY70Q5AaAKvnYANF3Tp1LHZcEmV5pqLV7BP0TJcUyTXwwogmWzTNTbKxKLj3045k&#10;W/t+xaRQBsYzTZzqdeO4qjK+30ETkRv3MgLvIoh3v0MQP4y7Nh2LWb2CqA10RXd3ZwK5CxlpV6af&#10;VgtPbCFhTbEeUl6sSKzAx7TXa9JebomvYCKBTokQuBGCOMJzIgyOOQR6LsGdS7DnG2FwTU5BUUoq&#10;2ohWC9AxEMeLI6GzkfhjAnSTJFjA9iYz547m3orgXnJ/HQuREuQQ7Fp4L9fBqKz8WTmC82g8fc8m&#10;Kks9xFggLDi1AVq1jATzXomq/gVEAZnHBUwWtOU1VcVP4O77mMc+MVtr/yOK8hoeI6gbCPYG0ztH&#10;wFbUpsOQsk3O3RK88dJkjHXM8VQ7KwPYvwO9WOBT8vMwJScPV8ydTUNtoGHQIWgovDFqGnycNAE6&#10;JjGDj4LETKrMfeMQzG8WWGLnxIsFOEtioGrtvEN/awanttH9v7xP67OySVo7Zo7zGSaX5L4m17ba&#10;5K371akcdZ7abht/wDvPPIChto4YTCY3OiuIxUV5WF2cjTU1Ebxw/dksA36T0QvLvU5lIuf4M768&#10;+wxcN9CN23ukYUuvdLy3biL1xwAgB6+6C1OBpWis6zQloUS6pWh2d6ZaaoOul5DatxBFad7D1Nns&#10;o2iScdqborOpsTb2pl5eOk4qLcbY+CMWRnyYGQ5hJPPW1264iN/8A37/9F7cee4CLBxaiJpQAkHM&#10;3NaTZlpwCjPTkMs0M0LbzyY7yWaAU410OCWZoq1oteh1AkHM4NqtMzK7dmoSXwIDJyVIfIWI07Ci&#10;NrEnCSWR+TJoSiJJvH9iYuuANlE47m9JRrdOLcCtfR2LB7ju5Yl6mQBfOk+5ND1agTONH8KXSeuE&#10;qkg6fvjyVYJAORWVIxCzcFW7WGciqaK0chHR6EMALYpDQJuROSYqk+KYCM2ITGrUsE+VEC0Bra52&#10;8rqiR03jU/8G0LERWeZvGtUBbjW7uoyGWse50yZgrM+HceEsTAoH8fJdt1LJe3iN1XFCIPlbMEt4&#10;vKlZhxHJ6vTAXE/GzL+tRbusc+LBI4kBThIP2vjjkkOva5bdFP0e/z7WPazfmkF96L1iz4t3FDEH&#10;pHtaUy6L6eicKMPQ/QjO3b99iyFhJ/rZbBjPMptbkIWTS3OwrjgPqyJurK0O4rXLTsb+Xz7k9bwH&#10;Kfqera/gzkW9cW1lOu7sEcL5kQwsy+yCZcWZePe+S3ken0fQ1e96E/U73yAYv7CAyUgv3YoV1JGu&#10;19MZS591zJ0PkoYfbFA/7h9wUE1nam82tkZRmqdorzTNpHq0EXX1pO3VMRjUqVLrAKXxe9y/4ThU&#10;JbZHBW09r9vRqPJ0QJ5NNdLHIOIkqByJKFYUFYCZdkoilFz172CAy2UunMeImpfMaE0QRghkUW4B&#10;2hcFdEZnYq0Lg2mXjk3A9iR2ZuSO0nFKFgGeQ0DnEcx5yYnISyKN5/VtMpM6E9ACMT0DxZHAm3Dr&#10;TBSAO7aQ2Dmx83VM58VEx70EtHLmED9CkbmAHkoJfx4jtLPLYXjw9gutPEcFGQWs+gTX01uaWYFV&#10;qCxQq41PhdosBvwG2LpWEdzqjdOg/rFaMFURWSA+ICDzbzUlaNpiKUlA5r0NE1BOFgdkGVIMzE2g&#10;5jEzZYaihgH4Thz47RcMdWZgakEhJgSC2HziCVQyDT+aX7YAMo39L8Dm3wasNDZRvTq+y0GWQx2/&#10;R2tbmVFApmtkS0DHwBUP4vjf4iX+eGy/pTByaTSUET3HuqdEdLvF+/4XsSi7FrDRvpwUpX4nAW2t&#10;XrB3x3aMr/SiIj0B47L9WJgbwon5YawqzMLaAkZobk/WYuuDqvH8xpXY/9GjePK0KdjU3YmL8p24&#10;tiKXoA7jsmqmOWldUcwgEu58JI6fUIufP32CDkOOm5T9IAFtbEI0m2Vooj33jZ7pvJtotyJ7vMgJ&#10;0O54jUBumtbUB1udmcgSrVprBo2972PPl3fjo8c2YN6QXHi6tmO0TDGRNpTakRG2E6NkMveVanZD&#10;dmon5NpIiQlqVQCbLSWfmCggsAu0peQzWueRSucSkBECM5BAQHclxhSlyX4VaA2o+beH3x4kG84m&#10;BS8geEsZ4Sv5vJq0NPSg1NBRVKnZKh7MEgucAqsF6Hhgaz/+vPjrdB83wezjCwaVV2ekMPlXrzOC&#10;mfuOTkfg+LmjaND0wsY7MvIyx7EqKqz2RKtWUgqJKkB5M/+2eoTxeIvf6BSkOB5Tu6HptifgUmKg&#10;NxE+eo+m6yRG0f9F6NXlZKxKst+iOWQDJkRCmJiVjdFeL7Y9/4wBhJl5+hDw6u9YRVLsN2vK8Vik&#10;FIii9NJQfAvEWm9N57SMhjHA/RW4sePxf5seWa1cLwCrVn4fjXbX7m00Ypa72oHNu1kOzCzC25RL&#10;6xrre5r+NiDm+byPkdj7Mk8245wPyvGIRfyJV566CbUZHVheHszN9+K4ojCOL8w2S3KvKsrCcVqp&#10;OeTDeG8mRrqSMCVowxnMrW/oXojLiry4rDIbm0rCBH6YlJ1GnMqolC6qSobY4V/o/I82yOz0T6xb&#10;OhzvPHcdnSNTMUZhQHoTYBkA1J6sXFqVXrI5BQ3ag8Y7NzWLysmrInWfmJwqZz+l/j/Bvu8ewws3&#10;rcLaOdXol08W27kNQdyB0TSR0TIRbkZKV2JH+BhdswnIfAJK7cElBFhptJLKrJ2r/bQUlHMbE/0t&#10;UYVWCUWgzuZ9AqTXitJOReYuDJLcesmEwwRzPqOy7lVF6WlLQx+7HbVkPrXc70fpSwdBQHcjIOPy&#10;YkqMUscodmzfIaAbIe1W5Vn0XInuI8odUI7AvDlCECtvVnT2k6L4Utri268+oQcnQE1Bim4KOMqB&#10;miUGcAFK4IsNurD+PpQqy/tKYr9LWQIwRdea2k4eNxQ7Joy+0Xv/d+H1ArNqvTU6iIBe2rsaEwPM&#10;obx+rJsxnUYsA+ZvccC1AGL93fK4AGKBIlYh1aJWXNJ0TrPEAzle4s/5OxGw69SHXQ7JvIcWadpu&#10;wGwmaFDENudpEi+B2nIskv/8TIFaIickQOs+LF+CWRVVP337KmrDHTHCk4rZuQEcm8/oTCAvzwtg&#10;qt+JkT4XBnvcGCTxuigOc2yiLxPzwi6sKQrhLEbztYzqs3n+AGcyulNKHWR9avq0dTOdKtSHwsuA&#10;4uhyNFxJR6FfeRinHz8eD1y/Dtu/eZLvwgjbQOeuvJgMz8zLaAKEojEDgCpkD6qp6UPs2PY0Pn12&#10;M27cMBVzRmSTVf4LGe0Pg69be9N0FKRT0Xq9PhPEGPiSO8FNuw8kkVanJKIoNQFl3Fam2FDNoFbF&#10;KFxFPFQT1D00TiKdYre21QRg9zQbzyHgCehCAjqHgBZwA93IdAVkAtpPMEdIpQuZb5eZe6WiOwHd&#10;S4Dmffvy71rKgIw0I6TczUCOB3cMzDHJIJDtUdG+wwC6+Xdd62HhhnjzSAZFAz7oTSOUTNKktSfQ&#10;+LW0Kz2jqVEk+BpEi+gtmyiQIikLO9bdz3T5o+HFFtpoBqVAZuVHzcdagtQaKsdr1exhmqokcgIC&#10;tM6JA3+88Lhpy+a7mZlLDJCtiNTY2Iizp47FrFA2RpJyr5s6ld/UwHfhPfV7FMxGZPBRIDdHuxjI&#10;CC4zpySNX81iFO2bRTdjoP4PoIqJdS8+55Bo3NqxWKVY7J2aHI1xJIqo1nXx17T2vJa/8xrdy9xP&#10;10rIOLAdz951AXrYj2be7MGCgggW5+ViStiLoQTuILcDg31eDHF7MdjtxkACudbnxvBgELVu7rsz&#10;MDIzFYsZ2Rf6XZjNCD4vy4sZoUxM8XswLuDntU70ZsAoTGjHqMjITVBkkdr7be3gT23LCH4EshKP&#10;RKW7PcZU+XHCjKEErOputlII4jrmxPvfx74fnsVHz1+BFVPL0SPYAf4ubUhvj6ItMxLTaWSr0ooA&#10;Cyl6piYzGncjoK2+Gu7kzsx7uxKIKQRnGoY4bZjkc9JheWkjHkzjt05wpWE0g9twezIGM7gNJB4G&#10;OdIw0JlO9kKgEy+VitIEbAFz4hxS6mwCOEzKnU0Kns/Ir+apKubfPU1kTkEvArmPPRX9eG1/Bs+B&#10;/HsQ/x5qAdqiy6LZ8QBuispRydBWx8Xvoxzf/C1vxQ9TRZj6lRZn0OtkZqA8Mx35zBecHY5BbUWA&#10;StZKauoB9puZTkZgsWjPIXTYRM94YYRmpDXnU0xHBQK1eSyuBWhVslnH1QkhmvfGialwMcf5u+4p&#10;8IqSKffSQiNGRM/kWMQMdF/rXhIN71Nzz20bzsKw5FRMyM7B0rIq7PtTeTEBbcDx9wDUbwJMSzps&#10;gcyqlLJA0gRGOgg9L9bEFO8YWtwX+yh7eK0iPcEUuw/vWw9FztgKvAIeI7Vosrkfz4tK8z2jFWMC&#10;ZrQt3mpXPvSZ0fcxz+I38Vi97qEcmjrcv/sLOrvuGOjoiBl5YUzNzcKgTAeBm4lBAReGa7wxI/MI&#10;gngoZYjPg4EeF3q5M81ov2raTzUNvndmGoa77ViaG8aGiiKs16w42S6cQKAfn5WJc5lfP7hgNPp3&#10;/hfKCTSNHAyldyEl7oislDTkpthRwChe7mJ09zAS2rugNtuGU2YPwbxxleiVoxrmf8Pd6TCC6Bjm&#10;vh1RyGBUQmCU2BNRaOvKyNiVQOuCPEo2o3MkrTMK+Kxqu410OhU5jMjKi/s6NIjDiSX8vhUhF06h&#10;nEZntjqYiZO0zfZy68aqoAvL/Q7MJNsY6+iKfo4ElDPvLklJQTHtKp/OIpdOIo/UuzSFYE+3oQe/&#10;qzef1YfP7Mu/Ra8tSTEykKAelmHHcMohOXRLun0ooA2oxe8lBLSJ1BTdQ2BWv/Du9L59SKF6UjlV&#10;VGIWc+1NZ8WmGSKI9hNgotAEzqFgtv6OB7OVW1vAF/3VqJ1mQBtQU6yungJgM3jjwdzyGEGqWuso&#10;oE1lWV007+a+3kHpgHl+DNAmSjNa42c8etXlGOvMxCgf87+8IvzyLR2Boh2NWUBqMnpj7P9ZmsDb&#10;ym8xMZH9L8di4LJ+b3qmzuXWytUl1r0PPQ9mbdaWtdrWvbmv8+UcxCLi3q3FuU2A1u8CtL6D55jy&#10;+hXfPH85puYnYlquG2OCBCwNfSDtYmhAUdiLkYyyYwjikV6CmvtDuT/Ak4kePKcHbaa7MwOVpKil&#10;BFcVo1lvRrfRrnTMi3ixtFATavgwiVF8Qa4DH16/Bru/eQLjPImoIOjyU1X5pP7NCShmfllmz0AZ&#10;aXoxQRchbfYnMOdNasdoewzGlNoxudqD3l7VWrdHX3cqnU0mxvAdJtDhjCJbGJrpwtRgAItI/Rdn&#10;uTGLz51GZzOV39GT0TafNLuAtt+PYJpMtrEk4MNKgnddthvref6ZBPFZdEBnU87j8U08dkmODxfl&#10;BnFmxI1FXhtG8n17MSqXq8KL98pJ7Wboe3eCtScB3JcRuL+icFQGMFLXks7X8vm1LJuBis6UYTxu&#10;InRM/hbM0Sarpr+jItqtjig+0pI8erUKV4ZRSi09cA8WRJXTgcR/tsEX779C5ROAWjiPgG6qjRRI&#10;o6CNVYrFgN0M9thvzecaih13XSyKx4AbA69FyZsBHQ9q6znfY/fOT3FAFSJmnjA5Ef5mmpDoKJgT&#10;mi6HDTxuAP0jdn7yPoaw4JRDj3P78OM33/A8UVYL0K1JS9A0y98BWueqYsmsb9/INMVsraYlA7om&#10;gEqsSG6ATKA2MK2x1sa3IqgBp8DXRO8JZt4TvJfe29xDebTuYQD69+/W/A16nu7LfYqch2q3TU8u&#10;fIX7z5mFBYUZmMRoNJC0c5gG8YgqEwTjKRNVEaaxxgT0KEVoUupaArqGlLXGwfzSaUc5t6bXoUM9&#10;EO1mHEE1AV7DqN2X7K8no1JFejdS0SNx3ugi3DC+BmfV5GMsf+tD8Pdyp9MZ8LoMOggeq2R0UweM&#10;vNR0FNjsKEnsiIWFDux85Ubs/+QefHT3hVhS4cOx2U6s0TDhPD9W5nuwhKCb47djri8DixltT9Bq&#10;50HSaQK7X3oiStK6MlInmTb22XQAq/hd63jOmTkenJvrxfkRn5FNOW6COBOXUa7IceLafC+uyvPg&#10;Ej5nHaP5Um86xjNN7UVHVMmI3UfUnKAdSEc0gO8+iHn3UObfksH8ewC/X5S7L4Hcl8AfwPMF6qYI&#10;bdVs/1UEZgPorh0ZnbnP8zII4gxe51A3UUZ1tY0V0HMI0DUeO3p6M1iYmaQO3VDm60SD2R+tZSTo&#10;NIrK9JdV7XQUkCZic19Ajwe0kRjQmiV2Xey8GPhjAG4GbkswN4NadNICdWM9ryWYrWlkrd/M9Doa&#10;+9ooJxF9p3q+fz2j8R8/oT+959hgCOP9IXz1wlM04gMWIAwomgHwV4meE5VYPhv/t3WsWWKgsaix&#10;5RiawczjUdAZEBtqHQOpJTpmgTwWWXmMQLb29Qx9669RUS23aub1Lpa0+g0tfuc9KNas9D9j+yf3&#10;4viejGShdObBGRhEwI4iACaF/ZjOSCeZQkBPDHgxgSAfRSAPo/TzONCLoK1iYChj2lZEEBdmZKCY&#10;EbY01YYKm37LMGMFBFRzHo24WMZNuj46qT1O0yyyRdkYz0AyhL/34fN1fqlAQvZY43EaSt9L9J/3&#10;GJHWEY2/f0S/9irq/niB7/8dvn38RkxLPZJU2YbVjK5L+f4L6Xjm0TFNzUzBVEbUKUwDJvLeI/i+&#10;fQm4/nzW6Ew7FpNun8pIvIFpwUW5HlyW48WVuT5cEfHgUgL5krwMXKnmuPxM3JDnxE0FHlxf4MZV&#10;/PvqEkbwnEwsIbAnZiRjuicD08ksxpD6D7GnENAEOJ81JJorD+H+oDTm5BJG+EG2JAaaJCtCNzdN&#10;NYO4BZh1vEtHs28qxniNQC2KrkoC1TQWUgnF9KCFGYlURgoK+OBseq+dP39OZTPSRZsLmsFKEBHI&#10;TSKwC9DRyrGYGNDFwGyAb50rMbMy6r7mHAvQMTkUxC2FwFEPMHNfgVk5s/U+scEcoo+afyoGaFWW&#10;NTSQouMgBjnTMDk7CyPdXpwwoD+P1UcBYhm7DL8ZfM0SA4QBogGEwNDyb+vYH6Zd9KDSAjUFRYHd&#10;dJ84sXpqWRLLuZtzaSuHrtMgCHOu9W7x4DSdQlgmlmgSgti+9beZyMHUfEe/LfqdVkUYn8nfTJmq&#10;rBq+w+s3nozZERp+MANj/W6MJAWdmOXHjKwgZocCmBX08zce8zNaC9AEy1CmZ/0IkD4EWxWptgCt&#10;uphiux3FaWkoZmStIHCrCUJR8moer2RELKeh6/xBpLrT6TRW5vpxSiSA40NezA85ScPTUauIz2hW&#10;w/N6E3QDXA6MJq2ezKAzomt7vPf0/VSppsF9H3V7P6BdfQJsfwMvnrcAG3oHMD/tKJzis+NsQ5GD&#10;OCcnm7kxn8Fvm0J7n0gnMYEpxXQGs2PJNNaEPKTYbmzKZjRminBNXgCXZ7lwVYEP1xT7cX2R1wD5&#10;ZsoNjNA3l7hxC+XWYheuIejX+myYRdws4PstDrkxOZPPIMMY42Da4UjCJJcNM+hQpjMVmZVpw1ye&#10;N5PfOY3nTXdFK8WstmeJRbmbQBwvzJvtArgAncAtj3kJ5pD6lDLkF7LActXRnPw/mMJz2h+OtSsX&#10;0bBI7dRJJJozmz64Jn8VgJqBawBvAG1JrNFf0bwpp40Df2xrdf2zREDWoHgzfVArkTkmTdGb96xT&#10;JwK1XavPrvp/q7OKya3JBAhma8peOiTd19Du/RhNCjWOBinaPYB5Gj/SAmLU2C3jjweOBZ744/GU&#10;9lDQ616aM+2gKu1E+XlPC9DKexWFrUhsRV+rUsz63aLfAnc9c1rrWfxeOU9uDQDNMQqfbU0/zHJk&#10;2TWJASaPKe0w6QbLScAWqxGw479R9+BvOk99qOt/fQUXzOrBXK4jwerEeBr3eIJrCmn2rDABzeg8&#10;w+fFdJbdBEVugkJgHkggD8gkqJ1O9Izmz+UEYRlFY32LCFwN/KnShJYEaC+CvQelkr+XMofs5UzC&#10;BGeCqTDbVBTEGbmMlKS0C0IODHelmiakXo4M5vKZmED6P82dxlzXjpVkk3csGY+vX72T+t2Gg/s0&#10;guozNP76tjV2+eAnqN+/HW9edx7O6VOAc8pDuGlUbzx34lx8eeXZeHLtYkz1JGBMcjtSdTdOLo/g&#10;mbXL8MWzd+OLV17AV68+gW/uuBovr5yPSyojOD/bjqvzMgneAG4uIrgLfbiuyIOr813YzOh8Ht/3&#10;ODedIb9nLKPz8DRGY9LqYaTew9ISMZKRe4qXzsPnwBSmFZOZfoxNTzSi/Qn8vU1zdLYAHYvKJhqT&#10;ZkvMvo4RxDEwKzr71f2MDy2mAgpYuBrHGaYCNBDbnXQkjWufqQgzQhBbol5gOhaNwPGg1t8GxDQq&#10;A15uo5HdiKJ37FrTVY9RWefr3LhKMUusKB37uxnQMtBfCPqfUMd7aXC7BojU732P++9y+wHMzBN6&#10;Lu/ZIKMWnVRbrqnp3od1E0diQoA5dFY2+iel0OHEU+6YWMBpBmrL4wKzarwlsWPxEutwIqBaFVwC&#10;sWqsJQIzz9Nv0b9Nrqz7c7+eTqdOIOd37/rhTXz01DXY+/sndEwsB30Ly8B0yjnwrelNV7f7IyP1&#10;e9QnXgP1NYqNTs0wE+pA5aByNJFaEVv3oOj95ch4Duq2YvuHd2BpHz8dXSomEMxTsn1GZjEyz2Rk&#10;nk1Qz2DE1uCGcQTWMEa0QZQh/FtsZ4TLhf4EdHdGUrWSCNRqzqmmfVVn2AlKB39nvk3pk6nacNLp&#10;1GRUp6aQ/qbgJAL5skJGxUI/Nua5mAcz/6XhjyZ9n+Z3EcRkVHyvVcxvTyUlPoNpwMNLp/E79vIb&#10;fjRO1Cyvt3cbv0ej+r7hb7TXnbQHDQHd/bk5T+3ZpnWEaZhWWbHSDjIgM6BjK7QkIHZr0IbGHViB&#10;Ao0s01/fxZPHT8INvfMYsd2M3gQy3+NcRvA1AYE5HVPsCQRvNwxIIyNJSEF5crLpZtpd38n9yuQk&#10;lKo5K6EL8ojDAqa9RckJKE1KQIX6ch9aERaLzi2ATbEltCfdtv52dtMQS0Vn1Sim0JPaUMgcWsMq&#10;w/QoGR2PxAO3X8EPpmHuYzQWcGggZv0fA1gWjvZ1nMZgdYBXIX3PQtXKBgKpAMtCq5MoWrOAd3yA&#10;P7c9g+2fP4zfvn4SBzWB4O4veC7vJcM7QKOj0Wq9ogZTkcUoY6KQDFDUUBFFwmhlqLlFubXWcf0+&#10;GvWe9ygEtDob6P3UzKZOI4Z66j4EQuN+3LZ+DemPB2PUwcThJmCURxNk5hn85mh0tPJWC9ACZhNY&#10;o8fMOXwfAV1/N/A99+4mg9H7Eix6V/1m6HJU1DwUa/s10ThaaWaeS6fTaBwEzzPP5z1UuacOFGRG&#10;5v3r6Ej4bRrLix3voPHH51D3zYOo++wOHPj6LgbsZ1hkbzKv/ND0nNIUPXVkJ+rTrvzaOEpGcSuC&#10;W87SOMz67/HLu1uwvDYbkxitxpN2TmY+OT3kxzQCZzKj8SSCahxz5WHMPYeQog52OzDC58JYyjjS&#10;1mE81o8RuAcBqKar0nSb6XlVSTD3oKhpaDCjuInovLYfpUa14JRJHhvOIaW9qyYbWypCuCDXiTMK&#10;/FhIerqcDOGsvBDOz/Pi/Fw3NkRczHO9WM8ceQWj9eeP3mMcVh1B21DHshJg98tOqf+DW/H7tmcZ&#10;xW8iyWHkNmxI+hMbok1odJjsUxWoJj2SncjuaL+6F9MQY8O8D+q+5jkUPqfuu9fxzMYTsL7Qg2VM&#10;U+eRUk8khe9HoPZOSkZZYpJpkw6pBalrB4S7dECoS2cEiT0N1vBy6+3WBT4jPNaVAbZLN7QxAD2E&#10;aseAHBMBOr1be+5b/UrdfJAnKZHUOtHkyiX0pHn0IGHSglByZ/QtCGLvLuW0jIIEtOkc39RXlgWw&#10;T0JD03YPvZqMTX24FTlUKMZYfsIf372CFx64CA9cdSKuPmUMVo/MxsqadKwut+HEUhtOGxLBHWfP&#10;wk8f3EFgvxc1XD7TRBQWeD0LXqN3VNmlpidzb2vNaWus8++ktfS4UuT+r2i8nxkxXta0eWu6WoFG&#10;ACGtFCAb9mDrRx+Q/thotEFSIw9uP+98KvIgwUllmuhFUOk5imYmclsgtiqumiUGTNPLigZiTcdD&#10;gCiv1d+UWMWYqZGWMxBQDcgtsdqKBWKr66aJFuY430VMR45wL4GpBVElOynbX8Wut2/Coxun4ZWr&#10;luD+Myfi+hMG4bbTxuCje9cDXz7IwPQE7e55gp7ni/pH0xiJGdUkmq2U5aAovfT3JX5+4yYsqs0h&#10;JU5ELcE5iPnlCK8HQwjOIYyow93Kmf0YTRnD/Hk0gazeYaoBH+H1miaiAZRe9gxUpKejiOwvp1si&#10;iphD93CIlrsxxOnGcJ4zjNF8oIuR2ulALen6ONLp5XQkm0oCuL5nPs4NO7BJ88IHMkxt883l2bit&#10;JIjrmMteQjp+via6JKiPy8jA+poa2iLTGS1dwwitIKNJ+ZWKiSnddMo8nFZGNnFEG/Q/+h8Y1O5w&#10;jOjSFuNSumJR2IZFoRTMdXfFXMcxmJN2BE7JScI1A8K4ZmgEFw/NxTljq7BudBXuOXMZ/epblj5x&#10;wNgM9nyPL689DecXubGaTmkm8+AB6Umo0OCmBAK6azd4OneBixj0dOtA8HZCQD3IOneEhyB3dm2P&#10;dIqF1S5oEw/kv0TmKOWWpPNiBy9wUjIZ8j0M8Wp7ziOgi2jcuWkaWcLofNS/sWnNMmPYdcxLNRyt&#10;XgMxjNIF6Gh0FsA1CqpxG354/x5MK0pCbco/0avTv5hjtcOUQBdUJR2DPvTs1RkpGMDEf16eH+dX&#10;5+Pu2jLcO7Acl/ctxuJiJ5YOzsGP79zNwiFFUs7NvFBGp2ilqNUMaDkMbqUsVX4ZIND4CT4tDako&#10;Zo2ppTMigAVQRfA9W5/Dty9fjoM76TQIqG1ffIHRHj9GBIKYEgrjohOOp3KYXsjIo+3i5h1E7U2X&#10;SEVT5bsSAlv0zDRBWWLAGo3smjBBUq9eY7GeYzExANf7WqLeZtbS1fwepSIaNUQHiZ2kfARu4x/v&#10;oO6XF/Hr+7fj2+euwptb1uGe82fggkU9sbjWjZq0f6DW0ZFRMRm1PhuGRlLRx30UxuR3weOXLMLu&#10;D7aYhQrNYBkNEzWiAS4aFKNBC5qYgs/a/yF2fHArLphWhKGe9hhK+jgs6DNUegDz3l4ZSehNp9+P&#10;lHkwQT3G62PE9mCyjzkt9TucwBwgGk1w9aR0J9tTV8mejMjar0oj9RT1ZsTupVybEXqgm07CxSjN&#10;c3qmM4LbbOjH84YzqIyxdcV0Lx1+aQRnMRpfWerBA9Ve3E+5tTyAG3j8qtwALslx42wC/oygE+f0&#10;LMT1Z680eqvTpH8NDDQN32PbR29jvrMzlrqTcWzIhTnMc2d4SeGZy2re7r7Mb8sJ7PL0ZPRkPj8k&#10;04ZxZBmzA04soixTR5OgGydwu8yfifnMjaeldMLQdoeh71H/QM/D22B64pFY4UzGid4MzKGdDyeg&#10;+zB1LWCg9TM6uxhI3YzcgcSuCHIb7toFwa6dTddQ9fd2dukIZ2emwV3iAN2axAPabmq5dS6jOem2&#10;Rzcnt9fQsHxSHs284GfE7vbvw1C30zIsM55ZaxbtU8d3jV6h8kVnWVgv3X0l7t10PE6oCWCiuxOT&#10;/VRMZwFM9jswOjMFtfZuLKRE5LOQ8pjsq3lCypvqS8NZlX56wBKcXhTC4rALi8u8eP+2c2jEn/L+&#10;fCZpYR2jlZnkr4kaMuIRAFYEtSKpqegxUdcCduw3E+1MhGSkpCP6/Lnr8OJVi/DDGzRwetcfvv4K&#10;Q9NpUIEA8z43Lly5wnhcq7up8k6KKtToGOpMxOW9TYSVCNzy0Fa0NRFXFD06ptq8i2EXorEUvpM1&#10;4otyUBWDZA4aM77nCwpB9ee7wG+vkTo/g50f3YkfXtyMd+86FU9euRhXnjwMq6cUY2afTIzITUQf&#10;X0f0CXZBT1dX9KEhlzrJsBhNVf+h9t4+jBBTQ6SoERseWDwQP9x6Eho+vpOs8nX6mq/QYFZt+JD+&#10;6ln88cE1+Omptfj13uPw2qlDcPmQABaEu2C4s6sBlpqiRsnoGaVHeh3cz2SezK2E0XsUwTCE1LuW&#10;eXB3BgQNYlCu3JeRfIjarekMxvDccbxuBCm4+inX0MbKGERKafCi2gOYbw/gbz15bXf1kWZk751O&#10;Gp6WhjLaZa/UbhhjTzIrvdxYnYuHa/LwYFUerogEsGVgD7y8dgmeWDYZdy+diD+/YfpGW9n60XPY&#10;8fNbLHOWLX7Fq5dtwHk5Tmxk3r0+x4/TIm6sDLoIVg9pvgv97HaUJCeigt/cn/Y5js5G7dFz+d2L&#10;mWIcS6e1lNtFtOsFtO+5av5iGjAiM5WpAp1UWmf0sSlnTjBNUIP5Lf1TyUg00IMY80f7dAcI1uxu&#10;3ZBNIIcpAeLWLSG4FcHdiuJduv4V0PEg/guoJWqH5jWaUUGjQwoZoTWPt8Z9avYSrT8lKlFPmmfm&#10;WlKXyj8/4pYFxNzkjvOWYoyvG44t8uLYPHo8dwoW0futYW5zRmkYx5MKjaanUhujxlAH+aGaIinE&#10;AsslDSmjB+6fmYzR7lTMJ2VaSXq/psSDzWOLsf0F5u27mAMrH1cuaSrGBGqBQyAhmLQ1zTrR6Eyx&#10;Kp0IqujfEvV+0lzSpoOHHEAjnZSZsncHfvjmKxppOgYzNxvq8OK8pYrQVtfWenp409wlcDOvqmdO&#10;ZdppY+AlkOt1fz2X+0Z4T2uWklhuT3qrqChWo5UGteSJmZfqHez64mEc/OZh/PzWdXj7vtPw0CXz&#10;ce6CHlgwyIOh+Z3RO3gMyh3/wow+zB8HFmBB3wLMpjEPjfgttuNUzTHTJU0lxTLOZd4WZoSpJrBP&#10;qsjClrE1eG5+LV5Z2R/vnTcaPz94Eva8cx0afyL93vkRHaYGMtCZ7HyHhORp7HjyLFw/OILzSgNY&#10;yWh4PPUxzedFPzr37rpvKqN+hgODaOSqBNOssaMpWkmlNyNuRbKm0dEIJBsjsoN5shODKKMYtTXd&#10;zxSfBxMJHFWijeY9Bily87oydZVkrqnmqzLaXym/qTudfk+CuruGEjIFHMhn9CdIeiZ1wkR7Z9w+&#10;thfeX7cE21+6n6YgdkhWRkZntbLQZuiI602dzTeo2/sjtkwdiotJ4zczF9+U58G5mos+y43jyEDU&#10;dDSIjqWcOCgjDjRYYjABPT7TgZluRmeBmN+7kLKAoJ6jPt50ZBPphEbw/fuoWydB24Pv2ZfMVp1E&#10;ulMf+g6xkfLkJBSRckeYcgSZG+cRzNXJ3TCQOFP7d29bIr+/I8IJneDu1B7OTu0YqdtZOXQMuPEA&#10;PhTM6liiXFr9tzVLSTYpt0aJVPMFC/kiOXyQZlC45IyltO29jCLf4cBOgmvnSzTIF/Hpu/cgt/NR&#10;qCK9GMQ8ezaBfFq+E1dUZ5NC5+Hp4fl4blQJNjP6Tszkx6jfLCNzyCZAk3qkaDbEbii0JaEXvf9g&#10;Kntith+L8gI4tSgLG6vDeOvcaaj/6n4zVY2GwZnpWFVL3RSVKQI0AWRVOInCKl8VqPW3QB0T/i1A&#10;83wzvpeRViAUuLd//z0mF2SjH5XVNykD5y88lsbRSED+EQUwI78ovZrR1FwkqsxrLWpNiq3cXvON&#10;m7W4yCBUY690YRedHllG4+/vo/6X13Hwy8fxy+s34737zsaDFy/A5ScOw8oJ+ZhUk4r+OW3Rw38E&#10;JlSkYz7ztfXz++PWM2bj0XOX4NVNJ+Al6uHmueNwUr9yDCWlLCOlK3elo5AGXiLjd6SY5p9yRrGC&#10;pCOwpG8QH1y2HLsfvgC7n74SdW/civ2v34Ddr1+J+k9vA759DA1/voW6fV/g4AGCuv5L7P38Llw+&#10;twqLSNWXkY6uzvVjHXPU9UURHJ8bIvMiQBlx1CmkIs2G3hl2DFXUZfRS88sE7ss4e5LpVTPy9maU&#10;VdQdSiqtirJJLN+pPG8WKeusQCZptKJbhqG66gpZzkimEUoaQBGhbWhGTA1b1ICHIaS2WvFF88bP&#10;zbPj9HFl+PyRi8kYP6QaPjPgNU2oprafYNZQW8nBr/HTM7dgHXPjVe50HM9IvIjPXsBnz4kyi4EC&#10;Hx1WOd+7lMGmgu/e0860UE1Nakpy2TDZtE1nYhZFAB/P7xIYK3l+HjGkSBshULMS+TdxU8Q0tpT7&#10;RYz2+UldkcOgmUWwZid1Ri73y7mVA1F792zS+lH83h6JHVGgc8ieA8ypXV3bWoCOB25MlDPHtpIM&#10;HSeXd/Fh2apCd1JZTieqWLDFjMx5zKF99BTPPnoPjZQK//NNBsdn8ODNa0mXO5M6HIWs1M6ke6mY&#10;Scpzck4AV1Xm4MF+JXh+cBHeIJhfGVeJSypDGGVnbk56n8WXlqJyFU1YEJrCJZ9ORL1/KsgMerlt&#10;LNyuWJXvx6WVWXhyRm8cfPp81L1zGfDLQ4wkZAZq2tKMIgRiY9MqiIcC2hILdJaoLbie52vmC0OB&#10;eSw2vvnHrd+YSp5BzAP7OV04deJEXtsYvY4SjeSqXdeoMDMtDt9DUcCajYXR4YBoMyPvznex/9un&#10;8Ocn92Hrc5vx2u2rcfvZk3Dmgp6Y2Y+RjFG3Nqc9hpUkY2ovH04YV8qcfSQeuGQ53rl3I3567Rbs&#10;eO8+7P2AUeeNO7HvxZvx7pWrcc6Enphc6EYfVzJqVAfhTMAwV2esG1aKu+YPxN1jq3FGeTamhdyY&#10;muXB1WNq8fjcwfj2rnPwy3PX4s+37kXdl8+i4dtngZ9esCod9b6a0ZL6/eChizC9mKCiM+hDYx7r&#10;zsTxOWRLBQGCyEfwORm1khFJYgDopuVaOhlDHeBMxdI8nkcafHq2E6fnebEq14tJ1PlwOu/Rqu0l&#10;TZ5P3S5lCrDKn4G1TKtOYe66mnJKlgMrwmmMfGmYRDvoSSBEaMwh2otso9ruQH85Dhr/up7ZePTE&#10;MfjigQuB3/n+u9TP4HumUcyTCWbNXqI+DlZHJTIi0zX5W/zw/hN47PRluKgiF4tof9P4ziMI4n6J&#10;pPq0wUpGykoCWs1l1aT3Vamk+IYxMGoSkJIi05zUhce6oJTfXZLQFbmkz0Hizc2y0JhnT9euZLpd&#10;EOJv2dzP6tYVIbUecavBGYX8tgI1DfPcEt6jFzEmUNcy2FUxDy9iYMzhuVmdmFN3ZhpM+t0mnSBN&#10;jwOyxMZEPHY8nfw9o4s6lTB31gvxBUpIbXrQU/UifdP0J+E0O8LJKVRuW/z04UPY9cb1uO7U0eif&#10;mwTbUW2QpeFtKaoJJ7Vy2qAVNWYwnzhZ7YblYdzQM4uROoQziwOYS+X1TKfn5UeE6ZkCfA/1RNNk&#10;aqGEDsy3kjEuHMQg0Q4WtnokrS+N4NqyXGzpkY23ju2Dn66cxkhzIhq+pHNhzld3cCsjJZWmCitV&#10;OjUBWiAWmBVFJaLiiuY6RyJHoMo0nl+n6KxI+zsp99fMdRglmD8P9vqwrH+tAXTjQeXLBK+ZE01t&#10;kHRsAu9O5p0/Po8/P78Hnzx/MV658zTcf+E8XL12NNYuqMLU/hkYXZmEHsGjUO7+NwaXpeC4SeXY&#10;sGw4tmw6Fs/cvA5fPnMltr95C/Z9+yTqf37J6vywm+BSvQTTjD/fvgOPXL4cK8eXYWSeluylt6ez&#10;6+1MwmRXJzx8+jTs3cFr9r+C3zfPxR21ESz0pWEgQVHSsSPGEoCbqyJ4YUQp3hpRiBcH5+CePkGc&#10;l5+KFZ5OOL3chafWzsRLl5+INYx2JZ0PR590pj809iGM/EMpg+g4+jJKljP65NMgg6SMLhqZixHE&#10;zRwwo0t7pmkdMCVgx221lbirKgsP9crBU4NLsaU6gpO8NpyR68OV5Vm4o1cB7umehUdrwni8ewSP&#10;MP+9uyYH91YFsaUqB9cUk5WRAk/zqJ22LbrzOwcqZyfdH+NMwelDivDixcvw2wvXo+H7N1hGpNKm&#10;KYqgVXRWxyHVSZh+DVY9j5nLTvUwu97nlizvuyew69lr8PLK6VibH8SxQR8mZWaYLpg1dFYVDGwl&#10;jKqlpMgR2mqQ4qOoOcnPfNbLbzbfn9CFdLgD89wO8BFTyovV1OTheR7+7aWta7YSiZqlBOxcOof8&#10;xETkKm9mfpzduTNzajJUlmsOnUIWRVFc5ZxDkSPIovwF0NpPZcGndW0Pm4nOpNkEtFPgotcppFeq&#10;pDFXktoUqI2M3kLzHQU7HY1TqJgbjxuD0m7/4At1MDXg2VR62ERYbg096ooIz8+jxyml8nsy8g6g&#10;R5b0IP0rtnVFAb10BelLGc/txRyvF71394wERkQ7pueEsDg7hOVZzNkKwljDvFs0b2NhABdTLi8L&#10;4JZ+Iby0sAe+vHQ2o8ujNHrSLOZK9QRcHUGqCi+JyW1NJLVEFVPKmUWx6whiNTtZ82M1A1zNaj9v&#10;24aJ4SwMyPRioCuAMZEQ79VAiv8V9tEQdn//GH5441q8etc63HnBfFy6YjhWjC3AuArNJ3UYfB3b&#10;wNn+nzTuI9Arqysm12Zj48mTccfmE/HKPRvxFY1w9+ePA9tepGGRZfz5Eeq/o4GJkv/5Iba/8wDe&#10;umMj7tm4GMsmFiOjfRukt/sHPJ2PQA7LNUidFWekIdLxCJzUOwffXsE06DtG8P0fY0PfMDbkpONY&#10;OtShzPkqWP7FYk400uNIUS8rDeHBPkx/+ubjyZ5h3FkZwNV0tOcTaKfmeLE0P4BBaV0wRBU7opJM&#10;fWZnhTDN68E4UuihPC5HX8j7BhmJ1Mzi4fukq1KVduShUQc6HYmB9o44q8CDWyqDfIYLtxTZcSpZ&#10;xBpef16WD1cXBnFbqQ8PMQV7lPJIVQD3U+6uCOLWEh+uLfTjXEb5sYyYNUnqT+3ABOaqE91JuGJy&#10;P3x54xlMFZ5geTGF2fstnbrotdga0xvTMUkVt3S2BG/j7reZmb1AAvUY9n52Bz6/7STcu6wvTqtO&#10;xiz3EXSI7THZk4D5TCNGMyBpZhA1K5VQitQXg+AzNc8EqJdbr76T3yxxUZxkEJmqtCIofaTZQQI3&#10;W01SBGuA4NUsJVkCLvcFzhw6ADGbHOGLZahmKh/Lz0dchliePjoEN7Gpcdp6dh6dSoS0XU7AAFpU&#10;2oCZJ9l4YRr3Jem8UIpQ1bhm8C9kuFclhJoTamgAhXyo8TZM4DVNSkFCO1Ll9swrSEtIw9U1T9Or&#10;6IElyh8I8O40tJIUJv90CFWMDtUEbnF6AvIJer1QTrJmCtVvSZgUSseKPBfOJg0/tdyPWb5ETGfB&#10;LgymYDlldY4NJ4eSsDYrFWfm2nEODfVC5kuXF6Titn5OfLxhDPDxDczhX6UH/sLUWDc0/GzyXFOL&#10;TaCaziDRyjKrIk014vTeqqnWsjzy3Ds1CR2Vrwoh5lhbP38HxR2PRhWpnYbo9XCn4qlrzsAZ82ux&#10;cGQEI8ptKHH+G5GUNggntkGB7XAMKEzBFOa6x02rwoWnTcBdVx6P15iv/vTePfhz63Oo+03T2fL+&#10;O7RQmVYcjK6w8Me7DBzP4Ps3t5COn4EzZ/dGvyDpVlo7Usx2LH+WOcsun86vSOlIejKGelKxID8T&#10;a4o1WCAB943Ow75HTsHO5zfhJPsRWJnRDmeXODDDfgz6dDoclYmd6Dw7YTCj7HS/kxSYDrIoiGuY&#10;xlxXGcblJSGcx/z4xKALs/xu1DIPV4tDPzK1oS4nRntcmMjj6s45jqJ2515OO0ppI9l0MF7e3965&#10;PaMU2V5HGnjH9jTuo1Hc6V/Y1DMfL4/vjRdHluHu/gW4Mo+OmYA+zZeKMyIZODvixkamaBeRzl9G&#10;h3NhtgcbsjLNOOOZGelmoEw/fvPodBsWMbe8sl8BXlo5DvWvMe//hWW6V02k6mugFhdV5jH6bn8R&#10;e7bdjy+ePA8Pnj8LG2Z1x8ph2Vjay4X5JWnM8TtiuINOS6lKWir/djEndpjulZP5vSOZbvVOTzfz&#10;eglQOZSQWn1IxTW1tY+A9TNaqtOHW81JnRgU+d0SdQCJEA9lZLY1ycmkzsz7GejyCOJsnh800VYg&#10;tyJ+iBgL8Dc/o7hqu110iM5OFO3TcXjJhvyK9AI6z28Ty5GbAd2JYO4EG0+wc6sZB9X+VUhAalKz&#10;HNLmCEEX6pYIL72Oj6IG8H5U4IwcP+Zl+a31oL3p6MWCHuVwYiGPrWQUXZztwrzcbPRL5W82B3pn&#10;ZjIPzkBNZjrzAebKLAx9UE96+IW5Dlw7vhw/3XYK9n54B7besR5Pn7fQUL63bjgN79+4jp70THyz&#10;ZQO23bWJshHbtpyG725ehd/vWY26Fzei7r3Lsf+zW9D4+/Okv6ppp1c+YHUokZglYQ+qNxABvIe0&#10;Sz3TlCeqyWLHm6j74Wl89tSleO7GU3D7RYtw1Zmzce6K0ZjCiBpObIdcKly5fSC5HXKcHZCTfgTp&#10;sg1LJpTj8tPn4I6LT8CLd5+HT164Br999jD++OIpHPjjY9QRuKYdt4H5m5rx9vGZDQTyAT7zp2fx&#10;8fM34MGrVuLKFaOwYWIllpYzb6xwY2mxBzMiDgxwJaLKTifJ6KQ5pvqRxcxn2S9hunJing+nFGbg&#10;5qGF+HDJCLw5uQ/uqHbhioIOeHNOMX7fOB47L52Kny8YitdW98Dvj1yARzaswkmlQSwgBe9HR9WP&#10;eq6hzofSIU8gaBYFvVgQ9mKsh7rSWGOCtIDnqIJN82ZV0zH3cZKKqsnJ6WQ65EBPXqemqDxGMT+N&#10;0pkYnZdOlTedyPho3K4ubUkfj8D2Z25H/R+/EnA7seuHL3H97KE4pYYO3NMeJ4ZTcIIvBUv5zSeG&#10;nFjpteNkVwpOpo0sz0zF7MxumOfqgvPL/Li6TE7Ij6cWDMPvj15KdvaGqZxtVESmk9z36d345L5T&#10;cf2K/lhQlY5Rng4YSlbQl2lcDWl6L+qzjyPFBJ38lARGTebAZKR9HLRnlx3D+ExVyI2grfci3S7k&#10;73kspxwJbTciIViziAdFYUVqVycyE6Y0dm41AWCIoNNkDKoMnOqiU+W9hrOMKnmPiK7pmkAankBc&#10;MYIzL450pRATYUZvn4n8LLvOdIwsR91T2wyCXGJnBG/TRLWjwBag0/lggVntXJrJX+2U5VRSPpP/&#10;UGIyPQFzI3oMVagpcvfLSMIJNKQzs704hVRugceGMRldcTwVcAXz26sLQ7i0IIQ1PrXRMYe2dWMh&#10;dkMtveBoKmS2NxVLfDYszXHxug4Yl3E0rhlXje9uXQt8+wga/nid8g4VIyBstWojTY2kaicpjLxm&#10;el5Ndr7jZXrgR9H4011o+PFO4LeH6ZW1uDZ/U4Q1U7Zus6KhunnueQv7f3kav71/Ez5+bCO2bJyL&#10;9QsHYGIPD3oFO6PKeTSV+y94Ev5B7/gv5Kd3RGEmKRYZSMhEoE7oGUzHl6/ejm1vbcH2zx/Bnu9J&#10;lfmumrCwYdcXjPiaPEE5HKP9gW/w9d3n4/7lQ3HznF54jnnebectwsjuLtSEO6Ik4xgCtT0GeZIw&#10;NeJipA1gSW4AywqyMTvbj5EeJ3qSwZQQUOV0spMZES/sXYYtg0rwzfET8PnyMbhtUATrcxNwEfPe&#10;2/pE8GC/AJ4fU4Bt6yeh4alNwEcPMXoxr9Si4WaKWr4b9uGLOy7Gugo/+nY8EmVMfxR5KlJtqElh&#10;+kODC5B9ZZLNZZJWSlw0tEC3BJ6XxPSL+SSNX4xMaVmO8kpGoSzmgWFRS9qRIrWrm4JHe6ZxHXiP&#10;dkjrcBS6/PsfWDVrBA7uUfs80xzpSMNX/3wb379wGR5cMwET0/6NBZldmV8H8dKQEnwydwgaHrwc&#10;9fedj7eXDsZd3f24k4C+rtSPe8fTdm5ai/ovn+RnqQ7jU9R9/Rheu2oJZud3xEAym8EZmehvd6I7&#10;dVhMe8xhihjo0o4gVK6raChACkidUUnHNYhMcgwZwBiPHWOYagwgI6jg92nivmzVWtPJZavTB4En&#10;MPu5Vb2BU9GZAHQSiIqgBUxbe6V1w2g6jRl0ErPpJEdp1BjvkcXy9BhsiYqzXLuRzidoBhM9g2XN&#10;czI17kLpC4GcTrEJ1HIWlEy+OwHdnkBmvkxKJBGYBWxd5OcDckmnNfpFnjiXPD2LSg7zxr6EDmbG&#10;wxCV3J/R4rhs5lhBH+lvEPNJTZYGnbigNBubmCddzOh8IfOdi2icJ+Y4MZPe9lhPIq6o9OL+ARE8&#10;Pjobr80rw8drhuHued3x/t1nmylUcVAT6xMM6qBS/wPqNEG6el+Z6YHU0YL0mNHVtCXu53laT+jP&#10;N4HvH0TjZ9cAX16Nxs+vZf54Nw589xB++vB2fPXqdXjjgQ2457JFuGjlcJwwvtTUHvcNa/qkY+Dv&#10;chg95GEE72HwJx+OkkA3jKvNwvFz+uLSdbPxwXO3YFyJm9EpEaUOgjAlE5eesoaGeIDGox5VNEa1&#10;fesdNdG82sBF3Rt+wPYP78OTVyzGaZNKMCwnkVSdCmx/OCnZUXAxynuSO5u5zCsY6XqS2qlH1CAa&#10;z0BS2Fpu1f2x3J7BqJGKQnr5XjSyxaTCF5aHsKVnCPf3C+Pu3iE80C8H9w8uxI3Mlx8eXcIoXYIv&#10;j+2BPzbPQt2zBPTWRwhopiF/kH6aRdU+JSv5Bp/dcDJuHpKLk7LTafBd+SzNcyVjl6HRgCganKOZ&#10;KJ20FQcN1kHjF/WTAQd4ri+RfxMEmrVSNqSIrJ5MXhq1n05Ac3C5KJrxJpPXOGiIbgYRZ7u28Bxz&#10;BN5+5UWYSR0aNGpOztfqifb9G9dj4/A8RuW2eGJkGXZdtBg/b16Md08agwcHF+H2ci9uozO6ganZ&#10;3UPL8cWly3HwYzrz38l8SLP3f86yP3ca5hYmoa+NICWzKmSOKmqrHpBKPW3EQhq/yy6gMC3QVhV6&#10;Eb6vpszVDJvqDDM4w4Y+DG7lSckEsYBL5yQqTDEgozi4b4BHepzJMhLIRc+rqLteZFW1dHx9qMPq&#10;FDVXdTY5uWh4CcvF1IoTY6VkNuU6TueomnMxWB/L361yZbmlU9J4fzEAV0c9v6ModzsCuB1foq0F&#10;6Gg+7Vb05c3LSJu6k1IV0WObWjw+SAMznPQk7gTSb36UegXNYWRezDxqts+HMXzZeQEHTszyYlWW&#10;A5vKsnBj7yKcHsjAHEcnnBJKxn3D8vDe3DL8eNpg/H7VVBx88jQ0fkx6/OMLBIDWF/re6qBx4FcC&#10;hcDVcil1GiLJfEgVGnvVdkug7KUHlkEeIJj3Mmf68l78/Oh6PHfeBNy8rCfOGhXG8QN8GJ7PgrMr&#10;8hxuKqVCyUeRvhxOhR6BPLKCXnk2jOgRxNLpfXH2SZOw+ZwFeOmhy/DDhw/jwG9v0+hpGFrpA3vR&#10;J+lodGd0rLaRhqU68PxNNxtAW+OGd9MYVVMuUWeSejqmz3Dmcf0JjsPh73wkwnSGGmqak67RaZ3g&#10;YZT3MsL5GM00d3MJc2ItPFajugoqvw9TkkqmL+Wk1ppexyyFQoNU093kgB9nFGXj+oowtlAeYDk/&#10;OrgE20+bji9XDMEnx/bFFwv74u1ppXhzaineW9AXn5wxCVtvOA47Ht2IAy9dicav7sS265bgMTrX&#10;e2vysNqXjgn2ZDOjZCGduCq2xMbSaDDqXhimEXtpVOk0JrvYnDFeK/LaaUsybnV2yOx4DMFMm9Lv&#10;NGonr3UTxKoF9vBeoqSZpkOEruP5tCvX0Ydjz9ZPWI7qyaemPbKI7x/FDw+uwVPLe2FTSQrW+jsz&#10;v07B+aVOXFTqw+aCAK5jzn9jcQDXl3iwZQDTDbKe3S8yj/6BTOT3V+kTbsJD68dglK892UYCChJT&#10;TSVUJu0+je8pUPjpWDQxn4/fkcHvSKWk8d0VZYOqceZ1xamaE5t5r3pypaSYoJfB320d+J0EVVqH&#10;DkjlVpXJ6erwwe/UihYl1G+PFKYmaXb0od3U0DkUq5KY76Ca7DKygfEOBxZ6mcerx5472UxuMCI9&#10;CYPpTPrxWTWk+RpZpcowtyI/AS3H6WY5apZQF/HZRjXZNr60tml8iVR5VxasltfQ/MF9GTF603BC&#10;VJybH5rZrR2VSwXQ2zr5Evl80d52GwbQ2DRZmXr/1CivSuuKAaQSc5knnMjoPNfZGYtImS4u8+GF&#10;2RX47vzR2HffccBrjBifseC3E8haDYNgrd+vecTUxEDAqseUxKyaz6hd9wUOUkE7SBl/+eIRvPPo&#10;Jtx1/lxcd9J4nDqlCiNzO6Goaxsq7F/I6vIv5nHM0xL+hTzbMSjI7IC++UkYxpxyyeQeuIx57sM3&#10;nIF3nrrGNLft+ZbUvGErn8FnqQunofPbUbePzkTNWQTrY5vOxHBSxRqWS006c0Z6ausff4fGK9dh&#10;x+/b8caLT2Ji/xJ0+ec/kPTvw6HFuvOYmuQRmEW2NEb4VLO+b1Ya860URjeCNECPrfG/vZneDPOp&#10;62SmqUWeoNFIdJajgx5GbYdRahadbQ4VXE7dDHOnYVE4A2fRqM9harM0tR2emNgTny8dim9OGIYv&#10;V47FFaTe05OPwdpCLzaVunBSqANuGJGLh2fW4M3jhlMnPXBnzzAZlQuLPMydHWkmkgQFYlOf0pbA&#10;PYbAVGRWRyMNtVVTJp0/82GBwUVHlZ7Qnk6rE3qTPYwIuWi0miyeYCdgMnlcEU/3yDD3US6oCh7L&#10;Icg4Azzu+dc/8OZTT1i6+OMOfHjpOMzp8g9cU5qBrXMH4r5++Vhgb4/JLqYl7nTMo9GfyeCxuTCI&#10;K8kGr++Tj5dPnYFdb9yNHe/fh98+vQ+/vHIxHlkxAMPSjyBV7mJaWjS4wUFHktGxLYL8DgE2l9+V&#10;ry1B66KzSe9wDAFP0BOcscjrJhaMU+JWfwvMqR3bIblDTBjpCepMAk0T46svuqYNGk8HPY2sazK3&#10;o5iyDSNOamkHas+uYSSe53bgvLAbm7LsOCeSjrOynTgzmIkT/elY7EnHJNL03nzvfD6zgDoppw30&#10;ZoAdQpsZyBSsB23IVIrJw0rkVdTerLYzAbVnht2MaNHwNBW0qysLwICZyuA5LkOzmMwzeityFPEF&#10;i5lvldDICxOTSCc0sz8jDB82kxF8U3UIL87sgV13rCIlJoj/fI05L2kf80wTafepNpkUa/eHPPYu&#10;9v3A3Parh/DKg+fgtouOxebVU7Bmeh+MqXYjL+0Y5u+HIUQptP0bZWltEWLELbEfg7KMI1DtPQYL&#10;SNEuOmEMHr5iFd59cjO2fnQ/fv/uJez9nZF8nyh9vLNQeyRFHQ2ilF7DGK1acPXr3oWGfX9gFB3V&#10;KDKWUiqkitH0pBH98fvP3+GyjWsxY+xwONsfhsTD/wEvjUG9fMqphF6mh5SHSrUzN3aZHlO6Pp+K&#10;KGD5VNJjd7c7UKK2ejrS7vx9rN+DaUxhZgf9mKsJAgJuTCLIh0Wn6tE8zoom2d2STStCBcu/nzON&#10;uV46BqV3w4zMbrhuQAU2d8/BigjzRb53IQ1Aq08MSO+KERl0sCE71qgSLdeDVXlOUyk2XgMp+N5l&#10;qeoM1I4Grwgq4EWFRhqrYfXz+Zp4r5jGX5Ks1oxkRg8yORp/HoGrzhTZOp9/KyKHCJog7c3TpS2j&#10;CoODwK0oT+NXhDT3JaUMsuyKjvgHHj17IRnbFrx2bCXWpB6BFdTxHVUh3Nk3D+vyXQRIEkYSHDPd&#10;bqyg09sQ8eK8XBcZSyZuXzIUvz11Obad/f/V9hZgdhVZ93dGYXDinbS7u6Xj7kZcSYAECCF4ILi7&#10;B3eH4M7AMMAwMDC428DAMDC4RiBpWd9v1bm3+3anYXjf//vlyX7uPXJPn1On1l5rV+2qWqjXd0Uh&#10;VnXV4Wnb66CiFM3JIYygHLK4/xTfR9etVE7dNvu6tbkUx+IVHrO6AugdAXSr4dQAbipyPNWMDHiT&#10;t2cfz2VSNKj7AH5/JvMMuVzHs6o4zXXXnDQdlJ+pYwuzwoSBJxfzvSBF+2WnaEFGH5i4h/bI7qtT&#10;y/J0Ie/jkvJsXVKao0ux1WUZOo/t04oydEReig4uSNMqj6Euy9WJZTk6uSxbxzv5hu+BoQ3mqKVs&#10;xxDXWO+7cWMEFdCz89vDFPLATgxIddIJN+q+6SzAn4lXzuiFVybYd+JIf6TEoORkjchI15js9JAt&#10;NBuvtC8x9cmVPfT03kPU+OS5xHCPAVrk1Hcv4InfVuNnj+n1h8/W3Rct1zkrp2jnkQWqy9hWRT1+&#10;r9ztfx36WUt6bKnqPtupjspY2Xtbjczpqd0HFej0XUbr1lP30pPXHaPX7ztDXz17lTa8e7s2IdWa&#10;v0Vy2VF40LqXq/WcZgA3JBQ0Oi3U5pRQGDYA2Ob0Tad/AuYWj3V1Y437mX8AeN1CN1Ep7FqEtyxM&#10;Ik7a/vd4bRwMbFTQ04uSAThYeDgvckp+uhbgZfeEQXYvytauZt5sj++FrQGZZ3j0aKHQQgzYhztV&#10;Eo89IycbQBdoj+IC7QWg9wDQTpec5oQaHGwdFc6NViXdewVgFeCpLf8sA0fxDhbi7ZcVRDNUzuG6&#10;A5DOzj4amso9OSYHiLsV52sh72gigBzWpxtxopMZcNA46ULHygYe7zsLZ27LAYCOF7P5nkcltvSu&#10;c842ZTEOdTYhPZ3nSlJ9CqAkdDPo3SJb0qNXaFiaktkXMKVqLOdX9d6BCg8xAPQwUog6lWbpC7jy&#10;UIFVAH0i9e3CQXl6eXF//Xl0BuybrN16bqkVeX21gvq0GCAvysnTXnn5OpRyOqokV6sI63bN6KbD&#10;hpXrxRN205cnT9NXhw/RkxPLtKrb1rqgf5nOGVpIGVDPrTjNpIAyH8A6iSlKDnGjHzI6gDMCss3b&#10;yYC5L2Dus13Exn3ZTjbIAX8655jRU7bjN5yTtvW2IXtsOu97TxzxEQZzcZbOK83UxWVZugznc3Fl&#10;HiDGoRal6RCe6+TCNF2GY7oacF7DOVdXZHNeui6tytAF5RlajRJbXeJrZMPkmWHdr7Mr0nVOBcdw&#10;3F2SkVJ9Q/wMsJEQuW6t4yVFDNQ3jCKpoLI4o8XTEIVGMx42NJz5ZVMoBT3wbvb8nLsTun9scjeN&#10;y03nRbONNN2XQj6vf67um1Wtf95yLHERrPzj6/r2zZt12oFjNaEWj5n8e5X22gpWc+f51sQxW1FJ&#10;t1JV2rYaktMVtt9GO2X10tzcJC3IS9JSvNuqqmxdPbG/Hlu5QE3uv930Jg7iaemjP0of3qtNb9+o&#10;L569RE2f4Dzc6hwGaXjweSyH2kB2mqacNPKFNq7/VB9/8DKx86U6+cCdNbQsTWnb/kY7Ipu7/u63&#10;yuJF5VE22YDB5ZTtPkLkbx4xUhaA8drahUGtuBskTdPzPf2Os98KkMS5Wm5AEyPN5gWPd/97nx5I&#10;7ySNM4NnpoQ5qKfg/IaicoZT9lM9lSzne4jhnFyPJ07XaEKbQSgh99k7d96NUFm9eBe9kYK8g0rA&#10;bUUwivMG8x4acD613KOBZ2cxIztbs2DxGVx/N5yE844H9emq2j6O9XYgXo7aT3Id7+5ImAUo8wFC&#10;DQ50IrHdvOpCWIdn7foHGHZbpD8A5n49zHF0GjEizzUc5nSOQinXqsLhD0eFzMzqi3NK175U6L14&#10;/kUw106pvYhnvV5V1PBUhFz33y7ohvroisNDeUxN2lH3zh2ijauX685JRZqfuq0GcS811LtqADWG&#10;a8/NzcL55aFgssOEeWNwsjsXp+q+ZZO09vT52nDUCL05s1wn5ffWyqJ0LUW9TM3uowHJkeNxLJpq&#10;MBqU4CAFUKYC8gyURQZgzbfExtx459Z9g9hg7sOnzY1+XkDOuLHl4fDM0mnbbqtKnNU0nPPS/Fwd&#10;Qsh0Ao79bELQC8tzAGqOruTzchj2IoB7QTlAB5RXAeRrKwGzu25rsnRFFedw/FKOXcLnRRW5Og9G&#10;Pg9gX1CapfNtXMMNz1364A0Ts8JyAW8V3tQNLgOobM7ockOYPVa6mZkH87zcnovMa0uXYWN4QUvx&#10;KCtyuuvwoq66dHwZwX03zc3srQkcX0iAf/b4Sn185VFq/s9f9e+X/qRLTzpEZ++/s8ZSSYq6/o44&#10;cvswWX9x7yQqV7JmV5XrmkP21vq/rNGrZ+ylx5eM0Ut7jtVjM2t05YAMnVGbqRUZ2+mSwXn66x4j&#10;tf5v56l57V+16Y2r9cxZO+uqnet02rgCXbGwTl8/cRksC0t7zSN9SWz8b33/6et64Ym7dd0lJ2if&#10;ncfwjFshDX/Ny9sSb709z+2JD5GTWT1VQwWtpAJ6hUDHul4FMA92tZX07hG6G0JGFJXSxz0CbQzg&#10;m1uQBSsbyAVaXlAQGgw9GftipNeSwjzNgj0tGffj+MGU34F43SU4QsdbTjboR+UYCnjtGN0uMRir&#10;4fpeWSHeNVLYvXv4u7k4E99HZVecDO/J3UvZOGE3lhRw3Bl6Q5B2O+URnztVEwWxu2U9f28wjqCa&#10;d1wIuLIJqRxXmjlTdoQ1OVYK4EdTFnMz++iwUYNC1l76Dr9DsVk6R6rAzt9MPYrPYbxH2wDuZxDv&#10;c1eY6Tgq3BEFxPpZSdorI0mrifVvGzNYR5YVBLXg3P2yXrB5TxxVtyRYvRtEsgOKKEn7VeTo2SOX&#10;6v1rjtGKISWq6LENBEM4sMMfKAfIhN83EIIMQPIPp+5My0rT7lVZunhanV47YLQ+O2CYbhlG2Wb0&#10;1Gj+xui+PTUKFTkcp2fVUkCY4PRMx/fZsHAZZefWZjdCjaLsh3Ltwa4PvGNn4aXDzo6rk7bbCrbe&#10;OjR8+X2UYJ5VJJv9KTB+6rZbqgJc7QQ+dsUhH1iQrWNw6mfyri8GfJfzXJEBWhjWdlVFJqycpWsI&#10;ga6ljl9Xk6OrkdtXIcOvAORXcf6VAPtSQH8hDH0OcfaZfD8bO5cy7pJM4QRAm4EBq1++G2aGuPsk&#10;tU9YtjKbCpTOgzvm8PQnBQa5G3Icc/Cw41OTdMSAPDXeebL06OlqefQU/fuMRTqusqcWZHbXCOKx&#10;ISk9NQbvOQk5OL4vkrN3H/XHs3uMZ2G3Hsq1zOkJO+Ao8tw8j2VSYdK3+rUKfv8bze61ta4ZV66P&#10;Dp+jR6aW6LoBxH9Zv9NDs2v19WUHqeXNNfrxuSv10KopOri+txbn9dTCQtTB4FKtGFWmOYMylZ9E&#10;QW/3eyVxzZRtuyh1m9/gWbsFULof0YNAPHF6Hc/dQOzrrDjPb9UAQMNoMgOW+zSwi/okqdQt0pxX&#10;xW+cfOPsoELKw7O3eD2jncKE7dlhDq0FBZlhbO8cpPASXup+5QVawoveA1l+blWpLupXoHPrcnQi&#10;Me1i/qZXS3A3hpdJqaMyucvQ/brF3KvvoTCA2skG3vYE7Thhzi03mFFOzidw62vW9tsrk8qXAwAq&#10;AP0A3m09z9kPwCzEqSzB4cSnvHG3ip8xl4rtluo0KqMdvYflFVFJh/G+R6UTfnXbKoA5DQbL4e95&#10;jPJ49k/LQmXgdA7rV6xXTj5AJw+r5r311ioUxpqGYj08ulZX1hXqICTxhf0KddeYBp1FzLhLck9i&#10;/K4hN38Q99DP4KF+uVvJ7TD122ytEQB3DiAdSH0qRVG6jcJtOuWoHDsTz1wyIRP1k5WPU8zRssJM&#10;HVWbo7Pqs3ROXbZ2JqQYQZkN4VnHpWdoZGpK6De343YrcyV1fyBlPIV34sSo3XF8K3C8K5DKy3HM&#10;i3GC06gH7nsuJYzIAMh9tv8DTAyzw8YhsYNPs3vK9lvxfSvKyRP49w6JKLvx3vcnZDoK53Y6jtuT&#10;K1wOQ1+B7L4C8F5hNgbIV1fkAd58XVOD7K5M03WVmboeRr4GQF/F81/Otuf19rTA58LoZwDkUwH2&#10;KSifE4nLu/RF3oY4OsQ7yJ8kD0FLCi++mge098oknvKSN56Du4h9YZ0fvKJX4aujUEYjcS5fMEgb&#10;7jhcjX86WnrlYumzP+qF+67WFGTfsNTexJMpmuQMMqSll+8YyEtwv2WWYzW8s7NobBl4R0+r4lEo&#10;mTsCchjAraIFgCZr2y1U3XVLje29JfFTT60cWKgDhuRo9e5jtWpeg+b1S1Nt3y1UlYqn556q0tw1&#10;1AuGTQ7Twvpe3Q1Ty7Ub3MfqZwQEbgD0nM+jYc9xxJejOXcogPVA+aG8eHfdWYl4YW6vNJhHJa1I&#10;SlX/FM/GAfh4pkpYrBiGK7b04m94NcE6nnMoLOwpaifiHCbz6bGv05DVjmtdQZYgE1f3r9YFdfk6&#10;sypXR5QSFxLXusvIDYpujxjoVnEqhrurPEtMMe/I7ykkL/B+nD1UCRDrKOfQ5UJ5+X264dJhUTqS&#10;2eA06zr+zQUcRZS510eaR0Wbx7tZmIvsZ3sA9+284GI3UMUqqrtf0gFQBpU3hZiyb1diRPbbYbg/&#10;tKL3jkh7GNnMjFNeVZ+s7x46Se+dv6d2413tzLFjy1N146BC3T6wROdX52pZynZantELGZqnlTDX&#10;KYMqtWdRhibxnkcCYk/+5wEPpdQJs14ZzO286f6QQpjFJDUVh+spfVNDL8t4yncqNp+y3SMvT3sU&#10;IMFhxYmonClphCCUZT+HQzxffa++1JPeKI8keRSYs73sEGbnZ+EIcojHc3Uc4DiNd+GY9yTk7eF8&#10;7omameghp1yjKDSm4fAol77IbzeQpRKSpTsso5yrHfr05V1Tf+aidBdRF5YR3qwsyNCxSOUzkckX&#10;AeorzL7I6Mstp7ELcPRnldpydb73A3LbVYDaZma+AFY+h3j6jNKMkAZ7Cg7ixOLsMGF/lxQY2vGw&#10;m9g98ZhTOw1oN7p4rGZOj54wNJUAqeIZSgI7YcUUehkM68o2IzdZhwKmP+8zWmtvOjh0Qz11y/Gq&#10;2/Z3GkyFctw3PscjcpB7VOpJVCAP5i7Bu7tV06B214WnWskgHs+kUngOpSxepqc8ysZygnGPgNGS&#10;1y2I7uv0Cymggua5u4QX4zjSIYIHjXjtXYcPwbh3N+7NxHsvJY5ZVJSlqbCj47vhfVOILXO1e0m+&#10;9kYO7YUcmp/HfcK+Hqfr1s8KKoBnOfXUS16orJh9ZnHnNI9JT8X5mb3tEHvgAAA7TqKGcnJ/sdnT&#10;g/idzF/PdgOOxc6lBqb1AmerKot0Sm2pDi3JCxOsj6PiDfOAFCqoZ+EYm5mroZRzP8rMTsO5ux7J&#10;VEylKaSMqqi0dh5+Tq9W6H5dl2cWqiuT8g/bVD63InuxhCxktVm+lvc9jesezjOfSOXaBwbxJO5u&#10;wDJLOu0wD0mf7cZSKm46MtL5Co41nZttSZ/LNfJxHLn8jXzeXTEVe35BT922e3/p1et1656TNB7p&#10;ORXg7w4gD8Zp7A7Ax+Jwa7bbJiiDwdQzd+FM5thQ3p2z0qooRzusXK7tLiJ/d2NdHWU4mPBnZJpX&#10;XkzViOTUUAcHUmdHce9TM9I1PStLYwCxJwqo4zcDeO9eO8rdUm7Iszz2yCZf0/GxnVslNj6lt1ag&#10;no4jDFhdUahLYUoD7mLi3NNREgfiILxMjmV4P9jereFWScZF1ECI5KcuOEd7EsB3WHVAcZ4ORQXt&#10;n5OmZRl9tRz1dSDMf1QxZY6j8DI5J5bk6KiCNB2Qk4xi66udqRMLIIKlOPYD89N1dLHBa0kdyWo7&#10;g9P5fjrfT+EaJ+B8ji5M1xE4xC7pjkXCi6EyUlnr8Sj1vFCP9HDFyeKlZvQCbBSMG4Fyk3ZEVvpc&#10;CjiwUG+Nyu2riSlbaUXxDrpvyRBtvPskHTcsXbVbdwkFvxNecy43Nx9Az3ehYJ7sfBwPWMf1ygBw&#10;OS+yjMqeg+MIa1NT8TzlUaYlYO/eoWO/mBdSZFnL3/bsJQ19k4NVA0rPQFrI+TbPpOIcYvcl+j4L&#10;uabl9KicFM0pytHeRfna341VxLXT3JDDC/AsG6vKSnR0WZEO44UuA/iLsrM0PYMKAzOXUxYeFeMK&#10;nOMKQYXzPGoNWD1s6UW4DeZSysjLuXhmypG8eMeB3l9JiFHTOzncf2hg4T5zeO4y7mtEelJYEcEr&#10;IXgkz3he/hDYy7narqwj0qhEyMTB3Gstf6uYSl7ANQrsZCkTp1fW8rfsQMoAbcGO2wT2yOS80M20&#10;I/e9g6ezQV3AdB7hU8r3Kj6nolRWD67ULUOqtBpZt5w4ewrsOIyyq6HcveaxJ+lr4O/WowY89jjH&#10;2UkA241i7kvO2JE64sEHAN0Oth6VsFdVqlpeXKPrFtRo1x276KTS7nrjyOn65PR5emBWqU7uD2t2&#10;/b1qUYVVPVFJlMsgQrOBWC31y+mUBpsHNjixI5u/6/YAh0cVhG/9kPgOa4Y5Y4v79QqNniXUjrIS&#10;Z1cOERU7POJ+QkhFXfUQQ2erBeMZivnbbkSsoUwGJLmLlWfHMR5YXKizq8t1WXUJIQLgRlEcWZKu&#10;JZTVNJyGV3x0o6VHHJrdS7nWIN7T+MxM1Fc2dSYj9EbMA7xLLdmxvXOzAGqaZnLP0/j9HI4vALiz&#10;IbsZ2BSclNerGsFzeMreoTxHFMMnoQo4H5W51POJF2VqJWphFSA/jLDiCOxQwjl3ie0Lprq4scuS&#10;110uHoDhyQoqkDUFbvSCcXIphGzimVy2veJkLi/akxmYYUemYdzMUGTtjDy8b22KXjltdzU9eJae&#10;OXGJZiB9ZzkxIieLmCRTS/MzwuRpexBTLcnL1m6Y+1adPDE501PHELPzN9xx70nRzLiVSXi+FEvk&#10;JJgoCYC4BZW/64R5fj8BGT/CkhpnUIXnd17uEApnDIAaRcEO4oV7zKplmee0WoTUXUZMu3dhrnYh&#10;NpqYlQyb7hBydPcvy9cRntYIplwBoHfNyQmOx40npTg431fEGMSvzhyyp8Y8c4Zj3SqAb4B6edOR&#10;lKPXJPJUOE7I9/jXrK7dlcanR7BFabZRn74HvDuMccKJr1fD/ZbhSJ0Dbfb12kmjAP1YQD88JTXq&#10;7+Xvl1A2Hvhgh1GN9edvOUWwlHv0GsN2yGZwNzC50asf9+XpcgYanIC1ge1pmb11Uk2BLiV2v7CW&#10;EIbYcSoOcijH/I7Ho2JmUyF3xgkv9GwiVMh+XCMfR5XZfRv12XHL0Ofq3GK39rodJA9nUk0sOSM7&#10;SZO7/1ZHVmfqzX3m6rWlw/WX6YV6an6DzmjIJxzrEVi0gXc6Ggfs2UBm4PhHsa/OYOSauTC71WMm&#10;zxGyooLTBrCA0N12zqX23FvRuOBuYYCDp791C3k0esllgXTnme3IzMo2O/1qVFaUE0+58lwOcyaA&#10;gYnU952StsPp99F5g4p0xahaHUcZzaeeO2VzBDaIezTze4xyJX9nmEMvrjOafV6HahZl5TnRZkBa&#10;MzKTNYU6NCqV+uL3hKP2rCrjed8TqSdjDWR+68kSBlghc22XsRv6+nHf7uOvxTylsfv8h1BWE3Du&#10;0wkTHDLtDJjn895m5qWoi1PxvJxNJRetwbx6n2PbHCybl+PV+oqoOG4ljaZ64UGQglMKs8PCY17T&#10;Z3Z6b+1SkqTViwfrs4dWS588psfOWqb5adtrGefsjfTYF4lxIBr/AAL4VXw/HJY8NDClFwPL1M4A&#10;3oAbTYW1dPFqHOUUdiV/sxJnMpDvLkTP3OCKOdipifaWzqtFJQzFq4+m4k/lfryg107ExBMB9Che&#10;1AjueSe8oVuc9+d+DirO116FOBLk7UjA359CmwID7gKAvRyo73M/HIUbpyy7+zvUgA3t/EIcahna&#10;zZXFwxZ7hRc0hHM8FY1DFYOrgco2JhU5TqG7opnRzZhpsEKUleeuwm0AwrahwhZQqUtRCmFtYDMR&#10;YC7t7msR31MW03FauwOs6a6AKKo6KvFIgOd5rC0Bx1AZxvAMA2HTOq7lvz8aJpjOu/LUPfsi0Q4q&#10;RcIh7bwG02wq1wwA5cEyKwszeB+8G8KM+VS+0fw9N3Qu4Pn3I749Gid3AvLzCJhhX67l/eP4vUcb&#10;ZRFXp8Wew/2wntkmm7IK883heBu6dtMsyvhwHPnhOX20PHUH7ZreQ1Moj5GUu6fxGZzeUzOQlnMA&#10;wXTenXOm6ykHtyiHriL+TjqADnnjlH0+gHY46CVeByZ3JyzxIAacIsB1N56dYxl11m0OZThbK7vy&#10;2Kflts1jFByTD6AMB1NOg3le15PxPJdV2xzK1Uk2c1N20AIU6E4olwFcvz8q1qGT37vbSvIJR3J2&#10;8MAOO86uKIOuyPyeGgQYzfgjud446uh4QO78AM8j5t6LgZTxCAA9HBsCmB2GeVCLG+nc0FxJ+bgN&#10;wW03nkfAbSZWGG7EtULO2Pb3Stnqt0r+/W+UsuVvlb/DbzR3RI26eOxmKQ9ewwOZoZ0hU0gl8gye&#10;PX/bRdPqi3Xs4jlhXaDpgG5nXsxsHm48gBoByEfDwmctmagP/3qNvnznPrV894qav39Fj121ipi0&#10;pw5A468qzSdOy9cx2AlVuToFNji9ukCn4fVOqiKYr8nWIRWZ2j0/jYLzxAa8CDsPWLeCBzEjDWPf&#10;bsS9BxE/HFhIpaQCLMUBmOWXwB774Bg8rdGJ1WVIkNwwQdtspOtgYul6ZL2nWJ2B7Jmfk605xEEe&#10;vjbNkgdGWOAkDhshwS4w9iL2L0Y1zCQ+9ur4/XmBHpASTZlKYcbMo2cc1w1A0UzIcqNXGp6T3+BI&#10;PJGd2XkkldRxn6W/x6w6bdK5887AcqKGk+oznBaJg/DUM/bAo4nDHE+O5UW7T3oIjmNnysVdPyeV&#10;Z2lFeneAlqJDinN1VEWxlpkBum2lodttoVHc01jKajbybm/KxEA9t6pQ1w0o1R2DSnXXwApdUVWg&#10;MwDnaWWZOia/rw7OSdJBgHwve3qefRZssshgxhEfV1IQ4scLqot0HqA+qSSX8s3WUjdC4UjrURLu&#10;5ssB0G5wCwxKpfMayu6ycj+xV65wQ9MJbsQZVMI76Kn+xNvuYssHpB5L77DFFdst1rXUPfcPeyB/&#10;aEvhmoH9MU8a4DaUsp7bh8bYw4bUaVlloYbi9Cuo8LnU51w3FOIAHNr40+rIoUkwjrvtwQup94cN&#10;nVM90tMAe84zS3iThhmc37n7z5MK5Pld8Y6c4upBJE4J9bhkO3cPYXTqZ5TL7eyxKJssHfN5Bdyz&#10;FZPDGzfIOhPN4aUHvFQB1EqwVo5asoOywylEeVgButcnD0fmOpaNw8ze7g/q0aVL6N49YOkMPff4&#10;Ldq48SM1ee46T5PV8m95IssupTxAPS9mABW+HqapQDJaTjqeHl2Rq+++/lL7DCgPDLG8skCHVXsO&#10;KCRrhWdxTNIhc0eG2THlCeo9Z9N6p09+qI//fq2OGlsEUNN0NBXhKE8g54pUnYO0y9dVg4p16+hy&#10;3T2+UjeOKNR5DRk6rjpLK+uKeDk78rDdYGbCAAresqZfnyhlcT9iiNV15TqLax5JhdyHir0MEK6k&#10;Mh4HC3nlP3eFnFJeQLyRpSnIpOE4hxEw20izGApgNC9yAh5yD5jp5KpinVVRhJMp0LHl2VS8DC2D&#10;nd04NIpzBuO1HSd5LKpZ2UPh0swaMJGHtHl2xnGA13nsU/Hqs91OkOXGk/TAYoOsbqjw+cSBTlQw&#10;i/Wl8oeJI8w4O3YNgxeshjym1qN67BTcveUhdnvjRE8oy9U1gPG2YWW6Z0i57hxQojV1+bquf77u&#10;GFKqhycP1J3j6nT96GpdPLhMF3kwzKBq3T6kRrfx/fb+hbp7QJHu4xp3DOB35Wm6Z2i57h/ONYfk&#10;6zIc6vG5KVpFjHY45XcEZbGSsMOtunviFA8iNDkOVXVaeb5O5T2eWIojwVns74XSCKdmEc+OdyOh&#10;B+9TeV1ZDdBBOJZxad1x1Ok6rCRHR5fnEU+mIbX7qJ44twgwOO5OATBZgMEOwRlvRZSDQwXPABL6&#10;drECyt/pozmY8749W84c3vt+Ffma2HMrDei5bWDHom7UX5yMhxp6nTXXY//eDXdBbuMcnVlXAhM6&#10;dbaSbU/QZ+c7CMc/GOtPfbFzcJuDHXgK78+JIv5MdTeVGwfd2g94nWTizDG3dPfBQiYZ1sfvmU9n&#10;jNnCdwCexv5MrhVSXv0ssToQJi7A+nKOk1U8EMYTGVTivObUl+nIeaP10VN3yIOAnEvhlThavHDC&#10;+rfA3RtqWvuWmta9rS7OahpIfDYUBmiAjcyKTvur46H2nzNZm97/uw4aUa0/33yRnv3T3frg+cf0&#10;yetP6D9vPKE3n71H6756CzB7Dq0P1fLDJ2rZ8IX0/b+06Z0HdfmSETq0rI+OKsnSkaW80IosnVGX&#10;rUsHFOjWkeV6eFK1nprZX3dPKNMFQ3EUNVnak3OHdt+eGI/4ihc/BPPaPm7FHOvGBCr5flS0E2Hq&#10;syuzw/SqJ8E2hxdk6KC8VB1WlKFjqDwnlhbqMGwxMbAdxDBLKn4/FIBaMrmha252qg5Ghh9BTH8A&#10;TGYHsA9A2pc4ex7nOgGhH4AspjzCaBYXslt8LfuoBP2oBDsRJ+9slsdmwcw7Z2VrRUE+7Jaj3VAc&#10;E1EzlYC3GJnouZMzQ5cPL4x9qe7P5IW6gasWQIzEaVriT8WxzuPvHl6QqjtGVOovIyv09OhKPTG6&#10;Qk+MKtOjQwv1IHb78BJdSJkek5ukU2G/S3GWYWnSmjzdUFusNaigNfV5upl49XacwM0Nhbq5P8dq&#10;0vXYyCquVaonRpboUYB91+BiXVSVoiPyuvL8vbR3QXpobZ0D+y8kjt4bVj7YjE84cjRldSyAP67c&#10;6yAX6UTAfhgMv6tbgHmO4UjsSqSv86OHGngZPbW8OFN7UL5uHB3bNwUQ9VYerOdUSYcf8dRKd1E6&#10;Bi/B+Q2G4UfjLIfA2G4D8KTzIfU0xt5OU/Uk/nPKcjQaheQGrrAkDO+rouc2GpKBU+Fe+nFPdpYe&#10;CJMPkxvsXmTRjFgK+B2ijISpF+C89ixM1oL8JNia0A5nUMQ7yjaQYcm03jhhnisV0KVwf/Ehx0kA&#10;2+mfIY/boOXeHFa5j7rvdjHz8cDk/BbA2jkYtO7+8/XsJJytFqWZcg7XTcUy2Z+1w5ZK3/p3Svpd&#10;F5Wb2AZWa79dJujis1bp64+egpk/VFh2Z9M76lIDIwyEnQeh82uRHZ6Bw3OAlXXfCvn8EQ7BkwK8&#10;rzAFzw/v4RFiE9N5OhdPgudjGz4Io6TCwnLOk/7+TTV/8Efdsmqizh9frDPrc7S6oURn1uVhubpw&#10;QLHOrcnVFUNhEirlpYOR4rU5WpKfohFU5EpkTj1SeSrx3WIqjuMaNxo4Zp5JJduT/cfCzpc2FOiW&#10;QWW6GeY5uzJTK2ACJ+xP7rujZsAa7lcdxrN5ZI1jKsclZUgYez1PvzqNyrWMinoAtiI/FRmbrkOQ&#10;6ocC8P2Q3M7kciOGJaE9u+WeRww55z2P7X4omxk4GrPO3vztJVxvOc7gyOJCGC0/SOLZ2VReHFJB&#10;zAm4u8TDBsOQNxjI2V2OkachzXfh9w5PTq0u1k2javXwtCEwaLFuH1yku4eWwagVurVfnm6k7JwK&#10;uBrG2z+zrxb07aaDS/N0IbL4IkKXi3B0l1tmV2O1uboRRXRjXYFuANwXFycB6hzdO6RAf8FBPDOh&#10;Vs+Prwn29zGV7C/SCXk9NKPXNsTSvXCGTozIRoJnBlCvcggFeFfhCKO2kFwd6bRG5PneMPkK1MQh&#10;taUa3Xt7gNiV3/IOsz16C4eKCqntvl1g8CAlUTnu3/ac0tkAxAMe7DALCEOGAKZFXHP3PMqQ9z4c&#10;eVpBeXlivezQJbcjspRy7bqVynpsqX5cezDAzf7tb3EiW+uwSSU6ZnydZuJ0x/MOhwLo/qg0z/4R&#10;xdHdkbk9UF8oC9SE58f2Co9Ls/ro3uVzdMPCUZqfup1G2aHvSAzPfRmI7uJ1llgAK/cdmBiVYfP3&#10;uIXjWMjzjllyyDCDrQGzrQ/PHP0etge47cz7gvEbJ1hRVmEaJz83z+KwI5vjOyLDM7b9lZK2/J2O&#10;WTZfXeoJyj0iaABM4xlJnOVUDKDmDa5RmF974ztq9OqMAdTQ/I8G7wdqBszN7PN3bfyXmj0LiCeG&#10;92QD3/Obz57UBw+dpcePn6sH9hiumyaXa83UGl0+tkyXjCnRiTXJWj0wV5f1z0V+l+iEmiJNQSI5&#10;7S4fT+gZJMZkJmk+bDCdeG4IXnUID+KO/YU5qdq/KFVnVmXqFiTnvTiGG5GVhyABZwPkkU4o6eWY&#10;Z+sQf9irZ+JFnZvsLhDnpbsFdBiAd+L8EsC4Crl9bHkOjJOPdC9EBWRrJtK3HhbwxHaOxcJAfH7v&#10;eNcDD+wYJqNs9i9AFqMKLNmPRbKeWl7IdpH2B9Tj7CBhFoO3sFcSUg+DGTxEz+pjYnpaSIbwZOwG&#10;iZWFr7V/Tl/txMvcCWm4a2aGji8v0gXc35UoksuRxBfWFOoMgLpvYZZm47SWE3KcWVYQ5QRXZevC&#10;qnxdAkNfBpCvhrGvQ6JfTXldXNgHYOfqepzslbWZuqI2XTfWZ+lBHMdzY+r11PAq3Tu4VAfn9tCk&#10;XttrGKAZTEzn1t/5luCw7L68EzdmHlCIEgHke+P89uT+l9shFqfr5JpSLcIZjgWEk1FDMwlxJvZJ&#10;1iBUShXS17O55nSDebp7OOZWIenFasWJTTnI8HqYdHJ23+AcDkMFrMgjBKGODoZVPZmeu8vcHlEE&#10;y5tlq6nwQ3ttqzmlvfSXa47Q96/dAOk8qVv2m6UplP0EgOoW7FEQ1gDPAoKUrrAqoh54oMvs/Azt&#10;XerVLlBohDj7pO+g5w9erNsXTNACyrYfZeDc9pAOC6jMoJHKApwxMMctHOvUtue3/n00KYEtAjWf&#10;7PNnH87rGwN5/HfRPAWAnmfs2x2579GOPZHrIV+jO6Gau3oJD5JxUqiKLl6Dtx5ZUgULllLBKgF1&#10;DZXv0esuk1ePbFnnMcoA+EcCcM8e4jHCG70MKbJ63Xt8fqAmGNrbClOieuIBbN0H2vDvv+nlNcfq&#10;49uP00fXHaqPrz9S71+5Sq9dsLceOXSGHlo+XcfANouy+mo4L9F9vZ7GtMCelxdVw/2MJC71CvmO&#10;Zb20qOcBH8M9z4UVV+T21SllGbqyX5EuryvUqWX52oeK5bGhJRSG0xireLYK5HUxjsLTyzh7KhUw&#10;uvJ45kVPxTo5PVVLAPABhbnaH/ZZ4swpKsAMVwIqZA1sURq8OpKOewwJL1zHo3L6wb4e57oqP1vH&#10;4QyOAdSHwFxLuY+xMHg5la+YSuW5pmp69426VLhO/z5JPEdK6K/clb+7zOxW6L7EdO1L+LAYtTKK&#10;e6ul8jn5YhZycO8SWBIlsQffd6YiOsYe4UYcvLZj/gOL83RKRR5hCGyNDL2yqkhXAeqr2b4CR3BF&#10;Za4uIgy4mv1e2+liGPxc2Py8asIg5Pr1gP/mfs7mKtItw0p0fJkXT+sb+l7HwX6TUBJzCSnm8052&#10;zUkPEwYu5X5349kXEUvvhlPxQutLAcVYytYzZB5g4BekaRfCujk4UN/nOMIfr/wwIgVnAXvWA9I6&#10;nnMIbDmZd+swaSVK5WicxSk4qVVcYyHhkVuOCx0LA8QS3mcd6mFI196al56u1/94K7LzY+rs2xDR&#10;O9IrD1BWdiQ9Qlqq86mdhrsoO0c752CU93xPishz7Mv9Hk2IdAYO5OyKHJ2JA1xVRMiR2kujUBOe&#10;NtcztoTEJ0IlLwvVOgefpTGf6eyLz9Jii4M2DmKfEz+/DaxIb7M3IE73NagnTggKyUCY8/FDZiJE&#10;ZtA6UzM75IRsh/TfThmem6A7xnnpbKejqroMcCsuVkkhF6b2VgkgcqL8XeedrBYDev37gX2DpA7D&#10;Dj0tTGQt3v8DzBw3L0K30fN9xeU3TuCz52Dsl9TiuaT/8zfJ8229/7Banr1aTx01Q0cNyNeE1J7y&#10;SJ8CpHIB7Gx56/xkZ6LVUalDogsVyhP8V3mfvT1e35PZeSD+nrmO8VK1DBAsBIwT3FdKRY/ykikA&#10;pEnGjltRiM50ooB5Ge43dbaZh8u5m2lYUh8qbJomU2kXwgjLqIR7wUQzAdwgJJkZtZTrheQSKpUn&#10;d3CfsltQPXvFBDsZ/ral5WSA3BBaMwldMPeVOjnDU7SWIf/N7M7GcpfbzOwMzcNmAxKPgrLMd+Pa&#10;ECq884vzt98eCbpjyGQajPNwXD81PQLZBK7RYOeHcvAA/QkAxox5BmA9vzxfFyLJLwa8V1JBL63O&#10;1QVuc4BBL2D/RVXE35XFOh/AnFeWh8HqzhfGwT4yplaPjy7XrYMLdEwJcWUe95jh+aijlNjBMN5g&#10;KtdEFMxMVJH7WKdwbALvZ0jvHcM46HruaQlK6tYJ9XppySg9uXCw7p/RoKtHlul0lMGheb20X3Z3&#10;lFCS9s5L0bLcZK0ocGpkuo5BqZyOUjm7uBjnVKV9nDpL7DuoD2EOfyNM/8w97I4kX1mQp+/++oC8&#10;pG7LD5+qZe3D+uyJU7Uqr6d2xkHMzszkfWZzbrb2w47g2sfzzIcB3gNg5YN4x4eXeOqsAp3tHGvK&#10;6JjSLM2EYDx+3N1gmfxtd++6kcwhl+W+wevWdw/q8LbNuRPO6fCkB54eyCMYOwLZcXE0VNmAJeyi&#10;LnhZorwk6j4hSn4fruORc1gmltWLv8U9eB6CXLBhK0jqqiJC0mLM4bG/O0nJDYxdRmalhuluPHtG&#10;EVZKrOpkjmef+ItaGpHXm2DiILU9GUAbmNtAvfl2E9I7Wo4TUG/6BPb2lEIYTK51b4X5rD57+EId&#10;07+H9ijqpjF4HHtqp5xWIh18ox754/43T9JfitQqoDK7L7cYL10OwMoBSLUZGwfk/rxhvABL7ZAD&#10;7b7YJEIHPLhbNB2vZiCVwyyJyO4wEokCykG2uCA8T5NjqzoqgDPbZgLMFXjsPXn5O1E+TvMrBzhR&#10;14czvXiJXd032p0Xa4DzIgCUJ4nz6B0D1+dXIq+rkdm+l3qYvgGnOZAyHopqGIV5kvtJHjoJMKam&#10;AmQ+pyGvd8rM0gT2ewIFN8i50pQiFwenOsuuULsU5GsRwJ0M8/Tn+dylVsAzNVBOuxDPHlNRpJNQ&#10;K6dVFulM7NyKXACbpfNhn3NQEGdVejnVQp0Fm5/JeWdgp8LoJ1GRT6jM0IWDCoily3Qf0vssZP4y&#10;2M2t9l7XeRz3PZwyGoy66IeE9qwZwwDaVO5lBrFyHUxRSlkP5rkX43TOq87SY4D49en99O7MOn0w&#10;q1rvz67Ve3P66bWZDXp2aoMeGVenh8f30z1ja7VmWIWuaSjWlfVFupgw7MTCdB1c6CVb07UMub8k&#10;N4OQy3nVmTqmqlgfPPm4YAzdffiuOiu/m24eVa7TSvtqt/Qe2oVzlubnEY4QwgDmI0vydDrl4W64&#10;o7nWocVZOox9R2FHlmTp4KIM7YwiGe42F4CbG+oKzhvg+R0X8M4LUGthzrQYExu86TBs6FYD1GE7&#10;mBs9IyDbzOie+cXmUYX5WJ4dBe8umL8HEHMtyjCL79lJhI2AN4tzMwFyFqDPT+4ezstjOw8SdJ90&#10;AU60JAUFmYLkHpnFy6Hg65HczgWuBARDYamvPzYA38brRZK6HRN7pQHP8OF5rj3jpifGMzsbzAZ1&#10;46f6kfO8AmOzQb3R6+16pQIvO0Is/v0r2vTWbfrqniP1/OEzdP7QfO2a3SvMrzwKJhiNhG0AwJ4e&#10;tRgwFBqYVFYD2it32Ap4SGe3VQBws7hbri1/PeDA3U1egsTZXR6V5CVHLLFd0B7q5pUKcgGdBzbk&#10;h1RIO4mkcC2nUPZP5hp9UjUCx+FEljCqiXOcNeffetJzz0ceVj7gu/OYc+0gOC8vAB8nxHfn95bw&#10;vRrHNIR7tLSfbgDzOR5AOONoCGU+BKUxgnsex3N7iZ0ZVNiZ2dlhuwoF4YH3XsPJ/eFeK2ocTtfZ&#10;VIO5Xye1RBPM9VQDzzOGv7MI1lxZSiUtyteRMNhRAPU47KTSXJ1AOHCcW6gtaZHobtRaSWW3NF5O&#10;LDk3g9gdJ3cGMv2OQcW6nnDGOcYTUAYjqDQjkclD+fsDuQ9nsDmRxSs+jsHhDOR9lVLJ6imXXbKz&#10;dCaS/uqaDF1fmaY/wvbPTa7Wi1Oq9JexxbpzUD7hQCbKIVOXIfkvrkjXuUUpOrM4DSfjwQc5Opf4&#10;+VzCmFNQG8dUFOqQkgLtl5enFdSR4weUqunTf4awUM2EeO//XcfjjA7BSe6d46VcOQ/pvg9hjJeB&#10;PZhnPpxnPoLPVZ4IAfOgkIOKCXeclsnvJuCYBsJ4VZRpmcM2h1gA0Uv5BDBCDHF2tRmwIf7nHMfT&#10;yTBkmL0EJg7ncMyrzdghZOMknHDjrMA8AGgQ5lPOWd22Up9tfqftf/srbf/rLuq9ZRclb9NF2d26&#10;qLTv71WR8gf1z+2qoflJGluaqtkDc3X07hN0/PIpGl+djMPfQkU4gRzkd1ZPMzTedzCe14kllQY1&#10;wBmelYHXW0v8TDwSli31jB/vhlk1m9a5dTti7LCsiBvBwrpNXh8oWs2v2awcs5bGaCVGWzjOvjBD&#10;5zcvqfnVG/SfK5ZrzcwSHVINA1CQ8yjc5UjCXQvTNBKANiSnhsL1Ujj2Rs4CKu+NfAVslRwvpwJ5&#10;AkNPuDYY6e7hbx4AMthAMrPxPGHaWQCd3w2AU7g2p0V6MIqnW3IigqcmLoChC4lXi2wA2GNzQ+s0&#10;5lFn7rt0Fo/lvCu058R2H7VzhsNK+lwrpBdSEYq5nhtwnPlTjVe3k5yVnandMM8p5cYir1XkifH7&#10;c8xKwwNF3Jo/ApUxAoAMwcl4HO5wwgu3G4zmXM/TNpn35bWRbTMyszUXm4O0dCrgJM4bTqUZCwCd&#10;SumZSxYTNzsbb183YuXlan9AcUBOnvYhntwrJzekuLrfeyIs66VsZqNKTqws0ANDK3XvUM8zxjUy&#10;u0dOBDVUg6PyrKNhUTWktRdLC11MfVKCShjF3z6ntkSvzx2md+fW6bXJFXp8aLbuqkvXZc4oLEnR&#10;Sbxfj2g6HFY8tAgJjvQ9osigwxEhh08CzKfweaqXcEU9HEFIsFd+akgA2pW/+8dTV0EYnhzyTanl&#10;ZerVCzq9P9fkOqtQHEdXlmtfYvzdcFILCRmc8jsvw33mhAmU3yzCgRnUFbfkDwBcAwHz8AxCCZ6/&#10;FIWY2Xtb5cOE7hc3+xqcKTtsBVCdVLQj28Sw3bcJltZta7YBcUxeu30lE/XnFWU8Vj0TZs9wlyX7&#10;u23xG235299oiy1+r4OXjgYSDkVRw58+HpYEbvn4EfzT42r+8BHpC0LUr57RR09eqdN2G66jp/XT&#10;3kNK1H+HX2l69vbaOXcH3i3KtusW1OUtcDpbqMtQYtD+ALkSyVpBhfGonek1hZKXQ137JjH0W2ox&#10;U9sCwP8BoN2y7QYyZLhbtg3SGKDNyG2AZjtmLbYfAb7P9aoUlvFfPaf1z1+lV89erKtmVmv33G4w&#10;RC+tIJY5pDJfS2CanaiUY4hLh1PwrvRednQAFd/x4m7Isb1gl4W8pGlpmVTmFM2F/RZRuednZGgO&#10;LOH0z/5UMrdWO3mgwWzG72sBi4c4usXZjV1O2DcY3ShXAkDtnc3MTkZwV1M5lbkfYPNwSg+LG00s&#10;OZrfj8Kp2JzVNRolUYs0c+yeh0Mp7NZTZTiGMq5tpvUEADMy08Iawh4V5MEbTml1XOhphzzF6yC+&#10;OzXQbOxhgl7AYCeAa8AtysvS0rwc7YGFfHTkpJcrdbrqflTkvQHtHnnEjJxrJTCO643k+SwhnT02&#10;CQnvDLQpxO4u18mw0kT/De5hFM8yDrBOxNlM5/gxsOs9w6t1z4Ai3djfLJmpJZnEy9zPGI4P4dyB&#10;fheEROMyemtubnpYSnWyl4PlPRxLnPq3yQP0r9nI7Nn1en1ypV4aX6Gnx1TqnoHFuqwqW6cgo49G&#10;OawqzQGExMMl2ViODi0rRFUU6/iiYkBfGLIM90USL8jqyzP01p6ZPXQTTH/hyG5q/Nuxan7hBD1z&#10;1nwtT99aB8K4K7meW+EXA+IJPKNBOoTnDmmWzovmfXpFxwqYtwEZOzqrpyZ6MT/q/2CIwe/L+eJe&#10;xia7O+zspKBu3cNqMk4qymCfh6R6mK/BbaBG860hk2HhMJsNROORg0k7bKNtft9FJbmpWj5/gr79&#10;5wPw4YPa+K8/I1Yf1aZ/PaomwNv04cNq+fefpU/+CrifANRPAHDA/smT0mfYdy/o2zce0jxUyOTk&#10;7XTyiArdMKFa1w8v1RVT++m5y1fprL2GqsvgjGh0lSf6c2aNly9ZNLwOKQOrAuLmda/zGQHb0+W2&#10;bPgH8vs9wOtWbctv5HYCoFuQ1WHBc68jlADoZs/iGQc0ZnZvXPueGj97WuufvUbvXHmQ1uwzVnvW&#10;JWlJUU8dXV+sVUitJcRlC/NSw3Q5O/OCDAYnou9dkqHjkIWn4nxW5Wdqb2KrZdmpOrSEbTz9Xm7B&#10;pBCdg2svPBJ5OBzmGM6zOrXSgzVGUOFtzh/3vF4DkI9h9AzxTDEW8mYBtwFqyWtZ75kwp1GpF+Vl&#10;h7Gz+yMDV1IZV1ERDyF+3RVADAccbkBzv7OHH1oZOCe+hGtWcE03wnnmztreUb94BdtOd/QY4EE4&#10;m+EAxRVxNn9jZ4C7C5/L+VsHhr7tfGK9POLK3BD/HU7ltTl552ju4TDOW1mQG8C+COadiYSfDLg9&#10;Bn0M79armYQpiPk+iIruyj6aspiQbnbPCEkfY3ECBxFfrhlcpnv7F+uu+kLdiJ0Oey7jfczNAfQ4&#10;yxm8izmUsxfdPxRVdSBy3s5mblq6FqUlhWVs/jKqVi+MLddL44r16qRSvT2rTm8QOz81vk53DarQ&#10;5dXFOqeyUMcTDhxRWqADC7Io0xytwA7EUR3scIDnXFZaGAYijAdIp1Wl68879dMVtd3VeMcqfXz+&#10;It57V81LJ1xAdYwlDh7BM7pvub/DMsq2HKVTjrOtsqIDEDsV99ERI2p16qBKHVKRq/GEErU8t525&#10;21QCaHlfIfmHd+TBSZ4lxcyb4c/uUZzsucmzec+Og/NQkHmA2Y1j6Vxjq9/9WrvOGqF/v3KnNn7+&#10;mDZ9+ICa3r9fjR88pOZPn8aeUdMXL6j5qxdRrKiMb7xQhOfZ85K3b6iZ7y3fvqqWr1Gz37+ojd88&#10;B97+oQcuOlZLC3bQaQ0Zump0pS6YWCPhKL577jJ1GUj8XMvLreDFumHMDHbvpacFWdxsIGNNgLpp&#10;/ZtsO6Z+B4tAHVjW8XQrqAGtwRoDdFxqBwPUAfTsDwxt8/KdXs3iSx7moye08fnr9dY1q3T5roO1&#10;V1kv7V+ZyYvMCl07OxPr7VvpVFJngBXoSOeHF7kSZ+kM2ORswL26KkcX4QhOq6JiuIEj13N3RZV4&#10;OC90OpXbmV3zstPD2sRzkeZzAOc0QDgWpvI0P16Dy7NxejbLEoBZFqQ9zAsjm0V93kx+s5TQ4ADA&#10;49X8j0IynoQsPIOKd5orJfsncx1PYWuH4FleIlmPFIe5nc460DnayclhlNYAyt+9DcPMlgBrJ8to&#10;ALMztpRY2skqBwCUQy1JiXsP428eGhp1sgE15YA5U+swwOCsNyfGHMw97IvtSZy4K/e6EHPO+nyu&#10;OY9yWMD13I3jhdSjxdQjyb4TjmRyUvfA0HcMqdJd/Qp1Lyx9Z798XV0LUyN998F5LkU17JWXFtI/&#10;T68q1gU1JTrT/fDcm4G4mLKfA0EciuS9cUCx/jSyTH8ZXawnRuTrryOKdN/gIl1bV6iLaooBPjE9&#10;zuAoQLuSZzqIuHkZ19k5J513hDxGGk/kWrNTttWjK6ZIVx+qa0cXamHSVhq8dRck/h8A49bUY8IA&#10;nLfbQjzs092gobvRZJXcXYNQejNQf4txNJ4GykvEjuI8d0taGufwu/i4+9ykburzh18rf8etdNyS&#10;SRpTlKycro6lzcpIaBjbDWaeujjfvTPJBv0OygXIvbf4nbJwaB+//7i+ffMebXzvviChWz5+Si2f&#10;v6bmL99Qy3dvqfEbwEsY27IWXH3/ljZ+8ZJ++OJltgltbajhRh9fF6V3tnz/CgbA+Q6l67m7L9GI&#10;rbZUHRL+y4eu0vePXaEuDcRcniu6khuoSuuNBOlBTLIJoPFH1uMlYkBOtDignVzirqswFW5Mekdx&#10;c2eAjmJoM3NgZ2yTVwJ0DL4etv/mTZzT/fr8kcv06YPn67lLV+qo8YWan99VIyjcSR40QCVZQmXZ&#10;F3ZyBXcjyTHlBWFa1NVUtPOocGfWuKslNwxYmIpzGoYcGt83WTPS07VLfk5YMHtfKvl+VP69YPrF&#10;VBYP1BiLUhmELKtHflYhnSuRyqXILs+r7Gwir//raWsmwe5mit35/d4FGWGw+uGFWToBljq9Ik9n&#10;w9anAeyDLUFRBcMAh2evcDeck+4N7nJAHWUnJYdkB0+QMAoZ6wH6HpnjwfEzuc95uZlaDNj2citt&#10;AdcEqEfxzMcCYKdfHoOsPIZtN2ytMjNTNivZtxLZ6VRWp5/ug2pYju1dkA9r88n1VhBHr4DB97Fk&#10;59p7c11nzHns7s7ElguR0Gf3K4NBnTderJsb8rSmwf3U+WGWyhP4GwcAtuV5yToacFzRr1x3Af6b&#10;Af2ltbk6zYqlMC84vVlOHaVcDyQUcB746mpUVYVltlNBM3jGVJ41WbOyUsKY4PHUweFeDRMAesKB&#10;xb4O8t1LK+1V2ltXzqjStbD8zPTtQ/dqVbeuynIW1va/UXK336gyEzDzzhuIiZ0N6PEJVbwHr3TS&#10;D0ftwS9hOidChQqOF8HYRX3dyryDCtnntpbU7f6gfvl9df3FRxN2/lMn77tQ6b/7jXK69wrDQ0PL&#10;N38jh1CmIAXrEw0/Tt5mK20HuG69+jSI8K2wtnbz588Ai7+r6ZtX1QSIm9a+G6zFU1evhxTDksDe&#10;Blvfvs7fi8JaL6zXzP7mkJlpULNvHb9FKTcC8KbvX8cZAHI3Ujd9pqZPntKz1x+jLtWAudx9nniv&#10;fhR+PXFCAPSPXAQwN3mpFK/c6D/AZ0urAeiwBrIzxz4EpGbpWKv3LwC0u7YafY4Xjwsy3S3o73Pz&#10;MPZnz6n5jbv09Ll76cypZcjGHTUmpXuY9N/Ac3bWnMy+WpyTomUwwHJk3/KsZO2W1lOLsSU4p91g&#10;mrkwjll5Whqghf1mcd683GTtAQBXUCk9QmsZlXmhG5jSUkPrrRcn81pNJT17490pFwA9AC8+Bhls&#10;JjerLwbQe+TDnPnIQ35/CMA5ChCdANOcBrucjYR0tpfBvjuV2tPQOJXRs6cWuKGEMnb/tyXe4F69&#10;Yf1Y9xXXn4W5z9eD450fvpjf+2/tA+Cconowdhj3fQSMdmxZrk7mb1quulHJzGhW3pfjtn0MaBzB&#10;ivzC0HWzN8fdHbeCa+yDQ3LsbXO8eaDN53OdFYUZMG2m7h5ao9th59sGFADqHN1YB6uigC6rxnEC&#10;7JWFqSildF2MI713eLkeH1el+0aU6SbOOQ+2PQo1sbQwU1OJvZ0k4/RNj5pr6LFDkMJhIkRYsQ4H&#10;567TcZTXRN7NUOriwNRumgVbzy/24nc7atmIEp2+bKKuPGGJrj39QBVu8WtVwYQXHH2A/v3u6/r3&#10;+y9r7XdfaOP3HyHZi8PiegfWl+MQcjSSOuPJD+r72DzzS9QIXGXlxTvP2WYL5W7za2Vv+WvtM3Oc&#10;Hrn7itAVRoXWtacdotTf/Sr0R2egtgzo0OCFBC/B+eQDZo8u2/H3v9W8CSP1I7K58Zu/w8LPBqnc&#10;9PXLgC8aPGFgmpEDQN3IbJVLnW82qN3g/O0b2vT1qwHU4bgXMjSgfZzwVGsjcHu9tObA4jgNPpu/&#10;4drfw/b8vS6VeE+v4VzGzdUjbwYR1wVABxY2kC2tnQnmNM/YIuatxr4AaCw0knl1fIM6ztIdAG1j&#10;fzB3YYVuLOLrxi9Dv3VYy2gjwPbDf/m8vv3bJfrraQt05NgizSsDyLzsqXl5mg6gHMN66ORuMPVu&#10;MI7nkNoLcO0Hex1cVkjldwZaCjFoFufmak5WVpiEfjwMPBUHZjkXJllA0s4H+FMBlFuYPdjdA8k9&#10;mUIl5hUW3aUUcq1hGU/U4GGGzmteAeOZOVeiGDwRnvO3T6ESn+TYlsp4AGDZj7+xPAfJi8KYTIw3&#10;LKlvcBKeUND9mc5p9phXT3PkgSNTUEzzs3g+wLyEv2Uw7wX4Vhh8fJqBLfNXURZHowqOhyGPRu6v&#10;5Ng+POsKA5fP/bm/CKS53AP7Kae9KRMD2/e9N87IwG5vkUx3HHtYfrquBJi3E0PfDfPe6wyy/pVa&#10;079UN/bL03Vm4wEVOolQ57TyTN08pEwPjSrRX0cV61Hk9BrAfybO7SDU0kKuNRmyGIkCGYwaGczz&#10;GWBuDLR5eKlDjimU65isnlo1Z5hO23OMVu83WWtOX6GX/3h5BIYWCCEsvL9W/3zxb/rnH29QS4sX&#10;5P9SXgY4TNPcskHPXXuRVlEH9sUpHlhYgFLqoymUt/Pup+JERnXdRpOR5+Ps/Imjn777KljuBwDc&#10;yPXWcg3qIH/rinMOh3G7KK/ntgDYDV7bRxM4AOJyQrkSFISzBXviXK4973DwQIj63Qtq+eplbfoK&#10;eQyjNn8HMNeCE1SoCbBxPSzLZ/N69q37EMK08T30IpmFMUituYM1gcPGDf/gOwzuniaAvAlHsSk0&#10;XAN0x904gy7V6U757InkdvyYrLm1BNgAOmLjD7hJsy+xsoHmVQr93QBOyOuOLJZNBvvGG76iRjK/&#10;hARgBzPYDWSD3MDGCRCLb8LM3KH1HDnS/OUL+uH1e/T3Cw7UmQuHaElNLh433kCUp0NggVXlhWEN&#10;rSP47rG7x/L9qNBIlQeQMrUnsnJPKvFS4kXHzWMDQN2amxrGDC+AEee4xRfpPYpttzSbket5+U50&#10;8cgh9xnPpBIuzs0JKaK+3jKAtgyg7sX2PnxfyT1F7JkXYt1VOBYznkG4L8cNGCdDeMz1TjiN4VTi&#10;Kpynp9lxN5eTVtwV57mvhlPZJ1P5HesvMRgB4r78TYcJB2CHED87jj4SO4a/cSSS+yDAvzcyf28U&#10;iwdJGJj7GcyY2d1AXw6ol3MvgakBuwFscJvF9+LTDVpuJbfqcTrkySiANf1LdHdDge4fVKQ7LMEb&#10;ynQHrL1mYL5ugo2fWD5JDyyfoZMLe+nOwYV6DCZ9jBj53sFlurSmlBChiBg+LzTOjSe0Gc0zDaWc&#10;hxICDcE8/3t50vaqSNteFx67h77/6O/Eia+piXevb2GdjVHdCvXJ9cULIoR1w7w4AubPsBi/18L6&#10;inrl+da9QAIAbfkRkNo85BCSamfs96J4OISWZuoj1uR6uYlrb/pCn33wDCrqD8ruhgFkJ4OE1Vhh&#10;5qqcZBWn8c743vvXv9Y9SGyvfdb01bPa9OVLsCwMuw4itII1INfx6VyODQYujNwOrGbiqFs4LC3M&#10;dpDgcXAHgFtqv4cBaG+bqc3iMTPAozjco63wNOVUXJuXLTl9zyUB0BEbU5DuMwbMbYBmO4DX1h7Q&#10;8UyxVlC7ESyAujNAfxGYuY21o26usOqgk1Hc2OYGs0+f1bdPXR9mQDlxSh1SKkOHEDcf5ZbR6hKd&#10;WFWkEyoKwjC+08qLdAoS9MTyXB0NsA+iMu8JEy8jVt4T77+YGNFdN+5i8vzRHh89IRWApWfBIJmh&#10;BdtzYA9OQvLFY2YAPzM7UwsA7y4B0JFziFvUhQSLArzlANYs6f5PA9gs6DHFe9i4B9vuHN8ZRzMT&#10;6e5cbv+dMB8ZMZn7rT1jiRNqvGi+p5oZT6gwG3Xh+c1247e7EXN6jPL+MPRBXO8Ay36D1yDGzMoH&#10;40wOIvbc32DmmPPEPRVtnIk9Y4kl9z6Uiaeq9X06Tt+DY7vyNxbzt/YEhHvxPGdW5evG/kW6a3C+&#10;7hlWpDtHlunO8eV6dNehevXY+frk5qPU9MHD+ue9V+v00lQ9MKxC9w+p0M0DynRZv2KUSqYWmaFR&#10;Sx4IMQqHNory9KoqQ/p00+isXlq9cjd9/cGL1DuAGBpPqT9uW/H3Rsx1AuBFFi3UDxXGgBwzrz0W&#10;wJ1o1C/YO26uW51Zsxf4b/Yi/9Q/L8KAo+ifv52KAXRez22U39ez0+4QshUrwUtVtudo76GUP/xa&#10;d157BjgBUDifZi/2wHeHjXHg+tPdvPHt9uawFRa3+rAlALqjRfF0wr4AYJRsHNAx8HepJRYtdxxN&#10;5fGAhmvOW83DI10CSA1eD6E0mM3ImBnbFgCdyNKJgI7i6QjUNnu+GLDj5vWjEgAdGJvvTZu+VKNl&#10;uF+q/zbSovGfj+gftx+n2/adqOMHANZKYkePNqouJpYr1DlVBcHO92AD4jsPTjjTCQkw18Gw2L7E&#10;cSsKMuQVMefxvLOJpWcACq/qMT09Q7MB9DTHsMTRltbO5PKi5TOp0HPcOowtzskOFT3MbOLtmO0C&#10;qL0ahuX4rpjnX7ZU9ueu2GLAvAin4jREm1ucF1GpPZjBM0hOArCjic89U4flp4d4upssmvyvp6qJ&#10;560YhnPcbQgTAMU0PmfhDHb2dXAM/nt7AUo3grmbZxXAPIRPs7mBu4zvtr3sZIKZrVE62DJ+u9zb&#10;nOdQwu0KZundeC7fox3ABbDyvWOq9NDcfnr5qFn65MqDtfGxi9T41h3Sf56kQlERkcGN7z6jS2qy&#10;ddOAcl1ZW6zTcQb7ERa4a2s69zmJ552KEjCQ62C+wxdM0EdvPh3qW0sTTtwMG5Yi+hYDkLHliJrZ&#10;18Q+A7kZIAdABxAngtrnA+pOgb25hb8VMy/83+SF/6mDQWqff6LSt/6VypOjnGlPXOl56IuR6ZWw&#10;czkhatpWv9eKWWP1Pc6s6fPn1GRpHQgwiombvodVA0tHrNzRDGgfdyt2k+NiQGomTgTx5uYY2gwd&#10;Y2cA3QpqcGLrUoXHqSS2c19d/tZb6J0Xn+Gm3BVlwP47jLKKWNmgjQP6owDgAOIY0AN7A2avjxwN&#10;zoiDuj2w46xt7xu6soIXjgM6BmpYPLC1Qe0WcGKDDa+u0UsXLNdVsxp0Un2hTnFXVXWRzq0s0IV8&#10;v6SmQJcTt4VlRWGGa+qKdT5s7ckPjinByrKR5rAqIcYKKu/ueWlaUZKpY/qV6Tiuc0BBppZQ8Ry7&#10;mkF3RpraXKkN3F1dwQH0Qo7NZ3sulXNWekr4dPL/QjMbnwHofC6gArtRy+e7y8iT7TvRwcd9zZ2x&#10;+RybAyjdr23VYNB6SKX7o91gU9Grlyp6Ojmle2S9u4fsOM8t3Q+Qu8vL0n0Cv/PspPMJG3bJS8eZ&#10;pMHmPEd2Cg4Mhid+d1ebHcFU7tmDP6ay7eQSrzLhhr4leVFLuJcENoPvzb06sWf3vD46b1y1/n3e&#10;QfrujpOlF26W/gWIv6FyEQNq3UewDO9J3+CIv9TJlRkhT/xEHOqBRc6lTgtl48nrZ8Ns07K6a+Wk&#10;Br3y4DVB4qqR3waGjDMpkjlYxKjNZkxL7ABigzUO4MR9kdyOwBptdwRwoiWCuRXQJhfuAzrVxMEF&#10;YKK7SpK7Kz+pK9YDdu6u6lzIL7NPmJ02fYsu0fnrPeUWsew6p0iDE0/0sf4D/BsSOQHQBnD8e9yi&#10;41hoHIvMwDXTurGr9dNg5Xtg8bi1groN2LYutdnJKiW4r05OUuqvuUlt4D/g9FDJkN5pkFpq2/sY&#10;tADcwG01H4vtD1LJMXAbqFuBHZdRiZYA+NB/jYUMM150MF/L98BDb/rocb1/+4m6e7+JOntYiU4F&#10;wOfC0udXFwDmIl1RX6wbAPLNDUW6HYl4Z/9S3VRfAqizdL77p91IA4sfkpcaYs5VxcSluSlI82yd&#10;gUQ/oyxHp8D8B/DSdgcAi7IBnwFqlgV4u1gqU8nn8X0WIJxugBATzgkAN6ABPJ8BqEhKg8ST3jkR&#10;Zh6OYAEWP2757uuEWSGp6GERca43OQNpmpGhcWlpGgFzD03uG2YUrXO/au8o6cGjvZy5Vsh2Uaw1&#10;3usPe9VKT+NbGwBP5cOcnmngezqgOszLGlViZcTuninU5tU0nGgynfvZLT8/JMvsQ4y+P5L9AMKW&#10;QymXE/oV6IcX7pM+fAoCfJOK+zGOHsAB4CYA2byJ9w/4lhR3D3nf+/E8+1Ne+6EanLnluH5JVm+d&#10;NnmQXkOiNn7ldcj+HdYAdwzbZDADXLOzl+01I5uZ4+wcLR5oAP+MGcRm7Has7f0/DeZ2+/yd+PyL&#10;fz2i/N5bqDqrrwr7Ut5OOaasKz0QpjBVpWmw85a/1rVnrZQa3d36BowMG7u1GtILiyJCQnHQhqzK&#10;mOTuzCy5OwLalgjopm/fBLyxVnLMKdg+FsDP8eYEUHepQoJWIePq8fKD0nsD6O+5AcDJS2uNh+PA&#10;Da3QBqaZ1gYI2wHXIG2zsN/X8u/D7zY3Xz9ubUA3uA3qSHq7UU5fv661z9+kv5+9hy6bUq2z6pDW&#10;Nfm6oNZ9n17o21PsFOu20HhTqLucDOG5t9i3pn+xbhlSznn5Oio/WSfD6EdT0Y5AYp5UzDVgc8/0&#10;cU2tB/6XhAEBy9OTwlI1uwA4t6bvYsY2M1PxHf8azLNgZ4PZAI1Ymu+cYwZ3H7Ll+uwAXEAdS+oI&#10;iR2A3HndoUvNMpTPiYDZaZeTALYb7MamxvK3kdYj0jzzSpSE4ilePatkDYrKIPYkcx7VVZnk/PYk&#10;eTWIYhxAiUMoznX+ebm74AC/F1Tz9DvBIXBOgUeyAej+hFyTcVLOStsDIHutrQOK8sJccBfhIK8b&#10;UqK7FoxVo+tAC+/JXSjfvA52/q6Wr59Qy8d/0efP3KTTp5Tp8UN31X+uOFlvn3KgbpoyREflpejS&#10;UbV6k+3mJ29Tyzt/lj5GZn/1cmCZjWuptK7wfs+e8M6LBwYgWmZ/HSxaSN9moAPAGBDbm38DiDsC&#10;uhXw0XmJgHYbTjCciRtjQYgO33uyylK3VlVOHxUgsT1xQAmKqQGnVIdaKWM7fcvf6Y3nHpa+dWYX&#10;QHSD148A0T0/gaXbAP3fLMTQCaBOBLQtHiu3AdoNZEh6S2/ObxdXA/QuIcinEpV23UGv/fXPPByx&#10;7Q8ULjIqjJ4y0GKADq3PAXQx2Rxj2XaAjoM9DugAZltHZrf5t/47nOuJEYK1ATtI8EZfh4r03T+J&#10;pf+kf645XHfvMUwXDQJ4NXm6pKFQVwLa6wD0Lf1LdAeV7/bBhYAZUA8s1t2cdwff7xhcqssA7DEF&#10;fYit03V8cabOgLEvgOVvGFih2waW6J5BxXqQ8+7HbuQ3RyPJvQyoG792QZIGho6DFACYfRfl5oTh&#10;fHEwB+O7AR0WFOBcWwRqgz3KAnOr7/TMLOSvG+Syw3DJsYB3HI5iPO9jLHF8MMA9DsUwkX1h5RH+&#10;pvOpPUBjEg5nMmGCJ2L3TC6eB3x0SjQ17FC+D2X/cMwOYRAs7AUIvQTRgD5emdJxeyqOwn37xLgO&#10;NfJ41kKYFWd3HMC+sK5Etw0p1X2U6TUNBbrjgIUA+EW1/ONO/fjUedrw8En6/paD9flVe+izy3fV&#10;J6sX6Mtzd9YX5+2qz86ep8/PmK9/Hb1Abx06U8+vnKrniL+fPXGB3rxouf553SH68oHTtf7Za7Xp&#10;rfvwE0+CxTci5jHTBSlOHQurhRqQALUJkIZlf9vYtc18TgzIrUwdA3ICoOPWDtiW/MTwIEJjalJU&#10;lbaDKlAUBaldAbTHHPdRPwBdm9tLXiGzKnk77oH6+9VrgA0whtGIAMqNuBBYc0KL9n9j6J+S3BEL&#10;OzaOGdtxQEcNaQZz1Eru7ai/GkBXwERlyZZjPfGEzTzgJ9rY6BlKANEPPKTBbdkbAGiwxsC8CZm0&#10;kcIO2xGAA0gNUL63DdAAkI6V4sB3/O3GA0v68D0y/zZxO/w9fhMxNC+Xh9/w7t164ZLddM+KAbp4&#10;RLEubqjQ5QD5Gpj4hoGlWgOAb+H7bQY2kvvuAZj39S+gQubpzFLYuSxVZ1VlBzutNJ19Gbq0Kk83&#10;cf69A8v0JyrwYyNK9fjoUj04rkxnlqVpHyr7HgDRudFzcvM0y6xsKW35zPeFsK9ltQHuKYIN+gVI&#10;Tq8SYkY2gOdwzmzMo6O8pKuXa9mJzyl8mp3DAmp9PaIKACO7xyPXJ2RmaDLAN4N7PaxZXNM2xw7D&#10;DqSAMCAvTYvz0wkPvKplHnF5Tvg7zgOfZacCSD3/uFe99GJ5nop5Jp+zue852XnR/fAcdj7OkXfM&#10;uxJHdk59ma6iPK4lfLmsJlerK3J1aH4v3bp0pD6/cHe9d8gIvbakRi/OK9PLc8r02vxqvTq3Sm/M&#10;r9FLs6r0wqxqPTW1XI9NolxHeRrhLF01IEeXDMzXJUNxwmOKdc+iIXr6sOl669zd9J9rV2r9Yxeo&#10;6a171PLJ0+DxzVBHhKxXI6rRwyTdTWWQu7+5Fbibg7UN2J0da28RoFEGLZAHdW5AUVfVZvVQWVp3&#10;FQHoIueBE/4MLMoMDO2pkw6YMRTwACQcUONaALve7UrExGZawCz3K4e+5cg6Ajq+3XF/AKjBmgDo&#10;NkN6E3MHA7whGcUgjsnwMM8A1qUuK1UDqIQlO2wbAO3uo8ZN3FxowTagPgssHTLAYuZzIslsoBrc&#10;Nrdkm00jSwRzO0C7Mc3DL3kYS60gt8I+x+gGcxvQ40zuPr21xDbfvnqtPvvzaXrx7N1089x6XTEk&#10;VzcMLtBNsOktA4t0A5Xvqn6FMHGBruhXpKsbIrBfwb6LanJ0elFf2DyKrW+oL9KV1bk6tyRF55Vn&#10;6Iq6bN2KVH9oeImeGlOulyZV6/md6vXAhDodnpes3QBFJJUzYGfADMjmAYr5gCOKhwEbx8zGBpv3&#10;W3oHic2xOdhMvs/gN14veCpANlhtBu94QDyBfbaJWdkRoN0yzDWnck0D2g1YXlnC6yHPN6DtWJDJ&#10;81EJ3p6fnwuInR2XRkyczr1YRQD+LIM8N/rb7rrLSePaMDznmfnH8n1sVtT37amTTqqr1MkVBTq+&#10;PEtHFWfo0JIsrSSWPii7h+6nXN7cuU4fLa3Tv3ar1Xs7V+n9RTX61y7s262fPlxcpw93adC7C+v1&#10;BqB+bkqFHh5djnIqRvXwfuoLdXU/fy/VDX5vQ1FRYyv06NxBeuqAiXrrvD31zZ/PUiPOu+Wr56ms&#10;VHIYtElI77COdxyscWsDbZxxI2aOmY8nWgKYW3+HNTd9qo3r/qWa7G3UkNcL2d1dJUjukuQklaNs&#10;BsQAndt1ay0dWwMYwcjXrwAsgBlmvDUJuqsXQCcw9H83N5bFmNay2WANcvttfNibasRpNOPcLLkj&#10;5o4fj2LpkFWG+ZxGwqAupcTQpcRVE8sLI0DDzM1ueufGmgCYc67jQyIdZxjYoc+YWKFpPR40MCnA&#10;DV1Rbihx6zTWrs85YvBWQPMgzTELmWYB4FFLeQTuCNStcbYb6RopOM9D/PkL+vav1+uZU3bTrXPq&#10;dcOwMt0yGMmMtL6ReO+S2jydXZ2tM6vzwswc51QV6mxi7TOIkb2E5039y3XvgDLdQ4W6c1ApjF6k&#10;NcHydc/QIj0yqlRPj6/QS1Or9TL21ORanc/1FhCazAAAswCUbTZA8QqSbtgyE840+7I/dHUBZrOh&#10;Qb3AYOM8nzsTUE8HjJbOjpO9uLsBPcGAxiyxPamBh3w6XdJdaNM5dzrn2TxLqbPkgvF3fK1pMbBH&#10;2+naCSBPzk3TOAA6BrCOTk/XSGwwlbIhpafqsZq+xN/E417Kx4vweYokj05aUJyjvcsKtXdRrpZR&#10;gfcqytGexXkhf35Jdi9dP6ZSb+88TJ8sGaJPdh+g/+zeX5/sMUCf7TVIn+w1QF/sM0hf7T9EX+7L&#10;8b2G6N9LB+n1OXX628Rq3T+c90RIc53Do/5luokw51bszkGVlDs2vFJrhvEecACPrJyof95whDa+&#10;fIdaPnseVvqHGpG4jTBzc6OldIKc/iXWCZjj4I9bCO2ow4PLuqsiddsYoN1V1VulqUnqV5CO5E5S&#10;Yc+tNQ6l54QXj4xyNliYH8D1eOO/wA31N1bHO7PNW7vjcXNHxrXUjljXFgZomKljQLdF25wbEk0i&#10;61JPfFbdq6uOWbaYhwbQZkoH9b4xA8ygQmo3b3QfsfuQzcY8/A+WyJbYsHUArTvmfTxmrYD2NscN&#10;5gBYrp3wQK2yw58uiLhZbpmdN/Eiiaca7US4luWNc72/evRivXj67rpv3hDdAaPeM4LY2RUGpr6o&#10;3iOvcnVOea7OKsvVaeU5OrU8U5fUw+awtmfiuGNQke7kXEvyB0LcXKyHYItHR5bo8bElenpCuZ6f&#10;WK6/jSvXZfWW2F5IHHYGRAbu1HTAmZkJyAFejDkN5iBzsXkxQEdghqHzATQsOo3vOwFCT07g9bw8&#10;Q4lBPcmGxJ4C6KfiHAzUGZjl/Qx+Nx2bCRvbvAKIzQujuTHLGVjjuNZot47jEDyDax0yMczDhmT0&#10;YgpFWJi/qk+UvOKlYMrcgOZkiaReIY99Kvc7FUk+tQAnk5eqGbD1HMKB3dK9xhNhyNQ6vTKzWu8u&#10;aNA/d24ITPzvXfrp46X99Mny/vrmoGH6ftUIfbdqpL49ZJS+2G+E3llUr2emVOrBEZT3sGLdRDnf&#10;QHmvGVKu24ZV6nbszuH+XqGbhtbqyiEVuohw6t7lk/TetccC6juDE3e3aZT4ETFwACLAdJdTSFBK&#10;AOsvsUQwO5kk1HNt0KSheapI2wbrqRKcX2GY2qeHaimP+tw+Kumzgwq330rffox68FBHk4xjZ1i5&#10;mbrt+fearTBDw5itja2jmLcN0P7e9D3salDGgWzGBawGdMvaN0OXWPgbYVJ9x9JuIAPMnGNWjuJr&#10;pP73MLYzxWZQiXbv73TPjSGOaAwt2Za6jqENLoL8wK6RvI4asPwdcJmJvS/GwsE4zwwd9Snb7Plg&#10;dx6yEWni2UGDLElkZCzxeztA22JgtkMJrE0BNH7wmL56aLXeOmM3PTy/XneP9DxYJbp1cKFuQjrf&#10;OLBEV9UV6YLKfJg6B5bO06Uw+E3sv4XjN8PIt3rQQX1uAPadxNl3s/3HwUX68/BiPT6qTE8QRz8y&#10;uiJkQE1L6hpiU4PTcezM3FzNRB5b3nrSAjd6tbI3DDoHUBvMkQPIJF7OAsS2SELHP3eCwW0G8STA&#10;HMyxdfz8GMCD+Tyu6e+TOWY2HwGQvfJiXXJfVff1emB9VdzXq3EC5N7REqwNKV7nqm+In2cX5AH+&#10;NA1FIdTwu7DGEw6gISMlzFwzJD0FVvdyPqmaWZilpSV5Or5/pS4aVKEbAd79Y8uIiyv07E5VenFq&#10;pV6dDmvPrdF7C2th5H76ap/B+ma/IVp30Ch9umf/sP+5qVV6eGSR7gXQt1K+twHoO4aU6S6v3gGg&#10;Pd/43QY0yunyfqVa3VCoC8aW68FDZujje09XywcPAZ5XI7JxHXD/r7u6OoAzbLcysY931ni2ufm3&#10;zhTjj+jycw9Raco2qvTElZRbEcAuSOmuyqw+6pdHGWcmKfn3v9YDt1xDHUUC+77cYLXOwG0DdGgj&#10;ioHa9x3AS+iYCOrwPchoQLkBhvVcAwYyoG389rVgn7//V335r7+q6Vvk/TcxCyCHuc3gBnRwAgDd&#10;3VbLRw/RhrVfwsD/1iYkwyYA1OyGsI32MvxRT0IQgO0bxhM5icTxsCWKPWYrEwNkZ/vEAByPoeOA&#10;bkQ2b+Sho+l+7SwiwP60cZx7Ct+DM/ki5kT4O+zzfTW/96i+fuAcvXXqEv1xRq3uH1mqB2Bqs7Ur&#10;ztXE1BfUwNKw9WoAfTmx9A39S7QG8N4CeNc0RHZ9XS5yHXAPLAxdXvfBIg/jHP4EW9+JpD+deHJ3&#10;5OxuAMot3fMLsrUQGboY1nXSxAKAEm/Zti1gv7cN6FkAb5rjYhznREA8EcAbtBNgey856+8TsfEG&#10;KOZVM0dzbJxja343hu+eZ802EgAP8+CGVLdW91FDcu+wUmh5cg/VwSLDUntpQlovZH6q9ihM1yqc&#10;2XE1JTqjvlyXDijX5Q2lOrOuWLtk9tLIvl5PqpsGwOSDuOYw7msQlXUI8nJc+Jsp6t+nq8ak99K8&#10;nGTtW5yto6qLdAa/v7hfga6i/K6lrNYMBZwjynQ/KumxiZV6bmatXp3fD2k+QK/Ng50B/cNWUEhu&#10;L4iwhvDoxoGVWAWOlVBpSKVuHQqYYeyrAPRFDWU6q76E+87W6gkV+ssJi/TJw14A8XGY6Q3q4EeE&#10;gp9oo9t3AHY7MMctlur5PwJ0E+TT9I02QTpFfbdQbQblShgSAE35VlKug/LS5ESskj6UXZpbutfi&#10;Azx+2bK4LZYOZGTnE7MI1G1MHQdzaNUOkrtNascBHZfZrXL7u9eJ2V9W41cvRaBm2zMKNfkzDnB+&#10;26VlkxugoOyN/AGDdR1gXW8gmh297T/M54a3tf7zF0MLW+iCcjwNoM2cTgIxwENjmYHeCaBD95SZ&#10;P1gUG0fmBrZ4I1vMHKdzX60WfuNzItZ3MoNnEdW3b+jH1/+oz287Rc8cvJMemFihB2HWP46iAo2r&#10;0u0T6nTFsHJdACuf78ay+nxdi7lL6mbi5tthCvdd30AFdYPaGpjaDWNeFub+YaVcp0TXDSjWkQDU&#10;+dMeiLE0z/Od2Tw1bA7xZY52LcjSovwM7YpEXUr8uTTsz9Ui2NmJJ9MMZAA5AbBOADgT2OeF4kfD&#10;gqNgxeGwoidq9OolnqvMSxJ5XLY/PUBkAN89meBgVMKIvj00gXMdP8/mPmbaeRTkar+KYp0xqE6X&#10;D63XTcNqdNeICt0Ho/6Rzwf5/NOYav1pdBXlU61bRlbrDGLWGSVJGlaeotLkHTQaxzS7uEjzuO8Z&#10;xOBT8nM0kvsegOzs13NbjezTTdNheTP28rJ87V+epwMr80Je/ZHYcdjpbF9AOV8B2G8fzd8B6DdQ&#10;ltcMLA153ZcQOzu776yqIp1Zw2dtsc5CRZ3h2VA4fmptqU6sKdXxtWU6prpEJ/Ur0Y0LRuqNiw/U&#10;huevlb58FmA4DDP4ALOzyf4fAR3/fVNwDoSThJ377TJV9Tm9wxwBxQC5oK9nXe2u+myUUE6qSvt2&#10;D6mfFx67jDr9Dy4DqL8DjOsB6g8OHw3kmAr1dyvQ2D6D2RhqRGp7EoN4DG0gN+MYgiGv24EZ4Moy&#10;+1v3/WMAuPl7AI5tgsVtcVB3ifK1zYQ2wA37xfuGQ1dUI4Byg9RG95P55tiHNYXuLJgzsKcB2Aa6&#10;1pZvHzOjOoZOlOVYSLr3Of7uvxOuEbMA7Dj4+fvcm1vaPSGCnUc07JJjFI6TFL5/9BK9cuJCPTC/&#10;v+4YXaY/T+6vv1ERXlgxXc/vP09/2WuGbpkxQNeNJIYbCBMjy52Acisgvh3WuH2o+1udlALA++UH&#10;CX7XEE84n6drkYYri7K1BxV8d2wpzOvVLvcsztUKWGu/4rywssMBhWk6qiJPp9aV6Mz6Yp1Y6sXz&#10;MnVoSbr2hi09dnsWNjkrFeYFvMSuHoARrfhJ5QG0zuOO1nnuHQaJTCE+n088e4BbnOuLdN6QKpxT&#10;qc6uLQyzshxRkqU9CzO0COdileA5yvfISede0nVcVbauGlml2wDvPTi1v46r0d+m1Ooh4tnH956o&#10;j24/jwpAuatZG7//WIcsma4xOT21a1muDgRU+1YWAtw87VGCcyrJJYzwPGTJmos6WVCQo/k4klmo&#10;lpm5GaFVfyFOZTFlshtlsoLzDwLgh3gkHJ+H8nkwnweW52tfnMEKbO+yAj4L2C7UgRWFOqiiSIdW&#10;FevQymKt8if3cDgAP83jrA+fqy/vPkUt/3gAJ04FhwHdndnU5LqEcmsElFgTsfCm5i/UaKATZzdv&#10;igHejbV8NqPyouQVwG4nYEsAdQgfW77SHWsuU1avX6kyoweMnKbi5GQV49hK0rqpX5FZuq/yu22r&#10;/O1/o7suOoa6iHT+GrIzGN1tFVqujReDO1Kl4Z7N4I6pDWDP1QcAHQeHQR1m+RAjG6yA1OOqAWoU&#10;L3tCA59vee3zYkzONZptvo4bybAu9njyBOU2ZEwTMtet25bdQt54yt21H/1RP3rQtrNhnLXl/G1L&#10;8gC8BEButCQ2UNkOoI2svTSPmUEZftcG5qjhjPuJOxhL7ph5rLSZOfqb/AZzK7n+8zetfewCvXTC&#10;TK2ZWqErBmfr+jHF+vOSsXr7xL30zaUn6stLjtI/T1uuP+86UvdMbtC9k+r0x5n99dCCIXpo4VDd&#10;PbVWa0YU62Zk9s2DSnQTrO2urduHVOjCGtiImHgPKq1XhFhWnKUVpRlU1lQYJV1X4Rxuh4kenABY&#10;JtToET4fHl+t+5H9d+Eobh4Myw8u18VI/TNri3QEld5zn83PStFEPP1YWNfrJ++BkzgQ9jsCp3Bi&#10;XaHO7l+qCweW64r+5VozgBgTierW+fuQqfeOqNOt2Hk1BdrPKzygEHZCPVgqewKICQBtbF6GdirK&#10;0i55yTqhMk13T6nQ66um6rv7TkEmPs174R2Gd/MtTpK4Uz/ouSfu12Ji2cVFKVoJgx5bX6ETG6oA&#10;WaEO8JjrqnytwmHtz+eeAHfn/FzibIBdiArBqU2E2SfxHO5qm4BimYJjmZ6fpmn56ZrmiQ6KMsO6&#10;4rYZlMNsbGFpPk4kX7sD6j0rS7Ai7Qn496ks1cFV5ToRVr950Sh9fONxanrtdumLZ6jUZjYTkR2+&#10;icOg9uCKLwC12Ttq23GIZsA3WdkZ+G78itW/KGEFI9Zu4TMaP+D9jqU3aM8Fo1Wcuq2qs/uojDDE&#10;Y59LiaurCFcG8uzVmckq4d1lbP0b3X3NWYCKe/rmeX37/hPa+BWs7faimNRuXf8t9E1HAG9iv9NF&#10;Q59yaBhLAGpg5cjcbdUIMzcBbM8eFACNE/jxMxzI18TvdgYcD5l3nz8PoC2rQ/+vGZfY1E3v/txg&#10;BmQ/3uKTN27V2s+eUNMGdP4mzt/EzTqmjgG6TU67cOMAbQN1xNAJYLbFAW2Jzm89CMTJLFFLeCxm&#10;d8ZQcB7R/kh+xwH9KQ/IsY+f1HePr9aLp8zU9RPLdPmgAl03pkz37DxUrx2/ROtvOF0bb1+t764/&#10;Th+fv1xvHz9P/zxpif59zn765NJV+vqmE/T5dcfq8ysP1ytHzteD8/ojWfN0GyC9anBBmHh+d2LI&#10;ZVTIg0oydTyV+QJnpRFbPzqpVk9NqdHzO1Xqzdm1em1GtV7ZqVbPsv/R0RXE8+W6d2i57gbQ9w4i&#10;DHCiy1C37FbpemLG62DOa5D91+BE1qAEbiaevCnEmWU4kzLkfylmx1IWGo3u5PvdnH8fMecDw6p1&#10;N6A+pbIAcOVoJ5zNONh6HPHzeEA1GlDV994RoPXQzftM1Rd3HK2Wv58hPX+q9Mb5avn3bbxbKoWd&#10;ZYvzp7+jIq9V48Yf9eF7b2sR970TDHUAAD60vkxH9CvXkQ3lOqauTKfUVeiU2godhiz2PG/u6loE&#10;Y7s7bSc+J+fmaDxgH5Ofp1HZ2RrM/oHZacEGZacEG0oIMwIbaweQl4vEz8Ux5GtWUY7mlGRrPspg&#10;Vxj8AGT5GRPr9NK5+8LQ90ifPgaLvUTddCMZldmTVzpLy3IWp+8wsCmA29lfkTT/Yb3bh6hnsHcT&#10;xw3gRAuZYhyLd7s6L33D+m81sqFAZZk7qDoL9QQru6GxhNCnkvjaed3V2YA8pYeytvu9Fo52w/I3&#10;1FnYFHB5tFWjJXiImWFrWyzhJN5l20wMHTWM8RkazNwX/Q/OjT4dW7e0gtwNbzxn6Kbi8zsb+x3D&#10;f/2sWr54KswS2qWpNYnErBhnRwOKfaHJPQrePT46GkZp4JqdLc8NrAjEIS00xrIGZwA5gPWnJ9hv&#10;D2gXHr8z4NsxtH8XZ+W4EsDsRMI+AzoCdWhtt5f+/Fn9+Mp1+sd1K3T/ihG6dFSBLh1WqKvGED/u&#10;OkrvnbKX1l1zrL695nCtv+ZgfX/Rcn13+UHadAcS7k8XSU/eIj17j1r+epO+v/8sfX7DwXp8nxH6&#10;k/tPd5+so0tSdGB+so6tzNZFA2HjMZV6bEo/PTetv16eXquXAfHrs+v0ztzIXp9Vp2cmVegxpP+D&#10;Q2FUgHEXQL3DfeWA+eah1YC2QjdiNw0sg30BM0x8Yz9nugH0/tW6pqFC1w2sDHbDIM4fXIUTqCEk&#10;KNcdXM92JzHwzSOqdCFMvqoqTwuKMzUiszdxeDcNz+6unWrSdd5hu+jr9/9CRYMhUFgtH/+JyGmN&#10;vn3tCur/vVQW5J0XQ9B3beOMLUHdUgxjr/36Sx0xe4q8SN1B1aVYCQxdplVI4UMA+T7Ev3sCPsvs&#10;WXkpmpTTR5ORpJMJP0Zn9NZoZPoAPhucbpqZon6oh3rUSS3SvRaFUg1I6rPTVZXG/qws1aYlq7/D&#10;kexkDc9N0ViYfXppNiogScfhJB84ZJ4ePXSensQeOXCGvrntVH106wn66pHz1PTuvTzjC9w2hIRS&#10;bLHqaOJZDFQsgDZm8X2tx7Cm+DYAD3WSsnj6iftUkLqlSjMANc9Slp6iotS+AcTVmT3CvGOVMLjT&#10;p7O320Ljy3P0r3cd5yN/vwFk3E9IZzVQAXSUtw0g3RjmribjK0x+ALhjrd/uc3fyyKZv39APX72i&#10;Jn4f5LRjbPY5g24jDqPx2xe08eu/4zywz5/m3T6Gk34QQLuZHQDKQ+C8WLuZ2YAmZm7CGgF2o5vg&#10;Lc1j8XNg9AAwABlkNvI3sCvnAEwzfCKgO5Xc7IszeBuo/bv2gA4d+F5tI+yzMzFDG9C+V/YRWzR/&#10;+qTWvnS9/nPPSXr5zKV6dL/xun5qIRK8TA8tHqG/Hzhdrx07Xy8eMVMvrZypFw6boX+es4e+uPEI&#10;JOhZWv/Ixfrq7tP03a1H6/3VS/Xq8Yt0E6BdnpcU5i5blJ+l/YknT6jP0wVDi3X1cOJu2PdR4tIn&#10;JzXomWmD9fzMgXpxRgNsXa0nx5fooZGFsGqRbnG/K0x7ndNTB5XpaqT8RcS/5yKtz4Ppz+9fgZVp&#10;Nd/Pri3QWbU5OrsuV+fU5+icuhydW5+v8+oLtdqDUaoz+Z7F+Vm6ckypbpk7WLfsOUFX7DFOfzx7&#10;f7306NX691tP6sevKS/KWLFKbfZtblob+/RgBEtLH3OChqfc+Z5j31KpPdb4eyq148uvMTcurdU3&#10;X3ymx++6RSfNnkQ87Zg6B4mcq/0JDU4cWaOX7jxf336IFJbl6vfauOFT3b36aK05ZX89fv+Nuv6K&#10;s3XCqmWahIMq7LpFmA+7sud2gD1JQwkJhmCDc/toIOxej7IYxOdQqwxi9bGFuZpQkqWppWlaXEd8&#10;3j9PKwYUaNXIcp1CaHPN/AY9dPAY/XPNIWp6H8fsGNROKg7OMJIrJq9/wtrAbfamXlp6W0E2b9Dz&#10;Tz+s/JTtVQGAa1A/JemwNPF0abLj6z6qz0tVTY7nFECOE2OnbdFFS6eN1bvPE+//CHhRQc1fPRs1&#10;nIXGLLdMI509QgqGjTeEuR6H1nLMTsBTCoWuOk/j+01sbrJvXuZxAPBnf4XInowm53f49MPzuv/6&#10;YzWaMLCLJwF08B7k9TrMgXsAJxLYZsBbzoRWOtj3B8fXbAewdQ7oCKBtZoZu4lxbvH/aySdRwdni&#10;5/q3BmwE6qASvC61Ae3r21HYYWD+W03f443Xch/r8XjfvaZm5HfTS7dp7Z/O0vuX7q4/7ztIt0wt&#10;0NWjsnTFuFydNzxDq4cClhEFumAE0nlEjm7bdbgePXKe3j5vb31z+YFajwz/9IKjdBCysq7btqpK&#10;TlJ5kicP9MT33TUS24mXOMezY2YmaSFybF5qN60oSNbRFTk6vbZQZ9UU6lQAe2xlnk6CxY6vytUx&#10;RX10SlWqTipP0dn98rS6oUjnAfBTAewB+b00p8dvtW9ZX50wskJX7TJRNy+froeO2k1Pn7G/Xrnw&#10;CL1zzXH6951n6etHrtSmN/6opk9gAleMIDddPnaMgBdm2dTynVq0HjBizesA2Xdq9DBFfQUbO4Xy&#10;K1jYkwg4FzpKn2zxb5rXq5HzmwB1U5OPY4493Yjk3xvovm6YQM+fSPQN7vL8DKnuxArqTiPnhNzr&#10;H7jmev1o9neqZviN/84P+mHdN/rPaw/puMWTiPt7agYOYgQxakPPHUKfeUNab40APFNg/umEE7Nw&#10;gLOq8zSvvkg79y/SImz58CotayjUa9edrvduPlkfPXyxWr58ibr5H2T1NzyDG7vc0h1r0Q5OKtZA&#10;FmsUi3+PGsUMaJSkzSwenpu6yX3/573nld3796pA+ThbrAzV4XXgii2/udc6AF2PQqnN7ovy6Kuy&#10;pB2Vu81vVdV7B9192VG8F+rodzD2WkD96TNq+QyAf86nWfzr56IBL05z/ZLv3u92Ar4L5hVk1UK4&#10;61FtzV/8BQD7vXNu01u65dTdVMg9FKMOygivSvt2VZcwkb67rRyoeyIzgBti6B+RJz/wYI6tDeB4&#10;rB3MUtigM/gMajNxtB3yuHnBgUF5wVGzvUFtIPuzzULDRXAINm/bIVgJoBhCS6ZB7GsgS6gwTTgY&#10;N455f2gQW895VhVuwLPzQbLoWyr5f57Uphev0nd3rdQ/T5ms5/cfpKf2GaanDp6mB1dM0/nTG3Ts&#10;oHytLE7SsqwemtL7DxrR+3can7WtphV7eZffqLxPNxUneSmd7lhssnYqXGG3Pyi/61ZhgfLcnl2V&#10;Q0UsSOujIiy7txeu21aFPbaBibbRcGLa+cjpVbPH6MWbL9GGFx/Qp3+9Tu/dcZ5evewYPX7afnrl&#10;6hP18aM3SJ/wApt4DoATRhpRIUPXi7sCXc4uq8C6scoIw7aEGT34BDRmUjNtiwAhlTCa7A4QwTwb&#10;iL8acZwtMZAaiM2AtxnAmZE9C0j0O49H5nvLOm1qZr8MbrO2JXk0U0hwBL4O243x7WD+rSUu33EU&#10;wbgvy/mwLwZsX6ft/hq5lyaMf1/xLjnCDWPe16R3X34O0M/SioYSrRxQpYMGVWlfWP5gwo+DR/XX&#10;pQfswek8z1rnR5hQzMyEDlYlbhgzMENZxSwBzO0AHcyMHjF0yEgLYaGN8qcsvvnyP6rOz1BRn+0A&#10;Nk4e8Jak91ZJ3x4qh7Fttblpqs3LUE12msrTeqkspbuyt99SGb//jYq276I/XnqMnn/qbn3+4UMQ&#10;qIde8s6/ehL7K9X/Ya33ihofPxoB9jvCBxzAhq+f19uvPKBnnvyj7l+9UtXdtlT6b7soe6vfqrjX&#10;dvxdO5YehAO9VY6a7BLPow6pnoF9I/NshGHGkgBIbJNlOJ8BxIAPRmjrtoqxK8fCjCPh2Afa+O1z&#10;+urDR6NAfxPXbQSMoZ/aBWa2dmU1qG0GuRkYQDvTBjlt1m8EvO5zjiYqjFRAcCjr3Nr3smQp843n&#10;KLZTcijAcf+9L55U86uXa/2fDte6e1fqx0dPVuOL12jjK7fqi79crheuPEK3HjlXR86q1IGzKnT0&#10;7qN0/en76d6rz9b03L6anNpL8/I8l3e6VpRl65DqYh1FDHvkqGoqW/yfJ59zpfREdJ41ckPMvN8M&#10;ZpZ0xTXgDFDLXDx/kIGAE7C16y9treztzQD8KQvMGtgvOs/MbCB6f7gu5bzui9e08QfK1yCLXa/j&#10;3+hobdf3tv9GZNE0QBFA/68tcgg2Z27B/EhgO7GP335dp8+doCevv0BrP/oHzwWIqWNP3nGxPv0n&#10;bEbdCd2gbsXmt+EaAdQJYE6wOKA7Ajvajslw/m5EQlE9DYzd0qyLzjlG6d1/p/IsA4j42WMhYOsS&#10;QGUrA8g1ThMtSFFdfoqqAX9ZWg/i7m4q6bO98rpuqdStfqOMLX6lutTttMu4eu0/e4RWzh2lQxZO&#10;0MKh5aiUPyh36y7K2PJXytrmd8rbHhLZ8fcq7b0NDqSrig3itCSVGsSohfJ0p6n2CBMydIk6vG2A&#10;xYAIwAYwBg1SzgO3NyFn1zlDxelpMaYOhdhqMWDDtE0/GqwUrpnc14Q5o5xvg5aC4zOsSGnpHNiX&#10;a5nN2Rcaz8zWYdimmRpW3vQ+7MI9hVZ39jtDyFk27vf71z1a98bVWvePNRD04wD8teg5DOoN/NYN&#10;Bv95QE0fE1shV/Q9MYkT4Te+C5aeU/NnT2vT+w9SFx7jfl7VF8/epMPLu+uEsmSdXJGlC/sX66qB&#10;xL5DiFeHlerWYRW6gDj2wjnjeLlmOSSnKx8V3DI1DMQPMpYKyr7wGWOrJs4389kCWAyauMWA2IIz&#10;aMY5NOMcmlsB5WvZfF6ixUHN98RrmXUNan+Gv819GNi+n3C9zgDb3jY/xnU6AeD/uVltOE87lKNl&#10;MwwLqJvWfUCVeIXP95HTOHnqQyNO3t2Ym3BYjc3UO4cE/L7J/c+Y2wg6A7MtEcy2iImpdx3BzPcQ&#10;HrLd6Dob0kPX6ssvPtWQ+mLlpmyjqrw+qkJyl6UDsFQYG8VmwJWg7Dw0udoNgDnJaihIDwM8arKT&#10;VYUj8LFSn5fcje+9VNBr+7A2eoX7u5MALWY5X8V5NZnJ6keIV48q8G9L2V+UCoD5bT5OwpabtINy&#10;+yC5E/NNbf4eAOO4NKSm/UPffPR3FNFTsPY7gXlbmRJri3sNaIOWgog1igUpDcuGON2te4DREyc0&#10;GZSA3rI+pIACekvtaE5vjluS+3o+n3ty9k00LZJ//7Eav3lbmz76q754/Dy9dOlueuH8RVr32Pkh&#10;57flm1eDqgjXwGE04ZC8LK42IcuaLeu4ruddbnZ3wuth2thXLz1Kpw7I1RHZ3XRxvxJdUFsUUhAv&#10;G1Cm6wdX6JbBVSE98ZahpbpuYKFO7pelbz5AErnhyEkNZhYqfcSAWKiQBjRg8HcfC6Bgm4qL54kA&#10;FkBmi+3DLFGbY4ANYGK7kb/zzbe8G75HFd8WO8dsbACyL5i/s6/ZziPG1o1IxkSg/hJrA7Mt9ncT&#10;7P8Xpo45v9BYh7WYpQPAALVzIgxe1zu2I4nsZBGDFABTzm6pN6gb9XUwT23U1uAVsxho48BtM8gk&#10;9r0dqPk7jdTF6Jj7tKnXluE4348/eFlTx9QqJ2krlWb2DBMIVsDYYd6xVCQ35hZxr5xajDQ3iCsx&#10;T/vVAHt7sEcDMr0BJdgvN0X9AXxDPrLdLeewbkVGTxwF5lFfXMNL+hQQCuYCds8Nng9be4H4vGBe&#10;vqeHM8WoKJ2ZAc5nmD3C8aoN5o7YOQHIlsghRTO27Yd3oXueKYP0x3f0xX8e0w/f/J3f4ij4fbMB&#10;jTQP60XHr0dBBSfg2BkwbrJsN2Mb0MGJcE8+z8D+6jWtf+s+vXXtYbpx18G6ZlqVnj9mkTY9daX0&#10;0SNcAyZuwoEQgzR9+Jg+/fvNeu3Oc/ToefvqjkOm6oalw3TWhGIdXtlHK3N76OiiNJ1aVaAz6kt0&#10;dl2BVtcX6hLY+ZqBZWFqoxv6V4VZTW5Ccrv/+dwB2frwiVuoREhq5/N68H2s4sdBGk2Xk2jeHwOV&#10;WTrO1GFfggWJHj/W/nhi5fcxA7+JitUU2D3hGq3W8frxa0aWCPL2AO5obX/3/y+zI9uENfo74Ayt&#10;7pRbaNwKYUncLMfdch/J86jBi7INrfIx6wzIcYsD2teKfw+t/pbstgjQcVDHgdwWa7Md6iagDtdZ&#10;p1dfelp77TpTfXf8jbJ7bwu4uyPJe8HcSWHmk/LMpDDzifPCc82qsKs/81J7wrIGfC/A2ovvnhaq&#10;JyBtM4M0vy+ffXoor29v5QJqW14y+2LfgyWZrQ3owLaJBmhCf3TcAFyredsSG/MDtQO0LQbqYID1&#10;Bx74RzzoegrhB7M1ZtY2mAG+598OYOa6oZHLzfTfExf/AKtyXkgG4FoGeJiA39fdgJP5+iW9/qdz&#10;dO6+IzS1YGtNydxac4uTNLekh2YXddOcwh21qLCr9inrrYOQzweWpOmQslztX5iqw6uydVRljk5C&#10;Mp1cX6RT6vN1RkOhzuxfpDMHlOqs/qW6oKFUV8PQV/Uv0dUh8QMbYjBXIL8LtXpUob55+8+8TDOD&#10;2coNS25Eij7jcXC8wanVvN/gCawaMWsktW2J+xKB1wZIV/zW761/cz2AjsAdnYPzSDgvGOdF3xOv&#10;297aA7ijdQ7CX2pm8uje2rYT2T1s89kUs1CG8b/bwTFGLAz7htb6qCEugLqdtYHf261S28diMru9&#10;GcCRtP55A9BOJ+XT2Weh/hoHluI4i8bGjfr8k9e1YMYwJe3wK2X2+oNKYdnK0IcN62alEk+73xqg&#10;u0EN9rZ0LiDGjqynCgC55wG3ec43g91WiOUj0fNh6nxiZQ8YMdALky3dkf1cvwHmJ4YGxJbawaK4&#10;N7QYmhmdpoa1DnU08wK+1jzvVvDGwMwDBvDBwCE2tmz37zk/dFtxTlhW9gfH2AY3n6EVHRn93Yta&#10;//7t+ujJM9Xy1dNcz+cjuShI5+RGct7sD8NveFdrP3lGL/35El1z+u7afXqVhlf10RBAPbygr8YX&#10;ZWhmcY6Wludpv8qC0KB1XL8qndZQHvKsz+lXCHCLsRKdA3jPg5nP71es8wHzeYD6fJj54gEVunRA&#10;la4cVAaIHUeX6LKGLN0ws78+vvdi7sWOzF6fe6RyRS298QrqzxhAQ+xs0Jh1E0AWKnjcDOK27ej4&#10;5qCLW0ewBcBa4sfkvf9eaBiL/8bHO7lm++tExzvus4VQguf6fzLuqxXIsXLqeNzO0ZI7coD8bT9T&#10;YN04QAFxrOGsdbsTa8/WkcVBHcZO+3sr48atMwBvblEjWQT+aHASddJGvY/jg1iOstykLz99R8cf&#10;sULjhtTBzr2U2X1LJW/3e2V220b5STuqyKydjJQO5pgYkCKns3psG8Zgh0EhqQZ0d5XwvSKlm6oB&#10;fW1GH3k+/SqcQ1Uqn316aQgyfxRKINYo5hjaMarN29H3eAt4kN5u3IrdcOjecpaWbz7OziFmjmRz&#10;MH7f5CR0Z8PwuygXm2vYEfxocFIAvq77tgF8WIv6sz/phVtXat079+IMcCh2EE2RPI93bUUOxNfA&#10;3F3hjnri5k//8ageW3OqLjx6F+01fYDGlSdrUlGKFlTma4/yQq2sLNHxdeU6vd7jbcu12gkdAyp1&#10;wYByXTqwUpfw/RIA7H3nwM6r/TmkRhcOrdR1I0t147hy/XnlLH2OfA9l5KSNRiqeK0foX7XFARU3&#10;QNJqMWDF7SdBa+AnSu6ftyhZBKDELaYY4myfeG4iSBO3w29iFu2LjrWpC54txvxx8P1PLA5ktwVs&#10;tJN2OSWCOfG6fMYz19zA5caxSAlFFm23ATX0HMS/JwIZi4M4MqeD2gzMuJz+Jazc0fybyOLADjkV&#10;fAayCvWaOmpzfeVvhfvx+6BMv//mY7384lO6/96btOam83XRuUfrnFMP0WnHHqSzTjpEl5x7pG66&#10;5mwdv2K+hmdHQO0HeIflZmhEZjLWV0Ng8epu26pshy112MIZuvWqK/TATdfri3fD4AwzaAy0ZulY&#10;A1lbQxlgNXBjZhZ3jmqTgRpibDN6G6CDxZg7Ane8sYzPwOoxC8e43kavlGHPB/Oue13rP/4LDvSV&#10;AGj3AUZOwB4wKrgWs6IL0GZQ+77cIr4O50Pc3vz5i/rihTv18CWH6rRlozV3YIomlnbVtLyu2r2w&#10;r04cUKbzR1XqvGEAe0iRLh0JEw+3AWZi5LM4fmqDx+Pm64S6PJ05sEDXzxikl8/YT82vP8jfwomE&#10;/k0qX2hsorImVva4hcrcHkARiH8KyP87S/wbifbfzu24rw3M0bGwL4Dqq2CBGds9m5XBLzP/Jg7q&#10;uLVeK8ESjxvMdgDxBq9wrZgKaQfon7UIyMFi8XNHcIZ3yWf7/T9trSBOsNYEqVDPIwuMnVjfXU+t&#10;csFMmBPA2HI3cGhrMob47plEm/hs+VhPPHSr+if9XtXdt1D2tr9R+ra/0+5TR+i911/WhvXrCEd/&#10;xIHj+J2z4Gs6dfSH96JW7gi4kXk77AtANVOz363QtoR9UcOZWTzG3AHIvvk2QEfA3RzQPjdMTE6s&#10;3Lwex7Aedl73on749lmuC2ACExvEljPxArT8jlskneJSyUkXBnrTRjywJbyT2L95SRvfe1DfvXK7&#10;XrjtZP3lkpV6dPX+evqig/TG5YfpzYtW6sUzluvFU/fUE4fN08P7TNGdu4zSdTP66dJJlTprWL7O&#10;GVOgW5eN1zs3nqamj56LXpJjLTMWFStUPlfEDhUzWAwcHUES/95xO/G3/xPQJ16vM4v/jf92ni3x&#10;XFsbuJCy/0eA7vi9o8WPtZ4TB3H8emH7Z1i6ncWkOkCOZyra4kC0BcbeDOg/bb8U0PG63momsI7k&#10;CBF6sYFmLBCn1aobf398L9xT8zfv6L0X/sy72cT2Bv4W9T4oXtQvn01W0Aazw1BUs7v3uthbhPGa&#10;Mc8RTsQaPe9v6Ic2E2M+D/AFgAdguyHLGVtOAIkAHRk31wlDt8Xd7k4iZnbX2IZ3Ql5ry1fPaNPH&#10;D2r9R38i5n6b8znP/dkbYQf3XScUXjShAvuQUdF6RNH3EBdh0XF3e+FoeEh9j4P48nU1f/yMGj94&#10;VE3/wt7H3n1EP7x2n9Y/f5u+e/waffvwpfr4ttP03jVH6U3A/9LqFXrhggP17dM3o5Df5EV6kjpX&#10;bCpeqKRUeCpg1EjTSeUM57UHiK0jcCIw8b3D7xOB9nOWeK2263V+TmfHbB1/H//eCqoO9/b/l9lp&#10;dDQ7zwDYnwQtZgcbe/+hLsT3B6BGiSFxMLfGvzBznCA6xtA+pzPgRmaH0N7axiMkmOtwqMdgIS6/&#10;E7exaLiyQ04ws97mfVF4GhKpjLsNYNB97sZiI5+htwn8oUiDiv2ebddz72P7J7utDGivY9sKaHuG&#10;ROb2TdgAbfwh4qD23GFN/gPhwfyw9l7tHzoAH7OXCl1R3EyYwoVrh5FUP7rweQnxQotdP5qBNCrs&#10;8MJs8e6IULhcP7RYRuc0EsM0uiEjxOkuNHtJ7tky3dsukG/f45N4/2s7l9fV8uWrkX32WnTMnrSZ&#10;l0zFiQDtyu4uI7Oz5bb3d6j8CYDuCKCO5vM7xpftjseu09E6Oydx3y+1xGu2s/iz/AJLfP749/j2&#10;T1niedG5UVm2s04A3Q60nVgruBMAGAdpBPKfB3Tc4ucmWpQ11gHQCfX6f2auz67vBqcxAB6okwa4&#10;05xDUhZ1LyhhcBFIKqhicIJ5vHUYe+HvhM4GPTG00W1rL7vbmBiLH4tvx8Ec8zIGWmv8bNBxE2EE&#10;l286ztB8hvPYFxgaD9MIe1pieGJCd97b3BXQ7DTFDfwmNJ75975O9HfCNRILNMSzEaA9jUw0lUz0&#10;Qj2YoG3InM/lusQcIWklyKLo+q1TD9s8Gqkx5qE3mfmpaL6Oc6xDpXIlc2WMA5rKyf54BW2tsB0Y&#10;ujPgJAIqktmbH2t/Tvt98f2d2c+d1/FY++Pxe7dTadtuAx3bsedLlNVt8e3m1vqb/411ev3OAbz5&#10;vs0B2dGConP96LD/l1irk3Bd6mDxGLpdHG2L1eU2A08e6BTasYwtE46BbLLjuHEWJx9/Is2bAbWT&#10;phqDoarjhLseQAdKDxaT08EM4rj5Dxi8fJpVw3f+GBePhlT6j8b+sM2s22q+4Thg/Mk2IDSgN8U0&#10;f1i2FlBHI7uiazrxxBlBIUWU34TVM2LxdEgP5TNYAK/BbNkdtWK2ZhDxUh1rR/2MHAecYUoaZ3YF&#10;RvfL5HqcH1ZOCA0o0aezk5ps/h6YggpNRYo3HBnMrX3OcRD4nJ8BdPS76Dod99siYEUt3FE31+bW&#10;dl77fYn7O24n2s+dG/8ef5boGdr2hedPeD5/bwfoRIsDL7bder2fsXZll2idXbcDcBO3Ey2qF3GL&#10;QGjWtUVgjNclHDz7OgL2l1prDJ0QR8evb0a3tQE6ASsxc92PxizAvgHccfL0ceMvUs3ReIa4xfbZ&#10;jFOrXNgaQCfI6RigTeMGc9QvHQE6/r19YB8Hc3ST4bhvAPr/6hPnfvsmzOJxzxQDKOc28XfiLeVB&#10;QoQb5zo/+LhBHD1o6Hfm/KhgooJyIUasy0sI4GQ/26GLwPKpFaAxQBvYwZDGNvZ5+VBb6Hbyy49Z&#10;VBlcSdgf4ri4JIwqV6jctlhliywGBFtCRWwDhG1t9DuuuYn73MTftswOFXmzczfvtoof+6n9Ha3j&#10;eZ1ZZ7+LnsG/b9tnR+bhlG1OLSqD6L43t1YAxizq0utg8TL/Bd9/Nn6OWecMnWDUk3gDWRugo7oU&#10;D886s/bnJZqdQWQhiSpu8XpOfd2MpQ3mzgBtcz0PgDYW4oDG4vtMerBxGGNhs9yO4TVgNmYJDG2L&#10;nZgA7qj1rQ3McUC3/54AboMQQDe69Rop7Uaz1mN+OAM8gJwb9Y0HyRE7nmguGD5Dfzfg9m8TO/Vb&#10;W7g386x+Ybzcn7GOLzuxIgRrrUAxsMVB+lMWKm0MAJsdS2BEgwTGjxp8EuLu+G87sZ8HX3uLn/tL&#10;rbPfJV7v5yxyTnFn1wm7xsDcGaN2LPvE74nnJW53tPhv4tYaD3f4Xes5rc4/sa78v1gioGOA/W/W&#10;CZgTLWAqxroRLiKMhEbrhLB4c4y22U8Cuv0P8B4GVgzEbUCOPttuCDNYY+weVhDwPoAZB3K7h2s1&#10;b2PtAO3rRMM4E0EdFaIL1IDuaFFhR16YF/sT1vqSY5ZYAYIlALod01BRO628/838e4MlALr9/kSQ&#10;/Byg/jeg62iJ1+h4nY7HOrPE8/+ro4uVWQTqtrLtrOz/p98TtxMtfqwz6wzQcbZOtPix/27/S0Db&#10;EjDThp0YtmKAjoO6dTsBtB3xmbgdEkvag9rWXoKHH2ERuNh20B6/gQ4W4t44iDsBcjymaB9XxIzv&#10;0fkGL9fjgTw7Ymv3mR8wHIO5A1tHFsZXWxpR0PFGME8GF2R5awzV3ot3tM4qQdTfmRALYp0yEtse&#10;lBFlinXCWrHfJgLC0jVuifs7O/f/xrgm99La+Mb31vts/ZvROcHxtO5L/J5g8Wf7KeOcCMxcv0P5&#10;/nR5e7/fR/yd/ZRt/v5+yuLXjgM6hGabgdeqrw2gtngd3Xw7LsPbzo3X481Iq6P5mK0TQNsChhIA&#10;HbeoazkKT/0ZfQfEWLzbOW5dPHmZxz1HE5RFy1V2Buyg0RP+SFtrXBuYo5vyzfmmDWi2WwHqB40e&#10;NhROHMTB3JBAgbT+hvND7OwHcALKP7BYvzixREg1dfdUYmFh4eUY0C50mwEdXqQTDH76ZYcX3mE7&#10;sgRAxz47VugIFI73vGi4G+ZwGvyuHaBjFTyyCGCdAzp2bjg/2teRGX+aMTe3ducm3gsWB3MioDe7&#10;5/+lheu4vFqtrUw7K/vWYwmg62jxY5Ft/h4Tt+P7Wq/rfQm/j8fSPwfojhYHdDzki8gk2tdpP3Rn&#10;9l8AbUvEWDsziH/GAk7AbJe2leAjMIex0K2Atm0O6Li+jyRBgsVA3WZsx891gO997YAct1hz/4/x&#10;RgWAzbWiKZGc0vZu7JObDw0EMUCH7qc2izdgtMXZncmqiKk7vvzE720GoKnoiYBuB2r2RQ1Fbhl3&#10;xaOShGvEQNJJRU8E0E9b5wC1JYI0ALWT4x33RcZ1O7mXcD8J+3+J/dzvWo8FILcBOl6+nZdzZPHu&#10;x1aHnGBBKvt4DJDxc23eDufFz4md147N44D2+QnWBuqft8R6FX2PA5x6+EsB3Q4bm9vPMbRB25ma&#10;DqnbCce6hOmBDJgwxagHU7T/QWSRRk+k9s7+cCtwAX+wAPT4DXFOAHzE3puDmkLxOFPL9TjLB48W&#10;cwhY6GgP+wxgOwFeis2jsZzj/RMvIf4iopfYJrs7A3ZUseLy3F1fkbVVzvYWdefw2zC7hpWAz21j&#10;9o4V/aeAEOwXgLmz/b/Mor/R7j46gDzxeMf9v8z8O//eisVlEFliGcfLOf7ZKrMp72jOtLb32BF0&#10;YdtgjoMzZolMHkDdeiz+Pvh78X2xayZa/Po/Z4l1KapPbez9f8nQoZ53wFXAHDjsCN6Qvx0j4DZA&#10;r3tNnp/Z+dReTc8SvMknWm6HicH5AeYJDnxs07p31GSZbg0f+r8AqWcMtXfxzSR0d8Wt7Wb9MDGL&#10;Azn2sD8ff0THgrEdl0CbF7wLuo2dXUmi5U+iF+cXsXEDDiN2PPGlNv4Yyan4ttMEQ6LLJl6mK5sr&#10;RmtjmS0GakARzT4Sr8CJ+9ubWaszIPxvARSPhTtaHJT/m+tG3VExJ9C6j+t0dA7hmXAy4XldNjaX&#10;k0MPj2XnHcUYs7mFMvV5ngjCUwN5yqAAMAMbMPzwjhq/f45P1CDvK25+RyFXwJl/HnOM0/S7iTNv&#10;aOD0OQFg8Xfuc+LOw+fa4ts+n9/6ffq+ggPwfXaU1ZtbK4AT6mm8Pv48oH1uzPw7W4JyDRhKAHRH&#10;MAd1DPYSLU6oEdAjIHvyEA8c6tK49n2kNgDGwkR7Xp4yNmWQ5xBrsoX41bF19BmPZ6OLcUMGrm8g&#10;eJcEAMdvMhHUiZYA6J+2hALB2gPahZz4MjtuRy+vbdsv/5NW8CbuT7Q4qMMkfglefjNAx4DaCuJE&#10;6+RYZ4z4PzEDK8yZxafB/L8BrM2/i9tmx32PceB2ti9YtK8doM20BjTWxpCUH9ttgOY3AdCAFFXj&#10;2Tldzo3r3tSXHz6sH75/EdDBQM3UDb9jvw+f047tI3YPoPb1DdgO7y1iYv4u3+OsHc1EYmtz2onv&#10;PA7YRBAnWvy466SB7GSnTc6lju3raHHQt6u/nQA6aosykGMY6mCJjNxqIR3boDapxo7F8NmlJax0&#10;Z/NiWDbAvB4wh2U5AK4bygJLA2zP6u8funHKFzGDh4W5/Ef9B2J/KLB0dLMdGTvcfOt3P5wfkgf/&#10;SXBz3EDeyO9azfs6FroLPPEF/bSFCkilSLTIa/M9dszMHpfkbSBOtASguqIlmsHCpytsvOXb+38S&#10;RP+H9lN/I74/fuyn2D0O1mjb52LtAB07xnU8IUGb00p0djFgx5jUM3hGgPZ5lCdM2xyAzv24fPne&#10;tOEtbVz/in5c/7oaPW0zv4nAGwdx/HoGa8wM3MT3GgdqDNDhnHDMdYM65KGGrcY+lEQYjss57etS&#10;m8WBHN92vQuAph5v9JBdvreBtzPzsZj5PFs7QEck2LHR2RbajMBZXFoHiwOaY/4etlsNQHvZDm3A&#10;1r9GiPaGvOasWbrFC4Kt/Qf7sO+96t3bADoOdF848gjRRIKOvSMtH3mOtpsKNxwDeCKwE1vDWx80&#10;FEznZiDHc8RDK3jYHxVuKGAbrJvIvB2/t23zshMsEditRsWMy7R4Re24HWeNkGYakkXarJEKZYsP&#10;MmgbV9weWL/EEn/T8bfx7x2Px/fHj5nZ4+we39+ptYLZ5nvn/ERAx/aHmUEMUgM6gDoR0JG1lVcM&#10;0GG/wR5Jbju9JgM2hERUfjd0mnVDyq5/HwNyTG6HlS2CRazbEdCt5mv7uL9TRxqpgz+ufU8bvn9H&#10;P1CfnZEVNarC1ga0gR0DbiJ449ZuX6ijEVjjde//BdCJWAl4abe/A6DBWOjpMdA7snYwAD11UImO&#10;2X+e/nTLudrw8d+42Fv8wdcp0HcB+RuA+VXA/HpgcTegxQEdVs0zm699S9/951k1fmd29x+FrRNu&#10;tPUGQ6OY9/lY5JnapHfCw9raFYKP+xqxYx2OJxbozwG6vW0O5s6AvTmAO7doLmgqZkczeBKs0+4s&#10;LA7A/wq2n7H/9vs4mH/R3wCgdkp2QB0BHV0DpxUYlLJxGMK+NqZOLBuXi8EcK6dQnhFAw9rOPh5j&#10;4SDFG7HAyN6Ofh8HsoEesa6P+7dsY9GwSDtzAy9633GZ3To9EOCNGlQ9Yika2NBadzwKL9ST9oBO&#10;3E7c3wpUtttA+3OWUF/j9T2RobE4VtrwEle7kdy2RX3PMdsMyHF7X/8f6l0ytuERYfMAAAAASUVO&#10;RK5CYIJQSwMECgAAAAAAAAAhAOJbXkL5FgIA+RYCABQAAABkcnMvbWVkaWEvaW1hZ2U0LnBuZ4lQ&#10;TkcNChoKAAAADUlIRFIAAAD0AAAA5AgGAAAB2P458wAAAAFzUkdCAK7OHOkAAAAEZ0FNQQAAsY8L&#10;/GEFAAAACXBIWXMAACHVAAAh1QEEnLSdAAD/pUlEQVR4Xmz987tlybYtgK67d1Ull23byMW0bavS&#10;qrRt27az0taykXa5tnXOee97/0B7rcVYI2uduveH+AbmmHPMiNYZ0aN3h2clT/G8NB8V+Q/xsrQI&#10;b2rK8aqqFK+ry/D+WZU5qr2trcCHuireq8Db6hK8r620rmvL8eE5z59X4/vXtfhYV44/1xWg8tpW&#10;FB2fg+pjE1G8bRBuz2+NxZ2CkRfiiQgvR/g5N4F5eUX+fTwrK2TLR/7d6/wDpeYPvOUPv6nhyytL&#10;8a6mgi9S48ue8Y/x5ea6rgKfnlfhuxe1+K+f3uHS1pl4fnk5yo5OwY1VvXBlVh4294vBwjahSOBL&#10;Q92bIcytGY9N4fCiXD0vNO1VRYl50ZuqMqtxFHS0X66equlFerHO9eK/f/caVbdPoOjEIhQd/Qa1&#10;R8bg8KhUPFnbG50inNHC1wmx3s0QwRdGejZDik9zBDk3tl7+srz4c7P/gF72rq7SXNtDbP8BvVwv&#10;/eltLX59/gQ1V7ei5uwCPNo6BCcnpmLLwEiMzfRG3xg3RHs6IdLLCTEezZDg44ho/oEw18bwaPYl&#10;X15WYL20qgSvKnmsLMFLHt9yuN+xd2+ryzkqeqbQDPnHZ9X49LKaQ/wC5d9uRfGJWSjYNQqle0fi&#10;yab+2DssFsNS/ZHk745UX0ck84Wtw5wR69kUwc6NEObZHO7Nv4JbU75cP6qXq7cNh1wvVS/Va52/&#10;57le/F+/fMDTc9vx/NpaFB+ewN4Owv0lHbBrRAp6JXijhZ8LMoJdkRvkjJbBjmgV1AytAp0R6tIE&#10;/o6N+NKv4NL4Sx4bweFVRZEZ2jfsuUbhRUUhqbvE6jkp94MIqrYKf/rwHD9W3UfpuVUoPzUHZQfG&#10;4Mn6Htg/MgnruoYiLcAFLcNckejniARiHE6iSvbWMDeDr2NTeDlyqPniAMev4N6sMRz5B8zLX3OY&#10;1aw/YfVcBPWOBPf9y0r8WEtcr+3Aw4PTcHN1P9xe0QX3l3XCzTktsaBNEDKDXNEmyhudoz2Q6O2M&#10;YJem8HFsAm82vdSTL/fmUHs2bwR/pyZwbdaIQ/+7l9sEp6EWvv/4WIvHp9Yj/zDZ58JC3F7TAw/Y&#10;lvVOxMgUN3SKdEduqBuH1QVTWodhZq4PsvzdDA/788VBLo0Q5doUIaTsOO/GCHRqBM9mxJs997CH&#10;3eo1jxQmH6or8K8f3+DR8Y2o+nYdCg5Nw9NdI3BtYRccmpyN7vHeaBXpg5wwD2QEuaNfgg/6x3sh&#10;g0PdNsgFMZ7OiPdujkxfF6SRrcL4B9L9XdAl1B0BPPdir32aN+HI8OUiOEk4vfxXSqhn986g4ttN&#10;KDg4HaUHJ6Fs39c4OyMPy3pEoxV72TPRF+348jbhPujAoe4b54PekW6IIkvFkaXaRfuiW4QHKbs5&#10;gp2+QjRZLNS1ETJJhFEeTRBJwgvmnxDPO4jQXpHIfnlWgFv75qPgxDxUnp6Fh+t74dvFHdEnyQfp&#10;wV7IYk/bh7kgm/j2ivXFgCRfEpc70oM8kcKhTvQTOzkjwM0J3hzeCBKaqDuQQy6BkhnsBn+yWghh&#10;COAxwqM5HP79vhrX9y3AkyNzUXFqJq4s7YYz89pgbJYncsI9kce2fUgcWnCI0/1cOdRu5uXtI7yQ&#10;zJfGBbqhA/9YJ/+maBPsgUj3xgh1czQv9HdqbF4UTKES4NYEgex1qGiA51He7PnmyW1Rcmw6rq/o&#10;ifwtA7CyTzxf4oTEADfkhrgjhy8bRkzb8gU5/s6ml/G+bojx9aAgcUPfaB+k6Q8Q00GJgcj0b2Z6&#10;F+RKgmPzdeGwk+3CXJvxuhnCvZpjep4vzo1PgsPNDf3xYFM/HByfiiWdIpDg78HhczJ49ozxQIsA&#10;VxKRE4fJESnEdFaqFwbHuiI5wAMdiHsm/2BWsCdasNeJ/G7nUA8kkL8jOazi9VAPfpcKJc7XGV0S&#10;PXFrRgZuz8nBvRWd4HB4ah4GJXggN8AJ6YGuWCiBwZ4neDVlr1zZIxfE8ofGRruYnk9L8cHsdC8s&#10;6JiExEB3TE4P4Ajx5aFeiPZxpRx3MS8L5Xci+KcTKPFiKGa3D01G8bI2eLF3FAq3DUD1qWlwSCAb&#10;ZFP8dY1yQjzlb2uKxUgOWwypMdiZw0eejeYPzUpxRR9KsFT+WBp7nUHZrZ5msMe5ET5ICfRCmLcb&#10;Qkh04extDIVNDj8bmOWHwiWtUbK+Gx6s6obiA+Px4fZG7F72DRyyidGkdD++gC8hYUg6+ZNFcknV&#10;ATy28GiEpTm+2NsjFjmef6CycOaf1Ytdkc0eC+/0EC9E+boimrwd7sGXe7oggeL2EjVc7c6+KNoy&#10;EJU7huDZhfkoPr8bT69fwZvyx3DICXFEvJd4sSmFf2NEs7ftvRthZJw7VrQKQf/QJjjVPx6LM70Q&#10;7vIlWrE3nSK9EO/nhs7h3ojlCESTAMP54gj2NtrHGftG5+LBrFwUru2KIloxtWdn46f8Azi6aRU+&#10;1VTiY22psXgcot2bGCGhoU5w+wJLM9wxKSUAy/P8MSfdHYPDmqNrQDOMoYaKcXc0fJ4dwJd4OSOV&#10;IxDl644IH+pt9rxPkhfqtvTG0xUdcX1xZ9Qen4gfn2zB2R0rUP3kId6WF+C7WkrRqmK8p+JyCCY/&#10;Jrk3wggS1KhED8xt4Y5ZiS6YS9k9L5k/Tt6M8iAt+DsiinQQ5U2NRcqPJXEJ3xD+oT6xPihf2wsP&#10;l7TB88Nfo+bEVPz0YCM+PTqKm+fPUGTTPqgowEdqS7u94bVDK78mGBvpSmp2wugYZ8xPcUEv/8bE&#10;2RV9QxojnATXKcCRgoICgsLDz7U5BYZMIlKxjwvGtY7E6y2dULNrIGqOjsWbq8vwt+oT2LZkNr6j&#10;Afrds3LTPlFR/fCCFhHtww/s9fvqUji09/kSW7sEYXFKE6R6N8HmDv4YGe2MLW0DMZz8HO3WHGHs&#10;sR9HKMLdCT4ujvB3dcKQZF8ULMhD5bouqDk4Bq/OTMfbe5tQdG4XSu7cw0+0doTtWyqtT3UcatoF&#10;3+lY/3Ldd5iX6YmV2c5Y3sKF0skJWX5NMSCsCbJ9vkKOb2Pq5EaU1Y3h60zJxSGOpzxf3y8ZtZt7&#10;49neoajePxovrizCn0tP4dCW9fj+eY3pqV78nsOt4f3+eYVFZGwfakpMe1dVBIcJCY2xMtcD69v6&#10;IdKtMbWVByYle5KlmlI0Uh5TJHo5NYUnz2Md/4CHNCJe7BuEmgMj8OzsTPxUvA9X96xAzdMnfEmV&#10;edl3z0TRtILYQ51brRw1+ffMi/WMefnaXG90DWWPfShYyOtxPIZR8AdQM3nT6kig8Aj3dMSgvBBU&#10;be6Biv3D6AiMx5tbq/D29g6cPrQH39FhMD01veLQkqLFSp841Lr+xPO3lYW0kGiEitI5IvoTDj3D&#10;GlMRNEaGV2Pz8jCyno/zVxzmpgikpZke5oZnFIelFBZV+0fh1cV5+Gv5EexYPAVVBU9oVBLL+p6K&#10;iPRCHY3tV9/0IlH4O6pv85lNcIHG0nCmhUHKdhNhURPx5bFkqRHZHqjZ0Rcvjo9F3fkZ7Oka1Fza&#10;jm/PnKLdXsPeEUu+2B5e/QG97Ne3z82Pv6ahYn1GGuDLdc/+k+blwbQyPGnMudO8ke6Nk3wPdcaT&#10;pW1RvnswyvcNx8uri/Fz0UFsXjobz0sKzUvlMn0mpOcWO+n6/uUztII5IoKBuL7nUEu4vKEr9klw&#10;cBQ07GrGVyt/avlqMp0bOoY61pbkm3NjVMpJ5A8YO97Y8xxC9ZyOonEmntODec/v3TqG/JN0nY5M&#10;ReXhidhDY2TLkEjaej6UjI4IIBE71BQ/ppP4wNjqeklN8RNjs8s5lM2uz+U4yIYXhhri9+yhMasl&#10;JnlPbtOnF1X4y0vagldXo+zETBTuHY1ri9vjwjeZWN83Bn3i3SEfLYTyIprGhEMdXyTn0PbRbG9F&#10;vZWPVlP45HMP1dQzHfVCIzBeVOBv76tQc3Mvqi8uReWpyXhIlVm6tTcWdwtCS6rpOCqscNpykRTP&#10;cbRodV3vk1teqW2r60V6qVpt0VPTY9tdsoa0hg5EDf77l3e05Tfh2bfr8WjXGLw4OhEHx6XjwKgY&#10;9KWlkk7DQUaEvNI4eqPSC9HkGn+yrnmxHMKX5UV4aWx2DbOF3Vt6KHXF+XhGCF6QBqyXVuEfP7xB&#10;9fXDqLy0GjXn56F45zDcW92DJnUuNvWPRZ5fc2RRf8cQz04RtGRpHEZyiGUPyFPxoKdibHRreC2n&#10;UC6vPbR2L+3jTy/r8Ld3Zai6sgk1J+fg9sYBuD6/Pa7Pa4d1g9PQNcbbWK+ZZNPOEa7m2DrYydjm&#10;8kb96CbJGXSST6YXv6J0kYPwmj0XYRnqJTGJgi33txL//P4Fam/uQfnpeag4NgUl7OXl6S2wd1As&#10;BqX404b3oB6nyexDv9u9OY3F5sYWCJcYphPo1Zx6gPrAi/63Mx1DB/MyM9QWYalnIq53fOF3dTUk&#10;nDoUX9yFopOL8eLcXDykNftkcx9cmN4SB4clYlZeAFJpxXana5QTTOOBQ+pLZSO3x5sv09C6N2ti&#10;/C9PvlAukVMTu8fEVhibF3Kodfz5FY8l11Byfj2eHJiCuuNTcW9dT1ye3wnzO0dgUnYgWtIs7h3r&#10;jTx6G4vaBaBfnAdfLOKhrccWRNmvP5JIwpL/7d7kC+OJGifQ9rk10/CG0uYThcGP1Y9RdWM3h3Uh&#10;Ko/OQP7WIbgyvw06x3ihc5wfWtM+kwMoy3M4zaIcmtEyJpPprbQPcaHxT+VDxRNC6g2lTugd58UX&#10;f4lADrlGwd2ecdDL35Gg/vquBE/PbkTJuaX0TqYhf9tQPFzbBwe+TqPh703Hj8Y+Cag9X5wd4mGm&#10;q+Zm+tL15RCTbVJpIMrRU++86OLGUSSH0crN47Mdw9wRwvMwGhuaZTIv/tvHOsOPO2f3RPlJ4ri5&#10;Pwq29CVPZiEzzNs4eL2T/YxL1DbcCxNakJjkj9EpbMnP83geQfs7jPaaj2Nz9oo2PF8SQMXjQ42X&#10;TIERR5YKJGWHcjSkhh3KLu1F0dkVeLJ/KkoPT8bpGTm4ML8DOtB1bR/mhd6J3pjfLQwpHMZUmrvp&#10;9MkmZIYYByAtwJPehSsmpdHJD6SgoHsUTrtNPY4gNQfTpHJnz6N535faMJz2XBDvhajHVecWoPTo&#10;VFxd1hnXl3bGhDbBSOULk4lZXogbMfPA18k+tNOboy2vE2h7y/SN8eOwRwegG3HvHeVJp5DGZLwv&#10;hUZzepbS95aqlUKQUxBGopM7lME/eH5kPBwKd47EteWdcYiirjOlTBpZI46uTTo9jF4JfpSrNHfl&#10;P/GL48ky01O9aYO7oyVZJ5vP5PD5ZI5CRqAnCcyNUsvZvDyadpscvigOfxzt9Vg6gZt7xeLchDTc&#10;WdwWDnvHpNPwa45u0V7omuBO544OGoVAmo8jhsS6Y2qrcEzODEau+5cYyR7NyfDFjAwf4+KOzQhH&#10;Tpgn6cAXSYQi2ocExD8ayZfJMdDQywvpRs1UsLANnq5sj8KNg6jnR8NhCH+oPSkuiYI8k05fCo+a&#10;fookEQTSMomjKutOSu0R8hXa0PBPDXShS+uGFOKrXqaR8DKCfBDLoQ+lExBmmmYNHUn9njg1MQ9l&#10;67vg/PRMFGwfTlE7A9UX1tPyzAlCMi0PUVqE85ckf1qYNPai+NK2ZJdZaZ5YRbens/sfjFmUyaHN&#10;CKKXSeLKox+dHuKNFPrWccLe2wUhxDPC2xVrBiTh3f4BKKJ5XHV4JIrp5H18sA171y7H+0p6Gjns&#10;ZRzVlfgrj1gkE58Imr7jKH/b+TTGvFQPbG0bhK9jnJDEz1pqaKl5NDpZZKcYElqULyUWqTuUQ9s+&#10;3B2PZmTSueuA2v0jaIFMwpubK/Dw+Abk3/iWJpCcO/pXSextx5BmNHdFtc7oT795SpIb5mZ4YDFb&#10;Zzp3M9L9kUqLNIEjkUwdGyv86N6IwiOJawSd+BSOxLkZbfFoUSsUb+yNCvrO72+swocHB3B2317j&#10;0Mnws5w7GnyZdGmSPb9E/5DmmJbozJe5Y02OJ6bSsZscz6EklgGUuSke9Kf44ki+VHwZzpeF8xjK&#10;YZ3ZKhDXv0lC6eZueH7iG3y8thR/ovG/a+UCfKwsN8aeDLxnBQ8sj7KSBv6wSBcsyvbGnEQnepJ0&#10;cfjixWlO6EKnPZ0EEuX0BzOLkEt5rMmYAAkA+lfhpNaUQFecGZ2K6q1dULJjAN5eXYQ3t1eh9spO&#10;PL5xzXgblptjmb96+Uf2WLa2w9hkFyzJ8qST7kznvTFm0XfuFuCE3oFN0cKvMfwpBPxIcEYw8KXe&#10;FIEBZJdjIzLwcmcfvDw0HNUHR+D97dX494tL2Ll+JX7gC+U5vufQyrD/nibUd2yWT1Vv2K9v44vd&#10;nahT3f4P2tNRX9MxHBP4Z/pH+1DkWQrcW3KXEiiUQqF3vDduzm6Luu09UbKNLz41g076DuSf2ISC&#10;2zfZM9nctErlwhjfSl6H5dzpM+vl7PHyLA9MoN/cwpdOumdjtApqTo3jQSEgPtbQUo/SkYugoF/W&#10;KxnPt/VAyfZ+eHl6Kt7dXIV/1l7GqQO78OPLWjOcGkrLf6p3a8x5GV6VPTVDLQfOOO5Tkl0p2uhH&#10;0XmLprCIYC9DaKL4U4/6uVDO0iqM9GqCx8u7o3ZXXzw7MYGe4yz8WrQPJzfMw/OCAvzAXn2Svc0f&#10;/k7GPe1xHfVyq5XhRclj87l6a3rc3vsP8KeZkuzZiG6q5i/ZS2Lqy+EVpnMoX6t29MYLYvmSjvmH&#10;m6tRcnwVzh3aRxO3zrxA/pN6piG2el0/ec+mYbZZyfah9KyDVl/8nf5I/cmeUloFc2h9aLa0DHfG&#10;vYWd8XhNV1QemYL5vQPxa8lhbJ0zFq9LhZdsbKvph2zKtV9uD7PtuBk2qr9nZgqkwtybfUHl/aWx&#10;9LMoDhd0iUDdrj7s5dd4xl5+erQNVRe34+bF8/jevKyB48Zh/MSjXqB2+cQh9lY482ViH770VQkd&#10;OR5FWMJYhOfwrPQp6vhB2aM7KLh3w6zyPaMN9tysfRSbax21EmQW2/ivLb+q8vMqYHWR/C3L0dN9&#10;a+FNPpau5ZXQUa+RZyIIeOTnH57JH6NVy9GRD2YW7gw0ohGOHD2VH1/X4T+fqvDiJp3A8xuxc1YX&#10;XNwwAmVUNMUHxuDR9iG4taYXHtO+f7yhJy7MyMPWIdGYTxE/PEXCzxmRpFHZASFUfMFEVAPt8Jyd&#10;lj1v3Ci6s89K2dkyWrz0ZmRylz+VM6lOWx1U04KfOmh7s5UFj4xpbjshspJ1VCfkzf7y7gVN9E/G&#10;XDfOJ5+zHBSro/KMfnhRTa6swX9+fI+/vC1H+bcHUXF5M036OVg6NB4lByaghu5Zya6huL20Ix6s&#10;6IyqXYOxb3QCVveg2ZDtj34xLsj2pxlAGRcpKc/OyvgRw8pXjGGTZebwsiK/vtPsMEW6mjovr/kl&#10;RbqcHDk3ava5XDsbQd2rLnpknpfjI1ddnbE7ZGifR/v8E51bWfO27/mnd8/wn59fs5OH8PTUOpRf&#10;WImi4/PxZM84lBwaj4p9Y3FkQg42DYjDJcrNO8s7YufwWBpTYehDNyLKl52UZqHYi2LnxCZyjONo&#10;R2mWJ4Y6WEs+ci20DuFLC59IW522PXQ1IS2HWQ60zuVcqf2GkHir2iCq5zRgtrtp+0LWsyJjMjS/&#10;IzS/p3z96UUd/s1O/ulFMYov7EHJpY2ovLgaVeeXourUTDygcXZjRU+aLoNwd1l73FrQFpdntcSu&#10;r1Oxogd9YdpjyXRHk2gWRcpkIpKp7KBZRqz3/qOEMsVyMFHVupYW07TCZ/wo2t1mMU0jrz9vd85u&#10;9p//PGNQT7Z259VxnTccMH3PHhRrdqgSf3r7Ev+fP300a6BPz2xCxZX1qD1HT/TyElTRbSrcPRr3&#10;VvXErWVdcHl2O5yanIk1vcOxqGMIFneJxZB4mtA0reNpWrfQVHegM6+dzdSZFgm6RbuiU7gLEWVn&#10;advLhlRHtaTlSU9VK8VatHWl5/p54dbyXOlEknetDsuRtHi6oSdrD4I6paaO28gLVXVQiP74sgr/&#10;+vQKf39dhqpbR/Dg0GIUn1lOK3cJKk/OQtXRaTTRxqBs9wjcWtwOl6e2wLkpWeTPLPRN8kXHaG+0&#10;pJ+YTn8hiTZmPFHNoJWdSKMojb5H1yhX+hWOSPJtTpOwmWnRFFJaLpWrrpURuenyI7Uu7073XJ3W&#10;xIRzk/o5AnXaoEShpM7LbdfElNVxi6ztjtto2522jz+9qcV//fwKP9U8QsHZrai6vBUVF1ag4NgM&#10;PNw2HOVHJtPzHoQT09JRt3ekidU4NzETm3tHYlFLX7r8Hsigf5okS54uRJb8UzlMsnPp62hqR25h&#10;kGZgtSxn0GQHHcmnNF28qOy1/i+PXKviImVvdjiUhryv4xfmM4O2Om2RtoW2PQC6VjOdpuCyVI4o&#10;gOeU3FI7Ekp//f41/vymBPeObEDxuXWovrSWbQVKj89G9YlpuL6ym1mLfHZkHK4t6oBdgyOwrbcf&#10;9vQOxRKqlX4JXmgbSqMvxh0Z/locc8JgeooL2gZjWm4g2oQ508B3Rig768fO+pFcNd+tlXcfNa05&#10;szO+zb9gp60JGZG1Zn2Espd5nnzMZ5y++sJ02qMpVZaFciGqCx5+7ugbSuRXJHWDPq/fVZGkK2ll&#10;0BD4z4+v8GPpDdw4sBxV17ah9up6FB2hg3Z6npndL9o5BE8396UgGowDdOR20Txe0DkagzMCMSAt&#10;BLnhnkSRSBLVVvTJusV6oXOkB70bukr0THvG+GBEii+mZAdQ19Kzodur9c9g8mogOx5Fmz+B0jnV&#10;h3Yiz2NpSYXSF4zyaGSczSTPrxDMAQlw/NIMiDNJW8JLK8c6evKe4Wl11EbcdFpqSdE/FWX468cX&#10;+LnuKYqv7EXBmXV4dmsLKs6tQOW5hSg+Qt4kfxbRbyuio3hlYVucm9sOs9tHYGRGsFna7sBOtOZR&#10;kQTtoryQy45qMikz0A0tAt3Rl2rnmxZ+6BXuip5R7tSxTlQ9zoj3cTULw1nsSDcKqSxKZ831h2si&#10;Qmvr5N9UT3aYZB5J9DWjOSDeH62CXZAsY5q+iVZCAoi+p/iazYfqKpS/4SCE1WF1Vrz7A0n3bx9r&#10;8KnsJh6eWI/CM6tQdnY5Ss8sRuHhaXS7p1N3jqEaaYXKPSOxdXQLrBiQghldo00QSOsIT9PaR3uh&#10;EwVSO3a4DVuPBB/0ivdBNw5CZrA3Uimg1On24R4YFO9l/mwOB0Lruun0UTvxN3olBiGIXpx8HAUM&#10;adVMMR3+Ls0RS30cwAHQQATQUPdnp1IpzdvG+iODlpixp2nMaw5Kq6+yxPSsDBWHNzQqfn1diZ+f&#10;F+Luia0oIG/e3z8dTw7PRMmR6ag8PZeGwigzOVZKa+jxpoE4Mb09hia7Y06naHbOFe1jfZEV6kxj&#10;3R05oexwhCImxKcuyCWqrdjpYalB2NYnDv0T/NhZLwosTyQFeiLO34Oo8tlAD/SmVM70a2oCHmLZ&#10;ebmtQjuEPK1FUc3c6c+HOjdDADsfTO8kkOeafgpxbcTvSdJTh1M+BLGDmgYJ4YBpisqfA6NBkynq&#10;cOvgchSdXoHyi2wk2fITs1C4byIe7xyBh2t74dH6bri4sBNGtAhG95QAE3OS5Cd96YZsStkckqsm&#10;W0+MTsbTOTlESORlTVVl87lEX1fypCu/o2krdyRr4s6PR553jPI3a9s9EwOQ4u+OeemBWJobjFYB&#10;HiZeKZGSO0nxDJ7WzKICKfSnw+rn2SS4fHn0r++YOqggCyGvwZHP78+Oa7I3jmovO6Q5RmT4w6Hk&#10;2CwiOQa3Ng7B/Y39UHNwFG7Rtr0wsw1W9Usi7zkjmX8yUlMjJJ8eyUEkHxe0DlPghdbENV/jRkOB&#10;KobPJGo6jIJGs1s9g5pgFCV0x1BX06lYXzfEsaUEeXPQvNEpxg/9Yv2QxMEbFOfD3/BATgh5nhSQ&#10;ygHrGOqO3iTzFKosxccpUECdVucV2KEZTJG6yF8DE8OOWUEizRHFwUoLcjIRZ/v6R6BwXhaujI/F&#10;xclpcDgzKxfnZ7fGsj7RWN0/FstoBa3oFEqrx4UCh0YApaxibJJou2peSChmkYzW9UnCN1k+VDu+&#10;SGFHYmn+daX66RJKvvRyQlaAO9VSCCZQBfWLdMckojghjfxG0s1ix1qxM9n8nSmpfiaUJinIi1RA&#10;8lYoRZCnWXBO4O8qXEozdMnsjBlQdkjRMIpoEv/HeLuYYEFNGUV7OCM1xBkzu0TjyoRsVK3pgCdL&#10;O+DByk4oWN8XJVsG4yp9ZYeOUZ7oHedOleGE9jFuGEJJmkYbNp0Id492wpQsL/SKdUcKO5VIiRgr&#10;j8VdwYHNkeHbmAKmCVqGNDMRigNpYEynmulBZNtxlKememJ2ThBGxrpiGHXxohSpK/4WyVdkruiY&#10;7GAPtAjxIuV4czB8zP0EdjjWUJebiRvRjL2mi3WU9xSmTtJl1FxKIgcuh4O9pHc0Hs1tg0cL8lBI&#10;D+zhsq64v0rhHgPxiJ2Vl/bi2nJ8uL4BDokBTljaxR+9IpoZtZBm7NdmhpfCRU5UByHkHQU7aD5U&#10;AxJH7yWIujCSvCPp2CvaBcOi3bC+XShmZnhjbqobJlJSp1GKtiLv56pjZI1kCrZ0dkadTgpwQ2YQ&#10;fV5KbCFrGjufwM9iiLA6HOrlgmCqMEV0qMNhlA06pvB3Z3WIwKkJWXiyqC1qd/RBybrOKNnaH8Xr&#10;e1MO9cDxqW1QfnQ6Xn67DD88OIAL2xbhyLa1KL/9LRzySA4daLy3CSI/cvRkrEewhVIPdo3xNQb8&#10;5BZhRNcS+1IVKdSP2bR3E3gvg4JifYdwLM72woaWfpiT5Ix5aR5mwBIpjBS51yJQEZzUy2yKEJMM&#10;6BLpayS7rhMluHgvziBMac6jooRCvdRxDoDImGzRMcYD2/pGoWJJB1St74LaXf3waGVnlO8YjZI9&#10;w1BO2VR5eibe3FiLt7f34sLOFbh4aC/elBXWzyOVmhkVhxRJSJJJO+rJRCKoafVoumUxUv5eTdDB&#10;jxKToj7KvRES+NnEBE9sJK+ODv8j+oaRpMO+wr4ekViS44GVmklN9cDkeE/yV2Mz159HJDPICl3J&#10;RtLXMjq0aJFNlNPIx1qKUTSSVkfCvN0RTjQtoelBRJ2wYUgGHi/pjGcbOqJ6YzdcX5iH8k20+HYO&#10;wsvTM/Di7Cy8ubYMPxfuxevbR3Fw/TIc2roBNY/v44NZ6y9ih601fs1nfaQZ7RBFpOLcvmKHiSLR&#10;iXL9CpneXyCR55k06VbkBWJOugc7GoSFWR6YmuiBpVkBmJTohHXtfUyQWSJ1ZBgHpW1wc/QNFVtw&#10;4Hg/nBQj9aYV0kR5SxwEY2mJN0Wy7KA6GspOxhLpZOrXbnFe2DY8E68298H7vb1weVoiKrf3Q8n2&#10;ATSKvsaTbQPw5tsl+OHpDvxadBBFxzbh8Ja1KLpzDz/QHzCTcdVFZj7MmiuzJufUPtF/eEsjzCGe&#10;Yn9YpCM6+n2Fr6OaY3UupW52MAYENseOXpGYmeCKSTFO6B7QBEtzArC2TSB20iFYmkv3z/NLs+Qn&#10;ty+Lvq4v7V3Fo2RR4EkGhFHoBPL3FS8YRDUWUS+UQuj4i1ejSMbxRmI74+L4dLzZ0JUd7YeX+wai&#10;du8Q1B0ag+ojE/Fk59d48e1i/PB4K37KP0gHZytO792J2vzH+PFFrZkUfE8P8b3m3NipD0JUpGwm&#10;A4vNPTMjyWbm2VNcvsKUeGfMT3PD7GRnbG7njw1tvLG9vR/WtfLBzi5BWNnSBwvSnTElxRW7uvhh&#10;aKQTUQ9Aq0CiSj0Z1OyP6BMXQCOAhj6FYBqFVoSbzEd6Qbz2VaQXJb6/KIlqpyMtt8ktw7B+UAye&#10;k2SL1nbCmwND8Wz/UBQS4doTk/DmygK8vbOKaO7Fz8WncXHXapw6dACvy4rw0+taMxsqstWEsprO&#10;1XlFC6npXOi+pcVpzYRzQOonnx2GhjXByhxfbGrpiT2d2OFWHpib4Yvopn9EMkk+wesrrMr1Q4/w&#10;xujg+wWmJjvSHXTC4twQRDjS4qHxb6wiCjnFWOk8mJ2U2Rjgyo4bhBWgyYEgBRwdl4vqtR2pVtri&#10;hxPj8WRVJxRu6YtXZ8ifF+biu3vr8OfKI/ju/kGc3L4Kl44d5R9XbE6VaeqMOizkhJqaUNUEhtrL&#10;0nx2WkKrDN+eOGA6qs+tAbI67rC+pRdWZ7phUborxkQ1xcIkJ+pMR+rgZmhDPdrSqzHaBzkSdV/M&#10;z/ZBK03EaXnV/Uvat0SRndRCs/xZrUN41ZuFMeRjrU0MTfXHqZGJeLq8Paq39sStxa3MLGYVPbPa&#10;45Pw6spCvLu9Bn8pOYRnN/fjEAXRjXOn6dLyjxMdCSB11JpUt+a0tT6hyXN7sl2DoRUczaiq47ov&#10;nrYQLjHf03z3Z6TnUiAtzfXFwnQXjEnwwASSegvvr5BMVy2a5JpI0y7BT0bJl8j1kzqjgKJVpBUe&#10;H3ZQtq7igLydv4IHjX9fOgeZQc1wcWZbvCJ/VmzvheqdfdjJr/H85GS8OTcL724sxbs7G/C3qpN4&#10;enAVdq1bhAdXLkH7Cb5/QQ9PiLITRtoa3iRKddbxk9ZR6pFW54SqTc7W4JSaKLzK/LtWVJYkODur&#10;TtsLOw4LWnhhagJJT/xH96yFJ/UwyTqRRkgSO674FK1l+1BIKQjGXUeqs2A3OvYkXa2JRvo5YWBu&#10;GHaOa4mCpe3w8egw2vDDUEVB9OrcN3h1eQFqLy7E+3sb8eOTfSg+tR67Vi/Ewxs38K5aCz/8s+yM&#10;HWZmISXSlbqx1mcs0rTI2F5CsZuNrtZe1SlRgtDVADREWM10OoIqKt2XVpbmhLW84vIljQc5DfRS&#10;yKdaQpORr2kXeTW6F0yXL5Q8O6RVKL6d0wEla7vRru2Jij2DUbRjFEr2jsTL83NQQz36a/EufLy3&#10;A9f3rcTeTSvw8Po1SlmFolYbxISqpp7eqaNsmmC0z+Xj2/PmOpp583oS15+3O2Z3SOd2BzVgFolr&#10;Aeu3JR2zrCOjI5Ck6ef4lZlh8Giu+SfyK5G39zhph4DmqNThEdl+OD45Fzdm5+Lp+s6o3DsANQe+&#10;RvHer/HswgK8ubWWOnQ7fnp6BJd3LsW21YtQ9ujBZ1TUSUO+7ICaSNg+1+da5bCfVWfflBfgefEj&#10;fm4hKrS1EKZONOy4Frq13myv1tmdlW6272vuQAPyeadadeEjlD6+Z2IBTXieZlP4BS3h2Ms5amYP&#10;F5vWrHTUOpamjrWrTcs8mhnVjKmZKeUfNROLfJGWd/SM7ltNs6rWSohZ49LKiEhciwiGR0UJtRyE&#10;cvzPT8/xr+f5pJa5qLmxBWXnlqDk+Gw82jUC1Ycno/LQCHw7q43ZJ/BgUTtsGhyD6VSJHaK9kUKH&#10;RGH+YfTUgqg2Ra0OLziSNexw4f0bKHpwGzXFT80SjTquAVCnflvHshfvtI5lbeOr0wpJOUlHHX5e&#10;bS3c8dw0dsKaSdWxfjHPDIieqe8w22fy5X2DOinhA0n/X9+/xK/V93B97yJUXt+CbzePQc2lpSg8&#10;OAGFtM4ebRuC26u60CQdgEuzM3FmVjaWdPbBRMqp9iGO9KmpOulPBJJqJWw/L+A945+uKnhotgZW&#10;FT5mJ+x1rBIif9cMhrWGpY5ru6DWskhK/HPqeF3pUzNQmv9W0xSx3Wl1xmokyVoizk6pk58HhZ+p&#10;2Z3WYKj95cML/OlVGSquHySqa1B1Zj5eXl2Jgv3jUXZkMh5sGoAHG/vi+KQ05K/rjiuzcrCofQhW&#10;dQ3GmHRvpGuenF6irEOtVqrDckkj6WOYTr8oyzcT+9p4pz+vTmvqV/GYWq5V3O2betJuuHKpDghd&#10;fS6K+OHVM4Oi3XmrUbcStalDRhFFLQGRxHnfsIDpvKS2ha54+edXWjB4i+/KbyP/7AaUnlmGyguL&#10;UUwSLj80AaW7BuHakvZ4tKo7bszLI7p5WN+bHh47OyDWDQPoDMX4SAZpAtAKwdcsigk6ZYcjOQgK&#10;YHZ4Tt2l2VCRsxbizDKt5rvr17PU7CUde7VDnRV/qpNmtbN+Aa9hhxvytvjUvm8haiMrwVaJn15V&#10;4d/s7F9fFePhiXWo+nYLio/PRdnpuSg9MQ11Zyah7uA4nJ+WzZaJ/A29cXZ6Bk1fN7QKc0PLQCc6&#10;NdqQRjPXs5mZ9YwiD8eQvDUVbObaNBjURJoLN502S7X1S7Q6/r+Wae3WcJlWTeStpVr72ubV33fO&#10;6qAGoBzF92/ymlYU0f2vn9/jP9/VoODMNtRc34Hys8tQfHQmCg6MQwWdjfvr++PitHZY0z8Sj5Z0&#10;xLk5eThO52Rd31ik0iuTZomh66qNb+qwrhVGrOVZbflUs881oeilCN/npSJthQ5by7OGtLWYx+uG&#10;y7RCWkgJPZu0da7QYz1nr2CqM7+hWv25aS1aG2W/o35WlMG/fnyLv72vRNm1Qyi7uAVVV9dR5S1H&#10;lSLA949D/o5huL2sE85Ny8GBsam4Nr8zdoxOxvDMAHQlul0j6YdrdodkLNs+yseRJMzOUVJbnVUM&#10;tZpF7povV8CvWaqVyrJWN7QL0GrquN1pXdudtklYHbPJ12YJXetZdVzPWs80JGN1thZ/+/gK/yCy&#10;n4pv4vYhTT2vRcW5ZXhzYw2uLO+Bwp2jULxrKCqpjvJp9Nxe0BGr+4RiZc8IDE/xQ3KAppXpf3sp&#10;tIIdZcdTaBFqild8qwnKSJKxUNVGP62AaJep2XlKlN2aEGlLiGlRnh2k8LJ3Gb9QUDmPZdTdCi4X&#10;qSvSQALISGjToWrTUQkya+1Lg2RtHrU6atnRn4jwz2/r8J+f3+HXZ/m4f2QlStnZ8rOLUH5yNsok&#10;qA6ORdnuYXh3ZjryNw3E4439cICOyiGiOyU30OwDTFW8Gr21HPJwAlEVsrnBzdE+wgUZARwAIhxD&#10;0tbWae3lNY2WpOKKFQSrlUvXpl9Yq5ZqtvCyBZaajbyaPhfKQrchGet5O2Lh6S2amPWUoAGRFfX9&#10;M5LyD+/wXz88Q+GlvSi/sg3Vl1fh2cUlJOUZKNk3Dg/XD6BU7ojHa/ri/rLuOD+7AzYOjMP4VFcM&#10;i22KtsGu7GxzpJCHM4l021BXpPM6kwPQnp3uEk6v0J+8TOkcSQvSbPOkSa1dtO5N1dFGZolWTR3/&#10;HIlgd9TqtEjaImu7qaM62h23O213vOG9D4Z/a/DXj6/xPz+/wceSGyi5vB21Vzagkjq3kB0tpYFR&#10;RjX0hKien9QCj1Z2wc0lXbF5cALGtwxF32R/tApxJ7quZnNddpCziZXvHO2OLpHWxjsF1bQi6q0D&#10;myGFLq8mNcMouQPY2UA2RSFo57YLO+5cvyhvOq1lWkOaQpR62Oq0tU6tlUsbeXXGqCs2m7fte7oW&#10;78r7kVX2Jwmq75/jLy8KcGXnPJSdJymfp849M9d0uJJSuZLknL+hL+7Mb42jY5Nw5OtUTGsThh7x&#10;vmgZ4W6i0lODXMirLmaJJz3QBclEtm24C1pxAFqww4k+9AjpLCWQrOUlKnbUz8naHGCiEJp8QcFl&#10;8bFT4y/gRKRdtChvd1pqSirJEmoWb4q3tT4tfn5Dw0JbJ3SU2jLWVL16kkckcv7+ZTXt5I/4y9tS&#10;VFzdh+qrIuWVqDq3EDVnZuP2BvrX+0bj6aa+NDC64MLUbOwisoeHJ2J+21DkhLohhajmhLkjjR1O&#10;DlDEtbOZdTETjURRAiqVEjqOqskKnXI0EfOKnvdspmAaKyGAIhK0WB/Iz7Qmrc6q05/36xs1RVSN&#10;xUVUrXtWZIKuhbYQtclY50LZ5l0d//H9K/zrUw2e3zuL/FPrUHF5PSouLEP58RmoOTUTpXvHoHDb&#10;IFykd/ZkTXecGpuCjd0CsbZrGKZm+dHIcEVysBtSFXqhxQEiq8WCBLN0I1dXa1YKlFfEEP14dl7I&#10;+irMwoRcWM3wMTsntH3Z2RD6/l48aiBcibirvT3ktw4qsMYSWnZnf99hISvELdu6Cj+/rMIvL/ls&#10;wbd4dHwVO7uWpuNy3N81DleW9ULx7q/N5vfKfVRFOwbgHNG9NrcNbsxpjY3dozCvVSD6RFsBNZkh&#10;Hugc64nOMZ5op1QAFFwyJ+01aF/H5uyUEFTSA+15oe6tP3qyU+qcJ3lYqknNSgtA4SWeZnNp8kdL&#10;T9ukrA6r8wV3rn2+Nq3eCjMRCvUD8JEm6E9vavDPH17iY+ktnN04EzVXN6PkNL2hC0tRcmgqKiio&#10;HpKcS3cNwxOqn70jYnGDBkbxyp44MITCKssfPWJ80T3SHZ2DrSWfNjyf0TIA89rQlk7wNqujUW5O&#10;RLd+g099pgdvx2b1nVZ8GJFm83FqZtSTBsUgr7mBZuLpLwzKzo3smBPqaYun63mYTZ0TynazBdVb&#10;kr6O39NW/iddvj+/LsHj05tReGEj0V2Dp4emo/rMPLy6NBePNw/Es2PjUbB1AK4v7oSV/ZKxuHsk&#10;JucFYHJuEEa2CECrUGuxXov3PYmsOtiDunhu6wAs7RiCkUmKRfEy26TlEmo92q+5DI3GZsUlmCQu&#10;KyuIHdW0sgySFP/mvNcIQdTPPtohSVJWSgxX6mkPUoA7ydsgrU5bxolF4vKEjJFCaW5JbwqtGkpp&#10;qrC/fXqJv70pw73jG1B2eQeqr22mNbUElafmoPbsHDxmJx+s7YHby7viGvXt5sGJ2D68BUZkEbm0&#10;QHSL9Td7TDJD3MxeIoVndKKk7hSuuDAtAbliYLw3xmb4YWpmINpQH2t1JELeEdHWwruSSXSL9kMs&#10;BVkwOxdOng1x0Y56F3TmAEYq5IKDoZkgNyIrshZF+JH/3TQIpILPPC2UK5/etzotgSYLTB2uKsev&#10;75/jb++q8fz+WTw+vpbCao+RykXHZtK/nY6i3WPxdPtgPFzbF7eW9iQ598eklmHoHOWJTlH0gsI9&#10;0CrKm+TrjexQT0poLeaRrKM8MDTJF0MTycsRnsikatJ2QKmkHAqxaE8XSurmyKFwE1/H0PBIoBRv&#10;ScMk2k17npogzcvJxJe0DGxOr8uHAtGDVPCl2VAXTCqQrjasYFjDCqr7HDxn87Ahb/LxW/LvD5TM&#10;//iuDh+Kr+PxyfUoOr0KdTc3oeA4de/JWWZbYf7ukTQhR+Hm8s64upiW1OAkTMoNQVei2CbSB52p&#10;d3PD3dEuygdtIzxMBg4FxWUGkbRJvpMzgzCapNwtws0sIkaSnLWpRySb4OGEgYl+6MrPZH4qMiiC&#10;HRfaca50JIh8mOtXCCPp943xoTnqSQqi1KcbKTbQ3J/J8iKJTvNTEcEBvPc5eE6dFcpqmqz756da&#10;/FL3GPePr0fxRZLzpTUoObkAVSfno+LkdKqgsXi4ZSDK9ozG1QWdcGFWG2waEI9haX7snLvZONYl&#10;xtskZmlNj6g9B6A9O55HpNtF+JitNu15nJgWgNnZgWhN5HP83cwfi6EjkeTlaqIfMmhttQ6icUIv&#10;yl9kS56UPo6RjiYfx3AgFF+mfUIt6DcrZjSTqKvT2vZjBobPiP8VZSTX87OX9VKCqqIUf/lQh19p&#10;SRVe2I0iCqnKS+tRem45rSlrBiN/9yjcX9ULT9f2wcUFbTGvezRWDkwz9m97dk4xY2044u2jpXbc&#10;zfJs+whv9KdZ2YeotWZnNZeeFeaFlqHe6EaTsj/JXElDMkO8EEEebh3kiO6kFEU5+BNVRQxqIHzI&#10;l9rvEOLUlILqC1IFVRkFl2ZqTSANBzRJu36oCSTx1UnTyOchPMrPln43Kut5WT5+fF1tNhm/engB&#10;+Wc2oOryBhSeWmxyb9WeW4CCPV/jyea+uEfDQtGAhya0wPSWvsgjn6ZTiKQHWlEFbal2+iZ60/tx&#10;N6Pfkk1kN4lSe3iqP1EmTwd4UNJ6mIgjGSJ2REKHCF9EerkhwpskzE4oDMrX2RFeVEfiR3VEnZag&#10;Ej9rF67IV8tIRnrzey3IPsFOXxhVJtdS4c8KlNU2Ybmi4n+HDzXF+MfHGrx+Qr49txn5x5eg8MQ8&#10;KOqo7Pgsk+RGDn3xnmG0qAbjyuIuWD0oA+NJkmNyA9Ahzg8dY33RNpZOgda+iGQX8mAW+TZLEQjs&#10;fHcKmLktgzE1JxAdSdIKp1ImHkUcxPt7mQiEDvzuN7lRVgSSj0XmEeRvxZAF0hJTYI2SrcisFHpB&#10;RFvelGzsQKKnjdfJFITxpJRY+tuKBJYVp/BK6W9fUol2xIR6kLy/K7qByzsXoOjcWhSeFLJKITTH&#10;7LN8TLPx4Yb+KNkxFqfnUkgNisWQFoHkM2fTOUnKtiTpCfSKdo9KRpdYLaxT6PClacb3lZ/rbHaf&#10;jk4NwEAaHFmkiCRFGQR70rb2QGKAJ6L93fF1gh9mprgi3tcVrSnQFP2XwvN4OhxK7KEgOkUBa1JA&#10;fCp7W82LhopYINqLpinJ3Y8DouwUIRwohV5p0AL4vMg7lIOQHECkFb1bfnENvaDFKDs1FyVHpuIZ&#10;vaGryzvhjiTyoi7YMS7T8GiXeH92mL4tO62AVnWmNfl2Qm4YKte3w9LWIbSX6SjQVm4fIkGkADhF&#10;H9CmDqDUDvQksh5mQ2IWKaBXcgSGJAcaP3lonD/GJ3hiClkgjYMWR6HUhmSv5SMt++oPm06zA/KZ&#10;RdbiZVlogbwforlt3hdLaGOVVmjMZhX52OTlWD8n9OPvT6Kd71BzkU7BaZLzkWl4unM07tF0LCAZ&#10;52/ti0MTc/BNuzD0TvRBKjuYyA4rWZCCz3MUY0b+yeN5D+rggbSmFFKljY9a6exOB0LSNIkdUMiF&#10;iSvxVrIZD3bcne4jTdAYf4xgp2PJzwMp6XuTctqEOKNjuBcGxPliII2WRElpDyuyQQv+ZosCz40k&#10;d7Y6qZVTbbJVziAdTVw4nwnXZCH1/IAUX2ztEYGbk1NwfWoaHB7uHIv7O0ah8igl85YBeLyxF85M&#10;zaGgyqBZSFJlJ2L4p6PYWkV5sbOUkrSm2oW7kQzdkOFLFSFngZ1LMsF12h3jhG78fBQl9hAOmALp&#10;hLZ+QzFiaYE0UsjDPWN90DMxmNTgiQGUCZlGBlCo1fvPw+IC0IZkrt3DWjk1y8I8hhFBkW6AqyOU&#10;hyqMnZWbqe0OcaSsCDopsdTVbSM9MZOy5P70DJQvaY07s3NwYmQcHC5RMJXuH4XCnUNxZVEHbBsc&#10;i6394zCRZJBIBFL4h5XezUTnBjrRWnIxEnlYRiClrTMFUjPE8yXxHGFtTY7iufZjDkoKwNQUb8zO&#10;9KMd7Ye+YW5I4G/lkJdbUTV1oXpRqgIlWsqhjk4P8qJb6U62odohJSgyqR1ZpUOwlxW7RpbRYKqZ&#10;bdCSxCR1rVHJp1ZH42Wp8X9qPX1e12icGJ2OBwtbomhFVzwiq95a0o6qtgccHtEDOje3PTYMTcaq&#10;XnHYOyQFfaMc+Sc8aSo60aH3ohoQXzojniOeTLSUYWD3gDhMy/JFNo18LZm05B/vE6k92k3Jk47o&#10;FNQUk2KdyatumJzohSnJNFqCnfibnmgdTfRJLUOTg3GqfwqtNHdjmqYF+yA7zNuER5pIJHYg2osU&#10;xGOyBl5TvexgNDuqThvLTba5jmSpJArJzrTu9gxMQsVyhUi2QsEayqU5LXF0fDq2DYzDk02D4bDz&#10;61Qs7RpuyDWXnZPxn0eLKoOCaEXfZAxLITqaxSDJJZrlEUf0iCWCWV7oQCOiL/VuKk3BDK+mWJwX&#10;iBktfGg3uyDXtykmJ3ljcVYgNneIwOx0H4zmILSndyWezqDTMSGVfE0tkEXUs0N8kMHOZxBpsYB2&#10;XtuhkVIzWp4RCSsaWFlQtI04kQMTzf8VzY7Lw5rbIwGXpuWhdFkebs/NQsn6nrg4Kwul24aifPdo&#10;lB7UXq9xcOgS7YHe0fRl2dm+KT60ojTz6EjLyhWzO0ZheBKNDJJ1Es1AIa1pm1j+iS40SqLIS1JL&#10;OTT9EvlHRse6YlnrYOSRDwdGu2MxnY4J9Jhm54VicW44B8jdTO5JVaVTILYJ96Z1RmdEyRNI8trv&#10;LnUWS76MpBmqODMdrTQCRNfEhJKUKZyiqKKUdyw9hFKZA3poRCqezG+F/GXtcJvHm4taIn/TABRt&#10;H0YrcgSqz87FDw82Ux2vhEMH+rLtw2n60Y1TrHbb+gyYEkiZRKsVR1/b16MoPBT0qmC5CEpHM5lO&#10;PRnuzD9AgdKaIz2FyI6JcEKbAEfa1Ir4le3sinTq7iSqjGx2OFX8KmuMxywTNUjvKtQLuZTmIm8Z&#10;J1Ha3E+yVkxoGI/KayZhFUb0LSHlxP/pQaPIHWsGp+D2zGzcmN4CxWs64T759u6SNijcOpje39eo&#10;pp/w/MJ8fHdnB67tX4a9qxbBYQCRODAqnUKJhgR5UZtCIqjnol3pjMthpzWjo9REAjufSjLWVKvJ&#10;Uch7Uc5/wBQKq9mpnliSw2OyK3mZlMFn89hJGTKa2VR8qJJ+pBNldTiVMsDutFJlWAGx3ib61wqZ&#10;JML1HTc74UneQlyft6PsmNfWD5enZKJqQxdUbumNZ3uG4NaitijfMYg+fV8cn90d1adn4bt722h0&#10;bcCeFXNx89RhvMq/B4e2Ea5Y3j6Y+pGqiUhGejQ2dmwGyVZbgpSBJJQdV+hjKoVFFlVBKNWE/Ntp&#10;maHoSdJek+uNORleWJntjmMDEjAj1ZsD0tykqU2jOsumkJKaS2LHTQA7pXhbskcmDRbNfmaws2ns&#10;uKS7IoDF85EmjltRwOq0M4+OiCHbdCK6x8YmoWZjF7xRKq6dfXCK+vfQpAyU7ByI20s70dWdiHd3&#10;NuK7h4dxctNSnDu4Fy8KHuF9VQFeFz+EQ2t2tn2gIzJJforltKKAFfzaCJHOf0Rbku2wOC+SclPE&#10;uzUyQbMpRDuFqkoZNnpHOmJhvCPmpTmz495Yn+OLEXQ6QoiMIoA1oyn7W9abMhymEak8aoQedD1T&#10;ia4CXxPZyQQ2oahO6xjqSfOTzkcIjzHkXU0Hz6LFd2V8Kt5u6YnyDZ1RtrU3ijYPRPmekSjaMxzF&#10;+8fjxZUl+KXoEApOb8X2ZXNRfPsaPlaXmxjRj/Qz3ikPQl6AteM0kR0SmiJj8avyXmR5NTL5Bjv6&#10;NkG3UPKkTxMMjiFfuv0fTKbwaOn5FTa0jsT8rADsa++NRbk+mBDdFOPiyZua4aBOVoKVVpTUraj+&#10;tLtOKCu5TntKbCGqlBVKAWnSAyqemywQwWvxsdIFKlvj4AQPXKVULhD5buiOuu39UL2rH67Mb4ea&#10;I6Pp48/A+xsr8EvBbjy7th1H1y/E1WOHUfv0AT7VWEF3ViAdj3WlcEgmai1IPi3ohwphRQUrl1EE&#10;kR5CqR7l+H+IqhPi3L/AvHbhmJPsjK29E6h7fTAgygUzEnjdxgdLcr0wN80dm2gB5VI2aFVRjr8m&#10;ADuRlDsT/QT+TgIls8KeNXsilOPYcaknK6idnSfKcbLcaI93jXfHmcktUbW6E17v7I2HSzqgaH0P&#10;vD05HpUHxuLl2RmoOa3d9Jvxa+FRXN+/ASd2bkbR7av4UKkAWIVUleA7rZtXFxNpK2rJQVH6LWny&#10;jUz1oRAjsrzOkD/LTi+l3T0xxRMTieq4RBd21AXLs6ijkz2wKJOtZQAyPBthMKX2sBhHkrYXeoZS&#10;rZHfo6hi0mhFZfg5U0j6cOBk1XEQORhJ7HgyEVfeFyEcbgLZlbrD0uGtaTMs7RmPig19ULyyPa5N&#10;T0P1jgG4v6o77q8biGrtq6YX+PbWSvyz8hRqrh/AvrWL8ejby3hbUYyaJ3dNCJXCrBRSZYVVWZHA&#10;ag6xJOsk6thUD5I3jfc8LZSx44kk60FRbpjTwhdrWvthNSXzXJqeymY5KrQJNrT0wZBIWUra5qBl&#10;U0esbR1O4UU3jwaFNmsr67QymmmflPJ7yqBQU8dlRQndEDohEeR1bWPIC3XD2FahuDuvI15u64nn&#10;27rj7eGRNC7o3u4agtojX+P52Vl4e301fsrfg48P9uHUtlU4snMnXpcWsZNEtNKKFbPjyNTxdxWF&#10;puMKgzbJGGLcvjIdTnL/Eq2olyfGu2IYyWpOpid6hzTDlLjGWNLCjWTcDAszXDGLqmlaclP08f8j&#10;kpUjg+oshcaCAutiKLyyfWkDc9C0Y0cxpNK7kTRhNQkgs1EWVoSnK4JkL/M6mCpJsybT2sbi9IQ8&#10;lKxojwKiW7N9AGr3DMSr4xPw8swMFJGc319bjR8ebcI/a87gwYnt2L9lLcru38f3imsjKStbnwSV&#10;UFYn7ewTdqt+etdCulOYtX9qQpoPZqa6s1PumEd0x8Q4Y1xEE0xNdcXA0K8wLc0bmzp4Y2FiUwwJ&#10;aYxZSVbOHbl9nWnQCFnFjCrrULz2QJLENUkf4u5sHAPluQyXsUG1GMzzIE8ZLK6Iodpa0SMa92hg&#10;/HJsKF5QBdXtGYS6A6NQvnckvb+peHV5MVXQWvy56jDe3jmE/euW4fa5s0SuDD+awFkKqaoSKBOo&#10;JjUluN4rhItNge1vKxRdWIo3PJog93FJPhgY5ogp8c0xNYkoJhDNdC8MD25ChD2wKtsDA0KaYFkr&#10;X2wkjz+e3gatPb5AHqkigdaRcjj1jPYib2v6pik7z05TOGouSjMWfi6WfxtAL0wTAoro1/KrHIXu&#10;cX5Y0iMKr1d3xsv9ffFi3xAUbOiGqoPq7FgT//329np8fLgJPxQcxaUdK7B30wY8y39kloXtyN/f&#10;IoAlpe1zzdmrs4obFWnXR/fz3KG1dyPMT3fBpDgnLExthj3dgrGjUyBWZNCAT3HC7MTm2Nc1EOu7&#10;RmFbpyCc6BqAvlRfg+hWaiJO1lrveD8THy4nX7Fb2uCtWQulhfGhkeLLzge404yk3ax9Wd2jnTGT&#10;Tkjhsg6o2tIDVdt7kndH4/Xx8ag7Mg6vLs3Bp9tr8OHeWvydpFx3Yz92rlqCp9dvEFl29lU1O11h&#10;OqYAVyGrjppoYnZc55LWylVkxYNa/G1n9HFo6/UlVlDdrG1F8m3ri61tvdDV84+IpXk5O9sH6ym4&#10;drTzp1/bHP1J7sNoYvaLdKGQ80S4scMbmcm3IPcmJqWQHH1r70ZTOviKA28OHyLt76qExM0xKzcQ&#10;l8cno3JFB7zZ0QelW3uhZEdvekHD8fzYRLy5vABv7qzDXyuP4Kfi0ziwegEuHD2M1+Ul+PF1ldmz&#10;8em5FQksvaswZyOwDNoKtaywpHY9iVvoWjraRtthbrovZsU3xsn+UUTZH2uIcLzbF8ii1NXGtNEJ&#10;XtjW0hs5JOm93UJoT7PzRKpDgJW629rkqWQ/CnrXNl+SNjuujSoib5FzDKWztgZ2o5AsX9sTtZu6&#10;o2ZbL7zePwLP9o+kCqKBcWQSfnq4Ed8/2Ir/1J3HkxNbsW3NcpTcuk1etSP3rdBnNZs/FQ2sjiuU&#10;Ws3iaZsKfovz1n2hr+cdlud4YlELJ2zv5IvFic2wgjwsYZTl1whdw53Z+T+ik98fKeB8MC3Fg1Za&#10;U2T5NjJemDpslk7ZUW1j0LYGv3qhFUweDqN01hza4CRfXJiSh8uTM/CCpPziwBCUbuqFR2u6Ed1J&#10;1LlT8PHuGvyl4jheXN2NM9tW4+qZ03hTTlJ9qYAdqyMGPf5x+89b2xpKzUqqCaQ1aFv8rGftDuvc&#10;DnZXc1hLJ2FadDMsy6Baoof0TaoXWrLTLdi6UyrLUpuW7o2Rkc0wPc3LmKjpdDqUmVD7N+wcBaoO&#10;oD0cGgBNymkeWpF8G7uF48o3LfB23yCUbu6Fmt1DUbpzENEdg7rT3+D19eV0DLbiz0XH8Ojkdhze&#10;Tp/38SOiy07W/2HxryKV1AF11upIhUFax5r8+/Udtjr/rqohH/8W9K6Oy0JzWEgraj0NjRGxzbA8&#10;3ZN62RHxtMy0SpBDHzuTDkdf+sizqLoGhdMl9HciWZOMJZxMOERjItwEbso+oeUWkraZBnb9Csso&#10;+G7OSqWt3ANl2/uagNbqQ6PwXDvnLi3Au3vr8c/n51F7bSd2rZyP25cu0FS0Uvqok/rDFr9aAfDG&#10;dq5XS5aUtjqpz6xzS11JH78sfWI6q99QZ1+X55uOa0Ac5iV+hW9oPy/O8cfwRA96S970jmgjU9dq&#10;40qMZ2Pa0Y3RMciaTA+mpaYUVl5smlTXVE4wm6chcYUsNsbMzlGo2tQFH4+OwOvDw1BLvq05TBV0&#10;ZhKen5+Nd7dpZBTvw1/zj2P/ssk4vncH0co3IZRW5L+9L8OyrJT6R5mplIFKubisTFT2phVLWtvp&#10;ztSxC8f2mk0qMk7UaauzFtL6TYclLVwwNcUVYW5/oHX1BfrHutBDamQWxGLIv2qaLI/hPa0mhLKj&#10;ElheJGvtpNOak5x8zWhk0ILbOjIJtXT9Xu7ri6o9A/Dm/DQKqXF4fm4GqujUv7u7Ef8oO4zKiztw&#10;bOdaPLhyFd8pwoEd1uZPBbgr5ZZFkhb52tnN7AxndpYzSyqLf9V5uo/8jjKePSu1sp5pG4NN3vZR&#10;nXfY2zUU7Sm0Ah2/hCfVVDuScxI7qh2xCeRnZaPQ4pei4z0dKazYcZN+w41qSSpLZiRt5pF5wXi0&#10;ojel8UCaj/1Qc2AkXp2bjrLD4/DsIklZepe8+/7uHlzdsxynDx3gn6MHJH0rVPnHFSFsd0Z/TupF&#10;iFuS11pCNoNgSNm6b+lmdfg3IWd10uZ/e2OLxd+m0xO1286VHW72B6NrW1GApflpaqYJJTDJ2UXL&#10;pVRLUk1q2o5P99OfKGtZNY/W2umpuaje0hvPDw1hpwejat9QVBPd12dm4dXVJfj+8RbazPvx9Oh6&#10;7FgxD49uXGcHFVWoCOHfsrapqQMNO2l3znRKn9UPkP28yNsWWCJnk6nRDJqlk9V0LRWn39F9Ohza&#10;Mqx5MEXofIkcmpWxdD6sJc4mRlBZ5qS1VUk8rDQcKUHNsXd8K9xd0RGVNDBq9w42Mxg1R8fTz2Vn&#10;L86nRbUK7+9sRNkZ7cOaQ147jOqiAkPKVuw3yZRHe0uSHYynwAB1TJER9n09qwkAkb6NpjqsZp/b&#10;SAtNi1Ks5+xmXzto63Cc5sXIswo/UniClkJlbflxINRpqSCpJh0T6EX1beGDA+NzULq+N4o3dsGT&#10;zb1RfXgMqk5OwwuS8qtry/Dj0634Of8IDi+dhO3rlqL43n28J+/KYhJCFjmzI+q4rtk5IWGjrWsb&#10;zac3LhvEdS7kZHSoWZRg7b3UUZ6U8aw0iETU/k2dqwlt3XMIcf7SRMyqc0rSrgA0Ia7kvFrUlpkZ&#10;QetMy6HJNEpW90vA3cVt8XR1d5Rs6YXqvQNRc2wq7mwchNc31uANXb8/F+5H7cWdWDhhIG6cO0V1&#10;QQFld66+U/a1mn2uDJcNyVmdeVny6LPFpWc0SPKabPSE8PcSYuyw/GazJ0vNNlDqB8Lypeult7Io&#10;KpuTUHavDzlUSnx1OJw8nhvQFNmhjhhEd/PwuExUreuEK3PyaCsPQtluekXbh6H02DS8urUSfyo9&#10;jB/vHcDhNbNweN9OlDwgugrYeVnDPyvpy05T9VjqRejW/zkJs+f84/xMpqY6q6Mk8cUj+5Cv6R/z&#10;PfE7kabfrKkg7YRXhySllUBRTR3XIOg5s0GVR0PqDTttB7mrKf5EYVXFD2+h8P5Ns0+r7Ml9s4NH&#10;u3KUb9BsVCsvNAG0Lzji2pNl8pj9P3b02Ofa+mDnJbQ3rZkchvXP6Le1PcrsDKp/zmyXqN828b4+&#10;4vh/NRkvbPbeEUU1mlznmlAgG2l/mPaCKZSzYSyrHerZsIn6FOD7eR+KfltUJVVJyjLUV980+B/p&#10;8BhbgtT35zfP8I/3z0ww4S8Vd/Ho+BbcOrgCj06tRuVlxciu5XG1Wf9XvqcSckXRwUl4uGME8veO&#10;xsPtQ9gGonDXMFTsHUTCSsDFOW2wc2AkCjf1xsXZeTgyLgUre4VjUadgLOgYhiGJXiZ9b4pysVEG&#10;Kx5HEzYiYLP/jGJI2jWI51JCfjQxHLTZxt5wU1X40IBccO86Sh5ZIAsAC4QCs5lHTSAJfO1Vy797&#10;jQRxE7WkLG3wsUNJP4eUNjg3uyHqB9IGR83az6Z35BvgP4PCo7Jt2s83BNaAoWsCZfI5mnP9vpr1&#10;uybB/e++Y5/rP9m/Ye/SEOAN5avOLQPRUjTaiamsnn//4R3+/eNb/PLsKX4uv4Zzm6bi6vbpqL2u&#10;CivaSrYM19YOhYrXKeNI2fFvUHRoPIr2f43KI+NRsm8kbtPZrNg7CsemZOPKrFZ4SBH5ZGNXlO0a&#10;irPTsrFjWCLW9g3Gur4RWNk9HPPbhKBXlCJTqDgJsHZfyYPXdliBa2pUCWgt3xN0fWZ9bm86JBer&#10;ibO141KJump5rsE3W03JseI0bWOxzxXyLuBrSADFD++YbanauyeQbC4WZ9rXDe/ZnGpzq+7bOzr1&#10;Gyb0tgEHfuZggc7P7Hs2INLihiMJ1P/vb3/B0Z3byI0CtV6C1H+34W/Zmv/3wCqlr8wkWRGm8fzH&#10;V7X48/sX+OcPbB9r8Lc35ai9dw73j2/Eg6NL8OzaBry8vhaXVw6gsl5InbUAVWfnoOTAeBTsHo66&#10;k1NRSoBPzsjG04398XBdH9xb3Q33V3bBvWWd6XcOxIOlnbBtQAyWdwvD4i7RmN3WD0u6hGN6jg8G&#10;RLoiN7CZlUNEk2weWpVXEiOajwRRQJu9z5qt9NSOtGZQsLgSkGmX2megTd3H+i14lhi3ttPazd50&#10;ZW/QUsC3fWwYG61r+559raP9jEBuKMbtPYt6Tu+pLiBH8116Vvd/3yyALKB/32wg//zhLbmv5jOg&#10;9n2Th/czuLwvwhDI/A/aLKbgdYlpZTb+UcVY3j7Dv35+j//+00ezxejPz/Px9OJulF7Zgee3dqPi&#10;wioUn16MohPzUH5qLjl2JqpOzcHVdf3IrWNRQZcyn370w9WdcGl6Lg6PTMHpSdn4dkFr3F/eCdX0&#10;wk5ObYHZ7YMxo304BsQ6Y3J2MCblhppo/0zfJvTnnUwkUxL9AaW1VWynYk6saCK5sk0JLm0KgipP&#10;TynATUZYOk3xdJisjaX1GevoOzg8L3tCT6ehnpY+1mZTq2mbsTnnvRcKkaZefkmdrHKYZtMa22tx&#10;rEw8modq9nZjU8RC9zjI1p5riU1xtCU+JS71XVVLqS54ZLYv6ndVScXe8CZisTnP2j5hcbO9Tdna&#10;tlyvZ809C1jDoRK7LyR2aRPwvyvBs9n+yGdskaydvDKCFMf+Xz++wt/fVuHXF/m4d2orbh9Zg7uH&#10;l6DswlpUnF9jCpgWH5tlMvEVHZ6CypN0lU9OR9WJacjfMQTF1LXHCODer5OxtKUbrs3MI7BdUbNv&#10;GB6v7YpDo+Ixq8WX2DUiARPyAsxqToK/o4lnV80EHbVAEumhhRFtkJVLr7AwgkqgFfMuLlW631iC&#10;Kpc/ms9ox6GV9tcRKi0arxUmuhXhFOUqWWPFt5vcxwS7XoSLu8S9OgpQlat5zmbA1TXFt3YW6r61&#10;S9ECWlyuQTdlb8TNPLc3BRjACIItsu1N9gJFzwrgWoptAa7fkiElLrM50gZYR+ueda5nLFC1Wch6&#10;1trlqHo+tebz717yc805SBQT1O8IvD775e0L/Ju69p/fPadBVW6Kwt49uhHX9y5G2cXNqFKk9+ll&#10;KD01H6o9Is4tPz4L5UenIn/f16g+OoHADsWl2a1wfGI69o3JJNe2xeEJrbB/bBqerlPW7SzsHJWG&#10;lf3isbBrGBZ1DsUSGlOTsvzROlBLfBTDbOFeVlNqtQiKXollcbHAlwhWdJpWyxQRo2VBM5lF8E1h&#10;Dn5u0sPxWXG1tokrMFpVvjRRrQ0N2r/jIG5+US+67d2Warao/n9d22LdFukSt/pMzT7/v8SuGsH4&#10;rJ/rP7N/W5WfdK5nBZwI4Kc3Lz7/hq0K1GywDfcazpVnXmOurYq+1oZl/c5PBFW+2U+v6si1r/Gf&#10;n97hX989w19ek3DzL+PusbXIP7UeJRc2oObqJtReXoPaKytQx1Zw+Bvk7xmH/J2jqG+/pmU8Eg+U&#10;3o0i+un6PrhL3aoySVdmt8WFb1riAi3k8zNzsXNIElZ1j8A37aLQO8HLxGxlBbqY/YJKUphCsExC&#10;bulaAqhzrQdp7jjWcKu1L9hUr+K1uS8OJndHuVmBMQqdkI5WAIxCg3XUaqH8YqV81t4lbcnzUNM2&#10;HVs3/7aX2ALW6FUOro5qumeDKWBsoO3PGwJtg9IQaAM2z+2tejrXUc/qd6yCVxah2brdfr/9Tvue&#10;BbT8VAFsiWCJalnQEtW6Fvf+8u45/vOnT/ifX9+b7UWfiq+j+rpyeq1GCbn23cP9qL5ibQAtPbOQ&#10;RtQCVLMVHpyI2zScag9PRNGOYbixtAfyNw9CNd2hR+t74s7Kjri1vAM5NgOXZ+dg56AQ7BhCY6pn&#10;FGa2DcSkHF98nR5gQqCVL1Thzdp7ZbYTyqgiqFrmFcDKFpkR5Gy2PuQEar26OdICnKygdXG1RDOf&#10;s5OVa2bHTGdR92pzikmKKj1MYBX0bnbgNbP2YKlp//TnvN6WbqbVzHMDGHWrLGs7H8Lvz+VD2+dy&#10;t0of36Eolk9sPWd2+fDabrZbY9yYev1suTW6bxU6kOVtrHxjE1jEJy9A/+m1dD11vtlMQ0CN/qVe&#10;1VGcbdINPFPKAVrIH1/jv3/9iP/+4Q3++qYCv1Y9ROmlfXhwbBWqr21ByfkVBJfcenwGSo9Opxge&#10;i2fn5piK5SX7x6F0z2hTQU27Fx6s6YlHG/vg4twcAt0HTzb1waMN/XBiSi5WdQ3Bxl4x2NIvARt7&#10;x2JRhxD0i3FHpwgP5Ia4mdKvAlRZ9LToofDwViHiauWCaoZEiloTmBigfeBO6Jvoi26RzugarbBx&#10;fU4up3hWZKYCFhXxZTbdkWNNonYnZR/SGqKAtbhWSdsFqnYY6uhGwFV9242ff96DZreGnGk3m8N+&#10;3/ScOKzh87qWGNbx91ytayNu61tDrlazpYZ+R8+q2dJAz4mD7SbX5wN1v4wplaz+z09vCO4Lgkub&#10;oPAKnp7ZjGKK47pb2/H85mbUXVqBihOzUKFq8LSQC/YS4LOzUHpoAh5vGYqrizrj+oKOuLe0C64v&#10;aocjY5NwdX473FnaHRdnUg9PzcP6QcmYSSt5ZsdIjMrwxaBkb/QXQNHuJhJc1YsVLqctYUqYmRro&#10;ipbBLlbj5x3CdK2weG37dqbb5Iz2Yc5mq4siU7uEO6FDiDO53qoDqMwk2l1lxLIB2MrfrmwHRjxr&#10;K6kAbSJAG5lNhkoC4NT4CziyKTGA7n9OCvB7kMVhmhQx/m89eNZ20wZ788z5bzkudLTBb3jPbgLL&#10;BlxNwNnn9n1zpKEmvavsRWq6/sjPLCu6Gt89r6Mb9RL/Icf+N8H9K0Xy//e7SlN8r/D0BhSf3YDK&#10;KxtRfZEcfGE56i4uQc2ZeSg+MAlPd4/G423DjCH16fI8PDs8nvq2F24R2IJVPbCirTPFcTbOfJNu&#10;ZqfW9YvB1Fw/jErxwNisIPRLDTQ7WJSOXZHpaWzKS2v28PsoFwd1MLlZUbDJAbSAtc+B3Nw73gN9&#10;413QLswFCkJVeQUVdkz1VS2w5iarQwta3+kEN5Vcrgge6WBTaYdNeldcLA7WhmirCgHFM0FVWgvl&#10;ANCWWQFuVSSw9g1bu8T1TL3o/g1oi6NkScs1MqKY92U52yJU4lOi1Vzz889uVf1MlO1G6VoukoDS&#10;1KQR1zw3blP9fcugkqFFl0qf8blPBNVMarNJ12ol/nv6tn/7+BL/Tc79+1s+V3gNFdeoa4+uwdPT&#10;awnwcro/5Fjq2rKzi1BzYSFqzmpv1SSUHJ5A12ckXpychqfbBlH89kPZriF4vK4Hbi5sh3NTM3Dl&#10;m2xcnpaNs5NbYP+weGykrh2X7o2esTKkvJDHpgzQ2XSHWiuSiGCqCpi2KiVpWdeXQKuRExUgr4QN&#10;MqI0caHVzxSeZ5ugWwLKz3UtP1d1M9R0rghkGVXagqRq/KqM4kN9awoSOGoLsKV7G+6A13y9mp7x&#10;oNg26T0IrDhbVSKV/6B5IysBxOfd8VazDDF7Hto0cqmMJH0ugP9Xcgg+b3Py7znYvicute/9nqNt&#10;rpYobnhPiZt+fleLf5Nj//3DS/zlHf3d6gd4/fAsyr/diyIaUnXXt5q55OJTi1Bxeh5dn+kooViu&#10;4LHm+Dco3T+WInkA9e1QPFjbk9ZwNn3Z7mbC4v7idrg0pQVOjEnD5j7RWNUlDNt7xWJTtyhMy/TD&#10;kESl2vcgkK4mP7H2g6QFe5g9odkEWbuHtMlG0chKACVuliukgHvt+lOlPu0JDdaavTa0uzaHtjnG&#10;uNNy1kYbTVOSU1U/NES6l+AG8TlfAqZMnCaJhQHP2lKpbZNW5g7LwBLQAlgcrq0dqg6n7dJ2+WCT&#10;1oRAC2C7fQba4moLPNs3FrdaFrbAtcS2zm3RLSAFqJqA0nXDJmDFpeZoONbSyTp+otVsA23lbqqi&#10;b/sc//r+Nf75oZacW4oPRZdx+/BqlJ6TEbUBdw/MQSVF8pPD1LVn5+PllWU4Mrsd7m0ZgodsxbKK&#10;twxG2d5RpqRAwbZ+KNzcHw9W9qCezUHJlv64MDUNx0fH48DgGOwdEIddAxOxsVsEFrUKMBGh0qUC&#10;UkUj0imaM8O0bdQFrcIVm6utaBS9wdryTcDJudprJ9coWltJyMGavVJAlZ9Wsh0Vf6SN+Y2tbAZs&#10;Jv0KQdRKt7jUzl1hUjo4NzVpHaV3pV/1mSxpiWo7m4GxqtXIwb4E1dpsIQ5X2VVyNJ9xbdbYAG1V&#10;0hGn/y7JhwBveBSgOi99eNuA2dDFssH8f3GuRL6Z6uS5pjtNGbB60awmQ0rLeD+/q8Pf6dP+6WUZ&#10;fqx8hHdPv8XT89vx8OR6PD6xCkVnVqHkzAq6PytwYe1w5B8m1x6Zjmen5+DpzpF4sn0ESvaMwROC&#10;W3N4HGoPjkLVvhGoVkKRrQNwb0UXXJmRiesz83BpMkXz+HScHZeJfaNaYE7bYIxJ8zUh8yNpVI1L&#10;90NXGkbaWqMYZYnmvHBvdI3zwtA0H4zLDsaINIvbu0V5oKU4m88p84o2S6lAlYnJcKHoJbcKSMVp&#10;+CjGqj7mStc6/gYum4wqfm7EMAlBcVkqkuNNrlbRHE1fmmQGfNaIbqOTVT9GRECAZXWTk41LJeOr&#10;cSM4NSI3K79Hky8MyEp88llH2wA3bDbY0st6xr6ve9Lb5jtscqekd209ref1uSWurev3vP/Dq2qT&#10;JfGfP7zCPz49wy91T1Fz9wS+3bsUtw9Rz367DXVX16P07FIUnpiL4hOzUXFmAV58uxRvLy/B012j&#10;UbLva5NFsergaJTtHkp9OxjXF7fH3dXdsXlQPNYPiMGpGW2xd1Qq1vYMw8HR6Tg2Jgsbe0RiRdco&#10;jEzxQXdaydrGr/3PKvnSIcwNA+J90YuGVg59WmVZlxGlrBVT24ZhcYcgivdgLOsQjNl5vhhFwHvE&#10;eVgZpGiIRbtro5h2sTY1uUgEssSqNwdYYGqztvSotv0KOD+C70sw9Yy4URu6TVwLXSaJ70D5yDTG&#10;lMYjmE1lYgIEer1eVrEgK3ELryWyBbI4maBKLysblXGxGpMoKP7NzNjvQZYOtq9/D664V9xsH20O&#10;fk/xa4lpcnUVwa0kuBVWYMzPr5UR8p2pfPZD1SN8KrmJ/PM78UAJE6/vNLlRSi+sphG1FPnHZuH1&#10;XV4fm4kqukJVx5Q+5GucmdMKlXu/xreL2pvEbPfW9kDZnlF0iTrSp83E3tEp2D40DVPbhWFa+yiM&#10;yQ3CwCRVmfBFlzgfdInWnhEPdOd1q1BPs1dbqQraRHqindLoh7qjI/3fLlHuxuXJ8HdDTqA73R13&#10;jE4PwIQW3pieF0ApEIJvsn0pCXwwJIG/H+ONXBJFMi3vGIptMzMlsU2wzSZ2gUaQtUlPrlIcn9Gk&#10;RySJQikNorUDQnu7CXQoAU0JUm0DHmng5VL/59Kf1iRKmNOXVAtO1OskDBpmIghxtvK2GPeJ5wJT&#10;ksFXOp1HXQto5W0Ssf0vq1vNNrZ0bk+iWCATcE2GiION6yU9LotbHFtmYmYE+I/Pa/AX5X759Bx/&#10;f1+NPz8j1944hgtbKG5P03i6uBG1N7bi2bVNqL60CgXH5uDc8n4o2DcJdzcPRf6+8QR5Kh5tHYSb&#10;Kzrj7qpuuLmsI/K39MGTDX3wiNy8ok8MprQJw9hMf0wkqKN5nNI+Dj0SfNEhygttIzzRgdZxu0hv&#10;5MgVouGkktQp1KuqO6bNf9r93IUc3Dfex/jC/RK80S/eCz15r20IOdrPlRay/F43dKBh1iPGE/1i&#10;PTA81Zr10mZhbTeNo9iO83KiVe1K4Bp9FuEmawFbBo2zOPemSKBV3Z5WebpnU0STW1WXUAsO4QQ6&#10;zoVGlb7Dpq1rymvTJrAZ2gTRQvdtYhYsRDQBBFwEpGRb/rTKpetdCbYsbaO/ydGSGLLWBboHn1G+&#10;DBl0/4ujda6j3XRtiWmBSlFNEfy6XjfrnhYr3pG7fyHX/u3jM/yT4vjXl8V49vAc7hxai3uHVqKK&#10;4rjm2lbU3tyOglOLUfPtalSeX4RHeyeilPpW1rIqbBXvH2PyRD/dNgAlFMklO4bi8rx2OPB1Kk5+&#10;0wabBsZiTd9ILKD47RPrY6ptqSmDSltV3aIYVqq2PKWJiaBbpCRB/CyH3Kqd2S1oNStJn7bEZAZ5&#10;GbA7RnphSEogxqT6YUKGL0Yk0t+NdjN7+ruQw7O1WZqcJDATaVmrnqKK4mjLfKSnC6Lc6VoRvB5x&#10;/hT7HmjHd1l5AWhVE0ztaYhzJycT5DgaaW2CPJGi+Wpa4dreE0BRro1fitxTzadAApnF32ivfRKJ&#10;/ugW6Y7eIlb62DFuX5qIXCUrEZiaNAkiZ4tYPk992o3i3L3pH/n7lhqQ1f6/3CuBZ/vIlp619LN9&#10;fCddy6bta39+W4v//Pgaf3lThu8q76Lk6j6T9LP6xi5UX9+GQhpRL25sQtXFFSg7o7yYc00GxWcE&#10;+dWlhaa8YdHecSjeRzdo6xC8PDUF5XtH4NqSTnSHeuPC7DY4QgPq0JQ8zOsWi2FpIehNPapN2u3F&#10;tRS7nWJ80U2VxpIsTlZuoDYRKqOvEvrKDeSJ1nSJVOVcYLeN8EXnuCCoXH5OCD+nsdU/wQ9TWgRi&#10;TpYfXSt/9KWh1YH+cmfq7bbBWuinyKSo1WZt5RiR4aVNZCrelUGx3S3ah4ThitYhzmgT0AydyP1p&#10;JBABrSlLiW1/WsTehrvExRTZBEiZH5UtXjt7Qgi03C2Tj8T1S3RU9gv+tvZsZ9PKT/FshA4kSk2u&#10;RPJZGWkK3VQ+MuUj0l4ws6VC76BhFkCDUKlB9JnWsZWQ3UFLkNaCgWVNmzSZBPp1FYE3fnQ5PlRX&#10;4Jc3Sn9Zh/98V4df6x7hxf2TeHxyI/LPrEfJ5a0ou0rdemktKi6upaW8FAXHZ6P89Fw82j0W1adm&#10;o/jAWJSRax+s74cbSzuiYu9wlOwajttr+uDU9Na4srALjpsMG5nYMiwd01sHYWqrUAyj8aSqatKp&#10;SrLYOoL6lGK0K/Wj0nyplJySQHXkgLcnFystXxeed6S+7U5O60wOb01AVWZOec+0kzdPG9KDKQn4&#10;WfdYcnKKL8anemNWqyh0DrVKY+VQ1KfRqlZmrDD6yCqFpanMHH9ndOfvteO55qO16K8AAKXMVunJ&#10;HOrXVIpak1mHnBRGnS1jyod60o9Gk5LcqOCS0g2Z8j3kds1ny00yer3ZH9FC+07p4qkwhAKRteql&#10;Hc6q/Kh0viYHE79rCkTonECHsZmsPvxdAatFE1VqtRZDmlrl7t7Wz4DZ4lpulKYffyXX/v3jczPN&#10;+EvtfYJ5CPuXTUDZt9tx48BCVFzdRGBXo+jYQhpQ81CqiYszygnzDYGdgBICe2dtLxRSDN9Z0Q0X&#10;ZmkhvhvuLu+Bawu6YN/4FhjfOoQujCf6pASje7y/EcPZwd70Yz2RKl+VoqwNObU9Oa0TxaOOJn8b&#10;qV5VW+0cUGrtwn3QmyLv6xylI/Qx+rcPjyrYpt3HycoWFOBOq1qJKaWrPUwKlbbU492VuoyEpLQq&#10;Eu+qNygxrUCAaG8l+nBB+1g/ZBF87d6IdW9sAqC1r85PqVWcHekHU5eS0+Q3e6sSB/WkNfjkZAKi&#10;LS6B5DrVd1DQnsDS9KYCqrX7w5ff0Vy2Sppo763qOqVRbCvRSLK/tbdAlr2sehOmy9+QtR5cD7KO&#10;JlaZRCagTUgR/78khcMbo58Jbpl2S1Tgzx+e4eeX5fix9ineF15D2eUDeHB8DYovrMXTE0vw+Og8&#10;M2Hx5OAMlJyYj9JT81BxbiEKKYrz94zFw63DKJKHo/bIWJTsHIxHG3ojnz7tIwKulDEHJ+VhZe8o&#10;rO8Xj0XdYtAr2QdZHOgsilcztRjEgaYxpCxImpRoSSu5TYQbetBQ6p9E7pVlzPvZfE7c2Yrfa8mj&#10;wOoigyk+ENNooC3rFI4JWcEYkhqETtTl0sumDJm/lTxEiQdUoEotOdATib6q0iU97mlSUxiXK8Ef&#10;SV7Uqd5uZu04WINGvWztLlOerGYIMtWCHMm1BMulmUkIZiIweR4kjuOzsryVP0uWtkS3Jk6UV0uA&#10;BPMZz6ZfGEvdnxyoNM0KLJAKyiBBCWxljUjQpmq9l8CqEmcwn7XWoPke/o7ANPPh/J3PwelsChZU&#10;5giHn56V4y8qYFmXjw/FN1F4aQ8u7FyA4subUXh2NW7vnYlHB2ej4MgslNK3LTz8DR7uGYeKkzNQ&#10;fuIbk9dWLtBdAlmyewTK940wZb+vL+mIqwvZFnfHlhEpmNwuFN3oe0rEStT2oZWrKp5tJIpjvdE7&#10;LQCDMwMxJNMXEztFoTetW4XaKHua1nRV0zWHLkc2OSrDzw2p5DBNWGQqXYZ0GVtHGmHDlUAlN9BM&#10;Z06m3pUV3YpcmyZu5u+oCVA1JT5TooU4JT/zUZosSocQLwxMCMTIBC8saRONPC0ZcqA7c+Dz+C4R&#10;gcJro2iMxRJ41cKTzpZODFGuMLpMKn5t6WiJWQ049SQ5X1ynSktKoCbuU9osM5dtsslRtBPEQIlb&#10;H61DW2l6TG4iRY74WgGAqlSq31TpSKXlMkCTWASoiMZkqCMx6bd0btKDkLMdPpBrbx9chSfHV+Pp&#10;qTUoOLMKhaeXoujsYvq2SyiO56NGVvIuiuLD0/B03zhUE+Dz8zugYt8o+rQ9ybGDsWtUHO6sH4QV&#10;AxIwvk0wZnePxpxu8RieGUxx60lx6MrBdjbAqdinth0avUuxqoRtSsU3niL36pxslKxrg1PjEui/&#10;+iNPCwdGjFF8karl8sh3FdBKJ6DcKCn0e8WRKdSrqp/XkdZ3NxlrBF56OZnPxNdzbyr1X150AHKo&#10;GtrFBptVKE1tKiGUsm20CHDG0HilKgnEgix/jCPgWpCI432J9DQflZh0RgwNrgw+r/3h2vwuvaj5&#10;bc1rm33hbNoqLdEqt0nz2gLGmhql6BYHs8lw0ry23CGJcLOJgIBKhyuMVxtytd9N2zZFGBbhUBro&#10;d/l7v4X58poWfjjfKcMxknZCIok0i0biEDKRQ8GplSg7R2uZ1nH1JVnI81FwlGL5+EyUHv0GT3eP&#10;wdOdo4xIPjGrNaoPj8OTTb1QvmMIHq7qgbMzcghyBnaNz8KcHtE0kPzRglZtGgFUeTsBofxsCQEu&#10;JllkLq3gLAKt5bwccSmBEMd1oqgcnhqM1R1isLZLMA4OiMMcWsEdw1zIwVaKJFWXbEWC6UOJ0DrQ&#10;yWTmSqDLY/K58RhHERtPbo+WbmWLJfhxvh68dmdTjjeJaXIl1UG32CB0jfZDXxpjE1qE8VxZhLQq&#10;JX/ZB2OpKibz/8zMCMBkgj0iIYgGGC3ycKoUGkgdQ13QjQaZahfGUpxbQX1Wpl5xkQAx+R7F2QRJ&#10;frVErcCVeJXLo4kNPxKGAdE8y+cMwTQj2EqH6mikgRG/BDCQv2GA5m/qHaZiLY9qStCV6Nucqs4R&#10;ffl/57YLxJ4hSVjYMQwbesXA4dGBb1CkBLZHp9IFmoWbG4awDTRleO+uo4W8ogtK9gw3eeeuL+6I&#10;uyt74OqSDtj5dTpmd4rEIFKLckK2U9IuDmIMLdEYUnwKjagc6UZyVxqNCYFslvroLkifdqDro8mI&#10;HAKn/JJ55LQ2HMg2wU5oJ1eInCb/UUmDtL4rcSlRmUGwe/Bd3fj9diSW1vpNcptms5LJ4YnKe8Om&#10;DClqOleamATqZnG0siHl0c3qFh9MrvdCv2iqEQKbx/8ZQy7XDNmUtFC0VvoZEl+6cmTRAlb20lwS&#10;SC7f1SnEBf1onQ+mJGod4miK15g8XRSRCsc13Mym/AACRee6J79aXCpuNLpUBptWrQSgpAG/q+9H&#10;e9JPJ3iaDVNml1hKr3DeNy4TW7hizDgOiiFrwf/YhuDO7BCJ/cNTcWZ4HI73D0QBJWPNsja4NzUV&#10;D2ZlwOEOOfXWukG4uaYfig6Ow7XVvVF2YIwp+1m8YxBdofY4P6MljozPwIGRqdg1LBnraUxNygwy&#10;lq+W6eIpWuM1wPxTsvKUeDCWok37jYfnRhMQCwhxUidZz5GuaE9OVb4eVR1TJQGljzPpMXi0Ct82&#10;J7i0bunHKjmKGQCeq95EN3bua1LtZOrxLe1CMCbBBQMi3dBFkyYEpQV1dzy5XEkFZXwpE1QWLfn0&#10;IB+kBkicS1QTJEqXjvw/LUK9EUNrXFldu9BFa02VooytSoiWw89y6Y614HekAkyOT/5uW0qjgbH+&#10;6MX/0o1EmU7pEqd1ZUoWcXaUxCePJkyXHKkmsap+6L5JgymOJUcHSdzqGfbTJFUjyCa9nhlbF5Nc&#10;LZLjoVRASbRTOsR6YgTHf06HCOwalIgrU1rg4YwMVK1pj2+nJOHipDRcntoCV2bl4tw3Wbg2qxUc&#10;Hm4eZDaN3aUYlr79dklXXF/WBefntMaJqXnYNzIFR77OwNFxmZjbNpB+rX99pXCCK13Jgc3ldTZB&#10;Tea9WHZUfyiWeksBbsr+mMnn0mhBtg51wtAUD4xOd+cfpaEU1dxwc6KvAs4JKDsfIzAp4lrwd1I1&#10;xagOesr44G9SH2ZwkLuHOpvkyNKhA8Md0TvClWB7YmS8B77WSlScL3rTBdOERjJVhrJK96D71IO2&#10;gizpHgSzD0V3bpATpYoXhiT6YXRaMFoR/KRAAkrOTqakSaWEUQI4lYBWXlNlxbMyZynoT4H2JGCC&#10;kEaOk6Fmrkmoqo8dR6K1ykKL07VGTYDZLKB1JLDsbyTHSoXKrNyIJBKOWySvVc9LDBTH8UtU2FGk&#10;Owam+WBx10icGJWEsqVdcGdmFm5PSyeouVjVLRDX5uTizoJWZkvP3WUdccPkYBuC+6t7weHqki64&#10;uaIHzsxsi02U6YOSKZLS/NCPA9Y7VpmvPMm9fhib5o92HOAEmfuk5pbhLhia7k//05UDRPFLfayQ&#10;VoXIKC2RSTBJkFQLO4Ec3opieiCt7BlZgTg3JhszW3hgXLInCccPHQKaI5f6JcbEKzdGHsXjCPrW&#10;c3NDMIGEtbBLCsFvjEz+bgt2vgONo/nZgRjL/zcjwxsLWvhheJQrFrbwxcK8QExJcMUUcvuY5AC+&#10;19UYa+JEGVvxPI/lwOXwfVMzwrCxfTi25PlT91JFEFg1s9asev7kYuVyzCZXK1uoSt3LUle2sBgS&#10;nPLAaSo0jKI2mOCpoHkcz+PM0SJciVpxsIhfol1gCnyFHylPrCkDxLGKIKGb/fViFDN+JMIoL3of&#10;XpjfLQIXp+Th6ZxWeDQ7G/mL81C2riMKV3fGAYrqMxMT8GBpG1yd3xqFW/shf1NfFG4ZZKrx5G8d&#10;hPIDY+Ewr3sMlvVPpBgIwrz2YXQtvNCeOjA32JGK3Zk+qqOh/BZ+SuFgRS22DnNFr0R3TGsVgDlt&#10;/DApywf9Y1WPXFVtLN9PDn+SxJmyJlCnJNIiVMF0JbUdTFA603VS6KtEXifq7amtgtCaLkQsRZ7i&#10;nkfTv56W5IYxUS6Ym+mJ0SnB5B4aGxT17YOtjKPzMkjheSHYwj6syPPDkhy6aJFO+IZEuTzHH5OT&#10;6HvH0KqWf06QkinGU+hKZZCLO4X5mFChnhT5GeRi6eBWEUpwz3N+rmcySJwS39LrcrEEtHLfRRHg&#10;KFrfymWpJlsgnABq97hlJGnbDKUTgTMb3viZPjcB+jxKvypQIY6SQfn2EuVZUPooLCkvnFZyi0As&#10;6hiC/UMScH9OWzxe0AZPl7RG+VoVnO6F+4va4NGKTri9uC3KCKryhTwhwA839EH5nlFUu/SMTs7E&#10;swvzTCHqN1eWwyGTxkxOUHN0IQe1IrjSce0ohnvQQOkTT45L9zXrt0oTqSk+TdorR15rfqc/P9fC&#10;fTfl2OS1gtvi6RoocahErsmpyaZ0dVE0TFSXXdNxKaJi5Q3htbZ6ShcnejdCjOuX5rlUirWuJISh&#10;0U6YHOeEcYlu6BjQBK1oUWsOelyKNyYppitMiwyq5SZOp4rw195mR/QjJ0xMDkJ7RYtIbZAbrckS&#10;q1i9uLMFRXGeuJdNYKpwfV648ubTX+YxM9gHaUHkZBKBJQnIyQQ5moZdBIFW7r9Qk1bLagJWtaRl&#10;LdtZXCO8+B0+a31m2RoKN1IxIKWtTqLkSKPl3i3JGzM6RmP/qHTcX9gW1au6USyno5DGVPn6Lni8&#10;tB0K1nQnuB1wZkoqCjb1QdG2YSjaORIPtgxGxZGpKNs7DqUHxqH2/Fy8vbkaH+9uwvs7O/D0yGqc&#10;WDMDDrGkor4ZfljQNQwT83wJsiPakGNVS16L8Nnk4hQ7eI3iM4HnKtajFR0VAVD18ThSreKgVCfe&#10;JF3kfU0kaNUmiZSbKPAplqWnVGDfimy0ZobM7JGL9Y4kgp7m3RijqA7GxLhRBLtgeqIrpirpWwvq&#10;1ZAmmJQahA7eTZBO8duWHNeeRJlJAlVkSAYBNHpZXGIMJ9kSBJJHw9FsSQRY06AyrrJoWUtU24X6&#10;Mwi20nWKm3WdSqCT+Zwsd7lnYXTfTOVzgqd8pWrKvaRrFQ6X6BWoysClnKa6lj8bqaVKqrYUEl6X&#10;WG8TJjytZTCWdonEwdEtcG12Doq1w3JeLio29sDlWVnIX9sV95e0JbgdTVLm28s7o3jTEBRuHoxi&#10;ekTF+7/Go+2jUXpoEmrPzMal1f3x8c4WPLu8BU8Or8WpTQuwZcl0nNm3BffPHIdDBkWh5prnU3Tv&#10;6R+N8ameZmVF/qFAUkrAWJrx1taPRrRo6bK4kRsdrQBygSbATMyxAKSfp1mhaIKrPIwtfJTmqCm5&#10;VhMH/Jzf09RcOn3PtgRLaUazPBthfLonluVSh5N7Z6Z5mpr7i3mcEtUUGzoFYnaGP0ZSjXTy/oPR&#10;dQqON9nvqXNl0GlaVNIplzq1Ja1kuWRJ8t0FNsEV15rM+QRZXKxyATlm8YBcRVAFvJrEtElIy99J&#10;4f14fi+WkkQiO45EI/0c7qNaCVYqYnG1DboBltJKKVGVwDaKhlk0DbVE/r/2kS6YQQ/h0NBkPFjQ&#10;HvnL2qJodXu82D0ANVt6oWJbHzxY3hYlFM1bB4VRHA9A5a7BKN3SH/cIcsHm/sjfPgSlBydjcrdU&#10;vPh2Fd7dXoe3t7bh5a39uLF/HfasnIeDG1bg+onDKLp1BbVP7+BtyUO8L3sIhxz/ZrSGXdCLHKS6&#10;JgOpt+QrJtPCjSJ3aoeAmrhUGYC1SpJIwFI8tC76pfER08hheQS0a7QvAf8Koc6aCSJH83vx1M/J&#10;BDyW0iBGHO/yJY0u3uN3Ogc2RzZVQo9gAh3xFTbm+mFlli+NK3ds6RCCtXT6l+d4YWtrf4yPc8aK&#10;lmFIomQIozuinYcCOoWWrkoWZJAANfliEuwS9Aw2TY5oylPZhVsQ8Gy6Tcoj3ZE+uAgjnUAr6a6s&#10;6SQ2RXgo4lPnmiI1wPp6GD88jkBrujSaRliE8lsajhXQVp5aGWTK3RMprqeIjg/Q/3BBz0QvrO0T&#10;j28ntEDJ8g4oXdkB3x8ZjOd7qFOXd0Tp5h4mgWABDSfNUdQdGou6I2PwYEMvs2ukfN9YFOwYgbLD&#10;k/D66lL8+GArvr+/B8+u7cS9I5uwb/UiHN22Hg8vX0TNk4d4W66cmWVsSnNRjLcV+SYthkN2kCM5&#10;2BltjMXcnC6NZpxoFWo6jUBp+s4sopNrFVSu+doo5y/QgT50vMsfqGubIo/ivw2NrqnpQRieEoRk&#10;gqo5W+n1XBpxOf58Ru4WwZ2VTbfG9w8mF1A2dWu651foG9ocE2OdMDy2CVZ0CMCenqHY3DoEc9K9&#10;MDfVHTPim5LLvTGAxp6yrGo+WXpZK0xZBFkpo8XNWs3qFONHwnVHDl2lZA62/NA0crK4txWB7hLh&#10;he6RvuZaYMbyM1Psg6LZSjZsca9m05SlNVozbbomJytbq3LxyrBSxuVwcm04rzVHnirpQR83h+M5&#10;oWUINvejNTwuFQ9n5+H6xCS8Ise+3N4dpes6oXpbLzxZ3RGPVnfBvRWdUbJzKMp2j0KFMqrvH4ui&#10;feMpjmfi1fXleHt3PX56uhe/FJxA9cWduLl/LYFdhTMHd+D0np0ovXPLlMFRDhMlbVEaDruI9qc6&#10;KymT0vQ4pFMHZ/g0RSoHPpH6RPm7VS9eaXuUm9sS2TySm8WlNmfrmXb0f6MpisPJZZFuXyGPRkYL&#10;DkiHQBpYzl9iAFXCpHhXLKY1fKx/OgYENUK/iMaYQCNuRKwrRtLxHxvXHGtyfLCutRf2dQzG9ja+&#10;2NLJn24Prfm4plhJ3TwnyQMTY1wwiBap1n4VWiNO1pKhpk9b0WduR/DyONCdIzzQk76yVrU04aDc&#10;/gJcITryddvQVcqjbpZfbOUZtjnXAlPgmkTLvp4U0e4Ip59sGkWwQBZHR1F0R5JA4mgAtgxzQT8a&#10;UxPo01/5pi2ujY/Di/VdUbe6Ex7MysS9eW1xb1F7PN89BI/I0WXbB5JrR5usehUHJqDuxBTc29QP&#10;z87Mw8trK4wh9ePjzfhT4UE8v7YdV3cswKnNC7F56XQc27kRd8+dRvWjB3hd8rQ+Q4+S1ygzj7J1&#10;lRmwP4ibnymWz2rKzeYg10d5S5X0JJeD0Y0uVf8YD3QklyUZrpYR1QRJ1LGJ1LXyZ6MJeCtaiyMI&#10;0kQaSx0CaJyRg+Pcv0KUyxdI9vgKrSnKJye7YVqyB2byuSXpPpiT4YElWV40rgSyK31zX6xpE4xF&#10;FNmbOkZhXqYPhoY2wfwMLyxN98P8VOo1ulhL84LRVekd5GMaQiNRkqOUg7UtRbGyA7QgR/WMD0Ib&#10;cn2efGdychzBMVOIBDGB7lE69bOscBV5kDVtVqwommVJR/GZCHGsEc10i3geKh3Mo2am9Duy3DMo&#10;CVrT8h9Iy381ufbQ8Hhcm5aOe7MzUbG2C17s6o+abb1Rvrk78tf3wsN1XfFobTdU7BhGkTzWlA2r&#10;PDwRLy/MwcvLc/Hq6jK8JOf+uXgv/lp2DG/vH8LTU+RWiuOjW9fj+unjKLxzE7X5EstW2qUPlcUG&#10;5A88VxYik7+Z4lqAW+AX8345VKhO+9MUFeSgSYo4cmMKdbJ82lzfxnRhqP+oV0OdvjDcm0Rws7wa&#10;I5sDEO/6B4S5f4Fs36YYHOGE6UlOGB/viEkJzpif5YFlOb5YnuuOlS39MDaqGaaREGZkuODr6CYE&#10;2gej45phZ49ocng4gaXrImuc4ClbYQzfk0QXq3+0P3qHNMYO+pIDglTMrRGiSGyqh6apURl68gJU&#10;wyGdAGvWTfuezCY3uVtmRknTsc5mQkL1GlQWRZMUCgGK4T1xbwR1bIS3B7nVAxHyi02TTvakG6QV&#10;MYp/EkwmdW2/9GAs7BaNo+OzUEz357uDg/HjgUF4vb0PqjZ0RuWm7tS7A1FEY6p81xDkk0sLaEiV&#10;7R1jwqWUAPS7Wyvw/Y0VdHvW4cOjrfhT0T78dG87Xt/Yj1sHN2DXykU4tmsbbp8/jfIHd/GG+vYH&#10;pd8wYFp5taR/dbTuWc3Syb/dtwAvNYnG3qqRMBy0JSSaQCfQuFLuaS16Rzt/ZSIao5wbIZ3ADqKo&#10;lThuTV+2NcV1T/rMmvToG+GCeeTKmSluWEQQV7f0wUwCu5DG1Oo8DyxKc8WcFA9a0s6YneiBpWnU&#10;t7HOGBHRBGvzAtDW6wta9LQB+C5Jlmha38rzpUn/MFr4nSldRsTR3fGjdNEsmwhNFjdtiM/7izW5&#10;z/uqGxNNO0BFsASyAZZHLQhoy4qZsKifxQqhK2RbzSH0eYMJeAjPoymOVQWpXbQfOkS6mVpXa/rG&#10;4/SUbFO+/MmCVni2mUDSeCrb0All5NpqiuSzM1qYSqTPjo43Irls32jUHpuCt+fm482F+fh4cyU+&#10;3NuAn/P34a+1J6hvj6Hi3Fac2bwY+9Yvw6l9e/D4+lXUPH1IgCh6xbXkTOUSU6Lid5XK4FpkMkoq&#10;f5jyiCmHmHmuHlw9q3xjJkskm0DXs4oeMkCHCky6UJ1DnNBeU5GeX6JnmDN91UZminJxthe51hmj&#10;qSOnpPhStNLd6RmPLT1i0Zfgr2oTQtHqjZWt/DAnzRmTaR3PT/Mi4C5YkM3v53phcTrP0zhwcS4U&#10;y56YTXHcK5h+OUV9qCIu6Ka1VeQmRa72FYfSn1ZIq9ZnY+l7Z5NDk2n0yS8XIWiBQIsF1hqsMge4&#10;GLdG2aLlx5opR3Ks0uDLEjapsxVk7+Fq/F4lSo8kAcj1UWpPuUZaceubEoCFHcKxoVsobs7IRdmK&#10;Nni/qzde7uxFA4rimD5u6foeBLgvqvcOQPX+oaihvhXAAvbZyel4cX4Oyk9Mx0tayG9ur8Wfivfg&#10;l6L9+KWYXHppN05vX42Dm9fg0vGjKLh9C6+Ki2lIqf62lc/sfSW5kcAINCWDE1hWhsvfOFhi2oju&#10;3zV9R5+LIJS+u67wgfn+8+IncEhw/QoDw5thXJQzBtPX60sARkc0x7R4FwygtTwvlcBRZ06nvp2c&#10;4EiAmmBMArkz05061AlTYx0xOb4ZFtNoUhb7LuL2yC9NUZXV6R6Ym9gch3uFYVfbYAwPaYT11Lc9&#10;A75EMlWBYp1NxWSK3WRa/CYahKC2oLgM1kI8mwqZacdhK9oPCbQlTMw0wdWabTCblgL9XZojiGJd&#10;+ZT9eU/nNveGKfSHwIZSEigSRJwtglDRNcWOpVD054Q6Ym7HaBQt6ILnazqjZn1nvNveDddmJuH9&#10;oWE0pPoZP7dq72DUHh5BXfs1ao9PxPPT08we66ozc/D62nK8v70GPz3Zhr+U7Me/Ko/j58fH8Ojo&#10;WuxZPhu71i7B2SN7UUwrOf/GVbOvW83OGqgmQ0rNcCyNKG2A+FjNezpqd6mxqmldK6kdmxLQ25k/&#10;1ey8kGq6bx9Njsg01y/QjXpwDLltbERTTKGFO4HGkzh5KfXttCSKZ4K9nly7gHp4dqobpsSSABId&#10;sYr3DnUPxupcV+zoHIKdHQNpaDlhR88YbO8UjJWZbvSFPXGyeyja+vwB3YOly91oWKmgahPjyoXT&#10;51bpIVXo6Z/gh95UB31Sg5BAYy6Y9kGQrH3ZCCQAGYVaxdLarrasaMHe11X53611XaVaDiTIygWv&#10;9V0BqqVNTT0mkXgUxJ9MS1mTN92SaOV/nYtrM1rj7rxWeLKkDV7v6Iaa7QT74EC8OTzUZBIq2dqP&#10;nDsCFftGoOrwWBTuHYkqcuz7W6vwgcB+vLsRPxbsxb/qTuIfFSfww9MTeHR6Ow6sX4y9m9fi1vkz&#10;qH7yhBxXiV9e1OCnVzX/F6gNj3azU0Pan+laTYRhCIHi2UobKR2sHNUCVMaX5U6ZFJH12U917pDt&#10;3Rjt6d8uzQ3G8kxXLMtyM8AuynbHro6+2NElAOtaumFv10DsJYCjYppjKn3adXlBWEUgV1M0TyG4&#10;AwO/xM4OIdjKNpZivnNgI4xKbIaD3cOwtq0PJiW5o3PQl5hMHS43KZcuXRwHPJIgKT5Zq0Aq6ZKo&#10;BQFa+qqv6uPUHH7O1iKB5oeVXTnc1RFBNN7EySbRP7nZ5L3XOYH25+f+rk7k7OY0tpyQEeiEAUmB&#10;mJzphxWdg3BsRAIezWuDwlXtUbm6AyrX0q/dSfdmz2C8pCjOX9MDNbuGo4q69wVF8ovjE/D67Aw8&#10;o0h+c20pDaeVFMmr8enxFvy96gj+XHEKL+8exuUdq3Bgw1Lsp6V84/xZVD1+TFGqPJ9KcaXU8Rbn&#10;Go6sB08gKCurLaIFjD4zzyllB0W5NidaiVKt79pEoueVJNXmYJur1cTFdtO10dGjaFQNCmuGqSku&#10;WEl/dlVLD2zr6IOt9GXXkKtXtfLEge4BWJ0TRLfJAWnUaSrnFkfDKd3jC3QP+RKr2vpifTtfbG/l&#10;hWy3/4N0n8boSO5dQct7GS3r3vz9DkFNaX0H0up2o5FFA8osajQ23KkoDG/tKSLAOg9gU9SFD5uO&#10;isaQqNZabjg5VjFS/uRkhd8o3NbHxQl+BD/IjS4RAQ6kqPalkaWI0rntInF4WAKKF7dD6eKWeLWl&#10;G2o3dUPhahUt6YvX+4dRLPdG6Y5+KN09GJX7R1Hvfo2aYwT4MsG9qroea/D27gZ8X7gXf689R6Pq&#10;FF7fPobrBzZi4+I5OLh7G+5eukRj6gndGiVvFbi/1Q5QMxxKgKRv7RoCAkLndgEFAW9lxCWYPArg&#10;hk16XMAJ6F/f1pk03nZSV93TUb+vDLf6bYsIrFzHDgspmuckN6cY9sKOTuFY2sIFB/rHYW/HAIpf&#10;b6wghy+kP9vV70tjnWsKMjfQkRa4M1op6ajnV2hD7l0mKzvdDTMz3EkswZhGP3gJ9XbbgD8ij5zY&#10;JdwFWb5/xEQadHkU2xHOCpRr9Dl2SlGQ3uRspfZXdQpxqMSxCjmoKbRWVdK1eGD0MblWa8Bhikah&#10;tZ0V5IXW4R5oH+aIIRkBGNcyBLvHZOLbqRl4tb036rZ0QcmGruReukD0bYvXdUfltgF4vKY7yndo&#10;Zmo4SvbRxz021WTL/3BzLT7e30xQd+Mv9G9/KTyOF9f34dah9di3YTmO7hC4V0xS+U8E97s61TcR&#10;IOI6O6u+JW4FgDhRYAoEG4zXFL1vKYL1uc3pv33X+q38m5fN0aqVIm6VFCjAuYM76+/bBKJNjVaz&#10;S4jYItwAPZMW9eI0F6zJcicXB2JtlgvOD4rDIhpbi1Ncyc3RdJ3c0cKXvjN1apZ3U7RWcXItilME&#10;t/R1RCqt9p487+T9FUbFu6O19x8wQ9OXWV5I9/wjkjxo8PC7rQLoQnlpKVIBcV8ZbjV7gw3QFthe&#10;joqKZCMheClWWiKcQFuhqwKYrpeMOEoWLdhnUe+OSfPHwnYhWNQlGGcnZaJwSWtUre+Ct3uHmvTp&#10;T5a3xfU5magg11btHISKXYNQuW+4SeX44vR0vL5EN+jyQny4Qb17Zy3dn134R/VJ/Fh0EpWX9+H4&#10;uvnYv24JzhzcjwffXifnPjUcY4FngaRmiWZxr0CyOE8DLq6zSx8IZFucCmxxnbhY4JY/vGWe129J&#10;Kgj0337PIhiBZwOq39fRBlqVB8oe3Pj8nK2j9ZnDkjy6QBlO2NIhELOSHenzUoyr7IKA4vVKcvrg&#10;kC/MREoGdWosxXYEOU8JzzIIrKYc29Da7khrezJF/e6uEVhATp5Pwhmf5I10EkayVyOzfUThMiZ2&#10;maJX1rMde2yiIXk0gCu1A4FWvQo1D3E4xXEARbcC2JMDXJFKaaI596wgJ2wemoYn89uidmUX1Kzt&#10;Rs7tidpdfVFBsfyE3FqkOeYjY1BJI6qOlvKL01NRc2IqXhHct9eW4S1doO+ebMePhXvwz7oz+Phg&#10;PwqOr8flXXSDNq3GxeNHUHj7Ll6WaWKiCj8bbqOOlA6spWEkwDmYNjcKNIlZGxB7wAW0BYAAskSx&#10;sarrn7cAlWi2uF/n9nM6F2G8LH1MV+kRf0vi2gLbBlVHNRGT3iWuF4HJ/zZ1Nda39KV4dsdsTWok&#10;uWKTgM/2wPQUd7pUBLqlNxa18CJHN4Kq7Jt1Zc/GiHJrhGS6PQrFTdVSZIAjcgIao0uEI4ZHOWJQ&#10;ZDNkUrSnkZND6Eop7YOSrlhRj9YeYn8eFRIr61hLewHUs14kIjdyt0D2lKElHU0u1qRIZqAzukU0&#10;w6kp7VC9vg+ebemLj4eGo243z/f2xYMV7VG2rT+qD4xAzeFRqDgwHNUEuebUJLy4MBvvvl2Kd9dW&#10;ElxayzSm/lR+EP+sOYe3d/ah6PQ2HNu0CPs2L8O3546i5O4tvFY1iDplHpSlbHGYJVYtEDTAGlgN&#10;eEOw9JyubRDtz6zvWByto/28mqV7GxZhsCxvNb1HxVGK7l5FbcF9A7YBlyJa79e5QLWMM8u4U7M/&#10;09FhRaY3Vmd7YlmON2aSmyclU9f5fGlEcppHY7ShqB0Z7YIWFM9xHo2QQJA1qaHaXlHUvUpfGM37&#10;seTcaHE7XaDcIGczy+ZLzlQAu6xmrVNrz5GpJUTOlUhWgLuJqSKIEsdasPflc7KYfd1odPGzMPrX&#10;PTI8sGl4Cu4s6IDydd3wald/vKBPW0ZRXLZnEG6pGtyhIWZ5r/zAKDw/OcVUhKs6Phkv6OO+1eSF&#10;ph7vr8PfKg/j33Xn8erWbtw7uBo7F32DvetX4cqZEyi8f4ecS+6srbZ8XFrLdgI7K4mdMixZlrHN&#10;nbbO1WfKqP9eK0Ymebt1bmfZt4vANORiG3BxoH6zIbgiHjWBpKz8Arjs8S3UFD2wjDe+3579UrO5&#10;2W6GEBpwucNScvOSTGcMiWqGTn5/oHujfTtWvQVvl/+DVI+v0Nb/S6S6f4U4cbOZmWpMd6cZktji&#10;6JpFE1StcJmNXrSkQ83WzkZwa6btJl/RVWpuqumoZL02ninFg/YuKb5KS4IC2qQj5jHej5Ig1BmD&#10;soJMLNv5OZ3wcElXVG3rh+cE9d2Roag90NcAW3tkJJ4dH4vX56ZTJNMFOjfTLBbUnZ+NtzeW4+eC&#10;nfgxfwd+LTlKvXuYxtV+3Dm4Boc3LseJvdtx7ewpFNxWda0aNnEsuZH60Az2y0q8IgAasN+4rNzo&#10;QZtLbO60uVgA6p4NZEOO1ud2s7n7903P25wt0G1O1TutEoR8L5utEixi+w3Q3/7X/33PYSKt7o1t&#10;6GPm+ZnayCEujWgQfQHfpkpg9gWy6Crlkouj3b800SYpfs3NapfWobWlVL6t5p0VZaKUCxLPco+0&#10;R0gWtUmyQs6WJa0SAEEKJ2Lzd22EAP5GMA0qxWPlxLljfvd4HBnXEmentcKFaS1Qvb0fni5vh9cH&#10;BlM0D0Tx1t54plkplUU7OBrPTk7GszPT8IwGlfFz6eN+fLiFAO8lqDvx3aPDyD++Fmc3zca2RZNx&#10;YtdGXD19GmUPH+FVJbmSlrJSPAtUU26pHjC1hoOvZvuqlsticbPu6zs2oLpng2+O+r4+b9D0nA30&#10;T69q64G3DDmbiwWQuNVu9tSn/bv2f9G5dLeO9v/Ufd2z/6v9fxxS6Qu38CGABDOG3BxKoP2kS5t/&#10;Rc6TO/UVDS1XZJPTEuk7R/JagGnnn3xe0yieZVxZhhWtac1f854pDOZM7pbhRVGsYkNBNKpCyL0x&#10;WhJNDcCUjtHYNDId91d0R/Haznixqyde7BmA8i19ULipD8rp21bsGWKS0tQcGYsXp6ah6uhE3Frb&#10;G5eWd0cdXaFP+dvxa/Fe/Kn4IN7d3YPHh1bixJpZ2LNmEQ7t3IRr58+g6AFFXlVlvUhWqmeCWd9s&#10;EOzMSTraa7kNm5V0hwPKz+1cpfq+7uue+S4/t3/nvThPwEnUS9fWi2eBaYlqEYh1z4BbD7Jp5ERx&#10;o910r6EOtjlX39G5/T37cz1rf1fqxUGiVv5xujetam/qYOpl1f3yc9QO/S/IqV+Z6ckoty8R7vql&#10;2Sim5T8FIdjbNK19Ro0NJ2tDmHSx2cPLe1b+6WY0phwpmpsiNdIZI1oHYwd93PzVPVCxsTsK13ZA&#10;3fYBuDg3y0xc1MqQIseWHhqLSurbZ2dn4A0BfX5hHqrPzsGnu/Jx1+PdvQ34teAgXp3fjPy9S3Bo&#10;7Rzs3rgUpw7txYPrV1Dx+DFel5FTlcusTpaxXKJ6YKU7CYgNsmkCVJxA4NQEmsovWPPMlk5Vszm9&#10;oQj+9e1zbFwyz/r9+u/Zn1mukbjdkgb2uZ6TurDB/40A2HRN4NRkdJmFC37Pdsn0fYtb9T19X//N&#10;4nY1a8bNAlnPOoSRQyPo08r1UZ0zswZNnSuxrXJBymKnhCe+1NlKkKIcGtYctHTtVyY4UEnAzb4i&#10;o4ctQ0vTk9pnpPCa1mFOmNguFLtHp+L85Bxcm94Kd+a1xqNVXVCxsw+qdtG/pV9bRnDvb+qPiiMT&#10;UXt6Jt5coRF1dSXeXF9haqR9fLgRfy49QHAP4N2d/Xh4eCWOb5iLbSvn4PShXXh49TJqCmTY1BJY&#10;5Q3lIBpglZHQyk4o0ASgjgLXfF5/botsAWDAMiBZzb6nZkQl7332b3mtwdRUp37D/h0d718+C+1B&#10;16Br8OUaWeLWAsvmaoH8vWwDXqt9FED1y40S2zoKSLtZwFrgWv9BRCFxbgGtd1iTMdZzDrKSA5r9&#10;gQaT8mIpqZnSFSnb3BdwpzGllIPmnsS5AdYCWlEXCliXb5tEsa7dBWFuXyCEhlo4VUCnOE9MyPPH&#10;icnZuDunJR7Mb4lvp+fgwarOuLooj34treSD5Nx9Q02JAqVOLj8yGRUnp+L9jWWoOr8A7+9txPdP&#10;d+DnsoP4Jf8gDay9BHcDDqxdiI1L5+L4vu24d/0SXpSz83WaavzN9fkMTj2Y4l7dsz//f4Gqz+z2&#10;G2DS3XreAlVNOvWnVyQcikUtBT769iye8H9UPr7LwbWK4FrNAlGhPYbbOPAC7zOHsglEBQ0YHSxu&#10;rSikW/fULFio2evLn5/T74nT6yVAQ0IwxCAC+Z341vMOKuNmNWs60oOgupOTPZqr+NdXPFqZbvRZ&#10;EIFVwL1cIcu1agZlqx2W5GW2t/ZP8cTXae4EtxWOjk7B5u6BKNnQHSUbe+Dhuo4Uy/0N594h2FUH&#10;RqOS/m7J3hEo3T8JBQfH4Y18XIrj75/uJOcew49PD+PlrT24d2AtDm1agD2bVuD8URpYt+/geakG&#10;jBxKblKlcHGBEbNq9WLZ6NN698Y0dtg2fHS0ATEiU9f1LpLtHinuSs+q2YsS9rm+U5N/D7fOHcfZ&#10;/btx+cQhFNy5BpWusN0qNf2+rGajOwncm3Ja7VXUsZUq9G01XX+qJSfy/HXZE7ygn2wXL3tR9MiA&#10;LxBNAGA92OY/E2D72tbHAvg13/Gs6OFnnW6AtmtpKL+YmoyMivz7psSR6l5VFjwyZZCel1llFV6U&#10;WIlflZxd6R/tpgSxdvrnzwlj2fSZnYBdR7vAmf2ZXUPLKrNEqq9/7vORzc4ZaucSNbU1yGWfa1Zx&#10;AKxswmwSVXzGJLvTc/yeZV1bmf91lPEkQrCJQc0UQ6Oo1299fEEJwPMPqqBTX6PDPGtENYnhWQ3f&#10;VW3+jwqWf3pRgn/+UId/va/E358V4pfi6yg8vR6llzeh9NJ6PDgyj9b/PJSfXYLqi0tQfGwmHuwc&#10;gcJ9o1F+cAzqTnyD4r3DUHd0DI6NS8eN+R3x7dy2eLy6K27OysXFGVlY3S8CmwfGYy5V4MTsUPRM&#10;8EVr5VALcEeCj5OJIddmPTGhVvYUYKGjbCW1z0Cr1RY9RjnFjwqWPb2jImd3DdACQTWpaov0XIFV&#10;KYc6QBXsRAQNwbXPTa7vejDtJvDU9D37c31fmfcFtu7ZIDcEWmCpCTwbdDurv52WUucq2GJqdYgo&#10;CIjufX6+/vvWuQWu3QSinlUz6aUpFXQ0Yr++6dyUEH0ubifgFOtaW/7nhxf4x8da/Fh5H+WXD+LR&#10;iU24f3w1Si6sRc31TSg7vwqlZxah4uxCVJ4l4Acn4sGOkXi0ayRKDo7F/a0DcGt9bxTtsIzRizNb&#10;4/rCTjj/TQscn5SEc9OzsX9MClb0jMG8dgFmh0evGA/kBDoh0UcbLBwpXbV32pK2ps6VVvB4rkp2&#10;fpTUFtDUB2pyFSrFyQ9vo/D+DeTfvWGAVuExAa2CZ+JiZfcVUAJGFe4q8h9+Bkm5uk3SOTaTWZBH&#10;VcOxyyFZubytulc20CIMvaOWhPZ7oD++qKkHTmDXN95Xs7nPbiYHaQ3B5PPWb1j3pbv1PXGfQFat&#10;K+UP/ww0nxGoDUG3dbq9JiwuNjpcQBsOrsZfCfD//PQS/3hTiJ9Kb+D8llm4d3QFii5tRN2Nrbi+&#10;fTzqvl2N2zsnoPbiIhQemoiHO4fj3tZBhpMfbRuC2yp2tqEPCrYPwYP1PXFzRXvcXd4R1xe1xNWF&#10;7bBrVCQ2DojEuj5RmKldonkB6B7pZHavaseqtteqqFkY3dVgAi0DWUCbUrE8V/YFqWR5Pw4qE6hy&#10;gSpXWP70ngFZTWJbtSgtEMRxT039DLsepThdnK+ShfqeJcoFtgBUCkkrGayafd/mQhsY3dP39H41&#10;EYcRtwTDrqojQvkMGsG1f8Mc+Rs2Nwosu2Sh6nro9/WMTRA6V9N9+381/C0jmhsAbTiYIvoz6BTn&#10;iqj88fUz/Pun9/jr+yr8WnsftTf3Y9fcAXhyfCnuHJiJsgsrUH5yHm5tHkVvgZx9Ygae7Psaj3eT&#10;g/ePQRFtkqc7BptqO4cnpODmkk4mJdemvl64v6YzLsxubYIRtw2Nxbq+YVjZPQLaWfl1sge6Rrkj&#10;K0C7VLQVt5nhYnk2mjo2HExwNaUssLVzU2JcXK6JLFMlR3UlqwoeErwHqCBoqlMpICWujX5mEyAi&#10;ioZAF5P7n9IA+Q1oi6N/4+zfjjY3W8BpgC3Ok3SooV0g6WBqXonr6sWtSSJLcWtn7be5U6LVANyQ&#10;M9mUPkt1Ka2m5616WCbjvwiovhmC0O/xd2xRrd8zhpwAFufyaNXQoiXP65/e1OK/fvmA//75NX55&#10;UYjvym6i+MIOPDi4CCWnl6Dq3CKUn5ptjs8uL0ERRXTxoQkoPzYVtzcNRBGBVtKBq8u64gldyJtL&#10;VWUnCzcWtEHJpn64t7QjTkxIxaJ2gdTFyVjbKxwru4RhXIoHhiRrP5wjErWDhk3zEmH0lkLp4Wga&#10;WWALUB21uV71rwyn02DWfXH153JI0s+qSykRLuAljm0jyYBdfxTQ4tYaPi+xrdqUOjbUu2o6b6i7&#10;Ja4FrC2a7XN9T1JDQL+soOUpUV0vZm2wGwJv3bdAEdA2MJrx+tf3H9iXx/x9inED7m9E07DZBKLv&#10;2gBLD39H7jXuFY+aPdOqlaYp//7dK/zrhxf486tS/PNdBS7tXoY7B5ch/+RSVF1chosrB6DqxGzU&#10;nJ+NF98uQRnBvbd5AGpOTELFofGmkuytFV1N5oELdDVPTErGzcXt8GR1D+Sv7olzU3IxJ88dq3vH&#10;YGKGu1lXn9PaDxNSvdA51AWpvipD+L/rUiqDoKJllddEojqCoEZTlGs+xBRFY9M9ucKaoSTQVnEz&#10;2yAzwBsxbRUcNc0uZkZQBLS4VJa3AJZY17MC9lXlb0DbINuGmM5tcBs2fVcgVxfSlShXcjsLbAFi&#10;uLn+vCH4hqvrOVqi9TUNw9p8uiOFdIeePbO+S7XQ0AK3uVnX5n49yGpGVPNopkfJwTqq/f3jK/zX&#10;z2/xj091+OkZbZSHF/Do5Dpa0ptRSiOr4sJyPD06A7tmtcfDvePxZOcok1O8jK7irzcXGgPrwbqe&#10;uDgnD/nr++DMlDSK6Y4o3NgLVbuHYvugcOwZmYClHYMwv40P5vI4Jt0PA+I92NzRMURptwisV1MD&#10;stYVlPIxkuBqxlEgK4mNlSWQ7q63kwmJVqyAsgcrdbRVOolAmyKkBNdusqrtSnUNm9JG2nm67Zzd&#10;dhZ+OxO/mgb1/7quB9rmah0FnJoISOWT7Ep2FigWoA3P1fS87Sb9vzj1h5fPPn/ekDBsorA4mfek&#10;k02TqNZ8N7/D6x+e1+Lnl/VVeH6lmP7hNf79oRKv8i/h0ZnNKP92Gx4fXYCSs8p1Oo9iejFdpRkm&#10;S3EBRfWdTQNQRn1ctm8oyvf0p65NxbExqTj6dTquzm9La7o1Qe6OW0taY12/aExrE4yJLYMwMtUb&#10;37QM59EP7ZWMwOxLd0a6P4HzFmiKl7Ni5kzyG3J0OIFVdiKt+lmF0pohSVa4AbwJgbf2y2kiTHMg&#10;n4EWh5qiow2Ats/tEgs62oDbRzUbWAFjX6vZwP2em40vzftqekZu2++BtgnBvrabXWilYbOBl061&#10;P/8NaItrf2uWcaVmi30ZWgrmU/ngf//yjsbWS/z7Uw2+K7+Du8c3oODsJtTd3G0S2j45rKoAi1B7&#10;aSnKTs5G6fFvcHltL4L9NSrpB98gx5ZsGYgnK7tjUSsnXJ7RGreXtMU9WtQqc3hjYRvsGR2Hsdk+&#10;6BzpjPZRyh3uajYI5vg5mWyIWhdQDLsmpKLJneJeGVkqKiojTMCqmc8ItHarxBNkxcansMXze+Jo&#10;k6mQHK2M/Z+BtkoWatKE+tjoZgv4OhFBOUW33SS6CaYpsCJDiyLbVJjldUNjTL62AZ/nliEmI+y3&#10;pmTuatL91bQLVIta7xYwJg+4uJ8gW6DYYlZHq9kWsr7TEDiBq6PRuxLJ9WA+vfUtf9MS5d+RGPSZ&#10;pjgFsCIq//uXt/gn/eF/faxC3aNzuHZgJe4fW43SCxvw+NgSFJ9ajuLjc1Fxcg6KjnyDkqNTaWxN&#10;wvNzqhVNf3htD9xc3gnHpmbh0OhU3JrbHucmp6Foc1/cX9WBfnEm9gyJxp5hsdg6PA3dYq1N+FbV&#10;WKWWsgBTDHqkh/RwfSAHjyZGjk2iW7lP9B3zPfOMJarNDlPtO/MmgZhlZLpX9T60l2pqPFMckhHZ&#10;FuDiKrlRsrB1lL62rG2BTO6m62KXJrTPbReqoSul+zrabpTAtd2Zz2DzM/22rHwZgHKxGn5mntfR&#10;GFa/NRtUHW33R/ctoK2j3bTWrGfuXTlngNY9u0ipioD/68e3pjDpP7+vxS81j1B+eR/uHl5Ji3oz&#10;aq9tQfXF1Sg7TT/46BwUUx8/3P01AZ6IxzuGo5JWtVJ3XZrXGVdnd8aWvjFYOyAG+8ak4c789rhP&#10;S/rbRW1wZFIGdg+NwcVvWuHImExMzg0wiWq1NyyCAMlCFmACVlPLJrUzARXXyugyOcgoslXdTlZ3&#10;nMAlyGoCW9dqmkBRSWFF/2i7cwDdKqteVgMdbQMtUW24Wla2muFyS3yrtLBVUpiNR12Lo1UqSbm9&#10;TdkFcSKbXYLBiGgjri1L23arNAmipt+qJjc/43v0PntCxEyKkPuso8Wp9lFcb5cUNvq1XnRb+tZy&#10;idQsoMnBRjzXlxXmtXzhv3x4Zcr3//1DDf72jgRUfA3nt85D/un1qPp2C2ovrkfJyQV4cmCayawo&#10;kIsOTkLhgXGoODYJVYfG4cTUFtS7HSiKU3CQAF5b0BvHv2mLS3NbY9fgQByd2ALrBtDY6hWNZT0j&#10;MbuVLxZ2DEefGDda0uRIb+UU0xYh6VwCTrAkmlWfw3A3wRboKimso8SzAFV+b+nk38oKyxgTIUgi&#10;WHvalT7ElxxtVdb5HdDK1W0DrWbArW+6tvV0w89tw8xu0s0G3HrdqqPtTtnz3Oa8/jPZAdLPeq++&#10;axtTAsx8l7rWBrKhgaXnft9sTtXxexpVagZkgm7r4r/SVfofGlr/+eElfq7Nx5v8yzixaTaenFqH&#10;2us7UXllPcrOr0DhkbmoPr0ABfsn4TG5OH/vGOrgyXiyTQnlR5gCpbeXdMSFb3LItV1xeEIGgc/G&#10;hj6huDA9D9cWd8SiHuEYlxNi4sy7RbiiV5Q7+if4IE9JZA2QFNN0h7QxUM1c03KO8aHOlXgW4Gyq&#10;JR0jnc2jrsX1ivDRZkNtIbaMNQFMvexqlTdUNn5PNtXa8GiqCZOy36rByyBrCOTvgdW1mm2o2WAb&#10;nd0AcBsgGxjNcsnSFtC25a3PBKx+Q8ZYQ6D1HQGmc/2W7tsEpM/EyRZHW1xtg6yjVSytth7kWuMu&#10;/cCjAgP+SStaxUr/9bEaf3r+FCXf7ifANLbObETZlQ2ovrwGZacWou7ycpSfmY+qk7NwdWUflB4Y&#10;j/zdo/BgU38UbBmKx+v64PbSDnhIg+vpur44MTYD1+Z3oIhOwfEJLbCpbyxmtwvHCALcjn5wlr+j&#10;yWeipHstfKy8oVqA0By1FchBQNmURM7Sv5YoFjGIS3Udo0hat0Z8XgBbXKumaysblBXpY4VzacVR&#10;dTaskkkGaFtkWyArC78FpAC0m+7ZQOtoc7191H272VzdkPsscKyVI53bgOmo79scrXt6Rt+1AbaJ&#10;pyEBWb+nJm4XccgPtgwvVXv/TuG5BFru1q9vnuEfqo73wwuKaRpg5ffw+uF5PDm7lW09dfJ6VF5c&#10;g4rzy1F1YYVZfCg7MRuPd32NpztG4v7GwXi8ZZjRxWX7huHJ+r54tKY77i5rj9sL2lA3t0YRrel9&#10;oxKxeWgcNgyMpeuUgG9ah6FTqLNJi5VEI0mb9pN8nU02YpPblJwsoJVSU/nbVJ4hiVa3yf9JIrBr&#10;Rwtw6WHlAFdQprjYJJUlqKbcAl0oWdemnINKIdVvhNDSskA29aOb0L2Sta0mwAW2DZjNqRrshkDq&#10;vsCxW8PPdG1zXkOwdbTFr64bNv2epIMKhevcfp8Nsv27Ntj2b4kgLE6WmLdA1ry2Fhwkon94VYO/&#10;//CW7tJ7/IN6+NfaR3j7+AK+3b0ERTS0qq9tRzkNLRVTKz+3lDp5CSpOzUGpcpKTe0v2jEbp7hGo&#10;2DsKFXu+Rs3+MXhMQG8u74AHa7sR8B7k6nbk6i44OTEF2wbHY1bbAMxoE4QJ2QHoF+9NDiaIAdqe&#10;6wwVCVdlHiXZkb4VyNLFSpqrQmstg12RFayc4M7mGeVzM8YW3SQ9J85XRijDuc4ElmLZhFKTo5XS&#10;SzF+XvWGlymNxHO3+kp2qo31eQrUBlqDaazpSnIzmxYaTOFwNRpd5r4MsgoNfgkq8h8YQ0rulHlG&#10;1jZdLMsoI+jGaibgsozFgQTEnNcDrffV1QMtw0/vkPFnSRWpBkkNiXWLmGxxbYtqy/AS2DzK2CLA&#10;0sMC+D8/v8O/6A//QH+4+PxOPD25DiWXNqLq6jozq1WmGiCn51BMz0XZ8WlmZquclvSN1d0J7ggU&#10;7hhiwH6ysT8KtwzGhdmtTGYDXV+hqN4+IBLbB0ZgDzl5SZcIDEv2xkDq4A7k5HSCZdJK0y9WNfhs&#10;+slZBFwZjE1WRYlqtgzeb0vx3jlS5SJckBusVB0W0AZkNhGG6mKphrRKLKjEkcK6TD0NAu8rEU1A&#10;DQcrKkjBIyaARCB/wVa/qGEbYmqGc+gm2a6T7T7p2NC1su8XP7z1v9wuNdutUmvoLun4m4tFTmeT&#10;ztY0qJlXryc2HW1JY5dpUrPdK7u8v+0qff+8jue1+PntC/z75/f4//zygT5xHX55TlX04BzdJZX6&#10;F8AbUHNtPaovLUPp8Vl4fn4+Sg5Pxusri3Bv6xBU87xg2xAU7RiKJxu0u3IEri5qbarBX1vc1ixG&#10;XJ7fEbuHJ2NN9zBs6BmDnYNSTFrrsWle6ELA2oZ5mDwqMpoSlHJLepmc3CrU3VTZSfGxsj+pKUGu&#10;ip52i3JDz1h3HpVAV9mBZYTRzaLBpSZuViowK3GfpjSVzE9xfI1MeWFVtRPnuhpQycmm+KiO1rkp&#10;FC5wNbgWN4trLT3bUHzaR7s1FK+2mG74vJrNsRK1avrMFt+2rtZ9+/u2KrBVg/R26cO7n39H7Tdx&#10;LRGtNWLtP6axRbD//ukd/vPjO/zPz2/w55fFqL1/FveOb0TR+c3UwxTVV9ej4sxCVNGSrju/CBUn&#10;Z6Lq2DSUHZxoipnm05p+vL6/lc56dU9cmJmLfcMTKJp749u5bXBuRmvsHJ6EjQMpolt6YW7rQMxt&#10;G4Zv8gIxLs0TPcmRWQRYHKq60qoIoPISqrqjrMetQtzQiqI5O9DJVHzP8FP6rOZoGdgMncKc0FVl&#10;/yOcaJGr2gBFu6xq6l9xchhBtirCNzIi258crHINplg4myrKqrKsSxOrfvTn0v/1zQBtg6wm7vk9&#10;oA2Pvz9XE8ACqyFgEsM2iDoKJPvcBlpH+779mzaRqenZhs83bDK2PvG+AgP+/P45/eE3+J9fCPSn&#10;Ovzp2RMUXdqNgrMbyb07CfIaPLu21qwRlx6eivIj36Dy+EwU0ZIup7tUfnACHm8egsdr++HGPOrc&#10;FV1xdHyyKUV8ZloOCjYMxJ6R8dgwKA7T2wZiRodwTGwZgmGpFNOJ3ugdL1GtCgLuSCGAmeRalZJQ&#10;1TztFWsZovxmqgTvhnbhSmVplf5Xyqw2fFaxdqr80ylcQLuaulnylzWzpVqUtkX9W+l/C2xTL1rc&#10;2rSxAVNlhD+X/je1o61Shv8LaAGso1U/moOt5UYOtg2AwDBTnLy2wND5/yaEhud63m4NQda5zdU6&#10;V7Pv62i+U39tE8OHBt/5TS/X4JfXdJe+f08OtvTwL3SXKm8ew91ja+kqbaUlvR4vr21C+dlFKD06&#10;AxVHv7HAPT4FRfvGovqkdlVOQfn+0bi2qCOuTG+J46MTULqpLwpodJ2flo19Y9KxY3gKVvWJxpwu&#10;URidE45eib5s/ugY5W3KRKT5ulDUaoenVZglS26UsjDyM+nm9gS3E1tngtg52oOgU1cTaGUjlj/d&#10;ihzdmpzeNpjAS4/zsziKdW1xUiU85XixgdY2J+lmVadVmUK5TVakbmOrEry42QZaNSsbcrREt13Y&#10;TCCaptkugd0AzNcU67auVNO17tuWsv1cQ5DtJuAEVEOwGx5/a/ychpqKqxkrWsYb7xlf2ejkKvz0&#10;5jndJS0fvjNFTv/5jrr/yQU8ObmexhbdpMubUHd1E6rOrUDVmcUopyVddnQ6ivaPpx4ejOLdo1Fx&#10;aAzK94ykUdUPd5d3xtmJyTgyPA7npmTgwoxMXJnb0sRpzWoXiqHxTpiQE4ShGUHoGu+F1hEEM9TD&#10;ZOVXjWmVdJCYTqTrpApASlWZJvFNwFSeWFw8MNkTXaMovglmK3K4Uk+rukALiu50v6YkCEcoBbaK&#10;wchYU9prpQWzsiDL+NL+tcZmEsSHBpY4WSB7CkTpZ7pPagLVsfEXFN0S31YzQFO8fwbaahbQn4MI&#10;DMCWSNXnvwFstYZc3BBoAarrhkCr2UA3bDYnW9cC1YrPMjHVArf++DMNsH+8f4F/flKrxZ8V5VF+&#10;CwUXtuPcpikoOLUKpedWo/DkYvrESwn0AtScnWemLUsOTEAFDS1TMX7TABTtGmoSvqmQ+Ilxqbj6&#10;TQucmZzB8xSCnY1DozOwpGs4+iX7oH9qELrE+JpamHmRXiYrvsoJplNUq8xEPAEW0JrsUIW7DN7T&#10;poUUGmFKRpfF896UAh0JeEvpaH1GI0zz0srEKMNLK05JNL6UQ01lDKWTlSnZXxsSyb1+NL60piyd&#10;rJUoFUSzjwrHVulgNXG1gBY3i7vto7j8c7XZhhxtBRdYIlqf2aLd5vzPxMHPTAiRWbFiM24VAdZq&#10;Fa1jNROIR+CM1S2rmefmM903M2QiBhlv5fhIsD+pCex6gDV9+cubZ2bh4X9+eIUfqx7gXf4VPD2z&#10;DSWXt6Ps8gaK6dUEl5b0WXLw2QWovbAQlae+oXiehrozM3FgUhoq94/F/Q29UaTgvC0EeXkXXJqZ&#10;g8vT2abm4OSEVBwcEY+d/aNN9oTBiV6mGJuq5QnYFtKzMd7Ii1bZBVrP5NZkgqYkOonk6gQaV4kU&#10;x6ofqXIUZurSk+ckAKXKVu0sS9RbrlOc3CtysD0xouyJ0scqb6i0W5rd8lXGBx61cVE+svGP68GW&#10;3+wtwHXUZ/X6+TcdLdC/RPNGBF5ANwRRIEsUy1US0AJAXKzPBbilxy3CMI2faYXLEIWeJ3ifwa4H&#10;Vs0QgVwuEYBcLAJpu0pqn+Osyd3icNs31srTP394i//++QP+9o6G18tC1N05iZrr+/Hi1j7U3diO&#10;WlWQpyVdfmouKukXV56ajWdn56D00HjUHJuE6iMT8fO1RbixtBNBHoina7ujcF033JrXxgQEbOkb&#10;jR1943B0RAJ29I/B/Fa++P/z9ZfhdS1LkgDq7nvQbDFLtpjZliwzMzMdMzMzMzMzM7MlWUyWmQ9d&#10;pr49M+/He7/jRdRS2fu478yP/Bbupa0dKzIjq7KqxjdpgLYEVMs3pWjeUIKqVXWaNKBrpvAyM/ny&#10;fILyXbpgTSltmE0QxW6jmN3Vg0QjeBJWiV61zNylcXwBnLRJHRU1q+7VKFaxVwBr6f/q8KxJBtd0&#10;hkOZ5swa39MNO23XGjlj1pCm+jYqnGz3JPi6ZmI176tj3LizQrzs00LhztZJr4zbLqMrrnLJTstU&#10;nslrlXdblru6buuCZfa8ddX2mj2WucZnndexPieQf3pZjj9/eG7apf/+vtKkS+/zLqPg/A6UX92N&#10;oksb8fjEYpRdWIncI7MYi2fRTc9APgVX6aFJKD88CTlb1WzZj7nwANxd0RmHRsfjzpK2uDWvJR7S&#10;ZZ+f2Bg7+sdhDYHe0DMO25gLL2ihaksvdAx3o6iqhwQyMD6AQFNkaaZ+xWYtCJpCoFPoui3Qpj2a&#10;YKs6U6v9GOAIsllKoq6KBtQaxnvU1chrZkrsutXNFNkCWKvfyU1r5XYz1o1AmyX7uS9QxVodK40S&#10;mGK0JsWXMFN7t+Z10XLCn4A25gAtNhtGW4Y6bK3KowmyqxhzXLrDfMtumc5bUC3IAs1+xgKrY1dA&#10;te8KtN0XyH98/wz/Yi78Xz9W4m+vyfS8qyi+vBd3Di5nHF6JSrK48MwyZB+eiQLmxU/Ozme6NAl3&#10;Nw5ExfFpeHJ0Msr3jUbu5v7I3dQHRyem4u6yjqap8uaCVrg0JQOHhsVjV59IrO8SinXdIrGyfSjm&#10;Ng3CoERvtGS607i+FmUjYwl0Ipmbyn0JrUYEW+mT2q81OZ2aNhMNwJpU1qm+FEvNUoIET9N2aL1I&#10;bUMEON2y4q/mVZN7NjG41nc0jUIlk9VGrSZMgmqBNoUDBLret0qlGJfppgW0RJnAblBXKvxrsz61&#10;afYkkwW2FWPWnX8Ro+W+5ZIdkAWgA7LzIpiXgPe6qm5XkAWozALumNw3QVZsrgLavgBOCiVXXY6f&#10;tao8WfxfP78w6dIfK+8h7/x2PDiyGnkn1iCPQuvy9onIPzYfhcfm4OWVZbi/YzRubRyAG6t6mlnq&#10;H24agEcE+N6aHsjf1h/FOweibOcQKuuO2Ds0ClfnNCOTU3FoaDx2943Grv4J2NAtCoua+WJKI3+0&#10;C61btawwXTPFVCpz30b169Jla2ljCjFus0KcSeAbEuhkiq04b80W7BQJqEivPkHVirC+tWsakASm&#10;WYuSYBpQDbhy0QLQMTFZM0HIVTtAKx7rvHXbOue4bYFpxZgf7w/mdY1nV5x2p9VjDHcYrUYTmV6Q&#10;KqBt7HWAlkv+ElC9CI4JWMtiuy/QLMCuYOu8YrAVX04pj9In5sWVyonV28TY+/oJ/vKmHD+WPcSv&#10;FQ/MFIumjOfsehQxH765czJF1iKUX1iC61uGo+TodBTuG4dTc9ohf+dIqujBuMwYXMqc+CbZe3tF&#10;JxTu6I+7jMWnJ6bj0IhkXJnVEveXdMDFyenYMzCacTkKKztFYrYWTM30xZh0f5PPJjAtkmLWqnaZ&#10;WloxyhOd47xNatUhxgutw9xNc6bW8UjyYXrlU8d0UBgXKrVMoDVm3Ld2DYKpsU8UVARA87l4Exjb&#10;wyRwnem2HKAFlBObaQZQ5wUxvVBiN8EyIMuMIFPzJ+/hsV4IvQRis82j63z/O7hp2LP5vIoDDVPV&#10;5ZhNgCTGnA4EgSuRlHfn2m/dehXArkCLoRZcI8y4L/fv9D07pT+OytboQo1GLMOPL5givX+Kv76r&#10;wK/lOfhYcANl1w/i8bktOLRsJIrOrGWqtBD5jMWFJxag8twSZO+bSCU9HaUHJ+Lm6t4oZG58b01v&#10;VFB4lexRLxPd994fcH9lF9wh4NfntSKwDXFxUgZOjEjCipZeuD6zPZZ0icSYhr4YEO+Jvlr9Lskb&#10;A+M8CbTm6K6LBE3iTpfdkoKsB9X3D3wJhqUHcBsILT7eKlRrdxBoTROtLkfG3foEWsv4K/cV0BJV&#10;YrUzh5q6ELV0sLPvbcE1+1XDkgUuXbWA1mfEVnU96j41czqVIlXKm+AZoM2L4Lhzgalcuu63FF9U&#10;2nWZZrmR9cbd87lGjH1pFnDtP7591YgwAW+va9+8DARVatpuTUdGlVLXSyDgHTf+md0fnpXgD++e&#10;4p8/v8Rf3pbhY9ld5F3Ygys7F+HitpmmjKfsIlMmDW1R9+GFpcg+oJLaKXhCwfX0+FQq6dE4Nr0J&#10;Svf8ULUexUBkb+iFeyu748DoJJyY0BDHxzbEuclNcXFiQxweEIW9jMkbu0ZiYatw9KHg6h7nw3js&#10;gbYErY9Wjg+vi6ZModQJoYlh1YypAr7Rmf6mBGhOq/qY0Uyluf7oFEm2B2s9zdqI9qhjarokvASw&#10;w2YHINs37IBb49O5z1tHQSvWqgfKzrMmNy6QtRCN8mjdL1dt6r+MCxe4TLkYlx1V7jSK1FEqRaC1&#10;rafGEpoT679DNYHmCqIA/pLVFlxtdex8hi8Dj1XhaVMnkzMTzE+1Ytw6TJbLLsKvrytNMd5///6V&#10;GfXw+vFl3Dm2Hhe2z8Ojk6tRypy47PxyZB+chcdHZqD87AJc2zQMz88vwMuzc8jkccjdNgj5VNIV&#10;+0egbPcQ5FFwXVvUFhfntyMYfjg6uQWOTWqGzf1isWNwMg4MS8MmuuklrYMwsXEAuke6oyVjccsI&#10;5sSmH7guukR4olc03bLW3GR8TqH7bsL43DfZG9NaBmNJ2yAsa1cfC1oFYVSaH3oneKEdP5OmlMqz&#10;3v8AWumOL8ERQDI/um/FZl+CYRhPt+7H805349emV0oCzawpTdfvzAmjWSQU2782zwvQy0A2O3Hb&#10;UdgC2IBvgHbUthS2xJdA/gw0XbcFWCZwLZstsA6oTmyWyYXLTVu3bc2Kr7emAcQRYyY/JvA/Pi3A&#10;P39kuvTjC/z9bSl+rriPxxd24+7R1cg+taaqj3gtGbwIeUdm4v7u8abKo+zYLLy9sgj5e0cje8tA&#10;lO4bgYcbe1NVM07vHmoW/dKow9PTW2A9gV3aIwVzOzFN6hyFqVqFNtUb47KCMLlpfYzNCiGLvdBC&#10;gops1eLgUteKt23DPNAr3g+tKLwymDo19K+HFlpJL9kH05qHYG4LP8znizKvZQBGp/mgP4Huxnjd&#10;vL4XVXddM3JCqZJEmAXaiC+6X3+68EAeB5OZQVTHuk+NIiE0dT2G8LzasjVhnhliU9eZlTFBqw74&#10;qIvyO95L0HlvEO9Vk6gnY68pKhDwEm30GHLTpnuSoIrBtlnUCDu6709NoJbJ1gSuayplOzFc47SO&#10;LaifgC6lm6a9KXGmc/rrhxf4y+ti/OllPn4te4DyG0dx5/Aq5J3diNIrW1B+aR3KL5LNZxbj6Pwu&#10;yNk7AWXHZ6LyJNOnPWPwYGN/AjsKF2e3pHvug8db+uHe6u4UWt1xflYLHJ2QiRNTWjPuRmNc8zBM&#10;aRdFgLzQJ8kfXWP90DbKC60a1EOHSE+0Cvd01sYiW5tTaDUP9yCzPenC3U0PUssQAe2GNALdNMgN&#10;PWM8MYqxfEqTQEylTW8ehLGM10NUYBDjg/bhPkjj/XEEW6U+Gs0oRjpt1NwSAMVtNZpEq1+53rcU&#10;bjUIJhlLkLTCfZjWDqOLVhOqGk+0xIWqURozR9dLqUVrQvQyEOz6vE9gi9XuUtUEUt2T6rRQeDCK&#10;ni+XYXgV0HL1ut8ALRPYGmRnixAswx2Qna3ctZNuOS1opumzyguol+ltGdMngq+VWX59VYF//vQC&#10;//rpGf5ccQ9PbhzBtT1L8eDYapRc3oKKa5tQfH4lSs8uQcHR2cil0MrdOx7PmRc/PzMLhXtH4Naq&#10;rsjZ2Ac3lrTB3RVd8WhtLzxc3xNHp7TEBqZG2wanYlXPGMxsXR+jGgWgD+Nn7+RA9EkNplL2p0L2&#10;MYuaZYV4MiVyQ0MC3JAiS2titQzzRIdoqmm+AG1DnTWt22qpxgD1IInVbgTSE92ougfE+2BoilaO&#10;98OkTPU/+6FHgh8amjZrlf7UMeW2WvohkKAKZOXPKuILr/stIt1roKFfHb5wngT8ewLKe8lM9TWH&#10;1/4dGf0twf6aIeA7w+JmQXXQhiFFKxFpSrAGxhvwpVErGM1HAowvSj0KLrVti8k6VqzXEpBitBtf&#10;BLWDmyZSXvukumWuaZZrC5gxNYt+Al2tZ5blDrOVMr0lo399XoG/MR/+24dK/P0Ngc+5jLsHV+HW&#10;vsXIPUX3fH4tWUxXzVhcQhbf2DISOXTVeXvGY9/kJmbkw33mwo8IsEY/3FzSHvdXd8G9VV247YZd&#10;o9IwprEfRmcFm6bKwckeGNE4BP2SAtFa5ThhjLWRXmhJkJo30ILgzup2arJMIdCq9sgIVpxm2kS2&#10;94jxRi+KsR5U3z3pjtsT9MZMndL83dGY9zbni9KRrO/K2N6XKda4rAboFFoHqX5aRopizEszDEuB&#10;O4PgQqi+BXIDWiLz6zgyNM6zFlI9vkcTghhN1xylURSMwQIlmiBHmW7I70zJUIswb3SKoAagSNR0&#10;2aYIwbOm8RLqnpTSNl2VEmEEU+mUYrEn3bMaUfzJbKlsxXDNdy6x5iMxJhAtqy2w2ordrq77c9el&#10;GCw2P6aLLjEuWpORmwaPj6/I4Of45UkO3uXfwMPjm3B+M9l5fiNTp+0ovrSGAK9kLF6AgmN0zYen&#10;4zGZ/PbiIlxd2RsfL81H3o4hyN7UF9nr++LW0q44NaU58jcPwtUFbXF+TiusHZjGH4KuNsoHnWN9&#10;yUoCluBvxFMWQWrCH6pFpA9aRPgYJmeQvWKz2qtVDJAuI/jNyC6p5z7MkQdrUZh4DwzgfrcobzLK&#10;DRlktapAtL5HJj8rprcMqVe1un09xHjVg1aSTfCug9Y834ovmBYIF4sVczWbcQLdebIK/HicSYGX&#10;4fU9Yt1rGSZLVSuWO+uFqRWNLwQ9g9bsahZcA13oSVSa1DXKn15DlZ/f8B6yVqKNjDYxn6AaUca4&#10;/EnJE1QvPtej+u+M+le5kVj9KUZbkK1Z4MVgkzLRHTtAS4jl4w1j84viApMT/+ltJf72/olJl36h&#10;0LpzZD2uMl3KP70B5Vc248nVTWY+j7KLK/Hi6irTR/xo1zimTJPw5AQBp9i6StestOnmik4oZy6c&#10;v3kATk5pipVdw7B7ZDrW9onB8h7RGNOkPtowNjahNQ8nqGSbWq0a1/c0bdFNw33RjPlvC6pqrQWd&#10;QVDTtaJsoAeStQBpkIdZk7IJ7+1M1z0sNRA/UF2PSPJE/xh3MtfTsKkl3acWSRMb1X2YwPxaq+el&#10;EQyz+o6bswRTqn9NDEwJQTu6fVV9qjxXQKs6U2t1ibEJZH2SR00zDXaM6eioYdgpdR3tpnnenFGP&#10;oQRTa3V3o6dpE1wTHQm0Zm1M8laM53UPjXUmowm0YrVMBQiKw4rRis3GyHpNJWaqRXm/AVqgCkwL&#10;rrYWdAu2UqRPrpoi7B1j8duSYvz+tROH//SywHQflt88htzTm/GIcbiISrrkwlpUXF2LJxRbhScX&#10;o/iUCgEotM7ORfbOsSg5PAX5+8bi/pYBeLS1L9OmQbi3thtOTsvAtcXtcWZmC+wiyHPbh2Ea89/h&#10;DQPRKzGA7s3TLOrdgkC3oyhqSVfXlCo6i+ebR/iipRhNoSVFLUanUYAZIxPVXp1O0JuQ7Z3o4n9g&#10;XJ/AlGliQ3/0iayHTmFu6MQQ0C3Cg+DWI1hyyRqjrMXStIq7FhutxbhbmwDWQEcyrws9TKdwN7QI&#10;rmOaUDV6QhPs2QJ7Azx/8Ai67TACksR4HuNOJU6gteaXgA6lkAqs+Z9oF+mLvvRWbULd0Jr/l0qP&#10;4n2+Y95O0edNVc4XRcWBQXyeGZFBk9hSbu1BN63KT6lyVYeqOkU14P4E/FN6JbBtvLZMtudN86Vy&#10;YqVLtF+eFZsCgP/+6Sn++CwXT++dxL1ja506rWtbUXpxPYrOLEPJ2aXMh2ejkGlS8XHNyDMeL87N&#10;R/nRqWahzbxdjM/bhuDhJirrA8Nxc3lnXF/cAXdWdDPDW3aPTscqiq6RGSFU0UHozHjalkxtHubO&#10;OMx9WrdEf3TgecXkppoknq5bP1BLAt28gQOomJ5BoDsnNDBeIJPn5NY78IUYmuSH6ZnBmJkZhKEJ&#10;PuhINrelF+jIH1qtXlpDS71Pdj0tM+MALZEMb+Rbm7HdF1n+1Y1Lb8/PNCUgUYrVBFGr7mpZJz8K&#10;LS+xjGyToGrEWB1X5z/Mvpl3REZXr5kYtdhLO7rvxoz5ZnSHXh7qgaZM+xK8xPyvTbwOrqrx1lYv&#10;jDyEKlDUbNqAL6ZZqYAWwZdSKZ0RY2KuAJUAs+DKHJXtNJpISWvxjr+8e0KQS/HHl9n4qeAGcs5s&#10;x80Dy5B/fj3TpY0oodAq1tCWUwtxb+d4ZO+aiLwDE1F0dDJKj03GzTW9ULDjB1xY0A7ZZHIOXXQO&#10;U6hzTJXOzWJOPLUJTk1ujvW9o7G8uwryQhivyFKKp2Zkm8RKqyqQ29PFdaUitkCrzEfXWxLMVnTn&#10;rSL8yGpHkDWha+8QE2heEoGs8+0J9CB+fkp6IBYwffohgR7CiLG6aM44LaDtuCj9YOqCjCGzk73p&#10;ThmPEzzJtJDajP+1DfPacL8ltYKWTRaLpL5V0GfKfxhH1amhJZHjeF2rBWrUhRZZV8wOIdBiaipd&#10;dSv+D+k+FHAEOy2ALpz/fzOmfnEEWlN06pnKq8OqTOlbff49ARvEZ2gWBO0rJzcjPAT0k3ypawdU&#10;J0+W+CKrBTZd9OtSlfaU4g9vyvGvn1/i768pvvIuUWhtoIteY0Y9FF7aaCo9iumii84sNSAXnpiF&#10;3P0Tkb17jKm2LD00jq55CK4sameaLB9vptha2R0nZ7bCkYlZOKuxS+PSsWVwMhZ1jsGEJsFkchC6&#10;R3sx52Ws5VueRaDF1HZUxx3odtsznnaM8UUbo7K9zbY9xVRbMrotRVq7CKZYjNkZwUqvCKAAJ8sb&#10;8zgrhPdE+lFx+2Joog8mZQRiCEVd0/puVLt0+QQ7WgukeRNkgqvqEFVztiCo7QimrmuweQMvumgJ&#10;LirsVIom3ad0ylsqWcwjAOrU8Kn+LVOt6ohhXPev+TvTWKLaMOXOAkUtX2KlRmUoM9B6myozkstu&#10;6FcbafQeiv9y12pwMUDrBaHgsss9GyVPl66iB2dMlsZqqVetFqppXjGx18Zn47rVEEKh9Y6K+vdU&#10;03/7kULrFXPjyocoZz58ddcSM5dH0cV1KD63Bnknl5jOhwKNXTpBRa3B4vvHE+AJeHZqGh5vHcL0&#10;qCfu0yXfmN8O+Rv74QFTpYOTs7CgRwzmdonB0j4pmN89Hv0pjDTNUms1YMgdExiJLS0drG1LNXxQ&#10;gLXmsdqqlU5JQbdgzG7H+NwrKQBdyfAutK7MpdvwGZlkr9IrjX9Klysn0BmM003J8nZkeHepb8bn&#10;ztxvxBcqQ0Dz/hgthajCAh+eUwMG3XOvRHqYGD9kknkhFFVmQTX+qFrFR2OZNbJCrlRAS1XLhasR&#10;RTluDD2EGkc06b2AUd+1YSj31W2pF0IAxvLlasiXUsIykW4+ybeGKXhQ+qXYq/tDaNIA+lt6lnXj&#10;gTw22oBC0Jj+hmK0luSxAFtTG/VPL5xJ0/72htvn2Xh29yTuHFqL63sW4vjGaSjR2CWmSpp6qfDI&#10;XOQenIYiUxg/nQJLJbVUzjt/IIPbMk3qiPMzm+Lhqu44S9d8Y2EnHBmfiWV9Euh6qX7jAtAx1g/t&#10;on35BvPHDvKEKjiU9zYkw9rQRbeN8mBcVgwmI6uaLhvzXrE0i4KrGRV2W/4wwxqHYgDjbu94Ae5O&#10;oD1MA4lKcRMJbmKAA3Qq82T9HaVlbfkCCXD1Xql0KD3AjcyU+NH6lRRkHoyT+jsEVyW8WmJRTDRT&#10;MNatCd86teBD0xohmqnPpDrGbTtABxBo5cxysb6aPJfnpLLVQibQtHCM7leXplxwErMDExqots0i&#10;6PwNEunCNYGc8mgpaROjyVaBaNhszjleREBr8J5ePI2/DmG4MGJMcdoIMbps5ch/fKMiAA0QL8FP&#10;xXeZ/+4zFR4Pjy7Hpa1TsHxMOzw+sRB3905B3rE5KDsx10z5UHJ8OooOjEX2tkHIpmvO2dgb2bRH&#10;67rh8aZeuL2yKy7Nb48NfaOxdWAShqQxDSLjGoX6oCHZaWqhCUgKwTA/OIHMauCGdgS6N9Vxhyh3&#10;Cqx65mUQwAZkCi0B3Zpsbs/ceUh6fYzO8MWItCD0S6a4ogfI5H3KoRP8PRDv78W/4YVEAi1rKHbz&#10;pcoiu7W+tEnBaM35zCx6As1NHsmcWQPVI2nOfJtq7tRE9DUJUi2CV5Niy1m+yawbQnb61nFGPTpt&#10;2w7zZBJLAXwhHLDIdrl2vhD6jEBSU2cCXyQVNyQy724RE0Av5MbvXduw3zSYSHVz3ywOJ6DNVu3g&#10;6hhx2G7mPZH7ptvWGp7VjAgrfGTi8q+vyvHH1+X4w8ti/FR2F0+YLmUzFmcfW0WRxXh8fBEeHpiB&#10;3EMzcGv7WLroWag4z3z56DQUHJqInO3DUbh3OIpphTsHIZ8pUw4Bf7yhL64u6oCDE5tgXb8EzGkT&#10;iA0DUzG6GVUw42m6BBPdr8p3koLrIoP7auRorNXeG1AFk8m9En3JUC/T2aDzGfwhBLKYLWvF53Rk&#10;WjIwzg+L2odialYQme2P7vQUWbw/mWwW0FoFPlHGlyme2wRudd4Y91P9yGw+rzNfwDZ8qeJ4HEEX&#10;rlUDzBLEFDdBZq5NgV1VMkQgtbSiv1w5f1S58SDNV14FRBBfALV8qRlTvVYBvF/nxXi1ZDndmsx7&#10;CVA443aST01qCU9TUZrI3D1epUr8+3rB1GnivCQEmi+KcnH9HZNGKSxYxituq6mV30dWTesQ/1hZ&#10;gD+/LsWfXuTjXdFtlF4/jusHliOXQiv35DI83D8Tjwhu7pGZyFdrlgri901C2clZVNPTUHp8Cu5v&#10;osDaOgiFu4fi0cZeeLihJ3I39sVtxuYjE5tj24gszO4ST4GlOS2DMa1NGLrFM1ekmGpJl92KIDVj&#10;7tosmrGXgIphmQQoS2rbdDqo75jAkmlqh05TSxNfBoGYRcY2Z6zulUjlnOKP1R0jsaxDJIYQ6C58&#10;tl6MFLrpRDJVQMcTvPgAD8Rwa5b+9/NArK9zLosvRDt6kYH8Dj3CBTTdpq8WL9Va1G6Mk5qXvLZJ&#10;ucIJuub6MoDqB+c5CTeJn5AqFpsfnexWTmuOCWywrinWUj37qpeL1wWQzkV51zTF/8r5tXCqJpJT&#10;halGZWqWQH/FYoqucIJoXDfdvll5l882g+/4bPWiOeua8O+Q1ZrRqNqfXjJVepaPjyV38OLhOQK8&#10;CnePLKe73oi7++fi+rZJyDs6D3d3jmU+PJPxeBryD07Ek9MzUXpiGl6dn4dHmwYgl1ZMkPN30G2v&#10;74WLc1vS2uPQxKZY3CuBIFAhKw6r6TLKE32TnbZpAdyBKU73FF+MbBmB4c1D0L9RAOMxXSrZK/et&#10;ld4zCWom46NWrkvxrYdkn7qMl2oAkYBSnPZE93hfjMnwxxI+Y0HLEAxkutSGL4fcs4nRtFiCHU+X&#10;HUcT0NF+nsZifOjaea0jUzINfR0Z74nh/F7x/BsN/euiNTVAY4YTFQNGktkxWlhcnRYENZwiS8JM&#10;rWVRalzRC/AJaLlsvhwCmj++wDCulmCJyabZUiW+BNqPLK2vlYiorsN5j0mTCFQs/34E47U+o7VM&#10;wgi4mS2B1wW02tZNQaIEID2JWc9E3obnG3gylaOgrPaH8kd49/AMLm6bj/NbZyL75CrcPzSfMXgR&#10;7u2bjmwyueTUAlMzXXxsKooOT0LBgQm4sbonSvaNwJ21/Rl7O+Pk1Ja4urQrjs1sg8OTmQvPbI1l&#10;PWMwqlkIOscHOekRY2gmY3EzslXuUcV2TcI80Z4p1KCGAVjeKxZnprXC0m6hGJjGH5a5YzKBVQtV&#10;ksY3+dY183Cpw18uLSWQwDN+pZIBqWRjS7q7vnEEu2EImR1kWqsk2JIJqtxyosZH8Xlidoo/XTdj&#10;cyy9Q6zcM5mra2MyIjGc6db0dB/MbVKf9znMasrv34rfW92YmoZCPVZazV5xW0sXN3CrxR/bAV2g&#10;KgVyqkAljpzxzaa4gODqvNy+QFc1iUdN5to8r8aT+gRTrFaMDeKLJAZr+Qot8qbPaARHA4YLmRZc&#10;FcgqepCyD1Sqxnv1Qslda8qqGCr21CAyuvDiXlzfTWF1YAlyT61C/ullyCaDC04uoKKeawaLl52c&#10;g8KDU5kTj8IjKukHdNMFO4bh/pquKKDw2vFDHC4t7IBdYxpjSvtoTOkQgUW9UzCcbrpbvJ8RFmoI&#10;SOWP5fQm1UUTqWbFWLrmdmTvwFQ/bOwXhwdLmuLRkiZY0y0cHZk3q9ojnuJEHfxJzEEb07Wqyy+B&#10;x2JmAoFKJEjxdL3qG9aoxfZ8mTpEepsCAwGlWGxisz5LPdCQrrxJiDf3GeuN2/c2dWJ6VgembpNS&#10;AjCXXmVhVijaB9fgi1DbuE71aKXz70SS1WoZS+T3MrMJEVwxSqx2tvzxuTVlvmJmFdAmRtOMIFOs&#10;5XWlVQLaV3HbACQhRYYSND3DdEwQPMV/LTEllW6A1PP0IvB+Z8JXxWSlVc6qgFF+BDiktmlUGsqU&#10;tdo9TSJ+YgXyTixhPrwIOVTRhafmIb9q5EPuvnEEeDTy947HtdW9UbR3JIVVO5xjulS0pQ/uruqM&#10;E9Na4NLSzpjVOQodmGOqcrJjvD8B9CFrqXAJTCLdrspoBbRYqIaAxoy3Us6t6tejcArAKubTd+Zm&#10;4eP27jg/ohGGxHvzPucHTSSDUvkDN+ML04qf11KI8Ux94jWrAEGPY/yUcEokIKnqoWJMTlY8JjjR&#10;3EaZuEwmK67zb3ZPDDetbV34QvRPCjQ9WorRLfkizEkPxeTUAExN9eW+HzrJa/BvaCxVIl+2SDIu&#10;gy69Mf9WKFkTRqA1q64UrqZUNjHTmFjnxGe1gondjvD6xjDQpFUSY9wKdMVTNV2a5ku5ZX7OFDLQ&#10;nK0DtHkh+He0vJTWDqtPkDUrkboz4/R7BNbkb18H/ZK8MYghc26LEFTLO7UMOUdm4ekVTfdAF81c&#10;OFfDTJkPZ+8cjTMLOjBdGooHmwfh+oquVNG9kUe7RbAvzGqKPSNTsWFQMlYNSsCQRiFo3MAbaXSh&#10;SWRNvHp/+ObHK7YRaBXBZ9L9GaAVc6Ws6T5bkN09o30wuVF9rOkUiS1d62Nr1xgMivMi0HWoQp0p&#10;jNO47Upx1S6Y6YdfLdObpKrNeP74cRRM0YybWtJfyw5EE9hYX09EioEUW1EEXHE5ld+rKeN5pyi6&#10;9ig/DGK+PZixvBG/g5ivVrFhcd4YnRCI6RkNMCMtAHOax6NLuB9a0CNlBtQ2BQFdJQz9qhvgozzV&#10;Du6IMoElE5sto6WObYOG6sIkvEx8JotlAlFK3goniawG7rV5v7yCWC7lrK5MuW8+R/fxpZKJveEU&#10;gJqiKtn/exLNEyMa+mEdPeLSDiGY0yoER0c2QrWik87IQ7Vm5R2eZpYCyCF7s3eMwP2Ng3BrTU9c&#10;I8AFO4aQvd3I5la4srAVDo1rRICTML11KMZR/AzJDGTclRutjTS5QrJVQiaBP5wBmjlyOtnYmGBn&#10;8T71uwpotUA144/fVvE12hsDY/kWxnpiSBy9Qri6ExlbNdSFb6uGmrYMrMMfnS+Lfy0Tr6WGEwiu&#10;xFGsBBKZF06lGkGGR1FgRdKiGI+1NKIYrTy9TXQgFbwvesQGYECsP/pQxMmdxwZ6oi01Q8cGddCL&#10;eqKzWt74AjQPqUnhSC1BD9CbgnJoYhCG0sW3ra/vwB+ZrNZEcAJJrBXrxEITowU0zQBNE1DqUzbV&#10;ogRSJuGklEws1TMk8OQlQgmuBJm8go7lIfR53RNKgDUPaAS9nWYzasMUtF9cHWzuk4SjA+LxaFpT&#10;esVYnBwZh9tT0lCt+Dhd9ZGpyD0wEbe3/ICLy3uY+Tw0+uHe2t6mRkvpkgrxLs9ri0vzWuLEjKZY&#10;0y8JI5qFokusD9pGOI0XcXRpZsJSApjKH0W5sZJ9dfqnEGijjglwW7p0ibHGBF6KVmA35Q/dXG3J&#10;vL+lWEc3rzbeRvycmcmH/6hY3YxAd6VabyMQ5P75QzcMUN+xBBsBJ9ARAtq0apHlMrHbxHMV5fuh&#10;WagP2oVT6dM79IsNJJgMDXoh+RKMzwhHV3qlxnx+Ol/WZLI/PaQeMwCmfDxuHlALvaN8MYR5exdq&#10;iIZ84fS9VEpkRmqI1bQAmsSTcbMCWjHXgK0XQGA7QPvxHu0HM7YakKuA1rM0s2C0XlzuSwsoldPs&#10;vupgifKqTm/GEKKXMtELa3sn4sDAWFwYFouH0zNRtrA58mZl4saEZDye3xjVNKzlJN3zzU2Dkb9/&#10;PG6s6YvcHUPNENPcTb3NsJbbKzvg3LQmODO5GQ6OScOO4ekY0zgIzflWp/JHllqV64ygKw1n3Izi&#10;j55CQDvEM4XiPWo2VAOIcuLmVNqtQxWXCTRBS1fOyPtVeZnKbTrBSlc89CKwBDeRIJv5p/nPaaRi&#10;Jv+5XhRvXciy0WlB6Bvhhu4UHE35QqhlS2DG8LsoJovFJj/muZQQX7ptH4YPrRyvWjEfdKMH6R7j&#10;z7yVKQzZ3DjIGxMyG6BliJepRJFwUxNpOhW7mkuNuudLqSkreulFoWdSl6LT4cAfX7G6ioEh3Apo&#10;J+464krx3Lh4xWuyUy1r/lTqElty3WJtBE3PieFvGSNlrxeXv4WZ9JV/I5LeTYP7Mqlr2soDJvtg&#10;U484nBoahezpDVG2qCUezWyEKwT4ypRGODs2BWdGpqBa/t5xuL6yL06Srbl7huPuhn7I3ToAedvI&#10;6qVtcWVBW+wfkUxLxdZ+8VjTk4q6TRhjpReFDd0lWael99Xwr8oLKdAoCoI4qr5uKcHoSsZrVIPS&#10;H3Ujdo7xont0IyM9TW9QKr+0UbBkRTz/EY1O1LRMzvyXykudLkK96cpPGzM29w6ri25htbC+bSTm&#10;Z/hiWDzBjvBFc/7oDflSJRHgGL408XTbagHLDGYMDvHj9yXQBDSDzG0sVjOHV/90LF/UGN6nLk7V&#10;djfky5DE76tZDRpXga6pKxL48hivwM934IvajS9sF3qyFvRASfz+mvVPUz4637VKoBFotXGbubYJ&#10;psNWnv/0ItAlk826rlgrl6w+bw3ci1dY4P8Rzt9XQktFD1qJtwvz++EUiQvbh+PoD8m4PjEDObPT&#10;kbuwKfb3D8PlyRk4Mz4Nl6ihjoxKxMUpWah2fklnFO4ciZwtA3BnfQ9uB+L68o64uLAN1XQTM8fl&#10;xr5R2Dk4HqsokKa1qG8aItTLExvgZf7xFP4QymvViqO3MYpvoQaFq8dJhQJq5FCjRxu63D7xXuid&#10;RGETUt10EmiWAE3Ootny1P8bzR8qhu5JQJsfRT9AVSuUZq1tSlc/pmEDCiZPTE/1xvRkP8xq5IvR&#10;ib4YyGf3DK2NzuG+pkVLDSApBKiJwgJBa9GAwBKkHrFBpmND6ZXGOit0yBrzHtPWzmtJFIkqQZLL&#10;VoOLOhr0v8pzqUJFYaMtQ1FbPZfeqqEyAwJtJmLVi8r/w8ztKeD0/Qmy1LcFWvtqXasvkKvOGaAJ&#10;aCQ9V0wAFTSzFe1HS3ByP4txeHCGP5Z1jMTmblE4PiwZD+mWT5G116c3QQ4F8uVpWbgxr5mZ2TCb&#10;6e/d5e1xdW4zVMvZOtjMrXVyWmNcWdQB15Z1w+mZTXBiahNsGRCLTb0j+VY0wqpuYRiR6oMOBEtz&#10;YyUwhiao1Yj/sCo7NJ1DHN++KLkwfmHN7ZHCLyeQ9WM2CqqDblTRU1o2QM+o6lg+KBOt6+se/kM+&#10;GvXPf4r/bDT/8RT+UOn84bTYeKw3XRbdm5YaSOAPmckXahhftHFxHpiQ6IEBVOu9wutgCsEfnOCB&#10;ERRWQxhDsxS3mRfr+3Wi6OpJdS1X3Z9CqltMIEOHA2wrMnJ8w/roSFeeHsQXl+xPJMjJBFGuO4Px&#10;uiFZrQ4QpW+K9ZoNUGXDarhJpSdTT1emmmXJwiRagq+KFBxXLm+k/0veSKALUDtIXt4vTP83Xwj9&#10;f2F6MQislmuO0jP4G2gpyHR6jzZU02OaBmNTr2jcmtIE+STiJbrnuzOysKV3LA6OTMINMvjA8ASC&#10;3BYPV3XB4/U9TXfwvVVdUU2Lelyc15rWFhuHJGFF/xSs7heH5T1isZSpzuLWwdjeOwZj073Ihhpm&#10;AhbN3dEwRHG3Ll2gCvDUzMgfhyyOkwsj0OpgV4VkAr94ItVwa94/oUkDHBjaCItbBmHnkEwMT5MQ&#10;YtrFz8XwH9aA8jiyti2FUGcm++2CaqIZU4Y4xjcVuKfzusLAaAK8uEl9TOCLN4oxqmdkPQynGh6X&#10;4ovxqUEYT3b3jNSPTzfOFC+TYDWlim6huUgifQmoG7pyOzgxEFvaRWFVq1BTdpRKl51ARmvqimTu&#10;C2C5b23FZrWgyZXG0lsoXzUejP+bXm4tNCZdkUjwEvR/8H83zZQEUCFIYKsnTMemWoWfN2yXW+Zv&#10;FM77Q/l59Y4JeKWKcSRPJjVIb3quRV2isb9fAh7MbIbylW2Rs6AJcle0R8GqTnhED3xlbhPcWNAe&#10;h0Yl49r8NshZO4hsps7aOBBFu4aj2p2VPXB8Kt+EcY0xuUWQGVckFdczwQe9VQqb4ImJjfzRL8GP&#10;Lov5KkVTCnPbLkyB+ibxx6NizaJgUVOjUb98EwWK5ueIp8Xyn9KoQ6VKIxizlzYPwNp29TG3eSjG&#10;ZoSgJ2N4a+alKd7VEeX+HYH+Dl0Y+4aE18Tg0BoYEuuB1vQGqQQtiwxKZuyf2jgMUxJ9mOt6YVmL&#10;EIzkPVMI8Gy+jHMaB2JcrBuZ7Y0fEkIMqIqtMWpckWgkkGn8vr0YVmY0CsL5AemYkOJtcnwVJajh&#10;xLy0gd68j/GZ7juFbluxXnm4Fl9VH7V0iNgY5lnXLA8Yyv/TiKgqM/VmZLGEmQDWNa1iY8QWQdX3&#10;iRKgDHNaCV8poYAO50ui6adiPL9He/6Pw7ICsH9UY9yYlIWH06iiJyajfH1H3J+fhTPjUnBgWAzO&#10;TUzB3SWtcWxCQ9xb2RHXF7ZDPkNw4U4KbArroj2jUG33mAxsH56C9X1jMalZMLpQwWbxh23Cf1ZN&#10;iM2Da6NbLIVOKF0TGaxVW5qE18WwxsFY3z8BYzOpXKPdGP/ozqTAKZbUZGlMdcx0w3rzWzYg2Hz2&#10;mGSmMKle6Kha6OCaaC/X2SQC7evzPv4o8Xzj2/NvzmsagrHRtchOuucwucjvkcEfKo1Ad+T3GxtH&#10;oGPdCZY/pvOFW9DYF/Ma+WBqsjdmUqiMiK5Nd14f/ZknS0zFMq4KaDWDtlEzZ6MwjE/zQz++VBp+&#10;k8Z8PauBF9WsmkZ9aASarlsNLOqjVo+XUfO0CLItwtuNMZWspDUgkPUJtCZYV4eDhJVawkzTKF+C&#10;MDGZ12UGaB7HVqlqia5I7uvFUedDjE91hpQ6GJgRgIWdI3FsXBYuTWyI+9OoqFe2wm2mTPmrOuD2&#10;/Ga4Obs5Hq/rjker+6CIwF6Y3RJ53BbtHIqS/aNRfGgcyo9PxusLs1FNZTxzOodjXrtQjMkMRCem&#10;Lk0b1GUKUo9A12R6UduU0aRqLiwVwVGEtSLQgzUmKcsTM1sGY2iSM++HZsPT9Id6GdRsKaDV8K8l&#10;ejR8pTHZ1DPCg6KJPySvKzVrytjWO8Ydw/ijq/Y51qMOmjPdmZDkiQn0JuPj62F+0zBkMI43ZjzP&#10;8K2B/nG+mMUfYiaZODG1HjZQfa5qxe9BLzCEsWxxVjDmZQZgeLwf2vF/ESvF0CSKx2Sa2rk7quyI&#10;nqAZXwLVeTci0CpHyqJgS2Walc44nUaGS32rQcYIMZrAFtBhVSCrW1JNn+pCbCCwzbYKcG4b8OVs&#10;QHDlko3QErvlnuXeGVbiGSYS6CkTGQ6TVAhIkTmGIW5TH+bEYzNxaVwq8pe1wyO56sUtULK2O7KX&#10;d0DBxl5kcRvkC+hNvUyL5YO1vVGwYzhBnoCSo1Pw9NxcvLuyDG8uLkU1KeH2BK5vkjcZVsMwt0U4&#10;c2D+CH1TmCvyDzdk7ppIUSSFnEUGtCHDBvLaLLr6ESlu6BvP/Di4lulsUN6rBg7FKU3BpBl4oviG&#10;RzOVUD7chOxRHh3DF0B5ZRxNL1BnCrVoum25vcb+NTA0xg2Dw2vTHftjcATzRv6ILUNqoBV/lBEx&#10;dTGdrJ2VEYSRie4YGueGccm+/Iw7hif4YmPrGEykYNP8m6nUFElkchLTqqRAiiqyU61gqgJtRlO9&#10;dzLPq++7RZhWcPXhPlNHnksh4HLZYnMsGRdFd6uWNgEc6iVXS7dL1y2gTUsWX1KZ1LOp/aYJ7DDF&#10;X+0TYC0laJZUUGufQpFSQjK4XawXxrZqgA3UR+fHZuDhnBa4MTkVpWs6U023Qe6yDmYmpTsUWjlr&#10;uiB/0wAUbO2HR+t6mW7inG2DTflWycGJKD0zC29vrMCPt9bh+bmVyN43D9UyNMyE7G3ZgD9woFin&#10;uSk90YV5ck/+gP2ZvjT2rU6xUZ0spevkD63JS9uE1sEgxsgeEZrPkkKJjEvkPyD2xlBQqcnSAq1K&#10;xAgCLbUZz384nu5cfatqJVJLj+qjYj3+0+TMsTzOZIzqxuePpduenOyO3g2YVvFHaRHEHJov5mCq&#10;dpXmNqY7V0qTQu9gZrkPrMk4XsMIs97MBCTcUgRyVYy1ZqatCFJ+7dSmCehGZG8zAt3EtIr5kdVy&#10;2z4GZHV2GJftQ3dNCyOjGxDk+qoSNeB+Bvoz8HwpvN2Nq9Y1uW0NjY3ldzXGHDmZv33jsHoY0DAA&#10;K3sm4MTYdDxkapTLdKh4RVs8XtICBSs7IIcg357XEveXtsVNqu38Lf2RvWEgrixuj8e7R6L8wEQU&#10;7BqBXO4/v7AY72+vxk/3t6Hy/AZc2TIfm+cyRicT2AGNgtGObk9TCGtgmeJpKzK7XRjjJYFsyB8v&#10;mqmOTC45le5Z0xxm8QVoSenfiMexHt+ZSdEMqMp5BTjdVzS3ETyvEYQN6qonp4ZpKVKXnfpnNfVS&#10;JHNMLQIS7qZa6W9NG3M/uvhp8WRqTB38QA3QKrA62vH7jUsOoCJnyuH9HdkoINVbxUxA+oGM0xwk&#10;mh6qIc+nUTgl0+1aoNVCZlrJ1F1JhovZKcqbydyGBFiplPLmRiF03wQ5haaUSlUokdyGks0NCHJ9&#10;U1pUx5j2Q+W+jQtXC5bcOIHWS0FtIoUdxhc7gh5OvV8twylgG7ijZYQ7ujJjGN40ALtHZuHUyDS8&#10;pAt+TFF1bVo6yjd0RdHajgS5HW6T0ZeY8j5gTnx/lVanHYA8uui8nSNQsG8Mnhx35lZ7c2Up3t/a&#10;hJeX1iP72EocWDkNm+ZNxoF1ywV0DUxmjFvULRI94jR6sB5aEGRNN6xxQOl+3yNGrHTXJOFiNt9M&#10;AqfaZQ0eU+OGKUJ3Uw9Ndaf0lKaa5XiCl0hWx6pqgs/QaAQzQy23IbW5X0d1T0qpmDt7Vuf9NdHC&#10;72uMinbHmESKqiQq41RqAWqAcUwx+obVxvCkAGTwhVPuqpGPmfz+qRRnElxpjPfJzArUdxzPfQGc&#10;QqWs7koBreIDCTLVjzUkixWHlVKpzCiZoGs/1bBc9WvePEeg+VmxWUxuQIYKWFegDdhS3cZdW6DJ&#10;YL50yomloqP0fahHMplK9kz0M0Nw53eIwo7B6Tg4PAl3F7TC3TnNUEY3fX9xK1yZ0xQFa7vi7kKy&#10;eHFb3F7SDneWd8bDFT1xfWkXM4da/r5RyN+tOV0m4fWlxSg7OQ9vrm9G8cm1uLR1MbYtnoydqxfg&#10;8sFdyLlwiq6bLnJK6xBs7hOB+e0aoANFlZit9lt1CybRZUeTcVqBxaQ/BDtcbrfO92Tl9wgWM2t/&#10;a9ipznRTb8wXINLtOzOJqdImjWiI4Gc1z5aK1OsT6Ig66rd1piluE1HPTBgznD/CKL5sC6meFzcJ&#10;wHS67TmZ/pib7o35TUKwuHEIkmr9h+mWVH9wCwKluTbVK9ZEgNHLqAVO83SqDzzZX+3sBFCCioCp&#10;pUyqW61fqusW0AJdwJqXQoDzOJVpVQoFWyLdt9hs3LYvYzPBFshiteKzK9hS3orNEmRGafMeHatj&#10;JY4vV0ZIXfQnwPNIqtVdGuD02Ia4ND4dleu74smWbqjc1ht5dNclG7pRaFFwreyM23wBHjBHfryh&#10;Jx6t74EHa/qhdN9UPD+1EDlk8tNT8/H6+nL84dEeVF7cguu7FmP/ihnYsWIBTu/divvnjqHszhU8&#10;z7mJapr2cGhDP6zpHIw1HcPQJawuf0S6GYqvOIKkBbPMRKR0ybEEOdG48BqmyE19q6pkdEYPVHeA&#10;FsiKzwRWQ0Yb0e1r1L46xjWqwJ8slifIoltT7NfowqFpgZiU7omVzetjMoGeEl8Lyxt6YCq3i5v4&#10;YH6qB8Ym+GNL91TEu38NDYtRw4yqRzSsVaCrl0sD3FQIqKIGDZNR6ZDqtwW0ABSYUthy66oxM23Y&#10;9AypdONpNMNkGYEWw9UKFlMVn1Vfpm0ogQsViDSB+RlsspffS+pbeXUEGa2GED0jk79xr7g62Ngn&#10;EYeGJqBgRQdkL26OFzv60nqjZH0XFG7siuKNPVC5awiOTWyE4q19UbFjEO6Q0Y/WdEcR97X+9Mer&#10;a3Br63gU0l1/uLUZr65vRcGZrTi4ei62LZ2FEzs34u65EyjRygi5t/Ey9xZeF9xFtUYBNUzjx/zW&#10;DTA7yx+9olQuo5Yeu6aSSlA1EoD7ZGsUmashLX7VvzLAaqWWUMNip5hc43yjmfjHMS6pRyqDij2e&#10;XiFMsbnqeiJ/jB8Sg5hm+SKu7leYkxWO9XRli9LdCHQtLGsegk1tgrGyqS92dAzF+NDq6Oj9n5jK&#10;dEpLAqkAT6MZVHViZrMnwI0EInNSDbVRXZomZDV5M124A7QbQaS3CvU2IzuaKEcm4GYEh1hOj6B6&#10;7xRuk9UMypcgms+MpNqOJsAmteKzHJesHiXGZgqvBgLZg+JM7pv76qCQSFNPXhRfwtTguhjdIpRu&#10;OgEnRyYxRWqFZ5s74eOhoShc2xmv9vdHwXqyd0lb3FveCa+OTUb5/jEo2sXzW/qijGr6AYEu3jMC&#10;5SZlWoT3dzbh50e78erqPtw8sB47l83F3g2rcf30cQJMYPMf4V1ZLl6XPMSLvLt4lfcA1bKCa6NV&#10;A6ZLTG+GxGu94jpIVcuM4jLB1RghAS13HKoKRIKrgeINan9lCsbVD9uULrM1RVk847UKy1UBKQGm&#10;1ClB/aZ03dESaiYmf4t4PksTkbci2xM9v8LcpsFYzpdsZYYPFjTywoJ0dyzN8KDLrodlDd2wIM0H&#10;cxsHoFeAU6ssda75sRWPVeyu1i/1KJnyHrpjzWhgSmVpCQQ7nSClEbgmmg2B+bI6WjJMTFbKxXv5&#10;Imi+T5n2pbKN0qbrV4WKcmcbqyWyxOQwuXAq6/pMtQSsQDbn1ZDC0JLGF6htLMVWIz/sH5SMR7Ob&#10;48aUNLzb3Rfv9vfBg8WtUbalD3LXdsDj9d3NWlo5G3qbWviSPUOQv2MwCncORzGVdMmBsag8PQOv&#10;Li/BHx7uxJubO5B3ajNObVyCbXTTFw7tRd6Na3iel4OP5QX4IKvIx5uSHGOvC7NRrTFTFjXwtySz&#10;W1J8qSM/RQKCMTmUsVRVhWJsmGEtY2qtb6ACvNg6ztwbMXTJvcOYAoXWQnP/mublUKViSJ2vEMsX&#10;RAIuyf1buv1vmad7Unh9gyS6dC2Bm8V4luzzLSYm021nBWBZY28sbh6IJWT2rOR6GBNVE+uaBWJ+&#10;mgcmRFNF1/3aVGOoNUlt2HLVKvlVP7EY2piAZxFkNcdqmmRNxKqCvzQqb3WutKLi7RTui3YRas4l&#10;wDQBGufnadqvE8hsHTu13lW1ZlVAm3ZuAU1BFqIpp7h1xBnjNYFVZUsUVb6aiBvyNx2SFoDVPWJx&#10;alQa7kxsiEq66/LV7ZC3rCXjcCeymOzdPwzX5rXAzUWdULFnJPK29kfuNjJ5xzCq6hEoPTwJZadm&#10;4PXV5fjpwVYyeQcqLm3Hzf2rcXTjUuxavRT3zp9ExaO7eF2UR4A1YV8R2cz9igK8L8/D27LHeF2c&#10;i2qZzJ3bqI7LT/moeo7o8iS4jIqm2CLQFuwGFGGaGSfB7WuTr4bJjdJa+dVAT8ahcalBSKcnCNM0&#10;DGS8qkDSmeu24bVYnu/DsPADQc30Z+xm3p1BDdCYqn4M06dRiXXRN/Rr7OwVhW3t6xNcH8xq6IMV&#10;FGWTUtwwgqIxhc9ViDAjF8lkFe+rHEm5vdK9ZvU90C46wGmhI6Ni/dQvrlRLdd8eTBk90ZlgqwBQ&#10;jSgxPB9NgGN91WHBYwKrahQBqnQqQo0kjLEm3po2aUdgyV2LuRJkkbxX9XCqoFE7fM9kfyzsHIU9&#10;g+NxcVwaHhPIqxMSUb6mLQqWt0Dh6vZU1J1wbX5TZK/pQjXdiTlxXwNuwe4RTJlGomDveDw7Pw8v&#10;ri7FL9nb8PPD3Xh7ay+yD6/Hya3LcWj7GpzZvxOXDh4wLH5fVoiPBPi9wK0owsuibHysdI7flecT&#10;7DyH0U38qa7VJ0yXnUhXHKeKQqVDBFqlMWZhLYKt/fqKwfzBeycEIVrF6HTHqunStA2d6Y47Mp/N&#10;CqxpCuImNY1En/DaGJnEH9rrW4xPD8CSpiHoFUMPwns6Ud1PSyaL0/0wNrYm1jA2H+sZjv3tQjAj&#10;qTZjdTBmJblhGIXM5DhvZHp/Q4/BHJ0eQiKsCd20mdWAf1Msbh2qid4Yg3lONd/qhFCapVismYZa&#10;6kVo4MWsQi1kcs0CWsDSRRNMVaVEELgoPw/HRfNFCSVLwwi42RJo0+RJC+c9Al+xXJWuKsSY1CQQ&#10;R8dkmR6mW5PSkDuvFd11Qzxc2gLlW6ikmSPnr+uMp3sH4unBMbi7ojtK6aafHh3HfJju+dQsPD0z&#10;CwWHJuHd7TX48f5WvL6xFUXntuD89iXYvWwOjm/bjNtnT6Do7g28yM/Bu9Ii/EiQ5ao/PBGwmhUq&#10;H++1wt+TYrwT+Dxfzazp4OPMoKP+44ZUwvH8ISMJtlIfp0LCSYOc+mS58W/QOqgmMhh/BXw4709k&#10;HE5jjt2ebr0h3XFkra8wKOw7TIh3w44uMZgYxxw4ug76h9fC2EQfDFTHSJwnljb2xbIML2xs44cD&#10;7UOxuokXVjbzwOy0upiZ5ol5/PxYKnEBnepLjUB3L7efQiFmgW4Z6cv/oSa1hjs6RnmjfbSvaTSx&#10;xQeaxFW1aar+bEZTWVAiVXasXDTBFsBm1GRVCqVtGMEP4zkDMAFvQPcshovB4bweaYRcbXRlStib&#10;YnZTv1RcGpuM3DmZeL66A0qXtsKdmU2Rs7wb7ixoiRe7B+EpFXXlvmF4sn847q/rg1cnp6Hy2AQU&#10;HxxPgOfjzY1VTJeW4U+52/Dhzk7kHl+FfYvHY9fyGYzF83Bq9zY8vnoFrx4z9pK1Gk71toSgEkyB&#10;7LCYRpA1/6pmcTQmoJOYRkkwJROkTLKkWUB1k/sqPVJclgtXThxOF61mzAjGyTAC3y6kFgbH8Meq&#10;/R8Io5tWF1yk2zeMm7UpvL7ji1AbI2JqYjTd9cKGdNkhX2M+8+LRsfUwKNIN3RvUxGCKv0VN/bCI&#10;qdTmdv5YkeWN6Sm16a79sZhue0aKBxbThY+Oqo6eIfWgJe0j+F2T6GpT+IM34ospoAWyWvRUtN9J&#10;1ZmqU+NxNNWx2qglzIxgk7omQKqISQr05ougjgqCxhdCQAtka/W9qkQXQdUojkg+S61kyolV3ZpJ&#10;0Tq2eSjOTGuP4yPT8XhRW5SvaIWKtW1RubEzrlJ4XZmVhTzmybfmNMebQyNQslMr4w1C5eEJqDw6&#10;kSBPxvMzM/DkxHS8ub4Cv+Zup6vehY/39uHxye04tmkZ9q2jUVFfPn4IBbeu4m1RPlmcxzj82Gzf&#10;ir3GZRcaEfaeJletyXXfM2YL+Hc8V01Nj2rHlgBrRRfYpX5N9Ih24qiZXIUMjuU9mj9DRQFRdNdq&#10;DesRXhMTU70xiExLrvcVwsjgyDr/yZj9FZIIeJ8IphXRNUyr1nKCNjWhLla2DGJO7IXBUXXRLbg6&#10;JqR4Unh5Y3JiHSzJ9MOg+jWwtnMsFlHIzCSTF2Z6Y15DfwyMqo1mjLkqM3KWKWCOTC2hTpRMFUFI&#10;jJGpEpWa21PLEWmxT3VCqN83li+Far6Ud6u4L0mii2xWbFbqJHettEn5cahpzVLTJnNkghtGRkto&#10;qc07hV5Air5znA8mNAvCriHJpoTn9PAo5C1uiSfMhUuZKhWu7YgiKunby9vh3qoOyGF6VL57GO6u&#10;6UqRNRglZPCri3MYh+dQaC2j0NqAvxbsI8j7UX55Ny5sW0mAl+PErm24e+EcCummXxUyXSpiPC61&#10;QEtwEVyBbAAmi6sY/q6MxuNXRXwZNP8MP1NNk5upiTKVrNAowj5kW68Yxj2KpEgCrTQpmTm1xFMS&#10;43Bk3d+ZnqcRKX6Yne6BGQ29MZCfGRTlhdFJPpiY7k8V7Y0JCW4YGf4Nlmb6YmmWH6ZThE1irF2Y&#10;6YMlVNaTGZMnp1MYeX3PZ3+P9kHfYnRGJNoF/A5DI2tjFgXY3s4xGBReD8340qkjXrVXpq6MIKum&#10;W9M9plOEJVNda7ah5rSGAplu3VmEm66W8VSlv3EE0ozfktKW6OKxOinkpo2rNipajSF1DdChZHQo&#10;Px/FGK/BeRo+1E7F8Y38cXB8C9yaRwav6478Za1RvKojLk5IInMbI391J5Rs6ok7S9rj9rLOOD2j&#10;JfPi8SjdOxrlB0eh7JAzO+Lra0uYJi3HH3K24w+5B/Dy1h7cP7YZB9YuwKHNq3Hl2FHk37qOp3mP&#10;8IaqWSCWP7xF4eUA/bGKwdZ0Xva2pApsAvy2TMtdWKAprDS7ncBsSJfdgq67MWNsDN1z/Tpfm3bt&#10;VK+vqZBrmdnvwuqStQSnvc93GCXwUt0xNc0bc5kvTkmohdmJtQmsD8ZFVke/gK8xnoBO5z3DI6pj&#10;Glm7qGV9rMisi2WN6qGV1++guTHVrKrmVU3n1IqxtS2BXdslkvmzF9qSobGM/xp0FmGAdro7Tekv&#10;swX1aSf5keEEMZ2fTabLTuBLoIpUZxB7bQO0OvtjuFVFh9ywmialnMPI6lAfD9PSFcG4HMF9dUXG&#10;cGvmFuMzW6v+m55py+B0XJvZnMC2x8ddvfBmazf84chQlDAXLuC5iu19ULS5Nx6u7W4WasnZ1Af5&#10;24eZBdVenpuN5yen4y1z4RfXV+Hn7C346e5m/Hp3FwpObcG+lXOxe91KnDm4Bw+vnENl7iPjfj8Q&#10;KAMiUyVtXcGVuQJuwX5XKvdNkAnwS00fJqA1EWkMxZQ6IEwnBN1uomIy1W1oHea8jOFZAWQ8GZVE&#10;txnDmJ1EoDsxRk1OD2JqVBOT4utiQUMvstcdSzL8saiRJ1Mjb4yjZ5jMa7OpusdH1cEPzIuXMy9e&#10;2cTdbGP50sQTsCT1Qxuxp1EI35qyocExdTGDMbwRXyi1hkV40BWrN4zfUWldDD+nubXVQqbSJTWM&#10;JPhqHLEaNyzQTqmOug3NuGXTTCn1zH0BTUAVi+tza1w0XxbVhGm8Vhpjestwd/RK9sXawVk4ODwD&#10;zzf0wxOq5hebO+LFFrrn1W2RvaIdSjf1QNm2PnhCBZ29vgcKdw5B6e4huLtOk+SNwasL8/COMfjD&#10;3fWMwzvxt+ID3O4z7dPXdq7EzuXzsHXlUlw/cxal9++ZOPyxQiATsBLN0EhGa6ZGumtjZLRNnQSs&#10;wNZ9Yr4FXdfe8L5PQKu1S0DHeTiNG5FkeLQRXmQYrRVB7hZaF5k+X6O5fw20pvWLqIcB8d4Ym+pP&#10;MGtjPkGdm+yBeXTlE2PonhvWwxIydmpMLUxPqoehFG6b2kQxjfLhi+Gcm0bXH+PxDf8OtYDa1cVq&#10;vkCaOFVjlBIJ8JA4PzKagPIlc/qxnepKFd1pDQu1yimnjiZwUXTXGuUYrSZLsZYgqwBPrBbQarlS&#10;37Gp7zJgO33KwTwXImbz5UgkuErFNHWVpnzWSnb7RmfiyozmKFrZGWV00Q/nt0DOspbIW9UGlTv7&#10;mZLavSNiUbhjIN3zD6g4OBrF+0bi2dGpeH9hAd5emI8PN1bi/Z31+HPJAfy19DheXtuB23sZh1fP&#10;w95Na3Dt5Am66Rt4Weg0erwnGw3AVfbGBWgDoM6V8FwV0DILtInfVS+C5qfRjBavCTaBJqDu3zAP&#10;ZopEwLWf6PkN0vlDdw2pjdHx9TCSyrkn8+FBse4YRwE1j+zt6vufBKIeZpK90+my56fUw9w0d0yP&#10;o+hq5o+FqXXI4uqYw/vH0e2Nif8eC3jvDxG1MDrOHZluZLNndYRpNoA69BKeNY3rDqILD6zljFFS&#10;uVETvxpONacpYiC76cIFospyZBGKx4q3ZLAmZnFGO6iS0onTNu8NVWtWFdD1eU8Y7xf4Qe7M+Xk9&#10;mkxuFeaJvvE+mNk2Giu6RiN7YSfkLmqNouVtcGdWI9yYnYFHS9rh0QrG5c1k647++HiaypkK+iVT&#10;pfLD41FGRf301FQ8OTUb2bvG4Oe7q/Fr9mb8vewoWXwIFZd24fimpdi0dB5O7N2BB1cu4WluDj6U&#10;Oi5YYGqeVYH2GWiJKsdtC9RXhdl4WUDXXnVswbX2li+BGk2e5N41c8TJjVeLJGubB9SkK66HLM+v&#10;TFt3p+BaVM3umKaqylQ3TKLr7Uc1PiLaDWMS3TArzYPg10PvkG8xNYkxuYkv5vDcpITamMdYPZUv&#10;x5iIbzEvywsLMjwJdh0y2J+pE8VaTA2M42ejqc7Vhx1SxylSyPJnbkyvEkbwA2t9C58635kmWLWA&#10;pZPFCQKY19SIY4a9MIyI/ba6Qy1WplxH+2oLD2C8FaAEUx0NIe5kLi2IQIfQlA+rolPdigJa0z2P&#10;a9oAS9qE4NyEprjP1OgJWft8C131zt4oossup4s+OzHVuOnCbT3x9OAInJ/bnOydhMojE1HOdOkZ&#10;Y/GTs7Px+sYK/PRwA35+tBV/LjyMV3cP4c6hjdi3ZjEObtmEa2dOoezBA7wrLsSPlcX4Uetvks1v&#10;yUAL8FsDsAOUxNUntyxA5cJ5j2Xzb8F+jBeFj4xpksBXxY/VBFobPcNqYoCqSQJrYBhj0liq5vFJ&#10;HpifVofuuB5FlhtVshsGNKhBc6OqroWVLei2o+tgZOR3GM84rKrLrkHfYyTTrSlJ3lic4YblTTxM&#10;+/WudoGYxZdlJNOqeY3cMKIBYym9hjpKVHESylChUYzN+MKpS7M+dYMvQ4o6TSIYv9O9a5pUKpxi&#10;UHOFCGSV0ZoZADQCgmBq/hCNRlR3oVPSQ1ct9UzW63yQrjEtC5KrZlxW/qzYHspnxzH1GpoVjENM&#10;ly6OSUbxopZ4vakj3u/ugTe7euLJ1u54vovxeWdfFG8h6NsHIH+bXPUIlB+ZgIK948jiWXhxcaGp&#10;1XpzcxV+zN2KPxbuZ1zei/JLe3Fyy0rsodg6f+gAHt+8jmf5jKcVpc5CMk+Lqho7mCIZV8y4Sndr&#10;8uAyAqycWA0gPK+mzrcE28yuTIGmKTv1Migev9bLoWM+Q+7aOae4Tka3IXtHRNTGYILdJbA6BoR+&#10;jzGRtTCWQmguhdWo4K8wNbmeUc59wmqgI136xMS6WN7Yk8ytg6kp6nD4HmPp1lv7f4/uZH4/fmZz&#10;q/pYRtW8vrUf1jWph3UtIzCWHmFKvDua+VH8MR5rFgCt7hZDprYN96YeoJKmm9aQFi0ApuGnGv2v&#10;OTezGD81b5YZ7a8tswF1cGigWqBbLeOSNXAtQGxXHBb4BD2E14IY08V2ibFgbuXmnRYzdV3WQd/0&#10;EJwYTWYu7YCn6wgwgX2xtQvuLshE5VYKrS09ULSlJ8r3DMSzw8NRum8Y06TRqDw+CcVHJuPFpUV4&#10;R4Df3VqFP+Zux6+PduCveUcotjbj+Pq52Lx4Bg5sXYdb50/j0ZWLePo4Gz8/L6eVGoB/fFr8qW1a&#10;i59ra1q4DIudlYW0dJTOm/vU8lXJtKnCSaN0r1XZ1izAui6r1jOMMZjquAtToeFRjKexdeia3TEj&#10;xYtsJWOjycJUH4yN+IYvAd1uHAVXQj0sZ368pLEv1rUIxmKKr7kEtWeD2hhKt7y6uS92dInD5k4x&#10;2N7Jj0KtLjoE1WTMr44OwTXRmMBpeI3msVS7uhlq41MLHYProAlz6njGalWhBPJ6KIFOpbLWEFoz&#10;BplgKn4H0m1rugc/MyLRmQ7KTNBCoE0cJnsVi+u70XUzdiulUnoVyr+tUqMs1aWlhWCcGj4Gp+H+&#10;pAz8tLEjnm3tjOc7uuHJ9h54soNKemd/E4u1UMurE+Pw5uwUvDk/Ey/OzqKano8311bi4711xv5a&#10;egB/KzuBVzd2Iff4ZuxcNA3rFszBGbK4+N5tvC2mQiZgMguuqwlku1UvlEmvCKK2H5/qc5b5BNW4&#10;doe1YrQF24Kr885+VYzO8vnGjGUaQ7U8OdETY8nWhU0CMYP58BQydiJtSVo9rGFuvKCRLxY3DTJi&#10;bBav7+0Sjt0dAzE7uSZ20j0vpZtWXF/VxBtrm3ljId33if6RWJnlh0zvrzGML1T/0NpU718jjYxW&#10;k6q6NZU2ZRDI3tFe6ExtoKoXMVmVonLTCVTXyb4qficrFWcJtKZX8uXnZX4E2UwPwa2/XLqAVnwW&#10;wNzX8CD1VmnluXg+RzPxTWwThpNjG+Pi5Ea4OzMLpes74s2Ozshf3wbPdvfBfQqwEsbi7LVdUXlg&#10;OMr2D8eTo+NQfGg8Xpyfh7fXl+PHO2vx8f4W/KVkH/6Uvxd/KjhqWraObFiE7asX4/ieHci+fo3C&#10;qQC/VFbg9y8qDFAC2TJXbdSWqZ/PCejfmgVZ++8pzGwcf23VNz/nupWAk6vXVlatEd1mz5DvMTfF&#10;3ZTtTKeQmpMZwFy4HvNdTxzpHYc1zT2xpqk3NrT1w5aWvlie5YZFTKlWtPDGquY+WNEsGCuy3LGv&#10;ewTWtwvBkMjvsbNnHNaR2cd6BGNLU3+0C2D8j3TDyIi6aN+gFhp5awBdXYoxgk0wNEhe84loSsco&#10;z6+hiV/E0CC6aFWrqAbMiCu32gRU0yxVNyD7aDA5AfZj3i+QA8jkAKlrxmwV58Uxt25OodWBKaFm&#10;PprfKRGzOxJkMricOXD52vYoXNkWj9d1wJu9/fBy71A8Xt0BFbsHk8kDULCtn2nRenZqCl6en4N3&#10;Vxfh/c0VeHtrBX5+sAH/enqCTD6Fd/cO4tHxTdizfC52bVyLq6dOo+TeXeN+f3lRih9pHwiwQP7p&#10;mZZOVsuVWOeYAHIF2QH1szv/SMFmr1nRJWWuFOqt4roB+LPrdxgt186XgttqTenKpmWGYk6C2pvp&#10;ghmP51AwrW/li10dgrG1QxCmhdfEge4N8EPYNxiV6IGZDX2wuWWIqQJZ3iIQY2JrYXEzX74EIVjc&#10;yAedGavbBX+L1S2CsCqzJpY286OKp+ijYFMjimaXT/VWdQpjKRmt4aMqYlBBgipbFIedtR3ljpUn&#10;k5V07apbq19Pk6xqvq3qBmRvqnZtzewBAlxTNnIbxGdq/pT2sX4YnhqEGcwMNveOwLlRybgxrRFK&#10;qKifrCbQTJNKFYM3dGcs7oXjo5PxlCBLcD09MBIvjmni2ul4cWGuicWvbyzFhwfr8If8XfhH2XH8&#10;UngCuSe24djGxdi1dilOHNiD3Bs38LyAilhLUDAO//RMrrfKqlgpk3iSIrbss6A6jNe9jMty38aF&#10;f/6s7hWTHbYKSMd123js6sK1NXl05xD+GP7fYhLj6MbW/phH8BY2dGMu7Iu5Sd9jf7dQzCfwS5sH&#10;IrFWNUTU/k+kUwkPJGgrGJ93tg1mKvU91jSheKNXaMc43D7QDZ1DajDWe2NWch30C6uD7sHV0YNu&#10;uW/92mjDeK3VX1TfrQaQwNpfEzBnojSlTJoWwrsOGcv82p/7ZtwSXbmUtubyCuS+K9De9Apy3QLa&#10;v14d+BHkIH5GozDGZwRhUatgnB+Tgew5zVCxvC3KVrWn2OqOomWt8XRHX5Ru743n+wahiPG4Yu9I&#10;FJPJzw+PZn48Hs9PTsWbKwvx4tpSvLyxmiBvxF9Kj9BO4eXtgzi/bTm2rliIIzu34ebZc0yZHvIH&#10;JmvJYDH3p0pHWX+gsrZu2mGZI54s0BZ8mcN4R2mru9HEdKZf6nfW5z9SiJlnVImx/xvQFmRtq/0Q&#10;5Yaufv+B2WluTIW8MDOlOlnsj9XMgSdHf0t3TLHFWDuAwEW7f4NUxUu60hj3/0DrgOqYzRdjfqY7&#10;jncNNcxO8amOdN/vTTzeThc5Ns4NbQK+x8BYL6p3X3QLrYUM32/IYk35wFSJrlmrpZp0ijFZ8VeT&#10;p2m6B5kmU1PqpBn0nGkjpKwdtS1wfevVNoBrMrX67mrtqg1fhoIQAt0ztQE2do/B5XGpKF7YAs/X&#10;d8KLDR1wZ24mitZ2wtPtffDmwFDkrOmIIgov1Ws9IYsVj8uPjsXJ+a3x8fZK/ERwX98hi0sO4I/5&#10;x/Hh/lE8PrEdu1fMw9qlC3HuyCE8vnUTr4oKzOT1Pz1zQBYzf+a+tlLKcsUvi3I/AeAA7Rpj5aId&#10;sWbYTPA+MVrA65j3/fqy3DzTAfWzJ7Bu+jPIDutfFeeg2sQEd0yKqcuYq3ZqN6xp7IH1WXVxvG8k&#10;trYPwHrlwpluaFzrP0y5bwrdpkl3gpkGkX3NyeBZqX5ktKdpSEmt+zs09vwdJjVifO8chlZBX6N5&#10;UC20YVyekOyF4TFuSHD/1lSPap5MVZL6Ml/WDHqaAllM9SOLfXhejSaai0sz9mgqJjNDD1nvKGy5&#10;cD6D+xrEplkWojVixJ/5M71EIl+uKe3CcGVqC6ZMXVBM9j7f3BP5dNlq+Lg+qxFyV3bEvSVtkb+B&#10;KdS+oSjdPwpPj040PUxvLi/Cy0sL8cu9jfg5ewf+98tz+EvBMZSf24mLO1Zi49LZ2LdlA+6QxZXZ&#10;KgKoYt7TUuOuXWOx9uV2lSc7DLZ5rpMKCSgBJuCcvFppV4m5phfDAq3rel7RvWt4cPl01Tnn886L&#10;IlWvvyMF7sR+AS3Aqy1MqYeZVNVL0uS6QzA9qTY2tfDF1taejNc1sJIsn0Mg49z+A1FkXKL712gR&#10;Ug+tmQpl+EjsfI0R8cyrm1NlZ/phDpX3rLRATNRoyCS+IGR9S7+aaB1WF52YYw+IrGcqVDS1oVlg&#10;sxaNIGuVF7lqmQ+vmbhLlyygjSjjsVImpU4COpguPEQdHARVk9Q0CtQUFjUxNCsU/VP9Mb9bLNOm&#10;ODyYnYWPVNFlZPONuVnIXd2JQPdE2ebeuL+kHY6OT0bBpn64zP0nx6eghEA/Oz8f72+txfvb6/DH&#10;vL34W/Ex5sZH8PDwOhxYvxi7167AxaPHyOI7hsXvKwSwQJUydsAWyK7xWGDblEesU3yWkNI5Xde9&#10;+txnK0F59l08y3/I50tgOR5B4N29cAKPrp6tOucw2RVwh9UO0ALZAD2/kTuWUm0va0xGZ3lidmIN&#10;7O3aAEtTa2Big99hQQrVMmNsuPt/IpYApVNotQisxby4Bprxh9VY6v4xtTC7cQBjM0FPrIfxCR6Y&#10;lKpZ7WsjxfNbKm43tA3R6IoaaBJAN0w3q/TIR0BXgay1msxc1zomwAZsxmk/AuwnRhNcufBgum01&#10;iJjxTer5ondR8aEWIJveOhLb+sbixqzWuDS5Ma5MprJe2xF5y5ozFvfCk10DULiewouMPjUxGXkb&#10;e+PJfrrqfWNQdnA8yk9Mw7uby2mr8NPDrfjn07N4d3svik9vwqUdy7AS9jM/AAD/9ElEQVRnzRIc&#10;37cHdy5ewJMcFeCRfc/FQMdNO8A6gFmABYBcp7afBZTjTtUe7QBdZBpQ5PKdl+VzvqxnuDLWbnVe&#10;z7N/w/UePd9urVVbnOGF2Um1sL19CNnrjj10t2uaujEu+2JRihu2tQ5CM4Kc7PMdGvvXRQu67OYB&#10;tdEv2hetA6uTsSpS+Bbtfb7GAKZO7YK/Rj+ydm27UHQPU1HD90j1ItBMcRI8v0IUQQ5TKlQVgwXs&#10;J7Brclu7Oq0GPDTJOYEWs5U6Oe3VVOgeZDEBrk8mq+qje4wvRqmjhWnd3uHpuDq1IUqXtUHxGqZI&#10;ZG7x2s4o5H7xpu44NyOdjO6Com19TTv102Pj8ezkNKZNc/H28mK8v7ESH+6sIYMP4s8lx/GGsfjW&#10;/rXYuWQGDm9bhysnT6Hg7j0CZPNeAcG4TKEloAW4w2jFU+eH14/sAOooa7lfmXXdtrFDx+qEEHDO&#10;sxxWK62SmeZRgqdn6B4LsPNMx2U/vHLmN+f0N537qLo3MA9eneVjGjlmJNbEwnQKMrrc0VE1TW31&#10;ikxfNPH7Ck0DmMvWI6O9q0Mz1relWu+oUY2Mt+oz7h1Fz5Dlj4V03aMpwOZleqA7Y7MWB6tPRqbQ&#10;zcd6fWtElTorTB5sWKxYrGmMNQs9tzWrw50gyzx1Xcw2jGaM5rM0D6cmclFjSipF36J2kdjRPRRn&#10;x6bi6vRMvNszEJVbuiNH83ys6ohyKuns1Z1Rqm7E3YPwkiKrTJUeh8fhxblZqBTIN1bh5fWV+OXR&#10;Nvyj+Ag+3t+Hogs7cX7HWuxdtxzHd+9EzrWrqMzjj1fGH16pDn9ANVyolEc/sgVHQOvHtezSjy6g&#10;nX0xz8ZQXXdAV6zV8fOCh+Y5jtt3zMZnfVbdlQJPn7cAWlB1LC+hY/tSfWY8gV5Kd72UcXgJ06OJ&#10;sTWojOl2Y91My9jiTB8sbuyJZt6/Mwtjxnh9h3AVB/IH14IeLYJrUYzVRMvgGugeWQeLm/tjJV+a&#10;ySl1saJlkKlUSWAaFa1eKYKlLkXTROlGEUbABbQmEtcUxlpPwusLoN3FdL0QdNtqIYug2m/UwBuh&#10;db6C+++qoTdDxKlxjXB/aiOUL2uP4uXtDMj5Gzrh8bquuDq7OUrprst3D8XTQ6Px5MhYMngyKsni&#10;p2dn4tmFBQR1I97f34w/FO7F7/MP4MnFzbi+aznz4uU4uHsrbpw5h9L7j/CmpAi/PC3HL89L8I7s&#10;ekuw35QW4SfFSZrjbh1wLJu0lVkAxEoBKuAcsByBpc84L8nnVjMLsH0x9LI8y39gzHlJ9NI4z5dZ&#10;gG1IsECrgP95wQNUGxjyn1jYyIOK2xs7OzbAoNCvTc3W1Jg6mMt8elPTADT2/grJqtlyY1qklIix&#10;OjWEQiuwNjID6yCdKVV75sdDyGTNJ6KUa3y8F5r416Qy/9rMI6a1kTUVohS1cmN1RKgxxChvunDN&#10;Sy237VmrBurRhQtoD97vJXVOi/KsDq0V2ZCeIblmNazoEY8zU5qb8cNFVNIvtnVDweq2KNzUFfl0&#10;0yUEuGh7P6ZN/fD82Fi8PDEVT45NxpMzU/D60hLG3pVMmdbibxXH8CfmxB/u70X+mS3YvWy6GQFx&#10;7ugh0/DxsrCQ8fOJUcOOKY4SIP74NvZa0CyjdeyoaQckV7MM1taJ5Z/BdF4UB2DnxdG+nvXYAFye&#10;fdu4d/sSCUxrFmQLtI6tGTEmBs6l0h4R+j1Wk8HryMppSRJUtTAxtRY2twhAC5//QCrBjKtiZzRB&#10;11ZzgSWRZclkt8YpNw+uzrisEiNfvhy/Q5q3vICaOJkf19UiId8y79WqMt856RFZrh4q9QkH00v4&#10;cN+L19xqfU+Qa1S57e9NupRAkLsk8ru1CMb1GW1RvqobXhPEZ9t7oHxbVzxa3ZquujMeb+xJFz0Y&#10;FQeG4ebK9kyVRtJFO3H49cXFTJmW4PUtuuncbYzDh/BrzmE8vbgNl3evwfYVs3Bk72bcvnQOFdkP&#10;yGLlwQ7IAkVbgWHB0Q+oH1zHMt1jwbaA2vPa6pyry/73QFv7LMgEXMmDGyhkWlWRc8eAp/MWYMte&#10;mQXXehF7vZoqQdSuPTa6Bta0DsXsNHeMZl49gNY3SjXWwegdqbk5vyOgmlKqOuOuBtFprHRNs696&#10;63iCHcnUK4PpVKcGtRGu4TMUUpocTbPuaPUWI7wInuKx2Kz+ZDOjLUEO5rP8GHe9yHCB7KmmTV4P&#10;Yu6exLAxsHF9rOkTj8fLO+Lj/j74cGAQ3hxg3FVf8e6+qNjWCxV7R+D54bGoPDgaz4+PRf6uwXh2&#10;fDLeXJqHl5cX4vnV5WTuZvy54gj+iyx+cWELLm6cg70rp2Pb+lU4f+Qg8m7doqsjGysJ2rMKfCS4&#10;HwSuXKqaMrVfBY7DZv7gNF3XVt2H7xSjyURtP4iV/JzO65wFWp93XgSHuXqOBddhshPnBZLYfO/i&#10;Sdy9fApP8u87QCvem7j9md0WZAGuogOd0zVZtdVNAqiw3Zkr12P+64leDWqhse93yPKrhaS6X2FA&#10;WG0zlYSWy4show2wAprqN4YuOZLsjiH4qvcK8/geCZo+KaiuWWpAfcqa21Lls35iNOOxgBbgAlnT&#10;I6rKQ7mw0xBSg7Gb+TPduj9fgAAq9jR6iGldo3F8AtOlKRmo2NgN7/YOQNnWXsjd1A2Pt/ZG8a5+&#10;eHV0BPK2D0DFoVEEeRJenJqGSoL88ixBvrQIb+mqf3y4Af96dgq/Zh9E2fmtOLhsKlbOnIAT+3bg&#10;5gXG4hz+OKUlJtX5UY0dZJzpBxa4VWC5AmBboQyIVN4G5Cqzx9rqs8b4Mlim64UR2M8LHpnn6bmK&#10;zxZsHetviJly13LbJdm38KyIesEFaIFowdbW+V6fAbbnq63IdMdUpleTUt0wmAxO8fiGqcy3CKtL&#10;q/0V1fX3aEfBJYBVkmsmovFWgV4NRBPUKC+mS4zdEWReA8ZhVYtEqkKkptPapTFYms1W4kstXTad&#10;Ul6sCdTig72Mmpb71nGIVDmfnRBIkRdVF9O7xeDsjNZMl7oZofWWTH6+uweKt3TDU7rn0r1D8OLk&#10;eCrp4ag8Ng5PT0zGU4qtUhUEUGy9urmSgmsz/lKwG3/M3YPyCxtwa98qHFq3AAe2rsWFY0eQf/MO&#10;3hYyFamgyzTumcqXph/MulLjeqsAFjDOjyoW8rrSIJpEmkwsFnt1Tvv2un2ONQGttMoB3noLh+n2&#10;b8htVz6+ZxT508KHn0BVFYm6KS24rqDafddz1da3okpOroP+UbXQ0PM/KbS+Ziz9mnH0d1TKXyPd&#10;6z/Qwp+MJphmmA7dq2J0Al21XLaZYllNk2SsTLmuBt4pJ/ZkTPYjuFoyIIjgmZYvguyvVi6P2gbY&#10;aH83A3SoXDw9RLxfdbSIpKjrHIc945rizpKuyF3RCc+ZJr3ZNxCvDvRnDtwP5dx/dmQkXfN4vD49&#10;FQV7R+HZ6RkoOzYJL68swDPmxR/ub8Cfiw/gD48P4ueHe1B2YTNObVqM/ZvW4OT+3bh94TzKczUa&#10;UW6aypc/9gfLKLJLLtAVFKdkx/lhna2joB2gSszxb92yYzZ2u8Z4V9DtvutnLUBWXD3Nu2/OyfQS&#10;mP2q72HP2+9mj7Vvv2u1XZ3DsL5lIAaEU/AQyGCBXP1reNf8nRlz1SqgFhpJcPnUIKsZlzWHGPNY&#10;Laen6ahiVWmpFisp51pfmZRJAkvL/LipedM0bSom8yUgs9V8KRetUiCBrzprgRzDl6lTcgDGtI/H&#10;lHbhZHFHFK3pTrHVG+8PD8G7AwPwcHU7I7RKdg6iix6NiqPj6J4noPLUVDy/MAfFx6bgOQHWSMRf&#10;crbh5c31+EP2flM/ff/gchxeNxc7167G5VOnkH9XK96TfaqfZpry3rhp/sD8ka2rdlIdyzAnvgp8&#10;+wNaRgtEe11q2wAuwHjtI6/pHmPc17N0vwXXbp2/IaAdoWaK/0odkPQ3LXhOiuaAasWXbfJ0rjsv&#10;gSvI2labzti8q2OYmcBNjPWnu9YqLr7Vv0E4xVUbxuo4uvNoz28Zp79n/ky3zdgZThdu1mcimzXK&#10;0r/WNxRcWt5HoBJ0stnLrFCuFrDqJoUSs9VWLYADGBr8+dKoGjOOKVqfxkFY1C6Usbg5tg+IwCPm&#10;xepCLN7QBRXbe6JoczeKrUEo3zuUMZmq+rBqtiai4sgEqurZeH5xHgFei7d3N+D3dNF/KTiK0jPr&#10;8fDQKuxZMh6718zD6f17cOfyVVTmU6GWUdFScH1UXlxJZvIHtyr4EzAuIAhAC6I1e033uQJtgOJ5&#10;+9J8Mpf7Zb+8qDCf0wslgKwZUAmyjcOfynr5XNe/rw4Su2+/oz3+cr9an/CaGBbnjpR6/2FirOYY&#10;EdD+dLFRFGAa5J5KJqdoOC1ZrKV0g8l09Rw1qOoj1twlWs9JzDVLCFSxWltnFRi+CMqH+YIE0E2r&#10;0UQFe1H+tdEs0hN9G/lh6/CGeLCoPd7sGogKKunybT1QyXj8dN8gPFzRzqnb2jME5ft/wNOj4/Hh&#10;/GxuJ+Pd9SV4cXkR3l9fiZ+zt+L3j/fh3c0dyCaDT66diVWzxmLvhhW4duo48u/dwYviQsbhJzT+&#10;yAT6fZWbtiyz4LruCwzXH9me+/Ie/aDamh9d93PfgmxAp7k+3wFZx2Kynu3Ef7N1AdmW+Nq/b03x&#10;3fV72e8g03kLtgE63ftbpDLWirXhZLQWs/Sr+Q28qn9FUfQtmhLoZoFav1jTT33Dl8EB0Z+mvmPN&#10;/qeKEM0d5nQ3Oqa2bM1AFMitL3NmlfloXUelUfXJ6IYR7hiQEYJFfZNwZEozMrgjxVYXvNnXDw+W&#10;tEQZFbQWL1WjR/meoSghiwt3DcWr09PxlGr656t00VcW4fnN5XjPWPyXon346cFulJ5ai6ubF2Dn&#10;0qnYuX4pzh4+gHtXr6JMRfJPK0ycdFXTMh0LCDue2DLRgqNzKoQXeHLJcsEPr13Aj1Tn5j59Tj84&#10;zRYLvFMq9YQAiKV8md7JuK9QIMZaZa2tZbIF2rpe161GTMoNqxPEumN7v46tS9c5pVauLl3bahr3&#10;rFn/kjy/RipZq9Ie/5qK0d8goM7XSCbYmYrJdN2RBDqUaY+mmzIxWcUCBFwmVW3WcfoEtIr7pLj5&#10;Eghg1VQzlodRpTePdsOMLjE4Rjd9bUEbPFrRHnnL2yBvQ2dU7u6Pij0DUbi9P/K2DkHhjh+Qv2MI&#10;HmzqhxdnZuH1+bmoPDmVKdM8Kupl+JWx+O2N9Xh+ZSMeHlyJwxvnYdvKuTi8fSOunj6Fx7dv43kR&#10;fyjG3x9NEYCAdoC0IGsrMM3IQwFWte8A5pg9L9NnSrPvfvqsrv/88okZ/qJ95zyfISAItnHFLqDJ&#10;LIst0K7A2XutuR47YDume+1nXZ9vY7fd1/lqIXW/QQzVteYBTSaYqrMOYLz1VtUHY67GZmmobJjb&#10;12bmA7MkgMYy8YWQi7dABxJUmytbVpsFP+jeVacdxvgeHVQLKcHfYWa3SJyf2QoFKzqicF1HFK/v&#10;jEfL2+GmmLx7IMr2DaOKHobCg6Px9PQ0PNc6mGYUxByUnpyOn+6vw7u7a82AtT893IeCfYtxaf0M&#10;7CDAuzatwsWTR5B35xYqc+X6qHSV6lSV8fxYSRYyt7UAfQKc+5aVsjdVrlCx27CU53RsXbMVWTrW&#10;taJ7N3Bi91bjMew9Ou9sBYaAsHFeQDv3aGvB0lYvgACSGFOniVPQz8+QyY7qF9jOMxx3rfud7+q4&#10;aeXeEmq6z95bQKAJcpzyY+bOWtpAE8mF1KPrpur2JKu9KaiCeY+mldJkNZq4Vf3JAtcCreZNtXDJ&#10;nZtGkSqglTbF+dZGw+DaaBvrgQGNfbGkdxxy1/THjVktzAzyT3f0RsG6zshT0+W+Iag4+IOZa7r0&#10;0ESUUmw9PUNXfXYOrm8ehPd31jiKWrE4dz8B34+7e5dh88zhWDltBI4f2GncdPkjzbMlIJUyOT+8&#10;o2gdgMVuC7A1gWbB1A9j961As8cWPN1v462s5MEt8+PaWG/v04+uz+maqkVsKZEDUtVLQ1Zb+xSv&#10;mSP/RogRNPvdtBWA2sr0t3Re52T6W7aSRddk1YJr/QdzY3Uf0iWTxWr80PqIHjV+R/uOYH9r8mrF&#10;W39eN0KMTFcBvbOOMZkrYUZQ5ap9DdhOC1eMX200CXVDh6i6WNE/CYdGpeHcuCzcmt0K12c3w+N1&#10;XVC+oycqdg5AwfaBKN6niUyHoZwiq5IsfsVUSW3Tzy4uwMurS8nidfh9zk58vLcLpWc34tymOdi6&#10;eCq2rl6IyycOIf/OTTwrUsqkmqoyAi336wD+tpyAmn3+kAJCAAkomqtIkn0Cs+pY11x/UMNwHhsh&#10;xa3D0M/5su7Xfc8LsvHgyjnjIfTDC2TViFmWOUx04rTJ4bWv7ycPQKAFrh3/rH0Nv9Hfst/D+Z72&#10;e1WByvOuQDuxm4zWWONgplQCza/G12Yrpnpw390CTYAFtq4JTMVoDXExg9wIrAa/mYJ7xml/sl5V&#10;nHHMi5s1qI7ZnaOxoV8izk3LwrWZjXF/YVs8WtUJj9d2RvkuFQAMQsm2vnTXI1F6YIzpYXpLFf3s&#10;4kK8Vj/xrdX4mLMZvz7aRpD38fw25B5djy3zxmL5jDE4vHMz7l+5hMo85wc0uWsVaAJHLV2GtdzX&#10;OdtB8el61b3aWpDsNdvAofM6dow/sLbmmQQz74FpuVJ7tFyu7rXuWz+8ie0088MTPBtHzXO4tYLs&#10;RzGaoBh1rRavqtGUv1He3NfnPhmPXT9jt/pbNjY7oYBAq55aC09riVtPKm2JMM8aX8G9+megdc4C&#10;rfRLsVejJqSeowlynK9iMXNrCq1gCrY4n2/RLqI2tg5Nw+WpTVBIF31tWmNcnd0C9xmXb1N4le8Z&#10;jFLG43trOuPe6q5012NQQKArKLQKDk/Gm1tr8PrmGvyl/CB+zduDP+ceRtHx9Ti1cRE2LpyOTSsX&#10;4Pzxg8i9fRMvS5QyfQbwNyaQBAr3BZo1C6Y1C6i9rn3bN/y54cRxr7boT61Vhbev4M75k8i7dYVg&#10;O+3WMnu/lLaJ0S5gCDBtLVBqbhWQAldDYmXa15wlFmzDbIHKl0MA6nvYl0Bb+zxtVY8moGX6LkaM&#10;BVGMCTw1cAhoMdlDQNf4Bm7V1eBRBTQFmiO8xGaKK+bEYZ7fm9JezQac4l8DWaG10U6TwzUNxLKu&#10;0bg4tTFyFjTFyx3dkLOiAx6u7m7EliY0LWWqpMrLhxuZTm0aYArzyk7PwgumTa9urMDPj3ZQbO0h&#10;k/fh4629eHh0HeaPGYDlc2fg9LFDeHTjOipy+YOU6EcVMARSTDLgVsVg7X/qjBBITmuX7S2yP4KJ&#10;jQKT90qofTQdGrrPAVamzzmfdYDW51SNeYUv29mDu3Hz3AmU5dzDy1L+uFWfsfHWiCsBUJTNrYAj&#10;2FLOJWp+ddyzrluQX+Q/NOOftf/vgP70bJ6Xm7fsdVKqz12WvwHav4qpKrv1NO76G3jUJNAE143H&#10;jut2igbUbBlMd63ZBjTTgGbK6x5Rz0xu017L9iQwFneLw6kJWdjZOwoXJmegiIo6e21HPFzXAaVM&#10;mca1i0cp8+LinUPMnJf3Nw5E+bFpqFTr1tXleHdvPX7J2YU/5h/C27t7UXByPc5tWYSd6+Zh3xaN&#10;SDyP4oeqsiAYar5k/DHjiwWUYa8DloDWsUBWPqs0Rz+OBU37FgizXwWy7W3S1oLrCrBMx2qDfnT1&#10;PM4R5GNU27cvnDJAv9ZcI3oG7zEpFn98U/EhlgnoMrJaQ175Qrwu1oua8+n4ZaEAfoinj+8asBUW&#10;BLg+q+J9mb7Hp+9MkLW1LLd/62me0wliUyyVIFV7kvcQlXQ5GjCt7bPCHLMv0zVZee59FD26jfz7&#10;N5DHNOLxXW1vouDBbRQ+vIOSnPuoyOfnC3PxtOgxnuTn8P67/Mcf4Cn3nxbk4CXjxnOKkWe0F3x7&#10;XzCevigt+I29LGMsKy/6ZDrW+ecl+Wbfmuv9Mnv/awJvTcdvK0uNvSHjZXqO67Ps33hWnGe++xN+&#10;z/K8R2Zf5+zfsM+0z5G5/i0dv62QwOPf41b2ppzXyvgdqs5/usYX0dXeELxXBEzb12Ss9rV9ra2M&#10;L7LN7+0zjZm//fn5uub6t94z29A5e962AbiaBOn/OM9z+i6uZr/rO4pPu//+mUjEvyfPaVoYSayq&#10;rb6r/gfnHpGH+9rycyLfB9OW4dhPPP6V9/3xVTn+9tMT/OPnSvzzfSn+8Zqe8PFVVN4+jffZl1B2&#10;5QDuHFiFYysmoODsWmQfX4onN7ag5OI6VFzZiMJzK3Bv/wzkn5iPolMLaPNQdHI28o9MpxSYhrxD&#10;U5C9dxzubBlCG4T72waj4thEZO8YhAdb+uHJkQl4yPOPtjDimBbYoUwQ+qJo60DcXtwVl2a2xuGR&#10;qbg2pwOTikRcmdsMF2Zk4PDwGBwbFY9L07Nwhjp029BErOgVjSVd6tPphWNhxzBMaRqEYck+6J/g&#10;g/ZhddGigWayrIUU35pI868DLYpnFjxQpKSZ3lzKIpXP2a0dJm6KdapaltVnpE5DX0Zj26RRTSR2&#10;JbL2Kx4/MCZPVMT0sPD+TeTeuWos5/ZVPLp55ROpRejSXN5PQovMIkOFnkF7KoLzuZWG1A5JRCh7&#10;nyWQTPs69+/Iq60ln7ZfElovt867mkimrSW07tG9er7r57W130ffo+zxQ/O//N8Ibbfv+DJ+evYn&#10;0vxP+w2ZZVWEkFnCuBJaZvZFXmaEjvFeflZ/680XhLPPt85DJhLbc3ZfZLWOwZXAIrUl9m8Izmd/&#10;NskcGZ+ve2gOgT+b0bfW7HWS9SPJ+v4Zn20iosjMSMjt70ngv394jn99fIZ/vC3HX58X4M+Vufi1&#10;9A6e3jqKkkt7cWPvUmOXd87HvSPLkX9+HQovrsX9g7ORd2whKi+vRd7xBcg9ModEnoviU3NRdoZE&#10;Pj4DRcemo/DQBBQeHEsCD8TjPSPxaMcw3Cdp8/dqfygebR2E2+t74zpzgdvrulFF9EHe9sF4tLEn&#10;ri1ugbMzG2H/qDhcndcaF2Y1wbEJKdg/LA7X5rUyFWvnZmfh9PSm2DY4Bhv7hmNNz0jMbRNMC8Os&#10;lkGY0SIQE7MCMDTVBz1jPdEmTJNX1kGyb23E+lD9eDtzL4nIGl6oGh2tLG0m6GByaxqW1esvQnNf&#10;PQhKbNU2qa0sgLJZLR/ayqo9YaiXVVLfVTD8lzP8lz2+j7JckplROe/e9SoiXzHbx3evfSKzorDI&#10;LBJYUus5et5TJgbPmCCI0M8YnUUaGwlFHEX1woe3zPMV+fW39Hf1+eeUHjK96C+pK11N5xThXzJy&#10;uZ6zW2t62V/pBeZWpmgmcz7nmHOvSJ7H75zN7+X8/zJ9D6siLIldTWR+/6zc7JtIyZf4TdXW1fS3&#10;7dbsf0lofcaF3Np3iF3lRMzWuabvawlv75W5Eu3Td6i6JrP36/P2dzLX9Iyq76bnOp93CO9Kbu1b&#10;gmor07mPdBQ2GVWDsM7JDJENmZnwqtuHv9PPL5/iD2+e4+8fX+Jfv7wikZ/gb68e489P7+FPFTdQ&#10;eWMfSs5vxeElo3Bu4xSc3TwJV/fMxHM1jV1Zh2c3NqL0zFKUMQJfWT8MeYdnovzcQlzfMhyV5xfR&#10;5qPgyGTkHxyHHJI3d88I5OwciqJ9w/Fgc19kbxuAnO0Djd1b1wtXl3cieQfhwvxWuLmsE67ObY3z&#10;s1ri8ab+KNoxENkbuyF/W2/cXdkRF2c35fWmjNJZODSmIfaOTMbaPiFY27cB1veJxNLOIdjQNwbL&#10;OjbArKb+GJPsiUHxHozInugSpfWmaqMhc9IUle/4ar4sReEajL5OJFYfsInENI1DCrSkFaEZhbVg&#10;mK6J2FqWQCS3Zlq1TC6sZsxvHUJbEloylzIyy4qz7xiiFTxQJL5l9rUVGa3ZyGojW6UhsKS3zitq&#10;O4S2kVn36HMFjPxyDtm3LjPiXzbOQs8WqfR5kVZkc0hrSfiZwL+9JuL9ltC67voy/7t9GxH1t+z/&#10;7/wGTBX4vV8xOr8qZe5iIpxeZLWp/lZWy14bRUDjy/9aTqSKVK5EM8a/a8mgrWu0VLeXtvb6GyXf&#10;zJveMjd8w7xQ9roiv+o767vrefwuvFd/R3/zE5n/jen72d/v//b9dGxJac31+7oS2pHO5Z9Mv429&#10;rqj80/NS/OntU/zjp1f458+v8I8fXzAiV+Lv78rw+8psfCi8jh/zL+HR8fU4vnIczq6fyC1l7ukl&#10;eHJxFcm6BIXH55DEiyid5zHyzkf2vgkoZxR+dXEJiT0TpScYiY9MQd5ByuWdI2jDSOSRJgIX0fJ2&#10;/oC76/viAUl6d20P3FrZBVcWtsGdlZ1xcU5zrOziRdmchSvcv7e8I+4sboczk9OQt7Yzcldr0e2m&#10;2DkoFss6hGBl1wgs7xyGdb1jcGSionI81vSIwJL2DTAtyxezW9XHDNr4xoHoGqoJ8KtTVqtvXwu/&#10;1EScqmhJZFXrNHDX9Jgq5FAEdsqgHXNIqvYLmfZV7KGorcl71DuoJRC1FGIDj6pikKr7RWi1eBrJ&#10;baW2zZklta2pz1X2+WW/z60jk11ltsyJwjTlyiSlCC3TORHOiYQ5JppLquffv0VCXzWmqK+Ir+e6&#10;yl1Xk4S2+7puzR673iezUc5EOpfo6npdW/09/S9Wcuv7af+F5H8Jo5kLeb8ktLa/lba/veZquu5K&#10;FktmSxKZjtU9+jOjmjpU/vrLB/yJ0lRkfmMIru9dRegKyv6q5375t/6nOX/L/l1LUtfvY4/td1GU&#10;/VFt/Ya8n825T6Tmd3xW8encr28q8af3zw2B/4v2r59f4F8/PsPf31JiP8nBy5zLeHrvFGXzLtzc&#10;vwR39y/Eo8OLUHZuJeXyEhJzJnL3TsRjEreMZM07NBEVZ+bixZWleHV1GV5cXszrY3BpRTfcIUkL&#10;9o021b4Vxyaj+MBYRuNRyBeptw7GnVU9cHd1L1xc0B6P1vfBg3U9cXUBpfPsZjhPEl+f1xa35rfG&#10;vUXtuW2J/LVd8Wh5VxwdnYb13UOwk4Td0j+OJI7E5AwvzGwRgNW9YrG6RzQWtg3E7CY+mJHph/Gp&#10;mrKlHrqEMzcOqYHM4Npmpul4TVHqoUppRWTH1MgoMy3KtPpumohJkVfDzT4T2ubOkuDqKVZXg6m4&#10;pkTXlKhmalR1+8s58Lyp9zARmpLbNoC5Elpmc2iZyakpx51ozny4KtJaIstspH5WSHktq5LYluRO&#10;Q5iOc6r+xiMqgHumYU1bK931XJtHuxLWlaw2D/4y33a1/xehXc/rXvv/6DtYM46lSBPj8jsUk0xV&#10;hHYlqt3/8pyr2fOOfSaPTBFakVlkEMlEDG3/v//8K0ru3EP/Nu3xrkQdYU9IckVzfkbKgp8zqqDq&#10;+f+O0F+e+3/lzzJ9B0NYbXn8uU/HkdW2w8+ZA089wKWmrvHP757jb5TR//37t/jHzy8ZiSvxjw/l&#10;+NvrIvzx6SO8y7uGytsncGP/Ssro2cg+sQ45x5fj4eEFKD2/DCVnGYFPz8GTC4swsqk75nUPx6Od&#10;Y/H60iI8PT3TTDqRs28sbm8ehOyqtWU0X8H9DT1RdmAEivf8gAIVHzEXPj41E+dmNsOpyZn45cxM&#10;3GbEvbu0A8ops/f/EIVbi9vgwcpOxm4uaIPHa3viIu8/O7kx9g6Jx1ZG39VdIjCruR/mtQ/BnHah&#10;3EZjUtMgjNEUtql1MTLNCyNTPTAi1Rs9IuqYAunGAXVI4OrQst9aDtzOHK7F/iOYH2vBYRFaxzKn&#10;nOOzhFYE1rHIqQ5gRWKR1hJYObZ6G7RvCF11j+ZWVJRXKYjTg2EIrQitRjGnYUxmyS2iO41lLlZF&#10;Xr3wIoJt8BKJK9Xwxa0IYIxkeEnJaghNcr8UORmlX+iYZHymz7s0ln0iMD8nqWs+LxNBGQV1Tvs6&#10;/4no3CpCamsjrzmvz3xB6t8cV5FBW30P/S9luQ9NOqCtcSz8XiLNjxpH+aLS7NvGJ7uvrTVLnv+b&#10;Kao50U33fiaTyKWWYodYpTiweSP+8v5H/P/++/+DP716g3dllPrlVQTlPcpzLTmdqO9c0/dxvpP9&#10;jrru/G0js2X6m/wO9u/r+zim6FuG90+d76e+wJ8YfX+m/cTzIvGvL5/g11dPGIVf4J+/vMH/+uUt&#10;/s8faL++xH8xJ/7Lm0J8KLmJsltHUXBpN+4dW4Ock+uRe3IlCs+uRvH51cg/uQQFJxch//h8I6vz&#10;j85A7qGpeHZpKQq4r5y47NRs3Cd5b62VXB6Ewl0jUETilmoKoUPDkbulJ24sYe67uLVZyPHagnbY&#10;NTgKh0am4MjoVFyarVXE2uL6fG7ntcCDZW1RuKEr8tZ3w7WFrXFwbBo2DYjF6p6U0XQgq3rGYFar&#10;YIxL98SclsFY1CEcixiZJzT2x0Dmwj2i3NEutC46RHigdX1nYeu24e5oElwHyX6aKb4WorwVOUk0&#10;yWOayGbJK3P2aYq8vE+S2ZJZs/JoLi7bTagxw9F8nmahj/GqbmYNivGyg95E6O9NCW+oRkkof64t&#10;Mn8LP7Vya7SW7GnVXL+WyJ+NEdiS9t+YronErvackc2S2ka4L03kdDW9iIawVSR2vfbl8ZfnLbks&#10;iS2hXUnsGqEtAe3f1PfV/1LxmKkEySzT/6Xz+hsOSf4nYe1zrP27ayLbl7m3va7tl+ft8Zf5qes9&#10;X/4tkdM6is9Ed/adGiorkz87EWM858hlx9SIpVZodTWp3/PXF0/w+5eVdC4v8F8k8L9+fcPta0bj&#10;1/jXT8/wrw9P8OcXj/E69xIKLuzCtf3LcffoapRc2Y6KGztQdnkjyi6sRsGJhcg7OpckVkv0ApSc&#10;XoCiE3NI3HnIPzyNEXg8sveMRd6+cSg5Nom58FDc2tQbBYzA785NR9m+4SjdOQTPFJG398VzVY2u&#10;74VtfRtgeRtf7B0Yh1PjMxlps/BgeWdcJ2lvLmmDW4zk2au6onAT5fey1jg+KRXbhiZgbocw/NDQ&#10;BwNTfdA/xQc94z3RiaTtHOluVgzqE+uL3nG+aN+AMlrLOgbWQaIviaVhScyFk2V+ktUinWY6rBrF&#10;oghrSErSumkpCUVRRV0S1rRkV0VgRVnl0/yMGYemayIyLZrP0zOVc2u9Ly1El8i/k2D+loitKO0Q&#10;WsWbzvLO38LXFHYyh9bIPBG6Uh3dJLDNqR1ziPyZ0NrSJLN5zhiPZbquSGcJrf3nxhh9qwgucthj&#10;7X9plqQvGa21L1lpG6bMsUhbFcEV4S0hP11zIfKX9pnQIrIarpytnm+UgnJoEll95+WU3J8Izb9n&#10;CaSt/pYin0x/05qu/ztyfrbP5HOio6475/T5397rmNPQVG727fNcnysSfhlpRVD1XcscojrO5FPX&#10;Eu91ldSS0j9pRiVTTEFJze2f31bibx+e4Z8/vTT2X788p7RWf3EuPhTdxPv8a6i4fRwPTm7Etb1L&#10;KKPXoOzKNlTQyi5tRtHZNSg8vRT5x+bjwZ7JzIVnoOT4bFSeXYgnZ+ajUF1KR6Yg/9Ak5s0TUXZ8&#10;KvPm0bi/czDKjo5B4Z5BKNo7iJG4N4p3D8aFea1wb0V3nJ/WDHsHxODSlCzs6heGI8OTcXthRzxk&#10;Ti0ZnbO2I4nbEpdnZ+Hq7Ja4ML0Ztum+McnYMzwOG/rHYFLzAHSLqYvWYe5oEe6BRlrCw+97JAfU&#10;NQvgaQGeJEZc9Q0n+pK0msTBm/kwTVOyqC5SEVSjh6NIsEhuHaI6ktlIZ0VdSmGZE6kVeRnFq0jr&#10;mPMMk1eTpIbMtBiRmaZxjYm+WmxQM25VzUdAUqtkT4v169kmOpPQZvq2mt8ZM4SWWULLXKO0XmyR&#10;1LZY24Yu7dtj21Juz6lB7P9mtkvK5tSuptZp2xLr2mLtek732WfIdF4tv673mxbn/4fpfrvV8+z/&#10;YLrrTKOf0/indgN9Z93r2kpuP2/NdP9YSetiX0ZEGyVdr2nfLHfxxTltv7zfktYS12xJQI0PVOGG&#10;zlU8foCT+3bg1vmTdKKP+VlXB+A4CMecBi9J6T+8plx+/wx//5G58B/e0F4yAvPciwJ8yL+Bn0ni&#10;N4/OGQKf3T4PF7bPRc6JtYzAIu9qVFxYi5Izy1FIKf34yDxkH5yJR/unouDIdBQdmYaCg5NQRhLn&#10;7hmDfObD+ftJ2gPc7h2NvD0jUX54Agk8Gncpsa8v6orLc9rh9qIuODQ6HduGxGFtv2haFA6MzsC1&#10;WR1wY1Yr3F/YBg+ZH99f3h63l7bF1YUk8OxmODw2GfuGxWF73wicHpeJeU3rUIqnY9cP6ZjfKRKD&#10;0vzQItTdrGSpJcWjSJgwEsjJd53GJkMuI6OVt9J0zZoI6GLKZUNlasiy0Zmm83qOFkSWSZYr8irC&#10;ykRMmXEQOq46r3tshBahpQI0plVzTuh+LeOuBjUROrD2N/CrpTJOh8yeNUjo58UkaMEDkve3Efpz&#10;pCYRJaWLGKFdCK0X3RSNuBBaZgn9nC+TITE/p31jJKA994K5tM5pK1K9VJ+v2Sdxq7qijPFYjUCW&#10;0K7nzX3cGpLxHktskc8hoEPC33ZTkYSyqmP9bX2fJ/x/y3IdQtv+eG31nXWvtU9kFslEOJpr361D&#10;QIeEruZEY+eaJapjn8n5+fP/k8DWHFnsRGcda/ZvQ+inqll1Ktet7NZ99pxIrLYA2x7wxzciMKUz&#10;pbRk9L9+cbqV/vq2FH9/X4yfSu+g+NJ+nN88F7f2LsW9gyTsuQ0oOb8BpefX48kl7p9ZhtzDs/Fw&#10;H8l7dBYKacXH51BGT0f+wanIoYx+tIM5795RyN49ghJ6LAr2jUKxWqN3DMWDdb3xYE1P3F3eFedm&#10;tiR5E7FzSBpOjmuBvYPSsXdIBjb1T8bKXtFY2Tscu0ck4cLMZrg8PQs355LA05riDKPwnlFp2Dwk&#10;Huv6R2NF91BsG5SA/aMaYnXn+ljfPQpbB6ZiYQeSOdET7ZkLNwqoY1ZG02JZirrh3lqQQ8vtSPrW&#10;MhFTC3Np9VNTvE5ymjWZaJb0MkvoT2S3RkIr+kqKK+JaEmuRsSg+z5LZIfZncltCG3IbUtemMY9W&#10;7szP6u+LyJo9V/OHqBHMp+a3JLJTo/2J0DLbKOYquZ+LjJSdNjeWWYJLQmtrJbTM5sf2usz1un2G&#10;3befsXLbfsaRtY681TVJUiurXU332H0jXUkWV3lt9123Mt0r0+f1fP1PT/Icya2tk17kmmu6x0Y4&#10;G+V0TuYa/ew1K3Fl9u+47su+vM8e23Oux+oWcrqGnMhq9z/f4/T7WvLK5Azs/kfNBv+yDL++rsBf&#10;P6ox6y1zYdrPr/D3dxV4V3gHf3lJeV54Ex8ZiUuuH8T9o+twZuNM3D+8EoXnN6Ho4nqUXtqIIkbh&#10;srMrmfsuo0xeZAhccXoeCpkHP943ETl7x5nyyuydo1Gwf7wTjUnmh9uGoGDPCFQcHGtWfcvZ2Bd3&#10;V3TF43V9cG5qlmllPjkxwxBzxw8pWNszDLuGJtNSsWNIKgkZj2OTGuPMlAxs7u2PG4zGxydnYtfI&#10;RpjeMghTWzTA1DYRmNEhGmOaBmJIiicGJ3liYGw9jEzxxvBU5sSxHmjTQCvy1DK5qWlB9qrNCFkL&#10;pkqLRG6gEaNaIYCkdPLaKpKLpLxHslk5ribukan1WST71BJtyMktySeCOpFWDVu8hzmvFmLX/Vrz&#10;SxVizr36rIvJUYi83HdatBmR3b4zRNboGjPwgjmzD6OzzIt5s4fq8mXVv/0suV0jtCW10+rtkPhL&#10;Un5JVnvNbi057TVLEmv2Xmsij8x+TmbPuRLblcCWWDo2+1VEVkOYtrY00x7LLKF1v3Ui+j5KLWyj&#10;mP1+uv4lAV0di71uzX4fa67f1dU+k1H2W1K7ktUS+EtSK8p+vqb8t4q8Tx1TddbvXz/FHymj//bz&#10;a0ro9/jff3iL//V7pzX6vz6U408vHuNj4Q1U3DiC/PM7cWnHQlzesQCPz6xD8YWNeHJ1KyPxapRf&#10;WI3Sc8tRcUmSeh7l9TIUHJvNSDwbefsno4yS+vHuMcjbTRIzDy4+OAE5O35AzvZhyN46CA9J3pyN&#10;A5G3eRBuLu2ME5Ma4iKl8Q1K5kuMtodHJeHqnFY4PSkL+0nmnYPjcIIEPzohHaenN6GETsXRsY1w&#10;YkJTbjOxfXA8NgxMwPQ2wRiTFYAhDQPRgVG3Y6Q72jInbhnmZqYWbxHigRbBbmilacYbeKBJUD2k&#10;kMiGXCRjhEzdSSI0Cas+XZHXzIX3yWrzuLYp0TTzztroaSKoSE05XUVMHZuIzL+h6dcUiUViLbKv&#10;5a9FXOW+sjA35cH8e24y7ptjx6QERF41qDkzc37LaPwN5fW3lNcaQPMtvCizPWtqQI1GUsksoU1h&#10;iV5g14Ywx2wXlivp7ItuCet6zZLQlayu9+icrlmzx/beLwltSfzlORHFlTyuRDH1zsZ4nuR9p0Yj&#10;ksVcF5kt8atMz7PfTVsRWmaP7fMtybSv7e/fvDBkcn2OJbg1S2b7N51o7MhqRVUrr80sF5TwOmcb&#10;sT7Q7H0m133ukFl/08pmQ+xnT/CLZq3k/b++qGAuTMnMPPjvP73EP35+gX/89Bz/eP8Ef31DGf26&#10;CH8nid89voLyW0dxac9SXN27GHePLEPJpc14fEJdS2toK1BykSQ+vwrl51ei8uJKlJyaj6eXluLl&#10;5WWm0KPgCOU0SVx6aBLOLuiIQ1Oa4eGmIcje4tiDDQPwgETO3tIPBdsG4PGG/ni4uhceruyGGwta&#10;4ercZrizqC3uLW6Pa3Na4tKM5rg6szVuzW2Lm/Pb4uTkLOwZmYR9Y1LMdsvAWFOVtbJrJBa2D8W0&#10;FmEY0SgYXaM90JoEziJp0wPrmpbnZH9umR/Ha8ZSyuokkk5r1ppoyOiraGxWsqQ58tgxSWgjc0lQ&#10;LcQUT2JK8mqdHkVlG5ljSWabC0suG0ltriu6Ovmwia4iLyOrTKR1FmqsToJSLouoJK0Ia6YZoIXy&#10;vI5DKKPVch1YR2sVfG+6otToZfJkmiba1FQF1lyjs/v3itAkr1Po4Yy6cpXcltCWmHrR7b7dWrOk&#10;+3fn9DmZK5ldzTa82c9YEuucK0ksUbS1ZHM1e84hz+fIZ89ZAtp79Sz9Lf0dK7lNyz1N39P+Tft8&#10;+7ddiarzeobO2//XOiJ73t4ns63bNgd2ZjNzIXQV6TUYQn3CGtDw8ZnTiCVprehr7dc3T+lcmAv/&#10;/Ab/i1H4f/36hlL6Of74It9E4L88z8X7/KvIP7cH2Se3MPpuxb0jq5B/diPKr25Hwbm1KGIELjy7&#10;HMXMh1VyWXhyAYpPL0QxSVxKqzg934xWKj0xC2UnpqP82BTkMgJfX94NpcyFi3YNR9HOH5C7eTAe&#10;ru+Lh2v7kMSDUL7nB5TsGsTo3JORua2pib5Hy+dxtkoraQ+Wd8D1eS1wc0FrM4j6LCX1IRJ478hU&#10;rO4djSVdQ7G0ewTmtA3GlKa+mNM+DDNahWJ4eiC6RnqiaWAdNApyQ0pAPSQqL/arRULXMYtBJ/vL&#10;6lJe2zy0Sl6TxJqMxRR8cD+K+7oez8+mB9Yzs89rncSGfHYaLSmQEt2/NnNuzTCvubhqGlI7hLZ5&#10;sCS2I5kVYcNN5HX6iY2R0JrlR6Y5u2SSzxpw0aCu7lEk/o5k/hYBJK8/o7BfVUOXNZMj00ReuzWD&#10;2avMjWSWGUKLxJbUltj/k9Aks4o/ZHppS0k67ptuJNuV5HKfup5UTGI/Y7uxLIkt6S0RfrOvQhN9&#10;lvuuf0NdTLZCynQ7qetIx9w3xvNOVBZhKXUNOarIzfMy3e8Qy4ncrkTUsE8R21iVk5FZcn7pcH7b&#10;LSeHJ2fl5N4yS2ZLaOe7iJyf82BtnaGETh5sTQMa3lNGf3jumAj8s3LhN0/w5w+MvD85Uvr/85cP&#10;zIufMRKX4e9vivDnJw/x4+NLyD+zDY+YC2efWIs7BymTz25A4bl1KDkvW40nl9eg4uJyPD46mzYT&#10;hZTQGm5YfnYeyk/PQcmx6Xi0YyTukqg5JKxGKT3crIENvVG4g5F4Q1/cW9PTkHjPyETs/qExKvaM&#10;Qcn2H1BKK6DMvja/HXLW98EdEjlnYy/cW9WZ5G6Hqwtb4ey0TBwenYhLs5phfsta2D88DkfGpGJz&#10;3yis6hGNee0jMLqRL0ak+5HA/hiQ6I3ukW7oWL8OmgeTyIzCishJAe5m+X91OaXyXENaBsmdIbLr&#10;Hk2hJakt2azIWUVk7Stqx5Lk6qrKCK6N5vXd0DKU1sANTfk3GofwGYE1kB4kJ1ELqSb/VgQnoUli&#10;28ClrW20kmzWarqhKusUSWnaisTqYgokaTXbomaAEsFFdq0BZrqfNCOUZLXGp1spbciruWVcorEL&#10;od2MfYV6lNuawKCaSPtllLZkltkX2HYTfdltpGNXcz3num9avqs+Y/fVWq2W8QfXL+DRzUumtVzn&#10;7H1fPsO1a8ppsf5sthXatXtJZlu9Xc8pt9bwR5tXv6SjUOWZLWGVmdJWl9/C1fFpqy6h56bR0DFT&#10;/VZ1TuWcL0vkoJwBF66t1h+eykhSmgitqOyQusoqPxP+A6X2xxeKxJWU0a+cKEz716+v8Y+PT/GP&#10;D5X4r7cl+Nuzx3iTfQk5p7fh6q4FeHiE8vncekrpjSi+SAJfYSQ+txTll1aYPFjkfXxoKqPuTEbg&#10;WSg6OgVPTs9GyfFpKDoyCXeY7z7eNQKlB8abuujCXYy2e4fj/vpeJHJvFGwdgPwt/VGyZxhK9v2A&#10;vG398Ghdd9xixL22uA2tLR6uYyTmvXlbKL/X9sK1RR1xempzLGnvh7U9wrGuWxg2kLjb+8Vjz5BU&#10;bON2c99oLOsUhilNAjAwwRPdIuqhW4wX2od7olWoOzIZKVMobRMoi2NIxDgfSmt/N8T5qf+4jpHd&#10;mcybtQabIWRQXaSJhIyscSSw1nNRzhsjSc1IqyIR9fM2Dq7H+2uiTVg9dI31NkUmWru0XYQb2kZ5&#10;oFl9tYzzXj7Lzk//mciMzLRI5sRq3dZi95LPInEwyasJGUViEVgFIBpAoa4mzSiikVIaXaXzmhfI&#10;iyRVI5clqjtJbWcaqWeOeY1kdrbOxBQOob/m9a+4ZQ6tl9CJxIouTiv3b1/SqojEF9SMbOJLarub&#10;tP+liXi/OVZXFE0kttecYYlV95DAtvtL3VAioO2+skR27lOELmAkZlT+ksw8Z7qozDWRmOdpIq8p&#10;c5SsddkqzzYt34ryNJWVitR2eOdnQn92bJbQ2lY8fojHt6+h+OFt8xtZ8tqCDnUb2a4jkfg3ZH5W&#10;bEwyW8UeuqYc+SMJ/GOlyiwrmQ8/w5/eKgd+i//9x4/4P3/8gP9NEv+TBP7vD0/wRxL4dd515sIn&#10;8Pj0Dtw/vJYReAtyT3FLIpde2YCC08tQdHYJSs8uRcWF5XhyfjFKTs+ljJ5lRikVH5qMHJJWlrd3&#10;NJ6fmonSwxORu5PE3TgADzcMRO4mbhmRb63ogvtre+LBul5mqOGVecx3l3bCxbltcGBUErLX9MDd&#10;5Z1wg0S+NKcFLs9rhSsL2+HCnDY4MaUp9o1uiE39RNb6WNU1Aqu7xWJ+qxAsbBuKlV2UHydgEeW0&#10;yi4nZPiif6wnOjI3bk5CNiHZRNJ07sf7MqKqu0mRVbkx95UvS3KnMSqL0BlBJGd9d5KwninNNCOe&#10;tKYAHUEio6sirCJ2MrfpfjWRQZI2oaxuFVIbHcLpQPi3O0e5oUMYj2ntw93QJIjP8K9h1gdS0YeJ&#10;xmrAInkjGF2NicyKzMqFJakVjUlaU5ZZFZE1W5vktKKwTFP2yZyWakZkElIktkSt9z0j7/cOoet+&#10;97Ux7RuCV523JoLLqlny2hfXEtzui9COvCSxqqSkJbkkpT1n80t7/P8y+0ztu0peu2+fY/NUyV7b&#10;+qxrVsb+O3PNcz/LXMcUEe2+7tV118/Yv6//1TU1sOfs99R5MxsLv48+r+fpWTZft3/XicCfzZHT&#10;Gi+sai2nvNIOfFCDlgY6/OMn5sO/f4//84d3+N9qoVaJ5ccK/O1VPt7kXELBxT24c3g1c+HVJPAG&#10;lF7eioLza/HkxlY8ubIOZRdWoJK5cOmpBShgFM7bMxH5eyfhxdkFeHJqNkoZjcuOTcWTE9NQwf2S&#10;gxNQuGc0CnaPwpWlXSmj+6CIklmVWXeWdsE92g2Rc25LM/Bh19AYHBqdhAszWuD8tBZ4tIIkn9cB&#10;d5d0MS3VpyY3w47BidgxLA1z2gRiUecILOtJ0vZPwdwO4ZjaIgSD4mtjZENfjGoYgB9S/dE/3gP9&#10;4tzRi0TqGFYXbRq4ozHz2VQSsSGJ2pARN42ETlYJJgmcwKiczOsNea5xSD1jGSKzIjTvaRrihhYk&#10;tKJ0E35WkTqdkTid+bVMz9R9WYE10TRIi3fVdmq1SV5F5vbhdUhmx9o04OcDapvvEqdKLToGdT+Z&#10;ai3Nx0UCi8hqsW5QFZmVCxuJrSjMrSFzTZJZ5kJmTxLYk2RUg5abIahD5Lrf03itLs+JxCKvtnV0&#10;nmbkNWW4K6l/Q2hL3n9Hbr3AloiWaK7HX5rrdXvPl+dk9rm67rrvSjB7TmbJpX1d1zVtLXFldt8+&#10;w5LtS7P3u35O91rTsevf1rG9R/d/+Rx7LNJ+2mfE/S2Zy00U/sBrH5+UmUEPqpNWccd//fzGEPif&#10;PzMX/vGJM1rpTTF+qXiIVzkXUXrjIPLOb8ejk+tMv3D5pU0ovUgSX96AJ1fXouz8MpQxGlecWYDy&#10;43NQdHAyivZPYBSeiOIjskmmXziHOfE95sR5+0aj6NA4kn0EpfUwFO4eYYYaXhcppzXDzQUdcInb&#10;cxMzcX9hezxiVL48qyluLqSUXtHN9B2fn9Ech8c3wrEJjUn0Vtg6KBbLu9fHxkFJWNw9GlPbhmNg&#10;kicGpPhiQKofBqYFYHDDYPRJ9EP3OG+Sxh1tQz3QktG0KcmZpQYpkjXN5MLujLzuzIvrIYUkbURS&#10;ZpCcGSSmyYsDqwgtUmq9TEriFnQCzUnilsyD24RSLlM+t4vQAIpayGKEVV7dSGSWkdyZJKlW6GtZ&#10;vzZaMS9vHUJHQlXQuoFIXBtt6tdCW15TLXcGP6N83emSUjdTlawmcRWNNdux7WYSmU3jVi0R2bFA&#10;EjpI0Zr3mknsFZVriMgkobHvPhFTVodErcPzMkvo2t99hdokc62qrcht8+Z/S2htX1I6fj52CGQj&#10;k2kE+8I0kkovvn35na2OFc1FPrsvwrpunX1LUD3flTz2nOuzLamsuZ5zJePbKpJZswRztS/vkX35&#10;WfNsnrNmZijhZ42JpPZZanijbP9Q4VwzAyIYid+pUevpE95bYe5Xo9ZvhhuquMNUaD3H/yGR//tj&#10;Of7xOh8f8q+i/MYhSuktuLN/BbKPrUXeacroi5tQeWUzybsGpWdWoPzsclTIzi1CiQY6nJiN4sPM&#10;i2klhyfjwbahxjTksPTQBJQdHItykrh470g8OTwOZftGIZf57aMNffCIufGtJR1xi4S9Pbc1zo1r&#10;hEND43B/UXtG35YkcxOcnpxqJgC4OLM5Ls1StG6LJV3CsLJnnJkRcnqzAMxs3QBTW4VidJP6GNq4&#10;PnqnBqJ9rBdaR3iibbQfWkX6ommoFxrX90LDEA+Sth4Smf/G+dajlK1rZHSCXz3T0JUU4Ia0YHek&#10;U3IrEjciedXqnEIiqmxTLdjaqvFLXVfdYj3QNYo5cJRGRdVFWxK6JaNrM0ZfEVoRuaGR386kAw0p&#10;tTMCZDVIWE1GUIvOQsciMLf+NdGI96mqTKslJqhryouympFZXU8yRV9VbGn4olqsNdu1orLkttNS&#10;zXyZJJOZqGxy5O8MkRWVPaqI7C5yq+GLx+48rvetI6+dCE0yi8CG2CS7jnldx7pmo/QnQrtGZrvv&#10;RObPElOm4Y0yO/mAQ+jPhPtMQn3uMY+dnNI2EP1Pcwgr4rg+Q8TS1pJZz7Sk1dbeZwj3hb2tIqOI&#10;9u8I/u8IbY+/vN/ZV4R3zOTA3NqBDdraazLnWU6Flia++5n2C+0PryoNgTVa6X9plNKH5/jnx0r8&#10;i5H4j89z8WPJLbzJPY8nNw/iwdHVuL1/CbKPrkDeqdW0Vcg7sRz5p5aj+NxylFNOl51hXqwuJRV5&#10;cPv8AnPjo9MYdccz2o5G/p6xNEbg/WORs3MYXp6ahvsb+pr5siqPMipvHYhs5sK5atza3A/5PH97&#10;UVtcmZ6JS1Ma4sLkRtgzOAobugfi6NgUM7Dh5MSGODe9CU5Oaozjk5phWbcGmN8xAiMygzAo1Rc9&#10;ousxEvujX0ogeiYEoEuCP9pF+6B5hBeahXsiK8yDspkSmtE2jflwWrAHUnicRELGk9DKizUAQoQ2&#10;pq4mXxKP+XBDyud0btP42RSSS11ISYyYatVW15QiehNG184xXhjcKBg94jxM3tuMEV1EVh5tcml+&#10;NoUE1UAH1UgnMh/WbKaptBTm0hoGqUavVO4nMgon0RK8aiJOVV805cth6l6qp6nov2e0ddbqU8Q1&#10;s5nLajNXVs5MQisKOzkyScycWA1enpTTzpaEZn6sY9PwxXs8SGp3ktOauqCs1DZRmSYSGyLzmsgu&#10;cmu/HgltI/VvCP2SRPtM7i8ITTOzkfD8pymBqqKstorG+ox9hrYyNQxp+1nCOyaif+qSEqE18on7&#10;doSVCGqJ7ozvVaQUcT/Lcpmzr/vVCEViqeVaW5oZFWX3q8zp0rLkFVGdvNdxElXP0L38rBN5q4xk&#10;/URoEtXO4iECm1brSknqUvz6ogx/efMU/2Qk/v8wB/7Xh2f447M8/P5pLn598ggfC27g9aPzqLxz&#10;DJW3D+PRiXWU0qtxY/dsXN8xDblHFqHg5FIUnnbGDRecXGC6lopPz0cRo3D5mbkk8iyUMA8uYQ5c&#10;cGA85fRYVPA4b+dwPDs+Bfk7f8Dj7YPxYFNf5G8bhEck8KMNvbg/AIW07DXdcc/I6GbY/0M09gyM&#10;wg3uX52SgcuTM3GcOfKxUck49EMCTo5Jx5HhadjcPRIbe8ZjUfsITMgMxJC0QHSM8UEHRt52UX5o&#10;GeGDrAaeyKTkNRGVRMwK90KTCG80jfJBOo/VgOXIZTckMWLKEkjOWDNpHiO1D/dlPI5jJI0nuZIM&#10;0RSZNZiC9+ma7leRh7eGNZLoPG5IYjYJoYyWUUJrzeMsOoJ0Q1I+g89Tq7YKRpwBENWpCkhaMzRR&#10;rd4aBMFzjMIafxzl7rRcS04rNw7R9MY0kdaQWFMe165uCj5UveXMXu+0YPvynCS1p4nI2joS206I&#10;LoJr35j2ee43fcuG0E70FaEVoX9r35DkIvpn0znZbwgts63cXxLadieZVmfu29Zn3SvCiqDaF3HV&#10;Eqxzrs/8/FyH0C+rWrCtuXZJ6flfHtsWbXvOtG5XdUPZ83bfXnO9R2a7r/TdnKjqdCfJbAu17WaS&#10;dH5PohspbdZjcMjsTPz9ub/4p5fMhV8/xZ/fvGD++8ZI6f9Wt9KPmj+rFH9mFP6Qfw3P7xzH01tH&#10;kH9uC7KPr0P2ybWmQiuHEbjo7AoSdyHKmQtrDq28IzNQSBlddMKZS6tCRhI/OT0LZSRsKfNiTYL3&#10;ePcPKNw/Cvm7h2PXqETcXdMT787MQAnz4rtruuE6JfKd5Z3wcHVXM/P93SVtKJezmB9n4TKl81lG&#10;3HNTmuLoqDQzFPHIsFQcHJqAgyTysVGp2DkgBpt6RGBuU08saks53SwEQ1MZgaO90CqUkZfkbVxf&#10;0ZdRl+RJkqRVVGX0zWJO20LFHxEeyAz3MAuLK+9NksxmVE2ktE0g2VQMoqqueBJThI7TlhJXhNaa&#10;0RrCqJZpFXA4lVjOdDzOYAnuq8qLW3VFiZCaGjeVkTjdyGXm4/y8xhSrm8ppneZzPJzuK1N/rQis&#10;Lijt8xmGxCIwzRSC1K1OApO8JLAvzZuE9SaBRVTNY67qLXPOLCHFCFxFYFO5pUgsIptIrQIRR3pr&#10;7LIv71V/szEd00nIMShqyxE43VUOqQ2xDWEZoXnOldA1v/3KmD02hLaktrm0c+63hLZ9x5bQhnQy&#10;EllWWdXFIzI7xw6JbXTWVmb/nonmvM84B3NN0brKqp6viOn8HZLYmI5FaCeamjHJ6iIiAW2Xl85/&#10;2jddR07EtWYrtRxCW7nsENsS2qmv5jGj9nsS2uk3Vv8wt5qA/XkZ/vD2Cf7y8bmR0v/6WYMdSOIP&#10;T/HXNyWMyDn4peIuXmdfQOXd4yi9upcEVnfSdlRc2YKCM6tRdmkDTQ1aK1F4aqEhcMGxmcg7MBll&#10;J+fgxaXFKDo6A48ooUuOTGZePAnljMiPd4/Aw80DkMPIm7dziFncLX/7IBTvHIpCbi8z5906oAEe&#10;ruqK4m0D8Xhtd+Ry/+HSdni4pB1u8/rpsWk4NS4D+4emYEXH+hiTVBtru0VhE/PhHX3isL9/LPb0&#10;jcfazhGY1ywQ0xr7Y0JGEAYk+qFzNCMuSZwmyUyCqtU5kfluYiDzXkbeFMrpdObHGaHuJLUIzygZ&#10;4jRu2QidEuT+idCq0FKllsisARMyM9xQMpxEVPmlZLi6iVS0odk9NESxPiNn/XpqWa6BEO2rOotE&#10;jfbi/Z6M4p58tkiuLi4SPorXwymZQ0lQ2yotMxFYx3quW03zTMlpkdgQtmZ1Y17WSDqb72pBXZVi&#10;mqhLUqv7yVNVXTW+r5LATleUIq8itCKzyGtya3VhkdT6P0y5J79bAEmtZ32u0xaxndZstXrbhrI6&#10;fPa/i9KG0DaSimR23zHtO2ZILWlsCOWYzaF1TdL3870OYS2RRXDrKCypPxuJR9LYfPnf5cZWHmvf&#10;3qu/6UhxK52rGrG+uF/bL/Nm7Utmf5lLW+ltz9vPqezyR8roX1+V4y+q0PpZ09C+xH//8oK5MEn9&#10;ugh/ek5JXZmNH4tvovLWUVNimX96Mx4dXcPouwkVV3eg8Pw6nl+B8ourkXtsPvIpp4vPLkb2oelG&#10;Smvg/1PK6fz94/Bo5wgzGV7xoUkopKRW99JTkrp03xgUqsxSefBGyumtatTqhQdru+HIuGTcZERW&#10;S/SdJW1xdW5z7rfCfZL40LAokjiVUTgOx0cm4cgPSVjc3B0buoZifbcIrO4agYUtA7C0bX0sbOaH&#10;FW3qY26zIIxr6IfBiT7oqiKL8Hpo3qAeJbU7CUkik5gJtHhG3HgSOkGEVhlmsLtpzGoU4ulYVcOW&#10;cuBUOoBUfkaWRELLNJA//gtCR5PExqqOo0hO1V2LzCFalFik41ZrygeT0DJF0mAe1+f5MBn3w0Ve&#10;Wjj3RV4Rx5CHUjm4jqqzHBJJQmsbWKcG92swWorIIqysuiGoNQ8RmmSW6Vj3OZLb9ieTyMxtbTeU&#10;qexyIbQ3TRFaAy1k6uYy9dxUHFpBzLdW1TpF5lk2Ujt5spM3O41hyp2VQ5sWcRf7t4R2COhKaJoL&#10;oT81ipFcum63IprTOu4870siK3LbfZlxFDRLaJkl5r8jtz1v77PktaZrb6sIaq/bY7vvSuTP5HUI&#10;bUmsCK1ij99rsMOHF9DUO6qT/u9fReIK/P1tEf78UnXSV1B2nTL67A7cPbiaBFaBxyZkn1iF+8yF&#10;s48uRtnFdSg7twoFJxabGTyKTs5HMcn75MIS3N09DpfXD0Ihyfpg+3BcWdkDt9b0wc3VvVB0cByK&#10;SO68XSNQeXQyri3vSvL2Re6mfsgmiR+u64HbKzrg4LgkFIrYa3rg0apueLyuJy5Mb4wb81uaOukj&#10;I2JwZmwK9vSPwNERqTj6Qyq29QjH1p6R2NkvjpI6Elt6xWJtx1Cs7RCGhU0DMKNxIIYneaNntDva&#10;MMqqayhDuXGIQ1ZF2VTuJ5PYatySpakvmGQX4Y0xUssySHL1I6vow5BaMpgOIFWNVMyNVWudwFw4&#10;lpHVkJemgRLOLJkaSlizqjbaicQisX/dmsa0rI/T16uxwVraVpGV95CsIm0QSaq8V9cDSVKZBjvY&#10;vNfWSRtSknAOORmZ+Vlv3uvFfSfiOgSWuRmCOmQ2hOfnrFxWg5fy33rf8p6qyGxrsF0J7UrqEH7/&#10;+nW+4fdUbq7zX/FZivj8HL+n/p76nEVq2y/ttG6r2MSR45Lmpg+b9/6PVu6XJNqXxzLXfWuSqCKt&#10;rlmy/tYRfCasyGbJaI/tVuSzJH1Lgmkr+/Iz9py2n4nsVGSZvJcS2lSNKY+WFDfXHMLa+7Vmoaa/&#10;tcRV9ZYGSGjgg2bv+OMrdS1V4s+U1H99X4G/vi7F396W4g9Pc/CX5zn4segaJfQ+5J7eiAdHVyHv&#10;9AbTIq0lWe7um0ObifxTi3Fr92Sc3fADc+N5uLF9NA4t6IKS47Pw5tIiPDkxEyWHpuDaqr64vLQ7&#10;bq/rj5ytQ3FPgxsYeR+u72PIq+qsOySpKrRUP32BBH24vgdK9gzmcT+zrvKjVZ1xfX4b3F7cGTsG&#10;xWL7gChcm6dcuRnuL1O3U3NcnZGBYyMopQdG4sCAaMrpWOzoHcsIzejcKQKL24RgZYdwzM3yxczG&#10;vhib5oPe0W5o1cDpLjLT8pCIaphSdE0LkuRm5FUOzVy5SZg7moe7oWWEpvVxR6tI5ti0FjzfLLSe&#10;2TYxBSBupuqrkSq7/Ooh2YfRXWRmdDb5KwlsaqGNqYuIMpgE1rrUATQtU+ws+cIoWqsmX3ynUcrX&#10;Nk6ROL6UwX4878vIqn2fKun8pYm8ksuOiZzOOUVHPcuP0VrR2YPnPbUloURSRUoPfZb3GalNctoG&#10;LZFcI55MwUgVkX9jJLWuidxyIPp+Qfx+AXyOKTjRMw3xnfzbRGbu1xWZuXXyZzWAqXZbBNbaZFXS&#10;nMfq8voNoUVOkfJ/ktQh95cRVscy10jsSmhLapFRW1dyfrkvs6RzJa25JmVgJL5zj5kBlGYGZpiW&#10;bMc+EfsTmZ195cPqdvpJxR2qldac1+peelnOXLgCf5K9KsNfKKv//KIYf3iWh59LH+BVzmU8f3gW&#10;FZTRD05uwqoJPXHrwFLkHF9FW4G8kyvNFDw5xxah4PRSRuFFyDs6DyWnFtEWoPT0fOQwJ87eOwGV&#10;p+bgyfEZeLh1GO6s74/rK3rhzrp+pkLr4cZBuLWqFwq2D0H2pr4kcRcUbO2Hst1D8ZA5cPGOQajQ&#10;Iqxb+jFC9zKLpN9b2QnXNRRxVlOcm5iGsxMa4ezEDFya2hwXJmdRYqfj+IhkXJ7SBJcmN8EhRufN&#10;fWOwtnskFrQKxtwWDTCtSTDGZwRgbCN/ktgbkxr5YWKGP0ak+qELJXZTRtY0ymTTaKWGLJoatVIp&#10;rzMaeKNZuDfaMKfuEOOJ7vFe6Jfij4HpweidpOIRL/Rizt0lygMdIj3RNszDFH9k0RFkKML7Mwcn&#10;oeNEaJohM6OxmWTPjXmlojHlsSFzVfTVQnqfCF1bhK7hENQQmoSsMl3zrVmDhKvKcQ1htf0ckX9L&#10;aMdMN5OJoCKrE4U96RxEaEVp3ePIbDWQqZtKEpkE1LN4TqTXfZ/Ia8yJ1J+iNc850VoyXf+LvhdJ&#10;LudAcxrUqiK8FIHIzKhcWzmyGr9odb/7HaP170hop9vLPl/KwQzOsIQUaS3B7b6rfUlokUX3akW+&#10;OxdPm4ELatxyGtQ+R2jHnHNOsQmfY7c0nbNdViKo02312UzDmRrjdF8VubU1xDYNYyK0beRSNP5M&#10;bplaprWekibDk4zWxPVm3LAmgf/AqPyywOTAb3LVGn0GxZf34+Gxjbh9cAWl8woUntuI8itbUW5m&#10;sVxvZu7IPboAhYzEJWeXoZRWfmE5Hh+ZhccHp6P85Fzc2z7KzKNVenQqymllByegVH3D24YwKnfB&#10;A5I6f8cwXGR01VQ8ZXtGonTPD3h2eCzK9w/H4429kU35nLO+J+6R4NeZG5+cmG66mzT53Y357XB9&#10;bhvK6Bhcp8S+M6cVzo5OweFBMdjfNwLHh6diR68o7O6XiL2DGmJe2zCMbuyHYane6JvgiT7xvugc&#10;6QFNydOZ0bVPnDcGkJSDEii1w+uibZDKIhlJSeAEPw2CcLbq/00LckfTMC8zcKFbrBcGJntjFJ3B&#10;uEw6hMxATMgKxLgMbhsHY0SaH/on+KEr722niF3fKdNMlYNQV5UXc2eP2ohwr41QymrlwCGMysqJ&#10;NSY4gGbIbIjsEEhkc6IzSWuk8RfE1Hmaibz2fBWJXSO0OVZUpIlc2noz6hlS85ohtMhMMxFc0Z7b&#10;AH7eVIDx+6jf2VfP4rEI67RyO1FYZggtclaRTsunm24q7at1nJ93GsC+Mp/XSCpFWplyccn3Ot+S&#10;0FVkrmMIrb5olYnayMzPV+X0JkKLnK5bV7PkdiWyzsnkCERy7YvMrpHa9Rmun/1NsUlVa7ZapO2+&#10;upV0bFqpbRcUHYftVnKcgJ6hc04EdojvDIqwrdlmbLGi8nPK5TeVpkX6nxrg8PNr/P09c+M3pfiV&#10;MvrHsjuovH8aj05vx8Wdi3Fqw0xc27OIRF7JCLwKxcx/n1xeh+Kzy5n/Mg8+oZUNFzAfnk0iLzS5&#10;cBEJXMwI/JjRuOToDDw9PceUWlYcm4LiA2NI5nGmISuH0ff8/FZ4uMFZyaGCxC3dNRgVe4ebnPju&#10;SmcR5RtLGX0Xd8XleR2wh1F278hk7BqWgEuz2+DExCySuROOj2uM/cOScZ7R9/LUpjg7rhG2dgvB&#10;/gEJWNs+CGu6hGN+y2BMZRQelRaA3gleaB9Rl+aBNhGejJZeaEpTX62GDbYOroNuUV7oSZL3onUO&#10;o4Tm+UZBTlWW6Wqi9DajkyidW9IJdI/zwPDMAExuHoQ5LYP49/yxpF0IlrYPxaI29TG/dQhmNgvG&#10;8FR/DEryRXct2KbIH6LhjXQOzJfjPesgxrMuItxqm+XoRWg1bikyKyL7aaD/p8isIYZOZLOE/BR1&#10;STZjIqxyYEVvGwV/Q2A+i1s5BjN5ALfqQtKxCkKcEVG6pil+qp7HZ/m7fA/dE8DrZi1ml75n87fo&#10;DIyRmKYyjPumkMREUqfP2a7ZrJZxEVrdYE5/tCPdVTmmsk6Rt9Y3XzmVYS5krqdGMW5FeJvbO+qg&#10;SnKLXP83Imqra65bQ8YvTISy99gora2r7LaR2EZmG8UdcjrS2umKkvGcibxOlHUI/Vmai8wOiR1S&#10;v6ED+GjW+i0xLdJ//v/T9dfvdSRZ8jjsnQaTmJmZmWWhQWZmZmZmtiUzM1N3m9rMlmSRGdtunNmd&#10;mZ1ZeJ7v3xBvRJaqrenPvj+cp+pW1a1b996MjDgnT5788RUZ+D3+51cty/IO//zpBf754zNK6yf4&#10;peEW3tw9h5rv9uDmsfW4cmAFbh5Zg9tHV6Pm3CbUfUsAK5j1LcH8zRqzukP10Xm4s3cqHh2eiZoj&#10;s1B7fDYaT83H44PTcGvHKPx2ay0+XVmOT9+SufeNw/UNfVC/bzQebB2Eu5X98Jhy+d3JyXh5ZJzZ&#10;Pts/Eg/pD0ta3yGQrywpx6XFZbi8pDMOTMjClBwPLO4cie2jclE5JA1bhqahakgq1vSKwfJukZhT&#10;7E8LwNwiP6zvFY91PeOxplssVlREY0FpGKZ1CMHwNB/0jBUzupr0yA5hbigKJ5gplQvCPOn/eiBP&#10;udS0UsrhLpEe6B3vS/b24/voB4e6EPCaE0xWJlNnEtR59IHVAVTwvoPTfTGtJAJzSkKwsDSQgPal&#10;nPfDsrIgAlqy3h+z8nwwLs2bzO9FZeCF3pTiPeJ9UKoUUDJ9pr8bkrxcEUOWls+sSHawCX7ZgG42&#10;AskkdNAESB/KSx8DTMlf67x9jVjTimATcASpldml4SgyPsFuBchU2qd5ZhT3la6pISTJfVXtVAEC&#10;K5hmvV/R6HCVD1IRA+/2Zkw8yrM1wj30Xms2lR2E072MX0wzQ1QCrWFlrbDfvMq+jOA1TC0253eR&#10;CdCS0vKRTVRbwCZYje/O72zYm3667F8AzfdJCfw+20pgtAH5R+CKUe1z9nHti5Ht15+3ut4Cnsz2&#10;pW1/uaXPLGvJttrafnRL+9hE0PKcth94/Ude+4lA/kQgK9njN7Lw3z+9wk/PqRhqb+J/f1ZSxzP8&#10;1w9P8Q8C+N9f3MePdVfx9MYx3D+3Dd8fWImHZzaj5psqPKE1Uko3fLfZrOxQf15+8SrUkoW/2zQC&#10;N/dMwv19U3B75wQ8OjAND/dNpoyejeen56DhMBlZdaWPT8M1TSHc1B/1u0bhxhr6uOt7GUau3jYI&#10;1QRtA5n4wHiy7NJy1GwfbCb+XyaAv5lXhO/ml+A0fd9TM4pxbEoHrO8Xj/kVcVjQNREzyiIwq2Mk&#10;gROKqUUhmEDGHUqJO4SM1z/Rm7LZxTBfX0rmvnEe6EfADOC5vsn+6ExQFoW7oyDUA7kh9F0Jxjxu&#10;OxDIHSI8zThxYTiBzmtKCOhybjsT1N1iPI0cL+e5gkCyqYJhktqU3XlBSqt0RVcy/cBkb0zIC8G0&#10;giBMp5yfXxyE+WTrxWWhWNopEovKeS7HBxMyKfVTfDAkmX51rDt6xXqiayQVQ7Q/cgjoFCWTeDsh&#10;VqWBBGoytUCtFRgVCLNBLV/aimwTmGRDYwacAqmGpARQaxaUKoGEOGmct7Xxy3VPndckiRC+T2tO&#10;xfKzYgjcMAGfwNOkCs1n1vzq5EAPvk9ZYgQt7xHr2dZkralzU/ZZhl97KPc7RQX4PXkd3xvCe5tO&#10;SR2APofH9HmKBfg6koEF6LZfwk1GMGqM2YqYW26B8bEluQ2DS5LrmM7rePN57ttgtoBtAVkdg5JS&#10;/gXQfwSsZLTqPNvAbXleW9v0WqBvaWJgsfG/+tGfGdsAuplxLeksxuXW7H8G8weC+NNTbgVkAZ7b&#10;H3mtJjpodcN//mwNK/3vr5TUHxvwj7fVZOCbeH33PJquHsUd+sI3Dq/F9YOrce/EWjyhP/z0yg40&#10;Xd5CEG/A00sb8Oy7tVYhPPnBR+eSgWfjoapYEsg3Kkeinqz89OQcPD81Gy8J5BcnZ5rsrEfbh+HR&#10;tqG4tb4PQaoUyz4mT/o7gvTa8i4m5bJu5xBUbx2AK8s74WHVIG6749tFnXBiWgFOTsvHofGZ2Dsq&#10;HUcmFWLXyBys652EWcUhGJ0XhGFZARiRE4QJJdEYyv2hWUHonxaI3smB6BTljS4x/iiJ9jXBqUIy&#10;bwfJaLJtB0riIgK2gMDNF5AD3ZATIlB78DwZmudKKbvLoukHE/Rl0TzG9xlQR5DRIwVuyupgFxSQ&#10;oXMI5qwAi01zuM3n/UpCXNEj2h0D6YsPTvTEcIJ1LBXBuExfE2Sblh9MC8S0PH9M4usxPDcyxRvD&#10;U+hTpwSim2R/IP1pgkclg1RWN0lj0Sbaba37pEXOgwhELXIuP9qAmSxrjEBWhDhU1gxkDW9F8z2q&#10;I5Yb7E73gKD1FHg1X1lAI/vyuhCyZRhlbry7IxIUUXf6kmytMWENIX3F+7SGiulHkZGjuK/qJDn8&#10;HfPZIXbwd0Ipf5PyUC0Ta633nMDPCFPnQfDqWcT46ghCCOJAxy9NZyGmtjLJ5PeShW3pzH0FvCSx&#10;xdgGyASv5LvUhpSGvq/STG1Jbsa4mwFtpDbfa1wKnvuX2Va2CaTWRP57v1foaHnO3tq+7WcQi4kJ&#10;8kaep9nA17mWgJaZ9/C9xofmvn0fsbCys5R2+YPATBD/SOD//LIBfzZRaUrnX7TO8Cv87y8v8b8/&#10;PcV/kYV/rbuBN1pT6ewO3D60Fpd3LcKNgyvx4NR61JGFmy5ttZZmuVSJZxc34Dmt6ZvVBPJKPD4y&#10;B9e2jcUDArjx2GzUHpyK2gOTcWvrSDw5Mh1vv1mE1+fm4cWp6ag7MBa3NvbG9TUVuLOhBx5W9sE9&#10;bq8uK8Pd9V3xoLInX/fifm884HUPNvfB5RUV2E+fd36nUCzsEo2ZHehzksFW90zGkooYAjiYfmgw&#10;xmR6Y3bHOIzIEHCD0F3VMyiBy6O80CnWGxUJfsY6xfigE4FcGuGN/AgvZNugVfQ4wA1p3Kay8aUR&#10;2Bk8p1pZWWRWC9AefJ8nuhDM3eN80TPOGz0IaqVzCmTdKKW7RrvR3MnCWtPJleAlsNlwcwVsP96T&#10;wM4iWxfx3qWU7h3Jtl2jvdE7zgf9En0Icm8MIyOPSPXBGMry2R3CMasgHMOT+H2MD+1klfOhD50g&#10;pvTSsJUTUv00Nu1i0jyj3CmByZZiagHbyHA27BCCUqY6XHEEfiLBFuv6FWJ4bZyHA5I8HZBNSdyV&#10;z9VJMQBfR8S7tUEs72EmWXgopdPygUN5nwjuR7t8iWiycKQSPGjBPKckD03EEDNnBjhZRRDUwfm2&#10;RSl/i6IgJ2T7k+Hd+F7KbmvyBp+RwJJiMNMlCWITNOPWGnfWfGhrX761mFq+sCZfKClEQBVgrTxv&#10;a6xaLoOSXqz6258lucyLCsBTzM+OwsQGeN4kltiAFvhaAvaPTCzTtQK6VqW0mVtmA9quUGLSOXXs&#10;dxOIeeypjPfmMbGv8YW5/UEszP2PBLIV0GrCb+9e4B8/vSNwP+B/fnmLf358jr+/b8Rf3z7BX189&#10;MkuyPL16BFf2rMS9Yxtx99g6fL9/KWovVOLFtd0EMmU0feEn58i+ZGITjSYTN55bZuVKn1yAB/sp&#10;l7eMxLWqkZTOcwnYqbhDIH+3oie+Xd4N97YNR/3BCbhTNQA3KKuf7B6Bx1sH4/banrixqhu+nV+K&#10;iwvKTbH4+zz/uKovt71wb31P3FrbHVdXdMOqPlGYQT9zULIn+qX6og8bdq84dwxK9Uc/ylbNEOqT&#10;5ImBBPKAjFD6pz4oIbgkh4sI2A7GPFFC4BSL2SItP7hDqBdyycxi32z6oyqYZ2VhKS3zc9aWAC1T&#10;1lY+r5Uf3YmSuStldW92Gn1oA5J8TTR6YCIluwoOaBiK4OzFjqQrP69MCSbqGMikWQR0JplV84uV&#10;L53Lz+tAcBezAykjw6soQMdQZ3YQHmRxfrc4diD04QsIDBUaUDJJnLfY2Im+M0FNQKuskO5fEORi&#10;5j0nmwkUyq92NGytYSxTLZNyVtlf0dymeDqS4cnuBL+YNo7SOp6smkH/ttDPAbneZGvV/eJ7o8ne&#10;JvWT4NZ0R/nbYj9J81iCJkkdAq9TR6E6YArQKdkli79jWaQPv79UiyvKQp3QhR2d5nOXhGouNv8j&#10;KiHNCNMqGJpCGcCOQEkiAfKteS8lnQicduUS+e9yEXzlDyu4Jcb+F0Bb8tmH+yoW6EegCtBm+I2v&#10;PXjOUx0Dn1sBNRNYE0Pzfv+P5LZB3BLgLU3HxdgCtX297DOguSWj/p5Nxn2B1wqG6bpqfHgmMD+h&#10;jCaACWZJafnE8oX//cNzk2L5v39+j//+7b0VzPrYaCb7v7p7gTL6GB6c3oGbh9aRhZfi3pG1uE8p&#10;XX/eYuFXN/bg+bVtqCGIGy+ux1PK6bdXla21zEx0eHxwBkE8hf7wVDzm9jGZ+PnJuXh6dBbenJmH&#10;Z8emm6qWTQcn490ZDTeNMyv9P9w2APW7h1M+D8GjyoH4flkFLi3sjFOUztsGJZn5wefnlODgOMnn&#10;bJya2QG7Rqdh0+BkrBuUhRGZIeiZEIjiaB8UsYF0IIOUUjZL9pbHeFMGuxmwdiDrFoZ7I5eNRFbA&#10;awsiaARwEZm5gwG17uFFcGp2k4cFaJpYWENK1mwmzW5yNwDPDCSoeTwj2JPXWD51R7J+txiClvJ3&#10;KGXwcPrdI8moo2nDCeihtMHx9MkJxt5k8QoCtZSALWbDzSOQs3wtRk1ho0+jVFbEWrOe0iWhCVoB&#10;XYUBcgV4bnU80deVAGXD93AhUzojyots7KPhKyfk8bpe/B26Eihd+Gwl4V5UApSzBLW1lpNyrglA&#10;gZKAVtWQBAI4lZ+bTOaN92hvAK1j2fTJC6UmvAhuno+n3I5ypeTWcJhAJcYjOCRp5W/HuX1tmF4s&#10;G0ymVjF7BcXE5spuy6S/nOPXmqB2ogLx4zO6GTXSQ0FE/i/d+J+pI5LEDyfbR7h9xefVPQhe3ktT&#10;K03Ajkwq1jZBuGYTUA2I5ScrOEbAmuExmg1gL9vH5j3c231BQH9hou3+BLTu62sAbY1j/wugbTDb&#10;wNVreyvA2udaXmsDWVsT6dZ1OqZhKIFYvrIxBbRk9IObGvCJTKzotcaH//PHNwTuG/zjxxf4+4cG&#10;/PVNramb9duze3j/+CKe3zyB+6eqcGXvclzbvxz3jq5BNaX0U036v7qVUns7Xn6/BS8ub8aLS5sp&#10;pdei5tQSNJ5fYYCsIgB1x+eg5vB03N45Bvd3TUAjAfzshMrSziIzz0AdWfjBzuG4QYl8ZU1XVBO8&#10;tbTHWwfi3ubeuM/jks/3yMKyy0s64dycYpyYno+D47MI3kwTzFrVMw6reiVgfsdwzCkLx4S8YAxI&#10;9kVnJVaQafP15xOghQRqERuDph2WsSErs0ogLVD0l75wLhkhl6AvjPJFUbQfinhdCTuDEjZ2LbJW&#10;xPvJX1aUWv5dlthYoKWlSXYrvZJMmkFAZwUJ7J4mIURMLUCXSiYT0H3jvTAqPQDjMwIxLtULkzJ8&#10;MSGdcllj1dGu6Nk8Tl1BtdCVn9ud79F+IX3JZMrvOE+yLH1RzXhSznWMxpVlmiDhoxlY7kghaGPJ&#10;tKqFHUEgR7jxPW7WDKkUMqmmPQ7OCMeQtGB0j3JDZzKffNR8Mnoq5XMKZbMmaZj61gI2wSzWVtRZ&#10;MjmKIIwhaGP5DFEEfCwtk5+ZxPNxBFUMO4AYN8ljgpYAU6URSXgxvsrsymeO5HVWfWwF08jiZNgw&#10;+tNKUVUQsAf/n/50UQYmBaIsxNHEGDrxP+hM5VQYYBVHSPQm27t/bWZ3JfloBhc7ID6DFIGJ0Dcz&#10;tFW9xGJqDZGZumKU0GLlz8NbBDrNzJU2ZgXVPCjH9Z5gfidF03VvLfbuz/v58Pjvs60EShuY9r7A&#10;3FJW28dt07mWgP7dp5ZfbHzjZv+a5z/yuHzhn5414C9vnuMfpn4W7ZfX1nDSu1qzntLHmkt4ffc0&#10;ai7sxN0Tm1BzXkuxbEX9t7RvKlF7bh2avtXqhqtQf26VYeAnlNCNZurhcjw5sRB1tGr6xbXH5uDp&#10;mYWmmsebC4vx/tsleHVmPsE7Fa/PLEAT/eMn+yeYwni3NvXHw+1DyMhjCOTBeLJniMnaUtrlzTXd&#10;8f3yzgRvFs7PK8KVpZ3IwAU4poys+R2xZWQaVvRJwIxiAjg3DKOyKK8pX/vT+rEB9EwMoN9LhlVi&#10;BRtAMcFcSoCWEtCdyH5dE31NUYCOBIsCVpLZBWwsMjF2ETuAEl5bJkYni5cQWMU6RzCb4adQTYQg&#10;qOUvBwu8BDmtkJK8QGPNvCaHx7PJ0DIxewk/o4J+b594HzKzPyZnBWFmdiBmZftjVm4Qxqf5YggZ&#10;uieVgwDcmdaFnUwFZWd3Bc24H68VGU1SiCMiaGG0cA0/eTrDFLIX2GWU11HeOm4tO6PMsBRaBtm3&#10;mMzWn79PD35OaWA7gsUJHdmJlFPadtQwG8GkQJ4CZ5rqaABNk/QOY6NWMMyar2wxq8aP1eDFwgGU&#10;o6aqCLcx3GZ4tkGeX1sku39FCS5fmabZWmTmUIJacjuczBhBX10TPHwdvmAH1ZYqiv8PO9Ke/L27&#10;KPDIjkYuRoE6Uw3rBVOx0KdO8WlrhvUK2bmq5FES3xtNllfH4U+G1XNZw2gygdLat+ZY0/gdNK/a&#10;Dp5pzNpiZGvetNhYlUJNR0SXQL+FtVytJnYoNtD2M0O3NIFQAJa0tuc226BtafYxe2vGg5sj1QKw&#10;7OcXlNKvG/G3D8/w35TPqpf13z89xX9/ajLBrD8/vYOPjy+ZNZVun9hoxoOvHVRix2o0XNyCxktb&#10;0HS5ygwpPf1ugzVLSVU7yL5PTixAw6lFqD2qRdIWovbILNQds8rTPqN8fnJ4KuX0HDzcNQZ1BG7N&#10;bm73jsPNDf1xe/MAAngYarRsy/ahqNkxHPcrNcyksrN9cHd9H1xd3gWXF3fCteVdcWlRR3xDSX1s&#10;Ug52j0jB7lHpqBpCOd0/Hkt7aE2lUDZMf8pYf3Q1k/7Jumz4pmAdwVNK8MgvFruWc78z5XMX+qc9&#10;CPpeSpGkv1pBcHXk+0ros3bgdR0I2iICupgmQItVS3lO5/Xa+NdhZHwCVKAWoCW/82jl0QHonRaF&#10;Csl8Xi/fWUCW6foSyvouZPw+8b4YRv95Ell6dk4wFuT6Y0mHYMzMCcRI+fpk584EVjEbqeR2Kbfl&#10;/E75lKJiYYE2gsxollDlVmbWguI2muDWNVpSRqwdRzOsTakugGrOcveEIHSmn11EAGeQrbUKRodg&#10;+qYBDugU5oyuBFIBPyvNh+zPhmuX/rFMLEUZTRD6kb2UIGKnT3o6WBlhNiPGUG5nU4YruBfn/CcT&#10;vdaib+ocLGttSXp1DuwolNjiS5CF8HiH2ADTeXakeurAjrKYv18HWg7VTg5/i2yCOd27rRkl6KQO&#10;mZ1Qlr+qjNJ3J6D9HfVsCnDJx1YcoA1VggJwBKTx2/n5ND2PSv/azCsLMMDnM/EZ1UnKtzduh56Z&#10;Wy1Vq9/apMzyHq0UvDIrRNIEYs2WskBqmV7ruFjWBLWMEdCGia1xZkWvNXf4BzGw0ixfNeHPqtzx&#10;8TXBqyLwz+kHS0o/xJ+f3cCH6gt4efM4Gr7bh/snK3H72HpuN+LxuUrUUUbXX+T22/UEM+XzxY00&#10;rf6/BnXnV6L21GKzYHjN0Tm4tmU0rleNpExWQGse6o/IL7YK4DUenYyavWPwYNswXFnVDbfW90bD&#10;npF4qJI763qgWplbWweThQfzdW/cWtPblKW9sqQLzs8txqnpBTgxLQeHxqfj6MQcHJ9cgD0jMrG2&#10;ZzSWV0RiRfdYyuoITCsMxrBUb3Snr1lO4OmPzleDD6O0VTJHOBsA/+Qygli+cjmlW5dYHwJaoPZE&#10;V/pi3eLpo8ZZkeyOBLrAagW/PMz7yvi6XFFtAloMbYabYvx4zB+lEb4oDqePTTbOafaRBdpCAriI&#10;zGzGnPkMYmsb0OoEyiLpBvCePfgsgxP8MDbNH5PS/DAt3RsL8gMwNz8Uo+lXd+d3UECoQLOnCMI8&#10;Svk8bjPop8aSibX2k1ZuDFMutkBLwKpOmPzrVG611nK6hpH86B7Qh87msTSe0zKpMR6tTVGEODJb&#10;nG87xKn8D1+n0/LIfIUmsuxMANGNIJur+ICSQXzJyj5iYG5D6BubFEwyoIJISjjxNkbg85g6gThf&#10;N9PowwhsjTlHNgNJ5XcV+TY1uzWrS6ASmDSuzXub+mCU3priqViFhgHlU6skcBqf3ypd5EA3xqrt&#10;rdEDDfPl8nUmQR5PhpYfrs7HDEFpiI2fYSqFSgVoSwvjOXUkBty8Vs9gVtOgC6C63kFkbXVkYmUz&#10;zi3g83tomE01zjRcJ9N3bPX08T3U379FNhYTa9xYUtsC9u8ZXQSzlflFUAvIPPaevrBM0WkNM/32&#10;+hn++oOGlF5TTj/Df6nonYaUfqjHfzy/i3d3z+LR6W14QABf3bMM94+vtST0eU05VD3pjQTyJh5b&#10;RwktGb0a9RfWEMBLUXuSAD6+EE0C8vHZBPN0srDWHrZK8DSdmI5qMu+TfbS9o9F0YDyaCOZaAvb7&#10;pZ1xh5L5OiWzsrJeHBiFaoL6zvqeODm7CMdnlWDHmCxsG5GB7SMzcWByIfYTvLvGZmMrWXj76GzM&#10;6xSBifmBGEsGG5Tig/7JPuhH653ga/zQcvXKGgemFdA0fTA/3JLMAmZpNEEYQ9YkgDsToKp2WUaQ&#10;acKCxpM7kikF1hLeRzLcsDE7h068tkJDSmRuDTF14Wd10WSHWE/0SKAaIHN0oXTvyOs1Bi1AZwZ6&#10;mkCYFQyzLFfR8FBvykNKbvrTudx2CPMxzK/P787ORb70ANowsvIofscxqYHoxw6miGyZS9aUpM+l&#10;D55LQIuZskK8ECvJTUCH0WcME+AI6DSCNoeNvCjYyUSBO/HZ+lFSD0oONmpA30OqRckYysgKYSMM&#10;JpiURBJEgGncOZTHNW1S16R4tUdqc9USLeqm9Exvgk050QKJGrrmOJs6XnxtZl6RoQMd6M/y3upY&#10;9D7VxPahhBZAlB2myp2maIJYvxk8VnaYkkAUyBKzckvm18JyyYqm8zmSCW5VZUmn7M4nY+crws39&#10;ZII3yaONif6n+1qVVqLZWYj9TeUTk59uyWWTdcatYgJiVT2/Ye0Wpki7WW2S5ySztbqGLbGthe0I&#10;ZJomtZi54vzdNBLQ6mXtPTx/dBtv6A8LsLbEtn1nsbW2rxsU4LKGmT6SiZXc8ZdXZOEPL0xu9H/9&#10;RBb+1IC/v6/GvxPA7x9exPMbp3Dt8AbcOLQW905twqMzm1F9vgr3T60jA1eaxI7as6vReH4N6k+v&#10;RPXRhXhyfBGqjy0giBeZAgBPTlJWa7XDE/PwcO8k3KN8VmF4s9LhgQl4emQy6gniB1sG4T794Lod&#10;w3CKzLpjSDSuE8zXKJW1jvCDtX3wcH1f3F/XlzK6HMdm5GPnOIK1WxRG5PhicKYvRuQGY0JxFMZ2&#10;iMT4omgMzwtFX0rR4lCyBX29QjZqZVopCKWaWdkEbhb/0BwymHxjyWoFq4rIrKVRHighkAVmvRbb&#10;SkIb4BLQRXxvAe8jK1Twi6ZglayIcrgk3JdAJYNSkg+VT54eaPzdXrTeiZrNJHBYY8nlujefI5ey&#10;O5NAU5RbBQhUOTPZ3xWpBHEmmVn+s4l4+2u+MmU6TePSxaFW6Vtlf/XmPbtFuqCCCqMjj+ex8WYG&#10;sWOgb5jN++XyvhrvzuB94rxczPhxNNk6iuCO5utEH3YAfE8ZZX4hmSrXj+xGfzKLDJynsWyeU8H7&#10;MAJKjTzAzRH+9Ff96cv6k239XfjaRQBXMQPldit4ZclODeH4kNmMke0EaFO0QIAhAAMok3UfMbcq&#10;mUSTzcKa5xl701Tzy19AoQkckrral++tDkHnlJGme/tSyitYJfYXY2r5HFUjVYxC62fpN0nn1qx/&#10;5dueHSj3yc5pAY5IIztrhppWstQYuu4t/1c54CaCzs8xoOY5A3bzHf4PQNMU8NL3sZ9ZgLaWmbVA&#10;rTnjqtRizU6jD/1BEpqAbQliA+DmfW3f1D/CDwT2L68a8O/vn+Fvn17gHz+/xD9/eom/f2jC397U&#10;4i9P7+Hn2it4c/sU7p2oxINTlWZNpfNbZuHGgSV4cXUHJg8oxOrxHblfhdpzK1FzeqmppfXo6Hw8&#10;PjQXjQpoHZtLm0OfmH7x6fl4Sl9YUvr+zlFmreG7VQNxf8tAM5RUs2MoLi4pxbWVnc2yKze4lWks&#10;uI7nlOBxheC9vbonTs8oxBEtSzq9CHtGpmFlzyhMKwnBkKxASl0CL6Y5mkzLb2ZZJWLkECDZId7I&#10;Cvbmn+bFP0uAsSf5s2HzOk3+F2glpyWduyd404/2IPO6m2wipV/m6360fAJI2Vt59EVlmh+sTsI6&#10;7mEmTBifmaAWoHvG+2FkbjjG5wdjZAb93RQCPCUA/en39k3U+LWPGVNWkEzpnemKchPAKWTqpAAP&#10;JFLqJgV4Utqq9pcXG50nG50Hjddyqwi4Amb63CJaeZQvP5udC59NwNWqFPq+JkLO9wjQ+UpS4ftS&#10;yVoqFxRtmFqyVgCX7CZjUTaLWRXh1tTLeDKXiheoFphAGsAGKAD7EcC+zg40bs0cZ0d4cevlREAR&#10;VD5s7DJTx4uA9tJcZx4XgyrSq0Yulta+/F6ZQKKMLQFdkWUf+tZKowxgxxHAYwKW2E/nzUQLgkVA&#10;9jWdhdifnYfpWMiqfC1AawxbLB3v3sZ0SIleVA9UJlrRo5AqSVVZcthRx9N9SPQXY36NcH7XQH6G&#10;GYe2AW1/tmFdi1UFaD2zPSwnFSEA65h5Pp7X+3TOArSKPzjyM+RDaylcJ+NjB/N+reyglg1oMbSp&#10;Bdb0GB9fPMFPr+vNIml/JQv//dNz/O0DWfhDHf768hFBfBc/PLyEZ1eP4eGZbSYqfe8EZfKFDag+&#10;vRaPTqzCuY0TcGXHNFSTea/vnoLb+2bgxu5pBsS39kzB46Nz8fS8Ej3Iwifno/bYbDw5OsOUpq0/&#10;NAWP9oxF45GJlNOj8Vgg3jXU5Ebf3dAdtdsHmOodDwjgx1v7o3HXENTvGIRHVQQ3/eSLy7rg3Pxy&#10;HJ6chx0j0rCiWwi2Dk7BjmGZmFEUiJFZ/uieSFal7BTTZrBBZ9K/zOR+Kv+oVDbcVAJEtbNkYiX1&#10;0JJc6qFzBEqxKwFbRF+zEyV1TwJtQBoBJ/+THYXqQxeF0vckcHN5Ly3VYtZfIoAN2/O1hp/ElNoW&#10;E0zllOAdCVLJ8x6xfhiSHIBJeUGYVRSEmQWamhhkhppM6VyCuzv94DINifF+mQIzgZdCsCYRxIl+&#10;HkjwI7i5nyo5TlAnEeSJfm5sePpuPNbcSZnhLm5VwCA10APJ5j7svHidJmdIciu6q+BQ9xh/49vL&#10;v4whoCMFaG9XE+UOIWuEkJ20gHoEXweTKbWGk7ZBApVSOQm8AAIm0M2J+wQ2Ae1HEPvZUx8NoAUw&#10;Apq+rJlpxddKgfRXIIzvFxjUwNXwzSQKk6HVLGFptu/qR/nt5yBGF0AsRtQYsAUk3o/XKDtLwBOw&#10;NabrZ5jRAr3K98ZQ5qpqqP47jSykU3lIZsunzmMHbJaxNePmjqYMcbCzEkusMWg9u6qQKFNMDK0I&#10;txSKntsGtEz7Arr2zXpY5v3saPis6ph0LEidAcGryLxqqykYKQsVSxtAk4UV8HpLFn5b/wCfntXQ&#10;H27AfwrAH8nGH5/iz6/Jzk0P8XMD5fntc6i7cghPLu1Dzfnt9Is349Gp9bh3bAUeHFmCe0cWoJp+&#10;773Dc/Ho2DzcPzwbDw7MxMODM1F7dLZJ7HjCbf2JuUZGPyGAlfDRcGouarTCw/FpqD04EdW7R5OJ&#10;h+ARJXTjgTEEtAriDUPTPhXFG2wm+ytHWrW1tAribUWll1bgm3llODq1Aw5OLcaWkdmYWx6K2aWh&#10;mFsWipmF/ljWLQbLesRgVscIDM32Q6c4gojA0biwxojzKZ01zFPIxprNHjeVPmRWBIFHwObxnNjY&#10;GgISu5JVKXMLKLk1JFVGlpaP2yOOPi5Nkxy0CLmyicRsNqCV4K/SPAK0hmQKTATaGgaRL66MMOMn&#10;x/lhQGIwhib6YgYBvbZbNNZ1jcLC0jBMzA4i0HmeYO/J6zrq+fk8WVQRAmOKASRBTXZOIJgTBGIC&#10;MzXIm+e8rGO0+OZtYoB1LN7Hnddax5N4j3RaFt9XwGfXdMoulOZ92NkMTwlCN3ZWqV5tzL0FZvnU&#10;cao+QlYOI1OHkrHDPZwNsEPcJT8dCWYL1KoNpqmSYQS8XgfxnGZYCagG8Ap28ViwhsMUdGODtRhN&#10;gTGCmOAWIILZsNXQFcQyYKaJsQVozXyyhq8IEIGdHYEAbAPI5IOrnBFZX+WD1MmYqigGeAI7OwbK&#10;fbNSJRlZ5ZOU9KP/XOP56uAFYJVQ0gIBqiSqKL6i+foNInncykWXqlCSie6nsW+LaRWxtud+fwa0&#10;9b3MsrJ0EYwLwOfXjK3f2Zrvl6pQzMGkxUqlGOVDQH9qqsYvL+vw728b8bf3Tc2JHTX4D9WRfn4P&#10;n55cRf33x3DzaBVuHd3E7XrcPbkeD8+ux/0Tq3Hn6BLcObQA9w/Nw6PD83F33zTcPzid4JyLx0dm&#10;4xGBrOqV1Yem0qag7vB0kytdd3QmnpsVDwnoU7Px4uQsNNEfvrauF/3hwajdNQwNe0fikTK0COIn&#10;BLEmOmgCxNVlHU3a5Y1VPXB7XR9cX9MHR6YVYNeYPGwZlY+5FbGYXBaNYTkh6EMw9NWYcLKvqSU9&#10;ikAYmxuCgel+6JagSLIb5bYPOicG0PxQkeSPLok+6Eam7UbAFEc6oWsKmZLXdyXrdoyzhovkr+aQ&#10;VU0eNTuAXPqouQSpQKmJDlrytIi9uYoEmGmC/MPTfQkAX2djmfRtlVaolE0xvW0qiysGqIj1Rf/U&#10;QAzLCMCE7EDMKwzG2vIwbO8dj1WdIjE11x/D+J2Ummkyq5qDYulk3DTKalXhlEl2J9AkvY3pNQEa&#10;z/04GYFrmRdiyeTxPhaodS6R7KwgWnGoF7qys+sepWQTN4xK8MKikgQMpEuRS3mpFSAFfgXdOrBT&#10;yVVHwGNpVAFadF051qbKphmjpjz3VIUSBY202Hp7M2XSsAyvCRWLG6DqGK/na41lK3FF7xEQQgnm&#10;kGZAWz6mBWiNKYcRoNbC6pZkFUNqPFo1xszECYFZwSaBgq+t2tptzdRFSXkrQ4tg4j0MaMimkV4E&#10;NNk5nlI7wcuqKKpSwHomExjkvkooJZClE8nS8XQ3Ir1VxND6HH9uBU65GprBZQJZ/F5WIIuANmaB&#10;Wb+B+V7siKQcrE6GLgmfy5/XmVln3BrjuRD9Hvz8MAI6gvdt9V8fn+M/39Xjby8f46/PCODqS2i8&#10;cgQPzm43wazz2+fjOn3h28dX4eGp1XhyYT2enF+LxyeX4da+OZTPM3BtxxTc2z8btScW4eGB6bi/&#10;bzIZeA4BuwCPDnD/+Ew82j8RTQLviZloIgs/2jsKTw6OR+2BiXh2dDq+JzivrepqVjq8uqwbGbcf&#10;7hK89zYTsAT5nY19cWlJR1yYX4zvV3TDubmlODqtA9b2j8McLQjeMQxjCiPQK4n+Z4QLG6IDSihX&#10;NRNJudDFGsOlNJaM7ayospiYoLPqRytTy5Ns7YWeyT4YlBWAMQWhWNgzEQu7RWHdIMr1fkmYXEK2&#10;zNJwjwuB60iWVvUOyVQ2XDZg+ZRpBKrkqVZ0yKDfKCBr2mGarwrCywRqbnlePb6ku9g+iz2+ybmW&#10;lCeIOhDYAuqAFD+MyvDDFPr68/JDsaBDKGbk0p9O8zFpmZ0JsiJem8f3ZDSzstg5iWDUFMAkymgL&#10;cJ4GzAK45LdhY+7HEtyxBtie3Hog2scNMb7uiOGxFHYIGhYblhaOUakhGEZ/fWyqLyYle2BGqicm&#10;pfigwIc+JT9DzKwVHUvZmSlFVGOxJXyuQnZYWfyuGsoyudsEcyJZTKWHogkYE20mUGPJ8IqSq5Ru&#10;GJk5lKatXkdreEzyXYAX2AVMgUANX4ylY2zcoWT1cGPWGK0NaIFJY8CSpBaANB2TUpgy1hjB4uPk&#10;YMauVbVTBfp89V6CWRI5xPVrMwc6SkxNAOv+6lgkfc1nE6QhYkieD/ZgR0I/22ZOMapMmWlKvtH7&#10;9D0U/Y7Q9+RxU7FUqkM+u3k+C+Bidt1f39MwszovXc/fRGCWzxzOziaCFu3Tnp20I1r9/cVD/FR9&#10;BQ3f7ads3oCbB1bim61zcXXvYtw8vBz3jq9E9ZnVpm7WvSMLuV2M6hNL8Jg+8aNj8/GYTFxL37ee&#10;9uL8UtzfPQn1R2cZBq5RCdozlNKU0M9OzsRj+sOXV/fErQ190bR/NG0kzswtwr3KQbhLwJ6b1wF7&#10;xyTimwWd0MhO4fS8jmTcVFSNzsW6IanYOCwVO8bl8FgmZpUGYGoHreDgYyY7VMR7E7SUnWQTRWQV&#10;dZQvnCNjIzNBKAJPDUy+qqLJGnLIUwCI4NZYreYP96ZPrcXVxuUFY/OABFP25/qSYlyel4tjE5Ox&#10;Y3gC5ncO4zUaA5aEJqAJWFOmh2yUQgAnE7TJ/OOVDZXO15p2qOEMrZGUSimmaYJq4Mkm4GQNMVnr&#10;NSlVUp2Dkv0VYaaMp79aEemJ3mTigQl+GEgF0S/Rn761t5kwId9bTK8F3pIJTks+y2f2NP6x5HcW&#10;1UNmuI/xk7MorTN5LpO+dDLvr1K8yvtOJ7vKVI43hs8soCtCrpUXB/LzBkW5YRw7u6mpPliQTdcl&#10;PwhryuPQj7Jbw1Sqzx1H4CYFOkGF9xUzKGAnk8f7ZPM7aRhHQTGV59X3T/NlR6OhHU82bAGFv4uS&#10;VExtbGOU6QSnzLA3G7KpYa0GzQYvBlcATFJVwP19nJbn7IQNFRwwLNfC7MCZ2FkAEbgFaNUOU0FA&#10;pVuaCLqApE7BBLDY8SjXm2YCVwIwLYidUQBNkyQ0Lq5OQObHZzBglPEz1OlYHY7cBWtrmFgdAu8n&#10;074+zxq6o+n+NMnySH5XFUtUp2D8Zv1mKrLgq4Xs25EInFCilFkSTasHp7eaucLXDyzHA62pdHod&#10;gbsMNWfWEMirUHt2JerOrULd2eV4cnYp91WChz7v2cUmkNV4egF9YmVnzUPdsRlk3klk3WloOjYL&#10;d3eMwnWC9cHOEajZM4os2w+Xl2lR8C64STa+vbYCDzb3pD88gNsB2D8+HYcnZ+EmAX9mUQXWDEzG&#10;tLJIDMwMQi82pgFZlJn5IRhTFIWxRTEYkhWK3vTlNI6rZA5lICULNGxcWmbFrKUkn1WymCA2E/xp&#10;JsosIxjMBAiacqTLCdDeCT4Yqtzm3FBU9kvAN9My8GhVEV5v64Sf9/XCjVmZODosBfMKgtGffm5x&#10;iNYlJpDFQorqEsyyZG9NWtAUO1d2Im7owOdQxlMGG64iv0lkqUTTqGmUpkkKUnE/wZtGlpQ8TqYJ&#10;qGJvFRYooBVS0mrMuSCEwOQ5RZ8FPPnH8nuNjKbF636GpXkNO7NcAlqSvpDv6xwTjB6pUWbMvJDf&#10;vTTcA10p8bvH+5mUVAXGkglCMboCZaW8ZkRyEBZkhWNxThgW5ARjOhXCnAx/zMkMwMhYF3SnKsrQ&#10;mlHsDDQJI8V8J43dUrmQfePY2UWSwWN8tbSNAmxUFOzU4ihNlZQSRvZWtFby20hvA2qxILeSleaY&#10;GNZiJgHaAJuvjVSlmXRIHrMTLQR2E70m2Ey9MAW7+NqMMRNYMttHVclcb8pvX7KknwCvexNYurdJ&#10;DXW3TBFoPY+krlhUoNU9jBHM9n0lsyXZDaDVcTR3ENqaoJbez/v6G+M1zfdX7rdMeepK6TQ58l4u&#10;ZGH+PpL9WosrsD3brhP/K1f0IAENTPXDWCq46TkBaPXw5FrUntN48BrcP7zAJHK8uLgez79bh6YL&#10;K1BPAD/Wig60h0dm4gn94brjlNdHZqD+GKX03gm4THn8uHnh8EYtYUp/+fv1/XFibjGqdw2nPzwU&#10;J2dm4dsFHfBgg9Yd7oL7a7ujbms/XFlcRPlciMOT8nB4SiHOLuyMAzMKsHpwIqaURJJ9g0w+sz3u&#10;m0u2yiVrmaLtkq1sfGK2ZL5OIpDlw4gtFJUWUxtfN0RBLL5f99CxZrOGjcgi3BbwdUmoKyoI6v5k&#10;QuVjLy6OxM7eCTg+OgXnJyTh9qwcXJuYiTMjMrGEDDWKPqwK0OdJevNZUgz7WJZMNspgA87nsyiJ&#10;XymMHTWvmP6VjqewISeSqYxRgmuNJlPSliZAxxHYynCKF8j5/eIJsAQCJEFAI3gVvU6izytGFoAl&#10;kWMkmZv341oAWitVSNYrAFcRG4SeCWGoiAvis/ugeww7Sn7f0ekhGJEWwAbihyz+zhrD1r1TyfbK&#10;futPwM9MC8JkNqDxiT4YTfdkLoG9lB3s2g4RBHsIpmdHo3e4H4r5uSpckKUOTBMs2NElGbA7UB04&#10;mhTScv7e+i1S+TvE0ieVHBVDK01UQzJKczQAZsMXsOQnyiwms2WpzIoUGyNYLKaWnOX7uG8DWhFs&#10;AdqOZIuVNUxlhqp0XuBvBqMVpGsBaGNWUoj8epk6mqBmiayhMPt57HpoGtP+F0ALzDT7u+h7WaDm&#10;5xG42lfgT99d0l5qIIbsm8zfS2ozm22nJNoVvRJdSTbsTEvoemkxhNwgjE7zwqyCAGzuk4hWp9eN&#10;xIOjC8y6Sk8vLMXzb5aj4cwiU/jukQHwbDScJvtqS1DXHlV2lhYRn0TmHY0H20bg2vq+uEMmvkw/&#10;+ODUbNxYL993AOrJyk8prW+RiWu2E/RVffB4cz8cmZCKMwTtgQnp2D06Axv6J2BlnwQs6RGDxb1i&#10;MadrFEbmB5sMKaUcmqEiNsasCMpGslMipZwJQFCyit0U5Elkj58oCcnGInCnk83EzspxNkzMBiRA&#10;K/dWwat/NTZ2foYm7GvSQbcob/RLCMDYlABMY0OdwYY7NtkN0zI8sKhDMObmBmIc/UcV1CvTkFQI&#10;Ow8/jblqlo2jWX5Fk/fTud+Bn6uZVt3C3VDBazUxPou+js6JqZSIIUDbprWd4gnoeDK4/EoBOpqM&#10;F0VT1FSAjZaP60Pf18eDjCe/V8cEZr42xvfzN9HvIh86nb+XssWUsNIlJpC+eQAqoiXb/dA7xhdD&#10;EwMwJj0Ug+JVSJC/EX8vdSCWdFfetht60FfvHuGEwVQloxODMDYpGCPifTE4hn5+lAf6hLvw/d7o&#10;Ywom+KMTO93O7Bh6syPoQnemnA2yNzuPgXQVhsTwujBXlAY5UMEI8Pze9JOVpqn5z8re0viqpLbx&#10;e401y1cDFDGjBRwDEgJO4LUBbY/nmiVejYlFxdYWYxtAE4wtTUC2g032vQ34+NlmaIhbk3apqD0B&#10;bVwCAVq+uT5Xz8jPMdeTVaUgLBVhPaPM7pQE3HCztSL44fzOSp9VZFwVW1KVhcbfpyTcAX0S3DCz&#10;LArT8wKwvksk9vSLxbkxaTg7lu5nn1Bs6ReNrbTjdE0vT81BqyNLeuP1d6vNzKQ6yuQnZF2B9+kZ&#10;Smm+vrl1JL5d0wfXKofg5pZheLxvrCkMf3VNb1xf2xtn5xXj/pYBeLhVxeIH48nOIXhU1R+31vTA&#10;pcXleLi5P66t7EhQd8XFJWU4Pr2AbFyIymEZWNQzHpM7hGF4ZiCG0Qam+VJCe6ELe39NGtdYn3J+&#10;JcsSxbpsaKlh9AtpGdoSLCk0M1ZMYMonNfOAaUZqGwa2ZLbSDU2BAMrLgmBXU05GWUsCtAq/WwkT&#10;7pTGHigmuMt5/65k626UktpW8H3d6GurYXel36gJ/Ar8SAqr3I1ktxIONHShCQlaj0mvNW+4mOe6&#10;8x7dqS46RlAuKwmBSiKHYFO0W0pDY5hGthOMWlpVgSPJVQFaf3QMt5GKqPK4hohkdgDrcyBLbC2Q&#10;W4BW8EvjyNkhGpbzRxnB3IlWTvldoYkZ7LR6s/MaSGD3p9zWuLmqo6gDiKHF06dWZzgoORBjKLm7&#10;8/t35O9STqmu7DJluWm5mwwqoLQgMnKwAoWOpvi+3IIyWhd+3+7s0DT1cERCIIby9xse6YF+Yc4E&#10;uooltKVbwd+KnWAcgawGreQTRY6VASUgCayfwakorwU+m6EFPANoHpe1BLTF6Ja/bOYPNwNahfRt&#10;MPsZs9jZ3LcZjAbIAjFN6iGSANRsMU1GsWaTaZUPdrJUFTJJfl2vWWUh3BoT0PkMMt0nkt/TrAbi&#10;oWi3glkOSAhkO/dty3bkhK5xHhibr2HWSMwr9EVl9zCcHJ6K44Ni8O3oZFwdl4jGhcV4Mj8PD2dl&#10;4daMDFydkowbM1Jxb046WtUeo5Q+MBXVB6fh+8qheHxgoolMa+L/rW2jcGXdQFylfK7ZPw73tw/F&#10;tQ198D3BqqLwD8i2Wlfp6b4ReLiFLL2xO64TvN/Myce3lNsX5hTj23mlODUjF6dmF2DfxCwCOc3k&#10;Rg9O5R+d5G+yqwrYOEwmFUGmYRwlMoh5Yyhdo4ypITsjlo1fDJwhv5cNsthkd2kZU+UsWzN4ZIo8&#10;m5lH5p70XQVmArITAa2aWcVscAJ4HhthLtlcUdhM+t4qqyPfTsEoBdCyeUxjxpqQkE/LI1vl0jLp&#10;D8o/TiVoU7nVRHw1Sk3G13CE/ugY/sEqfJfGBloYQECzIfeOpuRlg+/K3rePJsjzmJi7Y3ONKtXp&#10;MlVB9D34/dP4OwjgCQRorIBNQJusLANqC+SS5caMzNZQkyeSg7zYsVmWGeJDF8UPeWRnZYN1iw8y&#10;YO7Kz+6pHG4juYPQi+DODmxHf5uqgTI9XsEz3qc3r5lTGGPUSmeyfA7vr5iEFqvLUADSZNMp48xK&#10;alGwLS/Mh9+B/wG/ixZYV90tLaJezPdU8DsOpp8+hJ1IT/5vXdjRqZJJjmIf/F3tumIaBlJkWyAS&#10;qH/3n8V43G8JaJkBjQ1odggylTBSAOtzPjUBy20AgWsD2s/VwQSxTECLQA/gvc04Of9Ha+aYstus&#10;aaB6HqVaxvB/jdVz0nRcE1LipKIM2MW8zazOfTFvhL6LCQg6mkh0gm97mIKDbJ8lVCzllNKqiDq/&#10;YzRlczwODEnEd3Ttrk5MxY1JybhNuzEpCU3LS3FreiqqF+SjZlEBAZyDSxMJ8qkZ+H56Jm7NzkWr&#10;u7vG4cHuCbhZOZzg7Y+bm4fgMIF4c+sQsvE4XNs4ALeruL97JB7vGIq6PcPxeJsytPrg/sYeqNsx&#10;kGzcFTeWd8H52fm4tKAcZ6ZRTlMCHBqdiSMTc7FzeCK2DU7A5n5JmFsaiWHpASYTSkkaWoA7iX+6&#10;sms09KHxUTXeaP5IkpqSmRFmoN6VDVg/HP2xAPqmBELP1BAMyomkX6hZTioX42wNGRGUOWy8KgZf&#10;QgAr17mUkrAsnDKPzFBK1tF0QOUWS/KpvlUaG1Mq75/GzkMVOMzi4Nwm8ZhmDZnKGLREMnA8/yRN&#10;7FeBeK1sqNfxPK41meypgzKNsyZ6tUc2faHOlJz9ouifU7Z2C2lHCe+LFSVRWJTjh4lJ7hie5IHB&#10;SfRp+axiQSVyCNip7EBUJCCRLKwEDjUc+cf6PeLka/O30nFFuDMI4IwgbzKmL9ICvcm03AYoZdWD&#10;HSXvSWZWWmsJfWdNmtBKkt3ZsVRQIhdHB5DV+R8QlLG8jwJyhWRfRdcHJPiYXO98gjWNQFfaqCmc&#10;wPN5MqOC6BYFaOiMDG+CaXR9FKSUH0/T91C8opSdQU9+9iB+Zm8Cuic71+78P8rYKapmmYa+EtkZ&#10;qvhBLIEjBhQjysRwVqlfazjLZj+N7wrwJhLOrQVijW9bgJSZqZ0GZCppJEnsZDqFABcHgtjJJLJo&#10;nFedhPxjBehMkE7b5nuIhVVhxVodkx02v5/abLSksh/bKs9rLFim9Ex16rHs5BP8KaPJwjmhLiil&#10;m9Yjgb9pqh+GZvhiakEQVnSJxva+8Tg2NBkXRsbh5rRkNCwrRB3t7txMsm8Wvp9GJp6WjouT0nB6&#10;TCLOT83E2SkZtEycGJeCI8PjcXFaPlpd2dCPYB6M75Z3x9XVGvPtS0nd36Rb3ts+iP5xL5M/Xb9v&#10;FO5V9sOdzX3oI3fHnQ09cXlZOc7OKcAFsvC+USnY1CccWykN9hHMuwYnYduAZGzsHY+V3SKxsCyE&#10;fkAQBiWSWflHKufYZDGxgSoiawI+3FeEVNk2mjxvisfxB1V+sNhJgI4l+BP8HCjvXNCJPlxvgro7&#10;tyUETC4bTiYboiLDkool7P27xniiH8HTPUZF7yR52ajIhhqTlvRVJ5AmySd5rz+Jf4JAa6bUqSfW&#10;n8I/KJ6monRWQoFYWD12c69tAjrWn64Gp9k50TymCKWi3R3IVP0S/DGUrsSEZD9KXDdMoXuxqkMo&#10;NhSFYHVBCOZm+2F6mgdGxbhgCOVpfzJjD9WuorQv0zRCxQP4vVQvTI1HklqR8FQCN81fs6jIjMGe&#10;Jrkjl6ycFexjwK3MsZxATxTyeD6ZV5Hx7DBfZBPcKmekumXKR9aQluS5fGZtxbiai638brkVOQRz&#10;hoa6pBp4PlVuBgEqUGsmlyxDLoTUgbmPrqNaoOk5NZyXzY5Fkfoy/u7d6WP3YIfbjWqrOz+ja5g3&#10;SnjPLAJAUyXVEcrV0gJ2WrhOANHvrt9UZrGlfm/5tpTo/N2jCMQo+rYa5jHylwDX1rCs/i+BU6Dm&#10;MZNxZpiYAOf/qFlfKtBgX6utpoMa/5afK+Y1gFZknm0lnm1QbqAClrG+VE0kHqnIaDExTVH9ZKq7&#10;LP5/HWPdMTg7EBP1P1NKzykMpO+bhL2DU3B+UiZuzsvBw2XFuErg3qWUvr8gF/WrO+HRsjJ8O5nE&#10;ODQWZyak4bsZOfiG11yZ38GsLHp7VWcq4Tyc47HbyzoR5NlodXPzANyqHESgDsSrI1NQs30Yrq7o&#10;jNuU0rfW98S11d3woGoQbhPYl5cTwPMKcX5BMU7OKMDuUcnYPiSO7BuLvdT5p6cV4ciELGwdEIu1&#10;3aOwoDQc0/glhqX6oq+SINjL5xI8qfxDE/jnKrFB46AaJslm41Dh9yw2XMmRRPWCBHasZvT8Dmr2&#10;iAqgSJ6RTbLVyGkdFPhiQ8nkD5xKZlV0VTK7Y6R8X0cMSHTHMPaGAyjzB2QEYEi2P4HtSAYim/MP&#10;SSFDJ6i+sk87gvYz+5rP5VbT8FRALp4NJ5F/bKJkF7cCrnpvs0qiZzs2JDaC5kahqXOx7ABUcyub&#10;jULziidkhWJcoh/GJXhiXnYAJiZQfoa1x+hYL4yg7zQh2ZOg9sX0rCCMSPLGML4eQRvOBjGMcn1w&#10;XCCKCTSNbSsKrZphCg6mkSHFvMrn7kTXooJA7USW7xbFDi82gJ8t8LCzyIziMT/+By5kUiczA0t5&#10;3LqXfssy3qcz/wMV+1M8QbOzUtkRpOoaGV+bWVw8ZwNaa1zlUHoL2NkCNTsPAVoJLon04RUpT2CH&#10;rSEsMbsqqWjiRz475gI+ewf+9wU8ns8OoIjqoEjtQB0DO1cFDuXWKMBo2oPAoqwtsV9zmxCoLReH&#10;7UO/uzrU/wPQv6+bRXluUkN53GJgBbmsoJTVSes/lNLilp8ti+D/Z1iX+zFsK7FkXAFaLG13OJLf&#10;CkCmGBBTjYQ5oXuKL0aTgVUAY+uAJOwbkIBvx+fi4kRK5UlZ+HZCKm7NzMCtOZn4dmoWDo3KxNqK&#10;YJwYn4nbi8pxbXYerhPgj9f3QCNV8d1VHXFnVSezeL/WNbu3thseb+ptFmrQ/t21FWj1vbKz1vbA&#10;FUrmK0L53EJuO+PKigqcmFWEw9M64OisMhyanIN949LMqg77xmZh98hMVPVPwJa+cVjfNRS7B1L7&#10;UzLsGZqGBSUBGJnsSoahb0gGyCeA5RsrkV0JFOq5kgjsNLKjVvvX9ENTFI8/hCLRCmhpDWKt4K9e&#10;Ok49HsFsalXRrKCRosqWyfcys3poKkanSeadI10wKjcICytisX1oFuYW8cdNdsLodE9sHZmHoUku&#10;6BnlZjKbcjTlzbctNNc1QUqgOTPJyCYxM/c1ST9fDZD+cDHB0EHP7t0W6V40nzYEbhurtpYn388/&#10;OFGT4PnsyoNWA+0a6oThca6YnOGN2Wk+mBLniBmZfhie6IkhCb6GjbtFOGMAJdmk1GCMSfDi83pj&#10;dIofxqewd0/0x5g4b/6u9GXZMcr/V5RcHVImWbs40hed4gJMUKtncjAqNPeY7+lGSd0nJRiqXJlP&#10;QBYToN1j/EzkvRM7gV68fmJqADZ3TcKWHqmYnBNmfGwF+gT2BKkovkcJJxo9kKUQeKlkawFYgM4m&#10;oGWaI620U5OJ1uwKCNBKVBGTKWPNSpzROD0ZTJ0zt/rN4/m/KoiomEQaf+s0HjfGDlF1thUJN7XF&#10;+JsK2AK0mNq4OAKj/i+aAbWsGegWmK3r7GutIJazOa6YhOXa8Xoel+m8xc4EM5/BAJv/qfkc/scC&#10;r4YPY+kuJrI9pFAtZrOdF1MF9lD5YipRDSut606iIwsfHRqPa9Oy8Gx1Fzxf2wX1K8txe34Ors3N&#10;wY1Zuahe3hnX5hfj6Nh0uq0FOD8rG9+Ree+trMCtJR2xpNgdayoCcWVhOe6u7o776/rgKBn78aY+&#10;uLmqG2q2DsbN1b1wn6Tc6uSMXFxe2smUplXSx7k5JTg9uxj7JuRiQZdQjMnxxIQOIZjVOQozOoZj&#10;osa+yLoTcgMxmTYtL8Cs8L+mayyWlgRhJl+remTnMPoMgSoCRxkrFlQjIEjlNxdHqLoDGyF/hELK&#10;XzN1kA1C+dBZbDia/KAkEAVU5Mvqj1aROIHaMu4TaKbn5o8uHzaJ/mQaGb2ADKIaWAPjvTApOwTL&#10;yqOwrUcMvpvUAZUVEZiX50t3IAczcvwxqziG/nwQVH+6A2VtATubLDY+SW7NNY0hG8R4tKX8boNi&#10;PqPqSvXntQPCnTAm2Qf9+B1HpgShV4QL+saTnbza8fp2lO8EG9+bw2dWcEgT4Mv5W8wrjMD6TlFY&#10;nBNEdvbE+CQycqYP5mT7ErDuGBLjZjKvxlByz0j2wkyCf3qmPyaleGN8vDumEuAT0/wwSA2H37Gj&#10;CTopMs4Okg3MksNK7VSHqN/biv6nhXgYZlUkOo1Kojs7z7FpYZiWFYzl+UG4MjwXR7pEYkGWL6Wv&#10;itTztxegxdD8L1QO+PdsNklzynxN8sgggDP0n0l2U8JraqYy08wsL5riITLNl46V2pLJbaIpWUI5&#10;3ZHGXMiAZEoxJkGnVFBNcFAZ3UTuG+Nr5VAncF/umAEzmVTX2yysjlidvQE7r5WiE3AtuW0BWRlp&#10;CmKZHGweM24dj0XxGSPYrpTAodEEgdk2MXQ0QaxgWIynYhf8HUPoHlB1Fca4onOSB4apygt/w10j&#10;SXhDkvHN2ExcJEBvTM1BzeISPF3TEa+ruqF2ZRHuL85HNV/Xknkv02X9bmYmtxm4sagAl+dm4SIl&#10;+IWZZOdlXfFkKxU0pfUDubiLSlFNRV1dORRHJ+XhwaYBuLGqJx5SYT/cYi1+2OoqD1xd2RMHJmWT&#10;gTNxYHw2tg1LwYoe0ZjWIZi+nyu6RbtTvhKIYc4oITuUaQYRfValHpaHOJuhnf5klOFpAZS3vibY&#10;olRKRUKTyGqaD5vCxpRJliqJdsFgyt7ZnWIxhx3EmGzVtXJBlygraJWngJcYXdJFjE5QS4Kb8V0C&#10;RMEz1WtOIGA0J1W+lvxbJWTI/9YiaB3pO/ch6w1K9scIMuCcbC8yUAQWd/DHhBRPDIv1IHBc0Cfa&#10;Db1iPEz52IpgZ/Thc3fhd8wlWye6k3HdaASoSrxmkom70h+aTNk8m5J9SWEIRke2w7h4T4xNcMfy&#10;LknoyfOZBL8ALDcgn40ki8+fSjlf6NcOg6LJhmTcCfSlx7LDGZvggRlp3lhdGoFlOcGYxk5iEm1x&#10;fgg2loRjWa4vltPfWsbPmplCQCe5YwrBPY4dwaT0QMwtjGOHG4WOZFrVy5KklbxV0CyO4E5kZ2LG&#10;kwnsRCoKjQYoaj0xLQRTM8gi7FhWFkdiWXYQpiZ6ozcVi4owmOL8BGkOv4PKAyuKnWNee/E/9CXQ&#10;6beTvW1ApxP0ul4ugOS2fGYrgGcF78SAJshJU2ReFklAR3opkORKMLsYMAfTvVH1klACTcErDfEY&#10;NhWTErwygdbs6zxNkzmUVWYi0gKnAbDYlCAnECWrBWjdR+cUaIsnIBWviW0mCKWjKovNYmJez/Mm&#10;GEvC0PFoqq0EsnEKpXZmkCM7PAcMygvDaP4vEwr9saJ3LA6Mycb5yfm4OjUXD6ly65Z0QO3iAjxY&#10;kIeLkxJxZXoqHq4oQu26jrhKiX1rcTH2DgjF9/PLcWdlV1zUIv0Lyyive6F+ywBcWlCCzf2CCdbe&#10;uE/3t2brQLMSy5MdQ9GwdxRqdg1D48GxaDgwBk1HJqJm72g8OzYFrVb2jsbGISnYOjodlcOSUDk4&#10;CRv6xGFxJ/bghcEYzAam0q0lbAwFBLFWC9D4Yy5lRg6lpyyPlh9EsPKaDrqGkjcr1PLTsihJMv3Z&#10;mMTM0ewckj0wnOw4pzwcK7qFY2lFKOaWBmN8ljeGsKfrEcUejx1GIUGdZSLQZGmaQK3VD00ZGEVP&#10;fQToNgQzjcBWVFT+b7JnWyO5S/iMRWyIYtVh8R4YzU5D4O4WRp+bElUyO4/PnMt7l5LNetH3nFoQ&#10;gSXdEzCQAM1WOVZ3MgUt0cOZktsBZQHtMTLRC1NTPTA305sAdMfICAdMTnLDzHQPMmoAuvKzM7zb&#10;IJXPlM1nyud3z/JrT3/RAZ3YafTj95ulND35y2TcafSzJtA9WcHfekm2HxZkeGBprieWF1ABJbth&#10;RIwzxhFs01N5jn73Al4zg58/JtoRU1LZQfEzB8ZTEdFv1mwr5W8nkz0T/Sl9ydbJyucOEPA8UEaf&#10;elBSKIYkBtC86Z97GLbvIr+V10kdZQrMikmEebFTtuqQ5YU2B9lCfPm/cp/30oR+JfsIzFIDArcJ&#10;hknhEMw2Qwu8GrXQMJs1dq6plm4EIJnZAJrHCTRb4ioF1ErAoL9LQNsWrq3YmMCVLywWFliVmBEq&#10;dmdnoE5B48MCsmZIacxY97XHimNoCnIqYGWy77SlulFMJp7t1Jh5LRWh60gkbCfpBHEByaYrVdgY&#10;KtD5XaKxpmcs9lBOfze9CN9OysHlaTlk3hLUrijFnXlZaFpbjBebOuHZhq5oWN8d95aWkpEplym3&#10;azf2oJFZ1/BcZV/cXkFQU4rXbBtkpgXX0l9+unsknmwbhifbB6N2xwgeH4GmfarSMx51Byei/shk&#10;NJ2cgVcX5uHNhUV4fX4+fryyHK2GUpaKMUfmhZgw+tA0D0zgQ49j49HYWFf22h2jPFEqWUofr4Ay&#10;s4SNsiPlYecYF2NlZLsCNlZVcUxTT+ZrFVATGDU+XCCgE0jl9Gt7xrtieJYfAR2BOYW+mEZJPzXX&#10;B2PTvTCUMrMPGU9lXFX5UUNKaT4OZDj5ypb0FlPLEgmWeP5psWRP1YaSaZqeAlfJ3GqIyeQMU+Z3&#10;osTsyU5Cy6V24J+TKnY3PTVlOzuALF6byz+1MMgBveLdMCwrCKqllUC5HcP7mRrT7KULA9tjCJ9v&#10;YiJ/ozg3jIl1w/g4T8xK9cKSPD8CzBvDEgORQ3bIZgdUGMT3sEEU8LfozgYxOVMZZ16YTd95Mf2s&#10;hfwdxM4L8ryxuXs81ncmWxYGYWPnGKwri8boKGcMUSyA6md+bgg2lUVhBRXNfMrwkWxcSvRQnnUu&#10;1U8G5bCCWypsoEIGmuCRQiCnaJIGj5mhKwJeq20Uh3vzv1BFFPrUYcoVVzKOgKnAlg1m1RzzMdll&#10;HcJ92YGTnQOtsWlJa8lxsbTuLZmfynOmaIKM6kBZavYYubLafmdkukbh2ieoIwjwiGZQ65wZWuJv&#10;ra0FXoLUmCLQn4eSjO8r0PJ3DqeC0owjBbVMh6D385x1zOoIVAooiq9lmplkTWyg9G4GtIkNsP2m&#10;sjOWW5LO/Ty6PmVxdK/oEk0pCYGWLNrcJwn7B8Xj/ARKZErpa9NzcHtuPh4toRReXoYagvXBkiI8&#10;WlGGu0tLcG1eAR7Rx727jKw8Px93eM0NAvtJ1QBcJfjvr6ekrupD64+Hm/viHsF9Q6uubFFV2r54&#10;QDf4yZ4xaNg3gSw8A/XHZ+EFwfuS9uHKCny8ugqfrqzBDxfX4O2F1XhzdhVaaVJDoUm0UHVFJ1TE&#10;uqOCUrQ4uB3y/NoY5i0IUdUNStloT3RN8EHPRPqPlI6alaQ6XAPp13WmP5Hj084wUxJNjCpTNDpH&#10;CRN8fwn9s/IwgcYdY+l/T80LxBgCeVA85W6ME3oSIJ3C+WOSzQQI5TzrXpLVktiWzNaQBnta/lG2&#10;Ccxa9SCKvlSsO/88Vw1j8BgBGU3pnEFJpWEbgTvBq7UZpwwm8waxkWjWjHp8RdRT5CP6fk1V0YaA&#10;V6F0dhS8pxY1S+a1OWwIPSP5J9NvGkFQj6VNI9POUwdFGT6UbFrq3w75lGyF7OWLCehydgw96H4M&#10;o888IOQLTM9QDnQQJqf5U4K7oYdiCewoCsj++T5tUERp3pH+dpdIRxr/jzC6Bnz/VPrqK/OiMDfZ&#10;FyPpAnXSGsv87zTea5UJEpgtyWtYmiBTYok1dCTANUelCcR8sqmpAkrT6IK12oYFSg1NaQWOwjDN&#10;XvODqonKdK2YOoeSO43XpfC+aVQC9tCU5TfbUvuzxNbUTLGyATMBLEALyAK1LIxMLba2TENElkyW&#10;DLePW/tiXu3rHGU176dVOMwQk8Bs3sfrKJUFbsPO9Hvl/2pusoaToriNZPuJIvFo6E+uoFzCDP6O&#10;BZFUbmx7vamYxhWGYU6nCKzXbLvpBTg3hX7t5CzcnUMZvbQM1QTrw0WFuEc5/WR1OerIrjfn5eHx&#10;ys6oo697d2k5vp9XiCtz+d5pmbi5vCPuru2Mhp2DUF01EDVbhqJ+9yh8v4K+McF9r1IltUaibs9Y&#10;svEogni0mcz0cNcoNBydimen5uD5+YV4fWkZfri+Dn+5txV/ubsDP17bglfnN6DuxBrc3LMYpzdM&#10;RSs14gz2Slq9oIJ+XVeyQXFoe/bklMliSfqkeTSrkJzW9PE0ktgsaBblaHJN+5LJu7CRCYgqcapq&#10;jYnyc+V7EJCplMpK3sghW6vEaX6gI1RQvYL+qlZlUFCqnAyuBcEkT1PUKfAecex9xZAq3yqAaqjI&#10;MgWrCF7u2+ys12aWjasFbM260ZQzmcaEtbKCqiyGEOCqd6z8W5nSA02VSfphJuji3ZbS/SvE8Jpo&#10;NzYcA+i29KHbo5h/fmdKzd5k22Fkz8lxLphBWTw+1gFDI9qjT1AblPt/RVA6GFlfSveja7gbgU7f&#10;NzOAnQA7A/rvpQHtqAhUk4odFBudfH/NbtLMplSyRWpz7ECWoagyr8vlsVJ+drdoH3Qii+r+msml&#10;sV9llKlOmAXolgD7bBoXTiNoNayUTdOcawNmI5k1gcMCqACtyLWCXMouyydLa1sQ4YfcMD++Xwkr&#10;NCWvUIab6icErXIJNNvLzKkWiLmNJJAjmpk4rBnAshAC0jYjl5vNZmDDwgSrAGpAqvPNTG0SPbzd&#10;EUaLolnBNRvQYnH5z5a/HM/fVipNU1GlYGSasJNJAGeyveWx7RWyHXfm/zKmKAzzKuKweWA6DgzP&#10;wMVpBCiBeH9BARrXdMbTNRXGH76/JB8vq3rwHP3hNWTlNZTQ6yrwcGUn3FlWjqsLinB9YTHurSrD&#10;w/UVuLKoCDcI3MeV/VC9ZQgemACWVi0dThtiQPvk4CSzestzzVo8NBmNqmR7ZKqpHfDu0gp8ur4R&#10;v9yqpFXh/ZWNeHO5CnXnNuHGvhU4s3k+9iyZii0LJ6Ny0TS0iqWPl6ocUvb840sjMak4GMMyPdEj&#10;lmxKiZ1PiaoayR3IsMXyP2mFbKgCfDEZtyhUPnV7+ruUugRiPGVQFAEQZQJKbQ24zSqD/LHFrhqC&#10;EOMm8VwKr9PQjlIpVedZ2Vh6v1hVNZPN0idmLJFsK0ByXxUuxMYCsNYzkiUQ2LECNa+L5j2tDoAy&#10;TQn2Tkr7a08QK7lfqX/tEOREIDtbk+NVBC7Ehdc6sXNwczSyXRbjquALGwUlebrXl+ga4ogBCraR&#10;GYfF0P9N8cbcJHfMTnHDFLoRE+mCTE31xagkMXI7lAe2RbcQBwxi5zc5PQj96UbkeXxNtcDvS6Bq&#10;2EnFADVenqMJG+zoMgVk+nGKJmcIgL4CoUAqKavgomaUuRlWUVGFNLJMBkGUSjApXTaV+78Dmqbp&#10;j5bxPQS7WFiAzhKoydTWeleU4wSxbQK2UjrlE2sYKifMlz41mTxMUWyd13VWlDvVBrSALF/5dyAT&#10;xDSBThZK0NnWEswyBcIMsHWe+7LwZn/aZmwBWamYOmeAT+aXr60gllIqxbrGqOii6Z5pima8OkP+&#10;xqou0y0h0GTEdY/xMOtoD8nwx5j8YMymL7ygWwxW94nBwXEZ+GZ2ES7OKMB3ZOPrM7Pxuqo36lZ3&#10;xI35eTg+Nh5np6TSB6ZkJlBryLiP13TC47UVuLu8HDcppa8T0KfIyFcWleDWsk64S7n9cIMyKglm&#10;M9dhCGp2jTTlte5tHYHaPZNQs5d+8eHJBPR0NBHUd3aMxNPTc/Hh0ir8fLMKP1ytIqir8PqbLag9&#10;tg63DhDEWxdi9+oZ2LJ0GnatWYCDm1bh7K4tuHRwL1rFURJnqLHSZ57dRUGqIFQOiDPrNI3LIRuE&#10;tTfR5zL2ZkXcKi9Xvq2CXYrgqoGmeikqTMYkm4npVI0wohnQAnECQaflPrXukCm9IpASWGZxbqc2&#10;pri41u3VMRUht5Y2EeiUm6tEgDYmIUArBQroArSAnGI6CPnE3LIjSPRogzh2BuoQVDRdgFaxddWO&#10;UpkaU1iO9w0VyAVml9YmNziUgI9w/hrpvu2Q6fklSrQwmX9blFAxdAx2xMAoJ8xI8cLy/BCspm+7&#10;lL35zFR3zEh0NYGxRfSHp7ADnMn9ualuWMLz49nrT0v1wazMcJO/neFGMLMBGjVEIGlt5E4Es9Zg&#10;ziZjZ1KxpLPjVEQ5n4BRPW0VRJCpuomK0KkyiMZyE03gicxNEAvQJtVSHUAzoMXOFqjJzOwQrDFk&#10;i6Ez5SfbgG5maBvItulzWh6z/WsDeoI8zQDaywBaHYZKGJlcc5rY2fjJCnzJuG+DOYxMbfYF4D8A&#10;2lgLQJvx32aJbQJf7GTNOfndMl5vnScjk4kVSY/ncyaIoOhaZdLNK410wQCNC6tEs/6vfD+s6xmH&#10;U5OLcXhkJo4MS8Y3k3LItp1QvbIMTZt74MXW3qilhG7Y0A1PCNi6DRWo5/FH9HerN/VA3Za+aKjq&#10;R8BSVs8vxM0lpbizohMebeyJ2i39CF76wPSDn+4aw2ODcHlJN9TvnUAZPZEympL6wHg8OTwJtQcn&#10;o+HQLIJ4JmXzfAJ4Bf67dh/l9RL6xmLi7Wg8vwmPtKLq7uU4vWkx9q6cix203esW42DVapzbvw23&#10;zh7Fo+/OoPH6RTy/cwWtzFQt+nE9NcZZGIBFHQNQ1TsM+4cmYUOPGAxiQ9WavkXBDkYqZ7H3E5PK&#10;JK/FyvJzBbBoyltJXTGqVr2PI6C1SoLks73+bggBLID5ObaGtfq+jOByas2tzGJNbU2FRgLZzEOl&#10;ibGN9CZgFbBK5X3T+QwZ9HfTjUxvS5/aKkCuTkGF4swavQSzCskJ5AmuDkgiEyfyeWM9eMz43ux0&#10;3L5EX6qU4alemJzpg0WFgViYH4oJce6YTLdC0np6fHssSnXBkjRXrMoPxCyCdxL9/wW53liW74PF&#10;VDZLcgOxtDAKY8Lbo6pLIvoFt0ec45/I9M1Da2QRBfmUEJJNkOWwEWpSiEYCVDbXzN6iZVEFqeaz&#10;KqJoeqeWt9HsMS2epriEKXkUQIARQFYONZmVZgepzLg0WVngVEkizaDK5H42P0MleFUrTAyt8WVT&#10;NYVgldwWC6sumcXGn0FuAC4w/27eJvCljD8DaD6HPSRlzc0mW3NfE0kEZAHbbG1A0iTDfwdzCwtt&#10;ZmgBVqYAWQhN4Nc9FCW3Aa3ouT5bqbBKWMpkGy0Jc8AAdqYLO8di55AM7BqcguPjMnFpVgdcm1OA&#10;0+PicXlmBurXdUXTpm54UdUdzzZ3xVNtt/XGs+198GRjV1oFqtd15rG+eFLZBw/WdcOjTT3N9t7q&#10;CtRu6o16glv7jwjk++t74tHmPqZ45fU1vHbrUHy/pj/enF5K9RuL6v1z8OLsElytGoIX5xfg/aU1&#10;eHdlLT7eqMSnm7vw/vvdeP7dLtw8sBZnKhdh38qZ2LViFtl4Hg5tXoXTe7fj8omDuH3hJKqvXkDj&#10;rct4/eA6Xt+/hh9qb+Nd9Q20klTOC3ZGGf3YvknemFkcgnUVYajsFoYVpYGYkuWHvvQBi8gg2fSD&#10;rQgxpS63qoQYR3aO9SIremqtHqs8qVLuBJRYmlY+SCRbJwqAlI0hTlqBr7UBtCpHmGqNBJ5hzGYz&#10;80zJppoZo3pQYlJ1EkqEt/Kq6aNrlQJ2LkolzZNiIKgFaAXCpBBMuRrTebQxk83VKcTzHoVsfL3p&#10;Ew6L80W/aE/k+lL+8/5F3m0wPS8M07O8sbyEv0GBL9YXBZJx3TE9wRmzM3wxn4DdxHObiwKwNN0D&#10;iwjstbn+2NopFFs6B2J2rCMGhbZHD7L7sDBHrCqPRgfPVmZFQqWJmiETuRU0ZbqJdTV1MpOWRZmt&#10;yRg58o2bTeycR2ApR1uRZ6XGZpLRk/mdE2hiR/nemvggMIupreCWdVxSXays8eMC+cX0H5UBpiCX&#10;Ool0diSp/Bw7oGYYXKDmvTLJwlY0u1mKaxvqTSCTwXm9ZLzGumP5OZp/HWubQM7n0KwvjYcrMCb5&#10;bawZyMY/ppmgWDNjW0zdDHBJ7RaAFjv/C6B96Dfz95PFsk0pfTgz1BWdKadHKkurYzDW943G/mFJ&#10;2Ns/EucmpJgodOO6Tni5pRs+7OmPt7v64sdDw/F2zwC82dUfTfSL6wjuJ1t64fHG7jg3PY3bHqgl&#10;YF+TUZdW+OHM3BI83TcUTXsGoX4H37NjEBq29kcdr7lCv/nx5r4EdF80aZyYsrruwAQ0HJtBBl6K&#10;bzaNRcPpxXh7ZTX+/GAbbQ9+vXMQ767uxrNvd+DRya04t20F9q9dhK0r52P3hpU4vrMK3x7Zj1sX&#10;zhDA36Hp1lW8fnwbb5/cw7u6u3hfdwcfG+7hbfVNfCCg39feRatcv7ZsPG2NnNaiYYNTfDEpJxAz&#10;aFMy/DAiUcMj9JkpFRV1TiaYBCjLX1UgSmvryCiHyZ4WO1uSW0tzGplM0Gbyz1UWV4zzlwh0+NIA&#10;WuysJHlVQoxx+8qAXsGoJP6ZyRqSEMOKXQVogltBLyUVKBUziX+u8nxN8MiHDM0ORct5RovFXSnN&#10;2Clo7Z8g5y8oq7XCPjsW3lsdgEoHDUvwQheqjmTXLxDn+iX6R3lYzBraGhtKw7GGrLsiyxMr8vyx&#10;IMMdc9JcsLLAH/NTXLC2wJtg98HqQi9s6RKJqrJA7KG7Mi/JEwPCHTAmzglrisIxllI90/MrPrdq&#10;XCktUbm/SowhGGnJbJiqimmPrStaLeYWawtwmtIp1tZYsLLnFH1WWaVksrkktOUbK0NMQR+yKjur&#10;dJr8a01+0fRRTZksCVWetydK6U+aRet4TLOl7LWkZbqfigoqZ/t3Fm5mZWX5yVRo0DIrDz+aFiWZ&#10;3czMkt1m9hefwQa7WVWDoFb2lZnPLSOINVQVbqLXlv8c4kk57iGTjFbJHSWb6Bo3AtnFgFlSXB2E&#10;hpuS2B7TQqU8NGTqiDEE8treCZTS6Tg/MR03FxTgm4nJuEdZ/KKyK34+2B/v9/TEu7398HRLbzzZ&#10;0NP4v41beuDlnj5o3E65vWcg7vHY1UWlOD+7ELfX9MDzfWPw/MBoPKjsi1++nYv7W8nABHLtjiFo&#10;2D0Sz/by/L6xuL68Ak28VhVrP1zQOuPT8FK+8MXl+PH6Rvx6bwd+vb8HP97dg/fX9+L5xT14dHQr&#10;zu9ch4ObV2D7qoU4sHkdTu/ehYtHj+Dutxfw5OY1PH9wGz/UP8KPjTX4sakWPz2jPa/Fj89q8EPj&#10;AwL7vmVP7uP9kwdoZQ1LOZuEkBKysFb86xbqhJ7hzmZIRWmURZR52QSOkiuSyJBxaqAEWEufVyaZ&#10;bQq0ETgRAiFfC1ThBG+c81coj/AxFTyinP5kFgET82r+qgJc+X7t+bkuGBxP5owh4FJDoIXC1SGY&#10;8i/OZO3m6hBhLl8jju+Nb45ua8GxRPfWSKYlUkbH0YwkZ68eo7V/2bnEUoYnN3ccGisv9KM0I6gK&#10;yJYZPl+ja8hXmEF2XlMago3FwViX4YV1OZTSZOXF2d5YTHAvz3LH9o7hWJbtibkZHpie5ITZCe2x&#10;hq830T9bmuGNaWTz+Zl+mJ7ihyKzbClVCDstBXWU453AxphMRjbgJZBUB01MrWCYWbCdTC0AG5nN&#10;17J8sqqpgSbZTXAqY07jp0qCsEEtIGfSsggiSWsxenGUlsnxRWcqki6Rqnbqa+6XRUBaky7I5M1A&#10;tqLizYE03kPHZKbkkWFc7st4nQVYymyZnwoqWHLbHnc2QbJmCa5KKyYq7UXJTQslM1tb+7VlITwu&#10;qS3G1nRZK2OLbMx7WLnW7AjZ8aWz/RSTjbuSZMblh2BWSTA294vHUQL5uwlZuD+rEM9W0gcmI9fT&#10;L367tRfebO+F19u649XOnni2lZJ5VTkeEbivdg/Go3UVuL2y3JTFUnZWTeVgA9LHVQPxZMdgNOwZ&#10;hodb+pha8E92qXjHQNTtUqbWaMPCj2g1+8bh+cmZeHZ6Nl6cm4/X3y3Fb/e34pe7ZOJ7e/DLrT14&#10;d3kHGs9twd3D63Fx9xoc3bwUe+kLH9i0Gid3VeEKpfSDSxfQdPcmXj66jw/1NfjY+ASftILr8zpj&#10;Pz17QjDLLEB/elqNj1oQg/ZDw2O+5xEZWqls9DtUfaMje3FV1xC48vwcCChHM/FcM180lqsglAJc&#10;aqQ2kI201b78XIGa9v8AmrI51vUrkz5ZEeOLdErQGOc/GYku5kwgEIsDHNGLgO7PDqQ/O5NhlPk9&#10;QxyR7UXgsgOJNHLcYutAxy/o8yqTi2xOtaChsWTK/mwf+tN8Ri1Xksp9lbwZkuiHAr+vKV/bsENq&#10;iyyez+D3Uc2rHAIs1VzbBt3odylhZG6aF+ZleRGsjnztjEUFPtjQJQxL89ywMtsNVaVhmJ/miYU5&#10;AZiR4oEF6Z7YWBSMZWTxRewAFmT6YnSoA/qFuCLFLCLeDipqJz9Q82iVFJPGz5fMFvsaqR3oaphX&#10;PrNK+WoxOIFYVVVU1VMlfc3KGzyuVExVF1XEW0xlZTaxQ6ACkgrKpnRWZyBZLUbuHOGNbpE+6Epg&#10;l7FDNVLbMDI7BoI5nuAX2xqg+lmANtNZjXT2NL6ptiqeYEWxP1sMz8l+958JQBPtNiAUmJsBLbB6&#10;2tFs+dQCs+Vba2v8am5j6FLJrTJZXDK2vXi6VZq8Ux7tjt78f8blBWJFtxjsGJiEwyNScGZ0Em7O&#10;yMOFETG4NS0DTSvK8Yp+7yeCt35NMWpWEaSrS9FIH7luU1cyMkG9UzK5N17uHYZ7ayoI5CLUbh2C&#10;O2v7oG77SDTsGolGyubH24eYNcOrdw7Ho50juB2NxgMT0XhkGp6dnI033y4xY8Pvv1+NH29twk+3&#10;tuDPZOG/PDjA1/vw8uIO1J/bjtvHq3Bu12qc2kEgb1uNY9vWY/vKJTiyZTNunjuNxjs38OrxPQKy&#10;mqCtM+uo//y8nsDl9mUjfuT+h8Zq2mN8EkO/4DUCNU0LY+jYx6dk7KZqtMoxw1JOZmGxIjaqQjUu&#10;H0pR/pAK4KgBqjyMVsNPJBNqbFhBJ8lqMxXtD4DWyn4CtV0b2Sy+5cyGTakdT1AXhbiZml2SutGu&#10;Wn1fjE7A8fPkB+eQMcv5HMPjvDE2xR9DCciuZJsy+o7p7Gi0cJmArbpcfeN80DPSDSV0GSrYCQyg&#10;e9CTDTeR16R4fY3xaf5YWxqBNR1j0CeyPYqC2qI0oL3xm3PYuRT60tXw+Qr9IpxMCuasRE9MinXC&#10;8Oh2GBTZFtNS3XCgfwJODo7HgYpAHO0ZTSYOwMIMT0pwAdgH8+lLz09zw4ToNhgZ1x5j41wxkY1v&#10;eBRlsmdrxPC3iqT8l+zWWsHKdlOHolUuVLRP0xRVUjiH309ZddnsWDP9NazlipIwT1TEBaAzO8EC&#10;ntc4vqaIpvE/UrBLCRzxfq4G0Mqj1kJ0FrNTavOepeGeBtAV4ZpOqfwC+s6U0fKXBVQDRjKw8YHJ&#10;srG+ilbLeG+CVCxsgGpMoBWQJbM1vkzWFHPy8y2Tn0xgGiPLastr5AtrXFiTHiSZFbH+nFxCP5nX&#10;WgEtK3e8iEqiUJmFlNEdwxwxOjcYK3qnYuvANJyekIsL49NxYngMrs3Iwe05+XhE37V2mTK1SnBj&#10;XhbqN3RC48bOeFHVFY9WFKNuY1dUr+2E+qpueLajn4lU31nTFU+UZlnV3wSxaugHvzoyBs8OjCEj&#10;j0a1EjoOTjTDSY1HpqDpyHQjn5+fnEv2XYS3l5fhx9sb8fHmJvxHNQH8cC9+ur0LP9zYgw83DuLJ&#10;ma24eWA9zlYuw9ENS3C4cjVOkIXPHNyJS6eO4ub5M7hNv/jxlUuUytVk1ycEcYMFYpuFDWh5nKD+&#10;RJD/0FTzL4DWsZ9e1Jvzuk7HtW2VRT8yO1Cpiu1oGhOmP2eSQghiNj5NTNCwVJIiy2TSWA8NC1l+&#10;sgGxAa71OlxsTAAbYOu4mMkAXVKcbEzgpvN+FeFkHzJqIo9HOioIxnuSORVkk0ROJoMX8HMKvSnF&#10;eX0nfwd0IRjz/Hkd76NodTGBqUJ9k1M00cEVU1K9zESGJblB6BP8NfLdW2EYwTWOLDoh0Q3T0/0x&#10;PtUP/cLpTrCx9Ah0wKhEX4zne9cWBmN7WRQ2FgRiFRl5MZl4U4dg7O0YgWPdorC/czB2lflia4kP&#10;KkvpR6e7YGaaK5YS3Gvy/LAw2R0ToxwwIdkDo6MdMTOBnVG8N7Io5UP5fVQpQ0HEBP6OArSK7+dT&#10;7mr4SsUJNRat3HgtCFAa7c/XOudCF4W+L9mpU6RSPCk1CVAFtjROreqmhkUJNo0xC6QKcKWT1bJo&#10;WlBOueylod4ooxURzHkEs1I3NaRlZDPZWLLZilJbZtUos7K8BFyxrACofYE5goCPUMKIQElAh9NH&#10;ti2C30vbMLKsGXbiPQRYBbEi6DuHy/ieKH6+xexSGlRLSl+VyycpzQ56elEk1vdKxO5BCWZY6fvp&#10;2WhYSaASuE+XlZCFy1CzpBiPF5fh+ox83JhfhDtLS3GfUrq+sgde7x6ER6s6oWZ9dzze0I2+8WC8&#10;2j+Mvu4wNO0djsvLOuP0rA5m7n/9nhF4cXQcfeO+BDGl8zFK5+ZFIt5+twyvvllEJl6En2+uIZiX&#10;4Ne7lfiN/vAvdxWV3orn31Ti3uGVuHN4LS7vXY3jlYuwd8187FpLn3jjKlzYtwtXjx3F/W8uoPHm&#10;dTy/ewtvqu8RxNWUzQRi0xMjrX+ktLaAbNnPL8XONli5FXj1+mU9PnH/I4H8kR2AZdzne2St0giW&#10;NF+CluwoM2mbGtelHFVQRsuoFrDxpxGAyQRZAk3DRpLUZsFqglamDC2BVv5qBJnXrC5A31Fjz5EG&#10;0NZ7Uj3boiN99D6RruhG3z2V7B1J9g6XuXzF99EPplzOJguZxBH24h018cC3NTsVSnf63qlk+lkl&#10;MRgV0x7j41wwKqw9pbI7NpWH4vjADMxOdsaK4nDMTnQnuL/AiFhXAtcLoxM80Te8HQZGOWNwrBv6&#10;RTmhF88vKfDFlJh2WJxJIBO0e7oTwKW+2FEaQH/ZFfMynLCyyAfL89yxusCb93fEhJi2mEe5vTjN&#10;A0uS3LC+IAyT4p0wWTneMZS6/M0UpAvn99VcW80SSzYBMBeoAL+R/ZTdArWWgtWaVpLVOQSrhuDk&#10;AmkN6S4Es9a46pGghfUCTfkgzReXFNXMKmsihDU2rWL/8s3126kkkFRAgfHH5TdrProi2ZrA0byO&#10;1e/WzMaS0gSwAbOCWM1A1ta2CF9PhPt4GNlsWJbXhvM9EQI+n0HsrPRLBcDE7JLjvw9r8XNi+L0T&#10;6F6l+rdDeYwbhucEY2X/LCzrmYglnaOwfVAKvptRjEdLO+Le7ExUz89C08oOeFdZgdebKtCwqsxU&#10;9Lg4KQlXydBXaI/X9cLDVd24X4CX9Ht/ODgSrwne92Tduh2DjC9cv3sY3p6YghdHJtEm493pWXh1&#10;YgbenJ6J17TqvaPx6sxcvDq3EK+/UYrlenySjL69Gb/e24q/1+ylHcAv9w7h9eU9eHyqEpd2r8SB&#10;VTOxfclUHNiwGJVLZ6FqxXwc2rYBV08fwY2zJ/H46iXjE4uJPzbQL6av+4k+74+Ux58oo3+gfXwq&#10;n1hsbAFZDGxvbaaWpLbYuQE/SYZz+4lgtu2nl3pdh1ZWfrTMArMmNaQSRNn8QwrZ4MqCnVEa2A6l&#10;9AkLNZPIhz4rAR1tAK0EDsvE2go8xfGcWFar9SnRRMGraOevDKglP3PYI1eEOGBorDPGJLhjYKQL&#10;OoexMTr9G/3qrxDsyPuaJBWx8RfsIL5APKVrBPdjKVuVXdafclzDSyOi2hDUbpiW7EswemFZujuW&#10;pHtjdHhrrCgPx+ayEDLnF8avnUxAD4lyQ1/K64qANugf5Yqxyd5mLvLybC+sJDsvo+9cVRKMdUW+&#10;2FAitvfDlARHrOaxJbk+WEP2X5Hhi9XZfljEDmR2iqvxo5dm+WIdmXo8rx0aQWYle6qIYBwVRix/&#10;i2gqmxgPspG3B0FtFQBUNQ4VITQsbYosWJNbBD4xdFdKbbMgfKQ7WdaZ7MXOlR2g8tFTCArNFDJz&#10;e/k/KQ9d0wE1D1pF99MpxzXObGZP0VQ40QxPKVpNMGtVDdX1NrW9td8MOPm7xgyjimUtlhbLWmb5&#10;v1Ygq9kHpgno0fxOCmKpM9C8Z6MceF8zJs7vqcUPcqgySmM80DPZCzM6x2Bt3yTsG56Oq7OK8N3k&#10;DFyelIqHCwrIxmV4sb4TXhHELyu74uXW7qijlG6ibH69sy9q1vF15QBcI2Nfl4+8pRuZuAvur+yI&#10;BkroV/sJ6KNj8XgbJfaOAdY6afvH4+mhyXhzZjbenp+F12dnEMCz8PbCArwjA788OwdPT83CL7c2&#10;4M8PtuDfq3fh73UH8edH+/Hj3f14e3Uvmi7sxsNTu3Bh13oc3rwCR7ZuoJTehnOH9uO740dw9dRx&#10;XDtzEnW3ruF93WPaI/wgv7iRwFSAi7JZa8kpmPVJACUrm22zPyzg/i6nBVLD4DVkb/rKNAvUAjhZ&#10;uYlApkz/9JRbHrOsFq1iPNtDFkdpa9I0CWr50GLmLhFu6B3lzsbvgiHxHhhCAPSMdkExZbqAFS1f&#10;WQEwAjqW/mESWV2ZYxlk/DT6qcls0ElqzPR5BW7NhFLtr2FJSod0xywynHzQyaneGBDtik5kNfnK&#10;BXxvETuRHKqCVLJ2rk9rlAe0Qw8y+2A2iCGRDpiW5onx0W2xsjjUjBXPS3LFSoJzWY4fFhNgClzN&#10;472XEWjLc3wxI8kFU/l5U5LcMSDoa0xM98IcHl+SE4Ap8e68rzO/oyumZvljUoIrpmcHYWi0JwYQ&#10;oKrJPTXFHTOTPMnSYZiZ6ILFGa6o6hSGydFOmEk5P44+eEUI/XOycjqBqVRUTRSJVXTbw9GoFW01&#10;WV/FB9MJ+Gw2cpW7zWYHoMw7U9CBpsJ7XWL8CWIP40sLxCanm2A183dpMQISQSXwmDnHzVv51Vou&#10;Vqt3mLW2CGTlapuItsAlRhZb2jW9jVlMbMBLk6RWlpfAKgYO81b+tJVqaVaV5OeGCtjsTMIEfioD&#10;DU/F8fPUsagSiaZYFhgXwgddY33Qg4pobpcELOgSiS0DE3F2WgGuLyjDtbkFeEC5fGtePm7PL8DN&#10;ebm4NT8ftxYW4P6yYjRs6o7adV3wfHtfAroXqrn/cF0F7qzW6iudcW1FZ3wzvwTfL++Gpj1jUbdr&#10;BGX1aNTtHIbH2weh6TCP7RuNhkMT6QPPwvvvFuP9JRr94NeXluCHa2vpD28icHfhn42H8bfaQ/hr&#10;9WH89uAI3lzbh5pzO3H90Cac2bYKB9cvw74N63Bk2xZ8c+gAwXsKD69cRP3t63hZfR+vaxSdJvsS&#10;fC8f3carx3dM9Fmg/EgmtsFp/GTav0SvWxzT1oDYdAB6bw3vo30dt33qWvrUvF8zQ39k56BjrZQm&#10;GeP6NeLcvka8/FfjM1PyslEW+iv1kT4n5fHAZB9KZUfkeH9thoeiKXsVzJI/G+NGeUlQp3q0RjYl&#10;Zg7fn0Uwp1Kex7v+ide1oj/9pUlCyfFtS5nriEkE8axMT8yKb48Z6W4EtTsmseceHNoOkxM8MDfH&#10;GzNT3bCOvu2GjmFYmENpS5ZUIGougTk6qi3GUSbPJzMv4bXzCLA59GvHxJC1I9piaoILgemMqWTS&#10;ZUVBWNXBH5vLg8jAfthSRl+5OAiD2THkeHzJ790WUex04vj9U734/Ty+QC47EA315Hh8hU5B7TGQ&#10;HUnv0PYYTRm/iuxd2cGPPnUYhvM3qeC1ed5fIZ1gVnacai5HEsimXA0BHEfFY2qMKQLv6Wikt3xp&#10;yWIFuQTkdANmsjiPazUQsXQuwZihWWcae9Y5AkesrEocKpqoGUf2XN8omWSuzvGYCi1qaR2zxA5N&#10;QNOQkolA85yiypo4YSZQCMS28bU1tVH71gSLSG6jacrQiuZxmYr8x5KZTUScikAL2+WYSRxedA38&#10;0DeFSikvAFOLA7CmRySuLuqKO8sr8GxLf7za0gcfd/bHu6098WnXADzb2AkNa0rxjOCtJ2DvLi5A&#10;I/dr1nfBo9WdUV/VG893D0FNZR+TkXVnTXfcWNnV1H6/taYPrq/ujUfbRqLhwCQ82TeeMprAJeO+&#10;PT2DPrFYeS7efrMYr75djk83FMxaTym9Cb/d3Yz/fLwD/6zej79XH8fHGwfQ+M0O3D1RhauHKnF8&#10;6yrsWrMYByrpG++qJAsfwK0L51B97Soa6Qu/riEDN5I5CST5wAKhDcTX1Xfxpuae2W8J0pbg1euW&#10;gLYB3vI6+34f9Tk043M3g9eAWsbX/wLo6GZAJ7BBKwMriYytJUrSyNYZZqinNVmSzKPxXTb+aAW8&#10;nBW9/goaE1ZGmKZNZvp+RSC3RhYbpeYYp5Kl4k0Qi+BXQI2A1oysiiBH9CHbjo53w5J8f4JTIGyN&#10;qWTRuZS9y3lsUZY7VhM06wm8OXHtsTjVmf4rGTif/i591Zlp/nyPM8aTWSfFOWJaooORwNMSXTGZ&#10;Njy0LaZkeGNo5FdYS/m9jWy6rsAF27v6k1lDydbeSHagzKfSUPZZMsGmwJ/Gy2PFpmZyB78bf480&#10;fh8z/ZK+fbdwB8zL88exARlYmOqJ/mTwPPqDSfydovh+BQFVIVLFAgVoayYYjR1ltPxpnlcJJRXV&#10;V5kfq7i+lVyiOt6abJ9ABtdxjU+nmCQSTfXjNRpiIoBMfW51EjRTcocgNjWymk37KrFjgZ0Al1zm&#10;VoEpyeYogZjsK0CH0w0wEyh4TBYmsIt12QEYGU2Qm5U6KM/juI2XAqAvrKy0DD5fbghdhHA3FPN3&#10;GJARiDkViZhfFoajEwpwb0VP1K/tibrVAmw5Pmzvid8O9MXPe3vh1339KKcrcH9RHt7vGYDnW3vg&#10;CWW2ItIm7XJzdzTt6G8SPW6vrsDjqn64SzDXbB9Kv1hLCw/E/cpehoUb9o81SxHXH55EFp6BHy4t&#10;w4/XVuHDpeX4jX7wz7Qfb1fi5/tb8WdK6f96esQw8U83duDNuU14eX4b7hzejDNbluPQhqVYN286&#10;Ni9bgmO7d+Py6dO48903ZOEbePnYGh/+ZIaVGvAL/VhFpg3omseELTldbeSzbSYCLf+3GaS/g1Xn&#10;m/dbgl4mRpd9vl5At0w+t6LeNojfkanF1gbQdnQ6moCOI+jiaSphK9NKBgqAGQZ3tpI5NNQkVjYz&#10;n/g60fVL5FEqq1xuOX3jAn8CwPMrpJHZ0giGdAImnffIpRQv8GmLUr+2GJYejO5kvfGJHpiX6oVp&#10;SW6YTYDNoUyelUzfNMkZa+jHLs1yM/nRCzJ8KKWVK+1KliZT55GRee2EyHYEMOVwvAPBT+BTEi/L&#10;CsSCJC9MVUWPOCdMJ1PPI0sr22sZWX51IeU4P6uTz1eUv18RcASYklNU+UTxAYJPjB3O30NlbMwC&#10;ZfTnVaw9li5FMoFbFtIOo+LoMqQFYkSCD4oDeZzfTf6yJHacpzNU9E4lgVX6VzW7xc4a7lMAUSsm&#10;yM3RMaWCqqi8zJTEIZhMWiVZXOPWZkyWwJJJTlvgdTJbqz4WWZtA1ST+z3OJBWwXvnayph42mwBt&#10;AdnyezX+a6VbcktwW2ZJaFksASv21Zh3Ot0AjV+r5G9xpAe6xXuhn1g4V7W0orFxcCqOTSnC6SmU&#10;0nNKcH1GHp6v7UpfuAL1azrj095BqFtbgpdb+HpdGR6TkRs2d8OtZSW4ubwM387NJYsXoW5bf0rn&#10;IXh5cBReHByN5wdGoWnfKLNWeP3eUTQeOzgeb49PRdOh8XjC169PzsSHbxfjx6ur8NP19fh4bT2Z&#10;uBK/Ebz/Xr8f/9l0FH9/Qjn9+CB+urkbL7/bippTm3Hj4Hqc3UIpvWE59m1ajaPbq/DN0YO4cOQQ&#10;Lp48jvq7d8iyAhaB1EQQ01+1gGX5tjboLLMSPGxAC8T22LC2Aq+GnbS1A1zGmgFss7N9P0l1mfbt&#10;z7LBbncSZiiLIH5Psxm7lXKowxXUEqBpSWThRPevkOBuATzWyOsv6S9/hXgCNM6ToBeLk3lzCYJO&#10;BPCASEeMiHPDwDBndPZrjS7hjhiY5Itemu0S64HhCVpL2Buzs/zMLKSufl9jYKwnRiZ6Uz77YGIs&#10;2TXVBbMTHLEs0xureN3STA8sopyerUJ6cc6Ym+ZsUi435XthZboTlqa5YAl95IVpXgS6D6bTzx0a&#10;RqZmh7CGrL40yxXLKOXnJLhjOJ+vu98Xxjdeynv311Cd+5cmYi/AaaaXlgwVaFWALlEgNPnqmgzS&#10;lqBuA3uNXq2sr7TWdF8HlIe5oRu/c0mAXBQN+RHY7Bw0bq8EHGs+t9hZ4LUK12nivcr+WhUoLRAL&#10;nBpPNoUBuG/XeP692iS3usYudGddL6a2QK0SPpp1ZKp2ELgypU+qeICSOZQ2KVOKpfKnbVAL5KpL&#10;HUQLbgZ1KIEeRQbWQndZdAmU1FIS6o5eiYEYkBqIwan8vwpCsL5fCg6PycX5aYW4OrcY1+kLP1xK&#10;cM7NQc3KMlSvKMGj5cVmxtKdxSWoWUspvbwIj9eVo3YTfeId/fBs10ArgEXQVldp/e9y1OwciueH&#10;J+DlMbItt88I2qfc1hK4zyiff9DMpHOL8fOl1Xh6dBZ+vLQCv1xbjV9urMVvdzbjt/tb8JfHZOHG&#10;o2Ti4/hn00n6x0fx+so+PDxOwG5fiX2r5mHb8tnYuXYpjuyqwoVjh3Dj/HnU3ryBpw/u4W3tI/xE&#10;AFvgJRiVZkmQfpDVU2Y3Z2UJZO/rHloAJFh/UNaWAbPl+4qVFfQSCMWyes+b2vt4V/fAAnILQOv6&#10;/7eTsKzlOV2rDuF17T28qrmL9w2PjOQWmMXSBtARtESCOYs+YLEJTDmjQFMJybIZtHw/Bai+ptFP&#10;dPsTysiu/aLdTMWOWWTPuelemEzZOz7GCYNCHdAz8GuMiHUxwasRPDYp2RWL8gnGjqFYRD+4l/eX&#10;RqpOzPDCrn5J9KVdMCPFAYtzPLE01wvzUpwwh6/nEbTTKbeXqgg9WXgefeqF6e6YltAWc7PdsCBP&#10;axV7GuDPpFyfze34mLbo7tUKY5McsYjSeG6KOybEOFKCt8aEROVaU7q6fkGgWVH3MKev6eM7INDh&#10;K5PkUhjmg2wCRS5DMs9HUSYHEvgqiqCpmAEObeHvrHF3B7on9Hfpmmj8PlfDULQkKp5Evk+RfjON&#10;k4DW4muqZGkSLAzoVF7HKo9jaj4b0Fqy2Ehmyl5V21D6o826KrtjKlvyOgXCrMJ3lqQWIxsgm/xn&#10;7dMHpikXWoAOIpiD+F5NT1Qyh2FqvY+mRA9NfDCTIvhaQ05KVNHyRP2TtExpECZk+mFJp2isrojE&#10;tr6xODYqBbfndkDjqk54t6U3XmyswMvNXfGqqgdqVpehdm1HPK2ir7usCLXru+L6wiI0bumLWkrp&#10;57v7oXFHbzTRh351cCSe7x+OB5t64eWhMXh7YjrenppFwM6j/zsLz49Po4Sejme0l2dmo0lbpVZ+&#10;uwQfrq7B8/OL8MvtjfjzfbIxgazI9F+fHMLfG07i10dH8OLyLjPp4cre9TixdQ32bViFvZXrcXjX&#10;dnxz/AjuXPoWT25cx9N79/DuiYBXj99ePsUvzxrw68sGA0KBxzAtgfqebCsAtwS0gPyRx8XENhsb&#10;id0MYsOozft631sCWtuWx7W1QdvS7PPmtZ5Dn8XPFJib7l/Hi8e3DaBf17GjePLQAnSEs/ziNsYP&#10;7BziiB4EZPegdij3bY0iry9Rym3vGHeMSPIxjNonuB1GxrpigvzY5PZYQjAuSCfwKJOnEzzjCeQB&#10;fm3ox3pgQoIXhtBXHhPviTmUZjPIsjv6JGAhgdbL52sMIPBnUBJPjGmDxfSNF5CV5xC0U+KdMTa2&#10;LYZHO2AwfdYZZIWVRREEuA+B7on5lM9risjiue587YKllNLL0p1RVeyHyqJgzKeMH0WVMCHGxaRj&#10;Lswk+PlsM7QYm+/XZE/KaYJUyiTESfOuHaAFueXn54e5owMZtzzCzWSUpWsM2cuaQBLo9BV8HGkE&#10;tx+Bq5lhGmJLoFxWoYZ0MnEaQZpCkOg9tmS3MunawSzWTQvlvbTmsLWYmvK8qRI8yJ4EqUyF37XM&#10;i5kDrA5AQCMYI2nRBK2yuuwOwJLY1nxhlVQS21qllcS+FjsH8ZogA26yuYJjGhumIjBrM/mKtfmZ&#10;6kB8lfLpjIpEX0wqjsSKrtYSLQcHJ+D0mBQ8XkJfeEUZXq4vx7vKTvhhRzf6w33xYXcvvNnRE693&#10;9cWLHX3wdGtvNFb2wEuy8NOtffFobTdTKL5uWz883zcUNdw27hmKpwdG4tnBsajdPdywsLKzmg5N&#10;wssTM/Dq9By8PjsXby4owWMJXn6zCB++X4WPN9bhh1vr8duj7fiP2t2U0gfwl0f7aIfx28PjePP9&#10;YTw6vQsXd2/A8ao12LVuBQ5v24yzB/bh8qmTuH/lEmpv3TABrQ91Twjep/jt1VP85W0TfnlVj59f&#10;ypRuSXZW9Jhy+xPZ78dGmcWYZuzYgEwyVwki1rX28JH2lSSi89qaQJektkAqYKuDEPib76frBFrz&#10;WluaQK/P0fUG/M1sL3uvjoEdiyS87vOKYBag3zdUo1USG0IZG6+qbAyJaI8x0U4YEe1sxoe7Bran&#10;hP4aw5S8QRsX64SJ9EvHEtCjyHSbO4VhTYH81XZYkEX5nOGJ1SVhWERGXVoYhO6+X2JguBsGRRBM&#10;OSGU3ARiB2um0pxkJ/qyXgS0OgdHjIxuY7ZTYgVmV/QIao0ygq8zn0G53UNj22EcpffCLF9UlQZh&#10;e8cASnM3rOvgR/NFZQcf7C73wy7K7dV5lIYhX7Nz4fkCfzK4O0ZFtkWvwHbIoNJIpNsgSaw4gCaH&#10;aJtEn1VJMSl+Tugc5WtKBym/PMfH0cy7TiJg5QMHOGrRcK0xrLxydggEZgRZPIkSXcHAfMpuLfei&#10;KaaKdgu0kuvWIuEWqAVWAVmLogXSAlwdjanOmQAoGaxZaLrGnxbQDFRN8P+9JI8YtbkDEJiD+X1k&#10;ViEAaw0nle0RKxvJLQlOma3kDslpa70sTfAQqB0Q7++AnDBP9En1Q9WwPJwYnY0r49PwYE4+HszP&#10;w6OF+XixqhQfNnXG+23d8HJrVzxeVUgg96b1wmtuX2zvhVe7CGKCumlXf7zcPwTP9g1G0+5BeHN0&#10;HF4fHY+m/aNQR3/46cFxeHZ4Ill4Kp4em4anJ2aj4ehM1BycgnffLiMLL6UvvAY/3iR471WShbfg&#10;Z0rqf9Ttxz/qD+MfDcfw54cH8PbqTtSd3YJ7x6pwcc96HFi3CLvXLsOujatwYt8uM7T0/emTJjrd&#10;dO8OwaJ0yUYD2l9fE8xvyMivGmkNv5tAbSd0tEytlCkzywatgGwPJZlx4xcNJuHjR97bGk8moLnV&#10;/T694D10jNsfnrMjsE1gbtER2IEusa0d6GppOt/ynF7L7Hu0yqAvWUEJPTzaFWOjXTAs3Mn4m73o&#10;Zw6OpP8ZweOUzRMI5jkpHpgc2x5Tkzzor7YnSNobqT09yZ0s2x5D/L7E8MAvCKS2GBnVGj0CWqNX&#10;wFcYTNZXauZkRbHJqOs7BGI+ZfU0+sxTE5zNuPGKfD/MiW+HRWToyfR7O7h8ic5Bjnw2B3Tz/xoT&#10;kx2wkHJ8SZYHVrDzWMT3bSgKw1oy9aZST1wYloQVmVQNiZTvGUFmGuPgSHY+ZOm+oY7o4NPaFDFM&#10;IsgENgX9FNzTdE8tbaN520k+PO7RFkXBbuga6YFOQc4oJzi15pKWm1XWWij97QBJb0eVNJLvzXvw&#10;nqo+qpTLwgAt96NihGJ8dRjKP2/3O6AtMGvZUmvpUi2Q5kfJLwtoBrgNXu3bgA5sPmbV1voM6DAx&#10;sZsktSWrQ42Et5hcclyyPUQBOR7XMkLKKlPBQK2BVRBKxaL1m6WksvywsCIeW3rF49qkfLxc1hk/&#10;beiCj5sr8IHs+5FM/NO+/ni+qSNebqe03kC2ruqGt3sHoYFs/IBgb9zWB407B+AFZXTDrsF4dmA4&#10;Xh0dg9fHx+FuZU9U89jHbymZz8zAMwL59ZlZeEOf+M2FJXh3aSV+JPt+uLaKIF6HT7c24NeHW/H3&#10;un30h4/gbzUHCOp9+I+HZOK7x9B0Zhuu7V6FQ2vmYsXU0Vg9dxq2rVuOU/t34fszJ3Dv8nkzc+lN&#10;7WP6mg/MOPEPBN+f3z4niJsIZpkFZAGuJaDtYzaw7a1MgDbAFaC1/4z2nPJc1gxoZXLZ19v3sl//&#10;SFMiyQ8Eu+wTGdgGpX1PAdM+JmsJZvt1y/M2mLXfKlOAZoMfSEAPJ6MpTXJIOAEeQZ841h1Dgsna&#10;MQ6Ymkz5qsocBb6Yzf2l+cEYF+1oGF1sOInXrFS2Fv3e5Zp5pFXl032t+tEqEE+QzmaHMJssPJ/+&#10;7Ur6y8f6JmF7WQD2VoRiY7EXVuS4knmDsbnQF8v4WVPYAQynclB53A1lwdjTNQJrctywrUs4NpYE&#10;Yy1tYZYLjvSPwOWR6Vic4YE811bI8qSrENAWA9hBDacL0I2uhHK/czy/MitBaohNGXFmCigBGiO/&#10;V4EwNnwF/HLIsr1ifdA9TFlfdEc8v7AKGAZaw0vyia3lSelX0wRoyWuVQtI0U632If9cQa8Isq5M&#10;oLaXPg0gq/vztZ/ATF/cNn8C2Dpmgd3Y76AmgxO0IbyXgB1K8JqJDwR0BM2Ur1XwjKDV0JLWl1ZB&#10;+Vi+jmZHo8BaEjunnHB39EzxxdTiKKzqnYKqQWnY1DcaR8dn4urMDrg+Kw+1S4vwYXNn/Hl3T7za&#10;Uo66ynI07eiO13v64g2B/XxnX7zaOwRPdw9Ew/b+tAF4vlcT/4eibucgyulhaKKcfnV8Il6fmoJX&#10;J6fh5akZ+HhxsUns+Hh5BT5cJANfWYUfrqzGx+ubKKU3498f78BfHm/HL/eq8NeavfjvZyfwt7rj&#10;+PXxMby9eQj3T1bRH16DI5uXYtfaRdi2apGR0xcOH8bVM2fx+JrmDz/Ax/pa/EIm/jP9YQFYDCwQ&#10;/xGollESm7zpz8fsa8TMfzymCRF63fJcy9f2dfZnqdOwz8tsyS5JbWS7JLhktuQ0AW7fR8dlem2B&#10;3lIIn311gdp6j+3ny1qluH6FHO82KPL+yuQ4j4xoi1lJbpgWpyCVL2amepgEjZHhbTAv0xeLsryw&#10;gL7w8jwFo1yxIs+HstsHlWX+WJHtRInrheX0qWdHfYk1hd5YW8hz5cGYm9QWywjYFdn0gdNUMICS&#10;vWMg9lQEY0OBK2bHfm0CXqspn7d1CsDGAgK3UwgmRbfFojwvVHWPwbTE9lhJsO9mB7Cl2BdrCzx5&#10;Dy+c7B+GU12DsTHPF92D26DYtw1Z2cV0SAvUqUS5oE9oe3RhR9WBsjvbuy1SKKGVuaVCCGHO7a2V&#10;GAicEIcvTGbWkMww9Iv3weDkQPRPDUJFgh8yqBZiPNuQFZuldLOJecMp19UpaGw2maA3C5fTt40k&#10;2GRiZgNmmj87Ay0w7kvA+rQwP4L390XICWobyP5ujggkKwcSyFqUXDJawSwxsT4jnv5vko+SU1zM&#10;4gRa6ECFHTvGeKOTLNoTZZFWmalxHYKwaUgyvp9fhoeLy/BkeTka13VGPe3xsmJUr+YxpVzSP365&#10;vSte7qKM3jMA7w8Nw8vdA/DuIH3fXYNQXdnbgPn+uq54uLkXnu0fgRdHxqHhwCi8OjEZz2mvz83C&#10;w90j8OrMHLw5txAfLq/Ez2Ten8jEsl/vbMIvd7fgb0/242+U0f/76jT+58UZ/L3+OBn5BH64eRBN&#10;3+zB1X0bcHDDUmwlgHduWoUju3bg/JHDuEEZXXvjGl48ekDpSyC9aMSfX4uBnxPIL4ycFqBsgMls&#10;AFqgaZbRzcCwzQLuZ5DaW9kfz9n79mudt63l9ebezX6ytr9Hy2nv6uX/PjLX2Pdq+Tz2a231rBag&#10;P3cC9r6OU3K3RRZZptSXkpmAXpBN+ZtNpiUTriYgF2voJ9YR0+KdMJsMuJB+8OZS+lkl3mTMUGzm&#10;9kifGGwrJ9C6hWEP7VCfaBzqF4fl+W7YXhGO7Z1DsTTd0Ux0WEnJrFlNs2NbY0mmA5nWD6s6BGBi&#10;pAM7C2/61a70sX2xk8y9h8Bd24FMPjAN83P90dX3T+hPmb+oNBRL2IlspNw+3DMCezp64lC3EALa&#10;G2Pi2XDpNnT0+wrDEr2MOhCglcJZRjAXsMFneLcm+MjMkqwEc6BDaxMUU0F4ZVMl+jiYQv8dAl1Q&#10;oNRJsnqMkmPcvkYoARlIeezfwlTAQL6xxpS1ukcCGdpiZxVEZKch/1isS9BLaguUfgJuM5C9nR3g&#10;4+LI1wR0M1v7isENO1uANiZAq2MgyAVozR9WECuDLkKnGH+jKgYkeGNosgfGZHlilrK0ukZij8aI&#10;x+bg4OgknJuRiYcry1G/qgwv1imw1cf4v3Ubu+DVzn6mhtbdFaV4S9/31xNj6RcPxOtdBPPOIajd&#10;3BPPdg/GEx5r3D0M7+kTPyeQG/cOx8ujE/HyxBS8OSsZPQfvv12At98uIoiX4f3lJfjp5lpK6bX4&#10;eGs9fr63Cb/er8Q/6/fjn01H8D+vzuLvjWfwE6V0wzc7UX1mB74/sAlHKpdi+6oF2LV+JQ7v2IZv&#10;TxzHjW++Q/WNG3jx4CF+qH+CX4wv3Ii/vCUbvyOA3zXh5zcEMSX1T80gts0Gtw0wm+1kCjC1BIsN&#10;oD+C9GdFvyWrW9jv8tuwt+yzEpDpHi1BJ7Oj5WLrd/WPTUDLYmF1EP9quudnGS4A6zqLuW2z/epW&#10;hWSz0gBV72iNoTGumJLsRoZ2xKpcDzKgOzYU+2BBhsZvXTA/g/5ujgcZNwC7OgdhS6kv/VhPAjYQ&#10;GwoJdkrxqlIfbO0YgFlsVMWUv+nO/4YMty9Q5NuaCsANM1J8zJpNq/Ip3wluM7ZcEmSqZY6IaI1B&#10;YV9hVoojO4xALE4mw1IVjKIPr2mP3YNc0InSuSyoNXpHtsES3mdP53A+q9ZbdsY0pYTGufDadujB&#10;DqJHtDPGJ7phYrw3BkW6oyOlt0ouaYw9Ulld9GVVIFArTGrOtmRxoDNNx+lLW3W/FQxrj1DK5ECB&#10;jOe9nQhCmq+T9TqAAJQE1mJmmlUVIzlPGa7poxH0b0MJxiCyeACPGb9Y7EzzIagFZAHaMoHbYmib&#10;sf1dnQh+LUjuDF8DcPrY/CwNdSkVVAvZD04LxPisYMwsCMHysjBs6x2D/YNi8d2ULFydko5H8wtx&#10;f04OHi8uRBN93+ebOuPVpgpK60LUrCjB0629UL2pK54pkKUAFuXzs139TFS6ZnNf3F/TE59OTiWY&#10;hzQnfYzB031K8BiDN8cn4QeCWGV3Xp+bi/eU0u8vL8ebS8tN/ay3V1fj9dUV+Hh7A36r2Yl/PD2C&#10;/35xinYGf607jR/vH0XjpT24cXAjTlStwNYls7B3/Qrsq9qA43t34ZsTx3Dn0kU8uXMbr2vZ6Bst&#10;UNmBLMsXbsJvr8XGzaA1AP4MJtln5tPWArQAICDJ7IixQNeSEe33/94xUAVYgLUCa58EaG7lO+u1&#10;Ohhlkak4gf3+lp2EDWj7WEtfWGYB+nPE3LY/XmdbywCZrFVvDUMl+KDE/U8o9vg3jElywoJcHxN8&#10;Wk/5u6bIm1LbGZvIypWUyMtzPLCc59aQDadGf0EGd8SRfpHY1y0QS7KV2aVVHryQ6dLK1OrSUqea&#10;R52kTCy31oh3+oKS90/oGdEe07P8MS/XE9s6BqGyNAjzKeG30E8+0TMKlfkemJPhiVIv3oMgzCWQ&#10;i+jDdqGU7BPigAn0rxdm6jl8MYXuwUD68t3IwGXsmLRe05gkX/rPnhhE1aFhuF6Rbijm+SSe19iy&#10;otMqbSQWjSagw6hU/By+hLeGpZxbE3S6hr4yr5FUDuT1GqqS+RCM3jzva6RzG5rGptvyHgQawa9g&#10;mBmi4vvDFcwiCPX+AB4XIFsC2peA/gxqAVm+tdjZmR2FAmPsDGiS3r5kaD+aAB3NjkMlhsZnBWJh&#10;UTCW8r/a3jMM16YX4MG8ItyZqeVLO+L5mjK82dgZzzdUoG5NOZ5v7Ym6tR1Ry/1XW3vj9fZ+ZGMC&#10;dXsfSul+aKI93Eiwk7kfKoeaoG1SltZOSm2y8VNKaknrt6emoenwBDLybLz7ZgE+fb8S76+sNCs7&#10;CMQ/3K7EB9pfnhwwY8P/aDhBNj7H/bP48c5xPL24HzePVOHoxqXYvHg2tq5eij2VFogvnz6FOxcv&#10;ouHOXbx7Qh+zUSwpH5iSmkz821sC2AS26BsL0K9sQFvXKPAkk38sAMtHVWO3AGUBWaARIKzXAvUj&#10;vrZA97kTsMAlhrTYlmDma7NtZmYB2oC6GdA2aystVO9TJNy+n0z3EdDN/GVuBeyWTKt7WoC2OhVt&#10;xch6zpZAtp/7M6C1peQeFO6IwfQ7x8Y4Y3hIayzL9yco3YyfvDrfC1vL/bE8wxHrsttif/cgbC/3&#10;w0ZK6R2a9N89igwu6R2ADTmOlMD0lzvGoYefyga1IsO1RiobX56vi1l5QvN8kyntU3zaIp5gVwng&#10;LErjwXHOmJHhjUXZ3pTg9KtL/bG7NBAzCeh8vz8hzac9rQ0yfVqjjB3QjPwAHCQL3Z5YSGZ3Ru/Q&#10;Nsjz+cIAtphg7x7hhDGJlJxp3lQcXgbUJf6qi/21SVeVbDYVRglEDT2pXLCfzKk1WVcApSkrjBYo&#10;MBNgRiZzKxD78FofnpP56n0CNrfBBGsI2VqRbQvcSiAhoBWlJusbdm4eolLAy7xP/rIBLAEs9lVn&#10;QPZVbS3NgjJrPPG1QBzgST+aFklJnx7YFiMLw7G2RwLOTS5Czeqe9IfL8HxtJzStLMMHgvVVZXc0&#10;rC1D4/pyPFjeATU893h1Oe4s6UApPQBv9gxG45beuLW0GLcpsx9t6IZqgriJAH91eAwa91BKH5mA&#10;V5TTL45OwNODlNjHp+DlmZl4f2khao9MJBsvxTuy8U+aO3yvCp8ebMV/NBzAf704if/v1Tn8V+Mp&#10;/Hz7CF5f2Y/aM9tx+2gVjlctx67Vi7Bl1RLs2bwBJ/ftxdWzp/H4++/RdP8eXtewoaqKhxI8moEq&#10;AFuBLQu0ArPNmja4td+SlQUoNX5b0goENqDtfYuhdf6zDytgWwC3AKbPFFhtwLYEtLb2dfZr+xqb&#10;XXVP2V/ePTP3lumeOmdLffuzbbPA/PmYJbVtQFuyuyXby/TMrabH0m/W3F5FsXN86bNqfJcsTN+5&#10;kuBalubIY764MDoLlQUe2F3mj30E8LbO3mRwD6zL88BqMuuipLZYkOqK4ZS66WRnpYvGsXHGU8qm&#10;0PfMISg7aKI9AV0S6mZ80xQyo+Y6JxHU3SipJ9HfVbbYSnYYa+mrr8r3w9hERwyJccAIMvDQaDcT&#10;iZ+Z6U1pH4hVeV7oE/kVCtkh5Xu3J6CdUBrmjLJwZ5RSlg+LdcU8MthovkdlimJV48uJ8pjgVK1u&#10;f5ovQSwwCsg+Tm0ppdvCy9ECqwG5vW1mVcOslNkyX5phZx6TyZcOJqCDCFKt1iFQK/qssrRK9jBD&#10;UpTOQQR0EBk8iBJcY8fK1NJ4svKyNY9YS+OkBbsii79TVrAzcrWgXJDqiblx3wU9qYBmdCKY+8fi&#10;6Jg0XJmeg5rlpWb20qvKLni6oQseryo1qztoyuGz7b2NrH6zayCeVvWhn1xhfGNlcD1Y3RnVG3vh&#10;4foeaNg2CLUEegMld+P+0Xh1cjpenJiOp8cot49Px/NTs/Hx8kp8vLqGPvFGNJ2Zh7893ok/P9iB&#10;/6jeSxY+in8+O4n/fU4mrj6BD9f2ovHcVlw/sBGnt63GwY3LsXfjKoJ4I04dPICLp07h/uXLeHaP&#10;TNycM/3T86cEg0D87HcgaWtLawHcBrLtE9uNXyDWMZn2LXaz2MzetgSyDWyds9//O4MSZAKm9dl6&#10;Hn1uy+d5ShfgAaqvX8KrmvvmWpkNbBvclg9sye7LJw+awN6Fw7vN5+u8DdqW38E+ZpvVSdnMref9&#10;14CYDWh1Dq3mJTthaTrla7oTluR5msn9yyix1xcHcF9s7YSx4V9iI4G8k37zvooQVArIlMTTo9pg&#10;cYYLFqS0x/Jcb/q+fshx/zdEuv4b4si+ca5tkOTRBulk1mLV/tJyOvTXywMJ6oB2KAxwIOuSOQm2&#10;XN8/YYxK5Jb4YQ3BOpYyegSBPDGRz0bgbioKx/x0X0xO9cIk+uczU70xPI4N3OsLpHt+hVyqgXJf&#10;+s3hrignqNN5vCjIwVQvVb51mrdmQn0NVRHVOLCA7ONomTcBLBC3NG+C2FvXGBZuBy++lnkL0P8C&#10;ajGtgP15qMkAWmxNQMtMtpa2tFD61Oa4p1hYKZ+aGeVkaparukhZpA87JE90ifJE7zgPTMgPwboB&#10;Gdg4IA1VgzOwfVgGDo7JxskJWTgyIg4PlpSYANdvBymb15fhyboSPN/W0yR3HB4bTR+4F55ojeFV&#10;HVGn6Ylk5Mfru5vMrburK3BvXQ/cWdedfvF4PNzUH88Pjce1tT2MnG48Pg1PT83E628pqa+twjuC&#10;+Zfbm/Hxxib8cp8griUTN57AX2uP4M8PD5Gl9+Pt5d14emEnbh/ZjHPbV+PIZoK4ci0O79qKU/v3&#10;4uKJ43h09Xs03rmHN7UCF8H3iiAmQCSr1XA/M21L+wwunbNNAGgJCBsEauhq4LZv3LLRi8kUWbaj&#10;yzqm99qAtj7fUgf6TH22DeSWn/uq5h6eP7rF9wucUgOW/21bS/DpM+z8a73WZ+iYrrNBbD9/y+8h&#10;0/V6Tj2/fZ2Otfw+9n6rqan0e8mKK3K8THna1TkKhHljXYmqdnhjacrX2NUpCKcGxGBXZ4KN7Lki&#10;wxmL4ttjSZIzVma5YBOZe3mWJmc4IMGVUtvzS5OokeLRFvlBLshTZVH/Nigl23QJcUG/aA/0inYn&#10;oDWdkszKhpzt1w5dQtubWuBDI51Q4PlvKAv4GhXBrdE5+Et0D2yDYTGuGE8lsbwkCLNzfNAvTgvE&#10;t4VWz8j2UWUVLzK9NzprtUt/FVnQUjxfmaVo4zVOSzYMcv+aspeMTHAKrN5kZpuVjTlYwDVmzlnn&#10;BWTj5xKsZr8Z1BagaZLQNDG1gGuB2craCiYba9+kWBLISufUFEXNTdZ6VPlk3478XQYm+mA43YRJ&#10;+cGY2iEEG/omY/eQFOwfHIU78wrRsLoLaleU497CDni0tBz1a7rh2eaeaKTPW7++I94SxA2buuL5&#10;zj6o29ILT3cOoKTug9caF97WD892k6H3DEF1pZZrIWj3jcALAvgFJfXrk9Pw9swcvFMe9dm5eHma&#10;+98twQ8KaBHMP93egF/vb8Hfn+zDfz89gf9+fhZ/azqPn+4eRdOF7bh/eCO+27oMxyuXkImX4tDW&#10;jTi2czvOHz6Ca+fP48HVq2i4fxfPqx+wMYq1mhn2NZmNpsi0zaw2A9vA0rU2oAWslo1dpgauBq2G&#10;LbNBZANAW9vsa9T4bUBLvopJ9Vm6vz5LMlzv1fPYz2SD/V+f7187l5amZ7P3df6Pz6xn1FbW8pyu&#10;17Oqs1AHoGP2d7Kvt7/fH4+1WpLuio2FfgSmO5ZnumM1gVlJll6T78PXrgbgmyjDqzp4Y36SssSc&#10;MZuNbmG6J5bRx91aEoJtpaEmJTPPoxVZRjOPVFHTmRLb3ZTWLQxUBpUTgeuOLmGe6BmhBdZd0C2U&#10;1xBsmWzgqoBimJzs3TWoPYZRXs9K86Vk9sHIeHYEBPfQGDfMyfQxEzjmZHmha6Amj2jOsgOi3Jyh&#10;xeUSCaRCfm4+2T+BHUsk2VvZYBEEnSZhCMwKeAnQvgS0QGkAS7P3/wXcDmRnx3bwlDm1g4ex9mbf&#10;ZmzbNAxlA1pANuPT7EQivBR4aw+t9BBKNlY2VyT3k3wcUEZZPTo9EHPyArGmSzi29o7GjoGx2DEk&#10;FodGJ+L6/A54urE73u/ohzdV3fF0UwUaN3fDu72D0EQ/+RH94poNFaherwICpagjI2v9pVtkZK0/&#10;/JivVRigYReBvIMA3z8Szw+PQ/3+UXhDX/jN+bl4fZ4g/nahAfD7S8sME/94fT1lteYSb8bfqvfg&#10;n/VH8D/PTuEv1cfw8d4hvLyqah67cXHXGhzbvAyVS2Zix+olBHEVWfgobn77DR7duEUQP8SrWjJM&#10;PRvxUzZqyuCfTSNnI36m3GaBxmrEdmT6M2A++64W2P4VNDYw1LBtgMrshi6gWj7sZxncUnZbUtv2&#10;c63zYmXJYUnpxnvXeMySvPZz2axt2+fns0z3sO4poFkglFlA1WdY4Nbz69n/CFa91ufo+9TfuYpn&#10;D2/+fv6Ppmv0Hvu3UBmjVivoA2+hnFYG1joliBT7k609MDG6PcZHtjWTH2Ynu2IxgTWHUndcZDuz&#10;ptO8DE2McMLCNEruNCcMi1SVzi/MmtLFwWRYyl9FuVP86Ce7foU4l6/NihEqsZPtp4XQ25phpGKe&#10;z/NrS5+6HYpo3aI8MCCecj7bBxsovXd3DsPmkgCztpTKAM3LZsdDn358kgfZW2tJ0++krI+inA7l&#10;Zwi4cQSUWRje35WM3IbAsqLVIS6tzXiwCXAJ0AqAcWv7zj4EqeS1t6MFam+C2ACaJkC78/y/Wht4&#10;iMl5Pzs5xIwTswNRZFxAVq60ihYk+mnqIz9bn9v+C/O6NNwJ87rEYdegZBwfmojvxqTgzqx83J9X&#10;hPtk4doVHU3Cx/vd/c3Eh4bKbmggqB/SN765rBQP1nbF9RWU3Eq3JAs3qiDeln5mDvHzQ2Pw4shY&#10;vDo6Hu9OT0PjwbF4cXwqXpxSSdqZeHV2Dt58s8AMMb27sgqfbm6Aqnl8uLEBPz/Yir/XH8R/1OzH&#10;f9YdwX88Oowfru1G4/kteHCyCtcPbsbp7Wuxv5J+8ZYNZuLDpZOncPvid6i5eR3PHqgQABvYUzV6&#10;SuRXauxWI/5BIFKjf656WGyIfK3JC78KNM1AtYBjSVwBREARa1qN1jI15JamBm4z7+drBBYLtDbL&#10;fwbcZxDb+y2BqffpHtZztGRk61lk9rX2vu5h+efqXB4Ye1unrTUTyvocG3x6rn9lV2113N63zVYW&#10;1n2sIJq2NqDt+twfGh+h1aTk9hgc+CUW5npiEeXz6nxPLM12xcJUR6wq8MI8gnU4wTo0ygEjo5wx&#10;Ld4ds+KcsCzdw6wmsZLvW1/oi+GhXxLQZExvrVihGVxfN08fbGsqmwS2+wJBTl8hypN+NUGc4v01&#10;5XI7lEd6oTDEiZK8vXldQnbuQcmtyPdEyus5aR5YRvbXNMkZfKZ5VBBaEG5ErCfyqARSfdoS0F+Z&#10;EriqJa7ChZrZZA03WUErk3UlZna1AB1IgCuH2iSFKPKsqDb9ZX8ytsni0vARgW2YWWCmuZGtXWkC&#10;shsBL3NnJ2AD2ous7a9Al5sqlrRFnMBMVtbqmMPL85AT4oOQr1phavc8lNGn7xHVDvPLg3FiilWG&#10;9tbcbNQsLcSHLT3xaWc/PN3QkVK6E17t6I3qteX0eXujlmC+tbIU1WTdBvrAL5TQsX84Xh8ehWf7&#10;huE52fdHsu7ro5OMjBaAXxHAr1QQ7+xs2jy8l4wmiM0C4heX49OdzfhzzR78+clB/IUs/N+vzuI/&#10;m47jL7XH8OHmXtSdrcTNA2twbutyHNRKDxtX4iDl9PE9O3Dx1AncvXwRdbdv43UNG9VTstdLK1Pr&#10;L+9emKwtjckqCm2VpLUA9JHHBBgrKFVtAP0LwWc1dtuPtdjPBou2AoQas4ZorGEda3zW3gpM2rfM&#10;up/92gahBVQLvPoMHfsjmG32FYCtcxaYxbBWx2Qds+9pX2N3KvKVNbXxZfUds5VstpWDDVJd+0fg&#10;tjxnb1uCWaZ9+7htmoOtudg610ryVSsnLtOWsntuIlkjxZOS2x9blGmUTZmb5oxxMW0wPtYR05PJ&#10;kgTZUgJsdqYz1nbwwfbiQMykFC/w/jdkkW3TNQnCs60pmmDWiWbjNnW23LRSRmskqhgAJXhugBaA&#10;dzHlgjP9VYC+HfICydrB7dExuB16RjlhUBwlaZw7Jia4YFlRCCanWrW9OmnOtj/fR6ZTmaBIL3Ue&#10;GmMWmCmlHb4k47Y2UWnj2zbLYQHbHjaSmTWjnQl0DSupE6BMDqSpIzCBMQGbYP0MYkpuAl5mgKzr&#10;CGIfdhahnpTWlNNK+9REj5JYP8S0+zekOfyJboRmrHnh+qLu+H5eR1yZVYSaNd3xoqoPXhKs9Zs6&#10;46lmMe2kZN7cCQ9Xl5pSPLUbu+E+Gbluez/UbO2DJ1okbd9QPCErP+brul2D8IyA/vHbWQTvZLw7&#10;OxNvT8/Ga9XROrcAb8/Pxwv5xheXmdlLmn74491N+PXxDvxWuxv/fH4C/9/bb/CPhlP4a/Vx/Hjr&#10;EBrObcfNg2txbtdy7N+wADs3EMjbycSH9uLauVO4f4UgvnUTLx8rdZENXJHpF5q59MyYDQjJU1ui&#10;2qC0AaBGqQYoU+MVM9nntNX1eq8NsJbvt0Fpv/7/Z7rGBrT2W77+4321tc/b9/6/rpGCEKitTkfH&#10;rH19B30XG8xPH6hYwg0jmeUL67gFvs+JK9r/o9nMa/82Mvu1fU7WEtAtrdUmgnEZAbuE7LdEBeST&#10;XEyhgplJmmDhho1k6Q2aosjrtFrE9DQvjIonW8e2w+hEByzM9qLPHYjl9AE7B3yJTLJ0smdrU9xO&#10;48dKsVSB+XhaorcysyxQx5K9U+lHSoInEIQJZG6dT1Gd8ID2SKV0T9UMqUCyNgHePagNBlMhdAxo&#10;TQn/b2Z2U7w7WZAMG+PtgGDK2UjNWyao/Alkb8evKaMJbEpwSWEFuCSjJbEFaH8eNxFpmsBscqO9&#10;nRGiiRe8h1jclxLdy/lrWmvDxgK0gOzp7MBjCpAp4q3rKOvpM0dTISQFOiMr2AWdot0xoSgMGwal&#10;4OK8MjzZ0IOs2xUv6AN/2N4HH3cPwK9HRuDDnoFoquJxMvHr3f3wcndfE6HWWsOPNvdGw47BeLpv&#10;hJHRLymhXx8bTx94FJ7S7mzugdcnJqPpEKW1gPytFgpfTCm9EB+vrsKHy6vxw9W1eE97d2M9Pj3Y&#10;gj9X7yZ46Q83nSSAj+Cn2/vw9Fwl7hxYiWu7l+Hs1hXYt3EFdq1biv1V63Dq4C5cPnsS965dxpPm&#10;wngaI/7pGRv6i2f49dUL/Pb6BcH3zDR4AcA2G9A6boPCBpbdgNWwBRLLD7TO2ffRvg2kP75f+y1N&#10;5//YeQicAr/N4vbr/+v9ttn3tz/TNp2z9vXez36wtvZ3kbwWcB99/w2+PbEfd6+cQ9PDGwbQb55o&#10;ttfnWmOaA615zjYQ7d/Cfm1bS/BqX5+he2nf/lzb9P5Wq/L8sCjVGcsyXbAil3I2xxMzk50xK8WZ&#10;vmogppKxNQ95KNmyq/9X6BGiYSAXdFataP/W6BXYBpPIoFppsV+UG7IpgRO1KgYtQfOONc5MoMYr&#10;U4wgVDkeBYhUyyuGIDCLzek4WVbL0saR3WO4jTaMq0IErQl6SvNwd2MpmhxBBg4kkMzqlWRIpUGG&#10;khVValbgtINeJsClrZi0GdBKChEray6yhpY051hTG1W+J4xANlMcTUCLjE7mFah9ydzeBL4nJbpl&#10;YmcHKxWTnUqI59dID3VApyQvjCgIxsp+yTg6uQBnJmXh+9kFeLqpB56RgT/u64Mfjw7Hh0ND8en4&#10;aDzZ2hM1lNj1O+gfK1OLUvv1vgF4u1+JHWPNsqTPD44jCw9H3Z4RtJGmNM+bU1PNLKa3Z+gPH51K&#10;RqY/fH4eWXgx3l9ZhteXl+LN1RX44eY6/HxvK/5Kf/h/35whG5/CP+pP4u/VJ/Hqm224tpXMu2A8&#10;quaOw5KJQ7F19QIc2LEZJw4fwKVzp3Hn8iU03rWytT42sLHTJ5ac/kkgfUPj1qQ9/sGUQ23MjmDr&#10;WAuwWCxo+YpqqHZjVPbUj68IlOb32qtBfKJcN0YAyazVI6z9P36W9nUPXa/i838E9P8NZguclmug&#10;57THfj+zsRWUs87Zx+3vIHBJDktii5FrblzEze9O4dGN7/D08S28qrtvgKjvqiCgKVjQbKYSSfPv&#10;INPv0BLYLc/pc2ymts/9/ts1b1utLwjACuVqZ7hgdlJ7LOfrOWLqREdMTfbAUMrEIh8C1P1PZFlr&#10;RlEiQaPi+bFOX1Jmt0XvCErjWFfKYPqM7jxO6SuLI/jEzqr5HUf2lAnMmn4oaRyrwBlZXNUwY3id&#10;lsJRJZFontN5rTWttZ41FTGFQE+mRZIN/R2sgJUvARtAoCqFM5SACyU4fcmoyvSyxpCbI9AEsRev&#10;FcCVJ22NETuYpA+V+4kLUOlaJ9MxqCyQKRBgAK4xZPnZ7Dx4vSxIDE4fOdTja8TR78+O9kSPLD+s&#10;HpWNY3M74tt5pbg+twMeLSvHux0D8cPeQXi3qz/e7uxD62sWEW8giGu39EI95fKjLZTRewajib7w&#10;q2Njyb4E7ZHReEFA12o6ovzkYxPx5vR0s8rD+3NzTKJH49EpeHFqFtl4Ed5fXokfvl9rFkz7+U4V&#10;frm7GX+lpP5b7R78e/Ve/OXRAR47iOffbsftg6vw/b41OLNtJXaumou9ZOND2ytx4ehhyumzeHDl&#10;Mhru3CQLsPE0CjiU0M0zmMzsJTZq2S9q8AbAbOTNQLYBbkDVDEBN4lfDt+1zY1UjtPze30HeDGZt&#10;DSj5/j+CWmCW2cfMaxvAzeD+WcNf2rboSP4IYhvcegYliAgQFrAtAAu0ykiz9v/1uMz+HjbIbKlt&#10;m4D8vOYO3ig41miNE+szbEDbM6/s4/ZW97UB+kezz7X8LW2zflNK7lVKJin0wGL6w1NTnDAizhHj&#10;Ut0xKKod5e1XZFwV0f+ajPYVfdGvEeCiBdi/pN/5J4Lra0rstijw+wIVYW3RKdQR6ZLXYltKalUM&#10;FROrJrUmQMQS0Ma8ZaqiSUbm+3VMoNZsJi2nIxDLVBJXOdcCdgRlusolBTpSTjtQ+tIkqSWvTeUQ&#10;V7EtmVeBKYLQGpJqHkOmKZKtCLYCYfYYscaFEwK9kBjsZQBtan3JBGyeU5Q6xke1vOg2UE6nBjii&#10;Q4wnemcFon+2HyZ3jMDaYdk4NLUExydk48r8MkrnIXhDIH86OAwf9g3Ch/0D8evJkWTkQXh7qB9e&#10;HRiIxl198Xz/YBPMEnhfHRuHH87OwAfa21PT8ezIRDP98NWpaXhLKf3y9Ay8oL06Nxcvz83Dy/ML&#10;8O7KSlPN4wfaxzuV+PXhboJ3vxlekv2j7ih+vr0Xdac34Pq+Fbi0Zy1ObV2FfeuX4GDlKpzctx3n&#10;jx2knCYTX7qEBjLx68dsNI0EKxv8rwSDJiL8QsD+xIZssVQ95bV17F2LEjgCiKSuDRYLQALME9PY&#10;/9gwrcZnAVrXtpS1LSWzzsts8Fn3bfkZnwGq9/1fZt/bvuf/ZX+8d8vr/3jOBrP9PWx2FqAlhRUA&#10;M5Ftfu/3PKfCgrrWBqLZJ6CtUkP/N5hb3t+2P563r7GP29e1WpanNEo/bCrSUqhuGB7lgP7hDij1&#10;/QoZlJJRBFgI2TiIzOfj0FxTy/kLys5/M+BTqV6t4lhGv7fYzwUZBG8KgRovMLMDEKCjeEzMrEqa&#10;yYpw20aG1txhRYSjyXyak6wyt1qxMpim9aMDCcoAsmywm461NgvFa3zYrX0b+rWt4eHE5+I1fvRp&#10;FdU2kyBodj62PUSlrfGZDTtbgJbEFpCtRclVNI+fL+OxKB5LDXVHWogDiuK9Kae90SPZHRNLwlA1&#10;Mg9nZnfE1YWd8P3cQtRt6oXnuwaifrPWIO6Nt3v64/2Bwair6kEfuA9quH1GptbwUtOB4XhxaAye&#10;HxmH1ycpn09PIXCn4CXB+/rsLFNX+unxaagnC6ue1gsleVygnL60lABdhx+urTbVPH68s9nkTv+t&#10;di/+9/kJ/HZ/H8/v4/mdtD2oP7MJVwnkk1X0hTcsx/4tG3Fy/15cOH4C1y5cwMPr19Bw/z4bohpH&#10;I/797f+vr3P/rqq69ji3La0FeQkIJLxBXgqioqhXQZTy0GpVQBAtiEhRcICIEBAIAiGBkJCQhCRA&#10;CALhjUJCCAmEvE4S8g4PwYKtdrT3h97Re/+G7/1+1zozZ5Nh7w9zrL3XWnvtvc9Znz3nXM8mB7Dm&#10;FH/fQv+VFVraV2artKCgdudhs9ZpTlZWVXCZooLHKr0BIBg1jjpYKSOVM9JCrbwGkZWjMgzooPwc&#10;3Ca63vxoiY6DacHj9mXYseXTue5l97N8Pwe0v4/fYgAAFt1JREFUQa2Pl8xuAa08pkUV2gdO5yb2&#10;u0iUFsxvsPrfKnKNJJhmYuV00HY02yb3R/IrUUh5ORoxT3bHojHd8XKUdpt8wGnKQWoY6vIr9HuQ&#10;ZmwnAtS5I83dXxJWrRTaiTB3xfP0lcfyfBTFTG3J+MDOD9pHS1vmaNH5MX1kbmsZW7UKdyPM1JCE&#10;WTOUBhDUaIIarY8HRf3FWhhArdCaMKFhmxqu2ZvPIxHgfbrI3BbI8pE1k0rL/3h4NdDDLaDHj0Z/&#10;foSkyTXzqR8/NAOpid3Str27EeJuGDXwQUwc3gVvPxGNFVNHY/OsCYib+zTWvzoSGR8+hwN/eg4F&#10;62agbtc7+HP2QtRum4mb1MTNhPh65hzc2f8eWjPn4syaZ3A5bgauH1iE6wc/cgsANGQtcKOzGnI+&#10;QjNhbji0lCAvQ+NBQn1oOW6d1oJ4a9F6JgYN1MKtZzbiVr6W44mn7MCPpSk0n/fgXw1HCHQa6k8l&#10;oOl0IlrPpqDi6zjkZ25E3q61yEmgLxy/HmkEeV/SLhzbn4v844Q4/zxqrlxGUyUrovZFahS4rPzX&#10;qckI6p0GVh5VPFVqiiq3q/zhin6XkKiCW6V3aa6yRyq8NK91HwlAO/erckRCA8XuESzPYDKITZsr&#10;zpWtPMzvzXt+ACj+A3S/2DtY2cEGOrXG/+1Wc9uKJuYj69jgC4rBFFmFk+cUW7zPTGm3iqfrUjPx&#10;HwX/Dv697TdRf7WGjSrev6tg9r+l5fO/h13vy/Szx/Q7+mt86I87zBvZiQA/iI2TB+Krl4Zi0eiu&#10;mNb/AWc6aycIDcboT6B7d/4F+lE7RlEzRhGi/owfSYhlkv8uugteoP87Xo1gNM8fo4aWvzuOMpYm&#10;tVbAlEk9lOVpxUsTzRkeTg2uKYeCWXtNaxZUdBfCzHtGq0GKYHsNK5G21iyoyDhsmdK9nU+t1maJ&#10;bxTTB0CaeoB8YM1UYtif99ECA9LeA6idB2o5IX5onhjcCxOH9cYLI3vgnUmDsGz6cCTOexInPn0F&#10;ofh5KNn0Ksq2vIbCdZNQTkhrNdGB0DamzcGl2JdRnzrLaeTapDfQkvkuQklvojFzPpr3f+BBzl7g&#10;Vrisy6ZvrGGWh5bh5tEVbpE89RNfpwZuOrISt898iRsnNWLrS9y5IJA1ZjoZP9IP/qk8i+e7UX04&#10;Fs2E+Oa5vSjPjcfxxC+QFfspEr9YjJ1rP8bu2NXITdW2LftReOoESs59i1BJCVpCrBT1qvjUWs31&#10;TgSz84HluxJo82FNw5kYBAZG8FihxEC0yhWsuJEKF6ngyhu8PihWTqQSR65RGNlGlfdkGf9WwuUF&#10;nzl4bs8sEcQ2eKQ9xDo2TRhs0AqKQL5vSd7wM9s7BN9FocRmgLV/x6BYfm/pRD4IirPQROcdpgx4&#10;ANM05fCRh/A7hhMf7ojH6S+rD3lo2Mwd4MztX1JDEy5qw74CmppuBAF+kmb55KhOmNyvs1vK6CnC&#10;/JSmSFLUsq2+YYEsX1jrb2lwh0AbRKCHEmi3pC0hc2t0EWatHKLpjL6lmn4wgZaGNlG8fGZBbqLG&#10;sageXQizX5NLrdP9+aGQDJBWJszR1NKu35kfjtEDe2D84B54enA3TB3TC7Mm9MOHkwdh9e9HYM/i&#10;p6ldp6Jo/VRUfjXVbRx+LX46btPnDW2fgdItUwnsG6je/SZq02hmp81GKPktNGixPPrOjRnzcYsa&#10;uSZNW5hq0fjFDuJ6hrfUoCWIDy5HKGMxWg9/hhun1qJJrdMFW9x46dvnt+EnQvzPuv347/pDBDoN&#10;twtSaHYnovrreFzcswGnqIUP71iH1E0rkRi7Cpk7tyI3IxUnDh5A4enTNKcvoLb0ClprWEFUkQnl&#10;D9cbKU1O7mrAh8xRxvvKz0pM+bO0k9NW9wPQXizNoNBx+0poYVAsv2+E0iisSD+zXaOyLL/yKLTy&#10;7b7fKY3nQbGFBhRaXHCOspUtCcbpWJpZQAfFIDagDW7BGoTYjtufG2BBMfBMFGfvbXmC7x3MF7xe&#10;aRKLs2NJhzE9O7odMiTjZCL31YqYHV13kwOSUA8hWP1lAtOH7kd5WCY3IR9E8EdTnutHs5uQTB6o&#10;/Y412ENbynjz2wFNE1fAurnHYdGxzGo3mEPmNM8VOnOYgAs+zT12rdX3AS0N7IdWSlP7QSF+VJhf&#10;qqcrtEKm95Mp9Jm1pK36qEf3/S2eG9kTbz7dH5+9Ng5b3nkGyQsnIutP9Ik/fwmFm2agYutrqI57&#10;FY2EtjGFmjhD/jC1sVuedo4boVWjIZbJc3ElYRbKE+eiOO4NVKUS6Iz3ESLEWmtaELce9vsP39ba&#10;0mrQon9ce2ApLibOQ41WvTwdg1sFX+F2UTxuFG7HXzUV8Woa7pak4vuLaWg+k4SruVuRv3cDvk74&#10;HJmxK5CyYQX2bIlBVnIcDmWn48ShHJw/fhyXC86hhhA3VVXihpaqbVS3kh/o4QZ7UAxYg9zCoCjO&#10;gBA4QXgMln8XSpRfOzm43RzaXavyG8pLUPzNCVSXXGi7n0R5lcfEnqN9nA9ZJn14rZrZ1gouCF2r&#10;txe3bG4YQgPUjoPQSqz1OgiujoNAW5rF/5zYtRL50+bXKs0aEO3c8lvZOleaxSm0OF1rZVi3lUR5&#10;2pfZYSg1pjZlG6kRXT20g+Jv8Uy/BzCh728IJrUsfd4R1GqDCI6AjqJP20dQ06eO1mZ1lDEsYzy1&#10;8DhC/ChFkI+kaGSYdo5wE/1ZhvqMh1A0NNP5yYKbAAtmEwe3YKXINBbMtqBAUFMb/FoayLWC9w70&#10;J7v5x3xm9U3zA/XksO54+bGeeO/FgVj71jjsePdxnFo9FflfvIzLG3+H8vhXUZEw043MqqZPXLTu&#10;BeSvfxEXNk1xfnB9+lynjev2zkeNk/dRk/kBarIWI5S1BLX7qHWPfOrC2v1LUZw8H61HV7lRWi3H&#10;ViOkvmKa0jfPrMcdzV4q2IxbF7bghyu78D+NufhXzUHcPb8Lrcfi0JwXh9LsDTibug6HE9dh/871&#10;SI2PQUrCJuRkJOFYTqZbDEDjpssKClFbTE0cbtjSht9qvNIkh8hEB5rNNLMdOIzzZjU1YgCS9uK2&#10;Jw3D3CbSDuGwbTy2rg+Llac8bcI8utaZvixXPrjv6vLHEh0rzq6RX/sDPz4XThxGCcF3Wlb5WJYT&#10;l98DqArsYfTnquAeBA9DRILxQaj1G0W0cxAuK0vnlm7nbekKneiYaeHQtWDrmHkMuCB43v+1PP6e&#10;El9+8D2ssUuh97m93+3LkPhVS8wPp4YeQJN6MIHW5IZHaWZP6NPJQa3RXhqPPb6vWqO7+PHYXTs6&#10;rdqX4cOuwYomOMEcQNj1YRje/Veu62kYQXYfCsURZK1MaWJga48o55MT1iDQQagFtOD1s6B+47qp&#10;3CwphsqnLqZHKFpCdxQ18FjCO46m/pODu2DiiG6Y9OhDmDa+B2ZP7IPVr4/ExjeGIW/lZJrNf0Dl&#10;ttdR9tV0XNuhbUsJ9fZpCO14FZXbX0PlzjdRvP33qNz9NpoPLMBfTq9AE01m+bw1WR+hKnMxKqmF&#10;Q1o4Xi3Ux1a4LqU/n4tFdc5yNOStRiXN6hb6wg0nqIXzt+AutfC9kp2UJPzl6h7cKUrGX69kMD4T&#10;zSeTcH7n5zi5fQXytnyK9LUfYfPnS5C6Ixb703chL2cfvj12FJfpD9cUX0JzRTl9Yv7BtYSpvg73&#10;Gql9WfFVGTSL6S61k2Yw+cooaG0AiIDwUPx/QJtJaqadxEw7M/sMMG+y+vwSHds1/pkIPo8V2rnl&#10;t1CV1dL0Abpw/GvExaxCfl6uA1xxSg9eo7wSNWpZmt3XzE+JKr/Enjv47Ca+Qcx/FAxcOzZRun5P&#10;twsGwTETu73Z7fxnSbtnCd5f55Yuseewc71L+/wSv7qKAPbv9HNldxhEk3gIQXyEQKvf+NE+BE9a&#10;lRpbEyu0B5T6oUf2oulNUKO7/hK96U/36vwr38rcWa3NapQS3DLJ1UdNyB3oWniP5TsfWqDSR5ZG&#10;5rFMdoFpQLs0ikZqaWCHyyegWZZbNI9QO02t/mRep3S/BnU3jIvqholDe+El9RFP6I9Fk4Zi5fQR&#10;WE+fOOW9CTi6bAq+WTUNJz55HumzhuHo0qdQsf0PuLp1Bup2v4X61DcR2vUGagmwphtey3gPLblL&#10;ULdvEaozF+DSjrcIsjQyAT74CVqc9l2DJoZNRz5D/eFVaDkZQz93DUKHVqJV46Y1ZvpiPP5Wths/&#10;lafibxVp+K9QNk3qbPxQnE1fOR01eTtw+WA8chNWI37Nh1j7yTzErfsEWbu2Im9/Ji6cPI6Sc+cQ&#10;Ki5FSxW15jVW7IZ6AhsxVZ22VeOW4ihqub5VJzOX6ar4ElbYILz/DmQTQSMJVnpVNFUYOzeIDDA7&#10;bn+NhVZRJYqze9h1JtYIp/Afd657dyEcJ1F+PYfiVKkrC79F1cVz7lj3CFZ8NSSZGAD2HvZMEj2P&#10;QeutGj/by85NnCYltLYUr0EsyINgG9DBd9e97dyew8R+Ezs3OIOiawxkez8rJ3hth0foQw/u+gsM&#10;I9Cafqg1p11LM83qaEI7gJp4MMFSo5a6jGRuC+aenX9NeQC9CLPrOiLQ0txRAlWilmpqc7fJmzQu&#10;wdQ2Mm4tL5nczKN+ZjWCDWaa7q3+au3KqIXrh/SmX0xoNeba9Skzn3aXkP+sBrUR9PefGtQFU0Z2&#10;x+wJUZgz7iEsmtgXm2ePxdFVU3D006cI8bM4s2wiTn3yHApWT0E1wSzdNg1l22fiKkV9xDUpb9Kk&#10;1k6Is9GS/UfUZfyR/vB8hGhSV2cuQvHOOahM/wAXd85DZSb9YmrcZsKrnR407VCbprkwXyO14vBd&#10;AcOiBNyjOf1Daaob7HG3KJ1mdjpazuxG1ZEd+CZlPfas+whJ65YiYd2nSN68FjmpiTiZuw+XzpxC&#10;xYV8XCvR5Ha/GMD36h8mtALZKrbEmdis2IIwonGpjQmzde0YMPrTXag8ig+XIXFm8M/Et6UrXuks&#10;w0KXxuP22lNpJqpgipdZqUppZrpCg8SZqDIbqyOTEWRmmhmqbiQ1nln/si9PLdLXHKiCufbKRe+r&#10;Mz5Y4bXmtfc3IyapN5f1PILBa2Jv2XigFaeBM/dkxjP+LsMgqNrfyi2/SzGwTVMHtbeZ4XYv/z66&#10;lz4m3ox3+1a1u05lSux+JjKv7b282S2fnM8TLle/iX7jDtK8WtK2f+f/wMCuBJigCcQowqdWbYnr&#10;E6Y8LJg7EeZOHR3M9wHNfDLB3cATgi0JmtBakE+t2RrEIbGuq2H0r2UJaOTYqIflbxNqmtDDCeyQ&#10;Xp0d/FG0DPpTew9jvrHRD+LFR3pg+qhumDWuG76YPhQZHzyLs1/MQNGXryJ30eM4vHg8/eNJOPvZ&#10;8yjaMBUlm2fgEs3rwtiXUUUtXE1pyJiHa+nvoH7vu4R4Hs7EvIiynW8h6d3hzjeuPfAx6nI+RvW+&#10;JaimqV17cBn+91omtbCmHW7ADYJ8h+DeLNiG764k4k5FCu5RE/9Ylo5/hnLw98uZ+O6bFDSfTsXV&#10;nAQUZm7DkR3rsWv9MmxYvhBb1yxHKv3i3L278a38xXya01dK0FTFP6/eA2KQBEVxBozLo0oehtrA&#10;tvTgdfqzLc7Kvq+csASvaa8Z26dbg5vFW36d31+uh+Z7QRJ+XsVpMEZzeTHqSgoQuniW2vasm9Sv&#10;WUoaoCGwvZ/ry7T7WtkWWuOZgG7TZDX8HR3IAlhgRcQ/j/dZDWSJnyLpITaN62AKACxpD7TEgDSw&#10;3fUS3kdl6l56Fjt3IAbyWzmS9kC7ezIMwuyBvr8RTR+KDkNoEsuHHkAfWSavAHSzlTp3RG/CK4h7&#10;61gmtjRzG9C/aRMB3YdAexHMXktbK7T8dJXtfF6NxArDLGDVaKZZVk9Ga4YVfeCorhhF7Ty6z68x&#10;jnFj+3XChCE98J/Du2HqqO6YN6EfVrwyHGmLX8C5mOk4tXwiLqx8FjWbp+J68uu4nvI2SjdNxzFq&#10;5vMxr+DStpmEeBYuq8ErdTYa9r6HquQ5KE+aRf9Ya0svQF3mQh4vQUXKfJSlvue2Ma3eT5gJccvp&#10;NQQ4BnV5q9BI7Xzz/FbcLkygFk6k+UwNXJGBf1Ttw4+le/FTqczpLLc4XmnOdhzfEYOMjZ8hJXYN&#10;UuI2ICkuFjnpqb5l+uQxXCHEtaWXaU5X4HoNv7ANrKQCg9rImZrqWlLFdeIrr6vcqtTh+Dtq1CEg&#10;Ck1soIf3DT1odu4HTghkaSUf6utucOs+bkECyr0WAmrHgjV87ITlCgJVTon14UoMkKAo3lbuVAXU&#10;aCptiaqJDMWnjuBsbiZOH8zCt0dyUHL2OCpoSjeWFaM1dBnaytVBEBYrsw2MdiII7oeOIpgEt4Mk&#10;HMdjg0oirWxg6jpbDF+hyY2qK/eFsiyU1yC0ckzDSww6Ez27gz18Lx273SoFb/hZ/fMSUnfM52G8&#10;byCTDx1p7baPhH0wXKOYBo7Ih/XwCegH0JdwOpAJaE+GPQmzN7UpTJM81Elmt43W8gM9BLVGcqmv&#10;2Wlmliuz22ljNzFDZrXXxo/1Jaz9HnTL784Y3hUzR/TApMHd8dLwHpg2piemPtIFb4zujj9O6INP&#10;JkVh69tjkDR3HLa9NgzbZkQhb+kTCMXNRIhmdOW2qajRjogJ01GyZRpKt7+Omt1zwwvDL3Cbp4WS&#10;Z6ORPnFN2vuoTnsX1enzUZk2HyWJcxFK/4jaeCnKtID84RW4cWYjmk5/ievnaVrTjL5VuB13Lye7&#10;VTz+UXUAf6f8tSwb90qzaGbTnD6RitDhRHyTEYuDiTFI2rQSsZ9/jOStschM3oWzeXkopDldXngB&#10;9WUa+6sGjWpqEv6h11ShVAkIjioDK7+gjWhewqvWaY3mEsiMk1ZyaeGWa4lNYDDIrOJLgrBZBbAK&#10;ZpXCpelaDe8MDzQJitb9sjTdJ1iu+Zx23l4EskI9lyqlxjwL5vNHc3BifwaOZKTiUMZunMjJRAEt&#10;ltL8M6i7egktmtygjdTVyBd+RzcJg/ey9/TaKSICQaDdogXwXe1VAkHgWIZCO1a8ic79xu6Ci2Xo&#10;g0BYbvBjclPjsqv40eXzNpcVuf2dg9JaUeLuJfDtAyGNex/UfMa235ehe24DOvwfSAxY/R/BY9PI&#10;+gi6ceJ8L9PQSrf31nkH7+/SX6a5LB9X4hqjCKeA7kVQPcA8Zj5JG9BKZz7lEdTaScI1dNG81jBL&#10;37VE09mZ0Zq33MW1Ro/p2wWPEeQJNJ9njuiFxRMGYvnzg7Dwib74w6iemDX2YayYPhrb5j2DHbPH&#10;4/CSSTi69GkUrp2Ca/GzcXzxszjw/uM4t3oyyuNfQ00yzWjCWkWRFq7LmOPMam1pWrNnLo589iJq&#10;9y5AbfZC1OyjUCNrbnFzzocIZSxEUcJ8XEldgvqvV6H+2CqnkTXk8mbBdtwuScRd+sJ/D2XTnNbM&#10;pX24V5KNm/lpqDuVhPKv41CwdzNyEzXpYT0yEjcgKyUOh7JScerQQRSdOonqIs3A0Z8ik5gVv6We&#10;4HiN5/5Y/hn6k7Xjg6uoLvRA+35jVoSw+P5WNXopn4DXsbQ7QWFZSr/jKocqiyqTgI6ApUrlxWts&#10;ae77RHES5pW2NlG5bXG8XnmszKD4KYgebIPYlvFRvCqeNJumGV49fxqFJ6mdDx/E8QNZTkMXEmbF&#10;V1/K9xqalfe2ltgR0Lovy3HPEYZbIEhbNRG2pqtFTnMKLgP6Jj8IAtbkVo2HXKI0hcE4AW9pAvp6&#10;VYmT1spiHxJgicHcQpdBx0GoDWYD2pnw+t8ErtPGjAuLWQfOV9f/JzidRvamttoB3D0rS/ib+bnV&#10;+hi2ykKgCS6IdY3/CJTh/wBsOtfeHKoymwAAAABJRU5ErkJgglBLAwQKAAAAAAAAACEA4fMOjaSc&#10;AQCknAEAFAAAAGRycy9tZWRpYS9pbWFnZTUucG5niVBORw0KGgoAAAANSUhEUgAAAPQAAAD2CAYA&#10;AAGW4JpjAAAAAXNSR0IArs4c6QAAAARnQU1BAACxjwv8YQUAAAAJcEhZcwAAIdUAACHVAQSctJ0A&#10;AP+lSURBVHhenP1nlJ7XeSWIVrdlkUSoQuUqoBAIJlE5WLYlW8GSLCtToiiSYAKInFMBhSpUzjnn&#10;nHPOARlgUrCC7bbd7elu950Zd9+eNWvN3Lvump/77n3O91S9KIHuWfPjWedN3/e+z9lPPDHs8cf+&#10;EE88/lFseeIxbN+2Bedf/gFGcl/DbGsxJuvzUJhyCTM9jVjoa8fyYDvWRrpcOd/XgtXhTqyMtOPm&#10;eC9ujPXg1kQfVnhtlc/oufneZvfs0lAr5noasDTQgsV+UaujML3YPmDrlscRvn0bdsZEYyDlBfQV&#10;nsVYfTbWJluxypctDrRhob+ZL+zgH7W587XRTr68271cH7E22u1evjLUwY/Tcy388CZ+iBhoIjXz&#10;w1W2+Jcb58Z9RPg2xEZFIuf1v0RL2ksYKL+OieYCdBTmYr6nHsv8Y/2puLtNbm/ppTy+xY8Q93cm&#10;+3mul3d6LgdbMNPVEPoAcd7sPv4hzvVycb9t6xPYwRrYEbkDe+LiMZ13GJOVqZhoycFf313GneFe&#10;ctaGG+RSL7oprkk3VAtjnmt9jMjVUG8TZjrqHed6sT5IcIRteYwvJbmXs9z6+GPY9gSrfytrYNtW&#10;REWEIyYyCv1pr2Kk5Cwm63KwMtCA1W5C0NeKtbFOx70+QiTub0/0umsrQ+18UYurJX3EYH1JqDY8&#10;7mFbH3scW+3lH/1DbOPLt/Plogh+wA5+wA7CEB29A194MgEdKa9igrUwWJaGgkvn+ZIe3J0acC/2&#10;H0HhY40ICpWqBXGpY9WEXdNHhD27I8K9MFj97kOEvz6CMiCK3BGO6CjCEBuN8Ws/xVDFJQxXZuHW&#10;ZBc+WBzmB/Th3nS/q3pBohrQNX2c8Ne57q0OS2tasaRqb009jBtVx/nCJ1jtf+heqpcb9+FbnnA1&#10;EEkZiArfjmjCkBgTiVf//POYrjiLkeocjDfmo7eiFHfJ9c3xrlD1e869QFpNdOL+7PB6bYRNtxai&#10;Kf1t9GW/gbnaqwjnCx3uoerXy0Wqfn2AXh69Yzvio6PwVEICJnMOY7j0KpZaS7E00Y4H0wPrwmbV&#10;H3z5Un+be7ko7Mr5Qxivy8VwVRYmKpJRdeTP+bKtlPit69wb9nq5/4BtiOEHJFAO4ghD1+UDmKlP&#10;5v9kY3WgHveGBkMv23i5aYKq3GkKtSNsoa8B78wMUfrqMdtWht6SSxhgLbzwRx9D1PaI9WpfFz6S&#10;vTw+KgK7aA/iY6OQRJmYKj2EvtyzWOwsQ2tRNm6O8OWjPU4I9eIbNDpr1ACRbAVf3kLT1+QwaKnI&#10;wURjNgYrUonnVbReexFJEbGhF6vqnyDnW9ZfLM6Fv8r46EjsZS08qDuP8ZpkLHeU4cHCEG4PdWF1&#10;sI16XsuP8cIo7mUFw2RzZYMXpPj8mn/34CYm2yswUpmB8YqL6Ms6hj1bWb18YfQOz3VcZDh28WVG&#10;9gGxvB7Hjzr1wrdxsyUVY1U5GKspQF9ZKZb5/xMt1Vjly/UxTtXmaPJmu0nkXuK/ymq6PdqLjIuH&#10;MVKbjdHqNDSnHMDR7/8JXxLlXpwQHUH7zxezunfFRmI3y50sVRuqlbgoagSt442GZCeMYw2ZuD0z&#10;iLv8bxkccS+VC5vpqnOcz/bQCvHlJqkyl7+aHkXGcVq2qgyMlV1Ce+ab2J8Y516qF+6Ji3alf3mU&#10;414vV+1EhW9FEuVhIvcy5huuYbQqHbfHaBFDNSzc3cvFuTAX/qoOk9Sb/NK7o/2Y6KzCQls5saQc&#10;XH8TL3zheTy9MwFPxsdiX0Js6COikcSasZdH8+UR4VsQG7Edn9qXiBvVZ3GrtxITtVkov3IJawM0&#10;r1NdtXy5N/YivVQfsDYsLyXrRPUYaMa5t2lWa3MwWJ6C8XJWZ/5BfHbvXuyPT8Te+Bj3AbuEe+jl&#10;kdulmp5knGIJw1zeUTqoK+guuIDf3Z8h53SRdblp7sXiXi8W3Rj1VS99XBnj9RHCsDiJwdpCLHYU&#10;Y7H6MoOOI/jGx/bh6ST/AUmUA8mEuJY9CKpolLQkYguaTvyYH3+eH5Dsq31avpZVLiwcHuJeFoov&#10;ln92gYIjms7RDszx2dnmAoxUpKDi1Mu403gWz+xKQFJ8hONceEslzS6I9BHOU0ZsxSd3R+NWc4bn&#10;fIaYC2/nbYbkfVjd/AATPl0XHM57EQrZ8P/t73+NG33VWGwrwnT5VQzRzP7RviQkREaw2rc7zoMv&#10;di8PmWodx0Zu33i5qt1j3YOFXplA7/bkh0X6CAmi454vvzPeh3fptd6ZG8FSWyHGaRmHco7hj5LC&#10;qXJRDudHvXjDXzwuI6P4igLHF+iFqn4ZnOCL9WG6p6qXx5LrvDfZh7sMGu6xJn72ra+gOecsBkqv&#10;oCvrCGaqzmA3HU/Utu3Yvt1zahzbByhiCpOa2cslcHq5Xqhr+jAzvXqxOFfVO9/NlwuCG/LVFM5f&#10;Lo7SqTRgrrUI8/WZGEh/Cx+LpEUk/lYDKs1ZuZdPd9KhKKzRC/lilXN88RSvSw5EVu0SQsmCrJQF&#10;CiJZq4WeZspLKy4ePoAb3WVIO/FTZxnv96ZiZ3RMSABV3XLVPlgJUxXLtOrF4lJVrNpQtGnn4lzW&#10;zyCyGpAQ2ssVrchr6fif3l3BQlcFZprzMViajKXqi/hk5BM0ODsQqeiYgYu4D7MX6yXGubjWy1Ur&#10;4nye98S9qn4jWFSQKNLLZRX5IWPUELlMfohUsrGAIXfNdcy15FG3L6E3/WfYHxfjZGEbsXcWTtXs&#10;OGepl0n6nbMh6Y+DmItMBdcDx9BLhf0yIVQN6Hh1uBX/+dfv4AYDjPmWQnRmn8Jo0UkUHXuRYflW&#10;hI231ZBTVjNfJGNjH2CC5owOXySOVaqqnd0P1YJTP/ppvVSuUh5LH6IPuE2B1PkK/+vOZDe6iy6i&#10;q/ACRgtOo+rE1xE22VEHkV4sCAbqStBdme8+QHmXVExWTrDYy50F5D0LlW+zyteDBH6APkZkH7FC&#10;J7LCNOkGyx6G3FP1ORhiKuZe7rjvblj/CHEvrvUC49Kq3pGrep8yueDQ+QFBQYHjy/URUsWl/kaq&#10;IuM1fsAiw7XZ9hrcH+/ESHMJphuyfbV7qsNEOz0cudfLJXgSOm/pvBDpRfpjlVI191JxyRfL4Ejv&#10;e6ryKCv1nuPBZtYK74/yw0n6mIWuetZiIwovnoBLkS1Hi6Jdnsw+gB5WyWRTEeYGapgY0spRh1Xt&#10;ItWGSqmeKJihOg/I+7IH0hRpiGRG+ZmTH364Sv0+7LGPfsRlKXq5ksNI+uEDX/04JouPoK8iHd3l&#10;19CUm0dbz5RWAkXuFxUG8QXz/MOb5PQ2MddLRcH0WHmastI5l9uHEkT+VjXqOLYXiywl2p8YjeW8&#10;Q+jJO89Y/jpWpylgA0z0+UNxEtR3k3y9WOe6LojEmQJTlc5088VOgCmU6y9+gmmRpcR6efR2Rhwx&#10;Ecg/8mN0Xj+AgbJMDJVnMA6ntPKl4kgvMdKLPf5e333VEg59KDNYkbjWucqwJ5iJuheTLB3eLo8j&#10;30sfrEaBvdHb0ZL8EjPRVGccWktyqW6eS1fNLL3k+1BL5I2Rl/QlqpQioTuUeF1zVa1U2FU1S+Vi&#10;OjcvI4+jACCWVZ/AcGg2/wg5P4eR+jy8syBJViDh825PG6bWV7cPv1Q7+jjFgB57ZiZPEFdVs1X3&#10;OtZ8sfOxrPZwBXuMMGLoi7/76X3oy3mb+piLseoM5uJncX9uMMStr24d6yPsmvA2tRS+wjpsMOcQ&#10;jn3rc+T0CVb3779YZJwrC1UGun9XImZzXsNgyRn66ELcnx9iHj66XsXi2uy8/5CQ7ae+C3c9EzbO&#10;/Lnj2mEMZb+OSFU1BcxebC+Xo9eL7eVKeZIYjea+/leYr7nomkJ6q68zavXu1KrYvYwv1ofo5ZLu&#10;9aqeb6vEOGPtyfp0xleHcPAr+xC5lbHVY17CH/ViBf2i3cT9SUajyxUMj4rP0TIVo5th8+0ZvtCZ&#10;0x4XTqnKRapupcGqiTBJWMm1C5hncDdYmY7J8suoOv0NJIZHMYTdiKndy7fx5Qz4fJ7F8NdloMzH&#10;mAL9qiMLg7mHyHUFboy34v7YME2nl3JLfZ0PJzmOxb7M2q9vzNPV1THXysJ4VSp6rr6O7z+XiB3h&#10;Jt3imvpNy6YXB1Ne0U7Stz//HOaqzqG3IAVzXWXU+xLcov+WD1cNeL9NKRfGMuoKjWSJbrAKRtvr&#10;Md1YgAejNZhkePuPN+qZOTCmDo90wb1e6pL8ULq7k+Q/gmmxsGcO9vP2VIyUMV2uvI57CwogqevO&#10;atFNyoGI47k+n+oqKhHnzYWZ+HfvrmGJ8dR4QyEGCk+j5RqjysSdSIjy3Fm6mxTHdJeJnlIefYxy&#10;baldAj/m2oHvYpzp0VBpKl/WgpVuBgwKHGhQ1MTJtGcjyVcVeNPHL6ToZ1w+gbrMc+ijvW6+fBB/&#10;8dxe7IllbhUb5xI8I6W6qnbLsx0cpKToJzBfR/lppvA25qOjPA+3ydwSOffhLzlWzKXqlsS5qGNM&#10;vrYbx159ARNNBU5lFpmijuYfwnNJPsVVgifSi5XiKtHTiwWJUQL1fq70DJOBy1jrqsb8YB3uDHb7&#10;SETOXy8V8OJYpV4q0vn9MaoHP2SqqRh9+WcxVXwaP/rcfjyzOx57d/rkXtUtGMSpT/QU7IcyTOZe&#10;6W99B90ZBzBOzRmjzoe5BC8kXKb4eplVuat+5l6rtDi5rPq55lys0FGMF1+kBJ/A83v34MnEuIde&#10;HExv9eIIqWV4BBKZXS4WH2d2mqmqrnWCpWhCOq0XyZnrxRZVyBD4D+nGb27M0i/XYKElH2vt2Rgv&#10;PI5PRm1lcr/TYewTep9VBG2AM79qAmfA33LmRapTL4Mxcm2mTGmtIghxbnh70ydrJA/Thvt0b22l&#10;mZiuy0Nb5kmMFB7G70YKKeUxfDExdq0IPq3d/HJX8qPci82G6mVz3b4dRS80Z657TuBo7uR1ZIkU&#10;4L2/NIFbvdVYaC3AYsMVVJz8AfbHxjqzuvnF697OlcyrxK0TrtALdKxSDlu4i8y3ytgHM0pZpA+m&#10;BjHdUYUuWqv61CMYyjuOz0TLpjOHYpUHObWXu2zSJWkuDmIOzZe68JY1oOuzXRvSrqo2Jy/Dr3DW&#10;eR6W91gLZannsNhehvnGbEwwSn23L5UGJcpxboLmcLYXu5YD/rkkWzRF9ZJeWxpr/lO4O0HjB6iq&#10;3ctZrhJzOXfF2L9eHsediS7U5VzEYOF5tFx51XO/gy8NF/e+mt2LzVyaLotryyCdRQu9XDTUUEJ7&#10;bgm8grpQg6tafOkAFGHc4HNtRddxs7eK5vYiRovP4HbLBeyihYumOu3Y5v28e7Gq1lkvfYRezFqw&#10;pM59DF/u1GvUv0jcO5zJteyuBE9V71IZ+lw98y9/8z5uDzfiVl81BgvOouvaAbz1559ATOQORFDq&#10;w6x5ShwbvuLWskcvaBv5k16iZzzWg7jL0tIZlz0qouTHSPBu89kH8wMYLU9loHAZ3ZmHMZj9CnbT&#10;mDiTaZiKy+GmCse1yLDVy+ylFsaYbq/yw8StXqyYWS91ORXpNukG6e/uLaOz8Ap6iy5hqOAMOlJe&#10;9i/WS1XqxXqhq35WsThXFesD7MUbL/WlWgvWnI/1LbuuqvkyXfMpq4J6xtfMSmd66+mnr2Os4prP&#10;GPVSkeXL7sWsTr1IpKrWBxiJa0EgLBVhiEuploJ3VbULY1kuDzTxA/gxQxRQ5l7SmJVefiCjkzCd&#10;TDDqmGSaai92nBN3/bl/mRyHtQr7dhC9VKSXOGvGGhCuDflp/Bj/YktVdb42THXtquUHNFDoArmT&#10;yyZCMbX0TKR+zQiavz07Hkf3xRcxU8RMovAUs4mrGKvJxWB1JquzHgPNzLEbmPvyRa7PckBZoc+v&#10;TBVV3SLVpKykS195vjrKmiNDRpZ1WrurawolmfMS7Pof/beD0P2/Umi13TW4vGyj49YjZ6TfqHyI&#10;6SeYxYiMeYXW21wWowAzHNG0gk9FPoaBqz/BQuEb6Ml6EyOM6TqKUzDelM80ugJ1hddxa0jtMN4K&#10;i/RhVgH2oauDVHvHsPfAxqQUyYykrllFWCmmJXr2f64SqVB6j+ydmA8yrRhT79Q9o/V2gSDjmxEX&#10;WQoXSa+r7tR4JrGf2R2Nu5WXMJBzAH2FJxlbMi2gpx6lFNya6EBtDtP6fkbTYjL0kcsUL+mTY4rk&#10;lDSAqimvxFjXbtNM+Sa+dndtlSK+JhvKcymySEwGkVaI41H2gbUnSkC/NxZh6is2Wkc6lDQH+5BF&#10;8vCOQj5P6KvDIoGh5vM7I7HEeGiCYUl3HiugJos5bQ6Ga9Pxm1tT6C4rdv1UCmVWB7scYw5BZvqW&#10;YDtkdU004q/LI6lyZKutkszICHUhbeLtkfYtPWu8p/90KPOa+QUn3mJWLQLWSmBM27XNzJtjtwoQ&#10;82rFj2B8raxiT8JOtF49hDu1VzBWcgJjVVeZleZgrD6XFZGNBSLVWVCM92cGaQ9klun11FYeYkqk&#10;j/X+wSOuY903K+r8CclEPEiqEJFVnn4XvK9KCNu6jcy5PnLPpCrh8ZDIqwKMcTFspTGu6MYYN+aF&#10;fIxyO8YBe+Pi0HjpFYxkvEEVOI6+iguYoPjPNhehtyoTN+jeZ2kAH8yIYX2gZ3Yz83ZNsYjdE6kC&#10;nMSwNKZUETrXfd3TuVWOVEIGNKw77YdYrb+CHY99xDEipraExFxkSBttRjzIvFWAC3g1koGGL466&#10;nxQXied2xeODtkJmZOeYWSVjuCwZg+XXMFWfR7FuQ3d1ieugfHd+mMz72EcfbgwHK0NkjD2KxKye&#10;1zNWMWLcOXIeh/WXpaE95yS6Mo6g5fIP8U7DZYR/5A8QsWUHmdy2YdQkBbLom9A2poOkINtncxvN&#10;Ckov42IpAcz6no2PxN9352O28hzaM9/AcHmyG+jUkncGD2Z7UZ+biVsj/a53zhk0qoT55s0kRqT7&#10;Xg1kG5SD0bfznkrv4pS5+DYwlWGrDE9HG7Ix1VCIqZocZvbnMJh/Av3Zh7BSfRq71c2zjTr7BAN0&#10;0nZVgJiXRX/890Xd0HblNi/yasgR8xrBIebVwa4weC/R/9KzCZjIOoL58guYq7uK2cYsinwRRquz&#10;cH9ugKF2Fd6fHSMztOzDqgDp7EamK701pr0eC1kFJaoQNeArbJeb9K5S3iDsRl87JrsYfDJc+mC+&#10;B7NNeZhozKXe5WOs/CpGis5gIONt/GIoA5+MZqK4Ldy5L+fCPgRtJRIupWJiIcSVSjumQ2RtO7F0&#10;fRrEsTNWrR0x+NL+aNwpO43F+ku40ZKNuaZczLQW0v+X4d7KCCaqqvAOQ/2birqU2ITQ9AhL9415&#10;f92FhYH4VGLudDrotCUKhVfOYrqXkThfqJ7GFcaLkw1Z6Ms7hcmKZIyXnsD/+k47Ph0VhZjt4S4V&#10;37FlA2U/QMQbtkgdk8S02hHUW21jNERi3Lcx+RY1ib7aHXYnJOLqy9/E7cojGCs+gamqC5iuL8Jk&#10;cw4z/Qq6nyastrW4RFrx7w0GOcGWNhf1Bxj3bk5xsrcFYYr2LdiWP9PALycG/V0Y62jAXB8j9ZZ8&#10;LLaVYaWzFEs8nqzKwHDucfTkvI3ayy8hadsOIhjuRZkImyV3CIdIDLsxI2I0ikwGGFVppHtx0dEs&#10;o5EUuwP76A0Gck5jufoMpirPo4+50hhFv7vkGib5PRMttW6k3c0huT5fCdY5JubVZezdmw9ddeya&#10;HUUK4+TAFexb3KxaUbh4e3yAeXEqK8X3M6tBbboxD4O0wH35J9GW+iYarv4I3/rcs9jFD04kc7ER&#10;apDzoix0DVU1VardzIaISKw1fkXM+wrwyDvx1/9IMnZIDWLwR/sScbsmhanSSQY+15kspqG/Kp3q&#10;WEAdbkVHQS7enxh2KKtbeinUVemkgeTdlkb4MHQTqclEGY4Yl6hbjLym1JliIT+q3P3BxABmaA1/&#10;c2sWS71FVINy3BuuQk/uedJhNCa/it8tteKzSfHOWO0kY2LGt0LvWGf4w0gjhQx9qYCzARpDwcqL&#10;2SGJ2UH/H4XP7Y3FVN4JzFZdYq54kTaohEkQg5/WEnywMorSixewTOldE8JK+0Kt2o7p6W6fyFoy&#10;u9Dng3OX3kksSNIJ5+9kMXVM5m8ykPjl7AgTjAw0ZF9hbecx+chCR/5ZZmIn0Xj5dbSnHUB76gF8&#10;clcCnkyIxb54NdNGrbeWrjfXknapzVgkxCXqrCShLUkJtqSqElTuoBTFbWdFUnKSX/4OftNDfS8/&#10;jbn6FAxXXHdB0HxnCX53dwXDlaW4E0JfKadnmrnsGNND6bUQVp6rCtCxLJ6RNwid6yGjzhd7W1yc&#10;/O9/fh99TVWYqJfoF9DlZGKw+Cw6rh/GZPklDNIFrrWm4U+eVENpLJ5KTPCVwOO9cZubjdViHxJx&#10;Me3QpuUns+tGkqQcwNkO2pOYHawklqP5Z3CXwdZU+TmsdBdjojYXI4z+pttK0FmRi/mWRj/OwLeX&#10;+NYhoSyxFkkcLJoxnxgkY9xVyrC6fNudQfmff/MBpaKHVr+ABrAQ8xS55VaGnzWXsFxzgRXwJv7T&#10;zXZ84+PP4ek9iXh6Z6IbDmboi3FjWsbPjc4iw2LcMRuIBYIUtX07dlAV4iK3Iyn8MYxceRlL1Wcx&#10;XkLpK0nGGOORkYos39IsZsdaa0PivaHPkn+RjsW0MW45r7IiY1zX3HWpAUu10d2k8eirLcZcV40b&#10;erbaU+WYnyi7jPnaa5ijK5oseJPG8BQ+//STofFwCRT3GCTRcMmgOWMWYtojbdHeBtMb8UEgXlCM&#10;wEpK3BGJEz/4Y0xnH8FC/XXMu8FbGjlGxq1bOsi0SjFt4m2GwDHsjJv3e64ydMzrJgUbIWEXxhtL&#10;cIOWtL4wHb+9OeV6MVc6ijHJ9HOhNROdqYcwkncIg7lv48wPvrg+Fk/GTEybeGvom5j2A0YfZngz&#10;aZSaC6C2bnWtr6qoBEpA3blXfQu7RNwZspABsxELQs51ZpAJO7cmG6sMVYQqSD7eDJ+CAiUN1k7l&#10;GsVZAQom7k/34oOZIRSmnMWvlgew1F5CF5iD9uwT1MezmCw9hTEGQuO5r+Czu+nWoqOos0SahiuK&#10;0aCPAzzjakYOkirBIkQx7Fp+QqSGEN8StE1t3QpOPMMOaZIhLIbmqOuT7XWUhBZ37pncEH97Vufr&#10;CTwrQ2hLEmT07k751o/7MwO4R6bvTYa6Jlj+03s30FrJkJOGZprMd9L3dmadQXvGcaQd+g6Kjn0f&#10;3XRNn03ajZ0MWKIjIhFB1NUt5YYihNAOivY646HEyDLDrbwnxl1zt43WMZQVn1rDnbU6GPo6t2sq&#10;9Yx7PsSsKsB0X4w65hgvqxQpcLBjFzczfLxDFbg92YV/+fV76K8pYQKUQdHPdiMJJqtTsNJwhcbv&#10;BNXgAGPyTAYqOxBFVxXF9DVSxutDRF0MKzEKoi1yvRrOaocYUGnMudCUFWEMuqgtVEkTbTXuXBRE&#10;2HTcGDe917FQv0/URdYPJHIN1Qwe1E6syGmV+v//+vUDTKtRj6HmQluxa3hozTzJsPcN9DMrq7v0&#10;Y9xsuop90XHU1wjquyx7eIjhxx5ifDPqYSnH33BMrTMWYtIqQuI72FDm43NVEBm2bh5VgLk4PWdk&#10;uq57Ks3oKRMyZtVWrQkBKi1eVrKge5IAFzvTBd4YZBygiQOUkKWWIpd3a3zXUl02k58zGM8/gsmi&#10;Q4wHXsWTkbL4cYhzuu+tuxg38TZaF2+VQkwkpu1cTDh05cv5nJExrPuO6RDpN2Ja9/ScmBbSXrdD&#10;4wdDrk4irlRQaZ8a9yT6TiVYEaoAlxq6hvtWpwLvzA2hq7KIaTBtTEsultuLMcMKmKxKw0zVFfTn&#10;HkPr2e9iMOcNfDwxEtE0borgdoRHYfv2xzaQFqKm0yKz4OvHLI0BkfWpWSXoXtCQSUWMMTEg5m6O&#10;+qYbPasKsQowXddzuq//EeMuNSS5mHmYTItxVp6OJQErTILuj/fhjR/9Jd5fHHbuzzHfkI/RovNM&#10;hC6g/tLLqGIFjOa9iV3bH2eg4zNBoR+mXqvN/TmqCJXrYi6mQ5Wj6679mGK3POxFWR9r+mx6LJKr&#10;k5uTD7e43TEVImPYEn8dC12f+3Y7hJeZ3Fj7tp7RdZGzBTy/S1V4MNaPwssn+f+tTDrS3bSm7sJL&#10;GCq+hJ7MY+i8fhDDBUdxt+0CPhG5xSMtnZWeiimVduwYJMOqGDNy0mtVgpAVsw6BAMNWinTdKsEF&#10;L7wnKdFHC22rnFt8xukyUXSdYWTQt2M3udRQqK/K0FENrKHA6Tyv+9Krgebx3eR3pp86iLGWEgyX&#10;p6Kr4DITkGTM1NEVph1C6dHv+N47jfMUOWbJlHUlinETYX2sKkg6bHpqJMYkzronETeG7TkxpqBF&#10;Iu2bb6xz3aOsdu91BoieNe9MddSEUsI2Bjm+Uuw5XdfQXpVqKNCxRtNqUOuMZma0V7kKOPvmSxT7&#10;bAxUpmKgNAVjVakIm+ysYdxd7bpaJhiETHbUhwa91jgmxayMlkjHznCRGZWGsIl3EFmRGLBndN1V&#10;TghR9aXKShtyGshxk8+qIsyHa8qIRv3MdtZ5hkm9lXnumsgsvkjHN5k6rvE3ogW1EXQKSIbYHdW4&#10;yW8vvkpr31yMsNqcFKJbh47yfIe2KsBQ17EY92Le7CrF+XB9DHVNomhoSw9945vXR5W+Qnzf/EO6&#10;SLTsWP28t8bJLMNVkZuSQORlwfWOmuxrqMy44lp3NDpYvnyht36daWsZEeN3x/h7koaxr8rukK8l&#10;htl6foFSM9ZSgdneWt9r+YS6cqx9W027DPGUoiXExGCYUdB00WHMVZ9xXTPDNRkYKEsn8hUYI/Md&#10;JUX8AFptDfzt9eKtDjWJtvTeSkmG1ESVJkmRfdCEXZu06zrvJB0kGTwzfDKERpIU/Z+kSP8lCZOt&#10;0aReGVbfaSe3q4DJ2wTzKqZ6g/WlD4/tDTKuHsoIpXGREUh7+WvoufxjuoNjmKhKcUl5f3kGFpik&#10;z/Q3oD43GzOdit/rafEbnHV3zIXoIZ+uSiC5+7L+RMZZ9RDjdqzSjsWwu0cS01IZ/ZeOVUoijMmH&#10;u2n9e2V8gxW/jnRwKLdlJOFEfHuEWi/C8WxiNNouv4je5O9jqJDMN+RgpC4X3WXJmGotYe33Y6aF&#10;LyTi7sWqcX0MyYZ9u9nRIaaF0EaHvJqiqALy1wFmVYpZMe2IyKqyXDYXcmOGqt7p2/oUR/iuW3ed&#10;aqB3GwD6Lse0GBbjQcQ948pJH3dBfSRTuycT4nD2R1/BSvFBtF74AaOiHPQWXUMXUR9vyiVq7egt&#10;K6Q+tfPF3gDay/TBhrZHiJY3gLJIDBqTxrSVumbGUojrP/U/QtNac0VBtH1/tX+nyMT8oZEIImPY&#10;0JZ+u2EYmtus9uqYKHwsLhJT11/BVMGbTPuOMRC4jPFaxsJ0Db9emcBQUyUWm+t8TdOYCNXlAfUl&#10;22wB3xLjLXzIj7PUNX/umTemfXSn0NUbSJH+wzPiUfY67ckzuyHeKvWcVfxDTAtloyDzYtyYV2+k&#10;xvSq8a7s5EtYLTqIobwjGK28gkmK+wQTgbG6PDxYGMFobSVf1EWGNwyaKqCjPHedWRekkCFjct3i&#10;8541R5nlV6ecEg8tGiDRNmasFPMjTWXrTOuaOi/cEAxWyhIt/bp4i8lHMa3SEDfUlb3E7NiBSDKe&#10;SMSfp8gPpryKycIjmK29irnWXIxUMw6uzsG9+X7UZF3DrQEy0kcdZsxsKKujTehJXMW4KsEqQj5a&#10;bk7+WqWe1zNCSs/oN6rEoKWW91DL7Hy3nwghd2oGzsR+XbzXh148tsHwh41AULAupqOEuGNefVKa&#10;1huN9uQ3sVRxGr1Zh10/mBoCJ5tysNJTjeGWWix3KZiRT1VE5REVurcmPaOK1oxxXyli1jMphk3E&#10;xayYD4q3GDLRFmMrlKz6vFRfCby2nkTRxjimNStEoxCCSLtRCWTYyGaKbCfaaqLRQD837iR8uyuj&#10;6dbiyfi5H38NU+mvY5h57nx9KnPfXMw3FWCoMg33ZgfQUZSD+5Oa097jLLgTYYqtmHGMMXNS6ZH3&#10;AY1nVnrtdVsoi2lN7lFXrCGqmSc6F2lUvJsYxN/oOd1TqUqR+1ofc/I4S2Nc50ZBxK0VQom5kBYp&#10;XYumnsdERSMuOhz7djyGyYy3sdZwGVO1yRivvo7BqhxMC3XqYUnKBdweIlM0RkJRUZmhKLIhFgpH&#10;fWweNGQ+vJUkGOKqBDHjE5WNa3purKUqUEkbxs9NwxFp/o+YFgUZ3sz4o5hXL0PUju2Ip65r6L66&#10;Z/Le/A4WSk5gvPwC+ovOYrSKAUxzPqabi7Ay0YneihK8MzMcmpjmGQoyJ33WkNMgs/dnhtbPxYyR&#10;GFKFerXwOq9ZGkGGjWmVYdue8DNwtj7GaCyEuhNxGjKNPQkyvplh0Yaeh7pXKOpxdGt742LwhX2x&#10;GE15Gf0ZbzDFO8UMJ4sizxi/MQ935weQfvoo3h0bxO1pTYQewp0Q0xJvz/iGLhvpuum+jsWoGBOC&#10;hrLImDdyYk6m5RnCIh77CJn9g3WUTcStFAXdl46NebPoLmQN+fLIHawEintcdJRrtdyXGIP+ywew&#10;WPg2RsrPYag8hahnYLG9nCJfiGnG7at9HXiHlv7etIyZz7S8Pos5MfD7DQ4qdU2lWXu7rnPz5zoW&#10;o5IE2RHH9K26k/jaZ/a50QRixpB2zJKCKH+YiAcR3xGhnkXNUvH9y/GxcUiIj8X3P/Uk3uvMok8/&#10;ipHS85iszaKup6G3+BrmR5hNpafi/bkh6rQQ9UgG0TXSdaEbRF/ndk/nSipM1FV6sfZIS/fDujOO&#10;oD/tJdxtuooY+WaJ9Uel4/LTfp6fIS2mP0zMHcNk3I9G8OIul6ZxZXEMZDQ/bG9kJG7VXsNo7uvo&#10;zDyIiZo0N+VLs66WBxtQm5+FX86NOcRlecXI7SlfAUFR1bnuST+FrChYUX5+SyfOvMngiSIvpo2c&#10;TjdnnkLztbfQnfUGhq//FN9+NoGoRyD8iW1E2ouzc2H/A6Y30PbdLmqFFK2PRGAwoyFVTyftRMul&#10;Q1grP4nZ+qvoL6Cxq8vCQnsx+pjB3V4Yx3xzA96bktEic6Hx9Caqm0VZpOOgKpgrXGEW52J8/lal&#10;RFzHYVMN+XQt2ejUQBpa26K3v4nfjmXhebqerY9v2/DXm5j+MMaFspGz6qSIHcHZYgxhd+7CJ3ZH&#10;Yi3/JG40pmCA1n2SjM80FmOqPhPvLQ2hOjMFv1mYwi3NGAsZK5VCSqXIi/RG5KZzLw1enxWc2PMq&#10;De2wUcXKtblkPBe9JRfRcV0N52+h8fw3ceJbf4zYbTvchPltRH3rE1tZfsQHKwGmg4wLbWNe/cVO&#10;v0N9y9FEPEFDqMj4Lor707sT0HzpTUwXHMeM+q4bsxivZzFZKca9sVaMdtXj7oCitQ1ddsHHqD/2&#10;FETdi/hNZ7yIbr9vk1ffm5iuzb7qjFnYUGsVFtsq3MCZ7sJr6C69zIjqEvpzjmI05w38y41KxP6b&#10;f8tobDvCZa0fD/dLHRF5MWvMG8Nm0IJIB8Vc40jcgBuNNoiLxt7EWHx+5xbcKDqB+YYrWG1Pd2PY&#10;ZtsL3Jzg4fZS9JcU4gF13Q2gG2MFjLY53bXIzZCWiEuEdeystQtY5MosemNJSQh7QIffUJKBmc5q&#10;jNdnuVEDcx3FmK7LxAiR788+TDR+hGefCMPuHZHebUnUN6EsZv2xukz9gkM71PJClI2MeYm5Zt5q&#10;JJFGI2kiZFJCFBaKzmOl7BSt+2ksthZgtjUPC63FuD/Vjv76MtwdprUep+gSUTEiETYj5mN3j7qu&#10;B92WyJhWA0SY0q0lBull1y5iupspWScZbi6kcWEQ0ZCLcRqXnoy3MJjzNv5+vhLPanx3RBSZoq6G&#10;RPpRZIh7tDcYXmealj2GTCe6HD0SiTRySbExeOFzT+N+wxkM5b7FCj+KnqIrWOsqR09pKhaGmDS0&#10;NeO+xDi0JJTXbc+4M3wybCM0diGao4qo4VCD7CXijmlLt0R/vTaPnupCzPVW+pi58jr96BXXVqy5&#10;Gxoy2ZP1Kr6173E8ExeP8G0UdaK7XQlISLSNvE4TaVnykE67QbEOZT9WzMgGzol2xURjd/hj1PMT&#10;WKk+gdHCwxgqS8FKVwVByMONyQ50lRbhLsVcIwU9km0MZxm9yVWRQaEt5nXPuzav0068xbSlZEqu&#10;XXMNZb63uhh3ZihC3RWQdV/trkJ3/nlmThmYrkjG12Mfw9/O1+JzCYluuToxaIz6YZJC2pdB0Xau&#10;S0yH9Hozwy6KiwlHUlQUnk6MR9bPvoK7zRcxTnEfqbrG2L2E+l6IxcE6zAu9zlYXujpG1axMo9aU&#10;d801C7tOAD1DJqUK1hjpkLb+qjmXe/rGfM0b/cd7N9HbWI4RivgMw8WZ5jxX49PU+7nKq+jOOISB&#10;goP4fDxjbeq6t9K+g1zMB5E2lB2zEudNDK+PFuS1WDKeoFGHFH2tevfV557EL3oyMFZ8EqPll9BX&#10;dh1zmvpPrzM70Ij+Shq5sQEy046BmkLHuJg1MhfmRJsUQrrJdd2IeTXqu/askBhIZI7+7EfUJVrB&#10;zjJGUHmue3SpJQd3uvPRfu1tdKS/iS/v+kPspVjGRkmMybSGSKpNjcw6hKnHblwombJZ3TZc0s3w&#10;NqZZAXomPiowaJbne2hHpksuYayUAU3VZYxUXsMImW4vvApNkOmrKcO9IVpwMaieTSKttFIBiWOc&#10;qGtOhwAV42FqV3ItlyGSmItp1dANGgt1s/7DOzfQQV2/P95C90brTuSnGrMx15iOwfzjaEp+FaPV&#10;Z/GxXVoaKhYJTDiiIv1ScSJDWUwFGTYKMm2Mu1FF/K1TCYavz8TFouDQ97Fac56on6eBvU4Xm4r+&#10;8quYYfKiXpf5libccX6a+qu+LeqyE3H5afIkvkRuoI0Xb/6Iui2S7Ls0TDVHg3F7rJ9/1ovehlLM&#10;DdRjkj69rzLTDUVcaC7AMH1s/cXX0UEL/5Xnn8TOmFgk7oheZ1bIaWyoRDa4apwvbayo9HmDaaFs&#10;TMdEbnVBTRIr6/mEGEzkn8ACffpQ6UV0F6e6KG6uowzvrY6gMuWKN3Ji1LWmUI+l407UfYvL+np7&#10;hrRIYqAaUeSjOFajAW9qhBCZ/9XKGA698Ffoo3Vf7qxkzFyEkYpr6Kd116Jw7QVHcepHf858On59&#10;MKwGuSbGaECsR9gGv2oEsEq7lsRnDW1j2lyd5oPFk3YR9T20Iw1XDmO1+gJmGL+r/X2wnHpfm4m7&#10;o+3IOXMSS50tblav69AnzVN113VaTFuPpEox7fqHyLQ3AhtkWcw9RkIDTN/qc5ORzzBytCKDqWI2&#10;hoouMJI7jdZrb+BWXyE+tzeB+XQ89tL/7mJ6uSfGj/0U2WBYGxYpEtMm5pIQE3GzDa5piqUkSE3Q&#10;r3zts1goPIOFxiuYqU1m7J6D2QYFNQX4YG0CvaX5uKvAhMwuh5gXra9B5Rju9q7LGLd2aOm2RF2k&#10;a/J9Nxj6LQx0YoIhbH3eZdSkHHfrI8xQ1NrTDqI78xDarr2ILzGxeJoJxn7G2knxfgRwkGFRUvzG&#10;KGCJv0hMC20xLkaDrk+lhkBrCOSTVJmx64dxs+kSJsvPYqWDgZUG5Tbl4sFsD3LPnsTtIfJBA6c1&#10;sTTjNTRM0o/un+/zg2okBq4plWUQaZfVsALWiLZ8+u3JHvz7D25jor0GU2oJaSzAQKmGQCejt/Ac&#10;mq++wQp4C7c7ruFTO/fi+V0J2J8Qh30Uaw2FFsMPDYEW2iHjJrTFsDEtkuvzqatvrIhjUBTPa7ui&#10;41Bw5CdYKj2F8eJjWGiivanJZeZ4AQvdZZjTxNemBqz2kKe+RjJN8dZQZ0N3vLV6o/04pANiWCsj&#10;SLwVxKtUBbiVQccl7gNIPv4WxtoqibZG/5Wjv/gyJsj8SNE5TBTxY0qO4K+e34lP7NmFpxzzidjN&#10;ZEPDnzcPexbJ8Dm0JeJi2iHtExgXAygmCJXW/v7FJ6PQf+11LFcns/LPuFVZZghE8cW3cGOiGe3Z&#10;ubhJix420eFHHMx0+aGSYtI3qXrzLoZ9SufzWR/rimnPuAtmeO8WLeN/eO8OOmqLoCHPU/VFbsDb&#10;aMUVzNanuIUxxvIPY6UlDV9+ci+eTUpi1JWIvTv9KpjBYc8iWXqn19RpxzTJdzIozBXaCoICgZCY&#10;p5F7MmYrelN+hlmlq1UXsMZcQguqDJZeY7JSh+r0VE1c8aMOnF4LbSJsjGwWb2Na5PLWkM7rWUes&#10;xVuUhFOv/RTjLeX05azZ/koyTV2vvYIJit9A5hvoy3gVP/vT/fjsU89gP5nevzM+sPynRzvItA17&#10;NpSdeIciv2By4+Z/Uc+TGCu0p1HM6Unmqs+5YKq/lIlT0TU3AtH56ZbiTD++JISwmDVaZ3bEWjB8&#10;tObaouTOeM31F+s6VWBlmLpO1D9YmmZl1mG0LhdLHUUuqLnVlktRP0emD2I8/xAqzv4In39Sa7LQ&#10;0JFxx3ScX/XVmA6KtzFsJGaDWZ3meUdpAhyfj4vajte/8hlMph/CgkZRVFxwPatT9bl+OoMstlyW&#10;SEiLcTEmhsW4oSsyhJ1Ok9bvhVBXBbiFvZjx/P29Zbfm9Z3BRvp0v5bicDFfXnIBE4qq8g7jbmcK&#10;/mhXOD62Zw+e2kn9jktw+fVOxuhiWi5rQ6cl2qFcPcSwa8UV4yytAjSCQoYuhpFhUuRjKH/zG1ht&#10;TMFkRQqmaq/5KUpC2caMudhbKOvjyYhHkRVAhkS65sSdx3eUuIfQVimmdU8Ju2unJuMa5vSXX/oC&#10;3p/rZ+JC1BnMzDXloIb+vTNL4zrPY7TgbazWJePTTz2F53bvxB5aeIWqDuWQnxbDlr09xLQQZnob&#10;bNAQuZEU1Pko3ldzdPqrf4mZglN40E2kHdN0W5rVJqSlz0ZBERfyhqoClyDi7jhU2sRv5bNqzVAS&#10;P0tr/p9+9cANwhtlTqx5HZNMU+ca0rHckoXJsguYYkT3/mAWvrCTcXbiTop4tNdpuSwy7MXbt7R6&#10;5n3e7joaniCDIWaNcetTl8iHb5e0hDNYiqR1f9OP7NcgOflnibYstxj2jBJRhqB+UopH24IT3bfS&#10;SMyqUlS6LhkirVRPSb1G/L43M4jrJw/hN6tjzNbKsEA9Xybyo6WX0JuhSabnKf6HcOCPn8aztOyJ&#10;RFtr1spqe6SDebtn2hgNomzHwWsRkg7+x27m624NXBsdGEw2XBeImCETOjaR1zUxG9R5kSUo1jbl&#10;2qhH2vyYMIq6jQ27N96F//Of/hajjNvV8LfSU+EWYh4pPYfl2svoo+EZyXkTl174gpvFI8Yl4lr9&#10;yEQ8KOaazKp2OZXGvETbNVmzNBLq27Zsda08zpDJVblcOhSQiMTU8oCaUTWloWX9mkox6+6rgigV&#10;ZvzsnirFS0FoHRIy7Rif7ncz+HT8u7VplGVexVpvLW70VLl1pmYaMrFQcw1TZadRe/4ldKa/zpQy&#10;hkZNiPtRvJtRDpIxbRRsptaqt1pseNtWrdCkhINMm1hL7+zjF/u1HmgTJtvr1wMVlWpHFtNWCboW&#10;ZFwklyZS35RSOjF8f0Yj+pm0UN/vTfUyP+9GW3k2Y/haxsxlaMliqlh0Bb05Z1Fz+QBS3/guGi//&#10;GN//3F7sjYpzPaI76IujXHBCHx1g3JjbzLwxrrZ6kwAaMo2/anJuS5ZbImwfr0qQyEsKdE1M6poo&#10;GLUFK0Cl9FoMC20ZM+m3mL87SeM2wWuuT1ohrMS9B//9H36NjjLGyuUp6CpKcRPGWzNPoPTcyxjI&#10;PYbh/Lfxi6liPJcQ7/LqHeHhjvGgFTeGg0wbwyq3isiwY9oZMSItt2UppfTXKkGl6bnORaoIJx2B&#10;Z8SwJEHkrLkzZhti7ZgmswpudOzaqEONeVqI9ya9R9b5Y6ws/n9LMcZrGDA1ZNHIXcRy/QV0pr6O&#10;B/0Zrrtp545E7GC8vYOByGYxN4ZFOjd0g+TW8xNq+nDz04ayrpvoG8mtSTrme3xSItKzxrQxbOIt&#10;MsY1YWUdZV4T47Lwd3hNA3Du08j9x1/exWhziVtTTA2SC+0lbs72eMlpdNHdLFWeRG/2YeySQWN6&#10;uTk0DVbAo5BWh+T6kn6y4Ga9VQHGoGMsVAHGsLk4neu6mJZYi1kxbsc2kkBi7pnfmKkj5oWyyJpr&#10;bwy3ubkaD/hM8uFXKXENWJGVby3BUNk1lF54GR2ph9Bx9SXG8W/h42RCeXVMeGjFdMe44vGHdVtM&#10;B8nptImrIa1SDFkl6BnptUiVY5beKsKYduJNfQ76dEVtmpbggxWPukrrkZBrU3Lvu2no8sj8imbo&#10;MHn55co0Jhm/31E7d1sp0s+9hjYauamKZNSeehHzdRfx18uN2B8VQ+su10amw71Ls1l53pU9Rnfl&#10;e14d0ou0xGJCDDqEJa5k1IybK3lPpUPZGhzIrIm27gcNmkj39IyMmiHtjJqMVwhpoa5z10RLEupW&#10;EStDTGpY/u3aBLIvnsJSVyUjuTIMVaRhtjEH07VXMVtyFmN5R7FSdwxfZiS3MzKekRf9eUDUg2jb&#10;sZuiFIy9hbhDPcSUQ5wk3TemdWzXdc2suJMMVoL0W40RItNzE28bMiXkhbp1v4hRZ9zUJUPmb4yq&#10;YZIVqKV+BlpQn3kZTcyJb/VW4dZQLSZqslCfcgiTjOamGMmtMYWcq0l2nYyJUWpliWD4GYrTifj2&#10;Jzb03DFt4mzi6oxa6FwkxtR4rhYWJ+okkwBj2Fl8npvb0rM6F8NiUoiLYXNhaoQwY+ZFe6MPSuiL&#10;YdczMUDRpzTK0v+Xn99Dd10p1ujXlbisdJZgsi4DE9oZo/A0hrIO4V7zebxAv57E1FTxttybUN++&#10;faNPfX1elhg1ZKW3TtT50UJd9y1UFek3rleEjIthPWfPi2kzaELXDJklJH5smHdl5rrMHqg0ph36&#10;Mm4jUhurFAU0XShLveTWO5ppyMFCYz76K69hrjYTE1XXMJB5EIOZr6Hn+uv4kycTEBehSE7dTdvd&#10;+HXNvXRMi8yQmYirlBSoIkys3bJ40mk9z3siibOJtGyBK3kuZv3qMl68VTn6L1WAR1w67kn3JQli&#10;2sRbyDqrzvjd0L7lDJ58ew/+5e/+Gv11xVjoKcWCWmbaCzBadQXTtPINya+g8eorGMh6BV9/ciuS&#10;4uLWQ1iJeJhaN5wLCjBqeq5rQk/oC1mv136dRzGwTH0TAstDPvHQB6k0cTYypk0KJN7Ofc0MEflB&#10;h6x1s4pRMSwSs24GDq/ZBJX1gIb07uwIiq6d5rdWYLo+D73FyZikoWtKPYL+/DNoIvN92Yfwi74r&#10;2E+rHq+ORmZsbnEXE10xqWNDX8ybiD90TbN19DFE0cRSpTHoxJmlsi65LnNfKiW+QjPounTNrPa6&#10;bkvs1a88qJhes4JCUhD6veunouhrZs4/v3sH7bW5mGYgI39effUIuvLOYaSYkdz1t9GZdhD9OS+j&#10;/coB7I2J3VhK0tA1/RUJYe1YYYZNYq1S4ism1S8klJ3+iTHH1EaObeem13buDZm/LvSFoNC2zSqE&#10;phjVsGbps64Z0kLZuTY+41pmVDF9jQxjW/Dat79CgGoxwBh+uOIaQ9l0In8No3Rtg1lHMJJ9EGs1&#10;JxCmuVfGqJg2hlUJQlhWua002+s6r4lpiaoxFmTQdNMYXD8X06QNnfaD2sW0u286TAZtYIwYNl2W&#10;eOv6ui8PqYJ+I53XAi7uOX7jbd5fGmnFVD1DV1p2Md6vJinG8IM5x9Cd+trGaqViPIiySAzKcAkN&#10;TVDTuT7cocOPDYq1StPp37tHkniLSV3bWGHOZ2NuZzd+rCRGJAbVby4mnT7LerMUk75yPPK6ZoZO&#10;JElZ6qrH7T4Ncr+CseYydORfYCCTj7HqdDKejPbUtzzTEnGJ7gR/sD7nUpUQYlwkKRDSxpyRoSnS&#10;c8asMexQ5zPSbz1rxsyT11FDWuiJaSfS1OGJlko3007HQXTFrBh0jMuis9S5VmOd76mjl6nEMr/9&#10;P757A90VWZhuzae4pznUR8uuIkxMimkFE+O05GLY0FfpmBXjISvuApGQeBuzdixdV7nBlKf11lQ+&#10;532uKiDEMMlCUaezoWtuDFhIvM8d+JGrDN0XOSYHmmjoWhzTqghd00Yli90NRJseqY3utaOWqDfj&#10;wsFXeK0Ms005bpIpdboKo4y21sU8NMHUkHXWm6X5ZjGsYxNjY9oYN332pb8u9HXurukDyaCYMP20&#10;yaVuBf+QNdfkUiUe83SRQlvdRmLYiTDPnTvjNf2HyIk/PYqbY0nVmCPjsx01BKwet8hDR1Emr9MY&#10;t+aFkKYx8zNqGzDRWucWeVAlSMSFcpAUgJieG6MqnQsJuRyLqdX+rXORMSMyRFXqd4a6njGfLUY0&#10;m7apIBVDDWX8Dy8JYk5MC2W1xGitX9ueRsc2CVVirgmm8521bnrxMmmlkzaLpRtdpIWDxbyjEMM6&#10;VgRmEZoo8+xRN4/SGRnHjN+aRqXOjWnHEI9FEmdj1hGZcTpK5pweu2NPdya8qItpffxwY7lbCU9L&#10;AblNf0hiRvvuGNISa0N8fUYtmZYbE9NSg+Uetb0rmqzGTarN+mS0J0ID24Ok627os433DjWl2kj+&#10;qMitiCN9Ij4c1ce+h5ms1zBf+DYm8g8y+zlJ/TmLUcbE0y2lGK7JwUhVtls4eVRhY2cZlkea8P6N&#10;KTQUZqKlIBfjLXVY6VcsrzheeT0rODQ8RC7Mk/ceFuGZxPnjUB4Qsj+yMYoxJJ3WjC1V07lrIQrN&#10;6r3BeP6GgJINogrK/rgeG57LANt1c73B50R6xsjsl46Dqq9vcVGs3s3Sju0b3aLRmjAXmCEs0kgR&#10;P7/Mxy1GGiDlZyn5NCD4vyL3v6wHu/d7Uy2NBK4BvhlsA3y7cnUCHhvud5h4Mi4S3/rMXmS/9ZcY&#10;yXob8wVHMJ7zGsaLCX7FBQJ9FWMayF+VQ+BzMVyXSbUtdLsCa1732uQA2ioKMVBbhvkOMuLWg/PM&#10;ak8QPzGXjPDjrVKWNY5d9otSrWt2bmtViFExLgBEAlkkrdWzAtklgNI2bUDEc82P07FKgWqA6tjI&#10;BEGk/7VjASwysCVc+t51YaN2GXkAN8ATBQEWmCrtWvCZ9VJ1EhISZ3l4vMBr4s+18pF30UMLXdvx&#10;ZoCDFATbd5ltI+jMVB3ofrdENxwuOhx/9vEklBz/HjrP/wDjWQcwla+xxG+hLvllLLVSs6uz0Fee&#10;imbGTD3FVzFQeZ2OptLtf/PO4gjqcq5hooGmtJMeuZ+ABT7enKlJtGm3NNY05aF7ApnHuieA17WZ&#10;fsO01QPuNdXAFFg6/jCw7Xebn3GCRQtj32PfZt8pMi0U4AaewPULc29otR/euDEV3o5V6vdWF0Ft&#10;1v/buchpdHDGuJFADYJtzYgqg+QApyk3c66FFDQpy81Pio50C39rctY3P7YHY2lvYTbzAIauvYiB&#10;tJfQcuVnDJGy0VeSjP6SFHSV+/UwtSaeNpidbC3EL1ZG3NitoZpKTDXQV3XTJGsBBjHKCMmlhqyY&#10;ZVUOGVKCvzLoTbk3bRsV4EAmqcJlThUpKVxU8C+y8FH3VOo5kT1jPlhABs24Sp9IhKIvgq3SfLgP&#10;Qb0fN7ANfC+MXrMdkE4jfdyvbxaAigQ9kIwbQhpuz1vaKwpe9+R5V/lI020aHTw2wB8FfNCcG+gC&#10;XMBrtm0sgd6ZGE9Nj0FSxBN44XP70J38CqbSX8VK1REm+S+jM+MwBotOE/BkJgUafZjjpi31lqVg&#10;oPo6ZphALIy2Qou2tGelY6K2HqsDklq17fmo0STZAPXgEmReV+UbcAaEgWOlaamAtWcMfO9vfaSp&#10;5wxg02ZdVzSpyNIaQ7QfuDZf0u9EAtx/n8A1wZNreRhA0bwbIOFJ0bJvotPKYMFn5Kc9kCYI4tc9&#10;Q2Fxk+/IuwM6aLofBfBm2gx2kB4JOE26Rjm5BeIioxFLDdceebvi4vFUfCS++/nn0HbuZSzkvoXx&#10;grfRnfkaRopPYqE5w23mNElfLr8+XJXhNlUfoblf6K/BBytjjJbrmUMUYrq5gSE5K5WavNijPIQV&#10;GgJ7SUATcPksRdcOOPpjgWhkjThGAtUAFumatNyBJ1PPa2YBdM8Lim/A0fqUFm3b7/V/Alj/4c25&#10;gS3BVADpzbBowydLMxVUSmsVkKnhSqY6qLEbGuxLs17ekukdrg74njCBZ0AHAVcpMIMgi4JAB8EW&#10;wI8CXUBrTn24GxDlZ3NERmi8UBRNewSSoqMZyGll/+148y++gMGrr2Mq5yDmy0+4ZWQmy8+7ZvxJ&#10;Bm6jjNzHCfxITRbG62nyK1KxONSAVQZODXmZGKwsxY1+pRv0k9TcNWcaW1wlS5NV0SoFjoFg4Bpg&#10;wWsGkgTBX/dgmtYGtVgN2vq9nrWuDL3PC4iPvg1wkTfZzCyc2fURtNPIUNKsXYU1d1ClXNWym1LH&#10;oJNWoSbrMtNADWTd0G79XkDrP7UpaBBo0UMbcBhpurxANdAdwJpdGiKbbLl50mWwd8xIrerqTxFZ&#10;B7JIfap+4LZA1+i4CCTGxmAnzXv89sdQcvRHGLv2En7ek4nerLfQnfo6BvJOYroxF0OVGdDOBtrb&#10;YpRmfqm9jDljCe5Pd2OZlV6bS0vQWIPbg+pDkvbR7w6zkklrg0y2Q9PnndmleTXQBK4AUkO887s8&#10;NsBFAtILg7TaJ/8edH9dvxWZ0IgErsjchigIttdAD9YGaKFMgc8IPPudhl5rWQ8FiC7wYzwiEOWa&#10;VCpGkeVS2VWRh37m4vof+fHf89EG8OZrDuyQhm/WaiNpspWm4W4IU8ici2wmvZF8uUjBmyhGwyIV&#10;xMVqaYFIfPPTT2Ei9xAWCk9itfIiRguPY4xarlHF043ZbkXJsUr57Gyn7WNVmYzeM/DO8ghWRntR&#10;R3++2tvpRjNpR601p6UbPS0CWYCtz9MOAXR7jOd8TsdBsAWawDWf63/vNVvC4gVGVsD/l/3WtFq/&#10;s9RKvw9qnsyzmV2RrIdIz5lgyX245VFIo83l7pr3/T6ocyS/L2EhGfDri14YbdZoo80aHTwOkq5t&#10;1m47l3YbBbVc2m0arjXKoyMjERUVheioSDcvbc+uJAZy0fjZVz+J7pRXsVBwEncakzFRrO0CjmK8&#10;IhmDBH68NhMjJO3mP92Qz9Qtgz6zDKvjnZjtbUPRxbNY6mrC3RCQqnwH8phapwjSeJ/TZtNMASWQ&#10;TEuNTDiM1oWDZL9T19yD2WH3DvsfHYs2a7Ydm/B5gL1PNwGxZ3RuQmf/af8n0rP+Pzb+TxYibNvj&#10;W6mFjxNYpVgMzD5KrSXYBqSAVxlc3MfIFgL5MDKAg6CLDOQg4AZ60Kzb5ARRvGZzxEZjt6a27NiO&#10;sz/8M4xlHMTtynOYoLZ3Xz+EwZKz6M89jd48anwd/XltLlaYl2sF//G6PPq5etyfH0Z3VSkKLp6h&#10;D2zDvQmaajdwk2BPEUhqtnZsvs3joBkOHqsUkMFzlZuPjQSIlQImCOJmoLxme/9t1wxcHdt/eOvg&#10;BcDA3bgWEhb9nwOdQEdvj0CETO0TT+Axgv64QJRGO3CpzU7Dqd0qeS9oyh1JGAjqQyTz7YiBmYj/&#10;HwRaJJA1Il2RuRuZToBFLlIn0I5COblWfYuOoj93Zj0K8ZF+RuqehAQ8k7ADR//yc+i+9BKGkl/G&#10;RMFhDOQfwnjpeQyVXMRQhXYqynf+fIIB3HhDHrqLUnBjqAnvLk+iqSQXTbkZuDvYg/dmhqmFDKQI&#10;8r0pdZb7AEtkmuoBN9/sAzGv2QJT0bkWNBeoeibUgE/Bkcn22q/f/P7vbZkOi8h974gHSce6p/82&#10;8uf+vky3jkX6vVyArlmzrwN6ueEMik/9BDEEI2LLdlZ6uNNA08oNjfYm3BpXPMgbmm+0WZs3a7Yo&#10;CLaVm825lW4gnIZGRW40xAhwvyiUB1wbwj4ZH4X90VtQdugFLGYfxq36i5itPI2Z2kuYb75OP57i&#10;Z+DSh4/Qn4/VZ7g1g0fK0xyws6yk+oJ0dJXk4f3xIbw3O4T7swrM/PAQgWJDPIOaLA2zc9NcnYvM&#10;Cthz9qyd69kg6Zppr5V6VscqNfrDzk27g9r8sOn3LYjW7BrWdOVldFx/GXOlB3G/8QJaUt/A/qjH&#10;EbXFAySgpJ0CVovbbHUL3NDUO2A/suG79RwpuHzZo0AWGdCb6VGmXKUfzL/hx5We+amXkW7od7zm&#10;qtGsJ1LbkxIisX9XPHZt3YoLP/gq/nasAqu1FzBZfIyafgRd2W+jr/g8FpsKMF6t9vY8t01AX3Ey&#10;82/mq+MdmKJGFF25gOXuTvxiacLtVfZgdtCB7IItAUN/ftOB4f20AbOZDFSRASYSUHYcfE6WQeMU&#10;7J6ERb+TILgVTXgsMPWsVipUKhcEW/+r3FzgOjdAknaHdeWdQnvWMdRceAVjhafQefUldKX8ENP5&#10;rzGlOYCYPwxD5JatNO1bnEnWqEqB/jjBfvyxJ9y1zWTR97+mzY+iINA6Np8dpCDg8uE6FtgecGo4&#10;tV1anhBH0DV3lwLwxb1xaDvzEt6pOo2lsuOYKj6BmcpL6M87gZFCrZ+Tw9w8F9NN+W5t+F6a+4n2&#10;Ityf68VwWx2q0q/jzlAffrk45ky7fPrtUFrmzbAHSYCosnVsvlPXgkKgY92zZ80VWLTuzbj/DwPf&#10;fu9Ln9rJfI931OEG3y2QlY+bRnuwfanf6DhsorGIwUoWeoouYoDUnPY2etKPoi/jECZy3kZ78g8x&#10;V30C7/TlYQ/NdvwWms4ntiOc/nz7li3OBwtUgb+u1SHABbSzCNTyINDBYwEaBNrO7dhrtko/sFPH&#10;anQx0rkmaknDo6L8VHpHmrJH4JNi4t0m89rnPSluB1768icxeOUNzBUexVzNGYyXn8Fk1Xn0FBzH&#10;aFUqxqqz3aTQhbZSjFRnuGbY6dYiPFgZw0BbLXqL8nF3uB/vzY3gwRwDMgKt/mQBJB9pvlOl97l+&#10;7Ij5UB1v+GXz779PEiKV9j8OYPWuhZpUnQ92Wuv9sf2/TLZycZVKtXTP+eihmjQMVaVTkjXzVWlJ&#10;DpquHUHl5ZcxWX0FPZlHMZB9BD2pr6Lt6osYzPsh/o//soLnt/0h4ghIFDVdwEiLXd4c0mZ3HAI0&#10;SHo2eBwE9VEkLTYt96B7rQ6W0m6n6QzaNCXRkcBmACewY6PD3dIESXG7GLUnYF9CHJ5JjMahv/gj&#10;tJ9+CROZB7FUdY4+ncFbwSmMatNB5ugz2vmhsQBzNPPy5615FxiksdKnujHSUEkrUI53pkfwLkGX&#10;ZprWSlONTHNVPkrLfem1NBicmTYb+d8QdGqy/sdF5n2+YUXH0lrTYpG0W+/SNf1X2HRnJeZ6ajDZ&#10;UoRxtTZRoqfqCl3QosG0I9UUBC3kXHUV4yXnqd3JaL/6M1Qc/Tpu1J7GcM5bePKjYdgTEUvQFEFv&#10;cw0kW0K7P25nuYXCIAFwfltNowLY3d8AXKB+GOgGcBBst1vk9g0zroV0bBqmm4MaImm3LY9i68fs&#10;pFnXPmR7EuOwb1ccPp64Dae/98dYIcD3ay7iXvt1LLdQm8sY0NWnEOzrbkmXae181ZGPuZZC3Blt&#10;IgBtmOtvxEB9Oaab6/Du5CCBZw6u6FuAOYAEojRRAHvfKgBU+QJPpVI1RewGtGmzjk17dWzabZor&#10;jTXtDZKidr0n/9IJ1+GiRpOwd2fG0Zifjo7KPAy10FzRlE80SZLzCHg+zXoOplry6bdS3CDDoTIC&#10;XnoJQ/mn6N9OYSDnKKpOfAfDua+wYk5iz7/5N0jaEoW47TEEZIdbsSz8Ca1Y5rXXAR0i0+igpj8a&#10;6NB4/ID51u5XkSHT7cx3wJwLbDPnBrwD20ig07RrmYnEGG0zGI+k2Diex+DZXZG48OMvYSLtAN5r&#10;SMadxitYqruC+fpk3OwppdUrwlQzc/LuUsxrz8fOEka3lVgdY6XTtNbnpGO5vYV+vB/vzCg/J6gE&#10;x7e8bZhjA9S3oG2UG5rsNVulkX6nqb+d5dnuXGZbwAbdgzfVXpul2ZZLh81orBFv3p8YwK9X55F+&#10;7igmuhrduh1znWVY6i7HYmgPR6Ulw5WUdPUmVaQS9CuY1v6KBccwU0Ltzn4DA1kHMF3xJt7tvo4v&#10;J0Xh6ehoxGyPdJqnzg3XDOrA25hFEiyDZM8Ezx/S6gB5zfagfphW23I6iZF+tRitLKEFDt0U/Dh/&#10;bXe0b2/XRnyJWz6CylMv4kbxESyWHcaN1mTMMaCbrb6KocIz6Cw441aPWaGCLLUWYKm3lP68ALdp&#10;2t9ZmER7URFuDGj6MLV8imCNthNM3/4tEAxUEwCB5wE30P01HavU2G+tG+j8MTFzG5EIVB47kHns&#10;tdr3uctsuzyax2ELjNbMzqtrTNHb2jBfODGI9FOHqfYa012De5Pt6CtNwQw1fUYdC9WZ1HwtmqJF&#10;yzOZq2ZjtPQCU5jjpKMYzDmBFpr46aozGC46i09FPoHP79qD3Zo/4bZ2Vc6+DeHUUE3lVaNJJCP6&#10;ILAe3N9vSfOmm8+TTIOl3SqNHMAhkA1sB3gIbGl1PAHWsmCetEQYSdeiCbrWYCDtdMsKxeLjDPTG&#10;c07hvboLWKs6gd7M19F55WcYYxA3XEK+K9Ix21iMhfZyzDBin2LKdmu8Cfdm+jHaWo/W/Fzc6u2m&#10;QjFiV/PrMIEcJpDSRoHuGkz8oEIJg6ZradKtRkILYIEprTXQnRaHwB2qp6ARQ4HsRkPz/6TRQQoT&#10;sMGxrToX8HLmWlJfq3D9am0GqSffxFSvOr+rGQRUYkES3CZiGqLcs6UEvSWU+KYcBjNXMFB4HssN&#10;6RgtptSTBnIO4XfThUh55U/xiR07sJ+aExdOIugCLiI0a2gzySz78mEN1h6/tmqflSIFYg5g0jqo&#10;AlDAhsogec1++NyuqXMlnsc7Cf7OOObm8YnYy6DuR198BjO5R/F+w3nGKWcZoL6OuYqTGC4+jr6i&#10;yxgoU+8aA7iWMhe5z3cWU1M78P7qJOpztbFbBdO1DufLNe7XD2liXTPQukWgbhMYjfBUG7zm5rmR&#10;o7yu0kj33LBYaTefl/ZKELwpfxhonYeNNFe6oa42UUGOW8cqRdbuKum7PzmE//M//SMuHXoVvfUl&#10;6GaAMt5WiLm2fD/pr4Flsyb8pmOsKg1jFVex0JBJsC/Rn5/Ez8cYAxSdQlvqK/j5RB4qzv4Mf5y0&#10;y1Ve1PbHqJUxzgSLBKYvpbUKxKTZ3h/7a14IgqXoIXMtLeaxA40gB0EMgmoUXPJNpF2wk0i7tNif&#10;2toJuFY/2xuXiP27YvFswg5c+NFX8YuWLPy8L4tR+wX0ZR+kBTvGdPUs+ksuY7A8HTOtNOnav5V1&#10;Mt1Zipm+WtxeGkG3VnSqKKF578C9MfrzEebfVDA30K+n0Wn1ZGsVxprK3VBf7UCg8c4a7itBcKA7&#10;U26Amun2EbhMtuvSJIVZH6bAdeOvNAapJ9SvqVEM/QwyCPTyoO/EVwSp8ckPCPrP5ybRWVGAsc4a&#10;DLWWYLG7Emv06dqVc4ymfZSR+yR92N2BKkzVpGKJQcwUmdVqTd1ZR9CXe4hacATvjVThuR0fxaf3&#10;7GSF0qfv0LbDoZTJAbgBvJFpcFCTTZsFsGmzVoMJki11pWVoDdAgwH51uI1zdabInGuwY4Jb5FAm&#10;P2QhdlBoovz/PEMfX3P5CN7pyMLN+ktYIs3WJWNIe8Nqed2K624w5GRDrtusq6c0DcO1ubg5QXM7&#10;2ov+6hK3Qty9kV63a7BprQA2bRbI890Nbr0Uge2I1+TzPdg+GHPWOETSZqfRAtOGlspsq6PbQHdg&#10;UxCsY9skRcf6YwUS+pNfrs7izswwtN2UpjYt9DXg1lCjC+KWKADqPZqpz2HkmoXOnNMuXZltYtqW&#10;f4Z0wS3C2MY8faHxAtrzjuE5VvS+2AQGTbEETNqpSaEKsvyqlCo3+2PzyQayae3mxRoftYCjFozR&#10;1s0G8gYJ7IfNu/t/CpAtBGfHWvhtN4M4rcrxl8/vwVTxBXzQkorFGs3qZZpWfQWzDRmYrs3CcPl1&#10;ansa+qnt3Yx7BuoZRY/Ieja6XWO1Sfid3j4qk1I1aq20mLSmzg6Z6yFNyW5x2iuwJQBB0tqJQbCF&#10;mVu4Ruu4qBS4mqOiUmbcSpGit3XQBTgBVjuqRjrcHKMfoS/XcqIPpofwn3/9Hk6/+VOMUNNvTbTi&#10;7lgjFrpKME8TpgH8/aWM2Mu1HQfNXVMqBhi9DuafRPOVA2i/9gba0l7mvYv4s2fjqOUJeCput4uG&#10;XUWr25LAq8KDwIri1UDCSve+OLRIJcHaTLpuq/itr+bH666UVjtt5m8dyB5g+1+RgJVgBYUsmqSh&#10;zlrVc2dUDM17HJ6K2oZD3/kys5HTmC9itF5xGt2FLGnqx+q0svA1dOWnEvhMRu/pTF8zsdxbh1tT&#10;rbi10Ive6lK0ZGXjvclR3GOErhkZ2s5TWi7S8ojKmb1f9mZbpXJr77u9FdY1t2ak32BpY8q3AWwm&#10;XcfSdEmH+WxpssvR6LunuhqQf/mki9RXea5pJQs0L79ansB7y5M4+NPvobUsixFjC8YaM9BLszVT&#10;X05TVYOlDgpAC6N3Sn1/wQW0Zh5GT/ZJdGUcRf3lV9GZdQh5Z3+Er358L56jb9wXHcuK9BrrAQ1q&#10;3AbARkGtDR4HKbhg50PPrmv1hkaLTIvXo3sKmYDWKqYxkd7KaAaLulO1erE2hN8buw0/+PzHcKvp&#10;OpaqGbSWn8dK41W6tAuYZIqqLtQxmvbZpjwKQaZbDHCpqxr35nowN1iPxpzrGKqqwO2hXtylL79D&#10;i7qikZ4COgS80Tj9uqyzmW2ZdrdkpE181pBSlTLnLhrvFtCah6TR/n5ois10kCY7R89UzFp73Dgm&#10;kvcZLEmu5Ycm6Bfz4/iH927h3JEDqMm9htuUslFKcXX6KXQXpWK5owKLzNsVyA0WE3TlqfTjg/Tn&#10;bdTyRk14zn8bl1//C3ycla+lqp6k1iRR0x0RGKeVBGJv3A6a0e1OQ21hwuB6fcFrRnYtSLZYqUhg&#10;G+BmQQSwabTT6pArWSfFEow1Yul24vmsfq+tKD7OQO7ay9/FUMZxLFacw3zjZaw2XcVyI62cYhmt&#10;9clofbQmk9F7HhWBLrC/AveXWaf03/XpGfT7pdTwvpDvptZS06Xt0l7XH62xccKAQMuc++W3QruJ&#10;Gwlkabd2KJzXPCiabAvaHjLfJB8E+PZb36Lj22Ud6LzuGgTUSEDANQZLY7F/vTKDByuTaGEA0l6c&#10;znQkE9eP/Ri9FRrvlYmGtNOYqs4h0KcwXZ2KsbJL6M0+6tYqak15jfn5K8zZjyD36I/xx/uSCHoC&#10;9ifG4cnEeL8ynYCLiyVYG0A+aiFWkQB1JUnA7pZwOIr26xGHzLoBLSvhzPcjgH4U4JYJWJlA4Hdp&#10;MVf+7y4GcHvDn0Dj5aOYLbuId7ozMFF8FLfbCHjlJQr9Naax+W63VXWpKtbR5hF3xhrw8+V+5ujD&#10;KDl7Dmu9HXSbPUzLOhgbMfp2fll5NcmZ+hYtDVoNbVQqgH9/CiVB7fPhuky3yBpXZMYFqEyDBWXS&#10;YAe6aXhIAGzAu9N2AU/A1a+qRaj+3bs3ceKNn+HB0riLJtVTtMTofZZB3GpvNQaqNa/7ChpS38Iy&#10;07jGlCPQ3tod1HJHaQew1paGQ9/4NL701F58ds8ePEPgtW3P/p009QkbS4/+a2ALWNf+Ha/Snzvg&#10;nRn3lsJKabXADgJrpaV5m0n3tJRpjNoHeK4MIZ5po0y9duHYx//71iefQsuFg/hVTy7mio5ikhZs&#10;vvocA7jLNOlagdBvLDfVUoqhWubnrKv7U8yEJtsx3d6M+uvXCXS3W9j6JjFbpmVeImn7fme6bcVf&#10;zZJ2MwKcn5b2ep880lTh7L6Og4BrvWRFgALU+YMAuFZKCJz2q0GfEaNAlm93AsBUYqSlwuWEHyyM&#10;YpW5ZMrpw5hjMLHcV4chavecWps6il0/sWZvTKinjSnafHMG2q4fZo5+DmPFanM/goGsN/DeQBbS&#10;D34Lf7pvJz63dy8+tnsXnt7pNV4rDYu0GaUB/ygh0PGGCd/w3SJF7Aa0/LTzzwGgjVxuT1LqJ6DX&#10;G3rc6knbEE6QNdZdm79Hh2swhdrjlQJSmAj+m197DisVTNHyjmCu5DgWKs5jqOgERqn5NzpKqe1Z&#10;NN+pDOhSXdvFWF0OQa3Fb27NoDWPVrK0EKtdDOpowmXS3VrWUwTaRdvU6ukOBWUb6ZW0WQBbGQzZ&#10;zXSbwzdwg9puYOtZG1qjc2fSpdnOj/B3+i3Le7z+Nzfn0UezXl+Q5iY0/3Z1xA3aH6PPEuAjtXno&#10;K0lFT9EFdGnrlzK/cHjD5QOYqbiKueqLNPMHMF97Fi98YS++tH8XvrB/v1tW+umdsXg6Kd6vt0vA&#10;n0r0QO/TasuPAH0DcE/rbeME+SF/TaBFwZx+Hdz/G+TaBmjWRWpHSGC6JkF6KnYrMt9gMHv6u9Rw&#10;mvjS0xijtg8XHnfNzjP1uRhg9K42i66CZDRmnqAQZLi9BCY7q5Fy+G1aR2p0EGjvo/0CLjLdDmyW&#10;psFGFn0LSIFrwBnoCggMdAVlumdttNZYr+Y6ga5n/HPeGizRz6xQ828wgLg52Im/v7uGnoYKdFUX&#10;89sasNbf4JiaamR0quk5NPFaPnucQcxIaTIWGrKwTJqvvoqB9LfRn3EAo/mHsFR3EXWXf4avPpWA&#10;L+x7Cp99aj+eEeC7aN4pAE/ulI/3ZEAbuDqW2TYS0AI5CLQ02ky0mWtrxQtSsBdO5K9ve6gd34FO&#10;M699A7VpYgKj911R2/HtT+/HbYI7nfUWFotP0q+fcTtSjFPb5xoyMVySgtGK6xhnkDtQmea211uh&#10;G3xnSv3R3fLLG4tZjLbUhEy3T6vMJ5sGB48N6CBQOtY9lQJ4c2nkQNZ1kjXViaTZ+l/9hwV8dwZp&#10;ggj+f/rVO8g8f5ygl/Kba7HQU02TlYVFpmhaP3mtu4TA51DCz5H5y1isZ1DDvHWs4BiG8w5jqohl&#10;7kG803Mdhcd+iD/dsxuf3LsHH9ujRaWp3VpLPbSqtgDeDPiGj/bavB6UhbRZWhxsqRNgQa0VCUwD&#10;1crNx3pOU5H9vLVw7NDGzzT1WpQ+NjIaMVsfx5WffQMj1xm3FJ3CTaamE4VHMFl2FpPV1+Bms1Sk&#10;MmrX7pnpGKm67n20wBbIgw3lKL/OCiK45osFbJDMdAeBVek12QNv13UuUN01PUfSdYGsHhoz47pm&#10;zwtsAb/+38zLBbh/rsst7HFvrBv/2z/8FmVpl5F/5RwG6oowxuBktiGPQUshbvRU4nZfDX1UCQOZ&#10;a8zPT9LcncV81RUCfgKrDckYKWAsUH4Y/9evh/HWn38Cn0/ag0/so0/fuwvPEHQfxMXjyfg4gk2A&#10;FSUTbGtZE8gGtPPRAZCNHq3VD4PtaIs/ti5cLcpt3bbrz4giPGn4syyINuD4wt5IZP7saxi++hpm&#10;Co/hTvN1TJWeY12kUOhp6WqzMVKZoREmtQzAlF75xYimQwvz+3w6ZLINZFa4lQLD6KFzHgsskQNZ&#10;YNmxwAtdU2lTTu2akX5r4Bv5/5BVoPlX/+2oVmppw/tzg24M9gtf+QJ660ox2lxKP86olVK90FbI&#10;/LyI0XoBZmjOJqtSMN+QwZw1E9PlyWi9egCLVZfcasrzVcfx85ECmvZo/Mm+ffgMtV1avk+BnAI4&#10;5uzS6p3M0YNAKxizNMvM9mZwzUR7cx0ALkQOXFKwT/7D+ufDRTTrKjXuPZqCoyUxd8VF4EvP7kTH&#10;lbfcJv9rtVexUJeKtdYMujNbpZ1a7TSb6Y3l0UZmus03m8l2AkCy883abOAGNVbHyqldXh26F9Rq&#10;letCELqn6/aM/2/fJ6u83I3ToobPMUUcri2g6a6DhuSeO/gy/ubuEnP2BnSX0JRp/9uGHKwwer/V&#10;W4E7/dWYrk9j2nYKYxXJ6M89iYn8UzTtLAvexnjhW/ibmWp89ckdDOSS8PGkvQR8F/bFJ2BvrAD3&#10;i6k7sx0C2QIwp8kEVRQEeoM2wLXj4LUPo/UBGiSbxyba5iwE302KVLpGX74zYgsO/MUf4fpLX8Z4&#10;1mHcqr1C0y2gQzTRVkXt1jbvG6Y7CKiAFqCqfAduaDafJq0p6NKi7m63Gd7T8w6YEHhOEARiiASc&#10;jbYICodptT1r15zms3SjL6jZGm6rwfUSAgmienWWGLxpROb7M/34zeoE/vnX76GpOA3/4b1lrPXW&#10;YaWz3Jl1BXE3GaTMaevr5jwsNOVgpvIqI9lTqLvwKkYLTjF6P41hmvf5utO435OHv3p2D76gfRJ2&#10;xzug1Vq2Dva6f94w30HNtu5VAS2wBKqZcJGbqSIimAJUw68MYAeuXQ/R+rg7kt974XFq+ONuY1kt&#10;iOn2UlS7O78vKeIjSH7lGz4YU+RtjSYWhJk2G9jmnx3A60QQQqv1i9SxoV02nOklMCplzh1wPBYo&#10;JgQqBZz9l+4HrYPdNyEwDVfptHuo1fXFCnRbQNfNpAgda+y1lkh+h7/5NUG/ycgzJ/kY5rprCXol&#10;zbp2xCxmEFeO+bZ8LHUUUMszCH4GVhquY44pW9e1A1ioueL8+VTx21isPoXUV7+M52O2YHe4IvAY&#10;JMTQR1OLojVtaAdBpg91i+hv8wMqDNDgsZGBHgT1X6PNgAfpofvSdr7LFhOSkIVptR81g4rUKiag&#10;td6W/LTI2redf2Zp5wJR11QKSB3reXcvBJIBtq7dIeCC1yU8JkiOeC4K+n/1wshkyz+LfL+r1ubU&#10;vCTNdfJjrFSKbOqMBECtb6L7kwMEfgD//Ku7aC/LxkBDCVb6G91mAErRZpmuzTcVEfw8TNWmYqEx&#10;B+NlTFsq5MOPYDj/BDqvvo6J7CNovvgjFJ/5Ib7y3E48Ex3jetYS3ZLSO9x0oahQf7o1nGxodtBX&#10;C5SN3RNs+ekN2jDXdhwcWCmyIdabr2nErV/CeuOey6MdyNRsF4SFtDkYcZu2mcatm3KtIdLX7jo/&#10;1NAi0srt9pyBaeePOhbQ6yCTdM2OdU+ka/oGkZl8i9oNYMvTN4OtNuA7kyTm7rcYvGlivLZ/e3d2&#10;CP/X/+9/x+vf+wsKdy1ujTEG6aVpp7avtJe69YM1Ma+nOJnAZzjT3qfBEnlHUXvpAPIO/xDFx76L&#10;6ks/wYGvPY9P79yBZxNisDdG+wXQh6sPPTSTxLQ5qNUCb7N2P4o2a2twPHyQbAStSm22sFUA2/GW&#10;j/oF2v1CKL6bUiAKbOu8UClNFziqfJUGvM4lFNZOrqhd5waQgaTf+FkFoe5NXtO7DNAgqHbf3hX8&#10;D71XVkEAmxlXQObXSfYzHzVvyWkzgb5HUJ1Wk+S7ZdKdiQ+dix7w+FdL4/jdvWWcPvCC2wFjsq3M&#10;tbn3V6aiMuUY6lJPoy1bszmS0ZlzCqXnXsH5n34V6W9/D/XJB9CdcRCDeW9iqeESTnz38/jcrjg8&#10;E7cLu2ja3VxvzQilz96xjdousAmsgioNjHREoAS2yiDAjzoXbQY7eK5jm8Ea1PL1VbtFOl5vEQuZ&#10;4WBvlcjMqUj3TRj0vEpR8NngM1ba8yJdM3K/C4Ft2qsyCLKuCWTTXJv4tm6uQ6W7RhCl5eqQ17m0&#10;3u7Jt7txV8Md0LrQ8vd3GXP8enYCM50NyE8+joXeBvRXZaGPgA9UpWGmSe3t+ejKP4/G6xSAlEPo&#10;yjyKqYqLGMo9hpnSs5gtO02/fhb/uFSFF7/4LJ6LjMbumDgGbTLnfmao1mOzCDxiux8UuRlMA9iu&#10;b75vtD0A5r9GbnMN5cwqZa7XgzCSgSTSsWmbSIAYUM7c81haGPS3FrmbK1Cpdzkr0OnzdJE9L7L/&#10;N2BNgw1gK6W90mYjabRAFogiB2hAi02TVfohtd7U22hLDav1E+cYC0x04B0++9fzUxhrqUBLEYO0&#10;jhrc7Kd7ay1wO/lr27Tpumysal185uhTlZdd1+JsdRopGRMlmqB/DKOFB/Ff1hrwwqf3YvsfhCGe&#10;QZxmgUZsj3BaHh0uv/1wFG7Ai4LHRusgU3M3a7NptE2LWgda2msabSAEtc60eh10Hus5Z9553x0H&#10;zg1UgWbAimQtTKjmtdqOiM/p/0QSHANaAhXUapEAN79sgHtT7U325uuajO7AZynSHlwC2cDXmGk3&#10;lpqBnRtNKXIazkiepMVWNeBew3fu8rl//+4qGnNT0V9TwMyiwa2koK1oV3pr3BKXs21FyDryYyw2&#10;5WKi/DJarh5G46VX0HrpNUwybZsoPMHyIB50Z+Iv9sdhJ4HZGR2LuOg4xFKrYyJ2OOAjtlN7NdVo&#10;C8Gn1m/f+piPojeBLQoCbceibZrgyNKmLqvcGNcdAkOgak1j01YDXce6JnAcwPydOw/dF1AexA2t&#10;Xf9vgUxyqVvoXPfc/4SeNUsQNN2m0aLNplsUBFr39FuVHmi/QoFAtt1qbP8SHbtcnKRzGzrrxmH1&#10;t7gRGUa6rmZXLQavgXkah/3//off4tKxA2irokYPNeNefzNudJVjraccy11VGK7JQ236MVw99kPk&#10;nP4Zmmnmh/JOoSftTVSe+j76897GZPlh/P1cCV7+3HPYHx6FPYzctdKidsJJCGcQRzMfKa3fxmPm&#10;xpHMk32k/mgzboDb8WYKUyAmwASEylmSRnIa0AbmOrAkB45KXpOmy7d2lOV4AHldgJrguGZVkkpd&#10;MwEwoEUWmAXB1nVptytDwCuVc0LAytaxM/ECX5pM8q1m5rclBCSW91xJ0y2gdT9k3nVd1/Q7rRPt&#10;BtgpYBTIApfPTrfXwWZJ3NT6oYPNWB1ocWOw7xP4/++//BNe/PZXMNhYhqn2Spejr3aVYqquAO3F&#10;KajPPIeeIkbudZkYq2BOXnEBkyWnMV5wGhPFZzFdeRI9Gd/D//GLfvxR+GP4fGIikqjpCaRY0g6m&#10;aDsiHmcQ54c5B9MzS82CaZr2dJNGu4AsRDLjYQ0lGZjuJSgiVrgDg5XrzDTJNNZpI8ExsHTNQFGF&#10;r2ss761rsVwCAVYZBFrgWSlwrdR/iXSs/zQzbsci3dN/ahVADZTQ/0gITMNVBn23tNh8tDPZ1GIz&#10;58Frt+UiNEKGIEvDRUrJbjMVu8lyjUC7tUQIrhtLrZJCod9K4+8Pd+N//dv3cfjFvyLvdZgj2NpY&#10;//5II1Y0f62tGIv077P1GUzRCHZVCoYJ9FjpBYzkHsdkwXFMFBzEVMlb+MepcvzoUzvxSfWaxSS4&#10;JbmiA2Pdg2maKKjZH6rRqvwgiOtgsvJ1vLl0wPNYJKCDmqljLWzeWZ77ENgiHeuamWp7XsAFQZaF&#10;cFYiRAa6wFSp32htTG1YpHfpG4Lm3Hy0kQH+8D2lZV6rbSKbNcooQtexC9RC91Qa+AJ4fccm1+9O&#10;AQyNvtS+9FoOXysj/Mvf/ByXDr+MwaZSfLA8grWBGtzoLiP4ha7dfaZRmyFcc33os/XpGCw8h/ma&#10;qxjMOcro/QzGiw5jufYY3uu8iooTL2EvfbW2r0zSBAKCrObWSLXCsQzfFu5Ie3GGU7PVPCpwg8Cv&#10;b38lEI0ETBAMIwNcQKjUff3eNN5SNB3L/KuFza5ZaaRnBLoBbWDPhyyJvXOp3wdo8r0CywDXvDC3&#10;NVYIPAEi820dJiq1yZoBKtIzAlnA2TWLvm2usYHnVwISyYTzHdRcab/A9i1z3tTLAjjt5rETEh7r&#10;//Tf700zcl+exH/7d3+NzHPH0FJVwDqsxQp9+VJLLlbbCqjpRZhnMDfHIG7QzVm7wAj+KjX+KvPz&#10;4+jLPoylmlNYKDuGyfy30JL8Gr6wMxxPxoQT9GgkRqrL0veaRTNo06aOWt1JHR5PPE4zHsyjDQgX&#10;ebNyBYJpsIEr0n0z5Tp3ILMUCTTTXmmaHRs5QeEzMrsiabhIv3WaLID5v3rf+jt47MAPlfqfoLYa&#10;mbaq1HnQpZggSKvteQPZ+XCS19yN5lmVniRIivy9NjszLaBDZlsgrw628lzkgXbWR2BrsL124B7j&#10;+VCL21r8l9PD+J/ev4VXvv1VLPE92rZwpbPYAa3Olt4ipmcEfLQyDePlKVhqyMR0bYrrTx/IOoK6&#10;0z9CV+obaE/9KVpSfoTB7BP4VORjeCYmGnFRUYiKjEQkTbwbsBAiC9xcp4Zr6w6BrYrWsQEcBFrH&#10;QSAEtMCZl2B0e5Nsmir/6UH248YNWANcAC8N+nzcKkhrdRroBpQJgABThG1gGrgii8ZVWvSt9+h3&#10;AsxANjMu0ioDPvce9OchX+79Nf+HYAUjb5Hds+siDbxz46lltkPgi3Ss4G39OQLrhIW5+l1G+r9Z&#10;mcZ//Pl9pBx9A3P9DW7ds1lNxCPI/ZqM15Dr+tUHy1IxQJ+uIc+dWcfQlPIWGq6+huarB9CfewgD&#10;uW9hrvoY6TI+ExuBXfTjO6OjEEfQ1X26I5Sjh6nXSgBbE+a6WQ2BqmMLpIwEsgmDQFsnnpvAqLT/&#10;EhnAqnwNMF8m8xZNCxwdi6RRIl0zzdKxaaNIoApoRd7WDarnBLABbv+j5zTRXNf9BHP9hzRa2uwb&#10;WuyaBjTckWknIC6nJrgy0+aznWaH/LUFY1ZqeoyfnM5ret5F6V443FY4+obQ7xz4LE1w3ldr3kw/&#10;rp1/EwuDTXiXwjDVkI2ZZubktRlu5OtccxGKzx5AS/pxdGSdcKtOaBpT3cWX0HHtNQynv4mhjAOY&#10;Kz2M/3a3C19M3Ip4muxdit4jo/y0WQFpFDTfBpSBp+MgiNJyCUhPdaEDSb+TBjqzrvs8d2aav/Oz&#10;MpWPyxdLg8kswRFYAspAN2ANsCDAAs3u2f2H0ytqoq6HyAuAwN4w6wJYGqxzD7QtMsP/kT+W/w75&#10;YgFj/lggWwBmQZv8ukjt+Ka5LhUjiFpUxre2ecEJCo87lhDJkmlHG2Y8tyiktwa78PO5MfxqZQLn&#10;3voJhhuK+FwT83JG6kVX0F1wGf1lKdA65sNlDNxo6keKkzFYfAHd2cfRevUtdKUdcqshtyf/BIsl&#10;b+K/3qrBDz6V4PdDEsBqJNGeSNNdD4MpMgEwErgCVYBKuyc661BfeN09580mf6fRKnxWWizAg75Y&#10;muZ8GZlVYOeWVxZIrEAHFknPCHQD2IA1bTewTTAMSFHwvl0TmdnW8e89H6p8gSQgpGmaj+yiaV7T&#10;PZFbT5vgLDK6dh01Aovg6jcC2sy3/ZdKXXOazWduaU0TvYP8O4Hg9Rt0YcrP10ZamaM3YU0NMKzX&#10;B+P9aCnORHVeMtPJMrdeykhNOnpLLmOg9Cr6S65irIqmnee9eefQn38WgyUXKABnmJsL7BcxV3wM&#10;fakv+70aBV5wJz+VjwLaSoumTfM9WJ3orMhz+0mZ/xa4AlkkgAWumdSqjMuusoPA6VzHptki89O6&#10;r3vB+3Yucv/FaxZ1676sit80Swune1NtAiDAvSk2YSDwITCslFYKTGmxInIdW3Tuzgm6wDJT7Epa&#10;ADW6OI0Okf5LLXAGvv3GBEEbdukZCYSR3NsS/3+VdXeT57dYTyP1JWgruY7JzgoM1uWit/AaOnPO&#10;06+nor/0ilstaZjlYOF50ll0Zx7FEHP0oexjG7sWus29eLyZBKhKPWNA27nAdBuChcB0UTOv6RkJ&#10;iM69T/Ypk/lhkUCRhhvQBpwzt6T1fNppPrUtBJ6eCQqMyIRE5lu/1f+b0OhZlXpO14K0kU97U67j&#10;oInWsZlqB6ALGj25Wai0ZOtazPvOzPPYANRv7bqRgSxLYb/V5mSK3h3AfaxHWhKtuK9yie9ZYrC8&#10;QFrsrMUqz2/00jXSAjeXZrgtaGfby9FVkow+avgwgzdNSdZiQoO8NlaejK6s4xsbkQpoM+OKmN05&#10;ze9kSAgMaD0rEAWmznUswC0q17Hdl+k2U72ZVPlGBqDINFfPuMg89HvTRAPcALTnHek4RGaSBYqe&#10;t3faf3g3IfB9Tq1F26VVQa1zgBFsA98EYB3AEGAiRey1mZedxkvz3fOB/xGIes7tMkfSznQC2Har&#10;uxkSAr1fz8mEL2sfq16CTNK8tNnOaioWY6q2aizy/FZvK4aKcxixt6GjOgej9dpfpBATbtBEpvPl&#10;tsyIi7onOmrcwH2RabaVDlCWEggjA9KibQFivtjIgjFLcawRRMdW8dKidZBIds+O9YwBZM+aNvrK&#10;989vBl9kgAbBE+j6ndMsAmEdGjLVagK9rclprhlUz9Os6/cUBGtksd8u05/KpzoS0DSxui8t1zNa&#10;SlkTEfTekYZSp6UOZPn30LG+J2i+Vdq3Sijcnsqa/9xHgSDgXqtZp6GlLabbazzgHbVYJt3gvQfk&#10;pyL1HIbqiygUlVjoKiLwGtdtQBM8aY7bzJ3HE+0KzmSeG1051sxrrR5kPSuQTWMFngEuEsAq9X8y&#10;zUby22bag6bXwBUFATZQdW6lAehB1zMeXPu/4H0LtAwgPa+KVUUKLHdNgKjCQ+cuIHNEC0IykKXx&#10;QbAFhP5LpAofri8moGWs+FoPOt+hgEvACjw9twGyp7VhBWiK8hWZe9Lic9ojWg0pIo1dV2OLyDWu&#10;ULBMwxe66whkLWZDQ7U15HmRWGoT/RUKwm+Xp3Hl+Ft4b22KAtuCMAHmfK60lkAr3VL0bebawJUv&#10;9kLgr7vfhEy3meyg6V4caKf/KHN+Vht2aRCiJN6CGlEQcAPJfKCZRweQAePAlRn3oHvt8sGSrgmI&#10;IOlaECDTGMuVBbLLe/mfrn86dF8aLm1XGezetCZQXVfHhtrbmwquozjlLMrTL6G7qsBV+qqAUnt4&#10;SJBE0mIBLZKg6Jq9S6X+N0i2uehtAm+lTL1M/nJvgwN5UWB3h4An6dxdo2/XlrXaefUG6T3m6Ovb&#10;IakU2cq8QVJbqdpM3ZQRNabvCEdMdCSe370bs+VXMZLyEpbLT2I8703MVBzDaOkZDFWkYKZN011z&#10;McIIcaalhMl/Dubby6jd1ViY6EBzZT46SorRX1Phgg9n9ukGFrWdj6bt9qpVzHdZWrQbtBQmIBKY&#10;dcvBZx8iWhEb2qTntR+W3IjOtb6XaE1rfMkdyFJQ2DaT3VNEH3zGAkcXMOo7+P9WmuDKEun7ZP3W&#10;A1OW7lt43fGjkgJrG5Da7ra2kNAGz/q9+PLbIOk4WB/63yDpnpRXSvx7QG8mA9rNCgiB7bZDiNiO&#10;mKgnEPGHf4BLL34di4VHMJ/7JhZLNXbqOPoLjzLfu4DJxkKMNxZguErzgPIwUJlOc1eKGU2Km+zA&#10;FMFtKshGZ0kBA5AuSizzcIHcp7ZuugaC7j96A2iRKilIxrBKiw0EtEBdB5aV654J0TI1T5uXut1m&#10;A6BaKdDsukA2oHVdWYOOVRoZ0O6cxwJapb7Hvlvvl/uyb9W3SRhl9R4FtJqPBbB48aUH2cj+x/1X&#10;AGCVeq/df+R2SAZwUKONTKtFGsEYqWGtEVvwlafjUHXkOxhlcj6S/iomtOJ9AfM4zWysScNodQaG&#10;KzXHOReDVSybsjHTXkiQmnF3fgw91Oq2wkJMtTL4oCleGFCwV+eAltm3nVRVMQLJwFVFihlpkCpQ&#10;DNo9HTtGQyQgVBr4ps2u0SIEqMAzsI0McF03sA1klQbuQ2UAaH1LUBjtu3TNA7GRm4sMZB2r8Umk&#10;39o1u+/PvRCINsdGVgeidaCDO80awEHQDeigVm/TPN5Q95jW0Xx+ZwSOf/fzaDj/EqbzjmAy9w0M&#10;5xxwSyeOlF1wMx77ytMxpPU4aNLHtX5oQzb9TRV664qwMt6PtrJ89FcU0XQrSvX5qmM2BLQL6ujv&#10;JPkiaaVIoEk7bUth9yxJDCt2MJBFrkWP9xzI1GYHXGhL4eC2ws4Eh8AWgHYsEuAC1LRY1wxoI3un&#10;jvVONYIorlAMYmbYQA6CJ55Viu/gdXvO7rvzEJ/rlkDHEgoJgKsrf+xMd3C3WZWbabNmmxnXcJbt&#10;4eEkP8FMe0jviYnEnz2biOw3v4n2C9/HePpPMZT1Cvqy3sB4JcGuYULPHG+Yfnu0JtsNo+2hP+8u&#10;T8N0dwV+e3cWnWUl6C0vx2xbA805AefHqpVIeyX7D2cFyYyRUZVqhrSmSNemHrqn553mhCrclZJy&#10;BkOqGAGtkSMeaIEnsAi8jtV4wusGrEDUuQC2a8F7AtNI16TJonXr4bTXB5k+4NzQZJVBULXloMAM&#10;kq7bM/qNga7N1LUwr9tUPVQfJtDmumTCP9R0BwH+UKBJ4du281w7y25183YTNTs/VpuGh+P0j/8M&#10;LedfQM/lH2Iq/01MFR1GV8Ybbl2tKQZmWl5JK+dpD4vuwmSWaQSjCe8sDjnNbMhJw0xrPXNKn9sK&#10;NEmn00gxwWMBJ1JFWuXaNbsfNJsSGglF0Ddv9r+6Zsd2bkDbvSDowWfteV3Tt8ilOGELfYOu6Vjk&#10;za43zwJNEbsHUPyFgJQ1C5CuCXgdS0BkrkVWH45HUpB/lQ5ogRrc5igI+oeBLaC3bNFkLplxgr5d&#10;oxy05aAWXonA7vh47Inciq88uxNzBScxnfUa7tWcxFjmKyg78g0M0nerC264LA3dRdfQWZyKvspM&#10;9JSnYK6zhIA34q/vzqO9NB8T9dVYCZlyfbiLzkMkyQ0ypwrUsTEpsvsrrvOAxzT1QbMtYAxoHRtJ&#10;O4MAigxglZuP9Rs9Y7/TO034FH27bwh9nwEvLRd4ptW6ZsGaCUEQ5N8/D9VDiFcvPBtKYKUDOuif&#10;gyAbCVgDeTPY0u5ggGabkkVTs+OYgmkvi48nxqDwre9jreAIZrJfw8C1n2A05y20ZxzCUCUBLrmK&#10;jqJkDNRkuXXAtc/HZEseP7ga7y4NY6q9AQMVZZhrb3Q9PdogXO3AYnCOTMhcr0gDyNSyNgknyR96&#10;s+iBFvO+4n3g5lvXCDBL37DiSwGg63rGNFLn63m87oUANYCDPWIi/xuCTX9sub5IvXX6T32HASOg&#10;BbJAcxTyuQaW124JgRqmvBk3kA1or9EbJl2kZ/R7ke4/ZLoFYhBgoyDIweMg0ArODGyRbUamneeS&#10;YsKxN3YHvvPpJzFfcByL2a/jQf05jOS/gYZrL6Mn75TrcuspuuoWTRupTnfbBmuLh1nm3ffm+vFg&#10;eQz1mTTljTVYJuDSziUxpcZ+BiEzzoer4rwJt808VapiRQJRFW+ACEDfi2U9WKEuS4HJ0lrjRNbo&#10;EgRZ2mw70trvrYPEv0f/4d8pspY8A1lk32lmeyO92gBYYPkmZY3SEb9Bs+7vSwA8vx5ovU88m7A8&#10;0kcHjw3ozSAHtfpRgJtmuyWZGZEL8H3xsfh47Bb0Z5/ACAF+UH8aQzkvo/bCi+jOOobuvNNuTWs1&#10;yGvustbH1NYFo/Tns/31WJvuQl9ZLobKSzHfTpOkCuF15dtLAwE/TBJzYtgNcghppgPPtax5TTaA&#10;7Nhr7gbpnkoPugfOtNiAdiWvq5lUpZFr0VMcwHKVv11RZkBrYt/nRtk4bRYQPl82kEQy29JEAaV1&#10;3rRhuGm0mXk9J54FtlkF91uSAj4XlOn+hwFtYAeB3lwGAd8MtgEusDUOOYrmW2teJ8VGY3diAvZG&#10;bcMrX/k0+q4dwrs1591mav3Zb6Iv/zim669htPIawc5wi5lPNeRjimV/2XUs9FThFzfGMdJSjcbc&#10;DMy01GGpzzOzzApZDu0EL63xmsOcWs2PBLr8+kVn2uWXDUAjp4Uh0KStZp4Fvge5ywFtGu3BDWmx&#10;M9sSCgmEBMq3kSs3X6Wp1m45K9IuRtkC2pp3Lb3SuZnih4H24Otef23h+n27tgGs13yV2jlepayC&#10;pVkC+yGgBWAQ3CA9CmgDOajZm4GWZjugFZHTZ2urYO0LrdXs98ZF4RO7YnD+B3+GuayDmC86ip6M&#10;19Cc8hKGS85irimblE8Nz2J0noURancfA7fl7ir8fG3EpT8NOZmYamrA2oDah5nT9vqATVv/S2s8&#10;4P54sL7Ugea2NAiBKNLgQF0XYLruzLLA3ETWnu6eFcAhYfHHeoa5MgEQgP489D98h4IzkW8OVZzg&#10;zao0WqV+ZySNNQDN/6qUhm8WhIfPVYYCMYLsNDoEtK47oAVeEHA7N1DtmgEcpH8NaJFGIGoJxBhS&#10;VMQO7IjagRgtyBYb7jYmeTIuHt/7/PNou/QqhtNexXzJcQzlHcRY6WlMVl3DYgvz7eoMjFTlYrI5&#10;H31MxcbKMvG7WxN4sDSGzqoiDFSWYE1b/g8RPLfoaRBsX6qSPWgUipA26twAN1+tYwNTv7HSg6xg&#10;ym9wonPrMNFvRRIs/db+S7GCSm8R/Pv1LbpubkbASDgMPHV6qDtS2/1rZK16xEx4JQiyLBIGA9gC&#10;Pf2PFwiv6V4QNloJHwl0EPAgCVgrDeTNYG82427KiHy2WtBcrq30i9qtVfd4vDM6hoBH4gt7Y1Bz&#10;4kUMX2Ma1ngZM5UnMFt1EVPll91mLBP1Gv5a4Mz5WF02I/MMmqoy3Jzuxnh7ndtvarGzBXfd7jMM&#10;fph3ayljr0E+d1Vle/PqtS0IahB4Oxbp2D/nQVbphcX7ZYEtYPWcSo0qDQKvd+r9BrYq3QeLFlGH&#10;AKYpFll35kKPp7kuWokQ0AJWz9TlXHGlge3Jm3ADWuAbyCrDtG1wkLSPZBBcI7v3qK2DRcFzDRq3&#10;eUGOQoPJbd6QW9+DQZrW/NCK+toAXPQk07C3v/2nWKHpvt9IcPPexkTRSfTkHMNkXTqW2krc8pDa&#10;pGWygeac1xSd35tQ4NOOhrws9JQUYKGz2Y3Tdt2FIdDly7U4nQNZwBFE3wrG4IlgGbgOJIJlftjA&#10;VqkVl/R7gewB1n2v9SID2c7db/i8gW0Am+B5s+3B2wDOd0YIMB2LTPsFtrqL20qzcWus12n9egMS&#10;Sxvpo+fVtax36/f67e8BLTJwg5qt65uB3gy4zfUR2QwBlQb874FNUlTud4rVck5R2BMfhy/uiUL3&#10;xRexWPQ22hmdD2UfdDMUhssu0zTXYqap0G0Uqs3FJmqZe1dcx2xXBYOeNnTXlaA+Kw1LXa24MypN&#10;bIdGj2hngFUBRe1QBchn3lDQ5IKzDTBt63+XOoWuGdi67s+9KTfNNmANZAmIwFUpMmANbAPZTPfD&#10;mrkBrB2779XvCLTT0tBvZbEs4HJNnSHA9e76XLo9Huv/lZqFaZt/kfZ9Ngqa8XXAA8/YrrJBsoVR&#10;thNcI63TEUGA10mROEHWcaSCtJBma7ZgjNPuKOxM0P5S0fjsnmhUnfoJRq+/yqj8CNqvv4mJqkvo&#10;yjqCoeKLbg/NiTqmXQ15jNRzMFx5HV3FV1mxHZhm9FmbrTZ15uAEWxp7k4CqkjQgQhXnI2tqG4Mz&#10;52tDYBndHA1pt0APAbZ+LwSw12aZewmC7nsKjh03oL1We1fi4waZVIHptXlDo71GWmyh36ihRTn4&#10;bJemODdTSP25RsPonv2XsgyR+BPo6prdADoEpAFrx5uvqTQyHx2koL+Wj1YpHx301zq2BpVgvq2G&#10;Fd/AsgOxzLlFibGReDpmO3IPfw/9117BUtEZdCa/jPGSM26LoZnGLIzXanPQDKZjGTTtGhBHP16b&#10;y0qm9tCsDjZUUbuv03c3u8XKBabmPAlwaaZtFehpA0x3TKDtWKCp8vxvvL/Wb6z0FsH/10Y+7f/P&#10;P2/mW1otAP2oGJUC2Gu3NVfqXMBtkG9s8bGBBPb2lHaH90OIdE+k/zNhceab/xk062EyxUGzrOPN&#10;QIvsfpA2m3DRo8y3+W0dm9+W+Q6STLgHW+tUa1v/7dhJv72Hqdh3PrsP3cmvYa3kHJYqzmOshD67&#10;8hym6q669UMmaMLV1z1CkCeb89wY58mWEtygdk2T8bzzFIymZtwfH6QWtEG7+Xgz2u5BomZv1l6R&#10;zk2LdWwm3APpNdoDu6Ht/v4GuDpXqXMBquOgGfda60vRBsC+LcB+q2eCwiY/LrL/sf9U6f9nowFJ&#10;Wu2ADtJmH21gb35O9CigzV+bz7Zj89Xmr418nu1pxw7fdBodGe3ybq2zqR1gE2Li8FTsNhSf/BFG&#10;0l7De81pWKkV4Kcwzqh8uOIKc+00+mzl21n03wUYKk9Hb3kGHszTXxLwmsxUdBfmuBkSd8Y9IDJ/&#10;60DzmoKpYNSsilOl2vwsA9q0d6P0/xcMxt6ZG3Glfh8E3kAT6dxAMQEwoHXdgLXf2O/tuv5X1+z/&#10;jPz/bMQBIheMCSADb7NGbwbatD8I7ubzINgi0/AgBUE3rVZwpq5Ot2Iuj2MZkct/u11q6Lejt34E&#10;r331MxjLPIoblWexUk1fTTM+WKzd4s5iqjoVt7or/QgW+m5p+mBZGtOUSqxNdWCgsRwNmdkMajqd&#10;VsuXuol1buAfzwm2uxYCThWp0oA3oC2tEnk/3bfe8GIABEG3a3bfABMYQXA8KD4v1nkQVDvXs25I&#10;Mv/DQNY9O9Z/WKnrRmHbHt+Cxwnklic+gsfVVflR+toQmEFgTcuDFAR3M30Y0AbuZu02sKXZFpG7&#10;zcxClOBSsCjsoj//0sf2ounCq5jLfRszRScwVnganalvoV/l9eMYLE3BaG02puqZhjH/VjNqR+FV&#10;VlgH5hmppp86ipn2Rldh9wmQ1g3VyNDbkyT6v7vTBIilAa0ySAaeSiMTBLuu53Ss0u4ZwCL7DwPJ&#10;QDRza8Cp3PxbHRsFQbbSWQWWyiwUkMlFhW3dqqj5CWwhOFuovVsDQKu046CGK+gS0LpuwNqxgA0C&#10;HQQ5SB8GdBBs+e0YAhvD4EyjTt0+kTzW5qBPxkQw5/4CBq+9hu4LL2CCkXl32hvMuU+gvfAkhqpS&#10;MFlTQN9c5BaOmWcO3lpwGXM9tVhm3t1aUYD6dFqA3k68Mz2Eu3MEjJp6d3IQ9yapjS56DvrlDaB1&#10;3bTVju1Zu78ZbDsWBZ8XOAagQDNNFGBGBq6et2MrDWD7jRcSajGPjRzQkVu2ItwBR81+Qssh0FRL&#10;gx2FwCXYZsIfotBzTkhC5FbBCZWOGH0/Cmitm+WicZYuAifAVu6Qv1bvlzPlisoJPAHWgqra6lf7&#10;T+1ivp1AE//ZXdvRcvlVtJz8Doavv4aR4rdJpzCiWYUVl+i3mYYxSJuoy8ZMm5pLszDIKP39xVHM&#10;DHQg4+wxrPa0495YP96bH6E2EyhpNQGX+RVAAs1IrU7B1jELyGTydd2nVgJW97wf1zOKB+yajrX4&#10;ne65NInX9IzvrxbYirQFoLIDAerTKXuvSpEAVFql0kff0mYfffshxLznhKCNpvsP/i20mrtyYAf4&#10;Y4+vA7kZXNNoI7seTLN0LnAt3XLpVUizg1pu6ddmCqZdnhSgiXwaJrBjqNGJ0Tuwm8dJCbHYH/0E&#10;rvz4K+g6/X3cqTjhVtTvKziO8cqLGCxPpv9OcV2fg+XXGZnn06TnoDn9FFYGGwh2CyqzrqEjLxcf&#10;zI7ig8Uh3J+hz50ZckBoFqZK+U1bBkNkYOqaKt+e2QDZX7NndW6/tWv2rEjAWWkpk/1evxUZoCqD&#10;x96nq2FFGu3bzQ1oN8xZQN/rzsRffvpZPP4HH6EGbqOPftgUqzTTvXkkStCX2/ObyQDeDLRIptvK&#10;R5lwkVuagUBHUXt9+uXB1ugVbWCiESx76L/3x0fgu59+EqNX3sSNitO42cwUq+QEpmuvYKJau8eQ&#10;3EYimoyWiemmbPTkn8dydw1uzQ1jqKMGxVfP4d5wHz6YGcGDuQG38Ls0z4DxoGxouJliHZt5tnub&#10;n9O5PWvnMt9W2jUz0SK7rt8ox5ZptmfMfOuazHaQBL61mK376Omi17BUfgTt2ScQ81gYwv/wo+ug&#10;GHgqTXuNBLTd2wyyAWoUvGYgG8BBMrCDoBvQbgADTbkD2qVe2mBMM0ZiGKTFYE9CNEGPxmd2x6D0&#10;8E9wtz4NH/RlYbToKGYrL2Gi/BK6ck/4hd2qMt2Mw0lSe84FDNGcr0y1YYGVUpWZhun2JrxH0y1T&#10;/s7ckAPbgFalq4JV4SoNOJW6Zud2TaU9G7xmIOtcx3bfnrdS9+RCNP1HgZqet/8wwI02Im0Psvlo&#10;uZuwuks/QVfqi5jOO4Cl6vO4fOAvEL/lMex4YgPsx+W3GaRt/SiPRTTvjz/2b13w5ppERQKdAiAt&#10;18p1uh4E/8PA3gz6OsChUqS1tCxAU7OptNu3kUe6VrQ4bU0UG+fSsD07o/BUQgI+lxCJe20FuFl7&#10;ATMlJzFWfAL9+ccYmZ/AeFUa5ph+9TPPnmwtJvgaa56Fd+YHsDzVjZG2WlRdu4J7E4MOaGm2gPam&#10;2wMgUuV6AfBBkq4ZYLoXPBcFn9F9AaZzA07/49M7//96zn7vzz2YOp/o8PPj7L8EsI5VOlNOgAW2&#10;A1ymu/rcy+jPPoqe1J+h+8oPcKP6OCaKzuDjMTSrjMa3bt3qtNdF4zLbj8mPU6sFMoF1vpggmn8W&#10;mb8WqP8joA3cfx1o3xGi0sg03HrA1CkSpyAtLpqBWgye3rkTzxPwkmM/we3KM8y9X8ZizXlq9mmM&#10;Vp53o1DHarLcVKGZlnyMMw3TdKHlvhrcn+3DVE8rKtKvY623Hb9cHnfB271pal8IbA8GgZsQoL8P&#10;rM51bNesNO3Vuf1Gvth8tLcaG4JhwuB/rxzaB2LdtUVoKs1xz8l8W1rmTbc35zq3a2HN6YfRlnEU&#10;7akHMZJ3BJ0pP8Fo9s9wt+E8vvfJBIQzWIt4Yiu2UMudpj5ObXamextLD+hmsmDMgP3XtNkADgId&#10;BHwzmWYbec32YCeocUW+W/k2wdYelM/QpJ/73p9h+MKLeKfuLKaKjmC++iK6Mt7GeOlF18gyygBt&#10;uimPVOA2BBtvzmcF1eHu/DDqC3MwUFWJ96eG8P7CcGjJSQLtNFuAeGAFioGrcwPb7nlAPWgyxXZd&#10;v5dVCAZvnrxg2G/9uQ/oFIRpuNBMX2juuWsj32g2FdBGui+ww7SVQF/JJfQXnUfz1TfQm30M9Rd/&#10;gNbz30HX+W+j9cLPkPDRP0DkVkbAW6MYmYcTsC0009vWNXkdYGr6/xOg7TgIspW2w4xIQ5KCpD0r&#10;RFpPy7WmkbQzTEw0zXlsJHZSu/cmxOPpXYn40t5Y3CWof9ORhtnSUxjS7nZlpzFccgq9uSd9E2oN&#10;tbupkBqehwkGa9MdBfgP2oOjphTdhXl4Z2KEvnsY7xBsrRFqgCitschY2iYSaALEaWHons7tWCST&#10;atocBFnA23W7p+fdOPTQ/+g5mWeZaaVT+i+R7hnpnkXoYQP0U4MV19BTcNZpdn3yG+jPOIbJghMY&#10;1r6OhW/hflcqrr78Dexm5cdt3YHIJ7YTtK0OOAFrJluABk23BWkGsgEdBFyAGm0+lwYLaE39MbCD&#10;oBvQDmyCHBXlARfQsfTbiYzIk2Li8SQB11aET8WFI+eVb+OD5jSs1p/HaCndVMU5TFVdQC9Nudbn&#10;nKjLxVxrEQM1gl2XxaAtG7+7M4VJ5rZdFYVYbGvGg/FBpl8DroFFc5mt8q00gESqZJV2Xc+IBJTO&#10;DVwj3ROwBq49p2M3syT0XwLRyMB81HUTgLDxumxM1udjsbUU/cXU7OLT6M4+jeqTL6Av5w1Un/4B&#10;Kk59B+P5r+M30yX48q5teMrNxoimSSdYIbBFAtWO7TwIcpCCQNtx8JrIa/RGBG6+OmjCzWdrZ5pI&#10;ty6mtudVRB7hcu0EmvLd2jiU+faehJ34WFIiXvnap9F34RV80HgNK3WX6bvPYrDoNCaqrmGyVl2e&#10;1OyGAsw2lpFyMUhtvzVBfzfehjEGQYM1ZXhndNCZ83szPnqWiTXTLfPpzbL3n2ZC7ZqV+p1KgWha&#10;rGMPsDfX9rx+b8IiU7zQ2+JGmJgP1n2VOrdvsOvOdGuQvBtK21aGidpst5SRxmiNVF5AzflXMFl2&#10;nqB/Hz1pr6Ar/cf4x5nreO3z+xD7b8MQs4UgaB/FUP+ztt8JAv1hAFu5mQzgzSAb0I8C3MB2Ppsg&#10;xzBCd6acwuj2d3Ybhka41e53J+yiKY/FMwT707t2oOTgDzGW+hZu1lzAFM34fM0VjJVfYESuYUsF&#10;1GhNB8pzu99pjPlSbzVuz/TSZLajPj0FN/u1IoJfZtID5smD4kkg61oQbCMD0rQ5qMXB//PP6//8&#10;SFQBuCiQ+0NDnUNgG9AGsP5f566bcqqJzFBqh2uzMNVYiKmGIsySuaGyNAwQ5H6a8K70tzFWcsZt&#10;u9/OYK3y2JcwX5WCpMf/AIny3dvCsY3gSLv9aBO1nW9xrW3bmJr5hcJ1/WHAH0VBkIOgG9DrYG/f&#10;GJK0Plol4LM1B8x8trTabSBKzZbf3qM9J3cl4Hnm3Od/+nWMZRzHZN7bWK64iOWGFEzSlM9WX8V8&#10;A+tEu9yxXpaaijHNelloL8fdSeamox0YaK7EZFMt3p0YdmDf1vgzmlfb8V4L1mhcmqcNgI02gPTm&#10;2qdqui6QfLDnm0K9lmtdFWm0mkkdwAN+VIkfjeKbTf3ghk701dD9hNIvrf8WNkwm5nqqMVKXgyky&#10;MlqhZYtyMMRUY7DyGq/RhxddxGRlMgZyj6PXrUj3E1Qc+Rr+661GvPLFvYj+w8cQuzWCQG6Ddm3Z&#10;Si13W+pJs5mi2TAjRyFAg9odBD4Irh2LDGiVkds80E6LpdEhsNdBDpGANjNu+z0r19bOsbvjacoT&#10;tVH4Dnzrk7sxSx99o+wM7tKUrzanYqzsIlOxCzTjV11353h1HuZb8zHLQG25qxx3aMpXR9twc7wP&#10;bcU5uDfci3cI9oPpfl4TkCGwGVX76bihmR4EVsAFc2hrHxeIRgJeptrMtflgHcvnygertEBM53ZP&#10;QGsce39tsWvr7q8rYTCmRV876zDdUEJtLnST3KYaNAYrC4MM1NoLmYK0EPiyy26O1FDeSdIRjOUf&#10;Rs3xr+Ju/Sn8/UwhnmJeHb8tAuGs8Iit4YzQt7p27m1bIhBBsMOZlglQdXTougEbJN03kI3s3AH8&#10;IbRuujcBbRSvBpUQ2OoQkc/2O8fG+DRMu8NH/iEu/+TPMZN1CHeqzmGpXk2nl3CzOxvj1PAJDVti&#10;oDZPkz7XUYg7w3Vuy95fro1gcaQFA/XluNmpnrAxPGBadnvSa+bNMQJKcG+PCyy/SvEGwD6nFoB6&#10;VuB6khB4c657Ak8g6hmN7TaALeCyZ1SKZKrtHS4ypykPm+tsQVn6JQw2l2K4iereUorJRporphkT&#10;ddTw6ixMt1EA3DSZdAwpFcs+gZ70Q+jMOIT2q6+i7O2v4OeDaXj723+GPUy/ErfFInp7DCLUScHo&#10;PJzpmAHpwN8E9GaNNoBFumZ7SFjErU02I8I3om+VtvGnReObwZZWG9jxMQSc6ZcaV3aqRS2G/lug&#10;896Xno5D7fHv4VbJSTxooR9uuoYZ5t2rnVmMuEsxrci8MdttWTzP+Ga+swSLQzVYpnZr8Z3Rmkrc&#10;HuzGu2onnyKo0s5Azm2AGZDBY39uzaMb90X6nag2O9l1WpgWC1hdt2O5DvPTEiKBrHbvsFsjzNuY&#10;wF8+9hr6m8ow1V3Pj2tBf6Xf0Gutu4JROX225jKTNCdqsjoNw4zQZ2tTMVN5GUs1yehJfQOzFUcw&#10;V5uCvcy7n4uNR3z4DgLlN8DWFnouYAuBLHBNg600oB8+VilB0E6qHuzNQDtwAyAb0EHAzV+7AM3N&#10;FFGHCMGOUht5jG8+1Ri1hBjsiXoCqS99A/cZpK0Vn8BtAj5ddwnztVcwRyVYbCbYrIsZavdCG2Ma&#10;7VE9UM0IvBsD7VVozr6O1e4O/HJ+HO/NSDtZ6QRNJtu0UyBapK1jKwWy990PC4MJiDQ5aNb1f5ZG&#10;6Rmv4R5smXDXe8UybH6gGas8We3jx4z0ojyTzPQ0YaA2F7PtRS7VmG8qwDglebAqw42nHqH/Hiq7&#10;ir7iixgpOoWR3CMYSHsdY3kH0ZH2E/zntQr88OPR+Bjz2vCPfJQA0IfSxLpNrkNAGpgGaPBYFNRq&#10;O9Z/6PhRptyb70AwFgDY+er1wIza7JpMFYn7Tb+l3fHa9Z3XdxP0JPpvafcrf/4pDKW8in+eLsaN&#10;pgu42Zbs/LYCtd6CM7RyKVhhcLbaVuxM+nxPCe7Sd6/R53aVl2C6uRH3aLofTDO6JtiKmmVSZcrd&#10;cGKa1ts6D4FugFvftp0b2Breq7XA3QKzAtSVHnABrLXPPOg+Ajeg5afDJCFSbd3Q0JoHDCguHTyA&#10;vrpSjLdW8sNbacppvmnKFzsq+fHFGKvNYVmA7qJkgk5fVnEFgwzUxouOuj2XO679lOnKQfTnHMez&#10;2z+KPZExSAiPRGxEJEHRJh/y4xtg2/G/RgbwOtAMyFS6VCtEjzLbAlmlQF4njVqJ0VReRuGR8tsk&#10;B3i0mwCYRL+9Ky4W++Lj8GzUNrReeh3/80wF5ssPY7LkMHozX8Nw/jF0pL6NxrRjGGMgq72plztK&#10;adYZsHVV4v7iAHpqCtFXWco0jIHaxCDuKDjTHtsk1bXo9phv2vQAew1XKRK4Ol/XaEXVjK5tMTo/&#10;C6XdLRupc1vN0IB2ms1SHRthwVl4CtW1xsfPF6exRklsK8vDbfqZ1eFmjDfkMfjIol8qIOClbpG4&#10;8fp8dORfcGOsRxisjTByHS09ibGiMwT5KHqyXsPfLzbgz/dE4E+SduE57dHIaFmpmLbsc4MNaJq3&#10;OfDoh2meHwb4YQ0ParQ2CdGu625VpBDZruwibd7tKAS0abVF4K7HS9pNgHWudnIBrmOZcUf04Unx&#10;CdjD/3v5i89gjbn2rztTCPgJtF35KQa06n3BSbTmnqVvzsF8M7W4tdi5uMmWXCwPN2KOddtawjpr&#10;b8W74wSbflqDE2/SemppZi0JeZOA3HQTCbypdoGaAJc2UwjcspUE0q/k7wM0p9kkpVX9TKV8aiWN&#10;9r5ZIEujpc03R3sF9Masept47Zz5YBd+e3sZR178npsdMNRaxKCsiKacUXl9Ftb6a90Iy3fGWjFY&#10;kcqoPQt9BecwUEigad4mmJ4MFx1Hd+areKc/w43F/qtnduJ5gp2oAQTU8HCCvn07QaJ2RjBKV/Bm&#10;QHpSEPYwyFZuBjkItAA2U+0AlhYLXJbBoMyZcfppK40Esiul3RQEafdugv6FpB0YzjmFBw0XsFT8&#10;JmbKlYUcxkghXVfRWUwxeNUmpfPtxRgoT0OfFt8ZacRkTw3qs9Po7kpxu19arW0WmFvL/EoLBZym&#10;DjEyl4a74cjq7GAA5xaAFcgCm7+RIIik4Z68P9Y9768FuCeBbeSAtjm4mroRBFq7u//12jy6mHBX&#10;513FfH8D5roqsNBR4jbfXGEQMt/KqJOMDFYp/2aQVkrNJk1XXyO451zLmvZy6st5DastF/Gjz+6j&#10;76Ypj4hGHIO1GIKmvRfdWDEH7ga5wCsAdJAE7IeBbUAb2EFgg2TAPupcZRz9tbTcaXfCLrcAzxf2&#10;70Td+Zfx8+YrWKVmT5cfwWj+QcxWncZo+WX0Fl11M0YW2ytJZRilYtwcbnA592RXM3qK8rDa3ojb&#10;yqsJkhpVtEaaLeSumaB3NY2I94wEuJlrnUsIRDpXJO+jbC8wBqwBbaC7/aMFtFpaBLojmXKSXVMA&#10;8YulaWRePIpbswOYJbB3hhoYledgop6pGAO0BaYeGlY705jn2sy1f9N0xVWMFl3AYPrbuPjNT+Ho&#10;V5/CIoOagdzT+LOkBDwdGYu4iCi3UZfXXg+wTLUHVCBvpFaKvlUarUfcBFcU9NHrmvwIoDcD+mHn&#10;sQRazacKzHZpLRZq9/6EWHzuqT04/K0/wq3K83iXwjtffQaLtZco5KcxWH4RAyUprh1itbsaSx1l&#10;bqWl+b4q+ssmLNM8d5bm8dli3BnQXlqMyhmYSbNt1WABawBXpp13U2k3LxSr+zqWqfY+WWArl97w&#10;yzLbirhd1N1XW+xAtVV6DWTN2bF+TtGNwU78w4ObuH7qbZRcv4j+5nIMN2tJxwJnzkdoqmaZh2ub&#10;vlmmIFqeYr4+A6uteRgrPINx+reGKy+5Oc8dGT/D//6rUXzz2V14Pi4esQRSS1dFUcNNY3179kae&#10;/CgyoINgiwSyAS2tDgIcPA6Smesg7WYUnhTF69HRPCfYpKSoODyZGI9nkuLw5acS0HT6JTygdi8x&#10;/VqsY3BadAQz9Vdc1+9w1XWMMY6ZbSujAKRivqMYM7SIi2PtGGiqRGtWGoVBI1D7HN0e7qZiUemG&#10;WvHbm7Nu1/rO0iwHqARAgGuVYANZJPPtNVdge9PtUqoQCWyRW4FfoNrcWpuUJbKZfdpNTk7/Fk35&#10;+1NjeGduHKVZKeirL6Y1qMF4s1qMtCNbsdvFZZFp2WJbIeYasjFVk44R+qq5muvozzyC5uRX0HH9&#10;LXRlv44R+u1Xv/wMPhEbg93RDNQYEAlgI4Hp+6M3wPfXHzbb5ps3+2enySQXcIVK9WgFgf2w0h3z&#10;exIIdly0tv9lRK6d42KUd0e4hXf2xcbiSb7/0Nc/j18OFOJ2w3lMkacpavoEBXqg7BI6cs8zDdP0&#10;Xk0oyGX9aF+r61gaacJ4Ry21vZCRehWj8iE8mBigy1Szapdb9cC02oDWBHkD2IFMcDfMtU+xBK43&#10;5T69WjfdBrI0el2rQxOstRaGTMCC6yWhdqs9lX+otODXizPory3DKnPC6f56LA7W4vZALZa7Smi+&#10;C9zGXOPVWTRjyVhoyiLgZK453/nu9rS30JtzBL25b6Iz6w1kHPwhPhHnGyw0WmS9Ddtpq2n3BtC6&#10;ttkvG232zQJLlMiUKsn1T4ci6gCwQXDtmkqlWokMwnz6FUrRaMrjXI8Yn9NqDRqYyPvf+vRTWGnI&#10;xL3mq7jReJnxyDXM1VMZCs9Su5NdC6OaTKea8tyskf6KDGY4TIsmu9BTVYSJhirXovaAgZg2UxGw&#10;WitcYDpAZZqJwVgT83YKg5l5abJvP/dAC9RHgR1mi6SYr1ZQJrCNlGMLdGm2fqwfSYLkV9SK88+/&#10;eR9vvPBXmOnn8wrWaMq1IoFblYApmCaqz7fmYrgsGWMVrIC2LNea1pelNvPTGMg5gaHSo/if7rTh&#10;uYjteDYu0VVyZPgToRRJAKv/OwpRmoBHfx5NsIOmej1nDmizmWc1iGwmA9yOVRrg+p2Vlm7JT8dH&#10;+f+1yF3kR6LKUkRjX0Ic9m1/As3XjuP99gysEOzZqvOYq7yIqYpL6C+5yGA1izm3+rcz0Zx3Ad0l&#10;17FKU31npgctZVm8lo2lzjZqtmZgKlhTEMaIeriNQkBTTAwGaoodDmoG1bZMJgjScBOAIMCGmQNa&#10;i5/YNEwHdsCUe83eANkkxeVqQ2rHHcA///YD1GRfw0B9Kaa76zHXUUXzXYKFFu2smk8G0zFFak0/&#10;Tk2/RI1Pc9NeuzNOoT/3ONqvv4H29Jdxf7gAf7I/AvupKUkxCYiPjHLguak5LB3I6/QwyCLTZg/O&#10;BtAGbBDc3bQewesGtMi0emesNNzA9h0j5vuDccBOfmcSv3kftfup7Y8j+83v43bNZaxUncV8LYO1&#10;2isMQtMxzZhljG5shKa8vzwdTdkX0FvJ2IZ+W9sqLBC4oYZyKkcd7g2p6ZT1y+j8JoHUPh5aANeZ&#10;cLnTAQZolp6FtN1puMAmTkGtFq1rtAFtGr3ZZwc1WiCL1Ol+e6zfgf3e/AT+7u4yDnz/WxhprWBq&#10;xpycgdlaTwWmGZVr7ZHeoiuYpN8eqaJZa7qOxeYcRp8n3NZ7E6XnGKz9BB3Zr+Cbn4jBZ/Yk0STS&#10;NEbF0uxSwwhqnFY3IqBRkfTPQU0OVfhmbd6s0QZqEOQ9cRKqDZDV0WFAO5MdAlrXVBrIKtcFTLu4&#10;a7WGyGjsj43Hx/jbQ9/8I8wy43i/JQ1TSsOqL2GiItktqzVKkDtzk9FeQJNen0UfTsFnYLvYV4t7&#10;070YaapCT3E+3hkZwN0R36MlE72mhdvdVkkbPVdm1oNgBwE25Qyb7aW51X4XApmgWmnHBrp8tdNs&#10;SUqIXLTHAO3mqPadGOZLu/Df/v5XKEg5h+rCNCwzulwbquUHVGCuzXeDjlbnYtqtH8YArSUHU7Vk&#10;+PoRtFx9FT2ZGo16AH0FB/HK15/B5/cl4LnEndSUeCTSz3owGRxJm1TBqvAAefMqjaY5DYEkrTTN&#10;tGOR+qR/j0LPaZCC/V5kGh0E2kAWueU59H6a8sQo+uzYBDxJ4fmjJxOQ9eYPMZ1/BneaUzFaxuyj&#10;5ioF34PbVXANTekXoXXUxmrTMcnYZoV++8FKH8Y7a1F+JZlRufz2oBuQqJ1ztJ+GX9o61N7hIm1f&#10;Gpm/VikTr+Mw7TQ768hvFhoE2q7pWCCLBLiF72sKAsZ63WYrk6TbTBHuU8N/vjSBX99dQMbFw+hr&#10;LKYA1GOhvRTjdTnoKbuOkbp8v2Z3VbpLxUbKtPvaUXSkv4G2tEME+20MlpxC/ukf4vtffBafZM69&#10;xw3Qj3H+MIH+2vlLB+5GnmwgPwS0tDNEAjCJGitA3YgTR/5Y/dOiJD7ntX1DKDYDbWCbZmv2iBvR&#10;wngijsd6Tr/fw6h8L7/5e5//GBouHMCdplRMlJzAJCPyydoUpqRXMKQWtOJUTLI+xuqZoVDDV6jZ&#10;N8Za8WB5GBVpV1hPFW4tFjWk3GT936TWOs2mmV6mCVcLm6J1HavhRTm1Wsx8yiUhINDyz37ZwZB/&#10;ZilTbUCbVnu/4M23mYQVmhUBX5191e2go94vdbT3VOTgg/lR/M3dJczTjx988bv8XaNbcd8tCFel&#10;br4SvDvOD+qppJRfQ2/+MdIZNKe9zYDmTWjocWfmYVbEWbz6jU/h07t24mOJNOc0uzujN0y0SjOr&#10;QYAdyATJTLSRzPajKHjfjoNAB013UKt17Lbll3ZH+tjBAx6OxB18f3QU9iZG4TNJMdTu72Gh/BK1&#10;Ox2L1QS74izTsPPkP82tfTpame4aoTTbc6aRKWovffVCn9uXrC7tGlZ7u/AOtfsu3aZa0FaGaMJD&#10;jSky23Y8UFfiXKvhJMu7DvR6xB3SYAPYyBpPzOa7Pxim75D5JrkBcjThNyd73PP3JoZxe6QP780M&#10;4r//59/h9e9/AzWZKfjbe3OYbs/DcnchVjoZBNKkL3eqZU2tRdfQlaO28nPMsw+j/tLL6C08ic78&#10;ozjxgy/gj3fTp7JSk+L99Bu1RZtv9X6Vppdg7FRfs6OH/bKR/HLwXPSo5zzQ/r+N1Ga+2UfHRvhj&#10;PxlQM0gINANGuZcE+u+d+uaYcOyO2oK3vvUnGGfKtVR+BquNNOM1zEYqLxBkpqGt2lVIgxJz0cN4&#10;xgW0rWX4YGEINya60ZqXi5v9PVjooACM91KxfJQtssYUHWtHHp9bexLgYVrZxjTaUiz1aLnzHgEe&#10;aiXTQDQCLFKTmsB1Y6JI+jPlcm5BVCtlZliqv/VdCsF7MyNYYdrw8ve/yY9qxUp3OZpzz6I+6xym&#10;KL1TDXkk7YbO6L3ovNsxtSODYCcfQNu1N9BK3/3BZBk+lfgEPr17D56Mi2WwFuuiXZl1mV+tQLib&#10;QOxmpe7SEpQM5swkm1neQ9MdvLb5PEgmRAa2txrUagEd0ujN/lpkGYFyfpfb85p+l5QQ4xbN++7n&#10;nsNQ1gXMFdN3d6RhseESbrVdZ96dymAth8Kfz+zkmhvwMa811Zi93J1twe25LgzVVaAjNx83B3pw&#10;S/WudvLhVrdZuYI1taqt9CvHpsXVUlvUfIHvgJ6m4xfAAtq0Wm3cs1qicB3oDR8tEtBBqRHgahO3&#10;iNyPklCnOQFXB/vUAE31AP7+3g186VPPoK++EMXJJ1B65TDKUo+huzAFEzXZLkhpS9ciNCkE+ih6&#10;mWf3ZJ5Cy5W30JTyCvqKTiDr6Av48lNJ+PjueOzfmYi98R50aaHWKEuib0zi+d6YDRAFqIH6Yceb&#10;yQ818kAbyCKLD4JabQBvAK0Gnw3Q3fMR273liI3A87vCUXT0Zxi4ehi/GirCXMNFrDSnYaLyEpaY&#10;fq500pRrheP6fL+mWmMug7AaN9frzuwgrp84iLUuv7XhgxHWOUGVz3aDSEJaLrJoPMztCK/t/0Ot&#10;Ys4vy3zzeL5Pq9FttH2LDOj1qDvkAxy4ohDYNrxVa3vdELn7PS5Y+y+/fRev/Pg76FbHfGkmyi8d&#10;QkXKMQxokRky1pR2CkPFV9Gdc9otVdFfcBJTFRfRnvI6mpJfQVvqq/j1TB2+/sxu+r6deJpg798Z&#10;i32J8W7QQBJNs8zzXlf+Pqh7+czma0k8NlKXpEpF4qbN5quDQFtAFgTaKNgGr1L3Y3msLlr1fWu8&#10;eRJ9+tef24POlCO4UU9TXXOWvvsMbrSkYrzyMt1Zrt9ItCrbLc+hdVDvjmvFhXpazTYUXKI1rKmm&#10;1mp3vi66SjWa+ObSFWm2onQGaA5ogWxAGzmQHflFzkRO00muG1Mgh8CU/ReIDkhJVui6A1pa7YD3&#10;pGta6O0u6R/euYmWckprWzX6q3JRdJnBWOV1DFOrWzLPO6aGK1PdfGb19fbkHEXtOYLMQK0v9200&#10;XHoBvxgpwPFvfw5/vC8Rz+9OwtMM2PbLPNKH7xHgid5UGwngRwEuSqIlELBW+nSLQAvk9ejdg2xk&#10;IAtMlQZusMMlCHrkjq2I4L14BmmJO+RK+C2kP6XA1px6Ge/RdP96gOln6THMVjJQqziPWz3FDMxy&#10;GbBRq9XaWJ/DVLWQAFbj/ZVx5F8+jYb0VPpuAk1Fuj3KiLyviQpIf61gbUCbnTcjbKKjGlNdtesb&#10;i1rwNddLDabZtmhbAMucB4MygSqgZZ7t3BEBXtdyHavkR6yqD5Wlmvbuj/fg7+4tojTjCka7GukK&#10;6A6YQ853lWGyqQBTpDEyNVKdgYbUw0zBLqKv8CLOv/Blt7bYYM4xdFx7DUMFR/DBWCW+EL+Veete&#10;PBsfj6d2+h6mvXEJDsx9mo4TAnQzwAa8tHgPQVbpyUw4gacW+7TLB2TS6s0abYAGgTXSNYEfrfZ6&#10;dcjwPE4zShiwqd18DyPzZ5ienfv+X+BOXTpu1p7HbOExTJccoxm/4lKxlY5ClrmYamaaSr89pkGK&#10;DNbeW+rFOwujqLzGZ7pZh/TPt4bpTmm2V6jNDuj+Jmo0/fMUw3dFarZ7rM+dPbiKsOW7DWwjXReY&#10;AlqlKOijg0Br+MwNarFbf1PXJBiUPAH+gEHaf/7dB0g5eRAzTCe0P/J0WynmmHcvtldgTrMhaoso&#10;1dmYbkjDcHky+vPPuz7tjsxD6M09iq60N/H38+V44ytPMzLfi0+Rnt+diOcSE2nWE6jhNOs04ypF&#10;BrYEQOVm4NfBJ8gWjRt9mOkWmOuA6pgAKxDbAHy70+YIanUkz2NF9NmxBDxenS5R3hJ969P7acaZ&#10;ZjHTuFN7EVNFR+m2zmKYgduN7lLGMXmYbZSW57l9SNRJcnuiBZPMvSszqTTllXyuHQ9G+3FLAVlf&#10;o6P1YEwga+lfF5Rpreh+ny8L5EHXHemHGVkpcpFdyHQLWAvQgkCLVkY1dIYAuxV2eV0mnamXLIg2&#10;5rrN5P6//rtf4dKxN9FRXURhq6dWU2ors7HUXkYpznemvK84melIhhuf1pl9jCb8JFYYuAzlH0f7&#10;tQPoy3oV/361CX/5ySR8kdr9qT278Cx9+FPUbiNVpoEroD3YHnATgA3QN0ggqxk1qNGWT4s2A+1K&#10;ginSsXrfNEzZjrUp3A4GbFqwXm35WsVB/7ub2v2pPVGoPfMTLDK1XC4/hYWKc5ivvOimR621M3Br&#10;zMdQ+XUMll7HCP33SHUWlroq8cHiMNrKc1B2/jTmmxtwe1B+W1ouoHv8dv4CWg3qc90+h5ZWmzZr&#10;/QxpuovEeR7UaCMDVbn0rfGNNTY0lklmXee3eV3PSPOlzT78529JGiv1i6Up+p1ZvPbDb2OBQnRv&#10;spPMMM1gXul2q2UKpuCkPfM4pqqvYqjoHDrTD7vht6NFZ9CT+hoGs9/C7c5URu5v42tP7sIX9u/F&#10;c3uo2UmJNOkJ1OwQ2An04zTxmnT3ZMDEB324abdMtkqZcGt5W/fTCrJI1k26ocmb+9D9sZVuDfPQ&#10;PZGidJvUr9GpuyIex/XXv4t+WqsxWq57DUy9Ki4Q7GOYqr/GqLwUo9U5mKVCaGRPa/Z5v0HcQC3r&#10;rgFX3ngNA8VlWNJi9WOdPhhzO793EvDOBsx2eZBFAkgaK7OtUuAayBZtW+lB9abZrjvgec18uMjM&#10;uwI3jW92i53zeVcyWlyjJfn//Kd/wIHvfB0TXfUY76hw+1gq7VJAstBW7vyUzFY7I/IZ+q+ujGME&#10;mhJPDR9n4Nadrsj8BfxqvBxfeyYRn2JU/vGdO/HMzhg8Qw3fn0Rwqd0ucEukKQ9ot4EcBDoIuLW6&#10;CeR1Xx0A+1FAq/y/Q9YPL8DVURIfuQWvfP3z6Lr6JiYzD2BCa7Bkv44brZoIeBk3e8pp9dIxXJHu&#10;xqrNtRZioPwq1lhnM52VKLp6DlUpKVjr7UCYAjEteuJ8NLV1gb7ZAjJpsGmuSp1bcCbQzGwbedA3&#10;BECgrikwcEKgYazUZI2YkBknyCYY/nd6zo+OvMPf/N3tRXRWFiKLUWVfQykWumuozdmY1SiWknSC&#10;XQQtEtdbeB7DpckE/Dpm61IwVnIJM+UXMZJ7yE31XWy8hPM//hK+8/FnGJ0/iU/v2YNnpeG74vF0&#10;4k5qdzz27NqxrtEqRQJWpQVhOpdGG9Dmqx3AAY32IJu5Vin/rIGPG+eih8890KbdjiLUrBrpGlv+&#10;7Jl4TBSfQxczjbu1dF/FJ7DclIwx+u21zkLMN+VSe68x386ge2OgWsZspVGL7/jOp6xjpz3QwR3e&#10;FYS5XJpAmy8WCVyLukUCSOBYaeCqp0RA2jW1f/tREArWZLYlFBrDvGHe7T/chDA+q+Y8teVqNb9/&#10;+sU7uHz0TQpjPbQbulqLxmuy3HzlOYI9y+h8si6DAdt1NyBxtTUfi7VpmGGU3nb5FfRcfxlDeW/h&#10;nf5cHP7Lz+JP9u7BZ/bsxzMEej9pL835Xk2jlQlP9KUADmq1AW0aLZCNpNGWWgVTrA2wN8gGOgYH&#10;PPrrNup1A/BoBmpR/D+Z8p2REdgbtQUlJ1/BRNbbWGCmsUS/PVl6EtO1lzBZeQWzrI+B4qvMuQl2&#10;xVX67izMtRTiRn+9w20daJ9eKY/2vVdOuwmoabHAlVab2ZY2myZ6gDfSK90zAEVOs0PnOjZNtmPd&#10;c6RgbcgHbOpuu8HzNb73X373Pi4dfBVtFfkYbizF/YkuB/hqTxlukNZ6Kx3o7480ON+90HgN87WX&#10;Mc3KaL38EwxmvemG5E6VHUdt8k/wzY8R7CRpdhKe2pMQanCh7ybQptFBE25abUCb6XYBWch0m8m2&#10;AMxMtygIop3/j0hgu0XrqdUx1G5pdiIDt699fBfGM49iJv0NLFeewVzVaczV0G3ln8J8gyxcstvB&#10;d6Q2m5qtuXI5zGLyQg0mBFlarBEiAtqCsaA2C2AD24BeByhEBqyBbtdUBsF1RI22hhUHbEho1kJC&#10;47pCdY1++zZzwg8WxjDSUoOzb/yMqVkvlpkyaELBUleJawte7azAckcBZhqYmtSlYr4+FSsMYKaK&#10;T6Pr+gFMaZslAj5ccAjTrKDvf2Y/vrB3Lz6xb7cL1p7albAOtrTaTLdK02aRbyHb6DkTyE6rQ2Y7&#10;CLTACgJsM06sNLLhzXZua6Lq9xFuGBUDv/AttBiK9KPxtU89iZGc45ihdq+Un8VU/hFq9ymMlpwj&#10;7+kYqclkVJ7C1CsX/dpvhDm3i7qlvarwIy9+F7emh5xGmzaLFHELbAvIVJpGGwkkd0yNtN1kHHCu&#10;E9zfF9giA9pazgS0A3uMFoP5tfsvpgYrLh3T6AoKDE35HaZh/8vvfoFDP/4OBpvKMdFahZG6Aprv&#10;fMy35GGlu4ygF2CBkehyUw5WG6/TX5/HaOE59GWyMopOYoQBzXjBQfxytBDfeDYSX372aXx8z25q&#10;9y48s5upGAHfMOHejAtgA9uaQjdrdBBk76c9uEGwDVQrjQzg4LHAlllXA4ubr6YgLVJt5hKsbUh6&#10;4iPoTTuOtpMvMA07hsWK05gsO+3Anq5PwTT5H2KQplUaNCjRR92dfsjvpUOv0oz7JlADWQAbGcgG&#10;qkoDNAi4rgVNskCUIFmDiZ/o7Sdq23O6rt87LdazJP+/dAW85v6TgZ589y8Xx5xANRXnoiCZDDaX&#10;OAmebyqiKa92Y8sVkc7WZ2C07AKGCk65aHySlTCcfxKjBYfRm3EAd1vO4W57Jv6Y0fcn9uxzjStP&#10;7Yx1+fY+19Ci1jWa8QQ1i2qYL9Me5dIh3yywg4GYAe01eoPMF/sg7GFQI7Z4bbbVjt19Xgs+I3KC&#10;EsFjkt6p9++khr/1tU+i+uBfYTLrEK3XSdxsTMVw4SlqcZoDe4x5ttZADZsh0FOdvgl0rLWaZttr&#10;ssAOmm7TaAPzUaUJgUAxckCyNLCdRhNgA1tkz9pzovVrgXOt4XFP62hTs+8yev+n92+jMuMyhhtK&#10;cGOw0Y3WmGkuwEpPJbW7AvNMN4ZKzmOuNhXjJdos7RL99CWMF57GFAOZrpQXMVd+GP/91xM4/K3P&#10;4U+f3o2P791NoBOZihF0Aq5m1N1xcW5kSlI0AY+KckOGLBBzDSYBsG28uYH8cND1sIl2YIZA1WRD&#10;ge20XAsAbfn9acTh/A9tyK4gzZlxankcf/enz8Uh9ad/ivYzL2C++BSmq5OxVJ9FM66U9Ioz527g&#10;gVrHggGZtX4JcAPajReTRhNQ65MOksB4CHidh8DTuQmATLWuCWCB7jo9QsJgflu/NaCN3LOM3DWb&#10;ULMK76i1jW7hb27PoyTlLFqKMjFNF7TSU4M5+qbljmI3R2yBJn2J5/ONmZirpykT6EXnUX/+ZUyX&#10;nmWgdoja/SLudKTgwotfxNee3YvPMVB7Xvk2TbnLtwn03rhYmu0drldLkwHMdG9uAjUNNoA3Ax0E&#10;2cjADJItDvAQ8VmZdPPhmjqsVZhio7a7HfjP/PAraHNgH8eNxgzcbM/BWmsG5hirrA880FAgpVjW&#10;g+V8tDRaAFNTRTo2oA1sXRcwIgNcpYGscwNKYOt5881BP20C4My7A9WTab3XfOXmMv26rtmGfH6w&#10;BXNd9bg3M4LyrBQ3luoX8/1uxuc0Sf57sbXAdejPNGS5BV9HmGuvtmUg87W/pO8+hdv05cP5R5mf&#10;Hsb/slaPH38mCV986kl88sm9+NjuROzTXOnYBCTFhyLvgI8OgmxABzU5WAY1WsBtBto02LQ5eG7P&#10;uKnGBrbyc74zbhs1PDKK37UNL331s6g5/gKmco9jvvQc7nXl4VbzdU2yYzBGsB3g1GRHBFqabEGY&#10;+Wczz1YaBTVZZKAaWAa002KBFvLNOjcT7p5h6QSD93T9od+5/1FTKrWaQOuZu5N9WO1vxlRLOcYa&#10;ivC7G1O48PbL6Ksrw69XJzHGQGSkNgdTjblOy9e6SrHcXoQF5trTdVfRlXPMzRzRorcTeScxX36G&#10;gdpb+O1EIS7++I/xF8/txueYd+9PTGJErtGoca4tOgi002hWtvloM90bWhzMnX/fdAcpCGiQ/v+k&#10;/XWUXsmV5o1qprsLhCllplIMpSKX2d2GbnMb2mxXuUilEqvEnJKSmZmZmZnEWOCyXXbjNM700Jrp&#10;+e58937rfv/etZ77PHHenW/orVTZd90/9oo4ceKcF3b8Yu8dJ06Er3gpeqWUTZGyV9LZW6dVmiha&#10;vD527Qp8kj5F6enX0HbxVVwrOY93WtPDRFuq6b9SsDlkvqJ9hSs1MSWbYvwyJyw3kdJMcYsKZj5Q&#10;ZNB9G9GLCl48DmgOS7cjeLypzCl7gf7GO5N9+Nu3b+Clb30Jf3N3Dle7qxluaKGZPIxWpmCuMR9z&#10;rZT6bNzsoIfemOYmNYzkn8NgHhWuNUIzDuN222VMVlzAN56Oxed3bsMntm3DrjjSHRdMW4q00VKu&#10;2Wilpmifbr3Y7yvaKdJS2mWtxKi8lOgr2fJ2TuvAWB0tFbJqFY9539VUtutZmN+y7glcfO07aIt/&#10;EwOpB0JES8EdmiRIG8282WgpVqmvUEvDNFOBDH8UAimvc6Y8pzgqyyndK1Pq503hEjUMUa1yv5Ho&#10;swJFsxeQjaaitdaH6uhB+0wn7TM99PujHXh/uhf/r3/5K3z3S58m9Xr2ze9LT1wzTuea8nG1tQTz&#10;VPjNthJHuWz4/Y4sNFx+A/3ZGoQ4g8HcoxjM349/vdWI3V94Cl9nV/7sFsbatNmaweImClr3vSbo&#10;vl0qqj2igyHOgGwp2ifYKTukMC3XtdoUzXqmWKdMKttE67RJ3F4kTNe4/OOkXAsB8bOo7FWrHnMN&#10;Knr5Y/je53eh6szuILwSxeqy5ZApNSfM97xN2dZVK3WjWBTNBl0UKYWKtS7Ydcee8p0ieWz5yHK7&#10;v8r8hiDRu14S193znN40dC+J0ym7PtDslP9gotcttfyAjeBvbs0wimjGsdd+xHptuD/U5IYFrzZT&#10;0S3FWNDSUST9BuPvsrO7MUMvtS3xEIYZb4/QoRmhnevMeBPTFcfQeO5lfPWpOHx8Mx20DfTCY6Oh&#10;lwq0gUtslMIsPZAIhkCjNVjCP9roVWryIUVHKNRPI8WUvVQ9c950z9VUuh6J6nusX7McL+zcGMwZ&#10;k2g0bNERo6JNfEVLEUpNKRrHlnItdask8NwihayjY9WVonSd3ceXRZJDx/YZvsJN2VKyvZ6iuPou&#10;Cddbh1K42wODeVcWCsPeYf3/4x9/hQMvfQe1+Vdwd7AFQ5UJWGgvhl7e1/DpbKvGy1MwXJaAeXqr&#10;V2sSMVV0it74AcxU6iHJUfRn7Mb1hnh871Pb8XGGXlv1qpCGQmNoF+n1xmgnnyjZaf7Bq6jw30PR&#10;phjL27HlI4+XUrSJ76WvopLVla8i3VJ4TNSKgGiNjsnrNkWb1x05IVBinrcUqGNzoMz7VpnviUuM&#10;TKVSpKh1PUJIqcorlanQ5+oedq12VtXoWrBeh7YbUqPi+X69ldDsFGuic9o32o7dygDDrbg30o6/&#10;uTmLupwkdNcX4e5ECyb0En91Bm718neT6olazWDJQm/+KQwx/LpWk4DZqguY0Kan6W9hKPsIBtNe&#10;xmD2PvzoczvxNInWyJneudZ73c4pW2s2cg3JDugOd+FSWtgx0+oNJlpDzfI6p2NfiSa2GJ/ZaP/Y&#10;ymwtt5XL6ahR0VoISF56MPFA3Te7bMXRCrH02PJR4ZUdS9kSdc86tkYgZUmBotG6YTs2JUvhRrYp&#10;3Tl6ofvY57nPYCpF29MvpVqv6zqVrFROmfa60AYnSk2kcJGtLlzp/dFeN6J2n/UuvfUG/ZBqLHTX&#10;kOwy95bEHLv06To6bFUJblX+mZok0nwZs6XnMKF3pgpOovPSG+i48ira0/bg6E++gOfokO2MWe9W&#10;DtY7Ydpe0e2t6Z4pB3Z7KSVHKtoU/HDZhyk2hdrC987rDpX5ooYiwu14Fbtyp2g9wRLFUrZ7oMG8&#10;o4s0G3EmphwpbqGXZNNGz9IOupkpFF1n9XxFuvoh5SqVyCSovpkH5e16u4f1An73Hax6GzQAKd/E&#10;1ucy5UsejNFmj/S4bl0Kf582/O/euY7Xf/BNPJgbxS02ljvdlbjRVe5WSVQYpoV4xmvSMFZ2BcMF&#10;5zFfS7qrz7kRtS6GYqXHf4y6iz9H2r5v4493xOGZ9XHulVm3OgLFJg8otbFu66JNTJEmkWVSrFIp&#10;zFe2RGV++Yfz6hGsV6DSpWj39IoiBdtTK7PN+tN9ZSlvitLxXLcWCG/GZBt7g1Y2lPbAefPrW95v&#10;MP49pEBdY8o3Zdux6qiRqJ5ENto5YyGFS5lSrtEuJft032G3renF96lkTam5Pd7h1uj8m7vzqEi/&#10;guzzR9hg2bBpqxc6ixlylbmBFr0eM0OZbshmmJVML/wk+umJ11x6HZkHfojsA3+BgqPfxbX2HHzt&#10;uY34+IZ12LRG70pL4evYlQcrN/j22cSU6St3KeVLUZaaEk2pKlfeFr/362g5TltN2dFPr3yZQiuJ&#10;phK52Jl/usT+dDcpgV25rySlOj/TJYobMN7CXqFVIVqwupHO+V21e+uP4jceE/scy0usJ5HYZ5qy&#10;zSGTyAMP1slWvC2HThMaAqfMOWZU6F3KPYZcbsMTKlyDLHcUcvH4Nwuj+K9/+Tay4o9htK0cMyK6&#10;oYAeeT468y6hIfOSe67bmHoCvdln0Zp6FHWX3kTB6Z/j4hvfQtbhn6D6/Iu40ZKBQ9/9HL64YyOe&#10;Whfn1heV3Y6J0posa7BGXbjsNW2owq3FHfK1tpqTpRX7KIlU7IcV/bD9lrKXaQqRlKzuWuK8bSrE&#10;7LGcMZHuK1p/upSjhqEu32anqDfwiZaiVF+TCPTitinO7zFMob6y7XoTlUukaAu3jGop29/CVxQH&#10;SibFE1QsG4GFYZZ3cThT2W+R/h/fu4mSpPOuhxhvKcUY7XUfKa5NP4niC4fRmh2PztzL6Mg9i+r4&#10;vUgl0edf+ybyT7yIxit70J78Kok/iLsd2fhE9B/ik1s2uyUx1Y3HRK9zSg7WQ2VXLk/YKZqKoazy&#10;7LEvprjI46XkQ4o2hyykZKdoU7AGSWw0TMqVkn1nTH+4rwRTjhRt3b6rT9E5U05QLyBU9SU+sVZm&#10;95T4yrW8T7RPtZQsEdmB0gNla4+qu2MiOVC2ifPOQ8rWEzC9xiL51Xi/m3J88cBujDWX0UO/iJb8&#10;C2jOuYDi84fRmZ+AwYoUdOefR13SEZRd3IvGlMNoSzmA7vQjlDfRl3UE/3CnAS99YSt2keTtWgWB&#10;XrmbzqvltZyig2FSOWirV1E5zjkLU21K9Y8jyyMVG5macn1h113nvG1TmJQcSbTvCft5/7yuWfS8&#10;I+pIdN7Ev87OS6RkU7ApVqkvIjrotqk4s8PM27aCfpkGT9TIguFSjaSFnDXacynahV+Mye8qHW3H&#10;eyO9+B8fvIf8K6f5XRowUFuAlsJL6CqRkpMYa2djqDwZzRknUZf8FprT3sIgwzFNRpSjNpZ/DDPl&#10;enfqIh25s/gE4+sdjLdlszWgsta6cCrYKVqL31JM0aZIS5fK+7KUUrWXSWSZxClaom7XlGxK8MVX&#10;XKTS/LxTGOvpGv+8UnP2rEHpc/3r3OdQRPFSCjYJuuyHlSpRl63UKT1Er8yGyuSsWX17OKJ1vCRS&#10;tN4muT2pt0ra8NtZhmFTgyhJPu9ebphoy8f1znIsNBe7WHu4IhW9RZcwXHoFc/WpmK9OwlT5cQzl&#10;HUP1mZfdqgYzVafwL9frcfQ7n8cOxtdxa9ZSoVGIosK16G3gjUvJoa48pMylxFe2HZuiI7toP+/L&#10;4hKRJuq+TeGmAIkpwERdtNWTKO+UFRKdd2ZAXTpTu3/weQ3OLzB7bvXt3iJaNJtN9iWgORgKtW47&#10;LGHSNRxqNtm668WBFJ4zRS+SLWWTar2lKOLfGerB//zb93H2zZ9iqKEUv14YCkbTWgoxWp1JhWdj&#10;hh75rZ5SjJRcxkz1FUyWXcZA3ikM5p3AcM5RzFacxd2WC/gfd7qxfflj7oX4zTGxiI6KRpS68jXs&#10;whn6yBOXsn2RQh/VABaVTI/bV7qJUe2ni4p2Cg4pRUoTdVKclCjSpAAp+yElhuqZou2cie5n9zYl&#10;y1Of6Xy4Eei+qq9UYooWyb5dNlG5b59NTMlOqFCNeTvFUommZF/RPtVaQtkpXZ/H4zsahWOM/d9+&#10;cx/FqfEoTTrDazsw21YCLebqxspbizHVlI/55nwsNOXgVkcxRtmNz5RfRF/GW2i5+CrGco5gvuIY&#10;PhjOw/5vfR5bqdgNCr3WRjP8CkbPIueVWbqUkiX+fmJLKdoneVHRwayS4KGGI5QiBS8SKuWGFOG6&#10;Y5ZbrG0KlLgegOKuV11ea+esu1ZXrWtmSLTqmKiuxCda9CqVYn2ydSyaLTUJGkHwRCsok0MWPOCQ&#10;cs0Rc04ZG4SU6la0p42WYoNlF6n0AUkrz7W495Zu8zvoHv/zb36Bvd//Bn8n/6vmIiq5BFc7KrHQ&#10;XYHR+lzknH4dY5XpWGhIRx+985aEg2i8+AZaL+1GT9p+pgzD6s65ddW2P/4H2By1lrF2DGJJd/TK&#10;1dAieVGrqUiGX1HaAYihWNQqKpINQzsXrIoIw3wlRyraxc9uW6oglTgbLUU4JVBJCpOUOqVLcVKE&#10;FMzUGoJS1zCoNFPW4jUhMSVLFH6Zw+c3Dv96iRFtNtmoNrKtzJQcUBwo2hqB3wB0Xsp1T7OodFO0&#10;lKyu3LpuKVnTiiVSvERj6VoxQIu53WNdhWH/+x8+QMrxN9FWkYfx9gqMN2oGah7u9ddgtrkA09p4&#10;piaLMfh5VF/Zh4rze1B78U20XHkTk0UnUXvhZ2i4/FP87WQuXvrUFjy9eh27cg2uMBRbwy59NeNu&#10;0qxQLMrtVGBdOZUeEYb5So5U9FLium794eYYmeLNYTKqdc5156HU5XnOGoMU5CvQlK37W0OSsnXO&#10;zIVf11e0qDalmoLNE5ci1W1bKrG6utZsuHXtUq4p29EcUrSlpmgp1Vb1cYoOpZJgJYFm1zDenxvH&#10;b27PIZXx9WCTnnHX4E5XNVMS3l6CiYYitBdcQua515Fw5McoZRjWnKzw6xCqTv0ENRdeQnva67jT&#10;chYD2cfwsSefxNMxG7CR8bYGWdw7V7TfUYq7V9KOk3Y30EKyl1KwiZRpaWRessz+bNe1dlIBvWHH&#10;ylIp0o5dfaamYJVLSeOk1ilRCmSqOlKueggbTHHXhe4RqWS/+5ZSTdnKh59kBaIHKZqJIrlNpdpj&#10;UU10tGHQRVvtiWy4H2ZJVF9euJZyskXYggXa6Cv00ensqncNQQrXS+WzPL5FT162uyQlHv31ZZhn&#10;A9GOBDe7SnGNDltXSQqy4w/g0lsvouTyIXRka/WCeCr4IGrOvYrcvd9Gb/YhdGbsxgdTRfjGU+vw&#10;MS2sE631wbXwrd67Cj35og1fQ6dtdWhXoIcffEihwbj2qicfW5RI+6zUre4rhThKlWeqR5YKkUyZ&#10;qmMKlIJU5vJSFPMD9aXor6VHGqpn97MRM6VW5hpVhJKVSiKVLWqVF8n2tMwUb3VcN896kuAxphQa&#10;KNYpXHmVmYJJslLZaeeZs16gXHr9pFZK1m4zbi/I/jZMtla5+lqoTY9FNS5+vZc9B+VXMwO4zm69&#10;KjfR7RZ3jfb7ZleZ2x9LC+fVZZ5DUxbtcuFlt8HpSMVljJWex1TxGYwVnMF4yRn05+3Gu50XMFud&#10;gD+JWYNn16/HBnrmGmBZSy89KupJeueMu0W2G2hRV65wK6xk5VdRoaZwp2RSLJGinTPWVJROksMU&#10;SpT3u2U755TI7lfHKtexGsQgFe3KdR+K664pGiN3ElK0RAqVkqVgU7KUZoq27tuodooNKVSpzvn3&#10;UB3fPiu/aJ8n+sIOWEhkm81Bk6jrVpdsNtrstNlvhV1GveviB2hOmMphu8PyBwzJ/ve//AbJx/fT&#10;btfznqyr7SiaCmmzC9FXmuxWOB4oTcBNrRtWm4rRsnMYzDmGyYKTGKFXPpCxnw7bz/GvN6vw4me3&#10;4IU1q7F17XpsXBfn6I7VmmUrqHTPIzev3O++dex32753vqynrhjj7LKlBNe9hpQqRZqyjVKljkYp&#10;JaQQU5I1hEhlq0sX1bLProHo3iHxla3UV7TE6FZeilaq76d72uoMOm8Omm+fpWSz0VKuL2az7Vzg&#10;dVOBmvdGRUuhzn5rQ1GK9m0W9VKw9pmyhdtuSeH8Xnf62/Ev797APM+1lmRhup3frSkPt+iRaz21&#10;2ZYCN+V4tj4LI6WJGCm+gmGGYUNFpJ1hWN3Zn1HhB0n5Pvy2PwNdifvxp5vX4tnYDY7uaCmbXrrC&#10;MHsiZsqW+Mo2xX5I0VKY0SZFOGXzj7e8Uokp0jUEiilCCrIyiQZCpDgp2R6YSJRXmdUzZesevoJN&#10;sfpeEh0b3fos3UM9yFADHR/eV3VvDFJZwxZiBQo3j9xSK5f4o2QWT9vz7eC136DMyl2eSnXOGcOu&#10;G0NBXSne1deST/wtD8Y68f/5X/8JVw69hpayNPoQ/H9aC3GrqwJ3+6uxQKWPVKaR6CR0ZZ9Bb+FF&#10;DFAG805hoS4Rg7lHcLMmHnPFx/B//aoff/7UGjy9djU2rYuB3rnS4vKx9Mw1yzNqNZVKJ03bQukB&#10;ifPK2XVHPRnsKeYr3Ck6UqHK+8e+GOmmJBNfeW1s0equjWgp2Lp1q+t6hVB9Kc+U7HoJKtR6CzUA&#10;67JFrSl6qKEMI00VLq9zpmDVDStTQ6L9i4SbooPjwDb7zljgkAUr47pumuWq5xTNY9Ev8qVo7VHl&#10;X6MlOkT5rYFmhmId+O9/9S6aCtNx8eAruDvZzQZCh667HPOteZhuyIJ2nu/Mj8dYVQqm2ZUPFGo3&#10;34sYLTiFwawjtOEnMVlyGO+2X8RC+Xl8aVMUNpNkzT7dHktnjXG2NpxZq5E1hmGraL811Xc1lb1S&#10;T8U8ui1djKN95fpKkDjF8FjnpGidt3PKm/IkUoIUq+7VV7TyVkcSqWRf0c5k8LzKVEc0S4n2XXRv&#10;pWoIFloZtcobxZESVnjgmCk1Rduj1EWCQyL6dd5seaDogHR131KwrlP+upTNOu/NDOJvb8/iv3zw&#10;Ll77/jfR16D1y2nG6jIx31ZA+52LBXbnGkKdrM3AFGWsLAHTlQmYKL2AgbyTbgup5rM/wVDaq7jd&#10;cA7NCa/jE9FPYIt2vadTFkOnLGYN42734l2Ui7v1NGzlqmBY1Oz3ItGLtlfKCon+ZP2RpnCnSDvH&#10;P9vZb4oUYw3APGzdS/eU526jbjZYYqJjKV73kCw2KipO4nqO0OdqyUMpVAqUSOFXtRpSn/7sgGAp&#10;QyJvXN63Qi6ld92jy7BipRz/2Fe0dqeRsjXD1Gg1Rauexd1GvEslrP/Qavgs03XvTvbiAa/9b79+&#10;Gxf3v4664kyMtlcxXKvAdS0jVXbJzSmf0QsFVLwmO0zVSeFXMEmFDxScR3sy7XbxUQxmv46FkuPo&#10;S9uDPV9+Ac/HrcH29WuxaQ1j77VP0m7rHSwqX/H2imDTV3vYYQ85Fp9eSaQk65pNAfaHWx1TrDUC&#10;pxjmda1Tqtlk1Q8p2ZwxlZm9tvs+pGzey/UYzNtnX2UsK2olUqqUre767phmllg3HShMtAZhVmie&#10;Ga8JHl+qnhQbiLpte6wpJQaKC0yEmYkgDXXhISfOFO0r2ZTri667NarROvYutOe/WRjGP75zCxWp&#10;lwlQHW4OEBoqWDRPVqdT0XTW2grRX56IGVKvnXyHis5jsDgeXWmMt5PeoJIPoCPxJXQnv4bqM6/g&#10;W89vwi7SvXlttJvJomWk3WTElWvcC3gaStUk/5VUsib8LypaijBqXdfKP9yO9cerjn9sDcIUJkIl&#10;UqR125bqfhJrBBKV61pzxqRspXZva0jmnOkaKcOUbl2xRMdSshQqBdk1ylsdE11njpjZaVFrilZq&#10;PYcpWmPizgunuEZBBZvnfa2vkWVUNstsIXTltW65BnE0Zn6TdR7wfn9/Z879robCDJqoFtzqq8FV&#10;kqxHn2M1eo85KRCGYmP0zK82pFPxSejNPore5AOoPPVTtFzRdlIvuSUyd3/uKXxmiyYmxiJmnTaX&#10;YRfuzVPzu+9FRYs6KdG68UVyI1KJNQJ9aVOIKdtRzHtZavbUzpvidWzKXbTRobyjXA0glDfFmUId&#10;uUYwy+R1u5cI+GdKdI3ur7zVl902eWjyIBUdKDvoCUwCpQfdsCPUhWAB5YGCtXKutodiPjQuru/p&#10;tvbVee1gw3NakFX/jwZf7vI7vjc9hLdnRpCXcJa/j/9dRxmu95Rivj4bC/Va6zMdY405GKlOcw9I&#10;RumVj9N+t+ccRfOVN91rQ9UXfk5F/xDDuXsxW34Bz0WvoJMWi42x6xl3BzNQFYpZrC1xe2pouq8U&#10;Z/bVunBTsClfqf58/7yjX8s9qw5FijQFL76lGVKwKd1d02NOmBTJP4ZKWWA3bQrXnybRn6Q/Xgo1&#10;Kk3BEiNQ4ZWOdY2ULNF9VFfX+GFWoOwgzl4spyJNXBjliRSscnPILNa+QUXL03ZKDhFu11wlxTfV&#10;UFhP9YN76z5tbvrxf/n1A6SeOITh5gp+fjtmNamhOhNDFSkYJt1zTYUYKEvGYKGmHMe79csbEg6g&#10;7vKbqL34GhqvvI5+xt7tqa9gquwo4l/+Fp5ZR7sdvQbr6ZxFU+HqyqPc07CVoUVfqRgpz6iWck18&#10;JVtq3bjOGz1SiHnXUrRE+cn2gG4p11fAQn9oWNOFNG2OYFO0xKiS4kzRpjQp1xRt9ezYrrfGYo1C&#10;yjSRchV6PZgaCJeH7LCcLinF4mYpKVLZOpZStbNcuAsX4UFdq2/3sAZyi2GZyvQ0TPtj/ObWDH5B&#10;+31qz4/4fxK29lJMNhRghDF4X/FlTJBybdLel3cBzWnH0ZJ6DN25p9Ht1jA/iO6MQxgtOomWhFcx&#10;V3YAtxri8fGVj+EZrb+yNtatjBAVtcJNSFxm3rLEH5M2Ubl171KyiTUCKU6KdKmUrC47JOG6agiB&#10;koPumhSra6SSrLtdHMemSHlW7mgNKdinWalTcqiOiV0nRSu1+mFl6z7qrgOF6xrlnVNl5FEx7lm1&#10;7HHIwQpMxYefdukarYmtvMr1upAcNdvzWfXlzOmeUrr7nFBjUP4u6/3nX93Bz/78C2ipzMRgbT5u&#10;dlWz607FiHbOqUp1e23Up55C+cW9qL18wO3mO1p8Dh2pB9FEsgczD2MofS/6017DXw1k4cwPP4kd&#10;K//IPSSJWxfDrjyaRLcE64xJIhUk0bEpUMemdEc0RdS6MEt577zqq47KZnrYVfdSyezOJNoOwNlA&#10;UwxTxc++kpWagiRSslJTnBSs65yiVYflOlZe4u7t7qEQTPcIFCWRTTb7rHMWQvmpxOyzedLuHmoA&#10;VJK2I1J6tS+Io1VHWw9Zw1B9id3L3Y/XSrlBL8beho3ijoTlv5wcxkJnE3IuHcfsiECoxRiJ1hi5&#10;tl1oSj+D+pTj6CmkJ55z1oVf/Xln0EO6ay++jqbLe5g/zC79ZVyvO4b5spP47jMxeGqNtnmICTYh&#10;NUUHSgorWcdLKc+Uru66hfGhy6sL57EUrvKg2w5In2Vrn+Mfo1ReqTxOI88pmKlTfKhMijRFS7Em&#10;frlrEF4dKdo/H1a0/mSNhAW22A+zgiddPcE1UgoV6bpwnvOJNqVZPniMKVMT+BciNCA13HVbN6/7&#10;Oa89lLrunBLQz/+srdINtNzobcW9oW78/f0F5F48iuLE0xhvLsEold1HT7y/OBFdhZec0ueactCT&#10;fx7d2VR09ln05LH7TjqEjqTDqL/0OrqS30DrhR/hQeNJ9GcfwFPL/x2WaSUiKVlkS4FafspXrsRv&#10;CEpVT3kpsb+uBI0FaYtdvVq1FO3bZOV971lKdX+UjmmrF+iR6s82oi015S4qlo3AUr9BWLdu1Fu5&#10;RHn/vN9wdKz7OJ+AylnsatU4qBQ9i5YCnXJCCnRbEFHB+p36DW6sO3Re9lqpOWW6h1N0SLGL04yZ&#10;F8VqOBpsUXqd97otuvld7vN7z/P/ailMoy6q2GvUuG2JW3POYLQmzYVgWuVYM1E7cs9hMP8CJsvj&#10;MVJ0Bv0Zx91e1qO5R9F+5eeMwX+G/zRdFNhoG8WSkiW+gn3lmoJ17BRLBarb1qKsUrYUqT9gJrQF&#10;4occMNZVHYl+nFM8FX0ttACdFOwr1VeKlVmdSGWa4qyunfeVbGJ1Le8+K0SbFCtlKC9nSwozReqc&#10;5ntr808pSCJTZOd88e+nvESKVtkt/m495nRd+zC/r64h3dcHqXSauJv8r+7xu//L+3eRfv4tjLSV&#10;Yaa9DJNN2egtuYKeonj0U/GDZVR4eYKju5cK78k5xQbA8+zCO5N2ozvxVYxl70dz/ItYJqVpaUil&#10;JqZU/9gcNdFuxKurVpctMuvzUjDUWO6cKqtjyhbhUrR5wqYgKV5/ssTK7I/3lekr1epHntd16r41&#10;60TdsY71KDOs4HD3/ShFm4KVikTrnkWtRIrVUKkRLeLleOlaU7B1677C/Xtbo7HG4Y5dvB30BOoV&#10;nLCR6YmYNjMbqi9Ba3EGempyMFiTRaLTqORE9FEG9by7OtntTKBtpDpzjqM/9yQ6UuiV01nLeP3L&#10;dNYOBURLTLFGrcRXuKUSt+wzz0uBNmypXqEi/ZKbbeJ75JFK1p/apcl1/EzRad20KctXqM6pyzfl&#10;2jm/sZi4a6X8kBKl1M7yXHdOx3K89Bm+ogMnKVSfdtkUYsqR0kzRTrEUI1llphwNkjg7rWOW69iR&#10;6ylZqeqr3BSsMuU1n1ypu1dIZvlZC/z/rvJ/lA1/f3YEp1//McY7KlCdfRHNufEYKE4l0VLyFbfy&#10;kt4i0faPvblUePpb6Ms6htHCM2g4//PAGTOlmiJNsSbWEEx03nnUvE5/psiUQkSQnDOdc8Sbonle&#10;YvZZDUNppAJN2eacqafQPXTO6koeda2cL6fs0H2c8kPXBt530ACCc6ojDzwg2001YplS54hJIc68&#10;6IGKZrYE3rXrrqkEKVTKcXSGHDTnrEnhIUXKOXOeturwnMqkRJ1fvFblQ2Elux3pmM7pc9hjzLXX&#10;YKGjFjdI+Dvs5htyaavLM6iTCvRUZKOjgIotuoL+gkSMV2ZjuCrNbc4+ybCsv0B7jxzHYO6JoOv2&#10;lShaJVKuzln4ZQq2ch2rW9azZylTIkXqvJQsZTviqVSnZCpN9Ktr17EUYF23FOOUxzJ1vVbHxJQp&#10;UT0TU7aud0IFuvicZVKmUtEvkTIDioMGoK5cEoRY4VDL965NpERzvOyc9hkxOl1XzXI1gEVl8tiu&#10;W7ynJNQQlKqLtmU6TMnyC5RKybNUsHaXnWuvxlwHpa0KN3lumg70xYMvo7kyC1NtFZjrLEFPyWWS&#10;nYQ+Kl0janLW+govYqz8CkpPvRwoWsqU9y0lKb+oVH6QS70yU7IT5qVMI1ep2W+dt+7aSLY/3hSm&#10;Y1Og0adU59RAdD+/MSj1RfWNXneex6ZoHes+bnc3ppJAyfoMNQw1BuVDDtsSNtRXtilaVOvatpIM&#10;pzApyJTpJHSt7qfz/j1VV6mjlkrWsYZJnSOmBhOyz1KybPQC/YHZLvaeHdohQVLplD3L/32O0lmU&#10;ieKUCxhvKKDHXokBUiy6B0r1QmCGe6F/uJy2nF75otftU2wKH2kLjZrxWIpTuVJTpOVlk50X7ila&#10;10vRUpQpy/5wy5syfGVLdF7XqvGoYZjiJKpn9/DLnCjvHeva4IlS+B6BQpRXQ9HTLVFNokNhkClK&#10;ojpWTyJFW+poFZEhBUl5zfkp7nxAb3Avs82uQdBDv0qvXdOGRbEULEdMXbd95qLCNchEJc90VlOo&#10;WJI90VpOuKrogdfgGv/jGx31+M3MMGpyL6O/voDddrZ7IKKXALVEpsIwjaz1MQxzI2NOqVS2FOmU&#10;SeU65fOGjuCQ8iU+1TqWUp3jRaUo9RUuRRnVFkfrD5coL2XYsYkpTudN0Sqzc0uJ9QJugCREt8qC&#10;+wSfr/NqcFKEKdCIdlSTQCnb/myXUmF2XvV1LKKNbiNQ3W1jbhKq0+NdPdcwQorTPZ2SVY/Ku7aE&#10;opVXXX0H1ZWozlx3rVP2fGcd7TSd31YqmfBN8v+XTLM7v01zcZ+/TTv5lmdcwogmITblufXTtA6L&#10;lK1Vjxc3TxlqrHyIbEsd4e58uSvTsZRrDzCkDD9eVt6OpVz9uepOlTd6TanKSyl+KlE9E11vpPsK&#10;DP748D38vF9/kVKmUo4pzSmatOnPDYTXDEnR7G36pKRwQ5D9dsqjuAETKkFkuuFPkizFyEnTa7uy&#10;w1f1m0OUjzaWLeYlahSmTL8H+VAXL/q763BNjYMyT6pnaEq1wK1kvLkCUy2VmGliSEvlP+C1//bX&#10;76GpIM01kIXuUgzVpKIl6zRDsVR63S0VTsFDjUEaKFv0ilp1wVR6U6Wz4Ton5YtY12WHlOkrWsrX&#10;sRqAESmHSvXsWGKEmoKU+mKNQiKlmSMVKFIkh6+zehKdV12nZNUNeb2B5xvqVkNU65yI0wOH264u&#10;P0v3oZLdC3dUchB/B6GYrrnmHkuSZCki5Bnbny+F6l0tJ/wsKaa/uiCgmQpWXWsYUqg+X/WswalM&#10;vYlrBP00C72MpSluy2A9K9BAVEcNHbAqTFOmWisZbumpF20383fZe77H/yj9zBGng5H6ItZjl16Z&#10;gGUiVcpRaCRyRe1wk2iWB64unDa8kV07Fe3qUNGL9pliBPvKtgZg3bZ5z6pvZT7dOjalq1ypjk15&#10;KjMlB0pUeUC83UuyqFzWXSSaypFyH6JHZaHu2ZHEYzcO7YsaQohm88hVZveQSHEitq+6EMP1ZU7Z&#10;GuXS1vw6bwpVGii6jkqn8vQce1gKZnc9QiVTtHqSym6wId0Y1ECLHDmFYlRySLRLUGCzqzHLnniG&#10;MqHn/VT6LOVaZy2u8TNu8f8frq9AUfolQkmnrYyKluKkYIlTplO2bLKUyVZBRY82UdkhRZuNlphN&#10;9m3z4oQEisIpiY2gSdFqAFKOFGZKMqVKIebouD/VKTPI2x9vEjSKoK5dF1lHyvEVJHIkuq/RJIXr&#10;+uCeYdqdgkm7xN7wEHVGoO433FiKlqI0VGcluIn72uNTXbhzrkKNy92fEnTdmuzY6Lp92Wetanh7&#10;RGPggejYTT2i+GVmx3WdbLZCLXXlUvY8ew09GJlTObtsDc/eoNxiw7rB/702Lwkz7BGCqUQhMnuq&#10;CkJKDmz0olDBUrR13c5uMzVHzFe2ZqwEI2XBee1jpUeUGunRSsKKNeXMyPb6JAb0hsMYiY5NTNlB&#10;Pqxo1bdzEl/RUpZSVx5SrEtDx4423sPVCZ2T+Ao2JSuVop1ymOqFvu7KfLfVQ0HiWdTmJGGwscT9&#10;PreqIZVrn2GKnqVTJbp1rM/zG1+kaE007TJg4mayUNmBcxYo2ymcBCv8mmXeCWnXkmBz/H432DDe&#10;43cvTz2PZYMNZYuEpp0+zDQIjSSLNlvCY2sAVmZUS6FG8TQdCBGccfZoaHuluuAZNMWULHKse5bd&#10;DrzhgCiJ6kihypvCTYkqk6J1rSnazoteU3Kkgt2jwdA9VOaUxnTx2hBBoklDkm7jbdaR+MqWorU0&#10;pRTdXMg4NukCCq6cRWNBhtvDc4G/0+4hEuW4qatVtzvH/8a30UpN8Tq2xuY+k4o2ZWstU6XXeW85&#10;aFL0ohCseZI8pzy78Rnpjo71GH2vKTWAnhosUFfLnnj8j/DkE49BqYmOfdHbeJFlVm6vZ/rizynW&#10;HOPwtgCrnGi9TPcu8KrliHv83+F7n9qBrL3fw2jWEfQnvoaZ3IOYzN6Lscw9mClk4ys4hJH8wxgq&#10;OIbB4rNoyzmJwYoEjDdmu6UlxmtzMVydjaHaHAxoloY29arLZzyZgcHyNPRXpNFxKWIDzcdAYy5m&#10;BtnopNjZAfTUlaE8LRENuZloLshBe3EeY1GRIe9aCg2P8M2IlO4mJ7PaZKZLlGqgKHA8g3oKKZWX&#10;Qxpe91xmSqmLQpg3sV5NYmWqp+tUV6Jj3Vu+j30X+zwzi+YHKcIJHv/yXqH76h6qY6bU1WNjXWAv&#10;ofSaGpH8AzaoGwKE/o2NSbhw1Tv2yxXOarjaL/PFXm2W6LwNUesa5e16k8XvHDpWXmL17Jw6CXUM&#10;gl15E/tf7D/X/2Xugon9p/a/mtj/Ipmjs63JMSY2YUYTaNRZmW4lAj6wVMFQgkT3Vj2F4lZfqYl/&#10;vb6vf519L/u+pmflI8uVqr5+p/xspQ7o3yWC91Fir98+Cm6JQW1gS7QL/rq1y7F27WpEaa0W1vvY&#10;hih8+/mNKDnyAwJ9CBPp+zCW9gauF72FsYw3MZL5JsYKDqMv5wD6C467GbCd+WfRX0K467LdrsMj&#10;NZnoZ9g4VJHOqCLLgT1Qno7ukmT0snycHcD1PvZuTblsdOxlx+g8s1GPUjFDdCtqstNp0pLQWVqM&#10;kVqau2ZaozYpgb0se3m5G9Pshae7GVHJ+WXPqcX/pxX5SEFSGpXvZk4RbKcEKSykKCnAwPXzdiwR&#10;hHKZrEyK0rW+Qv286lhjFBSWCgA7lhjQEsHsA20w36CFMkB9SB91bJBa3s5LBLK9NGN1/LomViZY&#10;fdE5fW/LL6b8XQJagZVAts5QjVz/m/4bHeu/8f9X+698efh/JSTqjKVDp7tADETpVwD7QGrqhVID&#10;dYaBWHCv4BoTqxt5fVD3YXDtWGnk97Xv7Nfxf8Mi0ILTh9gv98XgtbyAtTI7ltgbPz7QAtnA1vsE&#10;q92ui9qqi7J6OTZGr8FGvRy64g/x2a1R2PftT+Pyz/8MzRdeRvP5l9Cd+Drmik9iquAoxnJpsXP2&#10;Y4Bwd6W/iR52AAPFZzBZm0rLnICRSsJLwJ3FrspGb6mgTnP57tIEWvM0ujzVGKxJo+UtYQ8XuFEu&#10;duhtQ299FRryc9BWXMgouQz91SUYa65gHcGlt8YC5QUimEOick9kGcMWlH+89fzqvdVgNPRCqJQu&#10;0K1coHspwCRB3aBMeRe7hDoKu1YKVqOVQu1zfJh9MZjddfLhQ5bZidxSubgE+qYD20Sg04WVm8sY&#10;5ibTG3Rd1bkJsEdBGgm25VXP8lZX9/HvZWWLFtmrY2LXPvQ7Q/+F8qqjWYoCUo+1Ajh1LMgFvDpX&#10;/X+BGLxmVX2Q/WMBqdSHUm8uqA2ojl9uYvUNftdeQvnZUDtxIYzai9MxO6bQsfMWnEhvaicPi7Uv&#10;1yEwXSYwIyF+/LE/fOhYdVSm1MTKTSLh9sGOdMGdEOpVWoVF1lorqq3RmkvB5lFxBFxvfGvXz81r&#10;V+KPd23Aj77wPE7/9CsoOvJDtF98Gf1XXsbVooOYynkDAykvoSvpJcK9D92Z+zCgnUbpmg+WxmOg&#10;LIEQp2G4Jgc9ZRkYINB9lRnor8rASF0WhusIfHUK+iqSMFSdie6yFPTThZ/oZlwy2IAP7s0Q1AbU&#10;56SiKZfXVlQwfiEYHWwQtNoa2prlny+lSUk2UOBErloIIidUirlvZsUl5tYZZA7wEPjKS7E6p9SU&#10;rvrKC2RryL5FVqpj5e3zLf7V9bqfwSoxyATsrTGCZeWjAdRKVe5LJKAGpGCycqUGtLneVi4gLdV3&#10;NUh1/VKiuvabdGy/135fuOMMfr/gVfwtEaiC2M/70PqgWnkkhNKt6vmieg8BGiF2XnlrGw/V0fmQ&#10;Tk10bPoV2MqrY9dvlMFRqt9nMNtvV/j1kMstaCNhlgjYyDRSDGRfDGoDWyAb2FErliOa6Rpt7rE6&#10;CivWUOh6uwXM16xw7wzFMtaOWxuFLTEx2Ea4d8auxsc2rcI3P7EJCW98CyVHv4/yI99Ex/kfov/S&#10;Twj2y5gpOoKxvAMYyN6P8ZIT6ExnvvAMLXYCxmiNR6ozgni7KgsjVXLPk53F7i5PQFvJJcbQl9FZ&#10;dJkdQQrd8zz+mVVs/PX47Z0ZwtWJ4aZawp2B6tRETDDWnmmuxVXG03oIstDDP5oyR2ikONcwQn+2&#10;/eFyCc1V8t0qA9OPpZW3Y3OrVEfXmPhAu7qUSKB1TseaSy+Q1UlIBOp1WlpBZMApjRTBI/HhlBh8&#10;SnUuUqyeXeOXKa9yu9bKJLpnpFg9/Sb9TrnaiqH1++3/sv/PYmr7T+w/NLFjXWt6kK4EnulNImCt&#10;LAAwcIsjAVbeAPfLrI5BLfE7C6X6fIVUahcS5SWmX32efpcv/vcOvntw7GLopayxUt8i++V+PclS&#10;IPsSaantOHg/W29zBovrBDsPyCVXjC3LvYJxNq22dheiO67N4tbHRGNDbCxlHZ7aEI1nY57Ejz+3&#10;E9Xn96Dp3KvojP8Zei6/iNG01zGe9Qam8vZhvvgoRuiWt155DQO5xzBMy61N67Q/ykh1OroI80Bl&#10;OtryL6E2+QTac+PRlkuwixJpubPQU07r3pjLBqCntoW4O9mGB7PduDfVi5LkeDTkZdFtr8BoXQXm&#10;2hsJdzNjdDYugq1lTfRn2x/vwLY8xZSiOqYoa3Q69hugnTflSexYYsq2hvpQucsH1t7cbKWBZQ5g&#10;NpgEmeJeg1Cpyv06ytuxgeaDZ2J1LI28l1J9luWt/KPE3VufFQJXv1fxtP1H/n+m/0hlBrAvKrf/&#10;MdCBdPIwjGGgg4744c44qBspBrbdwz9nZf45+x4Gsu5vqYnO+zq27+3r2WTRQvtgm6X2IfYBtnyk&#10;RMLsi4FscK9Y/iSWU5TX9pnaVXGV1tJhXm/yStyS5RQtjLiOsXVszDq3OmbcOoJNy70tNtot27Jl&#10;zZP41JZoHP7mZ9CZcADTOUcxmfYGruXsxbX8fZjM3I2RjDfQlfBztFx6EV2ZirfPYqYh3YHdV5SA&#10;TgLdkX8FHQS5tTAB7SUp6CpLRW9FKsGmVa/NwGh9JiaaczHUkEPLV4t7M914MD+AScbR7aW56CrO&#10;w2htFebb+Ge3U2i5tWOnYjgpKeiBpUwqPjQqKZmjkpzrRAmsvGe1Q43vWj+trY5dedAI/ZHV8Lkg&#10;b43WzXOhuK1r6LY5iyyg9VhID29dzPywdXZP8Sk2oOUsHqHxoXKQUASxyuweQR2z3OowwjD6dezz&#10;DHxfHvouzLvPE8Shz9JsPwNWqWYEGrQB7JaGodd/4YsPtVLBZdZTIvc40JVGq9UpB7oKjoMVb53u&#10;QtbXh1ii+9k5O1aqMuXNmuseBq7d0yCW2Lkgr3Ph+nbe6kqWBNpEIBqsOvZTE6vjQxsJ8VLnzGIv&#10;xtQh8UfCffEfea3TaqjropzErluLDbTcm9fHYDNj72di1+BPtq7Dm3/2cbRf3ocxutyjSa9hMvVV&#10;9Jz/AeZy9tNqv0WL/SJKTn4P1VoyoPQCXfJE9BXHu7fVuulyy2L3EOhBuubDdM0HK9PQxXK9/zLW&#10;EEyzHGFnsNBThffn+9nQ2nFnohcLdMt7Kot5bSGGKssIeAXhJnitde7dmmuy2lKCUyZ77tDA2hQV&#10;bK6ee5FcyqIEQNOqaMNP1zkEQKthWH03Oqu67lwAtknQqGXFAhfVRodt6o1mfthrKxLL2znldY0v&#10;BouJyvx763mvnvvas19B6Cyrrle9kBi4lurz7DNNrEz3N7H72ufYc23Fx/4zba2sIHAl+p7+/2Id&#10;XwCC/r/g//Rhkyh+NXGxrgeQ8gahgag03HEHoKtzcPfiZxjQdmxz7nywrZ6JDdSZBHoPLLT/XXSP&#10;JQfFIuVRdQxqE4P1o8QH24fah9tGwiPFwBbUJjG01NpXKi5aQrdcSynGxmD7hg3YSsv9tWc34cDX&#10;PoZr5ZcwkvKGg3sm/Q3M5e3FXMkBVJz4KhoTfoY6uuTNyYfQnX0OzanH0JVzCkNlCW5utBZrHaWV&#10;1kttQ+WpdNUznbs+VptJq52F/qo0zLaX4+YQXade9sbDhGqsA6NtNegoyUJDCuP38lIMFhditpng&#10;dQYWd8Y98qp20380I2SWDWCSjWaSilq02GyM1vjUMJUGig8D7dxpB364wUrCwIWhk/jACGAfaAPI&#10;RGUGskQwPwxXUP5wPjSxIySC1QfaIPbF1SGMmjRic/Nsnp4dSwxgm1BiMJv4UAtos9D2HxoA9h8F&#10;ZfY/6n1+TWuvcjDqeBEk5jUibfCY2HPuMMgBpDaAZlAvBXRgscP307XBfYL6Alli9fV99LuC3x3+&#10;Xf49HhoUE5T+sV/un7PjSImEdykxoA1qpQa2xI4fBbdvtQW0FrzVQrdK12qnAoK9OWYtttB6b2V+&#10;x8b12EDLvTN6Bb75wlak7vsBBjPewlDymxhL24e75Wfwi6Z4xttaQfk1dKTuRkfafvRmv4WRsguE&#10;+hLlinvRYVxgM97WWy7aWUGDamM12ehhHD7VTIvN48aseIzUFlAplbTWdc4t/5sH82grzEJ5wiVa&#10;/jwMVVewfh0W6JI7a9tHRdMCBIprDNxuWnI1OFOcL9YYncIH5ErTdaRi5QIr1YusmuklF9WBQhc7&#10;WPAhANaH2sA0eJ0wb+BJzKK6e3lQ2r0MZn3XQAK4BJ2DkOcXoRXwTH2QJarjQ6y8WWG7z2JZaATe&#10;xgTc4B5/o46V6umAe1rAxu8/nhIMljdLZ+d90EwMQKsrEWw6FoxmeZXXK3hdFTluXqjK7Jyft/vY&#10;PYMy3Tc8ziI4g5Aq8BSs7pw3Aq7URvNNZADcKPdSrrYB6ovF1JJH1TFo7dig9c8ZzEuJQW0wSyKP&#10;I8FWrO2WTKPlXreO7jittFzx9dqZgiJ3XBZ7s4T5HXHr8XRcNL77uedx4WffxGjmadyviMeNoqOY&#10;zt6LybwDbsXsvsz9aLj8MpqSdmOw6BSmaxIwVKp1eJPdgo6CerQqA4Ol6ZioycNkXa6b2DJIy60l&#10;2HuKktyElhlZ7uEm3JnuxHs3RzFL+OpyUtGQnYbOglzMNFNJLWxsPQRigI19kPEiYza9I6JBNRtc&#10;k6U1mH2wg0dbwaMbAa3Z+YUJZxZfWnaWkY1cce0isCExsAWmWVmDzCCW+BAvlofqG8yWBhJYUQPS&#10;6tlnRbr44c4kZNF5ja4XaGrYgs7upfPuNy0h6sBMdOw2ySDEEntkZVAboBL7HIEpUT6ALQz5Ilhe&#10;mW95NQVzpKlssczK/dS/v38f5U2C4wBsH3LnIYSgdo85ZQhknT0R1A9NLDGx46XO/b5iAPtAC1q/&#10;3MoM5KXAfhTQBrUBrQUvtUOYW5Y+ai2tdTQBX0fRNq8EnFY7LnYdJRpbGGdvXU8rHheDbeuj8blt&#10;G7D7Sx9H7fGfY+Dyboxn7MdE3mEMZO1zk1e0x/9AziEMFBxFR+ZhjFfSapdcxHhFCubqCTLj66Hq&#10;NAzSHR8o0+SVLAwQ+Gu9FegvT0Z/WRImadH1LPzeaBvemxvEL29M4vpIL1qL81GdnoKhqnLMtrJx&#10;dWn+LwHoY8PWssU9bIwEelEIcdhCB41TDVdK17G52QLIQA3gehhog8jKw0s1BSsEKDUQfXjtWv/Y&#10;RNY5+PwAHAPTvo/q2HW+2D1lmfXOkyyxrlfjlnXTbzTrHQDPTsZ5Aoqhw99Nx/oP/HPW+fkdormp&#10;4bx5R2HofLAfljBsco/lcuvNU3O9DULV1fc2UK0TMWglOo5MdT6YrKR6Pthh8FXPYuigDQS/Q9c8&#10;FEP7eV9UbrJU2aMkEl4DWKnOG8C+GMy+GNiWt2OlwWh4aFTcgb3K7QSnCSraBnCtXHFCrXQd4+0Y&#10;uegxctFXMd7W5JU4t33BlphYPLMpFh/bsAKJb/wFepIYT198Df0Ju3Gr/CxGMvdhooiueu4B9Ds5&#10;irGS84T8LMbLrxDyJIKtKacZdL3lfmdhrF4DZ3TLGWePV2czjs5Ef0myGzW/P8WGON7GeLkONyd7&#10;0FiY6SavNOdl0WWvxHxbI272tONOfyfuaXVgWmpZ7qtUnLPYi0toBkBbw7XGaw1aEli+IBY2+AwC&#10;A1upgarUlv2wY12re9p1PjTWEdjnyULrM2UVBbQdS8ydtkX8rFzw6z7WsfjfUce+6LP02fqt/u9c&#10;qkz/hf4n+1+UFyQSAzsYOQ6A0v9p8GmMQ+/UmejtmrkuQhaSGa3D11aL8WatvR6ESvPd1Af1o3uY&#10;+63fNlhf7NxydVAGbhjO4Ng+P3C5gw7DgHYDqCGog2sCmPW7lLfjZcsfJ3yPEdBHCeF1dSg+yAZl&#10;pNj9lEq0FaKlTgR1KK/tEt2WiSyzvG2h6B9LVi1/Equ15LREljokixvEEOjVtNiraaW1iG20Zp/x&#10;WCLQ1ynOjtIO/GtptbXgrTabWYMNirspcXLPacE3xa7F9tgofGxTDL77qZ24/Mq3UHH8RUwypp7O&#10;OoDZgiOYLj6G8eLjmC49g4Wqi277i+6Mo+jJPUUX/DLG6+iO12TSJSfUGiXXYFpFMKlFlnyM5wcZ&#10;kw/WMt+cx4ZXT8AJ7mSvc53ay3JptZPQXpTn5pI7uHvpbg60464a+lA73fPQrCcq360WHWrI1/q1&#10;9p3e2KWV07JtbMQa4TaQXUMPgRJM9aQQsFt6w0gyEgAkaAx0S+94kEsMYjtvdYM3mfk57vsEI+yC&#10;Wg3bYmEdG9wB0EHHYCKwbdFl+z52f0sNWgM3siOTqJELCKU6LwCUlxjQAscssgGmYwePc39lIQm9&#10;rKZexBFosp6EV2v9OUuql3aYDx4T8jN4b3W+evtLb2dln38LhVdOE+g695/oencf3dvdn5/Jzwie&#10;cCgfjKDb0w6Vq65+kw32SQc+zPpty5YLvt9DBLQP7qMs9QoJ62qXJaUmOn6U2JYekeJv92FbgCwl&#10;i1CHxNac9zfotWO55Fqq3CSWVlsSjJRrR8i12Mh4W7F3HMHftWk9tq56HC9+6RMYK7qMyZzjjLff&#10;wr3yY5jNO4TxgsO01kfQn3cUnekH0Za4F4N5pzFedhkLLXmMp5NooXMxVEnLSxmvziTwOQReM9bS&#10;3IpgGkHvLLiCufZSXO+vwwc3RhgDEsLRXtTlpaE2OxXtxbmYaqrD1a4W3CKo70714b6AGJeCg/US&#10;bmvdQQeylr9Tgw4avV7Fd6/zh2C0uFjPpBendYYsZQBcYKl1rfICSwtdO1eccFmcbXAbPHa8tIRj&#10;YLPIBndQFgbV8gbyUkBL7N767KDjCltp3yJbYzfolTfIBYNgjbSWD0sAq65x8IaOTXQP+8zFzwt5&#10;URKd1yClOmv3HakL6UN13Ofr3iGxeNgBTeAlyktUV3tENuanulSfE/mdfifQBqQBvBTEvjjL7F1n&#10;shTIS4kPtA/zUvIooH2ol8oLbIPbAFcqsA1ygb2e6aa4Ddi8cRNlPTaufhJfeWYj0t/8C9Sd/Cm6&#10;Lv0cs4WHMZF7CKMZh9Bx5VW0Jr5OsPejM5uAO4t9CVO0xJJhrc5ano7hikzCrYG1LLegiFZb12bT&#10;k3V0y7WZRlU6xhpyCRGt9lQXrhG4voZylKVeQnVqAnpKCzBeX4UbvXqPVptwBbGn3FuN7KozCAaF&#10;aAloUa7RFbwRWknXWXH17gRDL19owEwisGQxA6sZABNpLX2I7JzV9WGOBDI4FwDtg+3nrZ4PrC9+&#10;uX6H7h3cN/g897tCwC4lBpxBZ2kAZNjNliivcMEHWjBJlLfrlbeOQZ+h72Wiwc1puuQDdXpJnh4T&#10;v6MeQSrVd9V3trDJvouJfY4v+hz9Vr2froULgneyg++vc7L8iuOXfA7tA7rU+UhZqp5/vcSPoz9K&#10;loqrJRZDS+zY4mkbJPOPLbXR8MVRccbVft6eZ+tYo+OatCJRmXaZWb9OI+Wy2usQGxOFjZrAwvRj&#10;m9biOx/fgsx930HnpZfRdfaHGCPI/an70Zt+BD1ZhzFafApTFefQR3d9iG65lmjUOp3Bm2CKtdMw&#10;25SPkfJUB/Q0Lbd2yJEM81jvcncXJWKiodAtffHLayOYpAJ7G0rRUV6Aupw0tOdlY6a5Hjc0iMaG&#10;pF1z747R8snl5bFWS54lzFoa2xq9ygWG3NyHoeJ1vF4W2FniEDA+VK5siBBRVGZgG2D6jPD9gzrB&#10;fR4NcxBLS3wvISx+rB2cXxpy+2wDWCGJwLQRbqUC1j82aA1oq2Oic0E+gFr1DHg/r/vZeIGFFyp3&#10;g3oMj+wllzsT3W6UWs+6dW/VDQYO1SmEv6//HfQZGtWWtXbzEgSyOphQahZd4ka5BZwPo4nB+FHn&#10;fl8xYJcq+yj5XVD7YkCbqGwpqP0yQW3iIA7B7OAOifJxcsmZbmSMvYEx9pb167BZr3vyul1Rj+On&#10;n4nDUM4JdMfvxkTqAfyiJgE3y85jRlNMKy8S5qMYLKErXnEJk9VX0Fd8jtY4mdAmMM5OcVBr0kp/&#10;aYobWBugez5WQ8tNKy43Xct5jjfR7e4owztzA5ijGz3V3Yyh1lrU5aYh7/wp9JUU43Yv4RpgAx/o&#10;cnvBuFchh4JRbjV2NXQ1/KDxh0EOw2Jwha2sD47cesmdkYdhtvOqK5B9Ccr1+UHjtbx9tsqsjnkJ&#10;BrFSG/lWXjtX2fex+9v3Df8u+60BJBKDT2LgKB+GRmVhS2kW2SBWHQPNB8/ur98gEcj22+z3uf9X&#10;b6cR6rv8/nrEpUEyvXap3xQJtFL/u7kOR08yQvAa1EFsHYBsLvuySNc4Usz11uCYIPxdYLsBsN9T&#10;lnK5TeRqK1W93+WCR543V1znfDfcxFxwX8KPvkKuOKGOiqI1p6zVBoBrYxCzLppWOoaylvlVbuuw&#10;zTGx2LZhAzYS9i1RdMmf34LsIy8hd+93MJJxGGMZBzFXcBzvtabiZu0FjBcdxUTpSYyVncE4QR8k&#10;2KMVCZioTsVAKa03rbYG1EZqtPpKhnuurSmmkw3ZtNyZ6ClMIPAEvDKbPXYt5rRG/0QH3r8+gers&#10;FBRduoz6dF5XUY4HQ31u7f53JggA4RWEit2s0WtwxaCxZXjuEIw7o4SUIjdbYsAaOAaUiUG1FNjh&#10;uqGGHWroErPQwfJ8D99TovvZwJiO/XtKfG9Dx8FvCgOt83asfNhyB6nOGcT+eYm50gHoAdQBxOH6&#10;kZ8V+Tk6H9np6LvqWPfwf4d/nSTyPva5wfcJ8kFnE5RJ5H47oJeKeX0xoH2Ifaj98kigrUOw40hw&#10;fVnqvAD18yZLAW3HBvRSIqAjjw1yg1oiqNc5y83jKJ4jvJpmqpHy6DWKs9cilhDH0kq70fG4OFrv&#10;WGzZwDRmDXauX4k/fTaOcL+IzoSDqDv2Y9wsOYt36i7hQf1lTBYewyhB1+4mI4R6pPQChkovorPg&#10;DK30RTc7bUprLmsbO0I+WMG4ui4XwzXZGKbF7itPRndxAnpLNOiWT5e8ge5cB95ZGMICLXJTUSay&#10;zx5DdVoippvZGHsIL93ke2OMh8eDeNhWorcdVYM1tSSEiXJXUIdGma0xmqhMDdMarZVbPWusVm4W&#10;1mA2uA30cL3g3v6xlUk0OPfOzBDenR12sEd+jvIGkQCzvL6nL0sBFJkPwxJ2sXVOZQayie6p1K5V&#10;auUur0FJ/v8aENN39K/xv89S4n8v/9hE38fgXrbqiRUELoBp+RMC9w+DEW3KE4+FRLAKasHJvMQB&#10;GgJYIuAsb9dLlqsOJXzMeiExUCUG/FJQm/hALyWPgtvPG8BLicFscDvA6ZYLbFnsWLrjMUqj1rgB&#10;M81Ei4mWtdYIuV4SCV4UcXF2XAy2xEVjZ9xaPLVuOb709Gak7Psx+lL202rvx1Tmfjyovoj5opMY&#10;zj2KkcLT6GDs3Zd3Gn35p9GaeRxNKQcxWHAe46WJGKvQ7nWMu2vzMN6Qj1Faa+0vPVyRhq6CK+gt&#10;TsJkYz4Ga3Mw31ONe1Pd+ODWJMba6twrnmknj6KF6a0+Nqbedtyf0PaM/S6mkwgut20iG5u2ThT4&#10;2uvLQTjGxijo9OyYLqPia8FjINujJTVUA89AU51weXhAKwAwDL/ScHlwb7/RWx2r79/bROdU376X&#10;Gr9/H+V9iCy1ej4ssnZ2LFjsWb/yKtd1JrqPrrfP0nmJf3/XCYTq23mJf6z727HyltrnyxWXV+M6&#10;GZZrZqCJOhvJshVPKh5djuWUJ554glb2jwjPHxKsP6AoJWyPLac88ZClNcsbaYHNNVf8q9TEYuLF&#10;Y8pS0ErsXsoboP55KzMxYB8lBrJZZV8ioZb4YEcCLrGRcRsN9x996RVPiWakxUXTDRfYtOA742Kx&#10;YdVyPMP4+4effx7ZB39Ay/0GpnMOoevCixhM3oOp/BOYoRXvSNqD7vR96M16i3IS3Vln0JFzFj2l&#10;8eituEyoNWDGGLuyAFMNBZhuLHBzyifrC+iuZ7kpqG2EfLCO8LdX4O5kD64Rngk20vRzx5F9/gQG&#10;qkp5XQ3u9nbivZE+vDvWT4h7GOMRBlr6W+MUrUwiyAU3z8laa9BMkNuGfwaYUh37gJnonJ336yxV&#10;JrFjAaI6lkbex/KRdQwswaFjHziV2Xm/nuBR3sRgMutnFlCicyYGnn+t7qfUfo9fbucsr+slVmb3&#10;s/Phz1K9IG53AOs6lbOOy7NcwC9buYqQLH8MqwnbasHy+AoCtwKPM32CsD8h+BzYD4O7FNBKnwjN&#10;DRe0vju+FNB2L4kPbGSZgRt5bLIUxI+SpWC246VANokE2sQ98qI7rve1o9cFg2nOalOU1+i43gDb&#10;TMi3ynKvp1suYfnzm6Lx/c/uQNab38FQ8l60n/0xui+/jN7E3RjJPIThzMPozTyA/vyj6Cs8gQ5a&#10;8p6C0xgouYTeQr00kuzmk2shxIlaWm3G1RpEm28rorXOxWhDDtoKr6A5PxEDtblu5ZW/vDeDezPD&#10;aCnNQwXd8bKES3Tzc3CbYL892oe3Ce07s314MK1NlgWyLDCFUEtkueWK26BYJEyPEr+uGq+ODVql&#10;Omexsl9X58wDsHITu06pztm9/XKJyk3ss+28lSuvcyYGlwBWakAbcAadD5/ErrV85Gf799e1up/l&#10;LfXz9h00ym7Q2qCYYFaqYxtYW7b+sdVYv5wNVY16OYFZ8SSeFMiUJ5+k1aaFNgiXEgPWz/tlVm75&#10;R4kBHymPOuePfpv8PpAL3MjRcF9sBFypSeRouC/BYy+lBJ8SgB1+X1vQu1lo7kWRdQ7wjXTNN/Hc&#10;Fh5vI+Rb1q3CJ7dF47Wvfhwlb/0Ybed+jtr9f46BK69gKPV1XK06iaFszSs/jMGc4xgqPIshxt1D&#10;VRcZQwvIeDdffJhxtntJhJAr7h5g/K1JLWP1he4RmF4F1Yos080luD/Vg4WRdkyzIQy01iDp+CHk&#10;XzyFmYZaXGtrxjtjg/jV7Ch+MT9IC09gaLXvTAguDVL1E+5goonB44NlYIahUeMMFkCPFJ0zsWN5&#10;AErlQmqUV+U2VdSvZ3X9+Nwfbdaxxeq+WF2l/j2trt3DRuUl+v4SO7bzNqKte9ix8naNUju28xI7&#10;H47Ng7wvdr1S+y9cngDLOmvE21xuq7/sXnc59n3nT7CJjfGJZcsINRs+Xe+o5StoDZ+k0B1nKogM&#10;PskipEppTU18oG3lE6v7ULoowXXh2Dqw3oGEP9NNGXVCeEPpYizO76xjH2Qf7kjA3SMugf0IWU2r&#10;LXGAKy+oaaUlOrZ8FEHXqqVKo9bQVQ8BrQE0ewRmYMeGLHbMOrrjdMUF9GaKWwiR7vhWuuabee1z&#10;cavxhe3r8NKnt6Hu5Evou/gqJhJfw0L2flwtPYbBvIPooZs+WHQCo4Wn3IsiI5V6tp2A3qJ4N3lF&#10;llvwDmiBhnK659qykK74bCtd8iq9352CqsuH3Gy16701uDHSitvT/RhnA+moKkZlRhJKky5isrUW&#10;b0/04b3JfrzP8+/NDLAjoIWmC39PwnhaEoxSB7AoL8uuhihADJZAAmACcAII1bjtXCRYcjP1aE31&#10;gng7qCNR3uqZBI/crNw+K7hOeXvurrIgZFCnY/WC6yT+Zxh8Poj2ne3aoH5wfx3rOwerpgRwh69r&#10;d2UGqp3TsQ+xrhXAdp1ADmL4oI6ssi8PudyjBa/hVv0p3K6/iIHsY0ja/1N8cmccnvwjxtAEe82K&#10;1Yh6ko2aFltgmEscmZoYgB8lAdDhayLFXGtfDEw/78tSEJv4MPsia+3nffFjaoncbkvN9TZ3XHPH&#10;DWgNnkk0d1xiYDu412oALSYYHad7HqcRcr0FFhNDy73eveK5bf06bN+wDjs2rce2tSvxjee34+wP&#10;voyKQz/BPN3tOxUX8F5rCnUWj2u15zFcRMgLj2Gi/DxmahIxXn4Zw8XUZdEFN69co+RamEHvag9W&#10;pmKkJh39FUmYbMjEBIHuyYtHc8Z5zHVUsUGwwYy3Y2KwHiOdNWgqzkLx5fNoyc3CdFM9Hoz24xdT&#10;g3iHUL9Nl/yBpp8SXoPagBCAOla5GplZ6khrbsdyQZWaK2wuqpVZXV90TuKXRbq2lvfrWn4psc+y&#10;6yX+ff28RNeozMp1LDd5qKHMTc2Um273tu9h7rTqKzXXWuftnLnZJjq2QTGBa8+jDWYn7AAkyxou&#10;/wQtibQEma9jruwQ7tafw3jeAbSlvIkD3/oEPrnhcUT/0TKsX02LRTiWgkupwegsbghaX34X0LpH&#10;pPj39j/TP29lfuqLD7AvkSLpT/kAAJyISURBVAAvJZFQR4oP9DoCraWI/fha4sBmnO0mq2iUnNZb&#10;o+XBIFpoII0WW6926vFXHIHeRIu9ZT2BptXesXEtdm1ai+eYfnpjDPZ87QtoSzyJ/369Cx90Z+Iv&#10;h/IwX3UGE7TYE1qXvPQcJsoIc9FpNCS/ifbso7TItOBliZgk1JPuZZF0N4g2SNe8T2umMe0vS0Fl&#10;/CFM0EW/MdSIO+MdmB9sodVuRG9LFarzM5F98Qz6q0pwp6cT7wz34R1a7F/MD+Pd2cGH4A4sagB3&#10;AHrQ8NWIlepYeTViK7PzEoPAyiOvN9D88qXuI/Hr2rFf15fIDsXKl6pv91J9/57K6xm2pmEKRv9+&#10;glXnBa5evNBIul1vcPui61VXYtNTnYQg9i30ItCdacfRkXIEbUlvoj/7EBou/AB9qT/HWPZuDKe/&#10;hg96UnGH1iDn4A/x9ac346k1BJxQrnWNnpDTNX/yMbq+jGEfe/zfE1ZC+xhd4McImB6H6dzjjMcf&#10;VzyuVG7yv2PZv2c+AN3FxITRPfZi3kTnTBQj++cMXsFp8C4FtuUNUoM5Emy/3MokkQBHHkeKb70/&#10;BHfonAbSbP54MFq+ZhFuxduxeklEcMeuxUbNSNsQg60bYrFz0wbs2hCHj23aiM9t34wzL/8EIznn&#10;6YpfwNtNibhZfQbj+fsxkLkHfVn7MVV5DiPFp9CeuhedecfQU3IWY9UEuzoVk7XZ6CtlnF2Vg+G6&#10;vOBFkeoUTNSmo73gMgarMzHbXoa57mrcHGlxO4zcpKs61l6PsvRklKUkY6JR+ya24/54D95nrP0O&#10;rfa7hFxup54XB24tAdBoORuuwXB7hI18kKDJTWUcr8dieslE15mVsrrWoA0aa/x2rDoGgB1LrK6V&#10;KZWlU2rnJDrnu+WByxy4ynZsXodS/zq7t1l2u3fwXUIxtdzukOst4PRGW0dVPlLOHEFndREezAy5&#10;a+x3mlUW7Ep1L3/gTOJbcBuBV5nOLWtKOYS6K3vRkf6W2/u/LWkfBrKOsFEcQN2Z76Pu1HfRlfBT&#10;zJccwruNF3Gt/AxSXv06vrAtGmv/8N8TxD/CSlooF3s+yRiU0Aoi90x7eSAaKX/yCa14onj6cUoI&#10;btXzIF1KfhfQBq2JlZkYuB8lPsB2LGCtzAD2jz8K5MiySDGQTeyxl0RAB6J8VDCARrglGlDbunE9&#10;dmxYj6cI9q44poT+e599DrVn9+Jq/mncLjiK+ey9mM7di9nS45gqY5xdehIDuUcwUXoGw4Wn0Zi4&#10;ly75eQwWX8JYeQpm6rU/WB76y7MwzvxUYy4m6nKd5dYSxwNV6ZhuL8VkR6kbKX97bhCTPY2oLc51&#10;WwdpPvlCazN+NTNOd3wQv5gbZtrvAL871oF7AlvQWFyrueYh0B3QLLtD4M1a+aIyweKLyg1i5Q0i&#10;yxtcStXI7RqlavxWZnWCc2F4lUYCbeLf3z7PxL9n8L2D6w3u4J5dGGgsR37iOXQQaLeyKq8xcA3O&#10;pcQHWqJrdK2+h8oF+LLOvLNoyTqJxrSjaEx9C60Zx9GUcAB5h7+P1sR9mCw7Twu+F1n7voj2pJ+h&#10;/ty3MVe4F79oOot/mShFwcEf45PrCNWyZYhdHgwqyVovdzH3SkK+kqAtD0bOGZM/ofwTK5jq+GFo&#10;fWAjxUayLe/Da2D+/wO0pUvJ7wLazlu5oLVzPsRLiZ0zoA3wuHV6V1tbAzEl2Iq19XLIelntuGhs&#10;Wh+NbbTaT2/Z5Fxzveb51NrleO3zL6D9wh7cKz2Pv+tIw+2SY7hfcw6TeYcxkn8Uc1WXnUven3sC&#10;jVd2u5dIerOPYdStepqIrsLLbgHEifpszLUUY6ohH0OEWssYd5ddwWhTFkYbszDZko/3r/bj735x&#10;E7fnx9FSWYq8i+fRU1SA291teGeE1nqSVpsW6L3JAbxNK36PQGjjXAPbDYQNSQjVYPjFDhM7VupL&#10;JPgGlMHki5XZdcrLotpIvJ3T95EVlhjMBrdBGZSFOxj7TPse/jl7PdWuU6oBLi2ffIdhSPD8OFia&#10;2QCVVZarLpddxwLUzkkMZqX6zkvVWaaZR3oJoJfK7GGP3ZJ1At15Z9CReQyNSQfRlHQI7WlvoSP1&#10;IAHfg7Yrr6PzyivoTXgFo2mvYSJzN+5Un8XbXVlI2PNtfPrZ7Yh7/A8QSwscvXwtolfG0D2PwurH&#10;V2LNk7TkT6x0spywGZw+uAJbIvfb4mv/vIlg9a2yn/fFoF2qzESQLlVm8FreFwM4yC8nmIJZ+Sdd&#10;Gik6HynaHcRSE+3zpTniirUlboMBiXsURvAFNeGWCPKt6+Pcqis74mix6ZI/s3kDtq9diS/s3ICz&#10;P/4aWs7txlT6QVrv47hNF3wocx96tV1Q0VEMlZ7AcOkpdOccYcx90sXdXXmn3M6eo5p2Wql107Lc&#10;xJX51iLMEuKp5nx0l16h9U5BZ9FFt+rpreEm/PWDOdyiVR5qrUZjURYac7XVUBWud7XjwQDhHhvC&#10;LyaH8GBCz5QJNhu1weJGpofDIDlXNQSDn7dzAsNGde04sr6JypaS8GeHH2Op/sPWOAyjUgPcUiu3&#10;z7K8+wz+Jr1dpeWd7bxcbn1Xpfr+bicTpaFy/3cpNbEXNJRXHTuv6yxvKYHOQX+pXufLoSJT0VuU&#10;gLasMxgsTUBf4QU00w3vyTuJ9vRjtNRH0RK/FyPZJ9Cfthe96bvRfPlnKDjyDeQf/hrPv4yrjOMe&#10;tKeihR3B9z+xEdseW4an16zBruhYrF/JBkyrtXrFGqxcvopgE0QCJnGPoTxg3aolFBdbe+UmBrBB&#10;vBTMEgN0qTITQfm7ygxipSYGtYBeq5HuUGp5t1pK6NgXW0lFSySZ2LGmlmrwbE0U62rXEAJukMcS&#10;ahNZ8I3Req0zFpuiY7AtZh2267l2XCxj7vXYvpX//cZYfHJrHL7+3Hac/MEXGUYdx0j6Ydxi2PSg&#10;/hJj7vOYKjmFMcp09QXM11xEV/YhdOefRH9xPOPtNPda5xjj6QnG3BpI08SVKbrlMgJT9QWYqsvB&#10;SEUK43FZ71xoldMPHsxgng15im75YF0pWguyMVRdhhu9HXhvapjWup/pAN3yPlpszUSTu22AyOIJ&#10;AoEnQIJ8sEpHYJmsTKJHPPaIKHgkFM5L7HFScA/d3yxrUB483grgNUAtXlbeBzcAXefUAQTXmeiz&#10;9Bm6Z/C5+n7hjkUSPI5i3EtLLNGGCi7vJo0IyEBUz36bjrXQv/K6t1LV1+olypvYtcuGa9MxWpfJ&#10;2CkPC23lmKwvorLy2TNr/atEdNAlb0g9gvZM9eSn2KOfo9IPI3PfN9CXRVet8Azakveh4eKr6E07&#10;QNgPoC+F+YxX8H7fFfx2JAm/6kvG6b/4JJ557A+xhe52zKo1bMAUbYVDV1zi4CWoixbbgCWAkVb8&#10;/xegffEB9SUS3qXK/GMDWmJQm+vtpx8l5opHinPDKVE+0J7llshaSwS1HoHF6PFX9GrG26uxOVar&#10;nK7Hlg1bCfQ27Ny4mfF2LJ7aGIOn49bgy8/E4ewPv4yWM2/gViEt7BXG25mHcY3x9XzlacxWnsVk&#10;+XkM5J3AqDYgKIlnrK2XReiq02pP1OhxVxbBzsZ0QynGCfZ8SyFmG3Pcaqh9pYmozz5LC9WE+zOE&#10;YIqu7kw/Rttr0JCbisaMZMw11uNBXw9+MT5EuPvwgOdvaU55xGMjARgAHOTN3dSxubsq911Rc0f9&#10;6/z6JuYah933AEJZQKWC1yy3jg3Qpe6hvH2GjoPPDyxu+L5BjCu3Wi611h4LlmuWpRWMgcvsf38r&#10;03kTXW/ldk7XKJX7vqxfa1uxJx4h1KOMmzQBQZP9R6rUI+cGvXJNDt2zRMxqYfmyJEyz7mRNCnrY&#10;k3dl0R1P34+ezEMYzDlGi/0aujP2E/I9aE/dw/wbGMp9DW+3nsJ/vlrGGPwVfHXDOjxHC7aZDTdu&#10;JRsxLbcDhGWazLH4fnMIIANcqeCWNZflFqQB1Hrs9eHXLCUGoV/mw2liZY8654uAtbzgtNSH2+pF&#10;AuwfW96PpxehDrniMbTcTpgXzJpmGkwxDcB2sbaTKFpswqyXQ3i8idZ7c+w694KIXhTZQVdcsfbT&#10;Wzfh6c3r8bHN0fj2p7bj9E/+FEM5JzGSehgzmUexUHQKc2WnMU+or9ZcwQQ78CG64iM81nvc07VJ&#10;mG/IwEwDXfGGHIyzLYxo+WK651ONeZhvLsSUFmjQ4gwFbCvNpbinzfVHW/E2wb1OgPobK9FVXYp+&#10;7SrS0YJbstwj/Xh7YgB6g0qQmfUM4HkYcF8CGMPg+ucMDqtjYkAqLwCDsgDawAqHxax02FIHEPsg&#10;2z3tc1093U+dQ8ha67sIwPlerSdGN7qbAFLcumQRUPug2rHyJnrkNaZ115m3DkSdoVYxWTbJ+OhG&#10;TzVjo2KMUyED1enoLkt2W6tO0Gr3FqVgsCwD49VaWF4rauQQ+gzGUZfQXXyBrnqK673HyhIINl3x&#10;3NMYptXuTqdVT9mP7rSD6EjajaoT38OlHz2PnDe/gPd6MvA3o8VoSjyCP928Clv+6A8Q88RyxK5a&#10;R6jXsJFHucdha54kNE8QRrrmq3m8mjH4CtZb8eRKCvMaeCPgq578I1pySdiCO/BD4hYZDIlmwUUC&#10;K3HnQnmDVXkfXpOPKjNIdeyLK1fIQYleRXC1OmkIYgN6rYQut8TtmU3xY2s/xvbFLLYDXANoIVkc&#10;IV8fDKJt1Gw0PQLTSDkB37UlDk9vWofP7YzDq1/5BHIP/QxdiQcxlfsWZvKO41rJeVru83ivPRPX&#10;G9mh18RjjpBPll3EQk0yJkouEe40ut4K2Wi9CfZkTQFmahlvNxYy7ibcjdkYKE+mFS/CvaEGxtBs&#10;6KNsvCOtGO+uw1hHHbori2hUyli/Ee+MDuC96UEEyyrpObZc3bbANdfjrgHC5VZMURrAo0X1/QX3&#10;gx01w9BKDDaDT5AolfiQBs+ilQ/HyiayuH6ZrK9viU18y6xU8a0fFyv2DWZ/BSum2JTOyHO6j6WB&#10;yx187+bCdKSePIDe6sJglJzfe5L/Y0N+KpbNDjZjpK0C4x2VGG8rw0xHOXvNCsw1F2GhtSQQwj5B&#10;K63ZRkMV6WhMP4Pe8hT2zrlozTnHNIPKyKNC09CWeQJjFZfRk8s4LO+UG03tTj+E1oTdGMw6gO7k&#10;19B4/sfIf/NP0Jf0Y/zTRA7+560GTLORfHEDrdC/+3fYQnhjabljomKxatVqrFz1JFbQYq8gMNrk&#10;btWKxwl38ELJKkK//IlVhHg18wRSkBPORVc8ZO01PdSH1wCOzAtKqyfxoTUxeCPLFsENAW35SHnY&#10;EofzJjqOhNkHOfL4UUD7UGuFFU0z1QZ/mj+u59qSbYR7+8ZobI15Es9vXI0v7liL49//InV1Ag/q&#10;EjCXw5ibFvt21Xm800GrXHEJU1UJzlrP1CbQGl+m93aa4dlZtplsdOaqk2fHz9h6si4LVzsKMElr&#10;flWb6rfk49ZANb3BHCx0luN6Xy1usP2Ns/3dnuzFQHMFOkpz2c7KcKuLEPd24f5QLwEfcaPlN8c6&#10;3fpq12UB2Yh966hjpQFUGiwTCHrdMDhnMFs9pZaXpQs8gwBWTYYxGJVKLK5WmVI7b0ALSKsffIfg&#10;nMGv631oJQa05SUGv0TX2znFzWaJZb1ljbUkkRZ81MQSjaq7JYjqSrKQc+UMoa7DSHMl5jpqMdte&#10;hUm6Sv1VWegsSSK8ae4xxnRTLpWVRcnFcKUG09LdwvKjstrsoUfq6Xa1MF+ZiKHyK+gpOO9W4xgu&#10;Ykym5XkIdh/jtcYLP8dk8Um0Jb6OlvgXUXrwKxjOfBnXyg/gv96oRtmpn+GPGe9to3XdQEAVc69d&#10;vgbRK6KcrKUV17azK1YEwK56UgNsq501X/N4yAqHQLUBN2epQ3D7wJoY1JESCa0Pb/icRrYFcKRV&#10;Dqcu74nes7byQALYtaZ4MFAWwLyUGMxK/WMBrbwD2xOBvYmitdAkW2LpjmvCCsGOC4l7C4wWXOBv&#10;iFpOyx2FL+zagNe//AKKD/0Qg4l7cZtgT2fux43y07hRG495Wuyr9YS74iyuNSRgnvnxygu41paD&#10;qQa9zpmP4epghdOJJpa15bktgyZoAK63F2GmUS+OZONafzUezBE6Wu7p/nqMd9WhozwfjZkZGKur&#10;owcp69yH+4TugZtDLksagKJHYFpLTXJLoNJq3yFwsuoC2gaqAoAFovICN7DeQSegNABXM90ErG+J&#10;g7rBY6/IcwauAam8AS2Z4W9pK8lwa3ILXoFqEBusBrpdo3IDOugUbIBMx+ZpBKlezNBsMXtZY9m9&#10;fn7J/i6MNVejMPk8zh16FfUl6ehpLEGzXO32St6oEffHW91KlNqFcaQmMwS2Bka0DUwOxpgfVexU&#10;k46WvPNu/ekRygLdroHiyxgpvYLh4ngMFZxDb/Zx9OWeQkfmEfcMdKTgDEbzT6GJoJcf+zbaEl7E&#10;g/ZE/IeZKhS89TN8et0qPPX449ixYi22ro7D5rXrERe1ju7rKgKzkuDRHV+xMvRyRWCNTRZjcuVN&#10;QvBGQrwU1GFowxJ5Tnk9rpKsYScjsWN7jOXyTNesDkR5/5GW5bWeeLCm+IcfcflAR6aWd2BTfJhd&#10;ntY5eORFyx0ry03IZb2j6ZJHE+hojZZTYii04gJ824b1tOB6aWQ5dqz9Q3zrY+tRdOj76L30Bm4X&#10;nsC7tedxr/IcAad1Lj2Dq3WXMUG4RyvO40ZbNt3xLExpEI3tYrY5n5DzmKAvtLJx06ObIuRzBHu2&#10;rZDA57Hxl+DqYA1d8mbcn+vFLC1tR00RGgoy0FaQxXZWhXt9nXhnrA/vTvYx5u7BA7rldxSja+VS&#10;NnxnIQnpzeEAYINNqc4ZiMo/DG0gVqY0gFzHweBZkA8gtuutvn9vnReQKtNa392V9Dqaytyxzhmo&#10;BrIPr/KRx0Eq0bXhKaHqiASyTQWVLJvubQi2y+xpdOtIvT8/hr+7dx1V6Qk4s/dlNJZkY7itBiMt&#10;5exl8rHQW4vbjIV6yhIxXi+w9awyNVixkm651pweYyyu1/ZGVUa3vLswAdoLaoFKdY/D8i86wEdK&#10;LmIwn71+xUU0xb+C4ZwjGKIFny87i760N1B/9nvoSn0J7/am4oPhHBS+9V289Nlt+GzMKnxMj2rW&#10;rsXGNVGIWc24k675asFNa2evQpoYzAZiJNA+pHZsZZZ/2CJ/WMwq+8cPW+CHLbSz0hR7hPVheRhk&#10;P2/wWt6XRTfcgzoQLXKoqaUEmjAHQAdvfG1muYOb0G+Ii6bF1nEUtvL/3a7/2Y2axzkLHrviD/HJ&#10;zdHY983PoeLYTzGQ+AamUvfgvZozeL/pEm7WX8DVxnhca6JLXnUWU+VnCHkiJipTMKY2U6E3wej1&#10;lV5GX2Uyoc7HbFMBbjPUm6jOdNBf7Slloy3HbG8ZG2493pnvx1RPPW4R5OL4i2jL055gTW71lXfG&#10;B3CXMN8dFWC0ZpSbtM5akE8LJMpFVeMXBDbxwwbZFCsHbngYbAEq99gXueBKA7AN9ABOy9uxlVne&#10;APfrPAxq2MU28SEPW3BJALV+i8RenRTISuV2L5sbaHAbYM3RzI8TXA2La6tTt/7UeK+LXZoL0pF1&#10;/jh6a0qcWZ/urMFoSynmuuiiMxaaaikguAS/IgWThFkg92kFy4oM9JRq+1W6XdU8X8Xj4gTmg/d1&#10;ZcG7CwlvwUl0Z76FzpSDGNKjsJxj6E1900Hdl/4G2pNfQXPCz9CR+hP8aigBDzrjcehbH8dPP7ML&#10;z9BN3UaXfDPBltWOXb0W0TyOJuBrV64mWKsImEadAwmOwyAuBbF/vJQ8Cu5IoJcSP5a2MoujH5al&#10;LfNSYu63xMXSEUC7eDqKEBNQ5dfHsFxQayScolc5N7JcK5rGOeut59vR7hn3BlrsjTExhF17gcly&#10;B9ZbncBzG9fhmx/biow3v4+xrLfw69YkfNB6Be81x+Nm3WnMVBzDXM1pDOYdpu72Mux6i3l5ZyfQ&#10;lkF9Z59Cb0E85TLGqjLpqpdhoUUDarm4wZh7obOIIWAxBmsYu7eVs+3RZSWo82yfHWUFaKHV7q0s&#10;xnRLPe4NddNy9+MB3XLNRrvFGPo24dFCDNe1hLHa9CAhD8nt0OqlbjliN6klDKqgFUw+3Mob2FbH&#10;OgE7r7xB60a39WyalvU6YfTzJnasVNscKbXr/HoS7bYhoH0R3PaChsS53NqzZ4HWOdilPliFX8Po&#10;stjaZkUxieQ3N2ZxY7Ab5WlXEH/4TbSW5aGntgT99YX88Q2MX2pxo68CE3TLR6qpgEYtjaNRzgLM&#10;U1ETiqeoGE3812OO6ZZi97J9dyFj7aJLmGvJw2AZ3fJyxmEaVMs+ytjsPDrS96I/74hrCJ3JB+iO&#10;v4mmS6+g6cqLuNeZglsdmTj+g8/jM9Er8HE2tGdi4/DU2hjsWLcem6OiEUuwNaIcxXQNZZUDOwBP&#10;MCkNttcJ5qOHgfww1AZgZJl/HFlm1zjh566laKRb38nANoi1ZY9bNMFNNPkw0Aa1D7dZZP/YQI4E&#10;WxJDiSbQMQRaL4NsXBeNTWvXLcKuR2AOcKay4rLmmpGml0c2MdbWfPLNmnqqNJagx6zH9g2bsZMd&#10;xtd3bUL+3h/QDb+Iv+5Ow6/aruBWzSlMFR7EQOYbGMh+E93spJsvvoS2S6+zs2bIlUW4M0+gI/+C&#10;axvj9QW0vsVuUPZqG40G09GabLYZhnN1DPMI+63xBtyb68R0Xy16q4vQXV6EZlrtgcoqzLW14f5g&#10;H94bHcCDEcbDhNWtdBqC2i3WF4L6BoFQ29Zqp+bOhi04z4WAlRjckSALYOWtMzCxVVTdSDwBVd6g&#10;NlmElewN1RWjv5qhCHlcCv7r/H76jr7o+2oKqSSYakoLbRDLMktkypUKav+c/oBrfW3sAQfw21vz&#10;eGd6BGmnj6CdYA81VuLOeA+mGexPdFTww+owo5fpGU/3MX7WM8upugwqqAiTDflUSiFG6Irfovuu&#10;ucLXOktRm3LUrVF9vb3QvQ00VBKPzsyT6M09iZnaS3TRz7gVMvtzTmC0WHH4UVrt19GRthsTZcfx&#10;/kAW5qovoeitn2DPn76A7zy/E5/fvBFbn2DszcYaS4jUgNetWYMoWvE1tOKrCdWqVYyvVz7BlHE4&#10;j/Us3MW7yx/HmuWKhcNAfhjScJxs583y+nmJgHWpYmbFy7zG8hY3W+xs+VhBSnj9VGKgSgxoE1no&#10;yLwNkjlglxBZ5EeV2zkbLTdxK68o7wbXorGVnenW9evxVBw7VH7HH31yByqO/gyztMp3Ks7gbjVj&#10;7YrT6KW++ul19aa+joGMNzFK6z1ZehoDeUfRnnUcbTln2LEHSyuN1+S5TQYmm2gYWtRustmm0jBD&#10;N12roE61FtG1bsEsvcy7s3S96U3W56ShJi2JbakMNzpb8DaBfpuuukDW/G1ZOlnl60wdNAPySNW+&#10;DW4BqYEtrbASjGjLJTd3XWDqEZpBasAqlQg+B2TIzdb1EuXNxTa32zoNudOaw63dLxQCaBKKXG2L&#10;/Q3gwIsIP+9W2cMWm0A/vMNdsPu88np4rbyd15aZukjAz/cw7SXc08P463vXMNFejz0/+Abd8rfQ&#10;UpaOuaFGjHeU8UuW0lUqclNKewj2MOOoqcYcN0DSU3gJDcnHCHvwZs/VrgpnuftYt7uQLhg7g2nG&#10;6MOMtfoZZ/fknCTgx9xuj/N1jNkrr2C8VCtiniHIFwn6QbSnvIaB/L34RV8q2pJfxoGv7sKXt6zB&#10;5zfGYhdd8p3r2ACjCPeaaAK3hvAGVlGxrEbFZT1lRVW+ijCuCcH4aDGYw5Cb1Y08DoTHESBHppHi&#10;ZomFZCmgnYvtib2l5SwyUysXlGalHwVtpNg5g9k/ltWWK67N9eW2K5UF19ZBmzZsxI6NTFc/iWei&#10;l+O1r3ySYdMhzBcdx/X8/bhetB836Y7PlJxADz2wgZwD6Ex9DaP5B7FA8DVqPlB0FuPV6RgoTsFo&#10;BS0z4Z5mrD3eoPZT4vbenqAxGKblnusmvEP1BJYAjXXi7ZlBVGcloS49Bb1F7BBqq3C1vRG32X4V&#10;b98mqDcpDigC5DbV0+bxblScoCnVIy9tUEDobxKc2+wE7jgXPWxxzeouKaoXEk0yCSRsya/LSrOe&#10;wS1QDVCLn60DELxBueoH3oSOfbBNHNAmgtjygthewjaxzbQW+vRmCANzzXrR9DUea53kf/rFbcJd&#10;h5LkCyhOPo9r6n2GW2i5a/hnNdC1r8KN7krc7a0kyNlUWCotdA703HKmtRQzdM31DPxGdzW6i65Q&#10;6Io3MyZnRzBcloip2nRa7zSMVyZitjoFA7mnMV5ykT18PIYLzqD10hsYpuXO3v1VVJ/8AW41XUY7&#10;LYKs+7mffQNf3BiFj9OdfToqBrvWxWFblFbijAoei61ZTQtNC0yIBKlZ4octclgCQIOR6TDYD7+Y&#10;EYAePpY4mPkZlncpjxctM8FdysW2vO9mO4AjxGCMBFeyCOMSZUuVL1rjiPPKuyWMtekAYY7TDiIx&#10;q92jMY2Qa/UVjZbLam+nW/7sphh8ZkccXv7Kp5C574foSdyPqYwDWGAn/HbdGdysPYmp0sOUE5gk&#10;5OMlx4KVWIpo0YvOo5VWuyOPsXZRMvoLU2gAChnGVQRTletyMFmfjSEZC3qFV/trcH2YnuZgMz64&#10;O4NRWr6eyiI3Sj5UXoiJmjLG6g24Q2t2h5AKaD360ksU1wQiU1luQeniWllcHt/i8W3WNUus80oF&#10;9XgzQ82WSlema3WdLLXdx8rNokvsXGDJw5AGqVlmDX4Fz5/dwJeE591jqlDeBsXcQBnTZWOt1W7X&#10;/wn+cNtWQzJFmAWwHl7bNhsmtvyJ3HIT+zI3+9vx3tQQfsuYe7y1Fnt+/G1kXDiOBf4IzebRYNpY&#10;cykmWkswSAs8016ECcZFQ5WpVIzg1qONXIJciJvdVc56j1alu0cd1QmHqMAMdOfTMhPqqapkzNdn&#10;0Cqfx1DeWQxmHEHz5VcZX7+KvV/bhp98ei2Kjv2A8fhBdGfvw//+9QCvOYf9X3seX9m6Fp/bvAHP&#10;xmwk1NFYT6DjoglOFC01IZNLrrjbrOvDIJsEMCu1vB5Z+cd2PrKexEBeBDyUF7x+PhJos7pLAW0g&#10;W+qLgRkJZ2R55PHS9Zgy9t5Mr8eNlBNqxd5utJwiq72F8fc2dgg7YzUjbROe2boJz26JwRee2YQX&#10;v/QxpL3xHdyrS8Fv2lLxNz0ZuFV9BlOE+VrdFdzryMFo2XkMl5zGSNlZTNZcQk/+GefZtWWfR19J&#10;spuWrGfd001FmGkpdoOx3SVJbgrzVVrtcbrpM2xDN8ba6DW2Ypaw1hekoy6DLn1FKa63NOJmV7Pb&#10;zVOrmd5nzK29uG/QQN0m8BKBqe163ewzQube7ZYLTggF5UBNIVKP70V58jlc7Q1cd6USc7/nuxvc&#10;ser7QEuuE1o9kvJd6OARVQBzMModlAtYGwATyNdkuUOpybLBhjJ0VTI+oUstWAWyppEp9bezNMB9&#10;6M1y+2Crp9Cuem7woa8Df3V1Fv/ll+/QmrejMPE8itNpNetL0V5bgK7aPAzQbZpoYYykfZtoteea&#10;CXOTBsjoVtcXsEfNwxxjpQXG1ho4E9A3u0vcVq3XqbDJqlQs0I2fqEzGUHE8pioSMVpwDvOVl7FQ&#10;eQG9GfvQcOll9GYdRs35F9FG1647dx9utKQg88Bf4Kef3oE/2bgWn6C7uIsWZwNd82iNlK+OITyM&#10;uUMDVm7QKgRy+DgANJAw+Jb61wb1AyvsrDTFd639Y7nXSs3FNnf7IVebImit3KBTajB/GMIPwxlp&#10;hZcqW7IO77NlHcEVxEw3REfTDV+P9bTMbmSclnljDK9juZ5xb42ltY6LDtZL28g0bh2e2RCNz2yK&#10;xfc/th05+36K0ewTuFV7Bb/szsSdhvhg66DCI7TaxxlancYQ4R4uP4/qK4zBiy6gkx259vzqp/s9&#10;VJ2DQbcfWDbbTBZGKpJdqDfWUID+6gwKy5oLcGuynWC3oK+lDPV5aegrptteXkIPsRb3h7opPU7u&#10;DXXhzmCn2/JVz5IX5IaPtNMQVaKjJHMRVqUGsiDXALOVCWTLy2oLZNUzcVCzowjc7sB9DsAO3G2L&#10;o501FtACOZQ3Eey+LBOYZoUFrQFtUEsCgIN9bJVX6h519UiCPYAc0IytZ/UWCXuWOf4J2sL0Vl87&#10;7g5203J34IPrM/jbBzd4fSuqcxjf1BS7e0131WCULvdYazH/sCJMMe6eaS7C9Y5yN3FlhpBPE/JR&#10;xlR6nt1Ld7w957x7bW+MQI9rAgsBH61gXMU6cs0XGrLQmX4C3RknMUGXvC/nOJqS9qIj6y0MFhyj&#10;xd6L9qzdGCx9Cw2Jb+DSy9/GN57aihfWRWPb6jXYtSmOYASLDvjTMm1qZgCowRxA7MMbKQHwSwNs&#10;xwayxcwfBbKJs4pLiItrKXbsXt5YAk47jgTWP2f5yPMSTVTRpBW54HGEN4jf9Xl0xWnBg830WRZD&#10;j0JvhNGSbyXoW1l/a3QM81oYMZadQxSeZ51Xv/JpdGWdwrsdWbhaIXf8PK7Sq5oqPYvZqouYLj+D&#10;udpLbl+wodIL9NbOoin9OLoKaMELrzhDoFc89crnKFMNnvUUJfI82wDbS2vRZYwyFp/vrnHtTtsG&#10;TRO47opCdJbkYaSuwm2u//ZIPx4M99At78JtQnaDgN0aDrvQ7skQxSyvs7Ye5DrWOeXNBbdyXxRL&#10;B/GyHnfZaHvgDchKB+I9e/4ImCXLBLOss1IfaJVZqrLpDsJLWG3UW72WoJ4R1IQ56BCCcxpi1xfS&#10;hBU94HcT59kLqYfSo4R7fV34xdgQ/ur2Avpry/DGj76Fqnwqgn/QRA87kL469Ncori7GtZ5yXOss&#10;ppUuJNy05iwfLqeyqjQDiXUI/LQ2cyPE45XxuNaSiSlt/EbXbLwqBdO1jNOrk3CtMQODjLn7Mo+i&#10;i655X84xphpI28t47TgGS05hvjUNV978c3zjmVh8aXscntHIrZ7F0lLHsWGGoVZcG45tJcFkEMEb&#10;vBr64brM87wB68NsYtY4EmiD2gfZRCuaSAxipXasdb8lrjwEp4lZa7PYked9aB9VLlBtrXH3uEuv&#10;b7pYehW/20qKwhjCTIgFs/YB08IM2oTAWXDG2u7RGeNu1dFouTb9e4r327nyCZx78bu42ZCD3/YX&#10;Y77sDN7vTMe95gRMEuqZ2ng86Gb8XHHeuebj5ZfYuScS3ovoyL/oljAeKk/DeE2mmxuhR6bddNMb&#10;s2jZi5LQln+FxyluHsX9iQ7cm+x3DLQUZaCtKAsDlcX0Gmtxs6cd74z24/6wBsUEdWBl5XarPRuk&#10;lt6RFfYgnmytQntxhouzVabHUrOdda4z0PFViiyyYA5GuDUAFkwDDUMdAK1UIPtg+zBLlmmuqcl0&#10;Z60TGyDzB8nM9TaLbuKsNUVQS+wDffE/3NwKjeppsThNin9vfhz/9vd/iYrMJFw5fhCtZbnoYBhw&#10;XTN5RjoYZwfPsRUvKabWzKJZbf8Sglo9st70GaLbLZddFnpKg2Z0vbUJ3ET1FczWJ2Oa6VgJlZ17&#10;Eu3Jb6E77SQ60wi2W0/tEJqTX0Nb2s9xu/0yys/+BN/75FP48q7N+OzWDXiKFmW7JliwMQaNlNZb&#10;oDnoBB9B1Rpha9YhSkAzr5VAoxdFEIc7AF8sNvblUZY5EkSzxAauf/yoso8S/b6lAI6EORB9h0D8&#10;72Wi76vvbQN4JpGP1CT6PzfrmTj/5y2EfWtMNMGOwae2bMB3P74LtRf3Y4r6vFV5DvfqL+OddnbU&#10;pScwXnQMdxg+yXpraaWJinjMMC4frkyiO52AgZJUZ7V7S+maV6Shhy56B8ubc+PRVZyC7kK2k6os&#10;t03v9WG6yEMMGweb0V1ThJbCLLfZX0teJkaqy3G3X8soabppr4P5Gj3Ru3okNSTr20SYCTQhvElI&#10;BbWA1nvPMx2EuCuY3zFLN1yebRAb65FZeEKJWW3rDJSaXA1xZDwZWxbqGmOLQBvMBrQ9xlp8hCXA&#10;eWxW3IfZFx9i6zXswwxo9URuJz665MGsnR5adc3EGcDf3LuGv6NbPt5ag6yzbyH/Mq1qYwUGm8tZ&#10;pwn3x2np+2twtb3YPdeeZ1wkt1xvgg2UpdCFTsZAcSKVStAr0+ieX0Zrzmn0l12iC8bypjQCz968&#10;LB5jpYnozTlD8I+jNeVNdKQdRPX5l9GXfZj5PejNP4D3RvOQd+ZH+PrH4vDpzevwsY0bGPttobsY&#10;x8ZH682GuD5KcK+jsHEKRELqQKfVjQlZ8nVRjJspi3A/AmSJGroPtFljHxaDygfWh/b3BXgrraOJ&#10;jrVljw+0RJbTgLa8Zo5JwlCHY3QTH2gTA/ih3xqSjfKEKEHcTagpT9GKP8fv9vHYKPzp9lhcePk7&#10;aLr4BmYLTmI2/zh+0ZaKa5VnMaTNBwqOYrKKQNckYrTkEqZrUjGnORDs4AeKEtBfkITuvER0FxDq&#10;gkS3CGJXaQLaCwl3WQLdbU14KsF8ZxVmKHcnO3B/Kpg1phlpmnI6UFSKq63NdMl7CTDPE+i7jJ2d&#10;ZSaUWjNMj78E5FW9hKHlg2iV58mRrLEtxxsAHbbkBq67jnVMwkCHjaWlEmPKOFs22SF3m0CHJDgO&#10;W2C53Zb3LXSktbZjH273iEsfTrEhdpvRcl0TVViu/ZK0QJzk5lA3XRr2gmP97AE78ZvrU/g//v43&#10;uDPej7/4088g/tibqC9izNxe5fZfuqZpq3SZrnaV4mZXOWYJ+SBdrNmWYvbQWahNPkGIg9c+tZKl&#10;OoBBQjxVn0ELn4XZhgyMVVxgB3AC9QkEmHH2SNFZNF7ejc7UI26RxLr4l9GR8Tobwl7cH8xF6uHv&#10;48vPx+FzOzbiaTa0bWx8W6PXY1vsJsaBdCPZMOXuxtHFXr8mBDvLYuiCxqwl5Gsj4DXxGrYPsS8G&#10;isEs0Yiym7YZEv/YjTYLvlA95T8kbmJIuE4AaqiMqYG7FMDhfHBsEFtqYtbYFx/ocKpBvgD6OIUS&#10;tNhb1m/A5rUx2LKWcTbDnh204DtWP8aQKAb7v/lZNF8+iNHs45grOoWbNfGYKjnpXhIZLTqNdoZW&#10;HQXssEsJN/U9XpNOmBlrM6Zuy7lMtzsRrQS8v5ztQANnZUm01qkObM2JWCDUN3rr8WCqC7+8OYR5&#10;WvDB5jKUJ8WjKikR1ZcT8M7QEO4O9uBtttm3J/tosdmOZW0Zbl5j+HiDlnuhu87BKTd7XrG3YHVA&#10;a8ypfhFwpZa344fzglkQyzgGEr4uSJdN88MmOxkvU6a6agPxrLAPtESQClw7b2IwK1Udm1tqw+wS&#10;g1vD63ojRqngXuhn78bY+v4U/7QexSmhzdAoGi2/P9aDv7s9j//zH/8K4/ysK2cP49Lpg6hjTztQ&#10;l8/PrcZ8fxV7sjI3Gn61vZSWuwSTdYUYqclDH2PujsJEdNJy613cCfbavSW0ziWX3RYy44yxB4sv&#10;oyWV7nfWMfTnHiXch9CWuh/NiW8S6j1oTT6IpsQ30Jz2JlqzD+HMK1/GD7/wFP78UzvwxWe249Pb&#10;thPwOLrlemtJA0SaLsnGTYun+DuOjTKQUCNnA15KwjAIah0H+fXsCJSX+CBFAve7xABeBDmynBC7&#10;96ZpibcQUl9UbvnN6jC8+1pno+9ueTs2q+yD7XsoVh7sMMIy/l7X+TGUcf8X/z+txmIrsuyQO87v&#10;sGsjQV+3At/8zPO4+OqPkL3vJ+hlKNWfsh83ai5ggXH2SMkZ99hruiEJQxUXKfTOarV23hW0ZjKe&#10;zk1AS0Y84+5kuuharIOhWX0mxmrSMFidiuF6dvxddMcHanB3vBnvLPThxng7ZgjsPI1SZWoCyi5d&#10;xvV2xtg9bLP9nXgwFrba1wjwLYJ3Q9Y3ZHFtME0WVhZbCxoIRntUZZBbmcSBy3rBAJpgphcQSg16&#10;yTJzs6domSWBCx7MGLP4WW63ADaQDV4D34db5+zxlS++n+9EFptWWH+KnlFPMraoyLyMxGN70V1V&#10;4DZDE9iy2neZyu3vqytiWQd+e20cf3dvHldH2lGel4Qju3+C5tIs1qnhn1WLW4P1GGukZa5LZ8x0&#10;BW0F8UypnKp8KpTueU0+Y6JcTNJV18w1TV6Zqc/FeFUSlX8eHZn7Hdg9ucfQlLIPTUkH0HTlAGov&#10;7EV9/H7Uxu+mRd+Nrty3UJ+0H+de/Tr+7OkofOOTO/DprZuxK3YDdqzfhB1xm5z7uIUNcPNawuMe&#10;74QaeQjgAN6HIQgkgHcpiH2QI11o5zZHuNu+W+0WN/COIyWyvi/+PbV7ZrhTCNzxD/+GQJYC2mQp&#10;oKPXEeq1y53EhsAOQhANtvE/i2ZHx7qKufUmmGSHljTeuA5f/cROHPn+n6Ll8hFMFZ7DzarzWCg/&#10;h+t6tVMj5dWXMVOlqcRnKecYll3EqPYG06b6egRWkszjDFp1hWeatMJQriLJvVg01VSE6SaGel3V&#10;hKkBD+Z68Itbo5joqkFNTiJKEy+iJTudRoWQdbXi/kg/7uqlkfF+N1IuwAX31dBz6QDSAHK52hIb&#10;PTdX28pn2P41PVSDzjb9UxxZWGtu90cC7Q+MGcgGrVIfZiuzUXABrFSiDxbUD38Butx6zjcgCx08&#10;MNcCC5rkoiVVBLNbq1nPA6f63fcZrCrCTFsdYacFH+1x6z7/9toUfntrBv/0wT0knj2CF7/zZ0g/&#10;dxDT3dW4P9nGP6wS7YyjFS8N0VIPlmbgRncNrtMTudVThxtdlXgwWIc7vRW42a0XAjJoteMxyJir&#10;J/8iGpK1QOJxQv6WG03tyjqCnqyjaLi0FzUX6IrnHEFD6m56AMcw0ZiMYz/5Mp6PegzfeOEZ/PG2&#10;rfjE5s14Ki4WW9ng9ezWb+jmNkfmA3k0zCZLAf1RIC51LlL8e33UdZrq6X8P+/6+2G/RgJcPtSTS&#10;Qgd5S4PwJDpqBcUbPKTEskxpnN4eY7ytEf0t7MA28R7BiixR7vn2dlruP39hOxL3fA/jxYyfs05i&#10;LPckY+4sTBacwLWqC5iuPINxxt+SMVrv/qIzbjBtglZZL4VM1+lRaIbb+G+khi55ZYoDXgskTtXp&#10;XYVcjNAQvDffjV9eH8D1kRY357sy+TJyTp1AbSqtfVMD21sH7unRLZm4TaDvj7Fda0CM4kNscbPJ&#10;oiVnOtIY7JclnjQGJZYMYqWLQBvIBnYgBDUEtFKXZ2A/w55FM8oE7nRXOH72xQfaRB/uXG5JCOob&#10;GhTTTBxC7QbJCLG54uqBFvpUR2+zdOKWJrhP9OIa89rK9PYQ4+4BjS7qGWEHe8JOvDPRgw9ujOMf&#10;3r2J//7Xv3Rvhf38W1/B8T0/R299Ed6e7WEnUcceshLz7bluBZahymyCSCWVp9FSBws1XO8ocaJ5&#10;56OV6egvvIyunNOUE4zJDtNqH0dX9ltoSz/o3PH6S3vQknYIXXnHCP4h1F55DTdb03C9NRMJe76D&#10;73x6B56KWo7nNm7EU5rjrEUDaCUFSrC4AEV5CRtkkLKB6p1kpgJa7u3mGDVYNl49FoqV8LyDbSn4&#10;whCqTO5zuCxIg7IgNQmf9+suLbLQQYwdiEHs562jckCHLLJ5JmadDWylsWtYtiaAXOK26GX5Oq2z&#10;xjQAewXrUVazjqvLDoKykYBvYrqJgG+N0/TTNdixZT3iVj+J5zdE4fuffRYpe36A2tOvYTj9KBZK&#10;aLlpnadopaeqL2Cy5iJmay9hnjJZcQHjdM3leuuJiqYma8KKpiP3lSS5ORGa2ajXgOdota82lWCm&#10;oZhtqwFvz3TiP/7lDdyb7qchbERXaQFyT59ETzE7gOoKWv1aNwNNI+WaL35VbrWsMa31dYpeFNHo&#10;eQByMDFF73UrXjbjaEbR8u4xsY7J1yLQkom2qg+BLEAlM3p+FspLpjtknWWlBXYwRdRcccXOkfGz&#10;DYoJWhP33E2vtlmeqQBezBNy/5wDn+etjoNd1pyinlGLyGlLlfsT/XgwNeAG1X61MIHWmirs+eGf&#10;B5NZ2MuNNRagJS8e2af3IOvMHhReOoSypGNoyWdMrfWmGwqpTPbOVVpiScspJbolaptTjobeADuN&#10;7uyTlBMYLrmI1pRDaE08gIb4fag5+zrqLr7u4u3e/MPoLz3FnvoQTv38m/jc1hg8S7f7U3TLn9sY&#10;i51seA6c9esD0eMaHeulB1lfwmHwbKVrKysvcfEs3figfhgySRjOh8sjxepY/d/3OpNIoE18kM1C&#10;OystyxwBtIngtdTErLIPfFh0bBN8Hq4n19zCGHV4W0Id0w7+f89uWEuvKQanfvpNVJ/bi/GC8xjL&#10;OoGblZfxNjvh282JmKo4g+tNCbjRlIKFhhTq9zw79XMENx03OvIx30SrTJgF9Ajbh6CermO4Vq1B&#10;tyyGeXTN2/NxbagSt8YbcXeC8LrtgSbRXV6CggtnGQLm0CWnNe8lB4RXK67cYSx8m/DeIMjXCLLK&#10;XRwtC07QFWtfI1Nay/saeQqk2Q3AScw1XzbRXu1GjYMR7uqwBTZX2hNXRgkAF8QGszeDLAS0jiUG&#10;t4mNeAtoQeqLIPVFoEaWGcz+sXu1jXJjjClFZXpeeH+YcNOSvzfah3+4dx2VjHNS4o8j7dJJVOWm&#10;oDr7ErLP7Edx/BHKYRRfPoRCQlmecBTtuZcx3Vjk4iYtjDhcnoHOnHj23GlI3vMXeLu3DANsEHoL&#10;bFQz0fJOo4eQDzBtTTyIxku73Wh5ffyraKDV7sw6hF+PVeB+fyF+8Kkt+ONNMfjCU0/h2bgNeH7L&#10;Jrfrxc4NjL2dMCbU7pO05FpnW8vwOpFlXx/HRspzMbHuuXiw6F8YxEhATbbzestbXV/8un6ZX8eX&#10;IIa2R1i/G+hIqH2YlxIfUsuHRWWCWdNrw48BTewe61ln8xotfkHRwKQGGendbIxdgc0Mi764ayOO&#10;fv8b6Mu4iF6GVpMFZ3Cj9jJuNF7BdPU5J7N0zW+3pGCynK55meLueHbuqWwb2fToNMFJz7mTMViS&#10;ggkZA7riQ3TTx2nRtYjmjd5qGrQq3J1qwz/96iqmGAp2VGQj7cRh1KWx02iiu91ST6Db6Xkyztar&#10;mbTGkhuCVrzQW9UUVM37nlP8TZBtpNw9zgq55ZJlE4R4rK3SQa28YmKNbEeKwSxxcHcIaoEbfkxl&#10;Yu63WW2D2bfUEo1wO7iVD0EtGJ3QJdczagc6j51FZ7r42EswC3jVZery9viLIGvpGQEv0K/q3vyz&#10;fnl1FP/21+9joqcZVfkZ6KotRWtpFia03lNPvYM498w+XDn4MmqyL6BH79wylmrKvojSi4dRRPj7&#10;ipLYG2dioCQBXblnMVxGq17OeDv3DN3ww+jKPIIuuuYtCXswVnQOzZf3oOr0S2i68jrakt9AS/Lr&#10;6Ejfg18M5GC4+DR++MnN+LNtm/CZjZvwqW2b8az2qNoUh6c2E2ymO93mdLGEKwbbCfn29cwTzq1x&#10;hIoWR/tJG4iC1gfX8gLQyqzcr+fLVkqwMkl40Ot3iXP/lxCLsQ3mh6w08wZ1JNh2HAmq/+KKpT7Q&#10;dmz3WUvX3A2y8VzcGn4PCeNuPU6U9Y4j8NpxZOe6VfjuZ5/DxVe/h570kxin53WXIL9HS323jq54&#10;OWPuuvOYY6w9XX4BE3pphK76ePVlwpiNm51FDM/SMFCazI5fWwjRUtfSkgtqxthanUdrqF3tKiGo&#10;VbTYbLvjtNxzo+gtL0VVUhK6ivU+Qy1uEGDNCdf6aG7FFbbbm310rZ3F1oQULflLK01RXrLQW0+w&#10;A6u+TDALZAPaALbBLn/g62GhVe6kNdai4YJV0ApoARxKBb7yEhvtlhikBrRiAQefwGS5s77ssSRm&#10;uX2QJQa4AR3kaaUlodhb9W7w3HXddzR4OV1T+N6nC/QPD27gP7xzCwXJF1CYFo/h9hoMNVe6tY47&#10;Sgk7LfKA1rhqyXcL2PWX0l0vTgmsdkMBY6ost4F6TylhLrrk3gDryDqO0bJ4TFVdoeU+hZqL+1BL&#10;qbu8D+2aiZa0h1b7VTaaA25DgrbE1zBSeJjWPh11iXvwg09vxydpQb60awc+vnU7Xti2Hc9t2ohn&#10;6J4/Rch2hXaedHE4IdfKIQJTwBukBupSwC5VJnnI+vJYQEdKJMS2LLDEf5QlsWOJBqsirbTEQBZs&#10;BqDlfUA1V95Syy8lkde4ugJaxxJZdcbisbTWcasVa9OD4LGmrC4+FeD1mjz0yhc/juSXvoXRtJP4&#10;oC0PfztQhHtNl3FN2/XmHsJM8Qm3hdBs1XlMVZ7HbEMy3e5kzOvFIr0wpOfYFbTelbTiDN/GaKm1&#10;i+dIPcvraUCa8zDbUeYW3rw3zfY53o7EY2+ivTAXxefOoa+4GFfb29zzbb22eY/wazaaLHDgWhNo&#10;wUyIBbNkvqfOPe9eNtpaAYmAlhjQeq1S7re54AZ2AHfgZs/SQs/rvWhC6gPtA26pD3YwKBa4ywLW&#10;P7YyBzFTXeMAD4nK7LzJ4nVe/hrhvUb3xZXR0t8aYEqrr47g9ohmp7XhwWQ3fn11HP/1L3+Ff/3r&#10;X+O1H38bDaWZ0LN5fe5MRxV/YyUGa3PYk6ZiopGxUXelWwBxuqXIzTXX5gSDVN5wuRaZlyIT0U7X&#10;e6TyCvqK4t1bP1lv/QzVVw5ivDwJA9mn0JawH9204tpCqC1ln5uh1pT4OoYKjuA/32qhFd+Hbz0T&#10;gz9/fhs+SYv8uR278PFtO/Ds5o1u14unabl3bWA+bgvd9MCCmxjUft7AVZnlHwX3UiJoP1wWiD0G&#10;ExBLzVaT+O63WWmBa1AvBXak+PBGig97uC6vW7Ec0SspenlGcOtePLee59azTNN1o/VYjBZacG9e&#10;G+Xe397C9Gl2ni+w09r3zS8h680f4u2WLNyk1b5JgCdzDmE674ibhjpVdBRjhUcxyfxoOWPy8ouY&#10;oUv+oK8SN9pLoM0q+ssyaLHzMdtWhv6KVBoHenk1GW5cZqpJiyKW0fAQzmFaX7bbme4WJB05gLyz&#10;JzBaW0nrTng7mwl4J+7SWF0nUwtd9e659ryeWRNoAX69jy73JGNok/FWut4E2RetVLI4UBaS4M0r&#10;gRw8Uxa02ppjrIXWnvV1rHJBIcAjIZfovAbEBLO53AanUoHnu+J23vJWb7E+62ri/DWCemOUZbLK&#10;LNeMM3cvXR+qe5WujCsj5NOtdS5OkfX+uwdX8X/+818j+dQhZFw4ipqCVLeb4hT/vN7aPPz62rDb&#10;CH2ySYsiEuqGIiqFimouw2R9MbSzyEBJmlsscbAsgS7YRcZVybjTXYKp2jS65edQfvZ1dNGla09/&#10;C/0Fp9CbexwD+SfQk/kWOlL2oyOJLnnyy7jRcA7v9ma7HUD3ffOP8Sdb1uNzW+mWS7ZtwQuE+3lZ&#10;b6aSXRvpphNuyc44DbjRqnt5gS8Qfcj9jsDEBz0SerPI4XwAtQHsi18ukAV1pMttj6sEtMG8FNCC&#10;1c9/6E21kARvvUmCV1m1WMUaQrtmzfLFVVadtQ7Vd6Pkq/n5BNzN7Fur78Pv5SawxPJc8GbYM3Fr&#10;8a1P7sLpn34dXakHMJl3HDfKzuF+TTxuVZzBrRq64QVHMUjQR6jL0cLT7hHnVG0yrrXm4yrDtika&#10;hfGqbFrtTHb2es6djNqkY0xToAU0NcCmxTavaoKUnsZMtJO1OlSlXkZ9mupeYXhHy0247/R04O5A&#10;p4u79Vz7ei9dcc1G664NYmhN95RM0O3Uw2uJYB6sL8NoMxu0G9GWBJZag2GzjEMNZkGsZ2R9NUUY&#10;aapw8BvMcrttz1uDWVZa12p1UVv8zAEegtXAFXTBMa2uc6ODUW+D2OoFazCxg+GPu0oRyLdZx1lm&#10;udyqRzGX/paeCfJ+6qiGm8r5G7QYYnCNOgBtWv73797C39y/gZaqYrz07a8gL5E9MH/nNQ1cjHdh&#10;vKkY3YXJ6ClIxBgVNElXSoszzLWUYIbntDOjtmPV3HK95jlQGI/O7OOYYNw1XHoB/fln0ZZ6BHUX&#10;92CqIpjsoJcLBPZg7gn0pu1FR8Ir6M9mLF58BL8YzGVHcBTffDoW335hG/5s5xZ8fvtWfGbHNlpv&#10;xt5bCPaWDdi5KdYNsD0lwB3kLNM6Xy6lNSfc2wmudqbUrhly3XWs8h08rxjdoDegBe+j4DaRe21p&#10;AHLYBfefqS9CzdTyDmjCqhFqpQLXUskiwKG8wFwnIYguz9TyBrO9rmpir7GuYb3VIVnjyjRaHoyY&#10;C+Z1GmxznQy/H70LzS3f4GaqMXyIXo2nox/H9z+7HflvvYiF8isYZCc8TF1N5x/F1fJzeK81A3Ol&#10;tOIlZ92+YP152rKXcXhjJmY03bg5370J1l2YyE5fcyMyMOE2rmBKI6EXSepSTqKj6Irbxea2tg0a&#10;bMCdiU6GgTnIOql5DynsJGgcm2nR25tws7cF9/VWY089ljk32039DNxriQAUpEMN5RhprHIDYL7b&#10;rbwbsQ7FxIJaEOs6pb5VNqgNZpUJXh9g3xL7oApAnbNjpc4SC9LF+gHgdl6DYb71Noh9UWwucDW1&#10;VNCbuEUZ1AnwnPJ3GI9rBYu/ujWP//ZXv0R3dQlO7nkZHVWFmOhiJ8U/UO7ObHsZeksS3Fxgt1m6&#10;Xgyh+z3LnnlSj7+qsyiZboXT9pyzjLfPObd8qiYJc/XJ6MuTpT7hRshH6aYPF5xHZ+ohWuuDmGJj&#10;GMw5ivbk1zCYtx+jJYdxvysN//FmO/Z97QX8+I9fwFeffxqf3ELLvYNx9/ZteJZW/GntW7U5kF2b&#10;CXgI8p0UF4cT6O0b6ZpTtm+gCOT1G90+0wazWW0fZB9sg1l5A/hhsIOySKB9cfPYKQ7sUN7AXkoC&#10;q2zvlwvkAFRJZJmfX2rFGTtnda0s/OqrPIfAarsN+aP4W9Yo9l6FVY/9AT6+eQ1O0Gq3JL+F3pQj&#10;aDnzEuPuN/F2Hd3u4nOYpfs9UXoaY6Un0Jd7GF1Zh9xrnnphZI7WWM+39ahL7/F35l2iEchzo+NN&#10;GWfRknUeJZcOoa3gIkYbsjHfVYr3Z9keGU+3FWfi0v43CPcJtOXlsb3Ry2T4e627IbDQgnqU7vYo&#10;3Wa9/2xu9lS7hCBTtFaYAS1xo9eetbXY2MTgNTH47bxdJ/AMVIPSL1Oqcjvv5+2cf42JwLaVGk0M&#10;cP/Yv4//Ge67UW4NUmj1b/HcuxMD+B+/eRf/+sv7OP3myyhKi0dVYSpaKqmYtkpeR6+Evap2Fukv&#10;o2Wu1Pu4wS6eE/VF6ClJx7Bb7K7IPb/Uiht9xefRlXsSg0z7aLUHqMBpzSFmL9+TQ0utR2E5JzFJ&#10;6z2Ye4QWez8BfxN9WW9ipuI0/naumg0iHru/+nF87emt+PJTO/H5bdvx+Z07nWv+PGF+jrAL8Ke2&#10;xmDXFlpwQv00LbbEWW4CLqi3baQldquJhGE2gC31ITYxiCPFLLSNdtuI90ODYx7EkRIGOJgdZnnf&#10;4kYCqtTgjQTV8o+SyPq+LAK+Jng1NmbdOrePdww9hg0rHsNXnt2IK6/8OZrPv4yB5NfRn/QqhlLf&#10;cDG3LPdE/jEMM+7uydqPocLjjLXPY6LiCq41MXSrzXRvBg6WJLnHX8NlmoaqBQ6vuHkQHQzVOrI1&#10;2SUTC22FWOgpoScq17wRb8+PoDjhEgHfh478gmCUW0CPtVHoZktscQPJeFudi5n9kW+Je+4cglpi&#10;UMsam2W28wa0UtUTODo2eASUweWXKVU9vewdTFIPdxiL17jBru7QdbLeKpfVDsSWUVW5LfdiYCvV&#10;feyz/FRylffT4gzXJXLl6dbfUVlPIz5YmMA/vnsHc30dKElLwOE3XkJjSQ7660v5uxlydFbjamcV&#10;Y6Ms50ZN1eUxXiKosta04LLaM40FhD4dI+UpdN3jMVR6Bb0F5wjzJQJ+BhNVCZipTXHrpo3Rck8U&#10;s8cvOofJwjPoStyH1vjXMJC5j4Dvw2jxYVr5/ZirvYLE17+N7z63DV/ZuQ1f3LEDn9umUfMd+Ni2&#10;rXh+2ya65lrji5abMfhTGzYT5o3YvolQb1qLHVvCsbU9MhPMJj7IEh9gs8q/D9AGtW+ZLX62mDgy&#10;ng7HysEgmC9LlS+1jpuJXy+QoCOw5ZeVRkItCeLvkHtOV12WW4s0xK1diZ0xq/DFpzfizW//CYqP&#10;/Ri9yfswln4IC/nHMUegF0pOYbzwGOYZc0/puXahNnM8xvg6CfON6fTWMik51H0SO/l49xqwpLfw&#10;EvpKrqCTbWCoIpluejLmGJsvdBWz7de63UL0hmLx5SuByy0rrQkmcredhZbbHQJao9maDSYLbSCb&#10;yO0WtILOUolBbLD7QCsV1CYGkMEVgPmw2BsnBprKFlNNHR2UxdXjqgDgAFq57A/DvRTQ/ucq9TuN&#10;a3S7F0ISPC8PHu7rJfSb/O43++iWD3TjFzOj+L//8z/i7uQgfvTlP0F7RQEGm6t4zzYM1xfj7fFO&#10;LLRXuIXt9BLAFJU225TvXtnTZukLrUWMhbTTJ135Wk1KSHNLKU1roETbDFWnYK6GSqxOcJZaz0JH&#10;GJv1ZRxCb/obDuqJwhMYY6PROtejBQdwtyMR//ZeH1754g788fon8ZVd2/DlZ5/FJzZtwmd27cQz&#10;2k6WrvnOrXSx6ZZvJ+Ca1CKXXCAbzCaRUAtYpZFlBrUv9kzah9kH2mSpQTGDWBJ5LPkwmA9LJMgG&#10;s6VBXhK442bdzVL7x9ocIUaj5vpsTUvVM27XIRHqqOCtOvfaqjo7Qv/5nZuRsv+nWGBoNZZ1GFMZ&#10;+zHL9GrhSUzTSmtxhvGS45iniz5Vec69GTZYdJbWW1sGpaCfFrorV0stpdLLS6frnYFelms3Gm0U&#10;2ZWbgOm6AlxvL3cDtVrK2LncgdsdWGazzoJXEGvNbUFtgBvsLo4mrL4llvjgKrW8wWkW2mD2xUCy&#10;YwNY0Nk1Pnx+HatngPrp4iLpTCWunlnoUD2JG/kOfbY+74aLrekF9AfHwYQYdlp6S0Zzb/X5irt7&#10;m3Bf6zjTcv/V9Wn8z7/9AD01pTi++0WUZyTwvw0GEkeayzHWUIwJPctWDFXHHrklF9c7i3C1o5ju&#10;FF0pxuM3adnHBT7Bnq5LJdyJmKq+gonKYJ7x9aYUtx/YtB6T5J9Af8YBNJz/KbpS3qAFP4YxunbD&#10;2QfQFP9TDOUdxC8GMunencO+rz+Pl77wAr723DP47NadeGHrVjxLi/3s9o10xdfTcmu0nKALdhd3&#10;0013oIehNutrIPswm/gw+xbaIDYxkH0321lqwUxoIlPLB4NgH3ahHwWjRBb3UUsym3zUed3PrdPu&#10;7XgSxe8Q7HQShbWEWq64FraI4/fUxg7ajsm9173mSXyJlrvizB50xO/GcOIbGE7ajeu02DfKz+Bq&#10;5RnMV5xxLvlIwXF0ph9grB1PnSdT9/Tqymmx8y+hUy+ZMJTT2nrD9Oz6SpPRSxfd7QBL4Odac0Kj&#10;3J20ym6UOxgUk+XVSqCFCWfRXVVEt7LNQexbZ4nBbNbZgJYIPgNaeSszMAWDiUGs1PISQRaU6+2S&#10;cNxsoAbHgdjaxnZe5xy4nljs7KaJ6nrVZSqxmWuSIM/OZ4iegYSwaiUK9134PfTiyFVCftVZbnVS&#10;rK+VTrX8q7wEyj1+xn/Q6iv3r6Ms5RIuH9mHYqY9tYXufrfH2jHVJsAL3PNsLSI/3ZjnLPZ8Sz6u&#10;dRTiXn8FZptz3HppU4R/ioqcZ7pAF/xqHa121WXMEeqZ0rO00GfQI4udcQTdabQEZXTp8o9ivOAY&#10;y/dhhO74fOVJ/NNCPfKO/ghf3xnNeHsLvvjMLnz6qafwwo7tdMe3uKV2JU8Lbg9qH25B7EMuoCOh&#10;9sGWhQ4PjD0M9qOA9iGOFAPaoF4KbslHAWrn/DrK++X+OXc/pm53FY2QO+uucju/mu74Ggq/FyGP&#10;Fdj8vYF7zt8rsKOexHMxy3Hgzz+LxnO7MZlxFIOX92CCbvlN6lDPt8dyDmCymJ1y0XG3m4jmko8x&#10;1p6ul2eXQZhpuUsTCbMGYDMxpPcNGLIp3h5mGjyH1ig3gdYOkwJa863by3Kx5wffJNTn3OZgAtOs&#10;sOJkG7m2cj9dCmgfWh1b2aNEUOpaO9a1JoJT5w3QxXMhIJU3YBchpixCLYstS8286lnqruM1EkGt&#10;DfwEtWJpPQ4z6x08PzfRZ3a5+hJ9hh7FyS13c3Mp90d78Xd3FvC//u7XGKgrw94ffRuNRVlIOnEI&#10;+ZfPoKMsG/1VOc4ll7utRQ+1m6dGPbXyqUbLnUtO6O92lOIWXfO7tOp3OvJpeS/SbTvPuCwRI4Vn&#10;3QDaSP5puuNvofnyGwRce3K/RVf8LVrzQ7TYB9CXvQe/Hc3Ff73ThN7Mo/jmjnVud5Evbt+FTzDe&#10;/tj2HXh68xZa783ucZYms+zSlFS64YJ8q4OYUMcRcD0GiyPA69dQaJEJr62GohVQtAC/LVpoE0wi&#10;YTZX+6Ng1uMqe3wVuNoSARe4zuZ++671UmDasQHvzoXE6q2mW+32EQ+54k5sVxW3swrzoc8Pvgc7&#10;EFpkd0+JOhi55FH87lHLg9+mhRuYbli3GpvYIcT+0R/g05vW4uQPvoCig3+BOnay/RdexXV6XFM5&#10;R3CvOQWThHy+5jJDqNMYyj+JcYZbc40puNGtLYIyGb5lEG6GZzX5GNf7/WwvDugpZ6GDOd0C2kay&#10;63JT0MyGN9YarDMmkTW21IdYYtbZjg1cicoNPANW4pcpjQTd6knM0kqsvvJ2XsCZCGZnfUPnBLK5&#10;3D7kEv8e/mfoHrqXwSrRsdU1cd87dM7u5zYWJ8wSe7Fdg2p63v2vv36Av7w5Rxe8GhXpV9Bako3m&#10;wlQMMR662lWF6eYCTNZpLaxszDbk4ap2ZGwqxCxTzVRb6Cgh+OkYq0zBSFk8+vLP0EW7jMYrezHI&#10;/EjheVpvuuk8p7239Qisj7HbjF4uoMUeZc/fmfA6elNexkzJfvy3e3X4YKQUl17/Lr7+zFb88dbN&#10;+PTWDfg0Y8CP79iMZ2iZn2OZwHZWmm65YH4qThNXGH+vjyPg6wm6No2PDkQTS7Tg37oYut2EW8sy&#10;6dluCOTFGJpiM8V8oH2wHzWRxCQAKxD/ONi1JAAtEmiD15UtZ14SOq89xm0rYqtndSJ3KrW81Vu8&#10;Z2gfcLcX+BqWaVYaf486Gv1e/XbNTtvKsk9tjsErX/sULrz4Zyg+/BdoPPlD9Gp75eQ3cbWEUJdf&#10;YCfOsIkemZ5+zOnlkJoUzDRmuNVX9DbgaFUKBouv0OVuq4KDmhZa4sfJgQTzts0y23Nmg1qicyY+&#10;zAa3AftRYiBbatfYsYEjiQTKzi15LLgEWUhkmfVIKwxeEGNbXqLrlApoA9ng9j/DROcWZbGOUn3v&#10;YAF2vUVzh6mWp7k10Ix7PP7V3Aj+06/u4f5EH0689mOUJp/HaFM5Zti5Xu+uJ7w1GKzKQl9FmttQ&#10;X+74LN3yq23FmNEG6pTrdM2n5ZJTwXN1GkRjjFV6KXimXXLRPRqZFtylVzBeeAHjeomf1noo9yAm&#10;6dYNZx3ECF29oZy9mCw/gH+5Wo73e3NdvP31Zzfhk4T40zt20C1/2k0/fX7zJnyMVvrpjTF4agvB&#10;dnDr+TVTQr1DL48491uPs7QQQpD6QJs4Cx0Ss9C+GNRLAe1DbBb5w2UfBnop8aE0edSWwirXvuLK&#10;f9T1KteOptqv3LnoFJdnmb6PewS2ejVj7rVufvnGWIYi6x7Dx7auxnc+sRnnfvQlVB97EfW03ENJ&#10;ezBXfBITRadxuzkTN/QcWwOnFZex0JiKq00pboxlujbkcgtqTft00z/bg2fRNtrtj3rbIyuJvVll&#10;b1JJ7N1n5eW220okAsIv17GlJn655QWQgRSZF5wPgSRRnZAsAidAQ3BK7NgAt3NWHnlseaX63MX7&#10;PkL02dYx2COzh7Yh1dRUrV46qhUjO3Bb8TRd+tvDXfjr23N0v3PxF1/6NOKPH0JnTQm9phpMt5bj&#10;7ZFGNwo+Qqs825Trtgaad6Pjst5anzzb7SAyyxh7pCwB/bTSC01ZmK3XeuUJbqOByfJL0MSVkcJ4&#10;5B76PkqO/QSDOSdwtSoB3UmMs7MPoT9rL7rT38D1hnP4YDgX/7zQhK60E/jpp57GZ9dH4c+eeYqN&#10;bgue27EVu+iS73Rxdix2MZ5+ikA/JWsdGxu43HTDN8XRxVQcLZc7YlDMxICWBbPURrQF58NWN+xS&#10;R4Ided5Gr38fiQRyKaAjy3T8KPAX7xuy9BKDW6mO3VgAv3M0rbj+B0GuLY9j3cIXq/F83Ers/ton&#10;UH3qVVQe/h7az/4UM3nHMV10DtNlFzFfnYCrdUm41ZxOfbFd1CSElyBysXRI3BTQjrCVtufPyjvL&#10;TJANbHt8tSg8ZzG0wSkLKxgEta5V6qA10flQnci8QBIki+eYOmgFUAi6RQlB5VtZA9+ss+pZucXS&#10;t2mxrWwRTKUsc58fytu1kW66HSu1zw06Fo3KB4/QArhZT8LzekFEK0TeZp2b/ewYO9iJ0jqP1Je4&#10;N2o+uD6FlBMHcHrPSyhPv8T/uQG/vj6Gv7wxioXOcozXacJKJoar0zFYobfAchlzZ7v4W2/9CPA5&#10;TVrQ/mHMy7LLkk/WJmC+IQmlZ15E4fGXUBO/H61Jb6H2/Gt0xU8xzj6FgawjGMs7ht7U3RhMewU3&#10;qo/jf91vxlT5GRz+zmfw1V0b8GfP7sBntm3Cpwn1p7ZvxXNbNjPO3kK49cKI1lML5o5vpeXREkGy&#10;2Aa03G1ZZ99CO6hDFllQL7rbEjZ6l4YANmA/GuYA6KVcbssvJQakweqXRZ57VLmdc3mmglcx+UqB&#10;TZgFtBMCvVKAK+ZmDK6Rce1nHrMmyq3SorXVYtc8ge0xK/Clp+Jw7LtfQs3ZPag783O0nHsJE7nH&#10;MFt8FrfqEvF2awbuNCaFYugOAuwBHUCtcq01pphab1wRaoLtu9e+i21utlKLpSNFjd0gVj1zqXVO&#10;eQduKJU4sLzULzeJPHZlFIEvAB1sFKUGnokBKLEy/9gg9sWus3tZXesY/PJFqxyS4Fj3IMzjvc71&#10;13ajV3saMU0vabShGMO1BRiqyYM2FbjZw9h2YQR/c28BY+11uHLsgNv47ybv8c/v32SH0EZ3PBOD&#10;NdnuTTAtozStDfdpxfXy/XxznpPxqnQ8GKzGjc5iTNZkuN1EZuqS3QDLTD3ragpqXYobeOlJfwuT&#10;dM1H809gulRu3lFCftg9Cush4H81Voz3B7NRef5FvP6nz+KHn34KX39uF+He4gbUnt2yBc9upfXe&#10;sJHWegN2xm7EdlpsAS1L7Q+KmXU2C70IdEgWXWzCam630kiQI2G24zWESEA+yuVehJF5uceLx4yV&#10;FyVU5sC08xHiw+0D7Y4pZqEd0J7oc1cR4lUrV7nBtCh1PgRcj8Ykgl4TWWIIdlzUGmyOisKu2NX4&#10;yZ99HGdf/Aoa4/eg6ewrGEk9gvHMt3Ct4sLDb1s5kNmwbDkis95a2lcWwh8U88UH3ABdCmwfeKun&#10;1MCWRILrrLUnVk/n/Hru2BN5AEoNQB9EX1RuAEYeS9QZOMvNMt3PlYXqLNYNifMeeF7fKQA3ZJmZ&#10;12qlSu+MaVpqB+5NaGpq0KFoeSf9j9PqWBn6TDSXY7KNMTR/73X+R++y7nuTPfjHt+fxv/7+fYy2&#10;VOJzuzaho7IQ70z30mqPuJVOxxvyMEpg5+mO3+wscbLQXIgFDabRNdcKlpqwcr25APe7ynGLZdf1&#10;NlArrXt1MmaqUnCvLQelx36I8ZJzGMyjO16bhLbEvW5gZqLoJOaqLmA4/y1MlB3D3Y4E/Gq4AFXn&#10;XsbXd6zBjz/zPL66cwc+t12xNi325o10yYN11PTChtxwf6T7URbaQPbzvjwK5shyAbUUyCYGXQBW&#10;KC8RyE8SSkmozMBcrOOJQeyDvHiOIuusay1Vx6ByVyc00LZ61RO03pTVEtah1Zb7rdlobgSd/4Ve&#10;GlnLc1pscv2qx/HHuzbi2E+/hsyDP0TWnm+i6vAPCLR7MeNhUcwsd9qPpSMHwwSvPygmUCWCTaBa&#10;3sQH0uX7JQQ2JNo5w8Qv00wwgWKwWF5iIMk6unOhz/ChMzB9+AWuBsKs3Oqo/KEOgnm7p10feV+J&#10;Hds5O7bPkZhFXhwgo8jllgTbqrCjo6XWi+pzXXXuf5IlV70HBFqLIL493s24uwu/nh/Bf/vNO/h/&#10;/MNvcP7Qbrzxw2+hKOEsbvQ3u7j8bW1m3lWNO/3VuEpob/dW0P0uxlxDCbSS5XxzEcaqaKnlnrfk&#10;OyuuTf/udJWhr+Aiqs+9gYH80xikXPrZn6IzWYNoJzGUd5Sx2iVMlJ6iBT+J/tSD6Mnci4HCvfhg&#10;nG5+5Vmc/vZn8NILO/Edxtqf37kVn6I8szHOLZK/LY6xNd1w7YXlJpsortbzWcoGWh8NEtmAkZ7f&#10;2vxpP6YORPnwc2izwJb3JRLipcojIZREQurnfx/xr7frHpUPRPknCPoTWLn8CcIc/m7B91Xn9AQl&#10;vA1xzBrCvW4Ftqx7Ep97egN+8tXPBEAvTv8MTTKxx1YPxdAhoPXShgFscCtvFlp53yJLlDcorEzP&#10;cCPhtWOlmp99tU91eEw4fIgt9csNaINOMAkqlQWfFwZTqc4ZpFZP11mZXRP+vkHewLX7RwLsi8Es&#10;sTq2mJsgFtwGtb/vsEQW/P5kL+4zfTDBdFw7igRAS97WMev9anwA/+X9+/jnX97GUHsl9r30baSd&#10;O4Ce6hzMd1Xh/nAL5pqLMa4VKhlnL7QUEOJi9zbYjS6C3loUir+zKJnoyj+H5rRjGKtIdC+JTJQn&#10;ENREDBJojZBPFJ1AU/zP0Z28x8XZU6W02AWn0Zt1kBZ9H241nMbb7ZfQl7UfB77xcXz7BcbaWzbg&#10;E3q9k5Z614YN2BpDsKMJNS3Nhmits004166glQ4PjKnBGshmcaPphq6jtVoXgjISTr/MFzvvi4G0&#10;1DlJGLSgjn/8+4gB64O7VN4vM9Eoul9Pn7+aIK9ywrJQDB7Fjs39R6ueDOCOWRV+20og6zn0cHPZ&#10;olWOHAwzgC1vEEvMKhvMBrRA8PMGjAEtsbXAIo8D2IPd693gmq7T9QTDyh4aDQ/d34Czz7LPDz43&#10;bMWVqlzn7Vo7b+dMdGxeh9U1caCGrjXIDXDlDehrA1qmtZG/UfsJ0wK70e0AagdrCFp3TJAld0Ln&#10;DHzVWcxT9BjsHl3791j3/Zl+/PN7N/F//c9/wqWju5F69iC6q/MwQ92+Pd3OTqAec3rM1ZTnnmtr&#10;0orkZk8FrtI9n2ljHN6U7aajDuslgLJETFQl0zXPxbWGVIwWnsVsxWXMlWmL13g3YWUo/zgmSk7i&#10;Ws1F9GXsR0v8q5gpOY3+jN0YK9iDX/Ynu5lpL33pOXxm0zp8astmPL1xE7Q+2hbNIIthLB3aanb9&#10;utDzaLfQPsGWrJElkquthsvzq9YQ6Iet86PEBzRSDJ5H5X1R+VLg+ecjy6z+UvK7zkcC7cqYVwy+&#10;UjE3f7+TUOwta66Za3rmvUzxsUGt1B0TZnvrSlDrWK9WOtdbUBNgN/VTMLOR+yPXSi3vj377QEoE&#10;oOopb6PPyiu1+whWXSuQDDKzyg4mgRQ6NsgiobLrJIJRddQB+WVKDXql1jHZb7PfZ9/JF9epuPsG&#10;I9omdhyMbsvyq446jmA9qOuDzQHYQ9rfi9DSnXZWmpC6lGX2uMvBLZBZrlVZBLUsvKC+qcdew228&#10;phNvT3Tjbbr1b4/14bcLE/i3v/0lemoKkZNwEk1l6RhsLuFvqMftoUbcHWhgrF1K613oHn9pP7AZ&#10;We66TLc0zgQtuF7hGyy9hG5aYL2kP05rPVmWwDj6Cq7WXcG1+gSMFZ4kwGcxSgvecO4VtFx5EyPM&#10;1576MQZS3sDV0hMYzNiDTuYrL76Kb74Qi89ui8bHabWfjovDtugYuoyahBJDi61N9jUCrm2E6IIz&#10;ro6WtSbkzgWnS75updzxsPvtx8yRYrG1L3Jrl5LVyx93stQ5Sfj8R8No4ka1PVlBN1riH/vnHyV2&#10;nSa7yBUPhGBTVvC7mASwPxmOoX2o7ZGUWWiDWuIgDjVypdbQXWMPNW41cgHhhHkDxMFDoASa5j9r&#10;eVLtoCG3WvOj53r01pZceS1AqPicMLPMXUd4IsU+z0RlPtTK+1CrjgFr38m+l5Urb+f9vH6f65S8&#10;z3UdiRN9rj5D0Mp1V4ciCy13PMjbRBNB7YsGzsIj4EEqMaAldwm7xPKCWx2AgL5DL+CBW7KY5yTs&#10;HAW+6mjztF9M9+Ef783jv37wgHH2Gez+3tfQWpaNya56dqSdjNdrcbWrBlfbaK1bS3CtlbF2cwFj&#10;boLOWPtqWwHddD3+0ug4Qa/Wm2DJGCtXLB1PK3wOcxWXMFN2ka75BcxUXcAcrbVi7IG0I046kt5E&#10;a8JulJ74AcpO/4gx90kk7fkOXoj6Q3xy41p8TK543EbG2QTbbfin1xHX0gWPorVeS7AFd3jP7Rg9&#10;0tGif1pdxMEtiyy4AwnizUdLMPodzktWExTL++UfljDQljeL6suqkLjBtFB+JetZKnEDZqEy/7yb&#10;qRYqC0vQ2ahTWfUkRZB751by3CrG2O71STeK3cOYOQS2D7LcbQPc4mgHMhu55QWD39AXG3wIJDun&#10;VJBJFnpb3SKDC710ZXta3QqiWhnFFlQwCcBuXLynXe/f1xc77z4jBKn//VRuZQar5e13+XmdM9Gx&#10;/1lWHvm5voegNBxTB6l1NhIfYpNHgW3HBrgTAiyLfo+WWSArDtcstF9M9eHdSe1lrPq03lM9+OVC&#10;MDPt3/7zP+DASz/AT77xJdTmpOD9uWF2Bi202vVYaC/D9Z4quuGVuNFdjltdpZiniz6h0fNmzS0v&#10;xkRtptsepkeraVQkoT//AmZr09GXcxLTlZcwXnLGbck7Ttd7MP8YWlIOIPfIj1F28mWUHP0pKk/9&#10;lPm/QNX5n+DtgVK88c1P4ZMb1uCFDWvxfNw6PK0VRWmh5ZZvIuBxtODr165zM6q0O6XeRTa4bXDs&#10;o1xwucQmgjDSRfbPm/jnI8WgtbwPdGTexMqWEju/VF19hspWEGKz0Op8Agk6gRUEesXyxwj14+HX&#10;J0204qUBbW9VuTzFBsCscVvD1zmtciLgdc5g80WN1/ICQJZ3rpsWWWt7E2a3KkprHcZb6AmE0gDo&#10;8BtcBo/Ev7eV2Xm/vs5banWtnsT/PdY5majM6th5H/TIe0kMVH2WwWwDY2GwZW2DFVWUatN7H1jf&#10;dTfABa8bJKNYfH2PLvZdPQYbpfvN9O4oZaTdWWa57venenGXdW6pzjjP6XEZ4X6P5//uziz+n//x&#10;b/GrhXFUZFxEY0k6Rqj/wZYShhqV/F1lmGsvCPbhZtkNvRFGkPuLL0Nrk/cUpaKrOA1dJcnoLLyM&#10;tpyz6CXYI8V00dNPoDXxEPSiSPnZl9Fw+Q1UX9yNnGM/wflXvoqEN7+L1L3fR9ahH6DoxI9RevL7&#10;mK+/hDMvfRXfemErdq15DJ/ZGoePb92CZzZtpju+3m0pq83pNgpsWW5ZbbfIQAhmip7jume5Jow3&#10;BacPtUFp+Y+C14fKz0eej6zzKDFgI+saxD7MVseuWfkk3e8VKwIhzJEu+4qQLNOotS0MKHFLD8kq&#10;C2rPIlvMbDPD5IJajKlYe7ChzMXd5nobDAaSNXQ7J7HBNfcdKLpesbqtnGLegYG2FDQ6NgDd1iEP&#10;yYfB9L0K+x6WV2qfIbH7Swxmu6fK/PrK22+13ytLbFbah9jgtjKJPday1K69Q6vrW2QD+cGk3OpO&#10;xtNmoQPrbOIGzmTZlVIizwcDat14Z6IXf31rGv/87g005yfj6Ks/QnddMWZ72cl2VGG6VWCXub23&#10;J5tyMFafhUFa56as88g7dwDVqWfQkHkOHfkJaEg9jbqk42hJO4mu3PNoTDmK1rQTqIp/E3nHX0LW&#10;0Z8hcd/3kHTgB0g79CNk02qXnHoRtYytGy69iqYrr9CNP063/TQmKs7jx5/ehs/FRWP7E0/imZgY&#10;PBW3AetXaeeLdS6+jiXc61atJcxRiKK1XsNYW6t86lntOgKxjq6zYunAJec5DSitWBnMsQ4BbkAb&#10;RD7gBpcvkeVWN/KayGOJwemXSVTPzi11XmUrJBEQL8IcAlyyTND6UNuxiQCQCCzBa+IPGNngkGC2&#10;Bi1ALK8G7+fV+A0uAa0OQfDa6LqJeQkCyQfHB8nuGYjAFZgfdpcl9lt0P52PFKtned3T8vb9TfwO&#10;xb6HLwakAW3W2UC2MgPaF4Naco/A+TAHeQ2iEcqJ8Ai4pUuJAa4RdR/qeywzsOWmvz8ziL+6Pon/&#10;+1/+DhNNVXj5W3+KvtoixtodGGspw2BtHrq04QCB7qAl7iyOR1v+ZVQnnkLRuUOoSTqJztwr6M5P&#10;RFf+FfTSmrfTSrdmnETlpX0oOvs6Ug78EPFvfBuX93wLWUd+hPorb6Ij9SBak/bQqr+OtqTdtPD7&#10;6L4fQGPCK3hnIBczjcn4xrPR+PpzO7Fz5RrsWrfBzT7Tc+zYdbLSwSOuGMbP0QR3HQFfs2odIY5y&#10;I+N61LV28fVHQUtQVkkIjyZzuNj0YaDtOFIeVW5iEEaKgWp17NggNoksW/kEXW2KAW3ySKAFkpMQ&#10;0ALJYBZQBpXANffbLLRZaZUpb1CrgdvAmMuHzi0Kj+1a3VfXW+dgn2efo7JFi6r7EZZImNz93f2C&#10;kECia82qSgxmH1x3z1B9+z4SlbtRbN5b5yJBtc+0z5foXKRVVuqDHMAclrsauXYiaAMRwBJZZkkY&#10;4nDeDYiFXGyBqcdfmonmrDGvcTPS5L6HwHWWmmmwwUBY7rJMUOv1Tm1QLrD1osg7vFY7jPztrTn8&#10;v//7v2KhuxXZ546jPi8ZXZXZBLwVrXS7azLO4P/b2JkH6XGc9xmVxBJFETfASzwk2rIsJ3ZcTpzY&#10;iWVHKSd2HNsiKfEScZEgQNzE4lhgF4tjsfd9L3YXwGLv+75wgzdF0rZoWYwuX+Uj5XJcrrgq+f/N&#10;+/TM7/t6Py4U//Gr7unp7plvt59+3+7p6ekqzbOeqhPWXXHcLhYfsUslR8PH9Nn9lK+LTDafs5E6&#10;AD9sLSd3WlvhLmsteMUB32p1h5+3Cw40L45MVB208fJDNhneBtsdNO3xhQZX0x6ba95tf/f+gLvw&#10;z9lv/Owj9nM+1v55VqJt2GyfW7fB4d4ULDbb7yZjayw1wjpr5ju7mixA7fCGZ7qppc61zorHabnp&#10;K+VTeq5iaDNpruzEGGESVxphMk7+p2mVJr5kHQU46TFYHBMGi5k2fEGIAALF4OrRTu45xXPr0DHn&#10;FcZpK0n3onhcD/eKVkpD/KbcenR/Ie6hwBXQQCtw1bHEoc7pvCwxIYDGE13AGYecE7xSnPft2WSs&#10;HbvRzJIv9rMxY4dfJzuZRv7EPU86Ac7d8jE5a8eBP3QC6eIWPreCgPqO13drzOPeWWC9Wbzynnc0&#10;f/rOTfv2tSkb96HVmUMvh4/yj3mcZ9xjHZU23lFqw82nbPLCWRvljbCuyrAqbbrZ3fTm5APqQzUO&#10;fslrdvHcfrtcvN/6Sg/YSNVrNt9cYMNl+2y+/pjN1r1mU9V7HOY91n9mu42c321XCreG7Xmma3bb&#10;fOM+e2fgrL09WG5dhbvtP//Ug/aTn/20fX4tL4Ekm/o/sMFd8vvW24a17o5vWGPr1rHLyGfDTiLr&#10;AtDAiwvOsbvq6Vg7F2qUe7ySYkBz01bKo/RggR3C2NrmWtx/qlRulcbNAWJXxtVNpbgmygQXDV4w&#10;xEAQF7gCIlhMoKKsx6kjuNs5sAk4XScDP3WkoeoNVhd5/tgCh3rTe9Y8QLj39P7DBJz/TpWL7wtR&#10;f/gtpOmarlxLLHEsgCXgjUEmLbbQWdeaEHBjK52kC0YBLagzca+H59EoY3G9LiAFVuKxuw34y5TC&#10;HYBOw8Tad3uItfdw2kPXG1PAf9Gtudc13GN/+f5b9pcfvmOHtj1tRftfsr7GMpvoqrV3Znt9TN5t&#10;w41nLXww/UJJeONrvrM8rDEfrmNHFr4cUWQDlUdtuuWMTTUX2WRTQVjAMlV71Babj9t03V6bazrs&#10;8XybqDzi1vuwDZe8auMV+4Omql+1qapdNt+w3350rcX+5Hqrnd36VfvZNavsi2vYNGCjPbzx/mCx&#10;H9i4Kez5tW7NetvkVnzdmrVhLzCgTp5lO+Bure82Gx4f/zjFoOo4To8lKx2AdiXWOStZ5fhcLsB3&#10;UxhDa9xMqHE0DZ4QMELj90YuywYYghcFAFKp8dPQBYGgQIJPdQEl9alOpcewrSTqkASw4rm/iTDE&#10;+WBA+GpmdqthzqvO3I4nvm/9plygY4gFrUBWmibBFJeybvbgsuNEn7TQmdABFdAxtIprPK3zHMty&#10;B0udQs0iFa1WE9hYb/K8Htx5jr3DGrtkt8ax2u5deJ73xr2zGbliP3j7mv3FH9yx9+YHrPL4fqs4&#10;dsj66st9rF3uZTvsRn9jWLCS7JdWYVcv19o11wzfU3Z3nI+6zV4otcVLFR6W2Li75pMsNXXQp93K&#10;z7vbfsXH36OVB22kYo+NVey19rxvWM+pHTZcvNsmy/bYTPmrNuPW+72L+fa96Qr7YLjYGvNf8PH2&#10;5+zRez9lj61ebQ86WA851Dz62rjOLbeLLYL4ePzGNZ+xDe6Ka324wM4FXBKwcfyfolyQA8w+NlZa&#10;LJ2PxRj63s98OkjwxnEdL5vlFgAxLGrwwboBDOl+jNUjFMiCW9CiOB7q8DJx/dQpy694LsyCjPyE&#10;1BnDKAlkfgPx+PcIZD3bVn2xdC3Vj9QhCeYYXsVjgGNglRbnic8LYFlrjmOwAU4QArKsdQDdAZV1&#10;FrhxPJ4oE+AsNBHQEtcIK9rY/yyFGpf7NiD7+fCFETToY+wR/z3+t+HLh3wJ8fXxS/bG6KWw7PTN&#10;8T776OaM/c33PrB3F4attvCQndi1xUYv1NpiX4st9jTa9R42PKyyRQccLbGI5Uq9LXXX2sLlGpto&#10;dWseVq2VO+xFdvUiWy+V2VL7ObvZ6W58+T67XLDDuk+8bBePb7GOI89Zz4kt1ntyi/UUPG9zbtUH&#10;z/o1z2+3NzuP2gc9+fb+QJmd3/11+w9PbLaHP/XP7fEN7G22we73cfemdZts01oH3EEPm+e7ZQ8r&#10;0fQYzIHOjrcTwIOYYAtwY4G1kixrmXMVgw+YMbC5IEs6H+fhOXQMrmCWq620MCmGmx3PMGsMDWQ0&#10;9gAIcHAMDKlyrXOuxQ5xz5exmh6qU1AaYUbpufgaugfqEYhxmVBvqvj+JQEe54/riuvOBZp4DLQE&#10;qLG7zbHS4uMYZMGs9KzbnUAtyFVWx+oQiKtMXDbAmgqY9SKHgCYEallxwtgiY6Hj8TSKj0Pcf1f4&#10;APlIV4CZELF09bZDre8YMwbnMdi3r03aP/zoO/bxG1ftyV/7RWstzQ+u+7XBdhtuOm9XrzQ4yA1h&#10;/7R5lp861EtXamy+28Xzbgefj6bzreU5NnJg77Rad7/rCqy/NM+6Cnbahfyt1nToees8vt0Gzuxx&#10;mN1aV75mM1UHrOfk89Zb+LzD/5QNnXvORku22VztYWs9st1+cfNq+8Lqe+wLG9bb5+9/IEAd9tR2&#10;V/yh9RvD0lIAZ7npurUOtLvk69w151VGxtsb7nU33SHHqq936776Prey9zl897kVdjc+eWf6x1vv&#10;XHhzj/9/0sx3HJcyk2KAICuZgZlG79LzYaWtBF4MtNLIE8PDseonDjRxHUhghU4hjQtGARjq8mOB&#10;DLSI30DdgpqQj+4pr+rIWO5Uqo9Q9wvMsQQz0Ao6YEO57vdKsKMY7BhMwYviutV5KE/iisePtAYz&#10;1hmQBbbiAByDLWCBOh43I4GNeBuM1zklvSGGJWcd+vVBvlOcPXfTxex4mFTz8I7XHfL6+R++e9P+&#10;/nt/GDZDPLZnuxUdedWmAbuj0t15bwNX6twNr7Mbl9xau1t+p7fO7vR7nE++uHs+daHCJtr4ZC/f&#10;f8qztqJdVnVsi50/+IyVuuqOONhHt1lHvo/lz75q/Wdesb6ibQ70i9bm7nnrsWfs0qnnbLj8RXvr&#10;Sp79cL7K/mSx1fKf/nX79w+tsyfcqj3uoD62+UF7xMVXJzes5jtWG20T424Hndc6ERacrXrXrkZM&#10;pjnkTKylWs9y0s9+OlGw4Fl4c0G+m3LhzdXd8iktM4ZGNOpg1Twu6OYBikUGfizoYksbIFwBTM4p&#10;XwAmOpbIp05A1hx4CLkXgaj7obzuS3GBG4u0TN60jlCPp3MvxHMhVijrLHE/stCEgncZwJHC2u4U&#10;fibYOM7kBdYU6hBGIKO4Dr6Iycw168NZC65HXbjd2cde6Xja00gPrjkueSrOhcdXabkknh6ncR5x&#10;yfXmqyC8EXZtsHOZrgM4UHue8BUT4nQ2/C4Pb/jvDNbc75XZ8mt+77xNloDv/9v+Lu9kBt1iL9hf&#10;/dHbtjBwwU7s2Wq9rZVhtnzWO923/D7e8rH69d5Gu5FCzTLT2z4Ov9Zdb5Pt5Xa5It8aT++zgv3P&#10;2dHdT9nx3U/ake2/bef9uKPoVbtSvN+GSvbbcOl+m6g4aA37v2aVu37LKnb+VthiqeXw163X3fKB&#10;8y/YUss++2iiwt4brLC83/sV+/n1/8J+btNa+4JD+9iGjfbgembLeUnExcsiDvJm3PF1bp3XMf6W&#10;Wy43HEvuFtgt91q33MvXiusFj5WUvPSxPJ5dt41Wf+ZTAdbwLNrFzLjiuVpFoxUYhEjgzQJFf4dN&#10;97bbeFdjEBDS4ASu3GskSD9RlwRErkz9fl6dAUCzfJRP0vJpWsbAKkN+6kQMDeLhAd4DxwqVh7rD&#10;9dJrC9oYZIWKq0ORYqAJBWrsgssa83iOv0sG6lSCFJjvJu2KIshJEzzxmFfjaWBlCSihHksFgAE6&#10;nR1H5NE4nPM8h6Ye1aEypAnqqw7h1cELLt5I4zcnILNgJznm95Pmv2/wkk11NdlkZ4NddYjDJBsK&#10;Vj55q+ya13XdAb7p9bJ/2ptuvd/23/m92wv2j3/+sY+xO2zvlq/bxaZKG+6qt9HOWq+r3a71NTvQ&#10;tZmdV+Y7Smy6rdx6qous6dwhK8vfaSWHt1tZ3nZrOLnbeiuPWW95no1UH3f33FVz1EZrDrvbftgm&#10;qw7bYNEr1u9j8B62Oi7Za1fbCmyiZq+NVG23uZad9rfvttqHI+es4Nn/aL/26Ab78r2r7cvrH7Sf&#10;fuBhe3TTJgfbXfONm8LbX7yvDbx8RJ5w3VqHdq1D6C76Gj9ew/Pv9Fm3JEhjCdi7KQE50X1+rDG0&#10;xszx2Pkz93wqaFVz8QkbbvdxjDdeQQNAgk5AAQziWBAqlOJyWKcQd8nFjetDQCfrTDq99aXqc+Eb&#10;0wKQ8qFsVI+sLfkAn4/N0xkIanUmKK5D9ZBG/bGUBsTEUS7QcUjDjuOCW4DHcYm8qkNllSd2yWPX&#10;XPHYNQ9jZ7d4QambLddaLjRuOKHcbiT3PM6r8hpP4yrLxZbLHaeRh7yUJbzu4AM/INMxaA16eCzm&#10;eSl/zf+O1/333hhyd3zEOyb/3a975/Cmj7/fnx2w//W99+3//NXHdi5vp9WcOhj2g79SXx7+Lje9&#10;Y7jW2+AWu8Fu4553VtqsW+vhhnPWV3PKQT5pl0uOuDt+1IE+asO1J2y8odAWO0vsanuJzdUX2kJL&#10;vs23HLEZvh9Vuc8GzvLhgb1hg4ap8l0+7t5t0zU7rf/0czZX84q9283bY7vttd/7BfvNL3/OLfc6&#10;+xmH+qc2P2APrbvfHtr4sEN9v1tqH3OHr1HyjPseH3vfaxvd9d74WR9ru+WOJ9OIS/F4eiW3XC60&#10;4lLuscbRsVadOviydVSftXn/w0/1ZC0rYAMZceATtEAcg0wexVUWqWzoINI6VA/lgUUA0bAJgVJj&#10;9bguAaxQs/JSLtBYbtUhgCXqUFwgS7on3VcsQci5GFKOBSoiDUiJKz91c13dL/eKuDeVpwxueQw0&#10;AuB4zByPowkBVHACqiAVxBo3kyagVUbllAdAEeChDMjeNoATKa/yywOQlQdmLLqgvhk6rB631P63&#10;cfBvukuv+nj1k/hb49321nCn/f7ckP3Ndz+0D5bGran4pO3hi57eNvEi3pryuvv8/9xSbHMXyuyW&#10;u+ZvDLaGb4FNA25nWXgENt/hYXtxsutp2zlbbDlrVz1turHIJurcalcmz7Jnqg/ZeOlej++x0ZLd&#10;1ufWe+j0SzZd6WP8ql1hMm2k7Fn77vQ5u9N5xFoPPGP/2i3ll9ydftzB+6KPtx9d74BvfCA86+aV&#10;zrCfuI+vN/sYfFP0JpjeCvtxYMcAKx4DnHuMVgQaiAXzDBsBelzj0ABGCgWhgARWgRwDLYhk5WMg&#10;AzRpPnUKAoeGz3mOqY9zlJMrrYafa6ERYDDxFcD2kGEB960NGQS0ysWAU2cspcUAS0rjvI6BlzLE&#10;BTAinWPSOc99TjBkcY9i9EJdEMfcO+dioBEQx5NjAlpwA7ZCwSmYBbGOBXiuOK8wLse4mA/eo+RD&#10;+IlFRooTAjsz3bfHPc2BvAnMHt7IAO2/hd9EPiB2S5ts8OAdof9e6mDp6U0Pb/m1rg/77xx0Dfjf&#10;wv9mv784Yn/1P75l//vPvmMHX3zKyo/tsyt156y/udjG2krC1xZnOsrtJpZ7wMfdPWzWUBE+QsCG&#10;iGHf8ovsgprsU95XfMhGKo67i33chmuOuSueb0tdJTZUmWfD5a/ZUPErNnh2p42VvGLTFa/ayLmt&#10;bsFfthtNh22u4hV7ve2QvdWRZ9+fa7Etv/wF+8rjG+xnN662x9ettUc2bnSoN9imjeuDNrt7Hl7z&#10;TGGOX/OM39deaclpAjdwJuPmAPE9wLsywJLOhVnuGERBmAulJJgR5xUqHh+H/B4GiFeQwMoVZQQe&#10;sDKmZmwNtAIZ5Vo8pDTlzXQmab2KS/G9xMAGaNNQK9biY3kZMcwCGctKSF3qfIB5xIc2I+3VNtZR&#10;mxku6LoB6PTTuLdGE8ssN5y4JLCRwJaUThnNjmfLJ5Y0Hj+HcbWnyV2OLSyKx9DB4qbnCSXly6Q5&#10;oEnHkEKPRjnP5F62LGWoizC8VONj8GsDfi3/e9503XLDcsc7gnf8/n709lX7xx99ZD9694YV7Npi&#10;Zw6/YgUHt9kVd7tnu+sd/kFbckvNHmmvDzbbrb76APj1Xof8UmXYv3yi6YxNNJ52kAutt+ywu+b5&#10;7poXWF/ZazZVf9Jmmgpt2iGfrDvmygtj7K78F3y8vdsm+YZz5R67WrvfFup32VLjLvv+bKV9NFZh&#10;RS/8J/vGL33JfvKzP2GPOYyPO9jscMqLIw+uX2MPs1nDGrfYwO0Wml1L17mVZ+KMMfcGxuJhGSo7&#10;jzrYzI6HcbePs33czM6jaz5zn8P6SYu9UnyVwIshjI8lYCCkAQo44BUUnFO5XLBp/OSLRRlZMClT&#10;L+W8LkKA7qkv9d65JMRJF7gx1EhQxyATxoqvo3tAAVSX4EQZiEmLRH6VJaQMit1tAc11uB8ssiSP&#10;gnvhOrmuNq604oIUxeASyv1Gcsfj/Chbx3KgCeMJMQRg2cmvBDTBGkNNGaQ6SeeYWfLghqfuOBLQ&#10;N328DNDqLIK4hoObwExHmsQZdzNjfsuvz/fAeBMMa/6t+RH74Xu37P/+xffs3ZkRqzl52F59/mvW&#10;315jd3wsvjTUYXfGvVPuZvFKmbvfxbbQ4W43Hx7oKHGVu9WuCq45+5aHZant52yOTwi1nrap8Bkh&#10;h9ot+FzD8bC2nO9xjzjQLD2dcHe9/9wOGy192cfeO2zw1NM27HqrPc9+ON1obUees6PPftV+9YsP&#10;2pc2r7GfeXizPe7j78c2bwhwJ9sSJ1Brx5UwW+6wr3FXfQ1via1ZnzwSCy+NOKj3fdruW+1ywAEX&#10;yUUXxLEyC0sIFQfM2IUOYHooEGIYPgEjcdJyy6ciL2VDORq8h1w3lEvz6z7i+yIdMHCrES51nI9z&#10;nxBlIpGfe+A6ug8BnasAtIcL3qACxH7M/Qal9xrK92ehpgxAJ+5y9q0s6gl/mx7kHkEfadlJMaBL&#10;3GugSsalzHaj1x1SzYYTR2zoD7xAnZ3VBuwkDqiCjW2QEmUBRHEeAS1wBTSTXbz4QRhb5jge1xvi&#10;/rvl6gtqQBb01Cugw+MwhxcxVg+W2uM8rguP7BxuOgS2N6Ysdby/OGofzA/b+zOD9tGNafv7v/i+&#10;ffzWTXvqq79iNaeP2oS3hStNpXZnps+v5W3PXXAAv3rZXXAH+xqTZZ3FdrO7ImxjvNhVHsbdfGh/&#10;waEH8jf76mys+riNVh212cYCm613uJvyw1rzvvN77OLJ7dbH1kr5W6z90O/Z4Jnnba72Zbvessdm&#10;KrZa74mnrTPvaTv57FfsVz+/1v7lpvvssbX32KOb1jrYn7X716+2B1hnvnZj+OzsxnX3hIUsvDwS&#10;XPPVyTNt3g7DUq9BbslZtBK2J/KQme3l+4ylL2eosQsMGqzSYhBptKFRugKMqQSngA+W0ENBKLgB&#10;QkDRyEN5Tw/W20PSyUsY348muWJ4UTwBhogj5aOOuAxxFH6bh/Hv4DfodwAf8RACojeqALErdDpp&#10;Gf0trjrQVx1OdQJIri6QAqyEBWd74tcnkiWecqlldZP9xxJI9AhLAmhCPQYD6gC4gymoZXUFWK7I&#10;k+tuK79A5bk398nvUIfDMV5E7u/JhVpAI43JAToDcNpREJdLHs+eK08cSupEuA7zBrxA8takW25P&#10;f3eyz/78vdv2Dz/4yNrOF1reyy9Ycf6h8Mne/pZye2va/35srwTcHedt0cfVs82nwze3eYEEoBfd&#10;erOf2kJnebK23MGf9bwLnedtop5HXD7+5osidUdsuumEj8uP2UDZARsq22sDZ3fY8NmtNlq8w4bO&#10;7LCBU3yPe6tNV75kA6e/GfZU2/tff8H+y5cetH/zCK993m9PbFoftll6hLfDwmYNiHe7WVOefO+K&#10;97vDu9z3rQ1vhGn73rBZvyv37Szi2fehU8WQCMggb7xyWe8Gd2joLtVDKFBXggIJJtXHNQAu143G&#10;TUWcIw/nOJb7Lam86lB5Kc6j+xeMGZC5V0/HMufee/iN6b2qLA2fuMbQxKkDSIFV4Mq1Xsk1RuoE&#10;lF95gSeGS4BxTDnyyGIr/KSyIOdCnQu0gNW1EMe6ZqLE6grqADbCw0ihFtDkE5gB6tQio4yFHk68&#10;gBjoXKhRuOZ4v3dwSefGyyO3Rxhvu8ve0xzWl3//zoL99YfvGN/lPr1vhxXs3hLmYKYuNdk77prf&#10;8SHAjb4mm3eYZ5r5NOtZm23BPS+3N4e8jXj6xZJD1usWeqr1jI3VOdAurPZMXb6NlufZVN1JG6/J&#10;d9h9LF6TZ5cLt1lv0TbrPvG8XTj0pHXnP+vxZ63r2NPWdfwpu3zyG9ZX9II17vtdK3j21+3Zf/cl&#10;++VHNtrPPfyA/dT9D4bNER9g6em69bbRQd8A3OuSlWnr3B0PK9HSR2CaLY9nx+WCB6BlzSTBSAMG&#10;yFhq4CulI6xasGwe15iT8wJCeYEqBlkQEF8JSh5N5QKsY/IRUg6pDtLiPKpLMOt6hLGF5Vhpul/9&#10;LiSoCWXJFAKjrsOxIAUq4oS5ICPyyAoKZpUFIN2bOhxCgRbnX6nuBOjEksuKA7PSYrBZgbYc3ARk&#10;aXl6FurgVXg8Bjq42yn4ssaxi53EkwUoAWjWhwO6g5yM3/XsnjSH2cVaclahsULtZgbyxOIz3g5r&#10;yv3e3hl1j2S42769NGF/9/Ef+N/rsv3yl5+wSw0Vdn08ebf8an9reGmElWnXrtSkM+Q1Nt18NgA8&#10;Xl/oaZU20VRk4w4+Fnuu/bxNNxTaUluRNec96x3BCRupOmSDFYfcih+18arD1nnsm9Zx7HlrPPC0&#10;1e99yt3zl627aItV7vmqdRV+zVry/pu76VvtavVhq9v7dfuNLz1g//bRDfbo6nt9vJ3MmN+/IYEb&#10;sDcGsJO3wfT4K4Y6BtuBTtzR2fAMerlbK1g5r3hstdXYkSBP6nIgXYpzXmnkC/EUqhiOhd4kLqAV&#10;CmCBQpg89gFWWe7kEZUgJQ9lpRh2RFoMMo0mhhNwOZc0qCQt3KOL4YPSBbjyABUNPwZKoCXQacya&#10;wCtgAyAjDrNbnvChgRQeytCwuVf9rbh34jHQuhbwxhZbit+xlhKQE5c72SEliSdjbu9M/B5CPNwn&#10;wHJPfk2uGyw5gDlIgnoFC40ENAAv9V3IAB0eZTnM4YUPBzqsLEsnyILC3xnwsx3BdVag9bcFq3x7&#10;xP/eAXS37On/A90eTT6y8LqHvMPNR/a/NT9mP/rW6/a33//IGk4ftwPffMpK8vZYb0OZ/y38t45f&#10;8Ppag1vOmvKF1mKbazobPjgw1njKJjuKbcrH2BOt7oK3FdtEy2nrLTvkYDvg1SdtqvKEj7FP2KDD&#10;3VO+1y6f2WkT1W65i162Jgefr302H/6GdRx/zrpOPGNXip51S7/VZqp32ljpNvvDsSo7+/Jv2le+&#10;+Ih9wd3tJzYzoXa/PQzcPubmMdhmPheU7niaBXv5Y6+wjS9fzJjqZkzqgACCN/wYasBUOhLcudI5&#10;5dOxgFZ96gxIyzTUMGHkYHM+VegQUglm4EUJsIlmurG6CejKr4YviLkGChAPsotK4j0kjQBwE9EQ&#10;GL9e5Ysd5PHGhLLgYxGSFycknSNdkCbwZq0maZwPoOTkIV0Ahzxj2XTSdH0kqHVNAS0J6BjmGHRm&#10;wzUj/tbMUCZNZcKG/umzaU1sEQYwUyspaysrq7jOYS0pJ1FWY2blJ7wK3OnkF5/UFcgr1Uma4uQh&#10;VJ2518uIx2SpRQ+W2/+e6L3pYfvBu7fsf373Q/f8mm33M//dKgoO2PwA7abZ62+xpSu1Nt1e6jCf&#10;CR/bH208bQPVJ2yiwa11w6mQPt3GbiznbNiBHqnwMfX5QzZQetAund5lvSUHrPvsXusoeMm6TrkK&#10;X3Ir/ZJ1nnjR9U0bKH7Fhkt3u3Za37mtfu5Z6zvzvM3XvWrv9p61Sz4O/40vb7aHfuKf2aNueR/b&#10;sMEeXr/BPueu+YNr19v9Dva6tQ7yWgc5jLndgvs4O2zjO+FjC42d4zE0E0+CUiDminTlF8R3EzPT&#10;Yzx/Bbi0LI0TyAR2bEVzgZZkpeNzglch5XWsawBBsKRs8g+MDgNAAGUCVbJnN/cVhgsR0OSRBaCM&#10;BJicE1i5sMoyC06di8sTcl4dRJyXONckXWDrfpDqI0S6HiGQClRJIEukLctLef87CELBHIvzASZX&#10;sNQS7m+aniwYAaoELvILQOAESmavEeByrFBpAjiWYNV9IKWrE8qe87+Rd9K6LiH1kkdp7y+Mhdny&#10;77+5aLWFB2z7k1+1wa4quzl3xab7Gp2B2vDSyHxbpQ2V+Zi5schG6wtssOa4DdedCJ/unWp2uBtO&#10;22hNgTUec3BLDlt74S6Pb7cr5w843PuDS77QesrGq19zgHeFMXejW+2uEy+4td5mExX7bKBoq42d&#10;3WJj5561haqtNluxzRZr9llf4Xb7T4/da/9qw0/YE+vusc9vXG8POuAPbtwYPkTAmHsjWxr7WHvV&#10;aEd9AA2QNXMcwy3rHOACkFSCnLjKKE8u3DqO6yBN5QUwkgXiHPl1fUnHcV0SHwvgTR7ERwMIl7zn&#10;j3WVt4mAAaBScGKRrr3QACakRXHBFos0JKCABKgEVgwc1p8Za64TXsLwcsQJ9XhK6fGx0hCdjcok&#10;7rs33nSmWceJ64xHkKRL8RhaY2flybrcSbmVpPoljaM1aZWMaVMXXOUi8AQtUGOZOVYaj6p4RCZv&#10;SfF4ciz3evpdXCeOh3sjf3rNeJKN8lyfTRFv+jXemfTf7u77e7ND9p1bC/a33/3AlrxTOfjik9Ze&#10;XuhtyT1Ct9zzbrlvj7iB6K628bYzYVw91XImzJaPOMzDrqGawrCdcdm+5602b5vDfcia83c44K/Y&#10;YHmejVYdsYnaYzZZc8T6i/fYJYf14sktdjHfLXfec3Ylf2tYscbeaoPFO2zgzAvWz0f32/fYn12v&#10;tdcvFtgLv/QF+/mNn7Gf2bzBfnLzA/bIhs324PrNtmn9RlvFixkCGkhyoV4JHoEYpysel4mldJVn&#10;LI3VJE33ENLcAsXWW3CHY09X3apHcQTQMdRocdDdbN4gcpADzOnyQ8EIGMALHMRjeHMlcHMBzoVX&#10;4rzySTGYXE9x0vXGFeKc8gpodQYqE87lwEM8btRq5AI5BjqOq4zqk0hTHRLpAkNgAQvHSovj5Fc8&#10;BpVQz5yJx+DGYFNWdSD9Nt0bYZymOB5CxitI6w7p1MUY3NsDrv71vrbwNthtrPeAeyUD7paPDdnH&#10;Nxbtj27O2fjFBju+90UrKdjjULOsuNYWHfCZrkoHu9jGmk+7tebjA8cdaIe6usA6zxy0i+dfs/7q&#10;fBtEVcfCyjQ+1ztUkRdc8xEPB88fdIu9z4YrD7urvtMuFu3wsfaz1nTwGw75Vus984q1HH3Ow20O&#10;9/M2dO4Zmyp9zv50qtSu1x+wxv3fsK88scl+evMae2i1j6G1SEMQxzADS3IMNAnEkkCNlVuWUIrT&#10;Ee4wIr2r6qy1lRbaUFtNsD5MOgWI/bxcccEtF5u4XPBcV11uKSECUI5zXWagQWEsDcgel2UWtHeD&#10;GcUQ54acF9AoXC+tWx1GXI+AJx5LeXQ+rjNWXJZ7wH0mlEutc6pDeRg/k0f1akdQuajSclcWWLIw&#10;x+BmgEnTBBJhDLMWrCCdlzVFxGMpnXvReFr3w5p03ReK7zNW/HtCfTzqGvB248POa2E8n3oMtBVv&#10;N9fcSt/24dk7Y7328fUZ++vff9M+vD5thXu320hbtc1dabLZ7ga35k023llm3Q50T/lR6/PxNCCj&#10;AddQDTuestS00MbcXR/2+JWSg+6OHwyfExpA5QdtyDVYymo0B5zzp3aGDRsa9n3N41sc8t+1voIt&#10;1rLvt+1y/tesv+h37P0r++0H08X2ZtdJ++qjq20VY1rESw3AJcATyAEQK5h1f2MJUADPhRcpT5yu&#10;ONYWELHIlO+uL7UL5UXW6XAPtvofy8FMZpqTXny+NwFW42JBHSvUl1p+QS0tBwornUCcCDcWmBOL&#10;ScNOGlkCv4AhngsiYAgmwZKUT/LmllGeOJ/SBR11SnEZxQlVVuWUHzjjcbHcf51fSbr3UL8rt/Fz&#10;LKA1/pznqYIrHu8qv+Kk40pfG8ICJ1rCa4pgvupwL4VzbIqQXCtA5QJc1R1cdBd5uA/lzYVd4lzY&#10;hxx5/rCTiudlVpx4KJtafGbwQ8eD/H4A/cbgBYe8Lawnv811vT3x2ucboz32x261354ctBO7Xgxb&#10;GrdXFNpkD59irrKZS1XJVzxbz1hv5RG7Un7YxppOBaAH3Er3Obyj9YVBzKAP+Fi8vzLPrbZb7rLD&#10;1le8z0YqD/mxj73P77aJGrfmPg4fOLfbWg8/ZT0+zu7Ie9rGz++0kbPbbbZqt7Ud/C3rO/GkLVZt&#10;Tyy0IMb1RQl8ApPJsSQUjAJa4Cb5k3gs5Y0tesadjsJglV1zHr9UW2wt571Hc2sNmLiYi94oAsi8&#10;GZbCu9IkmKAWzDHYWGY13PDoxSULzpcwr/MVTJTCkizDXA7Tj4MTxWAQVxk6EeVfqVwMtQRouNis&#10;DgtxT1OdyqN4DC2NM3kUlYVbIk8swYyoi/uILXSAIj1GxEkH6jB55WLSic6PSTFBEcaunh9LzFgU&#10;iKUFhyQAjavt5yh/jQ42BVfXFqgBZA/lfof603OIexTYikvJ65tJXeykEtaHpwp1pHWFSTyvm0/z&#10;hjfDuB8eow13+O/0e8SL8PO8NMKbYLe8Xd0Z9I7BDcCHi+P23vyIdVWfsdJju224rdKNDW/WVdj0&#10;ZQe7o8zGWs7ZcG2B9ZY5zO6asz95b8VRu1R6KEDNtsZjfPTPx9bD1Uet39N7HGzccCx3x+mXbaBs&#10;vw2WvGo9p19yqLfZxfznrMMBv3T069Z+4HfCG2J9RVtsFeABNFaaCTIkcKUYUElAK4zP3S0/0jGQ&#10;AzTjZo2d5Wr3NJQFqDsrz9hAS9Wyc5mOIFUuzAJa7rWsMw2W2XHe3AJ00nJdcIm8sWKA4jTFAZZ6&#10;lE4dKqN8Ss89F58XZAFMQCPuIGZEuufD8vJbOtyjGfaOT/Uk4FIHyzyXW2fukTzESScPeZPn4tn7&#10;4JlzsGipAhjA4FKcEBAAGMuKBwVsHMcTW4C70NeeieuYPICKdZfVVYgEq66BMkDTeeTArHuSVrp3&#10;8nONAHAqnWM2PDzeCko6FOUPHgYdl+J0ULjn3s6ueZu7Lnk6L5F8++aMVRzf75Z7h/U1l7ihrPE2&#10;V2KDjWdtpLnYhnjji8/ytp230dpTNlZzysHNDx/XH6zxcXbLKZvtKE5m0Vlu6oAvtJ52d/w1m6g9&#10;apeLdtqF41sc6pftSuEOm6tzd/3sy+5+b7epin3Lx9CAwrGgWwnMu4l8lFV+hQJebjzHMZC8RogE&#10;IgJSnjVfdPe7pfhEGGNTBzDL2scQy80GXsrLIhPKzQYkGn+7j9WBIQZR50mT1MgBglDnBSWiLNfj&#10;PghVLjcvcV1LafE5waR4uK6DJ2kiTEBzT5Tl74R0TCigWSiiuhgnU1YwJ7+J/NSZdASZ827deQ6t&#10;tdhYY8aoAkSQYNVi0AQesAIuaYJbMOtciDsUggaFuJfXeFrxYD0BO80jCJGOdU+CmbigJU+ulJ6t&#10;x/93LB8dz9aLPgG0i3YWnp44wIs+DATkJW/nN2l/3i5ZpXbH292HU8PuejdZyeFX7EJVoV1qOmff&#10;fnPWxh3webfgQ3XnrKv4mF3kU0KMoSuP2UzTGRutLrRhzz/bVmbjXobP9g7VnnD4WT9+0uXwVx2x&#10;vvN7rfv0K9Z3dpeNuvWeZO/ykj2JhQY8wSi4dZwLqeIxtEpH6hB0TFx1Kh0ogYBx8EBzpfU1lgfX&#10;mT9WDCkQsCIM95t6ZdUJZY3DH9jD0Bn4H1LWnLGxJrukGAzqlgRWrmKwKEsd1I2oW+La1EMZ6o7r&#10;oG7OyYLrOL4uoaQOhOshJuoQ963zyoNUN+d0DdIFaAJ5AqzKaiYYmCXyJPnUISSh8iZjTe7dgfA4&#10;sGnyS8ecA+QwNk4FvAplYYkLrAzMHlJPDHO4lueJAQ3wunRdXVv3prIhzc8JUF1HEqwhnXI+zk+U&#10;pNPh6Dk5cUQ6RoI2t+jHiz4EXHJd7W11qJsdaBakNIf4te42u+bD1Js9F+x2n+f3YeuZAzvsQuUp&#10;G2ivsp6WMutrrbDxtgpbuFRrPXwmyMfYPQ72cG2hTdSftTm38OM83w4LWXj+7emNp2zEx+OD7rKP&#10;VB21ybrjNlV31DpPbHN3/JXEQscgAh/jaH0eVpZVcUIpBjaWzkm5+RFWFoiRII4hBRIBTt5YQB3n&#10;RcE6pxLAcTyAlx4DAfllwWP4lol0hwOgiVOWDkOKhwoC6W51CWKUm06YC6o6H92/7lv5dA39fmDW&#10;b+IceWKQVW8Sz1pnPY9WvQJaIAtaQoGCYpgUF1C5VltlqGPyYoN1VfpQoaUyA5fAJq/qRKEOQE9h&#10;TsayblnTe1I+XSdOD2lR/bK0msRDgpzzYSKMcbNfI9yLK4ZZ4u06LHNQCnMAusc9yJ7mIGa/5y83&#10;Bi0yg97Tatcd8Df6fZjgcP/RjSkr3LvVTh9299m9z/5mvhNWaRNtpXZ72Ie/7mL3uyXuqzwext0D&#10;Fcetp/SIW/UCh9qBriu0oep8m28vttnmIus9f8B6zu21/pIDtiqe3SYeAykQUVh2GaVNdLs1d005&#10;nKRTLizL9LgssfIqLVZIc2GlA9ip+4hbDcRAG+RpcrMRZbkWZYNVdglMQhq2wJGUBgACgVAAco5Q&#10;UuOPrZrycQ11NEgw6VoqG19L4jx54+vfTbLQAjt0Li4gJUTUlVhEAErmA+Lfkq0PgIE0AVUNP0nP&#10;WuvwXa3IvZZLKqCWifS0DkJJkMWgYaE55jzxGbdgwEE9spIc49KSH+9g3iGYc4unMW2ALIWPawtK&#10;jmM3O4aVCS0m39iKeImxeypNdGmyK0yGucuNkhc/svVIstrXKO+6Sl29bbbQ25IRIM90N3l7xjg2&#10;BM061LOXGmz+EpCnj8e83bw1dNnu9HbaX//he9Z+vsBqC/Z7eMSmL1XZZEepzXa55b5cYwNulft4&#10;BFaVHybWcMHRZPNpm7twPjwCG6o+Fhat8MH9VQIYCWhEXOkBSslBCvLeKQB9JQspcJInLod0Ppbq&#10;EaiAjMXTpNfdpPyAjoWOoRbQuRJsCJhIU6OXBJnglQBCaTGUsoxxJ6I6CLMwpYBG5eO6EfXn5stA&#10;TDrn0zx0MnE+QcMjNv0NuIbqy75jTZz7ykIMYITJ5Bhpiauttdwx2AGkHMV15YLNsaDmWFZbrngC&#10;XHZ8irB6XHOgscxee/FJq87f751mWyivekJnscK9oCzISb1L/Q5dv7u+bEs84BCmknutN7yWiet4&#10;Xfxu/XbVG8QjOOr1egQyVnnRrfSid0LBanvbXHSwZy7WO5x1NuMwTztTc26l2YN83ts9ea473K8z&#10;FLncZO+5lzTRUWOV+Qes5KiPj2uK3WpXu8pt/EKxzXeVhdc9ESvTWKHGW2CAzbNt3HG+8Okut4Pr&#10;FbIaBpDHOtl/G7gTGAU8oAp0NIY6GzIWOnfnzVwBMcCjALWnYZlloYN1dmBlqQPAaRisYQq6zsfu&#10;NkDTeAGLa3GOuMCLQZMEhdKBKhfMlUBTvQJHZcgj8FUGxXUloaxkFmSVUR7KxOAjrkO6vAbl06QR&#10;jS9seu/xZJMC3svm79Tu+bLwESKezy57CcNBSiBOxI6chLypFN5m4vcGed2usAFgCi71YuFzxXnO&#10;8RwaAADr2mACE6HAC7PdijvsA83ldqGswCa66jP3HNYNpH8DdTCEAjiGTnUGF9mtceIqX8jkl2WW&#10;gJhxdLDGKdDkjYHO3Cu/w4Fmr/GrfQ5vX2t4Xo3bTYiLjZbc0C24wcMqzyGPT190b7jLLbeHaNY9&#10;lQU/vubsvO73+6b/fe8MXLTv3JgOf99Xn/nt8HcYaC71jqLJx+G17trX2q3hRpvpKrbp9tM24OPo&#10;Qd7TbjtvQzVFDrS7BAigAZWx82hHoys5lmRtJUFKyDGAhj2zUugJJfLIsgrsAKsLWAESCOO0OBTw&#10;ipOXc4I5Y5n8j8BYmXTykkYDECCCNTQKb6yCSYqPlS+Wysf16FjlYzAVz4ZZoHjOrfI6r3KIxhvX&#10;gXC3c+tUo0M0xCCPYw3l5garlsYFoawvIi4B8B3e9hr1+l3Jzp9A7ffqbqLSebwFbBIAJ2NxhibZ&#10;8SzxsLAktY5SAncW6My41EUav4P7yfwmFzDGx7MOSlf5KeutO58pt9K4VzDmltffQH8/SX8X8gTI&#10;U1GepaI3HObrWGkfNwMyccTyUaBGC26pJRbgADT3i7UGajTrUAP77GW33s7ggodMqN3yTvi2/47X&#10;vQ18tDRpk63V1nD6iF1pLvO/p3dY7hVMueW+1ueMthXbqI+jeWFkqOZ4AjQQY22BEhDGOuqDYovM&#10;4pKxTo6BmUdRiTLWvKvFxjv8vFv4ePWZOoNlQHsYxs0pnAJUErzEBbNCWWXOUQ6gZTGZoApAe6j8&#10;iHPkQTGMgkfHyqN0naNMbjmAUh7iWM44TigJSIAWVCob1600KbcOWWcdJyH5Engy0HpD/EQDzlw3&#10;0UoNWF++yBxHUr5MGWDwa+Oix5J11n0Rcn1AI+SeZPGAkMZOQ5/sqrXJTndRXTR2AABGNi1Y9t0s&#10;l34TdZAPaLgn6o5B1ko2RF6Buew3p4o7NYl8KiOFNd+sHkvXgQO3AOec0uiwcPflkmfk4+wFd8eZ&#10;MANiXl+ecBHOXPaxtqctXWmx637vN1xv8Pfy33i9+4JNtNRZ+dH9tu/Fr1tva43d8DYw5ePzGT7R&#10;e7HUx+ZVyfvQo/whHV5ZTuKytgJz4qIDm3HFscw+hvY0aeyC5+l0txyX3cuE8qmCBfe6cyV3O4YP&#10;CWoBHQMPwIIaxUBrkUpwz7283HryxeDkxgkBRFARxvlyOwIBpbwCMPcccSQQEwgFX1Jv8CzS68RS&#10;nSvVoQ4jOc5aSNUdQIgaPnEmnDhPPjXu+LzGqOSJldxr4rLrvK4ncFEMtdJQ6GTS63BN3ReQYa1G&#10;WqvCmPlS1Znw1RR2eB1srvJxY304z29Rx3TD7xvA+TieOizqFLAcE1KGNMbQ4VM8wcV38HzMzOKR&#10;8LzZw9tjbqXZV9zD8IH7SEonH2NrlSVN6TpH/cojyRNZdJc8njQDaLnlgL3o0M47wLjfdE6kz/rY&#10;Gyu/5GWpI4z3/bfc7m2zd9xTenOEeY5Bqz93wnrbq23KPYXepmJv+83JFkS4xMALAMDIRvDE5U5j&#10;ndHERcbRCHebN7NaHXCstncAbr0RnUFYLOIgJx1BdtKN+iSAZjwsadJLx2G2GzAB2f9ByqNHRYJX&#10;x4v+zyTfnGvBxaYHiE4AoGMrjWJgkWCUEkDJS4eRiEYfu67EUQxDbiipgVM311K5MEEU1RuXUbkY&#10;nGw93vBSi5h7DuuJhVlmgdIy4R1ll0BmaaSWVuoewjvMWCjypnHVzcftko/cJWNujcPj8fgnJ9Wy&#10;7i3XZVEG38MabqtyiM9a6/kTVnc6z2pP5Vn96aPWWlJg3XUlYf9yZsR5bo2rCTTs763OSPVxLAF0&#10;gNnbwBKz0VhP3qhKoWZpZ9iHjJ1IRxxuD1H4LK7iUZokgEMnkMnP35AVa8sBB2hdT1Ya4aInEGeB&#10;Zpy95AwmY223zuR1Sy6FDsFFyMx68AIG3B33dnPH/y5/fH3SWs4csfozedbmw49VvY3lKTQdyQz1&#10;Ze8VvfGzOqv8+H7raSgP4ApMQglgMxZcis6jGGaVCVbb48FK+48RrDHYOg5we+/EMeDSkdSfPm4l&#10;R/aFoULybNitsufhNckQ+g/WhFC8FFEAAbcAF9gcJ6BlrTCNmzJSDHUspQUY0oYvIJUngTXrTqsc&#10;96M8AZjU8q0IaqQM7F5ngMWl1wUz1/Q4j32AMnxlEkBTxUCHvOH+qJPzSaMOIj1t+G9MADQvaiQd&#10;BNcFXoWSwBbUibVL7oW/IbvL8NGByzXnrfFsvlWdfM1K3ZUsO37AoT5iF8pPG+1ylBliHnH5//AG&#10;QANMAIffloQh3eNMbvE4CqsMxEthHNsawAby2KKrM+D3h79Xmqa/SSz9vaQ3+Duket2vH0tpd/x+&#10;AJqvbzKBFixt+qw6Bpo0Zse51xj8RQc5LFAh32XP77DPOytTF1t9aMLQ2N11t/RL/YDebNcH2vza&#10;l+yDmQFbVXp0r/HBOtZMAxsbAwBFT0Op95S80ljnUHVkYMyVgA6dQQSxwhhkLDf55YbLUgM1wBIq&#10;Lgu94L0t96NjxsitJaesruhYeCsLC00Z8mTegXbRaLTUkJCGhBKLmFhkwMJ6syMkK9Zw7bPWGdBp&#10;QIk1zgVa6QJBccGmNPKqnmRSLHGVOZ8BL60jABrBfDeoVT8KMHtDW9Yg/Ti3PoAmn0BTAw3547wA&#10;7Y0jWKLI7SQuVzRxSz1/CrLqjD+zw7nMdbyO4Jq65WK2e85BY/VfV+U5ayoutNrTDnXBEYf5qLWc&#10;K7DL1SVhzf2kD99m3YIB6i0H947Dwj5idChYQbm7jE0nO2ts+lJ98gjJAQqA+HUYXwtqgI6liTQd&#10;C2yFMdShY+L3RkC/6fehOCBzDMwouN7eDpEmzQR1ADmCesnvmdnyq4LZ88iCz13yvwGz4sxpXai1&#10;sfYa54hPKdV7G2f1ZPLc+6r/lqUrLfb/AMS/ADCsRp+eAAAAAElFTkSuQmCCUEsDBAoAAAAAAAAA&#10;IQCa63KHEzICABMyAgAUAAAAZHJzL21lZGlhL2ltYWdlNi5wbmeJUE5HDQoaCgAAAA1JSERSAAAA&#10;9AAAAOsIBgAAASmoiyYAAAABc1JHQgCuzhzpAAAABGdBTUEAALGPC/xhBQAAAAlwSFlzAAAh1QAA&#10;IdUBBJy0nQAA/6VJREFUeF50/fd3FVu6LQgqTx6DR9577713IJDwIKzw3gsvnATyICEhJJAEAiHk&#10;vcObw7GZJ/PevJnvvltVo+r1aDe6qmv0v9C/9uw5Vyg4ulmvflgjYseOvSPWmp+Z3zLfcpjqfojp&#10;548w+vgBXvZ24u3gU7zqe4I3A8/mzh/jdf8TvB/uxseR5/h+7AXeDz3Dp9Eec/6fj8/xYfQpvh95&#10;gX99M4ChR7cw216JqfYqTDRfwGTDGbSUbkZqqAd8XJbCQQ8e6WzG9IsO86DnzXXmwW8GnuIdH/Jm&#10;oMscP/DBKnqJT3yIXuwTH/phpJsP1ItZL/SPD8PorruOmad38Kqjgg+9iOH6U+i6tgsbk0MQ6rEc&#10;vk6L4bRkIRymnrXhFWusWquG9gP15zp/N8QH8bNqrT//MNcC9mdTa5bfpvvx/WAHJjrrMPu4Br1V&#10;JzDVdB5Prm7Drb35SA72RLCnE3ycF8N9+UI4Lv4ODkOPGs3D9WDVXA+2a6uil7AfpqKH66Eqn8d7&#10;8ecp3tfJhzXewGzXHUy3XsXk/Yvou7ELN/euQEqgB2IDPJAe5oWUIDdE+Tj+/nDVXLXWC/w0PYh3&#10;fJj9QNVIL2BahS+m76za9uDXyV78afghHl4+gHfdd/GqvRwvbh3CUPUBTNQdQXaYh6lpYqAnjhbF&#10;4lhBPE4XRiE3yhuBLoush88K67k/10NtYVIN7ebWNfMy5sHP8dtEJ56Wn8CH/ia8e3YHU2032MSl&#10;+L6zDBUl2diVHkRsnZDg747sSG8cWBGF56dW4mxBIgrjveHtuACuS/nwmRcP8bq3yzS7Hm6Oc5h/&#10;oiBZzduDH1nTz6PP8YY1nHlchTePK/HuyW2M3T2D6Xsn8eDcFjarN0I9HRHG4ue8BCHuy5Ed6o6U&#10;AE90HknB0exQZIQ6wXPZQniz6R1mex7iZQ9rLZz5QBXV1NSWD/9h/AX+NPkUf53twWDjVVzcnsaa&#10;XsXsgwuYuHMCPRUl2JUThYIIL4R7u8KfKuTtvJQPWAI/SnVCgDMivJ1wZnUUYnwXYPnib5Ad7g3P&#10;5d/C4eVcsxus+QJqbj248sxhPvgZfh15hOL4cNQe3oK37RWYoTC1nS9Gb9lW7EgPR0KgF2vqbHQ3&#10;ihirxh6Oi0yzSrBC3ZfBy3ExQr0Ww3fx13D+7o/wd1qISN9l1sNV9OD3Q2zu/m6+SAt6Ks/i+o58&#10;rE0IxdnCaHSc3YDR2uMYv3MUnZc2IznAnX/ogkA3JwS4OiLcw5HN7IhQN0c+bKEprtTlSOq1B5s5&#10;wPk7BCznC7HmvjzG+zrBQbWeoaExAjdAy/akFlXFqbi6JQt3969C2YYktJ7ZjIHqYxiuOYiq/SuQ&#10;EeKJSB9nU2Pr4csRyaYN58vkRXggwosv4c6mZ41rT2yGv/NCuCz9mp+/M3h7sFXyItyEebt56LvB&#10;J/jUUYbdyd44tzEdvTWnMUJMx+8cxxhLZ+kmJFFw9MBIHxfE+LsZ3Q33cuILLEe0tzNbwwkxfImi&#10;cCf4uy+hStGg8GEufJg3HxzutgTuSxcQ7wXYuyKeNR98jKnHDfzzbei9dRhPr+/DAzZxz7US9N7c&#10;jbYzhViXEIxo1irK2wVhlGAdpcepwa6mBaRWEcQ7wmsZ7h1ejRAKXaTnErgt+Q5eyxaZBwbRsqn5&#10;dc2XqlYU4wmH/oqjKD+4mebwOIYbzmGi6SxGWdPh8p3YmhaCGNZMKhPitgxJgW7E1hnhVKU4Xxeq&#10;FVuBLxLn52KaXfdlBjkjlt/JfgfygQFOi1jjpUbIPJYR82UL4EN5iPajwA02XMKzCqrM7UMYqT2C&#10;odv7UMpmTw50N3+omgY6LWFzOiONaqMHh/g44WBBDPbFuCCRpjONLRDNew+sTcD2VD8UJwQSHsoB&#10;4YnyXEr8qfNschUf50UI4tFj+SI4yAH0Vx3GWO1B3D1SRNzcjLoEuS4zEhzKGofzj0riQ9mcS4ww&#10;bYv3YbO7I9HXDfH+rvyNKxL9nbE6zhM5Yd6IJQRRfMn8cAomXyqB90R4LeWLhfMFls7Z9gVweFF5&#10;GK2lG3CzJAfxfm586FLz8GAKkfS2uiQdKaxZAvXSm00Z5f4dCiIdkRPigQQ2d/uB1cgPdaMDWYaV&#10;lIN4P1ek8H8iPZfxP5Zic3IYoikXR1YlIifSDcE+HvBavAjX9+TDoWJfPtYn+CI/0gvFqcHmAYEU&#10;mOqdyUgOckJS8FLEEevSVSHGeq0IdcbuFF8Dh6BIZEnhSyQHLmTNfdF3Zg0OrYxFqjwYWyzK1xG5&#10;kb5YlRiFly2X8df+KvRe34nXLRfh4ENTKDMYwWZKYdN5EgtJqJpHTZwb64GeqzsR7LoAh1dEIoLX&#10;QyXxvF9ykUQ5aN6VhTW8b29KGFZFudNt0qaH+CGEBubE6iTDWloOr0H35a2YvHcenzuuYur+FTj4&#10;0hR6Ue9CPBZhc24Q9XEpP3+LMNdFuH95BxL4R2mhLtbLUHAkA4ezIwkDpdyXspAVgntb4nAmy4+O&#10;heoX5II0+nCpY8veVLZCIt62luJty3ncPVqE9x038eH5XcyQXjlEUSAC+GZ6YLz3IprBxbi9bxUe&#10;Hk7jg75FNIVuO3GL8XVmoUqx1mvjQhFLiS9ODuJLuCHOfSFurQtHOKVbBieOuPaUrsc0LeJQ+V6M&#10;Vh3BwK39mCSzeUM+976rFh/pPxx8nBYgN2IpNmSE48GOVEQ7L8DNNRHYn+KMLPfFCKHwRVB4EgMc&#10;jZmMJ4aZlI9o1iyfnizRz4IgjOY02seVFXHGvw7WYuD6djwlb5uoPUmsL2Hm0W301ZzC//WnV/h+&#10;6Ck+DHbBQTqXHe4Lp28ccDHTH+cKQjB4bSMe7c/CnuAFWEHVifdehqfHixDvSRNJDZC++lPtQqgZ&#10;kfwc6O4MX5dl2EonNFN/FG+aT+H7Z7cxeOccXnfVoOXGKYxUnsT7vnb6kEf0nHTd/Y/hcLIg1Eir&#10;v9N3qN+VjMuU6hsFYRSYBeg8nkMhXEIy4EjsSf5caa9pJGIpmBGeMrXLsDE7HpGkRb88Po/B8l00&#10;VEfxiv7+U3cdXjSUYeDOVfzt9TB+miQTGqIP6W+nq6bbpi9x8KatTfRcgNPZfjiTGomnR7Jwc2sU&#10;Vvh5YW+8Bx6fWIMNMYGIJgRFMV7GTEotg2konOkyR5qu4G+9NfjYdgmdl3dhtOEivu9txtD9W/h1&#10;4gXevmg3Tfxxrqk/8Djaec98dtgc602pXYir+X7YkRqGsysCcWdnHLZm+CEryBO+lAHpa3KgK07n&#10;phqv5ubohPHa/Ri8sR3DZDIfO2/iLZv356GHmO2owciDKlIuPnjgseF834vb88HTT1vNQ9/2deLT&#10;MAUuwo04UpA2xbqgYl8arhSmUHCWEMuvqTb0WFSx44XJyI5xo8NwoulcgsHr2/Ds3DrMNtERMSh4&#10;++Quhu6V4+eRNvxIZvueLlp8Tw/Vw/QgYawX0HdvejssgUvin4XSyKwJd8WaaEesi/NBHluj7Xg+&#10;Hu/Op0q5IJb667rkK0zdPYSphiOYaDxJtTlrcH3/vBmvuurwP31+bQRpfk3tB9sPtYv9ncPFFf5I&#10;CV2GZBqTUBqWeApfNA1JMm15M+Mqb48lWElT2V1KDvfgDD5Rit91VmDk/jW8723BwVVZFB4GEXyI&#10;eZhCJx5fNJHhUrI/DpOkjPDhg53E+zHvY0zAa3oJh/LiBDbtYng50ap5L0UW2UkYjUtSoAsurfbF&#10;L0+uoZdudureCYzVl2K28zal9iH+NNqFn9jEH/nQz2PdpqjGD6uuYfb5Q/P5AyX6AyX8A7H/NMIX&#10;4+eP/R34PGy1hMMEhUARqiJTO0pVoGjHbfre4vBWIDH/aAUSzw3zVaD4UdfGGMmQavc13cbUo0q8&#10;7KikKb2Bt4+uMZrZj+MbM5Aa4sVQieHxGP98ViSSXG7y2aMvQaKKHqyo1I5QVcTl7TBKD/+gh+ol&#10;ePxtphsjrbcxzUBxnI5jtP4M+d8xXN+1AtkRvgimqfZYvoSRChmrAkM7/rYjFhU9cKSzxfypHUDo&#10;Yaqxrql8ZjChz39/P4Tu+jJMdVZhtOkSxhpOUSDPoO5gDooSgxFGXy5rqOjUaQkJhB5sgkM+WEfV&#10;Vg/UA1QUsysCVbGbV+cKh38Yf04afQ7Pay7hXW+jMZ/jd0sxzof2kHCuTwxEjOiTryvSyHYkwAE0&#10;x+bB02xq1dKEw3O4CjPVQudqfnF5fWe/wPds6h8nujFx9wpm6JFmO6ow1XwJ442nMXn3KJnQJvpw&#10;8jh6uCI+fEdGFMp3ZmE33a0iGRMUCmM7GlWUogfa3Rw6V9G51c1BCaZU/nW0HaMPyvHueRNj7+sY&#10;u3cOo9V0ldWHcHZtHKKIYyS9WioDiS0pQRgW5b6xBRfWpxk67UUbYh5s46ujXsB+iAyDHY2qpn95&#10;NYDBmrN486yetvsyRhtL8er+efRX7MKWtFBEetHyeTuaoEBEUwRStKlqezoO5YShOMXNuN9Akg+G&#10;RHJlViRqxWRWU+uBpoZjT/Hz6GP8NvkEw/eukL+fZw3ppSoPYbh6H+6fXos1ccEm2hR3E/XyJOMR&#10;5Yogr08PdEbdnkycWRnGF/oOLou+wZY4b+vBwk/FllypzM/T/dTH5+i8egI7UiIw+7Acw3Un0XVt&#10;LwarDuLeiVUmsFf8laRAwN+FfJvhLzm8+7LFJgj0YZOGeSyjL19ExrsImeF+8FryLTzojEwEah5M&#10;C/OWlmayo4H86R6uMyjYnhqLg7nRaD68kqHRLtbyMG33YVzalk3C4IoQFn+SBYVC6kEKID0KYBP7&#10;kPMp7PFireN8liKDUh2seGzh1/CgRCtAdFAzS7IVAH4e6kDLkXU4nReKbgrEtc3JaCSbfHKBbLLx&#10;FJ5e3YEN5GPRxFJRRhCZiR4m0qgHx9Du70gNMPFWAGsYTnu/Js7DxGB6CX/WXOchNNMm7H1NF/Zp&#10;oA2tx9ZiG3l29839ePnoBu3zEczeL8VA+W6qAokgo0113ETzoRkhPoaHiQSqxnnhJIw0EolkMekM&#10;CkI8FhNnqz/Fhc0b5sa4i7GXWsKPL+Dw5kUb3j+pwLVdeRiqPYHWc8V4enEn+ioOUkX24ejqeBPS&#10;RJDsR1JYFOzFselWJ3iZYzAfqjBJahLLB3sz0EugS/Ukc9FDVEMfvkAQW8BEnXx4JPm9w7Xtebh/&#10;bideVJ/hg0/i1YNL6Lu1GxVU+JXRPmxOS1oVWcbwz9WkisNi/RkU8kVEjeNIkcN4foxcfHUSeTwF&#10;zJcP9uMDg6lawTSVanoPfvbidZFIh+lHt9B+dS86y3agt2K36ePMDnKl5RGOxJDcPIglhaQ+K8gK&#10;/tS0J5I8ULk9DWfXJxnikBpMfd1AuxzDgM9riaHFUV58Yb6o9NqHVFsm03s53bAjMe5j8z67vgv9&#10;ZI97cqPg7+ZoAj4Fe/rDQJ7H+7F5aRgiPZaick8uRtkisd6u2LMyzhiJaIayOSSGh7PC+TAnJFO1&#10;xNviGPCrdkn8fTh1WPdKx9XcDj38k6dlW5HDcNSoBEm+VCKIIp/pH4TPtbuoDhQcPjSCDCWG5WhW&#10;lKlRPG3xxjR/1G2OY6TpjAw6gigFASSUarFQOgR1X25J8ce23BisiaFbpETHetNynd2QSFLvhu3p&#10;wQxdl7MZFvINnagGXshnswW7uyCTbxziwhbwXIyjuREMf/jntFTxbJG8SE+8vVGM7QmeOFmUhLNr&#10;EhHCl1awH0ZIkkPJalwXIi7I3Qji4I2dmL5z0ooug0jiUxl4B7NZ1OXg47gA/nyBeN9F+N+nKhDD&#10;gHxN8HLszIg0AZ7iLsVY6Qx5C2n+doUtRtXWDBTGe2IVY2xFIorRE/jw9SnR2JsXj3fNxzBaeQQ9&#10;Nw5gvP40HCRpPpLCJYuQ7vUdwV+AWPdvyUItq5Ps74SBKzvYPOobYwxFgdmaTOLPh6cRsxN5sdTx&#10;AMZfNI9ssb0FcVjBGDqXsZfrHxxwcn0GJuqOo/OSLN8hzLbdwPiDCjj4uzJ4o+Vp3Jdien9k0tZ5&#10;fIc7WyLRenQDdq9IwZMTm2iPXRljUUrpWXrIseOIYUG4F7bwJSJcKTge3xiBlOok+XtgR8wSTJJj&#10;dV/bhjG6y5etV/C84gimHt5Gw8k9cIjhn0nXHl7fi3URLghe+gdUbY5A/7kNNO5fs6ZOiKChX5fg&#10;wShyEfWWxoKSm+DniGur0ygPtNmE6NzqFPgTQ/8l32Cm9gCel21mszKUrT+FsaYyWsJy/MsUHVBP&#10;mxVZiIrEkNpO3dyKvdTN9pMrcP9AJl7d2sMHCXtnpNGnHsmJQbz/cqQGuFEvGRC4U0/Z3In8rEjS&#10;m/o9VVWC981nMNF0Gq/by/D9i3ssTazUUZSkRjOi6Pw9jF3JAG1FwBI8O12AlgOrUF4Ujh2RS5Ef&#10;sgRjZRsoIOoBdKHZdEEEI0d1xIS4OmEDmUWoEy2WG+01jcNo7V48v7INQ3dOo2J3Hj7zoW+7GtBe&#10;dhK/jA1g9skD/DrVbwi+iSLzYjwY1R/BvlQXpEUuwqHEZVgdshQPSlay5nmIpLSfKUhERrCPcWfq&#10;B92eGYIIYnz/5HqM3zmMWXKtqQbV9ILx2x97mjHLh75+/sDEVCp2aGNHHg4N2xOxKdGDjNAD+9Kj&#10;UFMSzygyBPFuX2MVdVSd6uG+7tjMF8ykMHk7y/25oP/KZnxis07zYe+fVLNJG83wkiLIH0f6yLu7&#10;jZ9Xs+phr3oYsNPf23GUQ5LbIqygnT2YFoaCGFcURvvjxrYUXKIaJAZQ2DyXoYgB3e6ceJq7JfhL&#10;/3VMlG/H0/Pr8YEh68fuenzsbSLxa8Gbp03/KWK0a6eiB+togjfGUA6JNIVhdHnbk7wQT12Mpe6u&#10;oBGQWcsI9aPgLEE6P39oPoHhm7vwpuUUphvPGgrUz+D89ZNG/GmEcdGgRSjmP9h+kF1UW4Wv+s5h&#10;F01jtMcCrGdtw12/Nd1LBzLDMVi6HofXpZArLUDboVRMVO1D/60DeM8Y6OWj23j59B5mn9bj+8FH&#10;eDfQYT1IoQyjQp2bhylKZMSoo4odLZqgLcr9G2Nzx8n8z65Opnl0xO1961AQ6oPfesowop7+htOY&#10;aTqDcfLnN0/vUkLr0ddYzT9lKMqHfM8//36UR5aGa6WGDv/I0EZR4vfk4Sqf+d273ja87X2E1y/a&#10;LV5tjWnex8DDexh70spQxgpnxLMVtGkYSqHN634rkpwfW+m6og17QM4EdSyix3ZEYsdZdtF34u76&#10;Xnxdwb2uieGKUluBBFuPAqrrf5oZwL+968eb7lb0tVRh/EkdhlvLaQUraH6vMTi8hMHGcxhpvEiu&#10;fxqzLWfo6nfgxp58rE0JRQI9ZDg9bADNgetS0i5VSC9tvbgG8Kygwg4wxrvaWGmd26Gzjr9XUBVX&#10;w9jxnl1pu6gCdiXtCutoVVDnz/DT1AB+mKAWzlVcaP3r+zH89dULhmf30HevAhOPK/HqeQPGWuhn&#10;mhnI0FaNNzG+uFOKyfqj6Ly8FdW0gSU59NykgyG0BOKiAbR5ckmepPniICZmHGoXui2m0moAIWyj&#10;rIoJUZ2rUir6rOtqEFVSn1Vp3WMNKP9eMbtyGiFV5ayIrJvK12p9VvxJUfxlspdGtQf/9qoff57o&#10;wtO6qxjvqKZI3jdjh5Nt1zFLVzNYfdyMH87cO4nXrRfQer4Yd2hDqw+upcXxQ6yYQJCncWXqwxaf&#10;klHwdGJIMVdhM4Iq0VZRaGEHU3YlNd5kj7S9HZCozgVZrKyOKrrfWJA5JOd/p2sS309jsqWM6Inm&#10;DxM8jvUSXYp1TxP6rp/AYN0FjLbdwtSTWryk6EpsZ9sr6FfPm6HDD4/K0H97P4O4/aTFO1FMSpQU&#10;4GF6+RXaRPp5mIAuP8oX61JDsTM7DOuS/bE6zgdZCg5IODRoqijDVFqVUuWMOM+VL0gTRb28KqNz&#10;VcKuqK7ZFVVI9OV/eG7/RmJqwl4efyaav0z04F9eEemmcjy7fRbjD29i+kkNXnfdwdundZhuKcPo&#10;vQumolP3zjDI2IOxusOM37ajal8u1jDYEIqKx4Voaog7KbY3SljJvSsi0Xx8I/7SdQr1DEyubEzG&#10;1kRfkldf0nT6H3IQRTUui7+dGzHmi77uoxibI/WZR1XMjt1tY6RBfUmAzu1rqqCtt0JS19QVpopK&#10;nH8a6UBv1WkM1F5EV8VJetLbeNt9l5a4DpMt1zF6/wredFYwmjqFl/fPoe/2Ljy9VkzOGG/Gd9ZQ&#10;bJM1EiUdZbAqmmcCVaKsno+VUT5YG+uLYrL1xr0FeLC/AOfXJKBiaxb+X1O3sTnFj8zcEZ5E2cdl&#10;AdKjfa1KS59f9VkVVBGqqrwqpHMVI7Ys9rlddI8QN12rLKrsn6f78LfX/fjLeCe6bp3A62fVGG+5&#10;irF7ZXhFf6exnCm6oL7bBzF+9wSZ91F0XC5GzYGVOLkmlg6aISLFVrQkiBX0J8vzc15miLkiMXUF&#10;SF8TGDwlknRrykWSnxfu7s9F054MlK6KQxKD58xgR2hMynHBN/Bf9jVmq47Dl+GGg8T4VT9Fk+Ip&#10;46SjjNN8o2UXVdISaVaULMDo5gSPg60YrL2AxzdP4dG10xhppiPvuIXhu5cw1XLJTMFpL9uN77tu&#10;Y7LhOHpuMlZmaTxeiCOFcVifHIK4AHckkyBkMTpQJ4siwhC6GI26Khb2YqCnDhc3uhwN/8saB9BI&#10;KeqIZvjjR4K4K8uf8ZQLQ2DLYrvScGlEPoBi7e/4LTw0Os/fmsHxl3TYEmdbp83UH1bYoE4f+p50&#10;5/2QUO7Cv70fxZ+mnpMKNeB5zXncu7AfWxik788MwwUymafXDmC07oghFCO1h023o6zus2uKy3fh&#10;4tY06qGvYbVhXm4MFp3oVhg2ebqysq6suEb8GDwyTPJjvK5xU29yQFVUldZgu3qa3FghjfQK8XBK&#10;g84Vpnks+Y4N8zX8Fn+NEH52IcpurKw/DVk448G1CQHqlyHCfVZRb9R7VlL9NG/6pbvUVU2emuk0&#10;LuNYTiSOrEzArZJ8bGR0u48xumK7zUm+WB8djCubMvCcEeqTyztMN9lM0wm0X9iIG9uzcHhlLNJZ&#10;IXWZhXg6GdE1fpQv7c9AVlRecynCNJ+CUVIQjyEM4dKCvRnCuRgkNUarjgcvBrueSxnsUuzVxaYe&#10;EEmAG68HMg71dyKqS76FH4NhT6GtiQCstPogEoM91Asml2QhbPwy0f0wSOs71EEm7o9Ncb44RBTP&#10;FUShfv8K9DAefNt+HaWrw/GEfrLjXDEruofifZQVPcCYZZ8hCpe3ZVDcQpEd5olwT01/cTZDpiox&#10;vm6I9nEzw20K5VVBu1MrgcQiL8LTGnSmvmoQcneqD46vSTaiHKT+DAZUEnvT00arHMBo35OV1CwH&#10;dxqsYIq2YiKNrLkv/db0S8ly+9AubM2OhINmunwgIX7T345PrOjL9ko8vn4EbcfWo/nsVlzYloqK&#10;bXmopVV8dn0Pem+TINSfISM6gzcPz2Oahmi07hDqj65Cw4nVZqaT5hIY/0kx1aiarG0UP6tbKDPU&#10;C1vTgxgleiA+kPdRd1XxYFZclQ+jFMT5aHqWiwlZk/2Wma5EP6IaxbDnxYUNtOKWMVOFPGio3Fgp&#10;50US6wWUJLo0NoQPURcDcxfSvM+L9wdRctbGexPprhoanut4VnkaVUc2oeH8LnSU7TWz4gZqT5tJ&#10;aqXr4ljZw+gksqM1+zHG0nxiHS7TFx7Ii0KG6TtzZCX10hLPZRQjL6JLOsgX16i9egc1KUaVj1ZP&#10;E4MLdexJAkzPoooXz3ldDSBR9nV2QseFbfxfSgPRE8qaGqaK2N2ZHhRhPzaKPUkjyEXj6WoIa56T&#10;Ki6UZRTD+Yy1Sax01andaCzdjkeXS/Ck4qiZ3TNYdxzDd06QGJzARAN9a+NJ6udxtJWuM71XqUQh&#10;lmKofptgPsifeqk5ToE8SkzVC1KSG4XNycFmmDqEhiqMaKtrNM7PFQk+yxi8eiLR19FQx8xwfyTS&#10;iGVQFTTQH09LnhXlhcmybdiS7IvNiT4oCqeaeC0xXTHSW/WSqKI6mnOKs6ZQaABBkqG5GwG8LgMo&#10;NubL36jygWw8h56as3h87SC6iaTmTo3fPYXq3el4XrYVL25sx9HVMRRJUTlWkBWSCOrlY4hSNEVJ&#10;nVGqbDCLRCs31JP+kS9N4iCrqsk+6o7NCveh2LoikkZL/cGanaR4VmJckh7IoNnDiLb+IyPcDduy&#10;fHGmMJUEZLkZek+hfif4Uu9dFpKCumElGyGeQXcsG9DQUU9W2PRtyJUtYiM6IoeqpMENr2Xk37Lu&#10;rLSLoqyhhjMYvHOcbuUQ+e0edF2mtd2ZifwIb9M/YfXMWO5D1lJI+vNzmIczX8IZGf4eSPNbYOZ3&#10;JAYsx3+ZqEGSr+ZyLUUkXyKOL7Qv2RWlaaHYlxTORnE3PXnx/G0i/fKGBE8j9tc3JmJFiDNWhblj&#10;FRsohb46w0zrcWXMTatPldFcMTW41EAiH0aJ2paXYEQ3ng26OtofBYmBWBfjjjU0hur1D3Vzov4T&#10;cVbWhYbOmZV30PTZjstbULolGWfXJWAD+WoGWz2JD5XYyE/KUpoJTvSp6TT56oyLYqX/v//6FHuy&#10;vXGZv1NH7J4sPyS4aUbkdxS1RcjxX4J9NByFZEeqaIp6ganzmuSk0YBESsHxVQkoI0FJI+K1G4Kx&#10;J8mTEZMnkn0W4uHJAgyd3YjjVJX0UKoUVSgpwMVMkLJ6rJZif26aUYXkYGdc3pKBTcmhWBXjY+yC&#10;Lw2b56LFcPnmK9w5XIi6g3kMQ4/DIY4VkPjpZSTConRZwW44URjDVnah1aOvY+uo8rK0m/hSsdRj&#10;dYWHuX5rEFvPSpWuz8TlvasQQtHakhtPMSRN9KaY+TohlW4nl5RQpEPqILWQhZaY28fUUEecSVmC&#10;zdn+uL0mFTnhTtiV5I+KTSnk0lEoivYwKCf7uZNyurNSi2m4luHEmixKhRf/hyoU7ccQcjEO5KSg&#10;t6wYnx6cwkTdMfRc3YKZxrPorzxiTWPSwI4qJRcgRGUcwvhneQHqZLTmVGk8RiMQbou+QpDTd4hl&#10;qBbutthQxdRgJ1zaGEoRpTGhXkXQXSR6/ZEN54p8SkUgdVgzRTNonNLDiRZVRhXVoIPIyupIZ9ze&#10;moH6XZnICXRCCYlO6dpYZIf4YEWkO1ZE+NBDRCM/NpgN7EQf7oPsGH8zthtGxL3oi0U3AxZ9g/+Y&#10;qMVU9QEa3hP4/slNTKifkhy/i+HoTNNFutz9mGTY6qBKqsJWxWnlnDWTdJF50ShNNmHl5OR9F/8R&#10;q/xYUcdvsDcnFMXRLkaP9XsZjU+PL+JMWiAiyZMleiIIsdQ5+dYYWvnilABcL44zohlLndyS4Iui&#10;SFpwfyfsTonEaRqzdaFOqNmSiHRWbgU5dAzZW5y/G0WXKkXbEeK6CJuiHVG3pwBth/JwsTAMM/WH&#10;yBmOoOviRvzYUYapO8cwSzf7vPyg4RKvGdWNP7iJ990N6LtbhvYbx+AQIlZDfcz290YeW917yRLc&#10;3paLkZslxj2EkPa5LV6Ixp3JqOJDqtbEoXxNKGndYjK1IEQ4kxC4LSLCC0k+FuLohixWehFW+lGv&#10;+JKiiZp9k0dru572IoYEJV1My3cZVlBPJfKxDBg0F00DOdlshMwwNzOsofEVXydST9qPOLK445nh&#10;aD+ahYlbuzBwfQcGru3GdM0+hqSl6LtxAMO1J/H2obqTyljZG+itPotXHdX48KQR7563fukSdfCk&#10;8w521twVvqQLnT3J+t3d2bi80hf1xUloOZaF4Wub0bw7DcfSXNC4Kwl1xQm4vY6RkR99MH2ifGsE&#10;9S2OfvfC6ijsS6W4ey1ESiAtNV3bhtRwM9jny0qIdGhyRTTtRzbFOYLUMooNIwrqL19Pn66RZRnM&#10;y5syUVtajP7yYrxuPovJmoOYIt2VfnZc2ssQ9SzFtxQfHt9i5SrxUy8rx+iuv/IEbu3dhF8nGdMz&#10;llDH4wdWVr2nptLxIe7GgKWyhbfEemPpt19jfxINj4sDdlCE45y+xplMDzRvj8bttQwqVkXheIIj&#10;yvJDaeEd2TDZyKEoxvvQJ1OvixP9cZ4WOYyGRoMR6qqRF/CnxCioUOWKaGE13S2IsW0mrXg2w0lf&#10;qla0rxdRpZ+mPk81XcBELSt59yhmm0pNR+DHxxV4dLYYLzvLMfPoFt4/q8dQ4xVMPa7ELxNtGGi4&#10;ircdNfi//zqLH8xEoS5Sa2s+3peObw1sbE8NoGh9S9H2oXVeQqq5AWdzQ1EUvxyPzxTh2vpw3N+T&#10;ho79mchmQxxOC0EHOXbw4j/gSqEvNsZ5YU3wIhwikc8KFc0k6goXaRvUmEGUIvnRXdkJZqKoaOKa&#10;lDDDtzWxWPM/37ZfwvDtrZip3oc3jMw+sZLvWs4wWtuFmZYLhgrPtpXhc08D3vc2YephFcZaq9BX&#10;ew3/9m4Cn9VdPPrETHIZbKvhkWFxfwd67lVZne+qPO95Nzddy2FFuCMqN0Zjd4wzzuT74U5xFFbT&#10;T66LCGZFQhDu/BW6T+SidU8eNka5YCNJy8G0KFr4rxCw/A9I9PnO0D5/MqWMcG9szYhiwOGCFVGM&#10;olRp+neFjxpOLkoNwul1mThelECX5Iq3949hisHKy7qDaDici1cPLmKy+RwmaHE/Pa3Guye1ePfs&#10;LibbKjD84DZ+nWjH0IMaE9+bimgUgccfxqz5ad+PaDxFyDIU7m5jpMjvWXTtPa+9etFuiXcWKV8W&#10;9S4p0BHricTWRDcczA2mL1yOS2uScH5lGNbFueF1wwFUbwjBuvQQbIn2RSgJRrqvJ93aUhqqpdib&#10;GcrzhbTo7jiYnYhpsrt4b3JgIupKQ3hxcy4+PzqBFxc3063sxoMT6/H4agmjtOMGxQn6z4/P682M&#10;XPXEvHl+H09vn6aYduAnxvSaGyXR/H78KT5rPpwZu+E1iq56cVRpXVOlXj5/aHpoNZyiOXG6pt4e&#10;gzbvd0jWS/Nlk+hzk308WHEv+t5FOJ9DGuq1wAwqpZAtpbJh9q8Iw75MTzQcXEuq50dXRIJCiysD&#10;lR3hxwaLQij11MeVkY2HC/7b1B30XdtGa0vfSar75t4JdF/dju8fX6MfrcCrR9fx6cU9fB56gDdd&#10;DXj5tJ5+9CZePXmAH9Q//rQNn8fVnazw1zJIdoejKiqUVdHPY6ywKkjRtceQdNS1t0RY95iBLf7+&#10;DT87FBPpQrKfFBKGtZHkwqzMsexgorYA25O9UEzOLBezJysCVTtXUP8XIcFzAe6d3YTihBhDKf1Z&#10;cT/65QTvZXhFYjBVzfCzYg9Gqxmi3tiH6QeX8bbtKvoqj2O86QrePqXYPr2Ldy+aMdZyG89rGZd3&#10;NODvH6b+U2Uktjr+9nrIdGfps42q0NPsVd1rRJ3XdBSSxmDxqCIRt/9T13V0uJHrR4pH8k60pJve&#10;9Ln7EknzSEhyQ5cyLibZpzRkkpqu9PWgXgczSGCw4ElmRqIRwCD+46OzaL9QhAeHV5ipt09pDN+o&#10;O7f2OEbq6GrabpjJ5O+6m4jiPcw8vo0/TfTi5zGtbBNy3fiBqHxWrypfUJXTqK4G4qafPkBvS40Z&#10;77Rn0NoVUINYumwNVc6vvI7mO91DG6Bij5ma6Z7qAp7q1vrAFkw/t3pFVdQjqi4kHdVFrLEs62j1&#10;lGoIR6Mj6lHVuT2OpV5T9YPrqA5GXVPRua5bPaq/D+zpsz2OZf3eus+aPspzNs5PFOF/fBjAbzP9&#10;eFZ/HeNttzBJtyUbMETpGb1/lXbhkmFhsy2XzUK5rqs7cHPvShQmW1MQ1cGheTVm1FJlqL3JjFqq&#10;0nZ3sBpjvIv6xkrag3dvB63xK7votxosUJ+4XnJ+he1KzK+4vjMVomGxR0p0r4Z/1NsqfTXXRtUx&#10;KWR78PdPI2Zl54vm2xjtuIOxx9UYb72JyfYKDN1jRenSRklSJpovY6a5FIM1B9B8eh325MWQS9CN&#10;+rkiiARIfebOS7UmjhVUxUaftGCsi6hrlGMO5ZHO++h9cPcLuuoaft3/e3+4KmoP+pkK62VZVEl9&#10;p8ros3pYP2oSAitkrrFYg32s7EQfj/KzGkxQI1kN9YnlL68G6YcHaMkf4EXDTUzRFkx01mCmswoz&#10;rdepNmUYqCMFrTxMdC9iqOYQms9swcFVyVjJiEt96cG0N+oDUGzhoo5/ewmkNffTEmENy6oSqtj0&#10;c4l9+xeENYyroxpAlVZF9XuJuM5V0d9F1KqcPuuoa/ZoiI22UNV3ZpDPfNZIyQszA/MfH0bw02gn&#10;0b2F0UdEtrPS+OsxivJIwxmz1nO6lWJ99yTeP7qIx1e24fK2TKyMD0AYjWugibfJERj1aeRS3UaO&#10;i7+FI2NsMxHSHniTbppxrTmdVsVt1O0yH2UtxZ14KvVonxNZqxI6GrR4Tffqms5Vabty9vfWAJ9G&#10;Nl/QUPXgf/hhivr7GP1N5RjvqKMhu4OXpJuTRHa08ZwZqtWIiZbyTjedxZ2j+ajZn4OzG9OQEepl&#10;2J/WJkqczUABAxcvFlciLZQN0tJbIaXKqlKquCqmos+q3PzPdoVVbKQnn5H98Nw2ZHblVX6cGjAV&#10;M+SAR6HbQfoo0f5EK/3TZD9+ne7FX6af4++ve0kzyaHvV2D2WSP99h1MMGp62XkbI40agD9FQ3UC&#10;L++dxDCZ3LXd+bixKwd7ssORzQrHBXiY3lazUpABkEZOfMn5PVlpe2x6+aJvrYncZpiVRZWykVXl&#10;1SB2hedXdv657lGD2UjbiApNa2qFVXnpuT7b17/nvX+a6cXMw1r8QFIyfr8cz+uuYaarHm9fNOJV&#10;F3X3kVaFXyC6Wo14CiMMQKYZgKii9UfXMJS1xr9i/TwQwZA1KcQLaSFuSA91N8vjEgNdTXe00Hah&#10;AVPFTaXNS7PCEnONbsiiSsdVcYm9PhvDpIrS0X8ctubnq6iS9gpVu9K6z7bKqqAG5CUB+l4DfvLJ&#10;8r8/TT3FWP1l9JUfx9j965h4UkMxvoNpuqBZhomzbdfwtvMmXrddYgh50kxQn24+gQtbMkxlU1lZ&#10;TbPQlHzNss0K98fKuEBsYYxfsiIahfG+WBnja7q/NNCnUQ6nJXNIa8zZRmu+/upcem6Q5mejmxTJ&#10;9+S7lkVmxXmUREg9bOnQb2wXZaOqhQyKgD5TtH9mjPvT6GP89LwRPRUnGS3dJLL38JrBxTSRfUki&#10;M1B9HNOMrrTsc4TuZ7b5NPpu7iENjkKCvxsNlSuRdUUMK59CVI+siUcJRfwYY4WTKxNxpTgJpxjX&#10;F5lKa3BB3V4S72+sSgtNibZeWAipguacR6FmS4DOha59VKV0NPezovqf/tY7/6nC0l/p8c/TfWap&#10;lwjGv0w9wXDtFTyrOY1ZuqBPffcx01GFj89q6Yaumskz6nuXr9XEbk2iaTy+BkdXhps1jcFezghn&#10;JZJCPJDG4GYN4/eTaxOwNy8aUzW78bb+AG5vz8SZwgSspyXXIEKM73KGsIvNqIjTQlVaFeZL20UV&#10;t9GeX1lVXkcV3aOjRFZIqqK6ZlX0d8us4EB08c+TXfj7bDeG71zCyL3reGPi4vt4/5xk6GE5RbkC&#10;42RR6iiYbDiJwVt7Tede04m1uLo1Hfuyw7CSMYKGhrRQ14xlkxZnhHlhVVwAdmdHoLO0GLPle/F9&#10;wx5c35KMixuyUXlgtemtDWQAJGKioVwXraWded5mdFov/aXSLKqIKmrrs46mEeYqbhcbWVunddT0&#10;ix/Irb8n2fiXiUc4szbHDAx23T4JZY94o2iqrRzDDWRQ7TcxwwqrM2+YcfVg1R7UHy/AzqxwM/0i&#10;U9O0fZwR5ObEouHc5aazX2t21eOyOtYPG5JCcbYoDr1XNuNEfhxu7EhG56ECHFjlh7wQd/g4akrx&#10;QjN32cvxGxmyh0a8X/dZs4qku/Mtto5yR2oQHfXZDvNsEVdFJcoydOaclf55ogf/NvsMw9VnaajK&#10;MUm385oVnmboOPXgKq9dtrqESDTG7xzDTOMx9DJYOV4YjwyKrYyU+rmDPayFLhrAU/+afK86JtSV&#10;rGkaGg5Sv/2u9Ej89uQIPtUcREG0N86vDKQkaG67Ew3YtwhkABXgtoxh8BLpNK0vkbV1V5WzxfUL&#10;uqy8cVFzom6L8PyjKq3cET/RUP3b2yH8bbYH/Zoq1cxQ8lkd+utLrZlDZFEj9acxxsrKIiswGKg6&#10;iPaLW1B3aBU2JQfRBVmjmQoQAtytVbm+znI9S+DjZFXcDEwQRU3Y1+qQY4VJuLQ2FJdyfNgA0dhM&#10;lYj3WkbD9TXcKNo1JStQlBbI/6B426uANPNAFbQrq6MqqWv6bCo+V3lDH01PhFCmoZp4hl8nH7N0&#10;499ek3s/b0D/Xepvs6YtXiF1pL4yAuqrOYIZhpwDtw5gpOoQDdohM53x6Ko4rKcob2GFNek/jBVS&#10;hTVgKAr5Zc7JEmsQTp+FdoyvxrG1gkwDh+44vSYWd/al4NrWWLOYwJ067LzwG/7mG5xfn0WbwN9R&#10;Whxe9tFdMRjXSkKJd++D+i/uS+Itg2aLuS3KquiP47TIE8/xy8RTTDy4hf7ac3hUdgad5afxuqva&#10;iLHSHHSTIz+tOMoKH0f3jT1mHkpv+U50XNqCyv0F2JERirRQH7PoRLxZuhpLcTUos2J2pe05J2ag&#10;nfopwqEsBeptVd+6BvgO5XsiL8AF4V4LzBQqVxotH/pmb4p3ECvu47gMPs6MsoSy5p3YRkzI2gZM&#10;xTZWQtgwqWFZZaLL8ssI9ZxU8XRRNjZEB+DIyhQ8u3WEVvo83rXfIJlg5FOrVAvH0V8pI7UXT86t&#10;R+n6RBRE+ZI9eSOabEoVDKdx0mS4BNNXbq3AkQ5r9MVYXh5VYTPJRjOMiLjG0zQQ70d91SKnIFp3&#10;WWr1sgbIRX3jAHeKt9Yg+VKsPZ0XID7Y2VoApaKKWmJuuay36m5hZdUIWpT6blidctThvg58P8Rw&#10;lAHBo+sncHnnamxNCsGxFTG4VVKAoarDOJbvS109ihENnlXsQ/fNfRinZb53cjV2kETEB3mZjsUQ&#10;D+qr+9y0CxKORIq2xrPVCFqUoxkGWlFiV9pDMws0ocZUepGZVxZJhH2IujUVQxNwFiGAqGoalZ9m&#10;LJCQCPVg/lesnzNO5kdZSNuVletSJbXeTTON3gyKTj5B370avO9rw59HW3F7dwHZ0RGc3ZRPHYzB&#10;hvgQuoloXFoXh6PpHrh3pMDM4+yvPISB2wfMurj2C2vRenYTNqcqhYAYlTtCPRnYuzubFUgS42A2&#10;gDWR1Zo/pmtmVoHGxhUtscJCXQibKRVLF5uMHpoL6s0Ka7ZRTrgP/B0XINiR93z3B1ZYs4zoo3m/&#10;xuM0F2VFjI8qrXmdipkZVlK/37KiNht7T0R/mejGw7Jj+IkBwOaoQKwOccTx7EhDCPbwgVtTyHUz&#10;QrA1PhAvbu5H9/USdF/bTTZ1lATjGJrIps5vSMWGxAAGB0SYlQpl5bRY18wEJKKayaDpG1pEFMrr&#10;mqeiyQASec1nCVLHI+/V4KLW6Wk1mzfFWR0Emn2g5BGaVybWFUCfrEp6aqIcr2s6lRpEKW0SgzzN&#10;wOKcTlv6bCP+doAirFGC7iaM3buI6+S210jrzhYl4N2DUryoOITq7TlkS2m4tjEFjUfXoeOcpmvs&#10;w/PyEkzcPY6+WyV4eH4zDpD850V6I5EsSlM2NOsogsdgovwFaVppISv9lCtSxRUeyqhJ/9PpazXk&#10;q4VTSpciI6Y5JHsL4rE52Q8ZIU4Ub80u+pZGTmJOA0bElchCgYYbDZmv8yIk+i1DoSbPaR6ZfLUR&#10;axksg3AXfu5vwkEiuTs5ECUJnqjckYWemwfNEMtI3VF0XdiKp5d2ovPiNnQR3eG6IxijDo/RDd3e&#10;n4eLm9OwJtYXsXx5zSMxM4iInD2PLNJLE9GVC8jqzpF70sS63HAPJJKYRHosQby/CzameONwfhjC&#10;aYQ0SSbQhaixSFyDXBYikOj7sLJuS78xFfTiuaQkjA2kCXTSc5NFR7OOnL5FQaSvFWWZxEWDIifq&#10;F6aId9ayUtvw4Gg+tonQr09A19XdeHipxPjcD8/K8bLlvNHdibsM6lvOoffWPoze2oMrW5KQH+GL&#10;pEBPa/YPdVeVVnCvmURKfpMZ5k3+zIqzIWTENK5lZgvSYqdSIlbHezKCcmRxMmjnh7rgQEEcDRzF&#10;mZUNp1WXjku/3dX3xco5C2ketTxVy+L8iLInY2hV2Cyn4++ifZYZF+nwdoDhI8VZ5c2zBozfu4K6&#10;/atxhUjVn1yPql25KN+5goxpOzqv7MZg7SlMNp4lybjAkM/K0vXk8laU78vHg9OrURQbaFCN8F5u&#10;rLBcj4yTrLLWba2M8jKpa1KCPaHpVfre6LAqzqLBA804Uji4LkWDDhYDky9eHeGH/ICviJiVkkrz&#10;RIWuJtC4LqIe83MQkZel1rk9g1CV9qOl11STvXlhcHjX34rp7hbMkBu/abmI8+uS8IARS8PRtegp&#10;P2jWAtUfLkTbmY14XrYT3VdLSDCOYfD2HgxUbENFSY5ZB5obpnlhmvxGMZYIs2jIR5WyxFrTHlnp&#10;aE/kRLgZvqypUNaMQssvi2sLbd0f4r4IpWsiqMN0NxR9DfumULfFwV0kzjJQRFlTm12JqOJlGSv/&#10;ueBCUmBbevnwYIp7aogbDjEEdRgnm6o9vgtNp0uogz64f34b+qpP4uGFnfjw5DYG6k4agvGMlR28&#10;tZvBwRGTHKxsSwoubUnDqihviqC6Ztwpxhay0URQswLnV0Zoq5LmO4qfRFsSYeu7GkUuS3PJZM01&#10;Chrn/S0NHF0QRVZJpzSYL9SMceLRlZXXCkA/ujKtR9aKTs0T9WAj2LMFJQ3y4yY681yIzUlecBit&#10;O4ULxdkUZeow9Xig7jx6a05htOGsqewMdXeykZEQdXewYideXCnGkRWRDN4DGcRbaGr2QLgqSB0O&#10;puvRbML0QA9rtqB0VXRRIm467TRBTtOqrAprPFvZtdQjIvR1TRVRDrJDa0JRSGOY4E8r77SYLsma&#10;EOTHivkTWXsNtJmmpfdwsebHWEirwtZUSX1WoykOj2DE5tB0YS/25seYeaC9decw3liKoTsnWOGj&#10;hl0N19Iq1x/BUGUJKvbmmrV50sdYHyW74oP4MNFBVc6QDOrg6oQgHGEQkR3iYURT6cTUAMpRFccg&#10;IT1wOfLD3cx/JKhzj0ZP88OSAiQFbBjPZdgU6YJTK4KxhvftSA1CQUyAcWlmmiT1VhllNMNBAYTm&#10;zUh8LcR/nyIpGisWp2VK8uWaV6p+cIdehnzdlaxwzUn0Vh+jDpeYjH6Dt/ZjmFz5RfkeXN2ZYwL6&#10;DFZC1jSGJYriK91TJQ17cqH+snJaeKqh3cIYTx6JHEU73p9Bge8yZIS7o+1YARr2FaB9fzayApaZ&#10;GRDrY61KS/xjvN3YEM64sjoFTQdW8B66rUQfUt1guj9ng2wWvYMaRvPINHPJmvFgZZyTzqsj0Fxn&#10;I3kuX2xm83tTAsxEeJ47vKg5g0eX9+HRlZ0mB8eTK9tY2X3oL9+GO4xvNZ8kmUwmRD0XQpJiLFHV&#10;jD9FOUJSraeplEmMbXPCtGiS+umxmO5qOZKJplZOZ4Rq1j4biw2V7L+E6LrT+HkgN8ITm5L8TENK&#10;WmLpw5PpqrqPb8Q58uRYd1pzhokZQdYKbU2VzGJgsibO36iDUnQpdZfOxdhEYjQbOYOqF0NJ9Joz&#10;aIrUNN9MGZUcFPIN3z2DPvJk9WA8ubAB3bTS13ZmoCgumBVzNlTR6rGgDrHiZumwUJl7UQ2hKDdB&#10;Hi34+nBrZY0aQTOI4nwWo2pnFg6vjMS+PFcz/VKL6XMY/ybyXHPREuje4ikJyuig7ImaOHeI1HZf&#10;VhhiWFEhn0QJ0mJtSZr6tvNJYuTehKyoZTCjqPRQb4NwcWIoVkf7GYvvQ2oqvfYi4poMa/LNDdWd&#10;QF8Fg/qag3h+rRgPThbi8KpYvoRGCaiPrLDyH4j7iisHSIeJbIT00d8Ve3KijHHQDMG8aHe8rNtl&#10;ZvaFMmAP91qMnBBPtB8vwJaEEGyP0kRXZ37PyjPoWE9vkaRcdVSb6s3RyApzR360j2kITZ9Okluj&#10;YQsiA9NMYDW6pEziHMIS5b0USWEMYLQ0l++0IzUS29IiMFJ2ANEU/WT+xoNi7bKMzIx+XWljU0Np&#10;vXsrGCRc3UWx3oyWU2upP37UGR+jixodkFEwE86pJxJvuaBQinSMH8UyOgR396Zhe4ovkYwy+fCi&#10;WVn1RYkgJFLMZVXzabgqGXZujCUHZ2PKiicx2lIXbcOeHFZuGW5vTsDmGNLPgG+wjUHMOkqZ1MXM&#10;H2UDZARJZZaaz2JmkrAtmbEoJK+PYuMoIeDe/HgkkV9HOX/F66xHiJdxcb5UkUjevzErGB1nN8Kh&#10;/cImtJ3dgtu0zBtpUDbSYGmyTDT/xJ8vbtZKsNKqvCxtNpFL4IPPbsnE/cOJ2M77E/2VEG4RzhXG&#10;UNQoFU7fIchxCZ7tzkLlllSkUyqyaJmjvJbxxdlgrLheNJeNe60ghhZ7McpW8YVKMs165rUxXtic&#10;4o+XZVtwdW009maHIYUNqO5cGTypjWxLMtXhQEGKoZ6RJDMXi9JRFO9D7+FBUaa7kjVno//w5ArO&#10;b03AQNkOvG4thcPNkiw+SPOufcl7nbGPUdEmop1NYxFAcVZEI+cuhBVCio8nslHSw5YZ3VJGBhmn&#10;RPraHL/FuEcmpzVRAQwQVlIX19OKH+T/raMoS88lQXJdUUQvgbw8jRZe+txxah02hDjzxROQRVS3&#10;pPqj/VAeqjZmo2JHLv35EiMh6XxmCiUqgpWR/18ZE2REXqv0tuaEI9TXEb7ffYUiBkmJVK9/7bmO&#10;8Yo9mGFApFUKE2bqM+VeOiKlj+MPM2lh1QCFkW7GDdmzgGWsMviCuSGWf1Q+GvnMdWleSGFFNscy&#10;MCBNDHUm6ef9SjWSQq6rFID59ADR7gtMh59Bmo1kxJbIqSLqpi1J9cEm6ue1tWE4kRuH/bnRtBdh&#10;eHF8Pc4XRrPSNIy8VyRGUZgClwN58fytG+I1iMfnOC/6Fsu++QYfms7geyI6VrMPr5pOo+/GDvTc&#10;0ALVk3jz6CYc1LXqIx9HUVaPhWboyrJqWrPSzUgnVHFPHgN4b7AzIx0imUZ9SQl2RnGCD06vjMXG&#10;cOqa60JkUGpSA1gJBguJbBjDp+k/NcteE14119sW0yySnBSienFjPDbFeeFiji+Orw3C3vQobOXv&#10;N8Z7YUW0FzK8l7CyVt4sucpo/jaMdqVqVyYbwwm1Fw7CbdF3eFNzDP/tVSPGK2mnLm/Hy+ZL6K08&#10;TAO9x0xuf912FTNtN6wJsZ5y3mIu1Eu5gVxaWc0b0xxvoazlPZF8US0BSiTikXxgFEVHFDLV9xvs&#10;TA9GKI2c1k1tphjLtayJ0Tw06h6lIcJrCfKClehAaz/mcm3ycwFdnBZ6D5xajyvro1AS405Jc0HF&#10;unST4jiTfnxTkr9ZTSs2pgykaZQGH6qOx7d/RF5cEI2UI3wYK1/bkYnh23sxUn0QL++fx6vWS2SZ&#10;xxgcncDdo6tNugil+3jdVQcH8VlP08vwHY2VrDUpnuci/K9vWw36CtHk51YxMtKKtgiiFuFOpEgg&#10;VEnN3C9MoP6VliA7klaSFjaKJcRd7EjEgSoQ542jpLqSjEjqskQ7zZcWmRJ1ZW0qrqyMR/lqX6R5&#10;L8CaCA82mBWDa9lEISuWwXg6lM/asyoebgu/wfUNCTi1OhIJNGaHC2ig6HbfPbiM0erDRPcint3Y&#10;h97y/Wa2gnIfTbffwp1T2/D2aaPJjeFglvHRgXvz6MuwTJ1nARThjAj63nBPiuYiuC1fgoOMTrIC&#10;lyJ46Veo2Z1Kl0VjQgqqHEQFDArqN2TQvwcZWhrJFxQl1SR3fb8+PhAHcqKxs0BTolkZivTJ7HAa&#10;P2cUkcsfSw7GCRqeKKev0bAlAXkhYlPOyI4OMpxddkeU903zVZSkhaD9WC4enyrCL09Kiewe05kx&#10;w+hvgJR5vP4k43715JzC244K/NjfjJ9HHmGitQLf97XRLe+CgxZT+xLRKG8PePNYticXaV7fGDcV&#10;IgZG8fZe8g1Opvigcl0c7m+Nwc0NkdiVE4GVtLrynavo8EtXJdBfkwV5fGvYmuih1npowUocdfDy&#10;mgzq8HcmSEkKcMTOhECkBlOcgz2wjlKU5LUU2dTdisIws8g7nPqvPE0BrozEqHIRXuT6zt+h5/Q6&#10;/NZ7DRPVuzFdfxQjtMwtJ9ay8gcwcJO6e/e06XIerj+Dl628r/UWRu5dxWD9JfzjzTjeDzyFg8aN&#10;FPxn+nmbhWaei75C6/40JHp+bSKXEFcamh05KE33wlqvRbi1IRz7071xoiQd25O8jQrE+yylcaIL&#10;cfmWuqgFoc5YR3amEFLrokQyNtBtJQdai2RSaInz6MqURkmIaqWPKqp0mbH8H4m1upE0UunvQbVi&#10;5QvCfPGqfg+Gyjbg/IpA9FzeatItjVXvx8DtI5hlCDzVdAkjd85juOECxpvK0Ftbih/7HmDifpWZ&#10;K6p0H+8GHysRLKMVkok759dRX76G24Kv0bQ3Fr2XNiOMLSukOk5lojTLH8274jF+dRNad8Qigi8S&#10;RBsQS3FVCh+JrdC5sDaRBs6RLEt53RggkHZqeUKI20LTQaCgIYNGbFdqGArDGIXROMkGSB20OkDz&#10;v7bEBhkfnBDih6DljmigvRiu2Ibp2gPou1qM4cp9UPauN/cv4MW1g3jffgWfn9aZjHvvn9XhZft1&#10;tF5kY9SV4VN/O37UhNpBq9JKQuGgNVRx3rSKJOseFOM0+r1Tya6o2ByMiyt90HoyD1dXeqFpRzLu&#10;7Y/FfbqJ2m0RqCtOIjMjU6O7i3BjIE9xLqS72p0SiJpDOabiirKyaRciaPH96PM108fPWXnopO9K&#10;Ni86SavPCpplDFSpABrJeIp8JL1KwJKvMFa7A1P1hzCrBXM3SzB0ax+eXNqDplObaJFL8VNPNd3Q&#10;TfzUfw/9tWfxjhb6eflxfOhuMSlAzTxSFnvuqJnZL18c6eGKbPJjj8U0Unsy0HE0HVWkjyso4pkL&#10;/4CHB3NwOGEZLmYG4v6OGEyfW4uWw9R9MriVWh9JBMXgdmT4oGpDNi4UxZnE9ZEKC4m0Btc0019+&#10;XqkEzQJuIq7kQBqWEaNS6KfsUkqcGeHlitc1O/Gx6QTG6IaUSkfrsWdbLuE/Zh/i7aPrdD+38O5Z&#10;PS1zDa1yPfatzMb7J1U4U5CEf5nux9RTVVr9+O34yMoq4a4qbiod4raAIrzYuKQoz2/x4uY2NB9g&#10;gE/XFUtLLd15UByN5j3xOJ5Ov7opBhUbk3F1VQjuHFmFvAhGWyQeSRTlrDBXHKOVXhFKC00SoQpp&#10;uZLpxiGKKiI1WvbkR3EOo8/emBREEabRZMVdHSU5i3G4KA1TNXtNJ8b0XbocuiFNmtOC1+n7V/Cu&#10;sxJvuu7g44s6jLfwvLsOQzU3MdyolTpX8AP11yxxGOg00z/smcHqzzeT3GP9GXAzqM8KdKEV/w5V&#10;22NMZqwbG+NwNNUNJ7PccG5lIPpOr8XWZNJGRjA1exhIbA5FMiVBuqzsEuoGkk/elRuLMI1csAJm&#10;uTANVRgRT6Uk+blQIsK8TegocY7z1wy/5VjL6KiU/Ho/fzvbYI1/vSKVnGk4hsGaE5hsvkyycQWf&#10;nlXh+55GvKg7Z6ZRDzXdxECDchxVme0Vfhx5iqEHd/GZldbUjx9GWNmhxxTvTrxjAwhtibqD1lDl&#10;MSBPICFxpyF7xFBxS/QS8m931BdHonF3Gg4lL0fNziiT+/d0QTQubYnD2dXxdF3hZteBW1tXYH2C&#10;H3VzMemhsmLSyImYsELqWVGDtJ/aYnK/StyTGamF0t2pp1IrX//CoGCEqL69V4pnpevx4X4p3rde&#10;xEDVYZM8YqzxAl533sLn3ia8fHLHzEqaVE7wF134ZeIFK9vLilJnhzrxw+jzL2s7DLpz88LNug82&#10;gBavOAS4f0N+68boZTku53mj9+I67EjxxsF4f5Rk+qFlZxKORS1F14E0FIS74kxRJk6l+9MCL8L1&#10;wmCSFQcivBjrSTK2JQZQP5eZ1ILKoC4LrJ6WaH8nrKYrM3EwKy7e7LZwAWLo4mbrdmC8moaq4axZ&#10;dT9Sc5Su5xwmSSV/7KnHu8e38J46+/ZpA8bbajDdWY+pzkZ86GvHvSsnTMV6m6u/THS3J8Ebw6V5&#10;4zw3KwCG5yrPRnBYFe+C/XHuuFYUi6lrG3Ek2QvrSBq2MghfG+OG6yQjZ3IDsD14GdYneaIgJAjH&#10;cyORSlSLk/zMzhoBoq5yV+vTyaCWoojcXVGPwk6r03AZ9q6MQQCNpgbWDubF4afHFzF15xAmZKhq&#10;D5rhIXU3K8nL64fXaZRq8ImiPN5WQZ1tYEVr8banCT+PPafoshjRtfTVnvGvVTmfR7vNwhVV9ONw&#10;F1G3UH7dq8zS1HPe43BhZTAyqZsaIHtypABVRaSEhVkoplE6nSu39C1urKGOk4VlBy/EtT1FtNpO&#10;2J0dQ1e00HQ0RKpriZQzgm7q2LokxsPeOLmCvpzsy9fZEa5OC+Hs6ISpe5fxc1cZxm9vx5OzG/Ga&#10;Ojt55xgDhEukjDdM8pd3SufzkJaZojzYeBXjrZXUTVrgvscU4R6e9+D9iObFaOzcWrJgI2yjPdh2&#10;11Rc4myjK53W0SB9bkU40mh9V4W7ITfCBdfXUk9DXHEwKxxnV0RjfSqtcsAyPD6YwcCBwUCUB7ID&#10;GHcHuBNda5VdIaOg00RSfV0FDAeP5cTj5KowJNDnezkxIpNOK7lheTEGr2/FJCnk+Y3peHnvDD4/&#10;K0d7WQnePKk2CWHePWtAPw3U5INbptLDj2rMi38aVeVYSRkpVlxFlFLZz+1K66jP2sBIVloJ2uzl&#10;hpIKfW+stwxYInUvkm7lUG4YiiLdcCw/BNoYaG2kD/alBSKEhkldOhWFUcgP88e6SA/EMeBQIhbl&#10;/crgfeVr0hnMO2NnfBDyYwNopL4xHYt3zm7FdN0uivEeGqm1LOtINo7g3vF1xkgN3imlRb6HybZK&#10;zHbW4LXS2Wnrl2Pb8fPoUxomVbB7rhLdRpTtVTtCTUd7MZp0WZVW0XVbt3Xfl0oPdLDSHotoUKxR&#10;gix/xq/JPigOXowzeUHUy2VE3RsJdElbiOCeHD8cWRuDnakBSAvyNONV6hqO8HXH+rgIMyk1OyIQ&#10;y1nh4OXfYujmTvRc2oQ+ovu+5QKel20zJEO5xMYbSvHW5Bqrwk8jD/GeLuhtz128aCzDxMMmirKF&#10;nGYz2ZP1ZHk1s8lM0Jv7XpMHhL6K1mHZxYj2POOl9VnWf1C8k+myghlJRdEdKcfBungP1G6MQU7g&#10;tyiO8cfqMHcGEMtwbE0iA//lKPRdhKrT2zBOdyK0zdgTA4NUxsbh3kvxiURipvoomo5mme6ad/fP&#10;YrL+BMYbj5k8KYPVx6x1k88bDLJKbT/xoBL/+z8+4PHNS/jzy35TIc1vE0+WGJvK8ZrQtItQtJHU&#10;Zx3nIytDpuuSEF237zHivYF6uop++mB2PEV4Obal+SEjcAldjrXQewWRTiJHrtqajTxe7zlZwKjn&#10;K7TToKUHeBkiIqIR5b6ADeWJkcqd6L28hSjvYGCwH6OMbyeIqtZnmeUI96/i5eNqItuMdxTr8Zab&#10;GHtQTVF+8cUa2xWxRbfh6mkzK3H+i6uocv9cWd2jo4quv37xaO53v193KFsbRsPEqCiQIu61jEhb&#10;SWy1uVe6mYzKSInBfhpRzKehywthVObyB5xYHYv8uEDEUK8DGT7+/KgUDXuT0X9tO0YZ2E81nsIr&#10;TXR9cBE95Qfw6lGFmRv6qstKPzlBn/v/+R9+JLN6hB81v4VGSS8kndVLSgxtcVTFVcmfJnqNVTZ6&#10;q207KMIqhozMnc8XcTExo9v6jv+j/1DjOAxfXocAx29Mp7wrj9syghDt/i0jICci52V8sPIDadyp&#10;KNobD0o34HD0N4yTl2DZgm/xWz/9aAsRvLUXY5W7cX1dBB6cXI3HF7aSOl7D+L2LZv+Bj73NeElf&#10;+/HFffwy2obu2kr85fUoX06TaJ/ix2EtXvndCqviKn33azDWcc9ctxtEjaN77Gvz0db3OldDmXs0&#10;SZd++p0ICq8bpDuO55txoFAGHZFuS5EYuAjR5OBZEc5YTZKi2QMBrotQnB6F2hNr6ML8sIMIv757&#10;HM8ubMRk3SHMENX+28fMYpLRenXGHTF9Uz/1NbKiVfhxsAPvnz/AUMsNivRDvH5mzV5S7k+txBPR&#10;0PrnH20DxYb4Yawbk10PUH/5NLrvkVvLQptK8ntVmveoqFKmYiw/0K39OEFfznu0iYsSlL/paTOZ&#10;VHWPkFYjmRV4Wnqoo5Y16DjcYeUQHXzUZM61AYTmi2ruqH20lz7oN/ZnzU4yM4q/5BelQerTrCVr&#10;sYu+NzOYNPWSn1V0v/6zs77c/I/9vZZKqGi6tWYaq2jKpmY/2Z+teaq/zzO3J+3qPvt+e7GMfY+x&#10;DWwUfWen7bTK79d+nOz/8gz7v0SENBHYEKJxHnVuni3uYM2M1hz3314N4B8fRvGvr/rxp+nneMW4&#10;vvdeBb2S8ik2YEKrB9tuYZQCoBWEmvc+9uC6ycw3zMBqvO0GJlrKMNhwAWP8bJZjNWvewCn03NqH&#10;p9d2mNxuHZe3oerQKpRuzkBJHqlEjA8djTtpg7tZA6tkWfKsGp52Xb54/vrShyZ96HBHEwba76Hv&#10;UQMGqErj3W2Y7HmEmRfWMg8bGM2L136VL1rqKBQNX9au2OAJLIGma2aq6dy5DfY/A62lXXoPXZsP&#10;tF20Vk0Na3+no33N/vxegRYlfH7RPUpP+s+/1XP1LPv376j++v38YgAVkHNC8EXITOJacaTnBLMP&#10;/3g/hv/6/Rj+/m4YnxnozXbdw9PaK+inJ57sYvjwuB6Tjxn6d9wmBamghybIbdcx01GOoQaCSJDH&#10;CehIY6nJGjokh8eAc6ReS1mOmJkv2v+p5dwWXN2VhTOb0rA3PxZ5DI/iGddpxE1T8kzGBcZyvs5L&#10;4anheALsvNRakmaWrajYmq2MwFphOdOjPLECwdJQNYzuEygCSudjTx6Y5afSfiXPlfbamvz7omPN&#10;GP9dm22A7XP7v7TEVe+gazYYOqrY2mhrmF3s69La+ZpsX7c/66jP/2wNBKIVthBovoel7ZbW65oW&#10;VglQ638sjVa62D/PDuC/fBjHP94N4dcpCmZ/q1kz2NNwncdKDLcR0I4qXCzJZyBcSedcYXJ1aOGk&#10;AZPgjt4jwEZbL/JzKUbrjmPS5N85S0ZDF3G9xGhtzZEihnDJKEoIRHIAyb+Ple5Gk180605dMNpj&#10;UwnSFM9qQzkzM345Q7ylC+FIkK0ltdQiFTu9q1mKR1BtTZtfbI3WUdpp36PP9nc2gLZ222Dami0A&#10;fwdcO9J2U7C0WPOROZrJ5XPg2KAIIAFhf1aZD6T9HBtQu+izfY8+27812s6jDexHaq+1w5KuWYlP&#10;jaCxfB7tpeb24a9vhvHvn0bxb2978S8z/P+BR+hvvoXnjddJImrpl+9gprMeM111mCIpGWu9gb47&#10;5zBYfxY9FQfpy4+iv+ooXj64zPiZpIbgquNv2OzaqV0ENtMkb0fntRKUHyrE7rw4rI7zR1qopxmS&#10;VZeTVs1q6rSGj7VjiEyzelFVrOUPmh69AK7LFhiQ7cWlBui+B3w5ml17997/3j5JAkiACiAbZJ2r&#10;2GDbINsg6h77t/qshrOLGln32WZTJtvWaAP0HCgGKB51bmuZig2iziUEWrWrot9KA0V2pHnaY1da&#10;aX3uZt0emt/KAuj4iSB+GqFZ5//8QL+sxesqP0/34pfpF/j72xH8l/eD1N4h/GXmOUZaa9BVcxn9&#10;1F4tcX7d04xpActIcerxbUx23KL23sTsQ4J/9yzN7nGMNZ7HyN3TaDy1ltpbaszwGEndUN0R9N4+&#10;wHv2o3JfFtpKN6G8JBvVB9Zif34cMsN9zQxM5WlUl1ukj+bsuZhzzayQ9mpvBBtoT8eFRpPdqMn2&#10;Qlp7BfGXtaUq0mQVrSoW4DZ49lHmVUcbPPtcRUDOB9gGXMUG175uH23A9RsBbBfNr7cFYD7QFjC/&#10;a+o/Ay4/LHAFtF1MnlceRZKUM10kSyCLcH0/QQEgzf9hstv0GmujgT+PdODnwYf4iab4Y08Tvmc8&#10;M0hT3EOtne66i9lnDXjZ3WjS9U93VtPHUnOVpJqaOd5wCa9Jrkbuauu7C5huoUmmpo7fPWntWHWr&#10;BN1Xi6mx29F+uRjXSlZiXUIItmVGYkdGJApjAqwUijLLfgTV2xmxAQJaGclcod1KNR9BRZMxNHFE&#10;w4RmnqDGX10ssF0F9LL/DPSyhd/AYZSESlpsNh4jmGbdDrVWwM7XaluT7e9U/lmT7aL7BKRAtIuu&#10;G/BYbPBtAZBGi4zpv20AbbM6X3NtP/wFXN7zz0VA/q6xv5trndtA/0SQf5mgiWZw+/ZJHQarz9Fs&#10;HsZ7Br6zrRV4WnnOLF0fuH8b0/S1H140mbjww/MGvHqifp4b9LmMEgjs9IMr1NqzmJTPpX8do/Zq&#10;Jq0Wc/RX7ETfzR1oP7+RJCoHWzLCsTMjFMcKE5AeRLB8lE7WEaEELkwa6+tBM+1pspYnhXojPdwH&#10;+bH+WBHni5Xxfjz6m0zmWg6fFeGN3GhfaPNeTXHQvE0/gU0f7bZs0X8y3UajBbAaWZpszLbAE6gE&#10;0Fq9Qt86B7aKDbAtFPY9AkFHFflTJSsRgTHgDFmA2cDZgNmfJ8X8555tg6ij/sf+X/t9VGzgVASu&#10;zaxNQiMyZK1stYNsxaImV/6UluX34KeRx/jzGOPNR7fx+NIB1O3fgJ7bZzB2X8mS6smY6zDRXolX&#10;2tFcWWMeajT/CibJjF89uoH3j2+Zye/tZbvMln0fO66RQJEdV+6nwOw3ef5GaxRbH0HzmQ1m8+I1&#10;8QHICPEypleb1kobNaknkkBrT+kEmuf0CD+sSw/D1swQbEgMwvrkYGxIocZnRODAyhic35KEY2ti&#10;cKggiqY9EtvSg1AQ5YV8Ap+kyXVK+2kGDJdYyxnop02aj/lAm9QAPEqzBKKtyba5ltbZJvfPr8fM&#10;UcJgjvy+537tF62177O119Zo21Qb/yuA5851Xc+zQzw7HZA+6790Pl+gbAERabKL/LDMs22WBaxA&#10;/3V6gKy4G//yshd/maD16GCY03SDvvImXlRfYKzKuFWa2V3HUm9yMWjW0SzBFbAvqeGTLVfQU3nM&#10;+FyNmGp9t5l8xzJQqRWFh8yqwuHqA2ZPuAen16Jydw6OrbIAjvNTR6k7QrwJhKaP0CzHBhBcmuUk&#10;hkZa8K7NsHYQ4LMbkygYUdibF4Mza9Px6EIxuq+QeW/Px03Gy9eKk3F+bSyOryD4eRHYQGHIifAk&#10;G3cmafMymQBkys3kX4LtvPgbA7Qx3QJTjWoaVqCyqGHVqPb6NJ3b4NugS9NsjbM0+PciobG11i62&#10;Vtqfba3U0f6dnmUXfZ4gQZt/n10sM22xY1OouSaRBsH8cawLPw514E+jT/CJJndaO1zQHHeVnzIb&#10;QQzfv4HZJ9V4/bweH/qb8L6ngf74Hl531mC2/TZeMRwau1+GiaZLNONXMN50zuSieMkyVk9tJYka&#10;qT1kFif1aTIEgag/uALNp9bh0uZkXN6SjB3UNs0H1KJgM29Yo9gMh7RsRSu20sJYQjxogj0Jsp9Z&#10;EbItPYSaG20ALyvOQteZzfih6Rj+/uQkfus4hqmaPajfm4/TBXE4pEmUWeGmrIr1gSZTax5wuJmD&#10;rNUeDLGk1Uu1Dvc7k/3bYfZ5m1l398UkK24mqPPNpRpe19T4uq6jPgtM27QKPJ0bYAiE0Wbep882&#10;sPa5gLOv6TcCbv5nHW1/a7R3hMRpWEWmuZelz1iD7+ln3w8/Jrh8Vnez8be/DDbhX8da8fOLZjy+&#10;cRztLGME+vXTOya/xg+DLXj5lBpMQvXqMcFVJiRqryZNTjHOfdN524Q/yierpXUTBHecZGqq/jAm&#10;7hzFs5t70HhyLSr25ONKcRqOFkTj4IoYFKcEozDSB0poEEXTHOJmTcpW+ZLVnH5Ym+CLXKVoElm4&#10;tknxQWGCH4pTA7E7Nw5HCiLw4uoudJWuw6B6wGghWg7k4dq2NJRujMXVNSm4uS4dLXsKcHh1ENYk&#10;0Ozz/zTUorWFXku/M0D7k6BpIba2K/Yy2872yFxavVIC+9ULi3gJXAM0QdT5fLNszPQc4Dq3TbQx&#10;2QRM/lsxucyybbrVW/9+SMALaGm1lThF99sCoSJgDbhGa+041wbeMtk/TvYw/OnFr2P8b7LfN4+u&#10;oeV0MS5uXoXnVTTJTWWmKNRRevrXT2vpf6tNd+OE8ngR2Kn7V9F8dhuGGxnyNJ8na9Z0pCuYpt+d&#10;uHuMRKqErPkgesp3of2S0l5l0F+GoJDmWJlfNcFcWVy1psJsQOBHjSKxUsdFkIcTG9paA20G5VlM&#10;xwZjYM0K1kzedPpsbWKg3P3ys9oZPSPUxyRF3pUeiuqtOXjfvBvvGH4dSgvAwaxgHKWvrt2RhV+b&#10;D+Fd214k+f0RGygkRTFWzlPlPjBrpRlfe2lB6vLvKGDL+S6L1WFCEvZizj/PAa1EEALZ1mwDKIvO&#10;pXE611H32Oe2VuuzfidwbGZt/PM/lfmgzi82mHax/O0LMwj343i32cHlH+9G8I83g/iR2jtQdxaP&#10;r9KckjCNkwW/fF6NiY6bZiOilw/LqalXTaYNdVyMqAeKRWRqoIZmuP6Elarg9n4SqMOYaTplMnB0&#10;XNyEzktbrC2oDhagJCvMLDBXaKN0QfKzWiIpLdIuMMpPrPk0mhBoViwxrtX6NK3sV/5irYhQ54ZW&#10;ROh7zZhWdp3UYFczEVg7Jyp7hzZaSfb3xraEILSf2ojOU7l4XbML/9twNc5Qk2Xqsylca+O0nY6b&#10;yV0e7qn//9asDXfREiw+a2WcN7bSh/s5/dEsvQxwN6lNHhrTPf3c2uXYdFsSaJ3bZls+1wZV121w&#10;bYDtzzoKRHPv3Pf2dR0FmLLoWZpKIAXsmEWiTA6ncfndZwT3mUmR8qPCoMle/OvrAfz7+xH8y2w3&#10;fhltN+y4/eohDN29hBe1Z3GlJIcx7U1Mt940SZ4nmq9gilr79vFNDDPceaj9T6qPYaDqCIZqjpNE&#10;HcYrDbnRLPdV7sVA9V48u74dtYcKaJLzcGV7Jk6tTcbxwjgcyI/Gyig/kipXMmWCS+01R2qm9kZR&#10;Yh0tXrJ6pxaZecRe6sBgg2sllJej0rEsMaskfQm2mVvsrjmC2nuVZjzIzSxISAtQjlotSXE2a98f&#10;X6TP35KA+l1pqNwaj6odOSgvTsSqeE8yeC1F1fxDKzOCI32wE5m1uj21F+u5lVGo3piCJF/tqLMQ&#10;gRQ2k61IYGvYW6C+fPF7cgAVG0hdU9FnG/T5AM8HWtpqa7iKvlPIo/SIH/nZAtgiVN/T/MoM/zRO&#10;EjXSgR/72vDxeSPe0qe+4/HDC5beO2bb7KeVZ6mpt/Ghp44m9zKBPoeBemph/TmGSMcweOecyabS&#10;U3XUaO2E6Tc+anYMGSzXZOi9GKRJHqzYZfaaaD5VhIbjRdTalSgryUch41RthCGilEJWXBjnZ8yq&#10;/Kq0UOt8BbAZRCBY0k7Ne9S8ZE3sVFHaGYGs7djdl1q5OcSANYqk61r2o9+YWbAka0pFo8FvLcoM&#10;89CeEsuRRg2v2Z6D82vCkBW6DLtSPVG6JhRFCU581tfG/2oNhtYQOi36o9ktSNOXPWm600gC412/&#10;RaQbw6tvvqIAatXN3KDGy16GUQOdRqttUiY/LZ8spt3XyrCDx/nM2/bJdrE/G0ZOMHUugGe7H+E/&#10;fnhjRnzssOenSWrqVB9+pgb/NvkUvww9NNOHWs7vQ8Xe9biyrQDHi7KxNycJtw7swNNbZzFNU9x0&#10;bism7hPgO+cxSa19fuuoSX6k9Qst57ei9sh6kqWDZjsYJSA04U/NQdNp8ezaZjyiSW48vh4XijNx&#10;emMqijPCsDougP7SB4lkw/K1SsQQrVlDJEsr+F1GhPbicDJmVZPTtU5ZQAcTKAMygZW5NCCTBGkB&#10;jJWEZYmJZZX0zG2ptdWTnYJH92lnFC1o0exgTYPWuo8AV2n/Mn63iDH2IoZO6glbhmRfrbemZmra&#10;9LLvzEbknkoHsPAr/t+3Zg8sr0Xf0CcvNnNTAx0XwI3+We+kNSdBXstkum1NJvPmuTHf/Gwf52vx&#10;fG22NdjW3PkabYP951ejmH36EAPNdfjb2zH8pIGDwQ586m21Fo101mLiwU2GPadwZecarIsOwobY&#10;QOxMDTVrPC5syETTiS3opYZ+eHIT79qvof3CNvTeOkQCdoVgnjEDBn1Vh9BxeTdaL+zEEzLWYYI7&#10;ULEbfeU70HpyFcEtwr68KIYi/nO+0I3a5EZg3alFVo4V7dOlNJtKO6I9gBIYm4odKx+DYl5pn3qf&#10;LDYtksVGpCZr6YedWkhLtwzILDaoAlog20Ua7jm344sERKt+w/l/2idBoGhxu1KVWMkqKEA0z7pX&#10;uRy8ec2D4Hrzf8KXfgXfBQ5wW/Ad3Bd+C7dF1GjdQ/OtHjKlMgpyX8TwzQun16ZZqYrsXi4BPfb4&#10;vgFZgKrY5lvzXpTcxpotrO8Y6w5ZoGvgXSTpPX27mQujvOGDndTeTvw28xQ/9D7AD92NjFWrSIou&#10;ouPKMdSd2IuzW1ZjW1YcQ5NIlKRH4GB2BI7nRZuVhvV789Byag2B22ZWGqm/WEusNO1s7M5J+lft&#10;WEVzXX3ITCNVXKs0hK/unzLTwtvObUbppmSGH4HIDieRosZq9EeLb0PpB0O93AyoKgEEWflkNJar&#10;zxrbVc4ZDeCLIWsmt8IjDShYIGsfM4tNB5Jw+Tg7EhSlVJIma1mb8lAIeGufFst8E3hzFJBWog4J&#10;iEIv7eARTdYs0+tqBOE7s7TVezHBo6Z6UXuVbyrS6Tu6FA/48LrbdzTZBNjlu6/MDndK4SKgtbdS&#10;EIHW3Cjt6pMb7ontyf7axVJ93Op+lGar04RaPEht7u/AWFezMen6bBelbno7SNM9LPOt6S29LI8x&#10;0nobneWXCHYDZh/dROOJbbi9dwPWhXvh/LoU1O1fiSvr080K6W1Z0QQ3FFuSQ7ApiVrMEOFAXiTO&#10;FiVia7wvNoQ5kXhk4lC6P0Zonp+STCn7kZaTvbi5zxR1Vqjz4mXTCbLm3Whn3FlO4lJ3eBVOr0vC&#10;JvUaRQYixldaq0F5a881rRcQ0Fr7I8AErkIhP5pRA5ybVo9onJdkS4n9+Flab8fEut/8jo2oXB6J&#10;AZ5mWr++M2Zcw4UEUKkpTIoKXrPTSplC8qRim9VIhj/qr1ZyA28yZAmD0koFLf+WZvqPFEDl6uBn&#10;Z2oq/9NjMQGm9gpcC2AKFgVHR4Et8x7CYiVPkfAuNt2jX5KP2UUabGuxzLFtko3Jpja/7ad5HtIE&#10;rcf4YewJPg10mF0Ent48gDuH15l97A9mhGJfuh9KkgNxJCsEZWtT8PTKflSXrEAF2eP5wgScouae&#10;WBFLIUjDsZUJ2EQTsystGIcZK945tgEP6XPbL27D8/K96L5RgnFpcd1xau5pnh9lOUwfvBctZ9Yz&#10;fk6nT0/GzsxorKFfzQr1MqNA0kYtAgsTidJMeh014mO0l1rsKrAJkCvBJnhGU7XOkuCKaEnbNIPX&#10;9G7RvNtg65pYs/IQacG3plHmBCv5kiwCTbD+i/7bZJOiO9ASRF+CZBapzmmyVvxpcZpWtId7LjYa&#10;7bdcyZbsjfsoHATQlwD6LvmGIH9nCJjA9F5Kf0wwlblGIGtbOJPZht/LdIt8Kd3PhtQopNJapId5&#10;WRmpbG1WMb5aplzmmxr8mhpuQO+lf9YMOzLnH4bb0XZxP01tKh6U7kXDgTVkiCnYQepfuzMDZYWx&#10;OJrlh2P5oajStqk0o2/aykyehYEbB9F5eosxzWWbU1C2IRHNRwrRwXtaz66nD96OLq2LrD6Owcqj&#10;GGJINMwYd+zuUYK+A13XivH02jaz8vbMukTsorlfFe1vVvxYvld5UaxiOjIUDmlFHz9bOywqBrYy&#10;65gVffOKra0CWYCKmJlUQ2yseB6jaO41MBFFoJUfQuQsnWz57KZEnC2MxMGV0WYBuwRBC/oCDWFj&#10;TM04NoxHbc4ksJU/zSys91iEbE0advwjEgh0NK/50Px+ydBjfDrB5Wdf+lwfEi8t59LOjhIemWpr&#10;50Yr3ZiKyepBoZIAK2NuQbyPWRHtMNzeQL/c/EWjDeGSTx4ki+6XNkurNWLEEGmEZvxJJSbvnkHr&#10;kVW4sCqExCkQ2+ODUFmyEhc3peDS5kw8OL2JYOzBvqwgDNap5+kS3nTexGzbeTNjUmu1x2upkRX7&#10;aJa3YeD2IbMIZ/TuKUw2ncar1lLM3iNrrthDxrwLD0vX4EpxKrYk+WFNfCBLEPIJrkl2o9VOmi81&#10;14GhYnaS5HUDMs8FskxsSrCP2WBcn+VzrT1ELZ9sz7cS4LbmKpzS3N9caoRSlxYlBEBbkET5smjb&#10;IJpExcLaq0XLuQ/mhOJ2SS52Z4dgT0ESCdZSsw9SsAmnyIZdrZRpPgRKZlpFmu7FoxePAsxlyddW&#10;RjFqp/y5uzZe5feBWu3J9xHrl2mWQBht5lHg2kBrhok0Wi5ES2Z2ZkfR4oRr204xZ4tR2/uWvup7&#10;SNbcRZLFMkAt76rHVOtNjNWcweu7J7E2cAFubM/FvZNrTM/R8YJoEqsMXGR5dKoYbTS7Xdf3mti2&#10;+xY1s/6sGSSYaDqHlw+uEGzlXj9iVkWqP3my4QReNp/CzD1t07sLT6/vwPOyLXh2cR1ajhXg9Ppk&#10;rGZDKoeOVmhrez8NzKsnyuS84jGYpiqcRyUAkxYqtZs2hUwK1uCBB1ZQqldGeSODGqfpvEpBY+fE&#10;Mqx7TsMFtg20/lsarLQzWg6bHqo932gp/DT+q3O6B7qGaFqJGAIQQ/cgXxvtuYjXKQz8j7tso+10&#10;Y2HeSxFBl6DQyYvmVaRNYMonm/CLgGkAQjthmyJyxXskGFrVFskYW5tpSZtNykiBS5OtHjErpZwF&#10;sopCN5FGjWZtTAvErlwCrdRyWrWh2eHvCOrr3jYzRfX1kzt4RVI1UnMKTYfXY2tSAIsv7h5aiz6a&#10;1Gc3S/D43A40Hd+IO0eKUHeoCFUHClF3dB0ZbzF6aaafXNmNF+WH8KSsBN1luzBEE9xxaRtmms/i&#10;dSvBr92PAfUlX9iI+sMFuLo9Hfvz4rCDUqjB+SP5kdicEIxEgUtAxJo1pUY7jGklqtVxYYOy3ACs&#10;leRKnSGzqo0ulTRpk7jCqihsTPQyyQrV5WhmbfB/1RFi2LQEZq7YoOualgsq3azJC8hnxxHkCK+l&#10;5vr2nDDkhtKPM4yRSZbvVWZH5Q+KIhHakuaDIn4f56NuSsbZcxkdvyQzlfYZZm5przPB1UiTy2IL&#10;PPlzAS1w7S1YZa7V+WKEhPf8H/5PJI8RQLAWnfs5YnWkG85tSKVG9z/C6+dtmOi4i7EHtzDx8CZa&#10;SZxGGpQW4wRqDq1Bayn95o39eFy2m6DtRn+VJq6fwtCd0xhtLDU7hD/j9wL0SdlOM3v/2ZWd6CeR&#10;6qP5Hak9Sta8y+QoeHR2A1pOFKH1RCEenl2Dqj15ZMkMg8jGV8f4IZUgpJnpMy6mQ15aK+nUPGUN&#10;1pv0XzqXyWZjW0TJKuq10nUVgS2zqhmTJhGjUv+w4lpJpN/bRyurnaXVAlxFWq7/+ueeMOVPUxyt&#10;9AQCtP7EarMy0U++mODKbyofWihNq4AJd1cONCtcciOhMp0nApRsWedfzC3PNeKkcw1KCFB1piiH&#10;mo5mGQlZt/Kc2uxd4Zm6PO3/1DWFcoZ109eLhCYHuVDIfXF8VQwcPnRV0HxepBnehH35STi1Pg+n&#10;itJQtr0AHeXH8Oj6IXRco3beOGL26B1t1CZlmlh+EeP3zllgN5xF+6UdmGg8i2H630cE+v7JIvSS&#10;OGmRzmTtATy9tBm1+/NxZm0c9lITtpGprmcolRGgtGJsdAFnGtXSHoFqkmGpgcV+CYD2DI0h2VKq&#10;JOVpDGPIZGkhAdI9AoeCoRLJ+wW2klkpFYOyDyiUUeIc+W79/otPJ7ASJIGvTEJKoSTt1e605j34&#10;f9JwLeY3jJzvKC2O9vkWRfHuSPFdSoHiu1OLNDtTA//SKsXR8qHK3yiQpPEKvaTFSninlMam00SE&#10;jZobzKOSgijDgpJlyjIIYGm17jGZP21g+T8CWueyBorhTWcJfb0Bm7/XZIRsLYwMZ3jVdGoXru1a&#10;hfObs9ByYSfqTmzCWYYrTyqO4MHFnV92m35WcQj9tccJ7CmMCVxNLq8+YuYg66h5UpON9L11h0zi&#10;Ww3zPS3bZrYUOLMmAbvSw1AU62c6LxKoYVotrRw2JsnX3JCeuhSDXefMJzVHRfkjBaQSbyrBT0G0&#10;H3KDnJHJ81QSKztFo4RBQqGQyGgjr4u8iHjJCgg87ZwpK2EWV/HZNhuPpeDIjCsjsfy38uporFj7&#10;mUf78j/4W03/0dp+EbCNiYG4tSseBzI8sZKuYGOyn9mZc6W2EOb7qRtSGq4G/x3EJQhQdyTBVaeG&#10;ipb6hfK6UkPqO+0+phWqBmD+TuGTtFthmopCK8s9aCN5y+wbwiagWeyYXdbGahPyFoWTbGOHvrqz&#10;UAbF9fRfrWWH0Vy6C22X9uHZLZrnBpKnh1fNjh9jd2miqbG9t/YQzMMm5Om7pblRjG2bT5i4trdi&#10;LzrOF6Nit2WOd+VEm7nJqQRFjW3MJYu054v5JSiqhMZQBbRJcMYYN9CF1xnTKn1VNH1zrPKD0PwW&#10;xrjh9r4sXNqVjLQAhkBzXZfK/hbpTkCo5drjWVqaSvCKYjywOdnf+Puafbl4dLoQNzfHmW3QJQjK&#10;vpxI4DcmhzEG96PbIIEzI0kaaybZkobz+bqWEsRwJcETJ/OiMXh4Cxr5HkdXRGKVyXrhZNLybY/x&#10;R3FCALQhtnq3JHgCXaZcCQ/DPJQSZDHfewkFmfVTYf1DCLgx03ID9LPy+crMbISF50qHGcw2URow&#10;TQZUNip1yZpu12X0/8soNLQGEkZtBGq6ZCkQ2jxI04Id2m8eRW/tOQzeuWD2bx1uOG92Flc+/Z7b&#10;B82eU9LW6ebT6LpKX00y1XejhCGS0loV41HpBpTvzjd7Y2xJj0CONIFEJ8qLDc/GlolUMckWBTRN&#10;oaar6tx0K85pojoxpNVmg0+TkE0JjtXAbmY7mFRqcXKQ8o0pgaqjATOCTFabcsd4UDN5r1mczv+M&#10;pc8VGZL2hTNmjnP+FttJyNICCSzfa4W/E8q3ZyEnaKnR4pURbjixOtJMuitMDEYCn6n0Y/LV8tMi&#10;f0rxmUxh25kXguoNmTien4Dq4kysouDF8z+zyC1ywhhqUSC20nrFeC42sXaYrAx9rM4z5qbuaudm&#10;5W5SUist0DVcgi7JmG1P1p/gKqGNujIFtOJuhUyBFA7lekulpdFyHGX2snKYE1gC7U2AJRzKhSyg&#10;3XlNxY3+26Gn6iQe3ziAfrJrjQZ13VTuce2LJ9NLAnVrH2PZEoxW78fTi1usfuQzhbi1O5sMOcYk&#10;eJTkWx0RVtZafxea3LmeIUmtmWEhyZ0zq6qUuuiURkzXTNejTDclX6ArY4/ZoDjUnaw7FGtJ1JQr&#10;RolwEgSA/ovhhvHb/A8lvSuIUJpRb6yJ8cGGDD824CJqnzsb10pip7ThyuWYTvAzgpyQEcrPBC6O&#10;jZZKS7GG4ZcSfWSG+VAQLUJmJ5pW/dJDKGwEcUOyB06keOEIBbu0MJH/udwkv1SYFetN0PisBPrs&#10;RAqj3IOshkDWs7RJexF9Zkl2JJJ9CbYfIwmzP7jVLiY0UxhG8DTJTwCrTdQRJIKXFUaLEkUXEe6F&#10;dAq9kmLKSooTqFvV+GuB7mgNmmh+t6b9av2VwwiJ1OCdk5houYAeanHbuU1mKk0fTbRmN/bd3I7e&#10;69vw+OIG1B1ejcMr4rA5JZjS62kqpZcyeSzY+OocUKCuohQQAl17DauXRvGpmK3iTxOqUEuU2lg7&#10;R0dQAy0ipqwn1GL5Y2rdxsRQlFJz1vqok5+NQTMtfx5IDVEaqHgCIs1LCXbB1c2ReEeGfzwhGocy&#10;E9C5vwg310eaTWX0X7HUnng2vtb3x/P5ytCf7LcUWRSmaF9HpEf4Gt+8Js4Xu7PDkURN09huTrgn&#10;BcHdTPnJCvU2K8c3xPozbHIyZDKN2h/utYjaSAGmm1H+ngQ+Q5lMBbIAkqbGE9R4vkc6BUnaLHKo&#10;dgtVNkbWR0xeGWAyI/zgu/gr5IV4YH1SKMFfiLxoX6RToEoL0+gWApHCcE3tJIXRTBaj0Y5LLXLG&#10;2FraLDbuzHOlfzWrKU3e27pjGLl7nKGQ9oo4QF+7i9q8BZ3n15NMrcKNnVmUwjBsSApGCiumSqkv&#10;VXusK6RQMlBp5ZfxWQMwAWElgxRu8D75FpmjaIJlCJC0yd+T/jMSw7f5vEurqUULTUbzElqKWGmr&#10;9yKSGzYotSgnxhdRClfod5SwMIyCFOG1gI252OT9WR/hhF2xLtifE4i9qUE4mBltYv+V1HJtUK+s&#10;UXF8rsnaSCDUq7aVvrSNPntV9HKTmiMt0AXbk3xRuSUeRzICkB64jHGoN8kf41ECnkBilkDtVkK0&#10;DE20p8CoT135AWWBYmgxxPZzaVZ1j9rIJG1jG2gY0rgy02ZWuLguMQxHcpOxKTPKRAMmDxl/H0Ei&#10;tZ6Eb2NMGHZkKeOrOzXZCbtTvVEYRwUjZ9BynexAX0NGvejTNaTp4biMWs14WoyfLtCVDDw70hcz&#10;96/A4Xk5TfPtfXh6fTvuHCpA1YE8tJWuQ/X+XJxdE4s92SFYFeXFF6fpCpGZpgbQ54pkGI0lsOqJ&#10;ERMUyCqmv1js2Y2aSm0VaQhiJcxIED9rI4JzeanoOLoG/5fBMjaqLx7sSaLfTGFosRhF0Z4UrGCk&#10;+9G8Ucq1SXeg/A7/25slmH4o0XsxVocuQUXJauQToChpOUlOXqgPCsPdcHFTJjIIaDIFU1kr1YDS&#10;AKXa1D49KQRoHYG+WJCE6sIU3NqWxe+WYSWBbdqTifs743B3SwzeMPZ/U30a2+K8sJEarPyGKUFL&#10;sHu1L5rPFeESheL4mhBsSg80HTPpwfTZFCZNKJDWmulC9Mvyx2LugQRd1k0jSyvig0w/9HoNxCgv&#10;G313DN9BGr87PRR7s6OxOyeC784wLtEHa+MCGS4FIIfRizp+wr2WwEkTHGRFnZajIN6fmu+CKyW5&#10;qNybi+pduWhl2DxcdRAOHSRYLWeKzHqgusNFZo+8M+sSTHL01VHeDIl8sYNgF0R7IC+CcVkIWSp9&#10;jzLnGTpPzTIMkUAL9GAyPIVHyqmqCeb7c0JwpjAaK8LYyIyZlf6khISm5kAK/9+dWqXMmAzutbSE&#10;ZEMSL7O8OtQZ944U4sLGRBTy2fr/YFfNk6KVoLRGui9EYcBCrAhxxvnVCdhOk1tMLUgNoNlU1msv&#10;Nii1RBZHPtCwfmqUzKniY3VrJvi6Yx19+oV1SThWEENBWGI6ay6tikTz1kgcIMNOojavimUYFe2O&#10;wggf1t8DGxL9cXVDIgZOrsTszW2o2pGFQzlk3Cn+WJ3kg7hAkkSZcQqWtuvSBMAUHlP53zK5Zrkr&#10;NTGJjL8oKhjhjtopY4GpVwZdhEz/qhgXs+lFbrA3/zOY7sOLbkTpF5fBc8k3cF5M80wTnccoobyk&#10;AKc3JGP45mY8PLmWHIrg3jyIj/dP43XDcXzfegEOm1OCSHYoqRGeNF3OxvfGiA3KxJFJigCsZYi0&#10;lqRLXaCniuIYStBMEWwNutsMT8UamZHfWWbi0c0JfgQ5iAw1AJlsMOWFVC7naAIhMhXJ/wij1Muk&#10;J/v6IphAJ2mwn6Qmn+8TS9OzPsoNqb4LzCB6EDU2VCEXtV6NkUptSaNZTvJZgjya2e00a/vTGN4w&#10;nIrif4gPiOzZMbWV/J5+mu8hMy7WqiKtU+9Zor8H8kN90XEsD3+9dxyFIcuwoyAAT8hNziuBSbQX&#10;wfYgoMEsQbhWnI6q4jQ82L0KDfvycGNTCk2/PyJM/RgC8ZnJ/O+UEDdkhciFuBtWHU8OEs5IIYyW&#10;bwX9r4ZW85MiSAxJEmk1V8YEU4tJBmm1NFHCjf5XZGs16/jg4Co8PbcZzac34c+9VRip2mdm00zV&#10;HMTwjV0YI1meIbj9t7QXJIk2CbVSwzoEUdpFnJSzWmTKZsgCS6ZGCfCTqQ0ZlOTVJDabEn2RQpMq&#10;P61A3+pIt6fSqPdHms0XJBjKjyu/F02fE0QhUPAfwN8obeymrGgKE0kKgdq3Ngx/7z5Pf+iBtoMr&#10;cHNtLDWAjFW7eTlrZwMXrFBCfmq7BiXEmgsi3E1crRSVprdLwkUBjaQJly+MptbIOogIyWwLaJlS&#10;hX6mw4bkSHnwjUBrnjZNXh41ZnuSG7LDHDF1azOOJXkiM3gxXVkhWjbl4kJ+ElZHkOEHL8Uugn0k&#10;Lxy3t2dQCKKNAhwkiUvlu8lFiJMoO3tmgDeth9UhE816qOdMPXMabLl/ZC06zu9HWrgvsuhvk6ho&#10;sob+bKdcRhqxbk7Ii/JDRXEhhq5txc+Pz+HlPUZGFzehv7wE2khbC+cV/g5V7iPAJzDdWIrecm0Y&#10;uJ0AH8R0SxnePq6Eg+YeazqqBdbcxh18kMZRzcA5QVdDKUm48non8+WjPF1N+GR1yNtxm8oiflaQ&#10;rvz338FdU12dF5qM7cpwpWBeHQaa1hrq/A3iPd0JuB9Zsif+f//RgU0+fKYxY44IpkCsiI3gcxZh&#10;Bxt0E8OS9BBXFLPxC0OWI4dgRbks4Pvxv9WJTz8VTH8uPiDhtAYfSP6MJlvDjalk0WLWWp6ayeOK&#10;MC/Gowzh0gJwmASwdksa9qf7YU34QuTSYpxMd8d6WrL1JGYlWUEojg7GyhA/7MuOgbLxFdKEJzO+&#10;L4rzwxZGCKvCrXnWCuXUjxDmw9BPmsxnad9cCZ4m/CtRTjjJWuvlvUgg4VSYmBkTQGX4BqFULu2p&#10;e60oBj1Xt+Lzw1PoK9+OxxeKCehhDJBPfWi/jE9PytFxebtJf9F7+whG685inOczDSdxsiAYs80X&#10;MdF4wWTCff24WlmsCQzjLTP6QbC0/4bGSTUtVT5Y46gR1BbRf22ScG5jJk5nxCCeAuDL33oss8y2&#10;uuA0qqJBbw1MeC/5ikLDcIHgbE0IQrjLNwgjOVvFxomiP4pyF0NdykZ3ZvjgjUz1fJE9F9Jn5oTL&#10;3C2hOaV5I+BpNIXRZOQiVfLjIjCxPJf/VailTn+948o4H+xNjzaMeyMZdxwbOl69cApn2JhizMqq&#10;rxmeIkhZfN6OND9U78hBdXEGnh/bgKFjhbiW64MkNwfsjPehaU5FLv3+qTUROJ3vR7LnQXPPWJmm&#10;XzvLrY0NxNb0COwjacoLpwBRU/U+KyMCTKycGeqFSIZVnhR09Y49PFcMlz86MBx1YnvR31LJnNlu&#10;zotIaNl23ZWn8Ofuy5isOYD+6zsxfecE3j28TE0lkHfO0EwfJJhnTOJqJfe6e6QIg7eP4vmNvRgk&#10;0G86yxlFnUNfzVnMdlbh04v7eNV5Fw7ysyJRVkc7tXOZRls0G4KxHUEPpVZ4UQJ9yOoCnL5DXNBy&#10;dFdvIwlaasydEtma+UwUFA9qsy8B30WCVRTpaqbGBMtaOH4DnyV/NL1GJ1YEUYoVy6q3yInAkWXS&#10;ZybRP+WQ8GRHOuLmhgS0H1yJwliSKd4nLZVVkT9Vf7AaUh0N0mZZCcvFOGIj2ejJonizyO3Emjik&#10;hYrBWt/pGcqklk0XsJPCVkR2rbnUeWToJRnh2KZQJzUE1wtCcLsoFOmeXyOJodv5HF9Ub02n5jqS&#10;NFLoyD0UNmlRm7YxkTCJ2atDJZPMWdskKbtxFIX4eGEiCujySouSSYrO4sWVQlStDcErauazc9vR&#10;eUk7jWXi//bqLn56fNVMgpyuP4wX13ZgvPYoxmpokqsPMeQ9YjbnenZjv9HewSqlwzhrdt6eaL6E&#10;d08qCWa1Wcf9qfc+Zh5Uof36Mbzvb8L4gwq8elKj1K/qX7aIlEyvtNPsF8NrhmARwK0ZIVjDONV3&#10;yXeG+foTeIUHSt+u36t3ykxrkXZ/64D1vt9hJzX5I83GuTWhuLIuHE0MVxq3xSHV8zsk0M+uou9J&#10;JOFQJ0kEzbn8bSL9euXmJBxNCcCl/Ghsj6EmkrRoZoaZ6MbnqZNBLDqJpi+JZlBAqodIplnsdg1N&#10;YOXOtei7uBYhy/5g/LLMd7yPG9LC3LEnMxSHUhgykmTKQoh45hKM3WmhOJLggzzG5mspkIWB9PFO&#10;fyT43mgpSUQK3zs1xMv4WmseGAt/H8h3CSBfMUOjLJG0VNolNDWMBDdwCd437MHolW3ovbAZvec2&#10;4BQjkHetR/Gy/gAmbx9EH7X2dd1JvKTJbTu1BgM3d+N52R70lO3AW7LmwfI9ePPgvJmkMXP/osnu&#10;LLA1VDzbchkvWyvw6XkTPvc14zUBHW2mwDRfx+zTO2ivPo8fhqysSg7hriQH8id8+XBql2Jk9S/n&#10;RnpRg781neLB1MzmowWo35mI65uS4bXka6NRJpcvfbVImQeFwPe7P+BYlg92sOGPJrviRLoH2g+l&#10;4v62BFzO9cLJ/GAKzrfovLoNZQxnnp4qRhSFxmzBRvN4sCCW4Qs1LCcc5dsyyEg9zTzmogQvJDKs&#10;EIlTVh5lg9cmutZ4tc4VTlEoSKw20Fee5v+Uro6kGZXJpxUwJtyJn93N3j5ryegz/JaajpZ4muBo&#10;1j3OdymiKGhKMBevPnP+32Yy4up18dhOE76dWh9OcMPFM9hGQZoizLqbZTaumhTB6EHPcnU0+woF&#10;LfwGj05uxP1d6XhXX4L3LUfRS0I1qpyKN3ZglCAroeRY1VGa3n14eGE9NbwYg2TLg7e0gcI+dF0m&#10;2A/L8PFxOSZJqj503cKUSXZzCS/bKqjRVXjdXol3z+9gqqMKA/VlaDhTgoE7V/G+75EB+L2yQvV1&#10;wkHjl+qC00ZDGjjYlhVipuhqys61/asRvPQPcFv8NW4fzMPd3fF4fHQljuWQOPCauiNDKChB1HLf&#10;5V/j8eX1OM2g/dONPWygUJwnyTqS6oW+0wW4vMIfT44XUEsWI4ZxZhpj4HCSKe2cKoaqMEjjzYZA&#10;iVAxDtYeJJnh7mTb9Om+dAvOC6h9vtiXq52iCA5dQIKvOkIUkzI6CHA0dUii0CTzs0y1WLU6e7Sp&#10;S1F8oOnKXBXhhf2JwShgmJhA0qbJApoKJMsg16ChQx1N7xxDOm1UvodWYG9OvMnrZbYIILjaQldz&#10;1bxFTEkgfehzE/lOQ2TBf3l2AVO1JZio3IXR8m2YYNgzdpumt3wXnlwsJuglmL17HMMMjSZrj6Hn&#10;5l6y+808HjB7n4zSJ2vk8P0Ta1H+SMNlDDVexvMq7bh3EV1Xj+CngRaz9Pf+xYO8vwI/KvermYL9&#10;1KRIVMpFpUvUpE8HLbXUsJaGAhO9GHp4LUF2KCvp/C3iKfFuyxxIFL7BljhvtB5U8mpHdJ0pQDnJ&#10;SQ/pe+SiPyDgj39g5Q6gdXcSPtXtxfEkRzQVJ6BxVxxDEppJ56/w7PhK3Fzlje3B36CQmhVKIEPo&#10;8zXIrm1JVsb6I34OXHVsRBCgSM9FuLAlDyczg7Ej2Yss2TLz4dQ2WRuFVRpdMqEgQdJ8rhAKjxnF&#10;Ybio/ncJkQRZGqoBgxQSo9WxHji2IpYaTtNPshbG524miNoGIYrtYGacEDgznYjm2QrPFhnAcyKD&#10;yJ7JDSh0Gi9XvHtpxxr8+PQW/vTsGt4yxBmp2GvWUw8yrtX52+bTJjOqZrR2XC5B0+kNZotEfR6s&#10;pAmmn/2pmz6WPvfNw2sm//xraujwvTIeazHZfBNjDWU016fw3z69QH/dJXx82opftFCRwP44+gzf&#10;K32kQFYqSYJr58o0uTNHnsHBV36Z5lSsOopUvyg51HQcaPW8rysr4uOIUyQod3clYqJ8K47FuWD6&#10;9h4cS/HAhRUROJfvg86ThbhZFMXiR3NcgM4j+dTelShf5Ymq9UF4ciIb1wvD0X4gBZ2HszFyeR0B&#10;XYRkNrr2Z9QE+fSoQJIs+d9l1HYX5JKt7s0NRv2OFJzLi8aNNVl4eLyQPlIh2nKyXh55bwRBzA12&#10;QQ6JlWapBLtafe7q+1XkoH53cQ6Brl3+ZDk0iSFF4JEVB7ss5G9I6Iyf1awWF2qrNddbwqKRuAA3&#10;5dDXEKsrXYwzqkry8FvXBVQdzMb7jjJMkyHP1u9DD03zVO1BzJJIjZcfNURqnKxZyeJm6GO7yvbh&#10;wbkSdFccw0xrGd503DArPkebLuH7Z3dM7u7xtkpUHt2GgbtX8UP3Hfz8rMosVvj7RBOm6Y9/GyeQ&#10;fcro+gxv+zqovZqp2zk3197SZAMuz+3kpyapcTAlPUT58xlrxrOiWQze99FHFjKMCKB2OC78GnX7&#10;U1GxMgzX1gUZlnhzcwpDD1Z4Ww4KyUZPJ7rhaIYH6jbGoKY4CfXFcWg9kGqSm1esj0Dj9ljUrCOj&#10;XUGftyEC1zfEMbZcgnOrYrEnjq4iXtuxuSGSLkDzulK0lJSmtyjGHWdyonB+RRKPcThJIhPh+h1y&#10;Y3ypVZqA50jgxLqprfS1IobWruPW0KcZ8KdWas+7dAqO+gQ0wSHYjbyD5lfxawZdQQxDrWI+R0OS&#10;Przu7WzdF0TQRVR9XZzgRcA1/t1wZhv6yzZgrHofXt47gdl7x2mCT6CP7qqv/ADGSKymtTcvSdP7&#10;h1cYCpVC+U8m6Vv/NHAPb59W4v3TKozdv46pVvrYx3fxfW8TmXM9Zh5Vm8wMQ+3luFdaggvrC3B9&#10;ayF9dBV25yTgbY/SAj8zGvs9gfxMLX4/0GFloudnO+utis4FsIoAd9iUEUgTuYT+bikbg3EmQd9C&#10;rc7w+JoasgjLv3LA8+ub0XIwA/f2pqFmRzSuFwVha+gSVO/Mxo4YN1RvjkHZSn+ciF+OuuIYlnjc&#10;yA/FvX3ZJB578eLSFtSQcbfuTUX99kRj9nO9GWtGumB7irfRkrxQRzOMl0iilaqRIX/FuuqS9cCh&#10;FXHYlupD/26Nz6o/3fSJUzAFjtm1kdoqcBVbB5E3BNKH+lEzI71IwMJ8sK8o1fQja9JDCBl4CDU+&#10;KcQba6L9sC8/kf9H4aAlCHEl+w/yNTNOPUioDq1Kw+Oy/fjffnrBePYkAS4x2X21Tc/0ncPUWLHf&#10;S3jVKpJ0jgTpBmbbruB/ftOFxpPrMcow6B2BevOkCn8afICJ1pvQbrdaXDj5sBJddaV4UX8O//Gm&#10;H7PPavFLD7WVZvm32Wf481QP/jrVjVHe23L5CD5rdczIU5ZuA7Txx0aTu/BOa+H6H8+ZbAtcbSWi&#10;YoC+sCaajfItfddirIli45K4aGf2wkgPuC//I1Yn+6JyfShOZXijaV8WQYrB3ZJM1G0Jw5VsDzTv&#10;ycHtNVE4ne6Omi1R6Nifh9otMTic5o/NKYGUSIZLK6JQFOuI7GgnFMe54/bmRNzbHoWzKwJIgBaR&#10;US8n405EXrAHNmuTKH9HJNJ8a8THTNjTJANna5alGQIVWaJf1vCnuhM1WcGesJAT6YMTq+MRSZOs&#10;cXB11eZG+mJzZgRdEuNpCpAJiZydEe7taXbncVuyEFHOS80o3U/PKvDvU9Umy9+feyrRd20LPjSf&#10;JLjHTD6TkZr9eHP/HKZokpuPrzbbmmoYcJam+Pun1WbeukKfT0+1X4T2eWnA9KNKk8P6NU2zNqN7&#10;dL0UA/du0WRXoOJQMQnXQ/zt5bDJDKy9X5RMVptj/DzRg8kn9/GBmvuGINoJugXcjWO7zZZHynIu&#10;YLXw0QJbiX54jYRMKbhkujVX3yGdMWSkprYwvAhyW0gt80I0/afn0m/ItFfjztY4NLC0ny7C+ng3&#10;3NiejvAlX5EVL0TttmQCrR2FstG8NwEtO9PRejgFbYczsDJwIbICPRmPuuHCqiRc3RiP86tCcLYo&#10;EgVRjmgjiy/NcMKhZG/kUMBWRlCr+S7FcT4ojHbF+gRv5NPCRBFckSVtVyhN16iQMg3IT8sUS7vN&#10;Oil+jqP/3pwUgcpNKWY0x+6v12a4MZ7Ky+1FQSG7573HClMIMLmJ42L8bbCGTJcmt/4IRsiKZYrf&#10;tZbiQ+t5vLxzCq9bzpAMHTOZ19/cO4PZpjPUVK0oKcN4wxm8uHUIrx5dw5v2CpInlq4qTDPsUbLX&#10;H0Y7MNt5FyP3K/DTRAdarxwz5O3//e+/EFStNW+n1imbugB+Qa19bpnhMQJFsvV5uNtkNvyseFja&#10;SmAFoG2ijeYSTJ3ruj6bFPejWiNnCcZ7FsbRX6Hy2HpUro3GsWQndJ0qRP22WFxaGYyHB9LRvC8R&#10;d0mItmcG4EBiELZEBGBjqLthwSFLHVBaGIVHR/PRcWYlDiW640hOEO5uTaB2LmA8HIi19I1bokJx&#10;LicVx1ODsTvLF6sClqBiczx6zzE23xFvNtb1IQPXbv9xNNdZBHhrSiiOZUYil75aU3zjPJ2wLTEQ&#10;B+nXI3mf6R0jYGZioWJ5Fo13Z0f6YUtKBNZGeZoesbxYb4ZAjsgP8YHbt18ZoP/bhx58aDmNz52X&#10;MNt4HOOVezHD47uWs5husFZoapu494xhX1J7R2vJpOtOmHhW21B96rqNVw9vYvZhudlk7ANJ09uu&#10;O3jVVYN31OKZx7U8b8Bwyy38Ot6JsUd1eFJ1zezH9V7r1/o7jH9VxnhtYiSQlD5rqqvFJMDTZ6XU&#10;ssFTMT6XWi1/bANrm2UV20frHu07YF+3zblDEuPTVZGOqCgMJoA0c36LsYONdGFVELoP0yfTbO+N&#10;Wo4CzXKgdq4L98PR9CicWJmIgynhuLApAileX+PhkXS07U9D7bowFPrTt2UEYN/qKOyiZmaSuW+g&#10;pSgMYRgV74sVNNEpDG3CaTn86U81v1mb9QfTsqgzQsN3GkkL91yAFcrDRbKWH64Jgh5YGe6DlXEk&#10;UH7OBmRNa/UnwMpR7ceYV8naYoOc4OL4NRn5ApwvSsNuhlJ/el6O/xirQU/FHgxXH0Z/5R785cVt&#10;vGk8gecXN2G4fC8m6o7iY/t1/NxTY0Idael061XTWfGSwH7oqsX7rnq8JJCfe+/jNQnURNttjLVU&#10;mJ0gXz2pxbsXTRjvrMezmjJq4RNLE7Xhy7AS3XbMA8baJmA+kCpfPlPbtSTq85h+z1j4RRsmHt/n&#10;fzeZvRe0/Y+uf2QxWkvmbXa86n2E173KqWptQWLWq1PAHNaEO+HqulCsDV+OFRqXpflO919OTVrC&#10;OHMJrm9LwhWa3BzfRUinL9XkuyPpYdjHcpok5lC+LzJDlmHgxm7ELnTAw8OZGKJV2ElWvSHeG2kU&#10;nvwwJ6zVXoWBilEZSpFVZ4f6muk1ftREX7Jl9catjPIx89FifBaT4dJPaxjTzw2rCfIBavjhnBR0&#10;l+7A5XUJ9MWe1uQ6xrFeTsvgsmwxnJYvgseiRXD+7o/4y0AzfnhYipnaPRiv2oEB+tqOEytN3q62&#10;k0Umxn12ZSvGZa6rDuEdQX3XWYERmuInNw9g8v41k2DuDcGTtk6ROL18XI/P/Q8x1Hwdn/taCG4V&#10;Bnn+4+gjvOluxlgbffIAAZN/nDOxPwwrV4vytliZhy0tE9Ayv4yDeY+01wL/d7ClhXaRBs92t6Hx&#10;WinGn7TgFdm3WRc3QgvB7/RbHfVb67zzi+brs84dErwWI0tMl35QexMnezsjn6UwyAW7aWrzQ5di&#10;Y4wjLpNw7ckNQmGCl5kZsjfPHysoDDU7MlC9P5OmkZro9h1ygpdjQ9hS9Jxfgb1xfkgNXobN8aEo&#10;SQtFGkOnGF/NxHRHbqDGhUWW5maB0JfmEOgz61MZcydiTWIwfetypDNGXhlL858Uhl0ZsajdXYBt&#10;K8LJJ5YZc6/dsZ3+4IBiupX/ZbIe/8839/Cx+SDu7YrF09Mr0X22CL0XNmHo+na0nViFoVuH0XK2&#10;2CwvesWQ53n5QQzWn8ZQ/Rn8+OIOPj1vMIlyZh7dxksC+bm3GTMdJFLd9zD95K7ZhGuMzLm79jwa&#10;zh7Cz4PP8auSAcwBpKPdwJ9HLY21zfBnhkbzTfL8e21QbZB1Td9bprjdmHWBLdD0vQ2qig2yfc3a&#10;e8My7/psdkQS8UomG00mWUkmQ42idmk4LcefxCjeHxui3KiRLiiIcMWJ3BBM396Ka2uCkEMBSA9y&#10;xtbEAKyL9kKKr8Zal2MlTe361EBq+WIKQRbj1KXYkuaNC7lW2oqsAE+SJmtajWZiapqr5nRrEr7S&#10;T5TkJWNPUqSZ0rqaYGugYgUFaxdNcLDnQni7Ms5dvhAbkkJwMDcSP3bdwG/dV9B7ZTMeHiskkTqK&#10;qbr9mKk5iMZ9eWazk/YzazFRe5i+9yQ+dJA0Pbxq/O3LtuuYfnCdmltJAkU/+7TeaLC09UPPA4Lb&#10;jKn2Goy0lFNDW/EXhjvt1y/gbzOD1FSaZTU4fexHEh+zgxrP1XFhpfagRqvHisCaNJZzucMF9Hzw&#10;LYD4X4qP53q3PhmgBKL+5zH/T2ZZxIqAzoGo+4yppomeD7Ip+q2K3kW8gPc6pLovQQLNdbTbIkTQ&#10;V6b6epDpLke4mzXtdl9aGPanByHJ72tcXBGIsSvbURjMe+lDs0O9kUytzKTJVzhkzdpwwsG8KKyh&#10;uc0MW4Lf2kqR7LrQbC19lESq58JO7M+JNMN56uoU0Mo3rd4rDRTEBzphRYQvdiQxZCtOh7vL1wy3&#10;lpopr5q6mxvqif9p7D5m6jQYvxGPlfaCIL+6exjDt3ZjRhkR7h7H86s7MNNETaU/Voai161XzOjP&#10;dMtlxrq38LrztolppzuqCXIDfhp+TNN8D+MPqMmd1eiuO4M/kyV/JOBPKy/j12lttPIMYx1N+GVm&#10;CP/jL2/x42QfQSOQ8qME7XfgrGKDOf/6/HOBYmuwreH2dfteFX2eb4ql5fY9OqroO/t+fT/fYuiz&#10;g0aL8jWWSvOtninForkBSrlAXxrsiS0J/sgIXITD2YHI99dKgIVm/tfp9XG4sDYNGxj3rqJmZgR4&#10;IZYmOJ1avS3dD2sjXZAX6YzssK/RdXIFrcRXSCPJ++nBBTSW5CCTGmvWOgV60B87Q5u1axGZv4cz&#10;4kI94EtXoiWg+XQhQ7e343nZWvraXcbXjpaXmI3iRitKMFl1ACO39jN2tXJki0QN155BX+VhdN/c&#10;j/HGUjJkdWJcw8xD+tbee3j37C6BbcVPQ+30rffw91d91OY6TJBF/5fXg3B1cMBgQzX+17/9NMeC&#10;laNUoQvNMxtSwL7qeYiX9JXKKmzHrNLaH6S10l6juRaDFhDmKC2cA8s2t/Z39vX5QNtA2Z9t0Oyi&#10;62b/xrn/sJ+l7+YLhorD+awgnKRJ3kjTvDrcnWbaGZtixG5dEeHjghyCcUA7+q0IRpQWY3suMyNH&#10;mYHLzdTXBE9aAWq0ZnKEeSxCUXwAVtN3V+1eTc3UnCkn3D9QgHx1WXotws292XhwoBD7EiN4b6hh&#10;2sEa5vNwNeuQRMr+MVaP/8eHVvRe34knF9abBQRjBLb32jaTEG60Zj/GCPBM4xmM1J/E2/Yy/C+v&#10;n2C66TyUann0Tin6a85ghqZ5tLnMMOKPL1rw/gWZMoH9abTTxLZDTRUYf1SJP4+3o//uZfx1LrPS&#10;675HJnPh94xp1Xjztc5uOLtRdRSoMqdXDu8g8NJyizmrSFD0vRpfDS8A7PP5QP/3zu37bIB1zb5u&#10;f9a9+s2X38m8z4VdNtA6OtxcE4b2EznYGueOaPcFZMHfsCxEoDPPpeEka5tSAuivvWlmrUSiGvzP&#10;DHdDIsENoulX/Kt+Z82yTPN1Y1y+A7dL1mFdcjCStKLAfxEGLq7D+qjF2L0uHgU044lk4xp48Hde&#10;jtsH1uBsYRJ2poTh76O16C3biBeXtqLn8nqMV2wjkdqBt/cY29YdNInPJ+pPYKrlIibvXSBbvon2&#10;yzvNpoCTNMuvOirIkuvM7sOTDH2UQV/9x9oX3nRctFYyfn2IsYd1GH94F399M47PI9RCsWN1TIjE&#10;sKHMVg001XYjCjQ1pDlKi6jFZryX9yrz4vgTkrZnrQYAAWtpdDdG2xvN0Qb4rbZ41jMMa7aKHULJ&#10;59qdHLpHn+177esq2ijt92L5ewvkue/FG+be1RYOh5aSNAxeWoM4128Nk40lMNJY9SV7L9c63G9x&#10;cnMKGrYlINLpjwj31hIYJ+zPj8b6yABkhLmbYUMNymtH9JUJJGr+3jiWnoC6/QUojglGz5UNyA13&#10;xJ8enjfJbAojnHB5Wz4Ork7CuS1Z+Nxx1sxqHJYpJpjqjRqq2InB8m3opza/bjzG762F9O9JpD51&#10;3qB5Por2Szsx9UBh0C1MtlI7W2/hAzV3UiyZfldJ6yY76jHQXI5/fzfIYwX6m6rxy9QAfhoTUxZg&#10;LAxTBLLMssy0xZbVp/w7S7aBs0H8ZarfsGHt8Xv/5jm0VFxE973bBmxzHwmYOkHs39iNrv/SUZ9t&#10;AbLPbe3U0QZKn1VsAbJ/Y2v5J2qwOmC0ZbY6YLR73dvednOfrc0G6K1xjowvVyPC8zuTElGrHcO8&#10;lxFMD6T4u8CHDDw12gO3i9MQR8KmvYQzGXvvJDnamhCMOG/NmaKZp09VEpaUEFesSfBDVpSWx9IC&#10;uC0wo0Ob4gIxUb0XH1tP4peuq/SlpzBZsxcjlXvQyrh7TBspM4YdrD2GwZpjBNLaB0rrsLUhyXD1&#10;EZKrk7x2Gd93VeLj83rGtrcMU/5xoAXf9z/A2+4HZgrN2P1q/Dz+iKTpMdouleJTv7oXe6yxWrsB&#10;Ca6KmLGyCos1S3OkQdp8WdoiTVORhlhaZzNpAkFWq+R77bXlaLhxEZ13ys3mcMoDYzFsCouJn59i&#10;6ildBoVC/dfSOFuTba21ACKQ0l6ea+DiM9my6T3jfeYd+D8/8vx7AvruRSvePG/Cq2fau/UBXrHe&#10;dmqSjwylph83Y4LFdKzYQGt7A+1gpy0OlMpZR21WNtLZgtHHD8x+VLMvrK0K7bRUOv/v5QS1rv2+&#10;sZk2RrM2O1OWI8aEvNc+11FF/6U9PfTf9jXdpzI/BbQyACvf2Ucljp0rdmpK+1xH3WPfq2sCUdmE&#10;dZ/OdU37fejcLlYOceu+3++xnvX7fZbJ1lH3KQ2X9s9S0lpr+0JtrdRHN0BtH3+Kv7/rx7+x/DbT&#10;ZzSuq/Yqtb8cYwzlph9VMWy7bQRVG5+97Kgk27+OoearjATKMSErReKoDdCUNmSChPLto2sU+tMm&#10;W+JQtRLq7cVjRhZ3j6/HlV0rsS0nlsrlbVJgKsN/XIC7GYPX7Bc3xyVwUCNrzyk1tEDX+VB7M/rb&#10;Gs1x7EmrAVog2slgTQ4yAmKDbn9WEbgCWpuXWTvgkS2y4WwABbIayb5fv+9vu2t20dO57jGNyGL2&#10;3pgDUI1tg2p/1tH+3k5+Z1+3vxMoNoD274y5nve/Vlehda+2TdJx/rPsZPIW0DSv43Pvx6IMxXpP&#10;+XQls/3HhzGzL+W/vhmkK+jEcGsNtDfl2KNahmY1Zoe7sZYbGG8rxyRZvpLZjirtNCODCfKN8dbr&#10;GGu6iKHGixhu0IRAgt10luUMhmoPmXVxnVeKre0Ld+bg5IZUrEsKMEuME4PdTRewlh9pHECTPZV8&#10;1mXZIgtoAayjvTelQP7PG5D+vpGKwLABsn9jb3higWdp8u/abO0/aWuxrdk6quh/9N/2/9vabIOt&#10;cwuM/wygndlQn22Q52uxBYIFsF302fr9PwuMBbwNtiyC/s8mXF+0mN9rd/YPBFvarN//QF+vUScN&#10;Mf77p2EC3IefqeUjbXV41sBQ7xHDtid3SdZqMEwNHm2rMFo79YhHRgWDjRcI/GVyjCskj1cxpj0q&#10;G85Sm6+Y7tjJplKMkYD2V+0jwFvQdmEjao6sxplN6diaEY68aD9oSVFsAMNULQ7wtDqfNJyrhDYC&#10;WWukjekWUNIobSo61H4P/WSKKsNPCDRjxSn6FwEhUGwt1v26t/dBvdnPUtfmA2hrrA3e/Ov2Zx31&#10;Oz1f76FnGFMtMP6pzN9wVEX36bOK/kfXlCpaxWxJOFfsDUhV7P/W/fZ72P9pbzyqHKf6nc4lADbD&#10;tgVBZvo9P2t7Q/n9v70ZoZkexd/fD5vdZeU/exvL0dN4kwDfwXjnHUx01htNHidpnKbJ1pRcbUI6&#10;RLOsXXhGGnm8f9HsW6k8McoyMU3AR++ewEDVQVMeXtyKhlMbcXlHFg4XJWJjWoSZNSPt1Vh8mLer&#10;mU2jlazqf/BwXGz6/+39rxzUyCrSTFujR2m+VSaesfEFLMESYAJZRecCWpuPvmjR1JdmgsTYzuw1&#10;+Z/98PzPNrg6qtFV9F+yDCo6twE0wNnHuWK0jEe7GOBU7O8JwEeZWBUN3rP8/t3cffpPnlufrWcZ&#10;TedvPgjYOSD12dZmW+Ol6WYPL77HL1MvCPKQ2a/yX16SYY90YuRBHXobytF37wZmntZhiloscjjZ&#10;Xm2m42pfjxma6JfK36bNRwUuiaY2JVU66he3j2Ca1zRxcLT+KLpv7mLouB01h9eidHMWdmRHozDW&#10;F/lRfmafLE2FUpKeYAIc4mVtI6x5cvZWwgLZcQnLYu2SQy0SCbPNsI7aadYiYDLVAtnak1L3zgda&#10;pl1mXsRN988nYNZvLFP+O+j/GWgdbaBtnjBfy3TUfbYJNgDx+99NsGWmbdOtz/Ovz/8sU6+j7rPN&#10;uDRVn/Wd/QwVAWqfmxEn/s74YgKukOlvb0fwXz+N46+vXuDHsScEtREvCK52mh16UEl/TFC7GRV0&#10;kHCRaE1TkydItkbpeydZXj68ht4aRhUEdYJarW0gFDrO3j+HmebzeFGxH89u7MaDC8W4vDMPu/Pj&#10;kBOujEkeiDd509yowVaGYjO7hoAr2azMtdkKiUDLZJud7EzWAwJt+0jbhOvc9rECSgDqaJttASOA&#10;dJ/891S3NibTZmQWyDra5zbQtqlU0bnA01Fg6poNtJ6hayq6R0VgC6z5ANqMWCDZDPufgbYBtX9r&#10;AWv9XsUMNLBYftgC1944XPfawOuo/9LuAX96OYS/fxglmx7Enyb5zP42AluNZ/XXMNRaidFHNMvt&#10;FXjT04jpTot0mZUTJFbajHSw9oRh0H2VR8z+lRNN5wnwUQzXHMHkHZaG4+gmwI9opit2r8CZDSko&#10;zg5nqOvOsFapKd0QyvDXTk6ryRYaJ9A8Oj9XgszPMtnuyxeYFJMC2IC9lKbb7GAngKnVStBuMu+z&#10;2AJgA2yDrKMNmP3ZvmYLgc51VNF9/3xNQErrP4y8MIIkZi+h0T02YHaxCZYS0tqg6bPu0/l8wREw&#10;uqbj/P+wgf5yNGZao0rWNocarDB91Db4/E7/qT1AtOfWr9ODBuD/+nkEf53h74ZoATvuoLeJJri9&#10;lqFSHWbph6cf12Gmi5+pycMiU/cuYbDuJF7c2ofhuhMYYXg0SiY91XLJzN/WQIsGXJRsXtsKP7yw&#10;CfcvbMPpLRlYGx+A3EhvJId4IoahkrYVVupKkS0DrPNcLnDnxV+KllUpx+j8fSnt8iVftw20+TwH&#10;ng20ikC0iw2qGuSfr9nndrGB1lFFv9FRcaeKtF77Rk881S496qywgLGB1Gcb7PkgfvmO932xEDzO&#10;B9kWGhvkfy6Wxs7tXTnZb4ibTd70u18n++iHh/E//zKNP890U4ufY4YMuu/eTbRXnqMPvkuzrTHq&#10;SgJcg8nOarPXljZK06Yuo2TUGu/+/IwhVONZM1t0rOE0Xj8sMxulaTfay1tiTaLb27vTUKtNXHbk&#10;YHtGCJTDVHlVRLaUZ9zeP1qM2oz2EWQ/Z2t3HgGso7UBKbXZNtvzgda2gNJoAzaBFeDzNXk+iP/8&#10;Wcf52qyjioC1P+vcNsM2KGpI+1y/l783ZIznamCBYLRK97Do8z+D9QVInv88M2QAsjdQs/5DAFs+&#10;Vr/VzAyNNOmaPtt7R+tcRftGC+yfpvrMbrS/zfTjf/g4gv/yYZBk6wXZ9AP0N91C991rZu9olakn&#10;9MNd2v6Qn2myJx6VY0K74rWUmXXLo3cY+945jdojBXj5gCy6/oQhWUpV3Vu5H13XtpNw7UTDsVVo&#10;PbMJ17Zl4eyGLKyPCzIL9pNDvKC9P8JJtJTeSxkcFB/LbGtmjlnbPqfNWiNnshKxGBJGcO29o80m&#10;pAJVZEyhlX0ukP7PtFlF4Om6DdZ8oG3t1e/tcxts2yTqmn0uoG0SqGJ8Mot9v8p/D2QdpenSyp9o&#10;WgWUBtltlmxvkCZTrGNLxQVz3TLPltZ+b8x1rzHNv0734k8zffjLLMv0C/zby1787ZVlpqc6GtB+&#10;6zzJFoGkiX757B5LA1521eFtd60JlbTV8MuOWxhrukQmzfhX65l5HKJf1tzvl02njA/Wvh9Pru7A&#10;zT35LCtxa28eqg8W4tSaJGxKDMAKZVGiqVZuMW0SrunJJv+4t9JUam2a0lYJbGu/LeObnRYS6IX0&#10;zyJhC/4P2vxlt1mjxSzaWni+Ns/X6vmA28CqCEQbUF3X8f/sfD7YdtH/iwjaxQD5T4DqaGmhRaR0&#10;zT63GbNlpgWwTcCs39oa/uvskCFb0uofJqnN44yDJ3vwM8u7nof4aaANv4124seBVnx+cR8/9Ldi&#10;9kmTIVrj9MFvNRmwp8kA/PrZXTMqNkU2PUCfO1R3jgza2lhttOE8ph9cMkAPkWSN1B4xSfiGK/fw&#10;8yE8r9iNpjMbsTk5GBtTwrE9PQJbUsNNEiCtsxbA4ZrLTuKVGOxpshhaOcWsohWjmsIswBVeaV2Z&#10;fLbMtzRaG4ULaBtsgWx2m1XHvHyzbb5tE24DPL8IMF1X0T0qNpA24ALPBlhFoOm6jrZg/DPQ0mRZ&#10;Et1vAzofTLvMB16aOP+6Xezf2d/rqP9U0bkEQh0d2lTtL9TaX4Y70U1tfUPf+lM3tfRhJfruXMWz&#10;6kt4Xk9N7ZAGE+gXDXhLNq19LmcfV5F8afPSMkyTUGl+90TjOWoytZjHoTqGTvdOmCHV4Vt7TTrN&#10;rmu7UbGvAA2n1uMCTbSW5qYEeSONZEvpLjTjJsbPA5EEOkLj+4EeSKGfVlL5jHDtUOtuzrVcST1h&#10;yrsS56dsilZiOst8W6md/xloo9HapNsGWlptk7H5YM8/SrMFynxtF0A20AJdANqA2oDrs31um2YV&#10;/f6fgVYRaAJK57avtrTWAtO+zwz082jfO18ArGKx6+9HrXu1K/yvk2TSEzTjfS141XYLbaV7MEOG&#10;/J5kaqihDB3lZzHQdJuaXImPWhf1vBHvWd4Q5JmOCky1leNlezmmHhBoaq9G2GZaLphJENqqSTsK&#10;mD2lqcVdZNNNp9bgzOYMrE/wx8EVShDvjxgfV0QQXO0IH0KSFUmQo/w9jLlOCHInEfNGttJBxvsj&#10;P9bHHLMjvaCs/5lhnsiL8TdHpejQsiTtn2Wxbjst5O9+WkcHNbDiZ5txixDZYdb8Tc1sgL8IAT/b&#10;9+ke+UuV1712x4R1FCg2SPa59b11Tf9jXAb/W9dtoGzNVbH/W8X+va2p5v4xgj3e/8Wfm0JgzXjw&#10;WLc5apz5Z5rsH8mcf56g1Wq9jd4bJ/D04n4MVJ7CSNNVjD0oN7HwxBNqrTHRdzCjfaVlph9VYNps&#10;anoNrwiytvxXL5aW7ry+f4Gh0nmGUIcw03QGU40iXQfM6o7yvblmgX9etL/RWq02UbpIrfyUeVYC&#10;dYEcQ5DT6Z+V6S8z3A8r4wKwOjEIG9KCsDUjGLu1N4YyTygtR7wvinjMDdcOtTLvWuZLraaP1sRJ&#10;MW+nuTja0mgCLW2Sb5RG28DZYAtgNaw+C1xpnwA3JlzHOUGwgTb3D1okSet9DFBDFqi2Fuqa/VnF&#10;BlpFv9c9Nqi6d/5/63w+0PZ/qh9cZExESxuX2gP2P9EfC2SFTz/TVP883oVfRx7jl4H7jF3P4t6x&#10;rajav44mmFpKMGcfE+CnjIef1OAlj+MPbmCyVctalYj+CmYZ+8pUPy0/gN6qI3j7qMywaOUaGa49&#10;aHKoylzPNp9mWLWHoVIm1hEU5RhXMnmzWQsBUQpre2OXOJro5DBpbhCKs8JRnBaKtQlB2Jgaig3J&#10;QdidG40TaxNwoTgJRwtjsDcvHLtyQmkdfLGCcbYWDmpipllsyP/WWncbaJnvL6ZbDSzzbfeKGfOs&#10;IwGwwTSNrMZnI6tRdY/9nUAwppjfmXsHrPsU6tjEywbNJlnGbPMe3af/1bOnKHD6TwmV/f/GXcw9&#10;xxYo/c8XgPlcAS6TrKOm04qMaeBf02wF8q9TBHviOY8Ee7QdP/fdx4eOavTeUrL5E+iuOYsJkqpX&#10;9M8fe5vxllr8UnFxx20zU3Sm9RpmH1w1vVjq0dKI0ihj4fGGk+i/rRQUuzBGkJWvXFslDlcewNOy&#10;nbiyPYuA+VkMWppLUx2sbZgIiHq4on3pYwM8TU7PnGgf7MyLxMn1idhP074rMwIl2dE4vS4FZ9ek&#10;orQoCTe2p6JsawrOEOxDeWHYlORHAfK1shLSbycEatkwY2snbcjy3VzPmAWyIWMC2jSyAGaj2sU0&#10;Nou01yZhAujHqQFzLkAE1IuWOnO/QBFoto8WqDaQ9mcDtMwyi/1Z90jABLYtbPM5gLEkejbvsy2B&#10;MdcMo6zQyS7aa1qA02QbE00NJrj/+roX/zJNgvasmVp5E7P0ySN3y/Ci5ryZiP+h/x5NNGNhEq2X&#10;T+rMxP0ZXp9lTDz78Cb6606btE6Ki2dpqme0q8+902bGqcliQD88SZDV6fH48lY0Hl2F6wR5d24k&#10;Mki0wn3cEOzlihACHOotc+1KLSYwZNPKe5YV4YX1yQE079E4uiaG2hpmcoDeP7MDlbvT8ez8dlRt&#10;y8XtbZm4tCGBoEfjGIVhM3+TF+5tcq8pvWZioHKTK5+M5aeV3dc238u++9rqGZN/tP2vAXdOk9Sw&#10;amTzmUeBKSAFnq1d+t5o6RwQutcmQvpe16TRul/32ddtzbTNsv0esiYq6sgZ6Wj68hz7fhXjg+fi&#10;ZLuY3i2ZbpYfxp7RTDOkGn+Gf3tNZv+oCtP3KjBYdwWPy09iiGZ4mlr7hkz6fV8TXj2uxyvGxC+V&#10;/IXlU3cdpu5fMTsQTLVcNuud1av1koRruuk0espLDLDaWHyk6gC6yrai9ewGa6efranYmuhndnhX&#10;2oxQ5TFnWBTitZxky9UQrVSyZ+UIzSKZWpUQwPAqEIdXRuNwURz2rYzFqaJkvL9/Dr91ncE/nl/E&#10;0zPr0LBvJa5tScX5Nck4TCEqTgnEKpIzJa1XztFYk2N8mcmZqiR/Alpa7bKYZnzhXIeJrTVqcB2N&#10;2bQBnjufD7KOAkggCggdBYSu6V4BZV9TsQXA/s180Gyw9T/2s/R7HQW8BEPAzr/f6u2ywJVWax6Y&#10;erN+IsCfhzvwy+hj/GmEAtNZS4Zcga6bxzFQfxk9dRcxyjDqZVetCZc+EuTX9MXvuki6aL41pWeG&#10;mqwZHrNk1Oq2nGg+Ty1mIelSTKwd4+WLB2iilbqi+WQR6g+tQPX+Fbi4KRHHV0cTAG8CSZ/sqWwS&#10;1gYt2mJCjFphkfanVsli+FQQ50+gQ7ErKxS78yLMFhB1e1Zi9NoO/PvzC/hr+xH85Ukpnl3ahAuF&#10;cTixIg4l6WE4tykTe3Mi+RzG1mLtnssQ4mFt3CKgteOOAZtAa4ulL+PRalyB8SXEmge2QBDQ882z&#10;vhdo/1x073wttIH+//P1n11ZbVu3KOpaMzjNipJzzhkkSEZMGDAnEBUz5owECUoSFRVEBUFEJYk5&#10;zbxyeN+93733OaWccm4pt9xP9/v9CfXW2gd9yvKscz60MsYz0vM8o/XaWm29t966RPtW2V8qz56z&#10;Src+WMetsv/1M5VtVpDvNTMNfxm9jz+OdOOfL+7j72N38bHnCq4f24F+Knew+QyGrjMksvGwera6&#10;qWD648GWk1SyTHoVidc5jHdeYNh0Ck8ZE4+3VTI+PmR6tB7TH/fy5b/tPEZ/vAedR1fjyp5CnFmf&#10;gtrtOSin39yWEYy1yT5I9nOB6o5pFoo6NcKVCk2THa9hRsbASQyRHLPtLCe4IiEAG1KDsasgDg27&#10;lmLw9BYMntyAvoNL8UNLKSbqN+PKrkycXBaPvUticGR5GvYXxtEKhBsypoI5qtjvv1Ar4s2CJ823&#10;igO6zZ2ORb8p+r4TR8snPu/V9l8JkLZSuFWgVaZVij7brcT6XzUGKUViFWm3UpSe8eVxiW0EVnTu&#10;4xMqWf3Spn9aCifjZtj0/Yh6zCiPaEHut+Djgyb8+ugq/vCozXR83Dq3B72NRCfZtKrqfXjYwnCp&#10;1jBqTbtRIsAYQ6bR9jNEcxWVfd6YbE0C0NJOT1R78+JWPKtRp8cuqKfr+vG1Zl3MM+vTULkqETvJ&#10;greQPK0kMpcEu5l6ZpolOnXhNSlcilf5aPVuJQW6G/OtKkf50b4oTvbHxjQRsHD65SXo3FOEG3vz&#10;ce/ISpwsCEFNSSqOr0nE2dUpOEslt2/Jx7niWOwtjkZ6AJ/LZ6t4r9auVIeJVslRaRAvl+nwmq1u&#10;UGWY9N5wOksmla04WIq3iLbKtoq3yp76WQqyyta+7hfJMwrl8anKnLo1DWPKZ13voNVB79RjvzFq&#10;boVi+eOfnvTgj8868eF+I85uKkB9eQkVrJIRZ9BVVWFqg0x0qQBMIxvCVbzouozXPQ0mIe9Z62ma&#10;9fMYvn7GZH1oZXklATxvO86Y+IQhW4OXt2GQZKv3/Hrcouk8syUdpYXRKFmsJZEDTSH23DCaYRIr&#10;lZ9WBUVVNQp0UxUjzRKVwlWNQaim+aZCtBaXNd+5kU6IpMXdVmjNTYZV8tW1m7Lx8ORa3NiTh4ur&#10;FuPocjLu1am4uD4V9RuzMHpiGfqrVmBVoifZtx/S2HBUNVir0DqFe6cjiErOSQhG4ELl5pN1P+/7&#10;nHAwQUS/7GOszH3rk//FL1Mxlknbz9o3IZSUTMVI8Wo4aghCt85rsMHmXjl90I4V0DVSshRuFTxV&#10;PitZnSPa6jPjY/VR02z/PNiJwfoD9JUVuLg5H22Hd2HwKn2rKv50XqIZvoS3bARvaLI1fPi0nedI&#10;xMauncHD6n3oOruTCj9qZn28ZUysMoxadPxJ7U6MXdmNwbrt6Dq1EY0Vy7CXZnNprFiuK+LIoNND&#10;vE1Yo9kpqkEe7kNW7UkU00wHULGayK9RJqeAjoNwrRtiSjizYSwmI1chniz1chHZmSFO5eFlRHhF&#10;bgzuHs7F04srcL20kDxgNTaS4F0sycSTU2vwXw/2Y/+aQGSFqaJhENKCFhLF0+E2+xtTyVCNzHPO&#10;1/Cj4iPpMlTE10E0/bJV9Ot+Z2TKMvCpftlup4oUbLdStPXr6mq04ZNVshVnhMkSKwe5zr5Dsmyu&#10;lr3W6bpknMzzP9BUa/X5f7x9hL8M3yTjLaWCGC7VHMBoZw0mei7j+V2ZZZprolfkaqjlBMaJ3pfy&#10;xTfPYejKEcbBR+iD6b8v78WbjhMmX/pJ/S68aDuIJ3U7MFDFcOlUCc5vzsK6FH9jYhNpDtXBoZGk&#10;CLJpDSwoGUCMWuPFmuOtTgtNUVL5SGfM2Cm9YRUuZMfz5acwJFLJrXSK0G0yOX1ckRfmg9NrMjBc&#10;vQF/7SrHr2378bxuNxHvh+I4b5xdFoUDBQHIi1yAWL+5WJep9bvmmISDRXOdKv7B7rPgvUjLEH9n&#10;+r99KdPG6KMtol9Q0TLdUtRU0ywlaCvkWd9sEWnNtb1Ox6zipGShXfv2Xu3resm/KllolVKFZPle&#10;h2hZc63erl9GevH3V0P4b++f4c9j/I3d1bh5Yice1h7BM6J0rLsGY6qb2VllGPQLKvdZ6zHTbfms&#10;+ZjJ0eqrLodWBTJ1ri+VGibdd2azIVwShUrK9ug6uQ7N+4pwmH54Jc1jatAi0z8dQYWo80PVBVVV&#10;UOgVgpylE7UcFBW9UJkfkjkm3LEKl6JFzrQ6kMIr5WInk5gp6T7eX89fiLwQX7TsKUbTjnS8v7oV&#10;Q5VF6D1YjDWpEUgNXISiKCo8yQt5obQO3mw8NM2us7+G61wlBM6E34yvkRfvhuxEfwRT2V4LvmWj&#10;k6LvdThMexLBWjN6qqLtVkrSVr5b+1Lc1HNWkVKsxDHZjmKtoqVM6491nz7b4465tsp94CBYfni0&#10;z3R8/OPNE/zj9SD+8bIffx0j0u9dwYPqA7hfe9CYZNPpcfcy/e8FU4xcE9yVSjveoTjYGV1SYbdn&#10;TQfxWKsCEclPGvaY5Y2fXd6FYZrse+c3ovv0Blzdu5RShNPrk0w/tZYkjvdfaLoutbqNXdMyhD5Z&#10;StYq8jLTGiNWLRUfF8az3IoBm+SA+VrcROtYaRkKZykkLWPhrHq70DBw1VSLIdILowIYquWhjf65&#10;YUsK3jCMq1oVj51ZkUgPckFGxCJkUjICxbRnkGHPMh0jSu1V8kERLUJnWS4OrkygGyGi6au959F0&#10;awV4y7pfPqTZfeQMNFglqhFIpBBLzqRAifZ13B6TEtVYTBIAj+sZdiuzbDNAPk72ZknBTi8XTTKV&#10;+sPwffw4Ih9M/zvWj18of5wYwD/fDuE/3gzgT+NsHP3tDIMuomHPGgxeOYYnbScxfIMKva349zRG&#10;2+iHrx7Hy87zeHHrDPpqyZzr9qCfSNZ8ricN+zF2lWaeZOtp4270k2wNVG/FbbLp2p35OL9lCQ6v&#10;TMG+Ir3cMJrtEFMkR33JmkYsRcv8aqU9JwFAyfKqLqh0HhIibj01ZDiPYY6ESlZmpmaOahFTs6qB&#10;+1xTdTheXZf+LmaOW2qg05AS6euv7luGxrJ07FjsjZELG3AwJxgXViebledTg1V0QBMa58OdLNuF&#10;jHr+TG2pUJfvsCraD4+Pl2BXRihCFznrT/togTO75L+UqJytF71O96bEKlFizbPEnpNIiTpnFa0G&#10;Y6/TeeO7edz6309UqPKnNeighDzHTN/Dj8/IoMd78evIXfzy7A5+eNKFv0w8xN9ePDBm+qehm2TQ&#10;DeitP4r6A+vNDMrhaydQuSaVCj5lFksdI4OeuH2e/visGXhQAvxTmul+muhHMtP0darLOUxfrPU1&#10;NfvhcX0Z7tBMV+/Iwab0MGxYEoFlcUEoTgzGqniGTCRLYsryv8rd0qR9kapQLdFEJcskOyk9zsR9&#10;Ldlk1oScN4fkaCY85s42S/7qnFaaVelJLU2sQnlm6UWzaMsCs9CaGpOK6O2hFanakIR1Cd6o3RyL&#10;g3mBOF8ciZUJC8kJZjJUU8PRUKT6sr/BIsbJ8tHus77CmoQwHMiPQiZdjfucr8w6Jt7zGV5pbu/z&#10;B58HFOSjtZ2KasnUfSnVfrYKt4qWyZZptp+Nj9YMRirayaqkCMlSumJhsmcNOCgB/tehO/j0sB3v&#10;7jWZ+c3ve1vxUX3RJFXXz+xGd/UhkyPd23AAT5pP0tcewnDbCbzmMSXCDzaRYFHZ/XX7zSDEePth&#10;DAnRVaUYoqJ7aZa10vzD8xtw7+wGs2pfXWkeanbmYnteDJXqhYzJVB6FPlorQ6RJJTikBJlr+ViZ&#10;X7Fom3JrlTxV0Zrz5EYkuc3RvpPmo3VHZMJVYFe9ZhquVF21OKIzjv42WGEYn72K33uTpntdqifW&#10;LfbFjlQPnFgTTkvyNXzkd6k4kzZEJbtQud78HteZZNlk18l0Cym+zioFfiro46LrZbqJ5hf9NM8P&#10;bSzt9Gsbf01lacqNHWTQ56k9ZBLLuC3xMmEZRUqWwsWYnbDqnkG0M1dJ4ZLM9X384blGlej3712l&#10;yT2DR0TsAyr0xskK3Dp3GJ3n9qP70gEz6N9PRU7cqsJox3k8JZMeaSdbbqnk9eW4X1WOexfLcffC&#10;Tjzn8Ud1e0mu9psRpYdVWzFwaRse0Ux3Mx6+f34zWg+swskNmdhEE7c+LRQ5MYFICPAwrDqW4U9W&#10;lC8KEvzNEKBWqdOCpqpaaHwzlSFiJSV/iWgpWZ0WWo1AoqX9zedJ0TU+NO1KvNfKAFoSKlI1yr20&#10;hDJDMhK5WI+ZaNqTic05QcgO9URRBMOvsLkIcFOP17dEKhk2TbX7bPpg+uegBfxubqXoQJIv1UD3&#10;4jFfNjZZkUAq3SQeKJa2ipaCbQwtRSppUKzcHrPHJVbB9pglYdrK/z673UYf+4Q+m+xa86BEsmiu&#10;1S/9C8nWL/TH6rb81NuG/svHcLl8Hc5uXorK4hxsTI3GsZJlaD2yC/2Nxxj/nqaJPs7wiEy6+YQx&#10;1QOXqcgrB3H7zFZcO1yC68c2makt462VZqL8cMNuDF8uRf/F9bhPX9dxeDXOb8rGkXVp2JEbjVVJ&#10;wVgS7kO/52VWtjHJdwybtDCpkJ0T6+ek7BDhCn+Mook6KVqzJKRoIdQgebKP2aCZL9cuz6/+Zil7&#10;0Wwp31G6Xr7WMVGJSyFbKwdp6xA5rfgziwRtDpm51gMT8vm9XgzZaK69GSt70RW4zvg9rQWVTpPt&#10;MYvx8+zpCGYDCuW96iHTkoVaSkrcQaSRptvxz9ZPi5hZs2yRaU22NdtTxZppa8KlZCn/5/FBPOls&#10;wWjXNfzjw5hh0PLFPw3THz/twS9P6Yuf3MIP/W142nwGdbtKsDk1Bqujg7AmNgjb0qnoNdm4dmwL&#10;zfRxvGLINHH9vEl8H75K9kwGLeQOXq4wNcO6Tm/HnVNb0H1mkxlwUKjUz1j4wbHVaNmdg+ptWdid&#10;H4vlET7IjJSJ9mZo44W4AE8TKjmipDtNeSFBoo9TnlYiTbcQrrrlWoZCihYaHbbtKFpoNn3MFKNk&#10;itsURUvJBtmTijZsXEgjMVN3qZa5UEKCUoHUaMw5uQYVuzXlRmaaRcW9qFApWtUlAuZ+g/nffQWX&#10;6b8zivYUovlskS91fbrzngA2oGitH+Y7V6z7NiaIWPlpKVpK+81fU6Yq+N8p2vhhKtZurQlXnvVP&#10;IwN4eLXOzPT/w/MB/EJT/enRLby97wwqjHdWY/DqCTQf3IwdWYxXowOxNjEI2zPCUZGfYHq7us9s&#10;xxjj3zedZ/DpbhWa9y7DIFm0xoa1gPlAXTm6iOjOY1uNoh9c2Gp6toZqt6HzSCHa9ubjxNpUrEkO&#10;IXqpXJMU74Yob1eSGs0jVqfHfDNRLVC+12MRzbSLycVKCFhgwp9YZWZ6EH281iyDTKUYs01TaxFt&#10;0EyxitbUmKmK1iiSlC3xoMLFxM1CcGw0KiOitaK1pJSSBjQY4SXGvkCrvjtLBXvRH3vSD7tTqYFE&#10;bOTc32PB9G/hJWtB1i0f7cX7vXmPL/2yPxUtBe/MjaF1DHIULXn50BkanKpkic5JgW+UOSLlPiLa&#10;VXTFKN3x1Qb5Knr2mGhWuQYjD/DLeD/+QBP99sE1/DxC1Pddw4tO+trGk+i6dAjXTpWjZu967CpI&#10;xOr4QGxdHI7SzDAcLIjDydVpaN23Fn0XyjBCX9u4Kwt3z5QYBj3RfpTH9hkTrWS8R2TTvVW7qOgN&#10;eEwm/ay+FD1n1uPitjTTdbk8MRBxNL/R9L+RRGcoFRxK5AaTOau2WQCVHMBtCBErRWtIUcpVo5DC&#10;7aLmCqeCScC0logUrRUAfahkr/kW0ZNKppJkuj24LxRbRKtctEH1nBk8p3tnGTcQQUT7kR2LtGne&#10;lLtMMhXuobXIeK2qELvN+j2C6Z99qWh/+ugINoxF332HhTO+giuPufMabx73p38OoaXQwuxabnlv&#10;QTwO5UQ4iQdSppSq2Qx2mFLKs1sp2PhkKlaKfkeEvhq4PYn2Lsa7D/E9CZfYtCrmveG594/Jop/3&#10;4E+jd/FzXzt+fNiKsWvn0XN+P26e2Iuz29eirDCNcWok1iWFUsGR2JMViSM0r1XrFuPaviJ0n6Jv&#10;PbMRj6tLzTCh5igpPNK00rHm/SRZ2xki7TR5Wxojfta4CyMaZarZgYbdS7ErPxoFMf7GREf7uSHU&#10;S7VI6WOp5CAz+KAZiS7wp5L9aYrtMZlxrXFtuiXVSTLJtoU+Q8Im2ba6G7UUg88CZ06yWLWzhKP8&#10;tdZxJtuWCZ9EstZ2FsJNI6DIT2stkDhvkjDGwG5sGK5Ulpb69yNqPWd9bciWllfyp8lO9qUF4jm3&#10;735PH/0NUfwtFnJfSpb48n7dq1xvse5oz9lYGeeLssxQB9FW2VbhVslGwVSmPr95LIXLd/P8IBGt&#10;zwM6TzQ/7kRX9TlM3L9GVN8kcjvwA8OiN931qN9VjIO5Ueg8WILGsmUkW4XYkZ2E4rhwxqnhWBrp&#10;R9MSjt1ZEdifF4FjK2JxeWsm6jam4HBuADoPr0Tjziz62+1mbYmh+r00z1R6DeNgKl/KfVK3HdcP&#10;L8WdE8UUp+NjF1tydoiWQ6aJJsESUoM9FA8v/E3RAa6ambjAVAd2erbUnel0ZUqxWsRMSFbcbKan&#10;ysQqdqaSdX0IG4hi4gDeJ8XLx2rRbmViys8KsYqhJYZ1T6LbnSjVeS3jqBhai5EHuhC1QjKvDeC1&#10;OSFe/H6lBqn/mshnwwjkvtt306jkr0xo5UoC5mbQzMbFBuTD+6Ro/0VU9qJZpoy1BmHyY3xsz5iS&#10;98m+6adV/leKHL3fYdj4K5pkfVYlAG1fE81SsioCmEEK1Srpa0Hz0T14Sd/7vrcOQ43HcZUmeXta&#10;jEFq1aZMXC1dZlaQ25AeYfzl2sRgrKZJXZ0UaNJiNJC+a0kkloXMx+Y4xo3LYtG0PQ/950tx78wW&#10;s6JMP+PhgUtljIHVN60ergqTP91zci0aSjPMmtfnt2SyIUVgaVyQWZhFq7qGuKmjYSEV7XRfaiBC&#10;ZErK0taUp6S5075VvlE2FSmxY8tCsyTAjcyY5+XjtbJ9GJ+rzhMzP5kv2ih5UtHal/KNwolqrRor&#10;xMvki12bRcYZXmnxNnf5aCrPg0gOmPs1f9N3ZOFC6nSaZPrrOULx10a5joJl0p0wS/tStJh8BF2M&#10;WchdZcEYKaQzspj2ql/mWd2fytdiGKXPRO1LmWYq1IhBspNlYtn1xycKpW7hAxX9t5cMsbobcK/m&#10;EP5EE33zQAk2xgaghC97e0YYVkctwqYYD5Smh6JiWQrKcqKwPTUUm1OCTWbFmng/FMd6IZskaHt6&#10;HHakhaB9fzEeEsG9F7ag68QG9J7fbkpQKX1HuVoTbTTdFzfRvJegvqwAp9akmq7LrUvCkMu4UyFT&#10;lI8GH6ioSdEworofxWgdRTvMWR0LWiTF6QDRcUexRslEu8aTjaInlS1ky7dq0fQU9VUzBFOHisy/&#10;VhYypam1jCOVZ1gwlWTMOhXpSYUrvBLqteZYqHEHQq4QT9M+U8ONut65VwpWfOxD/2xWC6SCZaJ9&#10;6Bq8ZAF4rSuV7cYGIjKnLNBQNlyzdKKWYWajlBmnoj+TLplr65elWMOiJ82346f5maTs42MVW7vL&#10;7Q2T3fG+px5Xd6+gctZgXZQftiX7YMfiQCozECeWxuHsmnT0nt2F06uTcaQwmn44zvjj/TSv+/Ji&#10;ifxQrE/0wy7GtseKU9F2YLUp5qrySvcvbDM1PEauHMBwUwVN9W6Mt+yjwnei69Q6VG/PQuXqxdiR&#10;E2PmMOXx+5P54rUkv7oZheAwokYrzZluTDMQ4aBWCpVitfSRPxFtlM7PWvNKJllrYmrle9sTZkeo&#10;tAib4l4tRiqLpFV+kthI1UXqJ0XLvFNJjrmX/3XQLWRLhPY4/sZ0jUGrj9uLDWeRBh+cDBHle6lH&#10;zYsm3pfK9SaS1Y0pguZGtAvZaiRaUVBuwJhwmW+xbh5XI9NKBOuXxCEj2MMsvGoUbRVrk/it0m0j&#10;cJSu6zQZ/S7j4G5TcvHNvWY8Z3x779xOnF+ZhK6Dq3GS/vhgZjBqt+VgJ5HZcWCVWWzk7c0zuH5o&#10;Ldropy+VpBOBSTixKgHHi2JxpXQp2iuK0cHzt46sw83Dq/GQCDYDEQ17DbK1noVyte6fW48+IvnO&#10;ifUmZ+vQyjhszgpHQbQKxHuYkaAYbzJljRmTRatvOpKtW1tNP5WiLAmzCjc+WqimgiRCrdbsUEhl&#10;uj6pVKFaJE3P0Op40Vp8NGARNqcHmTzrFTFeJqEgiIrV9BiFSyJFyrXWkoxG0TLj3MpMq+KiVtrf&#10;mBaApVGuWEqLp65QDYw4imZYJlM9z1kF2KwIzH1PottvoXy8WDnNt/w/rzfKJsINPyCR09BnbpQX&#10;liUEYCUBME3kStXuJDLdhohJ8USw/LMU/W6QMTIVb8y2Kt3RJ59etxTHVhfizrFtOFQQg7LkYBwp&#10;CMfFVUk4tyIOB3JCSLBCyJKVHltqmHL/hVJ0HS5B845cXNiQhrPrUlBD/32Xpvn20TXoPFqCG4fX&#10;YuBiGX1xOf3yHmOupWBNN+05V0JZj/YDy3B0VSJ2F8Ri3eIIZIZ5E8EMn4hi9XBpDSyJFC3RvjMz&#10;QivFap6xVbizWt1nU+6YdSnaIJfkTUsnaqW9OG83+nuGWfT3WvA0mq5Aa2rnRyzCocIwlC0JxLJY&#10;X96jlfPoAqhkPVNbJe5p5V4vKlkKFx8IpVlV8n34/N8jaPY0JPszIuB1JpYmwxZCnV41xtRUtB9F&#10;SNXqvrF+7kS0/L4aBK+lgqVo499J2uQyVNMkyvM7FFHRSQEuzuiVlC1RaCVF2/5ra7IdBYt4deMH&#10;surxlmPYlx7CPxeLjfSvm2l2D2ZH4TDN8tZYV4ZC5SRM23CjcqOpuKNSDpqE9rRhDy6uS8adI6tx&#10;p7KE6F1DIrURPac3E6lbTefHk6a9piqeMj40r3ikoZxh1U407i7AORKtkyWLUZ4fxbDBGzlkqymM&#10;j9VjJbRpiotBMJUqMXla3ErRZvFuHVNmyCT7Fjmbqmgrxj/znFauWxy0CFlEn0ygFkDVd2kRcrmG&#10;BJrrxf5zsWNJkFl8bSvRnR/uyutIrgyqtaK9uiK/IYqpZH6Wos3K+FSYlB2sZZvoV30UTtEUKx3I&#10;lftSmiFwCpvoj1UsX/5c/lZrfHkzxnaQL7ZuEe1wAVkFrVGS4DcXxcmhKIgLwLSH1y4bBVsTbrZU&#10;sMalVWpJilZtTA0tvu9rw5vb5zFwdgeat6aSXPljK83CtpQQ7M0IxJbFAUR3pEFmf/Vu3Dm9E0NX&#10;juJJcyVe3jqN8bbDGL2yzyxRP3x5N5G7HQ/ObKK/3U2mXoGR1kNmxGm8ZT+e1hHVJGL3z6xDfam6&#10;L6VcfyyN9sPS2ECkhzI2ps+V0kxtDypOIZGZNE5lWGVHTio5QdNf/DVgQeLE82ZwYlLZXyrcKlrD&#10;k6kB7iiiW1iZ4IvsCC8eW0DfP9cMdMSRiGnl24IobxJKHzZ4D1TkR6Ji1WJEus3g86hkPY9kK8hN&#10;Q5STXZQ0u+rBkj/VvhAr/ypTvYCKdhGS+VmLt7vzmL/LdISwQSg/LZQNSGt1e0/6cnPNpPnWVqxf&#10;k+NlnQrjnezSdcnhzpQcKVoKtcTrFdH9loTLzJ9SKDXYaSrl/tzbgKHqUrSVL0fn/kKcWR6Dkysz&#10;UBC+CE0Vqxgj56Jl3yrGuTtNYZY2Irqv7oCpjPe+5xJeUdlPGirwqeusQfdTolbJeJqB+LH7DJ6z&#10;IQySVT84o+HEdejntn7HElQURGAVTVBqoNdvygoXisWGGR8HUtE2UV6IdhCsrkyncoD8dlaEn5lf&#10;rKwOndM1ujaIvtiYaz5DStGyDzLbxkKw4cT7uJlZFwUxrljC/xnjuwCx9M0RvFdjyVpALY4+OzvU&#10;g5GDB1YneGFrTqRZGTCADN+XKA5zJyGb/y2VxM9SLpWkwQhV9ltEEy0CJjPtQkYtJS+UoifRKn8e&#10;wkYSrlUSGC4J/eYZ/+Kb1UnjXC9Fy8RrpfwCupItSyKwnsqephXSJPLRIlvGjKtONEnX+8cMsR62&#10;m9n9T5uO4X3bcVzZkY0NDIU0ErQr0x9dx7diP4nYyQ1LULe1ALeOb0TbwWL0nN+J3pr9eNRwGE+u&#10;HsVwSyVe3zprprY8viwTTQW3HaGSDxoEjzfvxbOGXeg8vobkayvun1yFriPLzWDExsUhZlZDDH2T&#10;QiZleZgeLipEq+RoBXaJanxIAarDpYltWrNDE81zwr1JdnxNEkEKSYqS6SW6Vs9RX7dFtFW0UC3i&#10;FeXpikSiNyNUOV6OopX1GUVrkeivpYjps2niNbKldbjDieSkADWAeUjxmY//+VMfson4YPcZCHKZ&#10;RyXLjxJ9JGYaxnS6R0W8lGj/DT9rdsWkGeZxxcNahzPaiwSRPtyH96tPW+RMIZWjaKHaESla5E8R&#10;RjbJ2KbMEJpvmm5HueoFk58W4SL5GriFd/3XzEyGiZuX8KjuMMOcvWjcmoML6xZTyRtx/eh67CgI&#10;waXNmajbkscQKhNVPH/t4BqGPZvRdXoL7l3YhX4NJ9ZQiU0HTUKeRp4m2o9gpLmCJrsMz+p34VHN&#10;Dip3G67uLcT5rRm0DkW4cWQZ2vYtRSlDLqXCqr9ZYZJJ6eGfFnp/UzZfhpixhhm19qRiSHVfJhPJ&#10;KsSmqasb04KRG+bKkMaToY0zyU3Itoq2cXIwnyd0S+kh7jTxbDxRNNdKEkgIoFKpZINm/p6cSBI/&#10;fq9WDlBCoKoEiQQJwepIeXhuF24fLCBxU7F7re0lsy0SRaVMItpBLpFpFK2ZFTxG0TGTUEjlBhn/&#10;zNCP92iFfg16mPsmG4Tjpxln6/x8kb/ZSCQw0kO06HoQNmYQ0W8GnDrPqvf8ul/rRHTg9d1WvOqq&#10;w8uOM7hSXoSGbYVY7D0DLXuLGSKV4C5jW5Gtzv3rqIxVaChfiobSItTsLkIHFd15bJ1h2l0nt+Bh&#10;VTm62CjU0dF7cQcVrvSePRht2kU/vZNse6Vh0Q2783F4VTI2ZURgR24sjqxIwDbG1xk0tbEaKyZq&#10;5FON/6XCjY8lahz0zTUKU9wsv2oXBxea5dNLUv2xMzsYhVFENGPKOH8l5fG5NO0ibFbRTqP5rGh1&#10;mChmVs2QaH6/0/etlN15RLMLNpKjJDIk8iH5Mb1hhmTRzPL6JWFu2J7phzSiWv7Ze+4cMxolRm3R&#10;J4bt9Jo5Pnk+TbdGuYw5J1INceM9ATTFImPyy7pWpv6zoiXqOnWm42iARd20YYzNM0PdDVEsWxJF&#10;RD+6SfPcYeYvjfW04fmdOrzqvoT3JF1all6K3lcYj7MbM+g/K/Ci/STOb8gwZEuKvHtmG26f3Izb&#10;J2iyGTNfP7QKd49voqxHL4nW/TObGRM7i2RL2SJZj2u341FVCbqPr0RrxTIcWBaLsoI4lCwOR16k&#10;jzG1aVSIWK5DnBxGLb8qk6kZDxoX1pChlK3eL11jCZiULVaczGdkh7mjMNrTrJ2VQfacoGFHIlnX&#10;RE02GCnWkDIh2nQf0mzzmWK56jTRvhqEkBxOtIZSciLd0bEnB0t8ZzGEcjJNAhfyeqJbpEkhTYIf&#10;XYrYNhWlnGsTLk36VBEnjUxpONJBNJXHa3Teg4pTz5e/+q1pAaTsQO7b+6zoWnMPxRAxNgAlJ4iZ&#10;J7Ah50Z6oTjOC2XpRLSWuHtx7xqe3KjDs44LeNR8AnfOlmG84zxuHt+C5v1r0XOhHI/qVQFPGZUV&#10;GGo4gP66vbhXVWbSaLW66gMiuK9KU0gZLilkojyq2ob+KmfUSQMSPWfYGGier++jaT60lDHzSpxV&#10;Og9DtQL+KFXKSwmkgmha1SFvhwalTA0dyq8KtXrhJtOD5yyaJWoUukcpOlKmUCsyFkvlJtAyxBCR&#10;ZvVailN1wPHRUrJ9hkTP1nOcjhJHTLenOlVcXUxfd1qwCz4070EKY1UpOkh9yzwvVhxC5QbT5GpF&#10;XPlUDTuacWkqRFNZRbp+I1FUkKyBUZ5QTAWLmWsgQ6IV7YVoPxKwqYo2qJ5UslW0LICUbCIPxvPL&#10;kzWO4MuoiD76xZ0GsuKLaD9WhvbjO3D9eBlaD23BlswIVG7MRee5HQyTtuLBpT0mfWew/iAGLh8w&#10;ZZa0duOjhv1oPbzGEDAtP9R7YTvuHF1nhhb7L27Ck8tleH+zEv0XNtNEr0DttmwzyHFidSIOk8Rt&#10;pHlWLY4EKkGZHcrmUOiiJQvFip0XTfNJ32xrb8k0ihU7CHQUrq5NKUjKjphUdhTvifSmH9Wzac61&#10;jIQ5z+eaul3cSixbl1irYCyJ/C9FfluDFibr003LGs+lMmZhW6qnWY5Rv9V0ddK8qt/aIJFKUqam&#10;wiYPKWUSfUbhRvGO8lVNSLM6ZJZ1jwY6JCZeZmNRvB2ouJlhmIP8zyi2z5OvlwtQF67ehRQeoapH&#10;AVpczpfv2J+IvnOezLcSO3NisW9lNs5uKkL9nrX0t6vRVV2BzjM70UWE91TtQX+9yjqoWOkJDKuI&#10;aeN+U0S8m/5aRGuIoZO6LNv2rzCzDwerNuBpzVYTJl3fX2QYtDo71iX6Yn1KIPLC3ZDi75haWxVP&#10;jFqESi9Y6FLGpLofZUKV4K4EAnO94maNTMmv8s9JKRaJEmfVngWMtYVusWeeY4PR2LJVqlWyFK8y&#10;TkK5CcsUnknh/Ow0tM+DIFq+SWFXJF9irPfXyAqcazJRosnG1QOmxD91ViiPWwqWckx+N7dCrsiY&#10;TKxEqb9SshqGukxF6sInrYIUbZBMsy2/r6wRDXqYDBQ9l2KVre/wmufwBF2rzhlZk1jfuciJ8SAp&#10;c8E0lU56cGE3NqX4oqq0GDdOl+PqoY24e7Gc4dFu9NXsQ3/DUTwgc37UeBjDrUdNjDxUvw9DWpZI&#10;pYevHcVY6xGMNh+AOkVUkvjhhY0YrpWS1+HqrnwcX5WErZmhWJUchEJNMWWoE+/Dl8yXJmUFuEqp&#10;GhWiyeSLlRmU2XIGBki0qNxEKjkz3A8JVEyEXooxuUI2fSPvUcOwio4wBMphx0KzFChkhnvKz0u5&#10;jsKFbJlyTZNRsTYRrgSZezUO/T5eJ2WLA6hrM4INLNF/Dq4eW4rl8e5YkRSMTBKvxaGq/6XfQtLF&#10;l6/JbhqlMkiT4kmWpAR1ZYo9G+UKzRRtxaoVkknJYXIFRLFMuBWjaEO6aCH4DDFvI3y+uj1t49GU&#10;WZN8IOYd5I5IX73fuZh2/egOQygeXzmGGye30nxvQVVZERVbge5zpRhUDY+GI+i/vNep5XGFYRLN&#10;9XCTamsdMfOXlAygAqYv2g9haHKCmjo9blSuxKUtOSjLjcLyGG9kk2QpJtVggDoZwhl3ahDADib4&#10;MzyRoqVYM+7LYwp5ZErls2Xi88M9kR28CKnGjy9ky3fMt0ymUYgUToTLfEvRTucJFUnlSfmSOCow&#10;kkg2zyWjj1XM7e9OIT/Q3OUgZ1prDBUnd+FU6uO9VLrW3ty7NAqX1mmYNQi5Ue5YGuVmVsnVepri&#10;FwpvjAmXYif9rV6+xO5LkSEUS7iCeK0UrGFFdZKoU0RiEaqthilF+tQtKqVaBq6to2SnL11TcPT+&#10;ZA3C+J7FIaatT4vA0NUTWJ8ahHs1+9F+cC0a969BL5WrxD0lxj9pomKJ2KdXGQe3HDR5Wo+rd2Gs&#10;5RBZ90YieZ9J5RmsJfGq3oiuE6vRsm8ZDmmCGtGbyZjOKajCl8cXq+E95TGbIUP+MTMeLP/nwtBg&#10;Usn6LHMZJKXxer3A4mSVgAjD1oxQFEZ6I5bHtTi4rnfGjRn6TJpvjT5FUYTSWIYaSb7zkBvuSqW4&#10;IyOIDc2YaSnZDUmq4EffrwnqYquaDqteNMMZlDNGlyFyp4zQpURxJ4HQun0xNqb6oSBkPpmtJ0Op&#10;MKyIIMJjA9hgiGyaXilNCjVKNr7WIVdi82qMhmhRMbpG7Fy5XuogESHzoTUQDzCNRuim0jWBT1ZP&#10;uWryx3IT6nhR/Cw+4M/nGWXzHm9aEa9535puV6F8Wm/dAXSeL0NW8Fzcrz2EjqNbcOssiRRJl0ov&#10;iWw5/vcgHmkdyPoyMwPxUY0qAFTQZO/H00YlyatfejNa963EibWLsYsh2UqaNU01SeQL1MsSc5bI&#10;D1uGLOUoq1It1fgsIXsRlUd/qMRzjTTJtCbTCmQGLWQYFopL21NQFMNnsFEEGtMu30aT78Zr+cwo&#10;mnA9Pz/EAyvivbCFrL40IwB121Jxclkw9uYEIV21P6hordmVHRaAEqJTKT2J5AyapxynKbJsJOr4&#10;iKVVUEyeHOSC7YURaFuTi5sklRV5gdiTm4AV0T5UsDtKYsk9YnxREOGNMPlcKk0ll32ELP5HzW4M&#10;cyVRcqdCqWiT1y0UU5FG2bxWivRRPEzlqCa3Ne9SehBJoBqwiJbIqfy78s+UteLL8yKqykYx5SJ1&#10;XOac1ygdedojIvYxydVQ6xncrdpnTHZPFYlU0yHcY8ik+cO3TpRgouOoMc8PL27DIEOlQRMLb6U/&#10;3m5mINbvXoqzm7NRmhdD8+puipgmMqxRx4XT3eiQHYkJb/gCpWiZOLVaKVhxqBLmlHiu1q7zqraT&#10;SLKj6jvJRFhepCcKNZuQ4U2Euhw9SMr40sI9Z9Mf8T4fIpovIoINZHthFE6vTcHNskzc2JWLFb7T&#10;0bopDR0707B5MS1NmBef64niBG+UZYeZBdJlsk3mp7E6EoZpNO06nhnhgVPr03AyOxH169NRnuWP&#10;9WlhqFi+BBmBs7AmIRBrtKxyYjBCF84wPle+UoMacglaJkGkUX3Wxo0wHo/ymGuIo/oH1DCkcClb&#10;5lrvRQRPS0hqao3YdyTvl9URH9C78ySSNb/Lh4o1ZJCKdpIUpWiKEE+hoo+j7/JhDF05gQfV+9Fz&#10;aZchYb3caoLa4GWhtxRvOo+ioXQJHlHRKmKq+Ut3jq2iqV+Jw8UpKE4KdBAc6m1GlSKNXyNZoghd&#10;6pwQoVLsqq3Yr/ypfqxIjlE0Ra02mGjWPRrITybykv0W0LQSfTSdhsAREVGm3BIJlxkzpnXw44sT&#10;oSJZiibSE0hENJ9Z5jth3u+RE7wA8d7zEE0TWJ4RYsaz49koFvO69Sk+OLw8DrkkVCnK+1aD1DON&#10;5XGmtiYHuCCHjezkqjgczIzFqWVJ2JvPxkE3kMj/mkOznUXrtUwjXUkh/F2ackOLQ38rPpBCt6Xy&#10;kAojw4lsNWCNdWuxdLkFNSwpXqQsmO8giA1djUQhmzpcNOMikNYgjr85O0KF6jTcOs8MSZoccIZY&#10;Mt8y2U72qQib+tPFzmdg2pPW0+i+oHlLFbh/aS/Z9k70MFwaqFWS/FHGxVtx8/AqXClfgseav8TY&#10;+N7J1bhdWYxTG9OxWsN34UQG/4gYq0ytfKaUJ8XJ50qhQrDGcvWHFB4J4TJD6hDRdcYn88/J56pn&#10;SqhPDXRDXpQPfao7zaarMavK0QrnSzLEi4pOoLXQUKJhzVRsOpWVGe5rzG48Q54okjt1oWqMODdK&#10;RVOpSL7gAj43hcrT0oyrlbSY5ENr4U0/7cEGpLCLitbLp6KT6LNVPSiblkrDpntSQ3BqeSo2pQca&#10;UpnAa+J85tKC0fKQC0h0XEOLiir0W1KoGK19XUTTnhVCxfI3aKAiivxBiBZSw8wIlaIJlcYQkknU&#10;ZPrZOMXmtWZoKht+Di1RAp8ZzffgR+R7UqEK4RTOec7TZAIn/Fo0ZyYWUlxmU9GKj1Udr08s+3yp&#10;mU98//wO3Dpeggfnt5iShyq71H9hk1nm997pNbhxeDlOrlnMUCnEjAtrgN4k4dFXyr/KdxglG9Pj&#10;pOZI2RIp+zdF83qdE8kQudCfMoyZCNCktvwIHxKvKOSESpFi0WTMGmigiVM3pK6N5Z9VZkcezWpe&#10;JMO2wBkkUi7ICJ+HLJIvVdaLU9kn+l3NQc6gVVgcyJfvMYekyQmpxJZXxfsjXSNb/A4xbCXzyw+q&#10;kZjqBMGuDAndaAnCcSQrAseLEskZ+AyaUY1e6XfE8D4pO4EuJJ7PDXb5jo2fVohmVo02m4hflxSA&#10;4sRANkDGulSuEvj0ffpPWrJZJNXx1Y7JlsXTu4pjwy+MIfmj/19CqyO3qAYSxHcoM+0g9zvjr81n&#10;Ktqp8qsFzmi6H1zaTb+8m8z7MHrJpDUe3Fe1wyBZVfHUgkdIwB5d2oobh9bgPFG8IzuE5CXMpPAI&#10;oUKtEux8xQ6VRUk/a5WsEElbhUDGl7JBGP8nUsY/oOMG0fxzCrVk7mJ4PJWsdyndQCm/J9VH/poK&#10;4P1BbBChvEe+TX5Oi5/uXZ6Aq6U52JMZjj1L43B4aTS+v70PaUHzjGmNYcOJ9XHjy5eSPZGrqgGM&#10;feUzkzQRndeoNpgshhQlli5eEcfG5RSWkZXwQiZ/047sYOxM8kdpehAJmJ85r1BOPjOeFiXSdSaf&#10;Md9wk9BFM02jTiCaxeQzQ9kY2SDT9Zt4vUiper9EyuSbNYAi/x3uNpsA8kYKQRTqJnO9gFbAE2vj&#10;ArCSyk41gzKuNPF8x7zXzMEmgTOhlpmm6+SPO6WcVQCWiNZsxEeN+0wvV5+6LS9tx4trh4nmjWZB&#10;bi3S/ZTE68bRlTiyMoXmKhwr6I/TgpRaQ0XJj7DVKURSXrOZjyRCxX3TbWiyLZ1QSR0aKl2sWRAi&#10;OnFEQxTNXghbpeJnIUhIiOcLWMJ4eVNiKC6uXIyYOd8gVPfTrBvUs/VL0ZrpKGRvWRKIR8eKcHFJ&#10;LMqSY3A8LxmdW9JRURhNFLL1S2n0bXEkW6bCgL8nEohusXiZ5WgqOJ3mfjGRqxqe27KijHIKYv15&#10;L60Dn6Gh0lReK+uxhua3JJkmmJ+VTqSQTpkn0WyI0eQPKXy23o36vIU6+V6VrkilsiSR/CwUmzLO&#10;VK5AEcz3Jzat6TkRVG4BzfPypFD+z5lmuLGsIIXcIhK5bHQxtEayFHonvoZhO2GWFG0m31PppjTk&#10;bI2IEeXzybo1PvyoYS/6q8uI5nI8qXPKEfdSwQ/OrkFn5TI0lebiwEqGEXF8GVIwyYN8j0y1CQuo&#10;XINKio+YsxRChJs+YTYC/4XzTbZFsPwqFWvWqKZpVPG15RGhKC+KRASfIV9WlOCDBCo8KXgeVkQt&#10;wj/7j6MojH+MitLAu7I1I4nicI9ZvJ4mni95NePYi8URGKzciNKEEKyODcTelAgU0SdnBhHJbDiy&#10;InH83fH8zkRfd/4PV2xIpC/3n24IYjRJUTHv6z+xEidzQ4n0BTSTirkXoIhIyqYvFyFUbK1u22SR&#10;KJlUvvBo/iZntGsGFatEQieS+K3HTpaMijVF2NlATQUjr9mm2PrS5CCEeMymksVhiGq+u+TghVgd&#10;FYTliQFsYERyih9KYrxxZkUSfw8tiMI96iGegFFWqReBpa1MtwZNPEnQlKUyl0r2oH/fnB2PaVrc&#10;41F9OQYu7cRd5W/VEsVVm3GrciWuHypC7c5sHF6RiNXJAaZoS4x8lxRG/yL/4ShZvTmTk8KFavlb&#10;Kl1/VuY4jEpXN1wk/3CUh3qqKETMkvAAHFiagL/cP4JVsWSvRNgq/qmsYE/6ZBck+c3EkqBvUJjo&#10;w1h8IX2eepmcocAQ1+9oFWaR3c7C0igP7E7zxZYkN2xO9cWplZnYzBe4lkQxg/5M6FInjRStxpWo&#10;NbB5vJIm/iDjalUcUsLfMiL1/NoknMijWY5yQ0bIQiwJmIf8MJIxKjre341IpyKJvHg+T2WktExC&#10;Bv1mFP9PGP1uIolhdqRWzxexdJizHe50RrS45ftTatDWtFhsTI40HSxhdEcRRHcoQZGqaTQBHlga&#10;4c8YnSFcZhByAuaiujzfmG25nMUBtA5+HsZdataHKix4ErkLNALGZ7jMmw5/uoCavWvx052zmKYu&#10;TKXSPm89hOaKIsbJW9B9aq2pddlYnofyvAi2bA9kkLCkhfAPUdFSrgYDpGCJfLKULFGvjFW0IWFs&#10;yRp0UFdmOD+r5cb6eiPL0wf7qOSzy8Pxvz26gGcnS2je5iIvfCFfsjtDkDn0YzS38pd8ATLvKumk&#10;71J/sKaaLonwNOxVDSmV1+QyhFoWuQCHsqKxiaRHPVVJfCkxJFjylVKKXEOClyvSQn2wNyMYXaV5&#10;2FMYTuJGhh/mjpI4D1wujsGlNQlIJ2mLD56DxODZWBntSXPqijWJYSbci6fCRdwUc8slyOcm0r/K&#10;4qWSG4TR5KpzRNfI+hmCx8auaESRhojgKoZhK2ktMkgYTY8eWbVcWRYjgvXpodicHoF0vpMlEV4E&#10;gD+B8rXJX1vJBrk+LdqEmO4LaEHZwEzv2KIF8Jw5kw3UC7lxXihlyNi+fyWeX97FOJom26T11O5C&#10;aYY37p3bitb9S3F6XTL25EeYYmoZNH8y10kkMia1lj9UZkko1ovXqImU7Mx0ELrFHMWOaeL5w4No&#10;rvTnwonmGKJifUIobpUVo3tfFlo3U9nFkTiT6UGiRB9HH1y7eykyfGcjiSYwgkoMoh9SKo4W1vRj&#10;C44gGjICZqE0MxhZ3rMRTwIUxReVRAKkOlybUwJRUZBoSjeKFDkjWRqw4Gd1hpCUqUNn6+IQtK0v&#10;RO3KZKyMJUmij95I31tbFIIbW5LQtjEB9Svj0LgpD2v44pbHeBLJDM0SFuBKZSFOr0/AibVx2JYT&#10;hIJoDxRGM+zh8zVTROUizQAJf4O2UrQS+k0CIkGQHERSGEuXQIJWGOXFUGkBIkg65c/zY/xNYdc1&#10;tEibs4h4orkkkdaU7zyZzF2J+RlslAtmfoN5ZNue8xlPz/kKi2kZlsf6oHJNHGq3ZuHS+kwzb+1V&#10;2z5ME7vWIltKGDhAX1lbVohzG9NM6u5q+svVyf5YluBvOiuUhiO/pOE+mWWDYPWtUrRvWDYVreks&#10;6plSpb00NhKVV1LHQIKvB3Kig9C+Jwf/+9BRnF8fh80ZQdi9JByFwfS5VFrYQppsn29xYX0qlUjW&#10;SpT4LtCUFvX/TodGgiL5wm6VFeBEihfK0gJxmGQsif5a5lQdFVkyr76z6CZcjJLlZsTwheoYXmf8&#10;LJGdT4vQUroCZ3PCsTxSxGoh1jOebl0bjc5NCTiSEYDCoJkMvbxQGOFmeuSy+IJPr0/G42PL8Klq&#10;Ozq2L8HJpTHYnR2FfFqjGLqFzEB3cgdVG1LRdEdE1oRs091LayVCmUMLuTU9HivoFmW2o2kZNEUn&#10;PdgF13evoRuKwD7G6wn+c1BMqxpH9+JJ1+VFZq3Y2n2ei+kadZ8zB2e3F+JwQTjqaIUvbEtH574i&#10;DJ7bgolrR/Du5hFMu3NyLa4dXoaWvUU4sykbe4viUM4/XhznjwK2nOIkP5oJtjx+URbZZypbp/qS&#10;pVQzFEclODW0qGj16FDJpieIL21LRiiOLIvFOqIhI1RoWmg6HSqKAhDlMg3baJry6R/j2IrlP2MV&#10;w5LMiOhUb8nB/XPbeH4mw4jvTA+Rkt1Vj1pdiwU000Uh87CDDHlTpAty6EOzAnkv/bz8bTCfGchn&#10;aWDBdDuSAErRSkgQsuO8iWoSnQ1JvqjbnovcUDZGIrGICm0uDkHn1jRalFl88fPMdJn8MCIv0tf0&#10;gG1KCcDtXbn4UL0Rb6/uw/7cGKyK9MTO/Eg2ohm8h2CgMtXtqdAsJdAJr5IYz5tQir9L7i+NfjhN&#10;zNvtW9MTphBN1yf5z8Xd8ztQEh9i2H4kyZp4y6GSLHiolMXcOVg0fy7cZn7FSCiVz5iJd4yUek+t&#10;RN3WdDw8X4ZPHUfxru0gXjfvx5urBzCtZmeOqbG1m764mKZiDX3bynhf/ohFROMihlK+2FMUi1Vk&#10;3OtTg7E82od+Tj9Uip6cEzx/hhl7lRmXD9KA/xK2zLptObi8MR5lmYE0Z/RnJBKpVE6c33cmZSgl&#10;RDEzTb2xAG4Mr8hkqeREKiONvnlTsheOFwYh1nW6CdVU2FRo0B9fTATk8RkFkYuwir5zV2oQylMD&#10;sS0zxKTZityoK1W9bGo8yi4x7JqiqarxXiR/6semj1dPVWoAj7OxFYUuQv+hLJzM8GU4tQCl2eE4&#10;S9O+NHwRTeNC7CAINtMC1W1agsGjy3Cd//HsyjTsK4jBudVpSKGZjeB/EmHVuLaInhGhnP8vhL8/&#10;TEmH/O4gkqXc2CCHzBmi6ML42YPWYB6ZNxFPf5wY6otA+uAIvpf68rUoDPkOXrO+xdzfT0P/xd34&#10;2FmJ5/WMmM5twsDZjeg+XIQXTQfNAi4vlCdw5QDGmiowTSWEC9gapVT1DCXLtOmF07SJ/eWEe5AR&#10;+5mWXp4dZuLHVLHERfONybZFWmxZJbVMhRG5ET7YyZdVS19XGCH/KZ/N5wYqa2MGXz6VQHMm8yql&#10;xHl7mjgyjb9BXZcJi75BMv36ukSNGmm+FMM1je1SebFUjhSUzN+ol6/x6dUMpXbQzWwjp0ingkzm&#10;iCIEKlkmU0iWkuV6NCIlFq59w8hpaWRaU/y9sS8nCj27U3EwmUjy/MZkx1QpIzWFfIDfsSlFc7sD&#10;yAFI2DYsRsO6dHTtXoGqTYtRtSadyuX/5++SiY5jGKSxbTO+TTaujiA1PFkTZZgqHVnFXJcnRSCR&#10;ZFeMPtnPnaTXk5yG5t1XgxazyaRnwvWr36Hr8Hpc2bwYDy/sRNXWJZho2YfB6m3op5JfNe7F00tb&#10;8ax2Gx6QZ4007cfI1UNQ1cTeqlJMM8VYxAz5I/TyIxU60X8ou0K9PqZvlaGI5hxvSw82PixTsZyb&#10;swK5utskptIO0S2yFEI/KRJUECFyQNQwZgxjAwiU/2YrDmO8qWE8ZWsI6VqZtSDAC5kkav/tWQu/&#10;cxb2rUxCjBIR3FR0RS+NymPjClVHCdGeQvMcr35inWfDWcLfmc2YN95zurEKUrQR/h/5aSnaCbGE&#10;XCGbJpxbZZqqAajyQCx/S3rgbFzblYfq5VF8LzNxiBalmS/18vIs5EUsxEq6sq1JQdi0OAiHlsWj&#10;uSQN18ryUbMlEwep/Fj+V4WP6otPIOkTT5HCE3hM36vc9HgqM51u8OTqQppmWRW+a/7/BL7XGDb8&#10;DIJPZFfkc+4MWjP65DtHtmB/Bt/P48t407oXPxDJGv//cPMERht24ebBQjNP7UXbMUZOZSaX/nH9&#10;fgy3HMe7rmpMUxeazKLqcigkkklWa1IooJQbtfo0tsYlRPbSSDI++TIiT12RQvRURTuz/pwMCSk2&#10;kSZUfcph9N0afDc1NiiqraFZBEoCjOb5//myFpvJaM+sy8QoOUMBzWdaCNk9n6V+83QqcAnNvtCn&#10;NFv1aOWQfca4k4HzhaojRf3M8TTnJiGQio0Qy+fLskq2ilUDVC9VAi2MfKg6XTT+nEIlr4j3wLKo&#10;eaay/vPza7CC1uXUtsUYOrUBfaWbsSMjHCWpPthfmECyGsQ4PIqkZxWWMpzaxQhg/eJgEwqqfzyM&#10;hDEr2I98Qx1MzsyRIFqhUKJZY8zrs0JweU2u6RRJC/Tlf/Q0U4002ufnMp3HPMwoXFEEOcTaTPxw&#10;uwI/dR/Hi+a9eHG1AuMtB/Gy4xhetB8znVzdx4vxhJHT+87z5Bw5bAQVGGs7idd3qjHWwThag9I+&#10;qjxHEyFS5U+FaSxUnSEaXVJrVx+uuhIziWwNs4WSUSq1RQlpSmORKI7TOg7qjlPGolEqlR1CU6tO&#10;Dl0vpq6B9iKavwT/2XzR85HHmO+PPSdQtzLS5Iifo5nUuLCUGrRwOoI9Z2Jdsh9y6I+35MWRZfvR&#10;nAebpIJwkjP1f5sBfH6XkuuEYvW6aVqrrJNVtJ4nhRomTNeTRmslnpDgP98ouYIx56GcUFzZnoVl&#10;VPDt0kxsYsi1Nt0bjWVpOJgdz7At1EwozA5zwQbG4OvoKlLpk/NI0PLp46NoqdQlq56/EDZCmetk&#10;f7FlR9EaadL7VDVgJTBUrUznO9AYOMOonHikRfrBm6Gp6+9/h55jW9C4LgWjNMH/HDiD8fo9NM3b&#10;0bBjCU31Viqbvrn1pFmH63F9BU31ITxVWa7mAxioKjN5+W9uXTCLo768VeUoWuOZBpXzZkB1MDRE&#10;Zga+2fLsIMRiMkf1BatnLJRmW2iWoo2CiWQjps+Vz1rwLc3Od3AleQrgM1TRzvQKyTWQqETS1Go4&#10;Lp1M8vi6JPz//taN//HkIqLm/h7BC+abPKp4d1czshPFkKsiJxq5fPkFsV7YkuCJokhvJKvbkKgR&#10;uQlkQ9Xgvpi2XJBGujT8p31jsqlkobkgIcz0XZshQ4aKmbQKG7MjsXtpAvZSgbtS/bEhQY1vEUOm&#10;KGzk9+UzNi5O98K25GDk+HmiNC2B8bKrQWRamAZK5phkiLUxQfTF6h2jSyEag/k/FUMba6GePr43&#10;WUFV3PcnUjfnRWNnVoTpIUxiYzelrsg1FLk8uXIWW6Nn4f/15hqGLq0ni96M7qPrnMpLl3fhU/c5&#10;s1zx685TJofvYfVuPG85hh/unMdS328xRuVravOj+kMYu37BzLqZZhQ018lE0Ix8KVpKNPlKVJAZ&#10;NqSCYkl6Mthql4b5Mmb1oHnRhDEn5cXM+RH75mdzL5GoxHRNBoteNMOY70gya6FOoY+Sy2Vi4/iy&#10;C+j3Tm9Jxrp4mlnXb2iyfcjC+ZxZ06jwb5FGM7smmubPdHfOxUr6L73YNL5AkzQnTkAkC0EiM+m0&#10;OEXxfgj35PeS2aqRiu3KTKsvIJXEKJENVl2a6gs/VJyMk8tjcXs3GfT2bFwojkYx4/Pt9MN70ole&#10;P7J/xsjXtudjA5WpvvOcEFdk0ZVpRsmqhEBs1YzFeH/kx/g51oMmOJouQXO3NcCRHOKOuGAtdrYA&#10;ZbQa3vy94R4zEUnX5qbuS4LDh8eE9NK8RNRsTcLzq+UkVqVk0HvMDJcXrfvx9uZp/PSgBlq9Z0gL&#10;rGkmastR9FXtpE/eRYWX4WX7STTvXY5BKrm/sdIU7XvX2yxFC80z+GVE5gJN0pLSnAleymDU6IpQ&#10;owo3ov7dldtQHBoAX1kAKtODftQmqct0q7hKDJXiOVcIpt+LopIYHoXJbJNxpgc7oU80SUe0z1xn&#10;IU363FSisDDaG0Vk+NkxC9n6vzV+TgMciURNjC8RypehrBANLoSZnjlaHjbGMHKKZL7IdUkhWB/l&#10;byohZYjk0BopetDQXzR/i+YzK8EvgYpOZUNZxvj44uZM1KxJRQvDpJubMtC1KQmXtmRhrbEeXtgU&#10;526WBzy7Ohx786IYay805Co10BN5oYxYwr0YiweQdDImVohGsiULUlqQQJJI6xFKk83f6uk6k2Rz&#10;Hq4fWeV0/CxygacL39nC+fBwWcD3OJvW7Dv85VE9XrcyXLq4BcP0vS/bjuB1x3EMNxzAEAnWw3M7&#10;MELyOkIkK/u2s3I9Bi7twuOGfRjtOIGRZl579QSUOfT2/lW8vnsF7++30XQbJEth8rEUpY6KVLnM&#10;Ny9S0z29qUANo8UGL0Dz/nyUp5D+K+uQP0x1qZVeqrKH8tW6p5QvRFNRAniNhuQiqeBQ+ukYt2/J&#10;4IlqMtEokT0iNJYNKZ7hmAYaNDEteN7v0bmjCJd2ZiCaoUogLYQG44VKPSuYLyyU96g70QyaqEuU&#10;ik4g0y7NCMOJ4nSGdWGGtOm5uk9F0OMYUqlHLInHUvzkl1U3xBOV5ASnCpNNnbOaFfG4W7oYp4vC&#10;yeynY0uSN1YGzcQSmvjliZ5YRuXbwuwaTtS4s9jzprRwLCMbTxdrZuysxcaUFaoRqlA2Mg2+bGB8&#10;P1C5Ch/a9iPBYzrcvpqGrVkJZO8hKM9Pwpktufh//9CDUYZJ/eeJ0Avb8O76cUy0VqLn9Db0nNmB&#10;G5XrGDptx/VDxRis24vnJGJau3r4SiVed9fi+0eteHWrBqPXq/CmR0rWwm013L+CaeqytMqWCZfC&#10;hEaRskC+VI2AeKrjXD1fVFR+giua9qVjMVGoERghKoC+WKhWnlIclbqOcXPQPNXK0jQTPk++evY3&#10;JvbTXCVV8IlT/pZeAomdMjBSgl2QGb4I106X4HJRMo6vDEGIFxvcQloIhUBk1VK0BjScJLrvTK+X&#10;9jXxTbGnqiBtIlnbnsFYl1ulDxk0G/PN7yTJWxftQ1egVWk04DEPa5ODsD0lHOvignF4SRC6d+Wg&#10;LEah20zsTPbFmfwgJMydZnq35Lv1PFkTJTEoISCRPjaePEIJ/Brb1uCLEiCzNSBCsrg21gebot3w&#10;4fpevKzehPq1sbi1dwVeNR/ClfIcEtHz+Mv9s3ilueI0xxNX96Lr2BqGSoyLL+82/lYktZuKvnt2&#10;O1FMslW9B6M02a9vOQvCfLzfhJ8fX8dA6xm8u9+KrjP78FRrXPc00XTX4sqxTVK041cdE06lzBP7&#10;dmpgaYlalURSl6eIl3quwhi35sQy5qY51siRXnygFE3/rCkjufSTFWk+2F0Qj+BvpyFozteImP8V&#10;andkobokhj57NpbQPMfyhWlgPowcIIaILZDJDpuJkdNr0bQ2B9fK8xHHhhbI3yAESaEhbk42hrpY&#10;Y0i29NLFqpVvlUbTvXlxKFbG+eDcmnQcXBXGFy/F8FrG62osiQGzcaooCetjvMx0XDUwzRhZTra7&#10;e3E0yhI8sCtqIfYTyQka/gydg+b18ahZm44oAqJyTYaxEkopjmWYlESSJaav+dP58UoS0FAjEc9G&#10;uacwCXvT/cx03dSFX6Pv6Co8r92OA8mL0LAxDX95eB7vO6iw+lI8bZDsxVDtTgwzNn5SvYNm25l5&#10;OqFyH0R1f80e9EjRmuDI/YlrJ/Gq8yI+9V3FD/2t+HHwOt73teAD/fHDJoZhXVcxcqMW147tQO2m&#10;ZY6izeJYIlNUtrfQS7Mo5SuJwJUmRpPbo6lg9WOboilssYq3NQwnJq3kdNW6VOJ5YeAsZM+bhiNJ&#10;wXh8lrFnpjtaNyaiqywd5anuBn07V6chbjLWNkyZYckSomEDW39tcSzuHt2CY0tCkUPzqq5EdcAo&#10;Npe5ligmTp6MqxVGyTIsZriVF+GNLWmx6D+6GZdLE9kYZlPRNN/KDGUjzY/3RgVj3bWM4RVByH+r&#10;CI2yNvanh2ErTXMB/WyxkvwY6+fSyhxJd8P2qNmGNZu1NfidpiYJf5dWj/MVV+B7Mb1t5nucGik+&#10;s3+HroPLMHRiBe4fWoWunTm0EO74P99fx4eOvXw3G/GsehvG6VtfNFSYfLy+Mxvx6MJO1JEjjDft&#10;xo93ThplqxGMNmv5pmNUtDOr9SnDqXe3L+HV7XpT1P5Vd71Z6/ol4+ZnHZcwdKsWXXWn8NOTB/jl&#10;1SNMUx0ssVw/vkgl0Id5KHtkIU0uGwBJUxrJUu22ZFQuZexLc2YqvGtWBF+4QiZdpwp2MvexHjNw&#10;JM+fyPDCgThP1BeH40b5YnSVpuLSsiCkuv3emLiKnHAcL0w0Y8gyv0rDzWH4tInhj9axOLc0EWUp&#10;mrQu1M9AIUmW+qrV46TaX0JzDO9VnCyCZorW8H+oyPrq6EB07irCidURJgdMdbbVqaKpQHkMlbaR&#10;TRfH+JpKCCYRgc/VYM36RIZs3rMY1rEhMWqIoBzMCkJF4jwsc/sakVSolitSww6hYk2aFEUF5DQc&#10;q9RmKTrK2w2pYf5U9iLcPrwOF3JDcLMiB/WbFmP8ShnDpRKM1dMHM2QaIZoHzm6hcreg+8R6PLpY&#10;ileth/Gq/QCeN2k9TM0rL8Nrsu2x1qOMi8+STe8z61kPNR7Gh+46vDXlsGsw0nERz1pO421PI0Mv&#10;KvjRXXw/1Is3A914/+gepinzUDnYyidWHleslyvyYgOIFvpuotx7/je4yh/cUZaJunVxSPTQBDIV&#10;UHF8pXquvOaIhM3BgRWJOJLpgxUkcEczPdG0Ohr39i/Bje2peFi5AiGzpyM/2Q2XVibgAf1UrjdR&#10;TdMdype6Pi0EhREqJzUXh3JjUFEUTTTOoYv4BitTghFGnyxSp/UulEelkE8Jg6aLk2hVP/lihmvb&#10;0yNQuz4dG5J9GE5pVghDQ79FZmL9YqI1j0pdGu6OVJPAp/8rJIqVOwn3MURrFJUay/22bXlYHTIP&#10;u7OjEUmrZfrn+Z9DqVCTJkVgaOmjcNeFCDRuTckFLmwMC7CMcfHtPbno2rUEzy4V48GpYgzXbCOS&#10;12OiYQ8J1ya8bN5Pdl1KgrURncdX4wGVrkpNDy9sRdfxDaYI33Oi+BX9sNYOedl5BqMMn8auncPL&#10;m5fMwqmvuy/j1b1GvCGqR9sv4sSGfPz9+QB+eOosaPN2QKU9b2GawieZRbHIlUlhSPNWtQFXHFiT&#10;gjj+IZGzKLfpGDi0Eu07iEwSqgh39ZzNNmWQQhctoJmfA58536GU/mdX9FzsiZ6PxlWROJMbhfNF&#10;wbhYFIbmbYkImv41vBZOw6WyPOxgrJpGEqOkggCiVmWcwqlMjQmHE0HBLr9DAkOp0vxkomm6cRnZ&#10;DGlWR/iTKH1r5mzppZtptnzJyvmSOc+NoGUgGUujNdDYruJ1pcamK4b2d0E6GXRa8FyGc7yX6DWT&#10;8PgcmXb5cSFXREtj3ktD3RC24Cs+Y5YZ9IlSdy4bgLJlNDjhz//uS3T7MkIJIkgifd0ROPtblKXH&#10;oIFh2vvmUjw+vQpPz61FG6OIB8fXGiQ/OF6CoYtk0mz8g+ep0BuVZNG70Xd2B3rJqlXI5wnj4Nc3&#10;zzFUOorxa2cx0kal3zhN5Z5F/2X67PrDVPgF/DjQzmM16Dp7gGhux7uB22axGslodzveD941pbWN&#10;j9ZkNzHUIhKZLUtCSIJmIZkmtnxpvFnj0G3Gt2jemYD6jXG4zzgwnuZbGZkBRKPyt/xcv0PEohm4&#10;VByB6uxA1BQG4liqLzYFz0Ij/3AL77tYFIjlfNE+LtNRQLMe48mQjYQvmJZAE8xMuQp1rIhcUQHh&#10;JGLqIIl2n47kIKLGx4mtl4a5YyVdg8x3ImPvGDFrxtnJfHaSP5WtgQmyY61DoU4L9YglUdHZYR5G&#10;FOtujAugvwxBZugifh+/k/9Dfl7fbaetRgjVbEwxamx5idiVEYXsCD8qeIFRcKDbIifNmfe6qdNo&#10;Pn+jm4vpru05vgzf36ggkjdgpGYzBs6sxlhdKUnWTtw5Voz7pzZiRDNgLmzGhxvHiOKdpr5L14mN&#10;DJUOYYjy6tY5KpbKvU4lt5/B0+ZTGCDJeljLBkBffPNEGd49aMC92kpcrtiIN3fb8YNKalOxkon7&#10;NzDe00FEO8UCp2kgQ3ldwVReevBClC2PRLIf0bpoJpYm+ZpFOebN/A5PajaiZ3826lfHoo2IjCST&#10;VldmAv+wenkqV0bRvKegalkYTlLRI8fXkIzkoG5DPPoO5aFlXTRatyxGwIyv4Tf797QCqstBf0gz&#10;p7wuVfcxCXVSOhWsJP4EmmnNoijPCzEjYKFUaFKgCxLpVhL5OT1IudkLEElJJblKZyOIIFuWG1L6&#10;sOZOi3Urg1TDnzLdhdG+2JMajh3xWjqf30uLJlIZa/w8OQMbrpICTG+b0M1GcmbjUuyhojODPE3B&#10;HM3wDPTU+LkbzbfyvfhdDC1VJfH725U0zTtJtLYSrSJc2/Gsbhv6L25kaFRuVhO4e2oTUXwK7zpO&#10;YYy+dvTKEbzsOI43N0+aWm4T1y/i8dXjhlxpZVytpjvWfhrjjJkH6iuxd3kyj9eh99IJ/HW8D6/v&#10;X8MPj7vxPZFrFf2m/45B9as+pzLkNDOvlpIe4kwwL0rwR14Y0UVzGub9Hfxo+tLDvXBhDZG5NR6d&#10;FdmoWxFK05SMWCrb+3e/w7GSDKI5Erd3LUbv3iw0UbmvzmxC4/pEbA6di7rVUbhTloZbuzJxODsC&#10;br+bZoZBxZqTAzwMMtMY7iif2Uxw53eqqk5+hBe2JnhjZ6o39tC6LA5Rrjith3wlG6KZfkqzG6hE&#10;ed4jpZu5SgvVUEmaqAAzF1lMnf44O8rH9G9vSAvAevp9U2GIio7lfYbcEdEmmqAyTVoUzbRmoETz&#10;t6TSSkSTl6gBBi/4hv6YDYHPD6dp///8NIT//WWHCY1eUZHP6naim2b5dfMB/KH7DLqPr8LD81tp&#10;jvej/dBqPLtygCz6IBV8mOHTcXzfXY0f79fi7R0q9hpj4a7LZiX7p21n8VN/B0ZbVZXiLD7dqzfL&#10;QZ3bvAo/PNQicPcoqrSssto011Sw1i+RgrWAnNCshVu1iNw0j7nfwo8vQyUVlAmR5OvJPz4X7jO/&#10;wYJvfwfXmdNwalUiLq+Jx/Ecf3QdWoLDKQvRvDkRF0m2rh/Ixo2KJWjfloSalWFkvOlkzSFk22lo&#10;WEuU0zfdKluCOxW5fEYYrm2OR6bHt2TUbEw094EkNCYVWMjiVuxZ00/UjVpREIXd6UEozaC/X7MY&#10;q5OoVJp0+VxZIVU8EFpXJ4cZZWj6qZITvUmUnLRjjY9r3rV60WiOeY+6JzUlR2QsjOjXLAsxacPc&#10;6XfNFCFV/KWiVdo5mFGI3yJey99UmBJuwLCvMBkliSHwmjEN/xxuJHvejOH67RhtImJJtEYvl+NF&#10;0148b9xLpe9ifFyG+4yB750tM/VRVfBnmMp+deMk3tJEv7tzkUq+ROUyPLpdgz8/u0GzTaXTZP94&#10;vwEDNSq+dxqFYb54192KX4d7qEAqc7DLKPW9FSmaW+uj9fmdzPlQDxVNxqxhxRASrIxw5TJ7IZEM&#10;1We+1neYgbqDxTiaG4Du/Vk4vzwU5wtDUB63CFdJympK0jB4eg1qifbb5Utwnaa7eVM8GtYn4PWl&#10;9bi5JYHMMw1N66PNfe2b4tB3YAlivvk9SZdYL8kP0aNBduV0CXmR7jNpIr2QTTfSc3oDTheE49TS&#10;FNzYuQJHaRl8XL4zpEgJ/PLtsfzdaxmzR/E+dayowLrSjZXvrFkMPty3Y+3qMlU6USSPKQk/lPeo&#10;iLnuM9mtZMwq76yyzrIIypcOcCPDdtW0X2XCLsTurEiTtvOh8yDajq6m+T2McSr5xZVyMuit+Hj9&#10;CN/JNozU7iVaaZLbKqmkSsbCB3H98CbcPL7VoPbV7Qv40FPNsOgURvj5/d0G/PKkE3eqDqPj5G68&#10;Znw8ce00/jrYhKeN9PfNh/C/3g7ix8d3GC5RkVTeO7OgjaovOyg2Zptbodkq2cjju5imHjDV3JAZ&#10;ivFwRZaG3kiUNJyoUanypUm4SZT2HsxFC1G7LWQuqtem4mh+GNZEL8TGkOlo3pGFi8uD0LU/Hze2&#10;peJQjg+a10Xh3u4l6CrPQnVxCO7vTEdHSQyurAtH5Izf01zPN6u0LaHJzgx2ZSwt8ykTvtCEQoWx&#10;3ji7JhbXN2WjsiAeh3Pjcagokgz9a5pbsmUxYJVnJOtWqo7yvxSTi52LYAYo/Fk4j0pmgyBpUv6Y&#10;zLh6rWQNxJ618Jdqfao+qBi3fLru0dCtlO29kArnZw82QH82kAg2kP8crMLoxXV4zlj407VDpgdr&#10;jAj++fZJM0ftNpU/TPP9/Npx/PVZO5nzGXy8xxj3ykG0H15PBV8yw4af+lvwoY8h0a1LeP+gBd8/&#10;bMVIZx3O796Eo+tXmVV0+y9V4JiGULPjcWV/Gf7j7TOMdLXh6a1WKrIbb3qv41V/pymt/ckqWKsG&#10;Tipd29/IWIDm6irTkH88xc/N9P8eKEwwsaTLzN8jK3wB9iYuwI2tqdiV5oqKzADsXeKHbWS+u5K8&#10;cfvAShxLp2Jpos/lBuLa9mycKfA2oVjV0lA0bo7DdYZWl0nyTuf54vzSIITN/B32rIhHharXk8nm&#10;R2mRE436zDWxrwqmLiEjrsiNxsH0cJzIT8HhvCgsT/CgiyEag2huuQ2nYk2HCBuI5kIrWcIol6Iy&#10;ypoPpqmvYt7qHFEDUK1PXSeXIeWmhWgBcLJrugqZeS9XKlv30lxHMMxSh4jXQoZRRH6o6wwMVW3E&#10;0+rNNNG7MH5lDxG7nwy6HAMXdtAH78NE+zG8u30e72+fxfOrh/BD9yWMXjuBJ83HzAq4b+iPP/Y2&#10;mmUpXtxqYBzciPf3ruD5zRq87G5AP33xi74mWq8clEQH03834Nrx7TixeR20QLpM8zsq7yMV/eHR&#10;bbx4cPM35EqxFs1mvROhnmjWuWmBDFm0oJf81GJ/vjAqeEOCDwrCPUwVnC1Fi3G9NBVlae44lhOI&#10;LDLtE0tjUaQ5SeHzcXxVMk2rP1portvXKK4vbAAA//RJREFUhqNtUzSubIzGrdIlqF6ZhAMZnjid&#10;6Ye9ya68n+fXJ2FF2Bz6O0+0bsygol1RRAacTEKmEEfTXTSipcp7+YqJE9mw0sNQlhmGUJevDKOO&#10;pwkVQ1Z3qhlG5b5TAkI+WVODHFMtky3XILKXztBK7kFVb005DH5XAq3Aevr3FDYsEbLAeWLTciNu&#10;8Kaf9nKZB5fp3yCIEUL5ihzU7C7G40ubMd5YbtbW0iTEt6oEQV88evUIGXWlKQPynqTqU/dFjFPR&#10;Q5f3U8lH8ZG+Vmgeu3EJE521+I9XPZhQdyWJ1gua7XHuf3jUjD+N3MFoYy3+OdGL/3o1QJN9Cv/j&#10;7UM8v92EX0f7DPn6USv3UoHvGTMLsUaxlKkm2yxdZYXXTPNhqKNRqDDGwoVxvqaT5FhxOnIj3OHO&#10;UGhHUSpGqmSqytB/aiX6T67A3iQ3rCCbrqdvXh00C9e3U6HJnqhZFYZb2xejYXUiTi7xR926ZJxe&#10;Fo7bh4pwdUMsFR+GxpI4HouB36xpKIl3JeueiZwQTXSfS4KmdSbUNamwZx7j4gXYyLBmT0GkyfQ0&#10;03IWaGzbScxXtSGZa81vckpCcKs+eSmZKFQYlBLoY5btL4jxNRYghPep61JlITVbsSwvGSoPrar2&#10;AVRs8MKFSAr1pcmej20FaajeWYzu01vw5sZhEq6teHiOIRNZ9aOLmzF2ZTfGWg6b7snn7cfNgqgT&#10;DJvUg3Xv/A5U07q96DiD73ubTDrPu3uNeNR4DL8M0KTfvYJHbedwp+4A4+Yz+PXZLfQ3ncGn2zfx&#10;z9eP8LeXD/HryD285j2veppw/cx+/PTsPpV8z5hpiZSuzhCz1hjDKYtqKdYg2YoQrblOYZ5zUMCQ&#10;KoWtWtNSCkmEYj2+MyUNrx7ZgJ1Rc1BXHEGilYqD2T64QLMrxn002xeX1iTSB4cRrSEUP5zM8kbP&#10;3nysiZ2D5ZF0C+6/Q7LXN1gWMRc9R4pQuzYUnaUpqMwPpQlWAuE80ykR5TuD5puMmP5apaAUvgjh&#10;GYx/y4qSuM9wx20ByZgq12s8WKHRfEOuzCADxZTDCNDQp3LFacrJ4hP9NPHAFYc2Fpj4XGtVBS6Q&#10;f9bMDFea8+943UI+Tym63+F21RGGaXPh+c3v8F9PGvGmdRcJVwVetO0zI00TLfS/V/bRVG8mwdrF&#10;+Pek6eB4QkS/uHEGb8iiheqR1mMMgYjCwWt4daeOiq3Hs44qDF2TT26jn27C/cvH8P5+C26f24e7&#10;Z4+RnN3En189wo/PeqnEB9zexSei9PLhPfhecTKZ9qehu/h5hI1gbIBmnIz6cRfe0oTLT38Y6maY&#10;RcUK1VTwW/pm7Ws7LTeUf5p+7uzGJSRh86E87yVUdoT7dCyY+RWu7s3DuYIgNG/LwuV18bi6KRMN&#10;jJPv7U7FAca3lYt9cJHhlBj59a0pqC9JRuPaeJKsBTi1NgWl9N8Hi2KQRUXHuX2FqvWL2WASMH5y&#10;JcLnTSOSNFvRA3lRbshXHjkliYxYjFzrU2j2QgRDKjFs4ztpmpXfbfqciVh1YUrJSq9NIlsvSQ1B&#10;NpVt0EkEpwb7mIQGTcjTaJVyssTKw329eN9CePG+CPrljEAPrE3wxH8O1+HX/ov4w8NGvG6vwJvm&#10;PZho3IPnjHvfkGE/pT9+WleOMTLhh1XbTE/WxI3T+Km3gcg+YeqRf+qpo9Lq8eOjNiqyGWM3q/HT&#10;4w70Np9BU2U5+hrO43HzBTQf3oE/PLmPXx4/wP/28wv8PNqLn5/14RNRK+S+HdCaJrcwIT9MpX6S&#10;onn99arjaD9faZQq9i1i9o7K1PXayjfLjAvJEtVinxa+4PdEyiwsj2VYxfhURV2i3GcztPodLpYv&#10;N71hNcVxWBs6C2uSiP7500iSglC3OhinCgNxaV0MOmiuq9ZEoGVjAmq47a1cgYgF32JlpA8q82Jw&#10;soBoLwxCXsR8ZPrMQt2GJFRmueDUsmiicjpW0aocLE5C/eYixqf+KIzxIrI1isbYmvGx5hybEk2u&#10;YtNCr1PDS50bKm5jMlZpktPDfHCErmZnsjeRTgWy4aq2WZ4mtDOcUxinxT9VSUCF0L1UKWD2t6gt&#10;W8pYdTN+unUQj6o34tXVPeg7UULFHsQ1Rg3ftx/F04vbqfDdeNG8H/0Xd+IFWfVrxsFSrGqijjNM&#10;ekbC9UrJAF01+HGgDR/JpF/eayZyj+PNg2a87LmCH4Zu0YS3orWyAn9/N25I1Q9U3qdBylMJEWsW&#10;Ur+Hp/TLz+93UGkiVjTLFJnlxzfI1rvbzWfrk//FR6vmOhEuMYjndprWRgxdpDqVX5vU1yTGpz5z&#10;vjKhx7VdObhSEotrJGOro+ajNDeMIU6EQfv2jGA0rQnHtZ1puFW+GG2MmZs3J6CrIttMSs+M9EA2&#10;TfDutGh07Cnky3fD6RWhyA6Zgept2bi2ORktW5MQTGa/KtnPMOkVJIDLIhaa/CutbpdCNItwxVFZ&#10;Cb4qViPlq9KPM6BhOlsYOpnpuTyeQQUezic/WBqB9AitYjcXKmKjQjcpQZ5QiUhvIn1zZjTN9Uws&#10;+m46jm0rwo93j+JF+368bNpDVr2ZpnkvXl07gPHL+8isNRa8FyNa56OmDONae6thP541HcJL+mOV&#10;yZRvHmk9TrJ1ER+I7PHb1RhqOYMnHRcwcbcZ/fTBb/pa8YeRu7hz/hB6ak7gbd91vH54E68Hbxlk&#10;/jzSTzT34/uhB/hIJUs+DdGEU8nf01x/IuqlfMcH3zU9XlKqVbSQrkbwA82+GoVjwh1FS/HTPOZ9&#10;TfM3A2d25MJn+u+xJMTpmG/bk4vaVbE4uyIcn1p2ITfwOxzOicaBhFBsTPXhy5uDl1d3oXNLMq4S&#10;yRPn1uDq1gy8btyBU/maRupNRS+k8oJRvy4dZxkenSTrLohdhAN54bi8Pg6Xi6OwNIC+1cshUkoC&#10;2BATjNVk4Xcrt2JpvDfjZfnVOVgWG4hdyxJp3j2M6VYnh+4xXZWMeTXAoNkWy+L8sCLKB/H+Kujm&#10;wv/G+Nh3EXJiQmm55sOdjHwLQzb1uq3JiMGf75/Ck8vbGC6VmTHgoeoyvCDBEpt+21HJfbLpKwfw&#10;+PIevGFM3FezC6+IYFVUfE2CJZL14V49Pt1XEp6TpyWi9bL7Kp7eqMO1U7sxevsyXt1vo3Jv4c8T&#10;jzDe3YKbVZUY62oxoZKU9frhbRMjC5WfxKqJbu3bkOmtxpUnFSulfv+MimYjECnTMSm4r7XWHBPS&#10;dZ9FuhaFnZbgPxNXyA6rCgJIrOJRtyYS+xe70lxHYPTsatzan4V0muuDDKN2RAeiONQbm6JcsSbF&#10;2/SJj9SUEvmL0botCcvJoO8dL8b+TF/sWB7DkCgcy0MCSOBSsT81ErsW+2Ij76sgcbtdno5TeW7o&#10;PryOhG0G/KnMUC+SMcbR8qkHVZGPJCqOfloJB2U5KdhTFG/miTlm3PHLQrMJpYjyBF9P5Mf6YW1M&#10;gMkCVU6XVlKPINnKYgPxYmy8sygLnzqP4v980Y4/D1RjgoRKYZKyO960H8Sv986aqg9jWhLi2iGM&#10;NB1gQ9hrzPS72xcYOhG13TX4SOW+oYnWYquKhV8x3n3zgDHxw2a8ppmWkj8+7KBSm/Du4S388Pge&#10;ken0TX+iv/3wiKaVCpDZtv5UypYSjbJlzilTY2Mxa4k9L8Kl8zqnre7XcwySeUz7Jvzi902L9v6G&#10;sXAkDia54EB2OI7kRuBQpj9uH8jDCMOp5o1kvIu+wsoodyymbyyJCsb6GE/sy4+iKWVIFuOKvspc&#10;EqwUnC2KwrGMAOxOCUS6/wyUxHkh09sVOxfHojInHtsLwkj2GMr4MKQKno/CcI18KWlhpkGpujcV&#10;KqlGx8qEQOzJiTVMPJ6WIYkKX5usWZl0NXQr6h/XgIPJ8hBB4zaKTFrrXKxdHMRnzGVoFsuYnOfo&#10;lrS+RQLj5aod+XhLJv2yjeaYIWPfmRI8Ob+eyj9GklVqCte+vk4zTMWOqvuSPvhp02G8uH6GhKuJ&#10;5rmaUoN3jH2Vn/Wyux4jSsTrqscYkTt6ux7Pee5tXwsetV+ikm/jA1/220dEI0Uv/yNNsTHXo/1G&#10;QUKjFKetVeL3QjQbhdkSpa9UQJ+k7GVvp/MME1pJiTLjbBB85huSrrdmEZxbZo1vnVPoZRQd4fYt&#10;akricTDZFcVxjDkDF+LMigRc3hCObiK1b/9SomE2iug/0+kzDxJZR5enoXRxBDp2F/OleqJ25xK0&#10;bo5G02o2khQX7CAZKs0OooRgOUnVinAvbEpQhZ8ZKI4PMtN74sj0RbRMIuKCWWaVG5lfVY8P0MQA&#10;l2/Ndeqp25EfayrzLAnxQR5/RzKZuUIrp472fJPbphEr3R/k+i2i+B/8XGfg8LJULGH4VlexCn/q&#10;PoYf713Ak+ptVFwFlUnlXaFfvrIHrTuzzAwI9WS9pkJfUsY7TlBOmtLVL25ewFui92XnJby514QP&#10;9LcfHrSYDMvnt+swfKMKE1Tyi7uN+Hm4G121J/CotZqkigqgcrVg6we+9DcKg6gkKVefpVRn30Gl&#10;RbERMmz5ZG1liicedNC0t+P5veuTihbjJnrpf+WHjS8WAaOSX7JR2J4xib532mb6weZ10dhNsqSc&#10;as1XjveYgYvr4nAm2x/XSbKWh32LFfS5WQy79ufEYWOsL7YmR+IoTXNx3CIsjZ6PUwV+aNmejkvF&#10;AURvIDI8SbIYrqxJ8TLZHEVRXiZkyo/04/OoQF8lGn4Hs+iXyyxEq2KfxoCJwAhagWBPlYV0I/tm&#10;mLZmMZbHBSCF8fPu1FCUUvFxfk6Cokaa1IPlTmLmumAuFsxX3S2ie8F3+LHzOG4fW4lf7pzE8KVN&#10;6DyQg7uHVmCYpOodyZWS84Yu7cDPD2rQc2Y7vr97yfRNT1wXi76AkY6zGL52Hn8dvWPGhtUn/WHw&#10;Op4TvaM3qjHMuFjb57fqjJI/DNzA+K2r+MerEZpqB50/iFAN9+HdEyJrSEtPaUUionuISBVaKVKy&#10;xKJZIuWbIUYeE4rFstXHLT8uE20Vbc32v5pqhVqTI1s8rjh72pb4hdiZMh+rQ90Qt2gWkugnl0a6&#10;I9X7WxxYmYiLJRFYFUofFzgXi2lGd1K5O2hWN8f78T5us72wOT2YJGoRdqf7YvBIIa6sikb5Yn/G&#10;tXORG+mCVL8ZyGZcrSo9StnNJTtWhR+xZ2+GPOGMb5WqszzaF3nRniZ+ViEWlcTQeldanXZLShRO&#10;L89Aw+Y0rKLr0DwnlXf2cZkPN1Xj0eIjM1XodAZN9AKTN/2mpYyI3YH+MysxdG49w7o43D26AX2n&#10;SzBMMz10udSQLlUr/nS31qzNpZh4nIh+frMKL2iiX3c1mgT453cu492DNvrhNozerDFZl8+uX8Rr&#10;mujvn1ARnVR0fxeV1EtU3TFI/IH7n2iOvx+mXzbIdJjx+0EhWSb5s2KtwuwxbSU6LkX3NF1EdxMt&#10;x32ilYp0FP1ZmdpK0Y7ccRoD79dnrYA0bQ19bAl9ZZqrs/xePpGnBPcUKkfrRZxaFopD2cFE5EJk&#10;BriaagjnV6ShIiMEVWu5LfBBVvhsNpBZOEqW3nMoFze30xUs8UE4/b+popAcZKreauaj8rsylJPl&#10;4cTCSkWKUAWDIBfjg48UqDqwU+RNlRWU2F+WG4vCAA90lC7DlbLFWMtYO9pzlhmw8FnkArc5szH/&#10;299jXWo0HtRWYODyDrxp2kbkbsXAyXVmGPFtczkenFqLyqUJaKxYif7qnei/sBUTJGBvu+hjieSu&#10;86WGRb/toZ/tvEDTTGXfqcPfnt9nyFSP4c56vLvfYkKnvvqj+OFRB1/kDYZOt/ELwyNjauk71b8s&#10;5vzDCEMiKZmK+/5Zn/HBUoijZCc8UgaIVarOWcWrQViEyjcrLejJ7Vaz6qCjaCeu/sBrnGfSRKsb&#10;VASNx+0zHCGi0zStxHuOU+zF2wWLvRaiJJrmlax1BYnNEoZVxxiX7snxR2HUIiLOneGVL1lwBPYx&#10;RDm1Khyro12orFmMw4n6Rb9D0/YUhlRRSGGIsyzGByWpDJli/RnXzoYmhhdG+CKRZCmShMoMSJDk&#10;xdIUL0/2R8O6XGyjeY5ho1OqcW6UB0MyHyo3HAfzElG7pwhRJHOq1eW1cAY8F8xHNP30r731+OPd&#10;Svxwo4LxfDQeHl2KvqMr8fD4atw7sgJPqrbgEoll74UytB5cYyaJa2qpRpo6T28xtVA/PWjCRxIs&#10;TUwbJ2p/HuwwC6C/uncV411NGL5Vb/qe+5qOo/loGR5duYQ/DT8yI0p6sXrZxlTy5ToKY5jErZT4&#10;/VMJFU/RdVa59lr72e7b5wiZNv9LWx2z32MRbBFtt8Z6cGsbinz3tGj375DkPgvJfHHKhlTWRwbR&#10;s5rmsThmPsoLolGovuKcSFRk+SHN9ysSs0XICJyPymWLsTstiNd6QzUrgxZ9S7P7HeNfD/QfWoYV&#10;ES4mE7OEiK7IJqGiv00NUpFYF6SYIizqpqSv5vdqJZtVGWE4tzQdu5dEIpOWJcJnLv28F/L4/Rsz&#10;45AW7k0CtwBajTXEi4ydjaSIcfM/Rlvx/e0KTDCGf3xuI8aqt+DhsRW4QyJ5/+gqSjFN+F50Hl6B&#10;rhObzXQWzVl63n4STfuK8Vb50XcvU2iiOxnzMlz68fE1jHG/r+ksfe9NTNwh477XgJ8f03T28qUz&#10;Bv7jWD8+EZmOUh1F6+UKWfaY9bNCsxWjjMnzEqtkK1Zp9llCvWSqUq3ovI5JoRLt/1tFx9AEJvOF&#10;ql5IKk2qMi01035lOFHEUKggeK6pPlC+JBz1axMweHoZKqn8JRFuKAinBM1H3MLpVOgCMum5WMI4&#10;12fW19iTF46yxX4ozPDB0YJYnF+WiJW0FIn8Ds1fXsx4XMVhTBxM8x1Gtq2pOjuS4rE5LRoFNPWq&#10;RrAyyZ/x8VzEBy2AFsn2VP0yInlPUQqqtmZjuGEn/XE5+k6uxWOZ4qu78L5tv5klcmNvEV63HMAt&#10;ErDnzXvx6c5p3D2zFW86z+JV5zl8z7j3cfMphkmthj2/f3AVbxgafey/RnLVglf3r5Bs1VKpDJ0o&#10;r8h6X3Vdwx+HaZZpoj8wNv74zMnJ+kAFOQMJVA599McnRCdRLCL2vfHT6sN2GoWU/1nJRDf9rcKl&#10;DwyDTOhFUUjkLACr0EzdmSJZznnLskWyrHJtwzANwPhvsW1eo/CKpnxaojIg3WcieiFNr7uLQXWk&#10;2wIkuLkQyd5YFeGKzIh52ERytTN6EZq3JJN9K795JhIC5mOxCqhRIaoikOAxH0sjfLCNCl6e7I6a&#10;VfHIjJxuquCXpQVjRYyH6bjQJHUVUNNkNCUC+CxirMuGFhNIBh8ZSjMdiw1JIXCWafCkpZiFRQu+&#10;wcIFJG/8fc8aDuOf/RfRd6oEPTTPg2dIsE5swOPqrRi/egCvWw9imETrxsEVGLu6H0N15aYUxNtb&#10;p/CppwYP6/aaJIDnDJcUIg1fr8HHwXaj6Lf3WonYdkzQRL/tuUwG3YOHzedxp+o0/jCuxPgHiObv&#10;/f6pFEhzPEzypVBJ7JkvV/vGT0p5RNYnNgTJx6e9VI7DpKVgKcQoWgl+w4yhKVK47bb8TLg+h1JC&#10;qtMoHHnDUMqiXJbAKlxx9Ac+V0p2lE1EJ7rORIzrdwhlOKJcqgQPZW9oxMgFBaEeOL8uyxRf3bzE&#10;F+eWheHeoZUMg6ZD61lkkvnm0gSLHSt3WnOXlbm5KzMS+fTbdVtysTF0NtZoGkyCD+4c22xKOaUG&#10;LTRJABqskOn2UZ6XMjhoEcSyC8ICcGpdDiJICAPdvjO1StRblsgG1Vm5A3/pOYHe06vQcXAVBqq2&#10;mmWXXqlPmjHxi/ZKUxngwdlNGKzdhQcXtuEjydZE+3HTdfmxp46+uAFjNy6aUaXXPc2Mi6/hJ5Kb&#10;ntrjeNnVgBddtQyP2vCSJrzz7CG87b3JFy/l3cPYvU68U+cEX6BRNhUnpU01uVaJEmu67TVWKVYc&#10;VDvn7X1234qUaRVqUfvlVmKfo+v0HHu9UD8t3m0GUlQmgi9aJSjCF2r2ggtC6UfTaNLXJajCwCJc&#10;XpeEtWTXG1K9GNrMRhaVXEKCtTLCk6ieb5bHT6T5XkPmnMttUaw3UoNn4m83j9A6zMTikAW4c3gD&#10;fmzci5wQmvsAd2g6a5Svsixnm04PP1qXRPKDxaHuyIvzh8vMr7AjPx4TdWXoPb4Gf++vx+C5dXis&#10;9bTOrsej6s1m0GGssRwjjWVE70E8bijDsMaLL+3CQM1uDNZXmKxLdX78PHAVr2/X4o9Pb5p5w+8e&#10;tNLP3jPKfnnnKsYYD//85Ab++aIPL2834/KBcvzpxSO+NL44vUCZWZrjN3x5gzev4MfRXvw4QpM8&#10;qRy9VKs4K/alW0Xos1XMl8e0nbqv51lF6rM108bvTh63irTXaKtnajv1/DQNymf5U1GMXTVxLt5T&#10;Q5UeJocrVxVtXb5Cevh8XCvPRaTnd2wEC1C+NNoUiVse7IZ1cUFsKAuQ7u9JU+tO8+yFEwy7Munb&#10;4wO/xauOCuSxYfjTChzdmI6BAysYqmkusZYf8oQKoKvUs2ZyerrMZkztiQCvOfBy04yJuThZHI+7&#10;R/IxWF2CESp2uGoThqu3Y+j8Jry+ug8jNTvxouWQWf9Di5A/aTiE3qpduHV8Pfpr95jVfd7crkL3&#10;+TK8u1uHN2TRMtHv+1rx49At+t8mxsv1RHENY+FqlBVmICc8BI9bLuPX5+qiFCr7+BIZNk32M/80&#10;2odHHQ1UdL/x0Z9kfumHf7T+2KBYSP+sdHVRWkXp5U9Vit2fup0qU5U2VexxjUfba/U8E2ZNuU7H&#10;pxUzXFoV424KxiV5zkEuw5892XFIpvIzqfCNiYyDUxhOJXuzIXxjpu4sj1mEtbEeVJgb9q3KYkim&#10;2RBzsTolBBc35aCmJAPHVy5GWvA8hmUh2JnoRRM9A9l8xr3dK3GhJJcxc7xJnzUV/sgNAujfTXH3&#10;OV8jZP7XCJ7ze3Se2Iqx+m0Yvbwd94+twmj1DvSfXoehS1vwtHYHntXtMQMOYtHPO87QPJ/Ald3L&#10;cI9K1cJsT5uPEsnn8epOLUnUZdMv/Y6h0tvea/g0eJ2fm/CsvQofGFaNMnQauVGPp9ca8L9+eE1l&#10;/Ssjti9c+zouZVp/K1+ttbevV59i7EwmzmOfY+Z/VZyUbRFplWCv0WfrCux5+wztT1WgbTTq35ai&#10;dY3zOz/fa58pmbY/3Q/lDJFyA+fR3zKWDXfFtvQQhJBJx3i5MV6OwtYML+TT3IoURRFtSvfJ0boV&#10;/gyXSMK0TJGSDFWpXvnYR1YkmbnOaTTnKW5f42JhLGIYtqWHueJl42E0bsvDhsQIM3tCuVtBi7Qi&#10;neYdz8X+VakYbyzF7UP5plDawIUN6Dq6AkMXN+Ph2RJ0U+HDNM995zbjEU3z4/o9eHb1EN5o0OFB&#10;HcZaj+Fh7X6MXjvDmLiJPrcOf5+g0vqv47kZSWrHp0edDJeuoGpvCf7z3QB9dRX+x7shk8LzkS9a&#10;PUnvB/5Vsdral25Fx4zCqeieKxfQ23bZINo2BClbW10nxZjpMZPhkF7+1GdZhdt92xjscasw7et5&#10;2tfWir5T1xqmznO6f+p9004vC8aRHM0Z9ka8N2PoiEWIcp9O9GrJHhVuc+E5+l/PGSY1J9BlBqJJ&#10;vBL95mEJWbkqDCmzI4ohk1asWcw4eWduPDYx/k2jInMYj+9PD8AmPmNTQRT25Udg0xJ+X2IQIgKU&#10;bTkTQYzBtYprgq+bWYl28PQK9BzOQevONIZN6zFAf9x/roSh0x58uHncZF2OXDmEF4yF33dXmVoe&#10;mt7y96ftGG7VYMQFfOprxgT98FuFTPda8KKnBX8av49nN2vxQim2g9fw5HodWo/vx3//MIquuqN8&#10;IXzRQ32GrSrcsQqWWCV8ZtU8Psm0DUPmNXY0yiJaSh24Vm8UoH2NQIkpS3SP6dmalKkMW+fEvvXZ&#10;MvCpn7W17FzfZX6XZm3wuDk3qWij+MmGMq1pcxzOrwwnuZqPgAVfQQXR/F2+o8/8hoRsLlKI0F1L&#10;GOqQYGkQQgtWp5r5xZr47WIm46mss1i0SiLmhXqRoPmiPE+Znt+RuLnQ9PvjVnkmclM8sC4tDDls&#10;BFr0xGvBfBSnxeDU6mQcKEzGSMsxvLlWgbuHluHZpe14dLYY43XbMVZbilctFSZkmmg+iBGSLqXv&#10;fLjD8IgI1lDixI0zeNtdbUo9vNUIk2LjW7VU9BXTR/26p5Wm+TLeMUb+ONiJgauXzEjQn14+wx9G&#10;h/iCiXq9OL1MKvy9FDmJFIsWvTyxbSlXipYoH2v8/nUMd7f91p0pJet6vXD1aGlfPVxv+h0FW2XZ&#10;MMnpB59U0pTwSnGyjtnr7daOakmsqbfxtc7rd05VtEH0q+pNqFoTRV853SyEGcmwKpSkzGPudLi5&#10;TEeU/zzsTVHHiXK0GIa5zUV66DzkM/RSSBXAeFooV0K91nlYEuiCbH9vs8BIpr879ufGYmncfHTs&#10;ykT09N8xFGO8HeUF9zlfwWv+PBzdkIWfe47iH4P1eEiidZMm+/b+QqJ4E9607sdD+uQLxZF4fGkr&#10;2isK8PD8dkO0RhkuPW8/RUa9H+M3z+L57Wr01Veazg3FweOdlzFBkvX+wQ28vt+Afvrrvz7vxfM7&#10;+nyHROsRXw7NrHK1nvFFycTyRTkJAjThpt/6c3hkUa1jVplS7LPbLXjQWoOhziu/KXXqfdo3iJuC&#10;MkcxnxuSnqV9qxSrIHuNrp/6WaL7dEzJDJqDpRxvJTRoq9+le/R9djvtTnk6dqcq7XWm6XeOpc/U&#10;hLcAMmCvBVSg10y0bE/D5ljNMJxl/OrqVD+StDBowU2VWNKolNhzKMMo1Q1bGhyAutVZyGAMfGFN&#10;FlYlzUPN9hwzi6NqYwYOb8jFweJUHCnJx/PmAxilTx64SOLF7biq8dRsw/2Txeg9tRbDddvwsnkv&#10;hut342nDHjxluPSPpy04tTYZo22nqOTzeEGyNXL9kkHue8bESsibuE12fb8F9xpO4+PAdbyT8rta&#10;8F+fXvFFOShVGqw6NTRAIEQYlmz6p6VsJyHAvlSrMH0Wu9ZL1pDhnctn0Xz2CO40nMPTW83mpaoT&#10;RfdKrMJ1vZSoZ9jn2WfarcQq1H63/U4r9lpdp+/6KJNOIigFK7dMK/xPbSx2f1pHeQZKImbDb/63&#10;NMGzEOY5z5lAzljaf4HqY3+Hq6X52JbgRtJEP0pTvp6meF92ohkj1uKcmv3oZGbOQnLwAuzMT8bR&#10;oliy8CDkxPshzmsWKpelmCUVjmR7oXpjPP6/P97FQxKqiabdVGI5hhv3Y+LaAfrfQ2aZxCeNDJXq&#10;d2Gi7TBGaaon2g4wPj6MBxcYJ5N8veq8YLItR29e5LYeH6ngdw+v4wPlFePjvuaTmOhswB9HHqC3&#10;6SLePJicnyTf+5QvkyLioq7LD+al64XTDFLpxiQS2c6xSUUzfna6NEW+7hvU9JOhXz1TidpjFbhe&#10;cxrP7rTS9N5lbP2QyqaCeZ+jLCKP+0rHNd2YfK7t3jRdnrxHSlLSwAc1Pn7+QYMgitt5rb7zB37n&#10;D3zWe6PUToZ6N+iGSBrlDvRcKlyI/kjFSrlyFWoIygtX79u0s6sisJlKTAlxRRrj4FBPp1JARpiH&#10;SezXotQ7FlNh3l/TpM9EjN8clCQx3EoKM4t6KJkg1nuemZesaT3rsiPI1r8la/8KHt9NY9j0HdIY&#10;L79sO46/9Z03g/2jTTvw/sZ+M4dpsGqLWdR0iKGSlinWqNIjKbqBzLllv/Hbqr6jEk1jNL9D9Ufw&#10;/u4lopWh0bXzJp3nw0O+YPnhB+004ZfxlPHw64dX0X5sD8OqG/jxSS9+IkI0leX7pzTXVLJE/szx&#10;tVQw942vFBma3DfXCd3q6qR5l6Ktf5Si+641oe3iSbQxrHrY0YjndBPqY/5hpI+i/u1eM5b8sk9K&#10;uW3Gqa1fNv3UFEOyqFwp6Xt9r9lKyfx9PGd9uEST3T/yntdsyG9ooV4/6DDZpBqqfPtIjYSh1sNb&#10;GO9u/22kS0oXuZw2dv8mJCM9JBR3OzB67wbGH3TieS9v4Fai88+6r+NpVwce32ozMnS7HU/ukLlS&#10;dG70HkOWvi687Hfk1UA3Xjy8Y8Qes8ffMNaTaF/H7OfXj0haKHbfOS+5+5u8oU/98PQh3j5+wPN6&#10;hq5lHMvj72iSp97/lqi0z9S+ztvv0mc93/5O/V/7HrRvf7e99j0bg0T79llTRY1FWSPaql/7na7j&#10;vdraY1Ov0dbu65qp99pzEnvOnrfH7HM/KeF/Ur4ffmjul+jz1PNOhPCv32O3znndp8+yao7oeeoX&#10;kNhn63vf8H3ae//1fj2TFkSDPJNbR7TP6wm2D9za9/hOIJOlpLUyeesExqdhdULJIg4QlPx+ukmN&#10;Mfx5oh9/mXiIf74ZxD9eD+Dvb/rx11f9+HWM74+Wbby7FYPX6hg9ncQDhrpPbzbiya3LeMbwevRO&#10;HUZuVpOMV+FZx0U87aDBuX6BYTUJOY2CxjzE8Z61n8XTtjO87gIGW05ipLMKY7eqMcxrR66fw/iN&#10;8+R+5zDcfhLPWo+bJbfFFUeaKzFOQ/ai44QJ9Z+aQry76Jn24FFNGR7XlWGwdif6L21D74Ut6KEn&#10;u3l8Ha7sW4ZqesuqnfmoXJtGTxhNWhSCnGhvpIkDB7shUTOFjbgiPkCVKReaNDr1Jqsatwr3e7rM&#10;gfv82XCdNxvTBFiB2IoFsUQAlzzrvmZA/OhmCwZuNJutZLCz1QB6pOcmr79tAG2BMNF322ynAtoC&#10;2B63IJLo+3SPjus6C0RHBMx7vE8gdwBsxYJagLbg0z0W1F+CWJ91XPs6ZgEt0f/so9vV77HH7LVT&#10;RQ1Sz5kKcgHFNmrbwC14JNr/fxJdb0GqrakcRdE5e799vv2srT0m0fd+ea2O6bPArPDf3md/41Qw&#10;WiA613++7sfRASMCtX2+k/YmT6fr9H36n86+sqf02TEgel/kg/Q87wneDwKvgMznOM/XcAEBzO9X&#10;Eo72f6TX++NLgvbtY/zj3WP854cn+Oe7IQJ6AL+O3Kcn7sELeq2hmw14dK0Wfa1V6G+v5ud6PGGw&#10;NXq3ESPdjfxcjScE7VOKACxPP3L9IsFbgzGxgWunMdxxzoB1qO0knlDGrhPQHacJ6GN4ebea4D/D&#10;a0i/GMU/JkXsvUzAtp7EeMdZxgInoBU/x9vIKBhDDF9hANh2kNH+IVLM3ehlEHnn5BpcP7KC23W4&#10;XJaNpoplqN1dhMqSdOxZloDt+bFYnxGBPII4PdQNaWFeBK87YgPcEBvohmh/N7O6tRZuUCpGCMEc&#10;4KqcWmfxC60cvWjurMn1Zmdg2pdAVmO2x552tdMT0/J1EsQMHPpvXjXy6BaBzWNDPP+MHm1E9/De&#10;5wTAhITAtIC24LWA1r71hAKQff6TO22/eUddOxWUrx9N3TognAr6qfsWvPZeuy/QWW+q/anX6Tfp&#10;u+3/l+j367k6b8Fr7/+3nyePmYbKxmn2uTXCfQsSgVQeznpZCxxrGMzzzJbfazyYnsvrBAa7P3n8&#10;I7m47rWAtN/3USCefObU36Bn6/unvhd7rfkPigsYl5jvtkLw6LsMEPkbJPpdb0kVnbE8gVkg1m9x&#10;/uPU/2tk8r73fNZHPkfXKnhUGoZikl8I4j+MDeCvLwne98P4bx+f4b++H8Y/3j4yfZl/HLuPn5/d&#10;xcTdVjxoOo+79adx7+p5DHTU0gs3YrjrqpGxnquYUFm9bnrmOwLzRTy5cRGj9MwCsvJ4Jc8I0ue3&#10;q+ht6XmvncKjK5V4QpCO0POqZMHETYKa2+G2YwTyUTPhaqjpIB7V7zNzZk1Q334CT3hME7JGrioe&#10;3IenjXvofTeg+zTl7EbcOV2C1oPLUb+7EOe2ZODUxkzsX5mM7blxKE4NN9Xd08O0Yrk7Ir0XmFTX&#10;SF9XRPq5E8CLEOq1CMEeLgTwPDMKJPFd5KznqGVmFxHMFshablYyTQ1ZDXgqxbZgE8gEuMcCMAE9&#10;yCBR8uh2C4bI3yUjSk9kwDbKGOJ5P73uJBAskO2+thIBRc/Xs+XtH7Q1oLe9kbHJFeP1h+/e4G/R&#10;fQKhGrnT0NX4poJWx+xn+2zbSLU/tdHqWiv6bEGoz/Zea2hkyLS1RkXXTAWG3bcgcIDw+ZieP/U6&#10;+336/H8num7qsyQCkgHTJJAE3t+AMSk6p3sESsknelCJ/c1Tf5tE/8f+r6nHJbrPgJvgtN9tReD9&#10;cl/frdjRAlqeXQzAsgprrGRo3mvWoL5H30nQqwfpp9Fe/Ol5P/72apAAHsH/+nEc//3DU/ydNPqv&#10;L0ilR3gPY8Xn3S14Jk/cVm3SfB61VTF2JoU2XrgBzwnikTtkVfTIo3fqMd7VgJHbtRiVF75Tg/Fb&#10;pNOUV6TO4zdJs2+QMnecwlMC8hHBOczts5bjeFjPuL6JnwlejW331ZQbSj3YeICxfoUZTFHFgxHV&#10;DKOMtx5Ef/UO3CN97r24DX3VZbhzags6jtAT7yrC2a15OLYuExXLkwjgaGzMCMfKpEAsSwhCXnwQ&#10;UkO9zMIrKnupacCaImyrM6iQnWaiOKU7VHFJ9NoBsVZBcJ03CwsNmB3R4uC/AVpAlgholgILzJZq&#10;C3jy1KLVipNFrcfu6zrdJ1r6OcYVCNVgLJit2EYk4Og7HEC3GwAL0Op0ELgVlwvQTiwuMP1rnDyV&#10;Ztvv1Gdd55xzQGxBKrFAluicxDZ2iY7rPv1/gdmGGTJs+u32Xt2jBq/9qUCxz7GN14oathq1GrH2&#10;bUOXTPVg2re02IJgqjgg+CxTv0Ofv7zHUuip3/+S/0P79h5nq/t0jRMP6z77O7VvnyOZuv/5N+j3&#10;OM/4TNW1//keUXT9po9P+vAT43DJH54PkD4/wX+8f0oPzHiYXth44okHBDH119dGAF8meC+iv/kS&#10;7tadRn9LFQbbL1Eu4hlj3lfKHegiYLtqMdFDMHddxjBp9Qhl/BaPKyaeBLAK5arEpuatDzPulRce&#10;In0e1pIUjH8VAz+5cgRPr9Ibk1IP1lXgwYUdGKjdBa2rLlH57BFunzXtN4vo91VtQ89Z0ml64psn&#10;1qNh7zKc3ZLLODgTZfnx2JARiaK4IGSF+5ga8smMfVX+W9O2EwI9SKdVCnyhmYKm+foSTRYVsIN4&#10;TMtZah6hKaNO0WoYmpSiVf61dLQDZoF4BuZbmTXdyDQ1ZDVcC2g1ZEu5rejYRJ8DXgtgC6qpx5zj&#10;jhfQ8+yz9VlAEnD0WUZjpOcGDcZ1E5srDleHm8Asw6HnfQlkJ0ZW/PuvoLbHtJ0KWrtvATlVLJDt&#10;tQL+l4DWb9Qxe48FsLZWrHfTvgWW3arhW5Bp34o9Jpl6rQAw9Zy9fiqILEAlX15nj2lr79Ez1aFl&#10;jYkFm4DmUGT+N5Mk+jkE0D1W7PX2eVbssanXfP49eoaucTz3z+rQohf+BwEsTyw6/fc3g4yHe/HL&#10;qLr/GZo9IBO8UYvO6iO4f+UM+lrO4/H1Gko1HndcInWuoVeuoSeuw4v7V/C296qZnfzqXj2G2s9i&#10;4ArpMWNhdW69ItDHGROr00qJvvKyz+WFCVbRZnncp/TCb7urMEZa/aRJ8e5BU+e+r2oHRkidx5r3&#10;m3SHiXbS62bGzKTVd05uQNepjaZm0c1jG3D1wCpc3lOEExsysXtZItYsDkV2hBdivZ3FIGJ8ndr8&#10;qrqiyUQCqySYEkjwikYLtAKyRHNRNLVBYmaAG3rtLEWnji8PAluLWGnB/6k0e75kDsUCWgCzgLZi&#10;gW09t+NhBS4BwOmcUu+zA2aBV/c7XlXXSqyHtPtfek/nvq7fPP34A8fr67n6DhkGJ1623ytAC8zO&#10;Me07n52tRMDT99jvsmC0wLXeVNcKiI7HvW++83nvbQL5umEPEv0e539PdiRNNlr7DMlvx9nIp4LT&#10;9gL/O/nXxv8ZHNo3RoLymu/HXmNBY++X6LsEUvvZXmc/T93/fK9+6+QxpTIa0TkZCYcu6xozFEPA&#10;m1lijG0l9jdKrOfXvr7ne/VIT4qMx4+jffh1glT6zRD+SfD+4/0TeuDHpNb0zmOKl+/i02AnXveS&#10;Bd5uQD8pdG/zBdOp9fSGPK2qrZFO375sADxC2jx2tw7jPZeNNx6h53124wJBfNz0SA80HTVl+h7W&#10;VqCfANZSbxJR5t5qx8s+vXLIrFmg7Sjj4nEC+Zm8LmWs5Sgek1IP1jpZ/y9IpUeaduNh1WbcPrEW&#10;985vQc+F7Wg9vAonN6ajck06duXFYnNmONalBpvV1bIivbA41MMsSB3hswhhlBDPBfS08riO11Vl&#10;eT8CVKu2qnDpZzqtYqZOCSZtJZr87c3jngSxB0Es7+xGWTRXQkDP/pbglTggNjIJ7mnj9EQvCFor&#10;mqZn90XVXgmg8rIS7n9pAOznqce1nQpkC2wLNgsyB1yO5/7yOgt8e84e09aC1W7tc758lrZTz/0G&#10;RFJA0XQNf8lQyBDZMEIsQaGFieNlXPQMfoeAYEFmP1vRZysWzLpu6jX2mJWpn6caHSv2GokFj7b2&#10;Hon9Tu1PBf7Uey241eFlOq3M/mdDIlEsbDqqlJzO2PiHUQ1TTXpp9VhPijFc+t7J539vxn01dKQh&#10;JNLoD8P4z4+UDwTxmwED4j8/78UPjzvxURPX7jbjyfVaPLhyFg+unsOAaDQ98HjPFUzcb8aoJph3&#10;NeI54+DxLpWM0L5KSDgJB+qNHr1xHkOk0U/pgR+TKg82HMLds9vMusmDl8sx2nKIMfBu43mHVcZR&#10;wCVox64dxxjBLFCrAJxAPNbC++vK0V9Tilsn1uBm5So07spC9dZUtO4rQNOefDTtLUJ1WSGO0xNv&#10;z43EquRQ5NATLwnzQkqwm+nQ0uQEUehwilYUkigOVodWkEpF/wZoB7AGxAbMcwxwJVq1SGI/e3Jf&#10;gHbArGJ/M6dQbSdeNh56Kqgp056pTAK9sQA7FdB2+xuYJ8FqQWfBbYE7VaaC6svP9l59tg3ZPste&#10;P/WeL8U2eHuN9vWcqWIbnUSfLTXWvm3Q79kYdezd0APz3aP3nN5t9RmIcot+y1MKoPJKX4LpS+Do&#10;/Uw9J7GAsZ91zgLQfpbod9lOrX/n8a3YYxLt65h9vt0KhBpi+uX5Y+Mx7W+wQ07OtfS6NGrvH/Oe&#10;IYeWT73uk4aoeEyi32S28uak0HZK0i9jffjby0H8J+Ph//FpGP/zh2f4j3cD+Ptreuknd/BWSRZ9&#10;NzF07bKh0V2XSYFbL9Abn0N3/QlS51aM320ynVljWsKpq87ExC9Io5/TIw/fIiVWx1Yn4+dmDSed&#10;w8vOCxhrP2XGfB8LlKTKD2v3mTh4mODsubgTTfuKSKv3o7dKM3UOmaUrxloPUY4Q5BUEdAVe3jhG&#10;IO8yRYgady8hHS8nyMvRvDcPV3bnoW5HJmq3LcEFeuSqbbmoKV2OgytSsSEtDAVxgVgc5MF4WAvX&#10;eyCBcbFW8VccHEqvHE6KHeZFYBPQYaTcKkUaxHOBbqLZotOOZ1ZPtRbcsSC2gDYLDPKzB/dFseWZ&#10;RbMXMX7+jWZPgnfezC+8NGVabztfJhuvpdai2WrQlm5b6m2BaL2wgGQBLbFAtMC0QLXnLBDVWHXM&#10;AnQqMO09OqZGrs/a2s8CqK7V77H32Xt13l4zFcw6p30LZHvcAbOzr2fpP+l/i24L2BJ9j55vDYIV&#10;+zy71TMEJAFNWwu2qUCTTAWo9qfS1x/HHuGn8UEjPxBQ6mBSfCvw2HjUdj7ZfYc2O6Lj8rTKOO64&#10;dNzkKNoOK0uv9dsk9n/YXnEd02/4ZWwQv/D7fx7vN/LL8wH8TO/7xxeP8IfnD/Enyt9eD+Kfbx7j&#10;vz48xX8ngP82cR9/Gr9Hobd+SoN9rw19VwlceeErp0mpLzIGFnVuJICvEsgtjJkpytvUkpl36/FC&#10;dLq7lt64mnKJQK7C+G11cGmoSYkcpzGmZUfolbXu+TAp9dOmAwSi0gpJpemN5Ymft1fi1fVjjIN5&#10;DcE7QM/7pIGeu66U1+7GUOMe9FXvxM3jJbh+tMRQ6Vsn16Hz+BrUbM9Cy/4VeHChFFf2rsDxNak4&#10;uDwJZaTXm9KjsDoxBEtCPU0BSs3ylldODNbi/Z6I9nE1cbIVFdMyCxlqnqqEQBfgFRv7L5pHL03h&#10;VuXgDbAnKbYA7bFgxr+AeRFlIQEtIP87QH8pJlNMjVlbgdduLXDVqCX6PFUEgqmfLRB1jz2vY3Zf&#10;wBI4tC+xYLTnBAp7TJ8lU6+112hrDYI+TwWXvd9eZ8Fmz0+9Vg3antfz9J8FZhk3G0dL9Pt1nb3e&#10;ytTnTQWqBYf9PFV03ZfnLKDlJX8WmOhZ5a0F0KmA1Od/B27Fvnb4yF739E4LRrQoEim0Pmur75ah&#10;0LNFnz+NOKJxYc0FVZ1gp5bwXfz67C7+OEqgjj3AH4a5L3nWbeRPI934M+VPjIV/4ed3Dzsw3NmA&#10;gdZL6G+5hHuNZ01VtWFVemEcPGaGlq4YEL8imF89aKYXVkFqpzL5OD3x8PUzhkaPdpzFs1Z6Y24n&#10;Oi8aedIsal3JbSWeErSqFaUVOtXjPNp82PQ+a1USdWI9bSjDGL2tlm991bofz1XMs2kv6fhOdJ8p&#10;Ia1ej6v7V2NvUQJ2FSZg3/JUHFmbgYMrk7F/WSIOF6ejPD8Bq7VsULgHskPdkRaklb/dEe/nasoZ&#10;CrBRWtff382AWWJWCfdd5EwA5/lIUu9oemnN+tcS9Y5oXQd6a3ppeWtRcTO+TAquhUEl3i4zDLCV&#10;hutOEaAFZgfU/55qWyDPnfGNkWlPSTFFucfYkBUvi2orrtbW0m4dF7AscC149XnqMYn9bIFoxYJz&#10;6rX2GoHKgtCK/azzAs6X12h/6nGJ/S772Z4X6OxnKxaUOq7fIqMlMEu0L8MkGi3ATQWptv8OsBbU&#10;9rwVe689r62OWZl6rxV9p45J7HN0fOr+l5/t82QYnM4pJ7NL+zrufCalHuG1kmekzRMP6ZEf4NdR&#10;Pq+fbeBGIyZu1uLTvSb82t+OPwx04IfeFrzraZos6kJPe/0SpQZPrtWg5/IZI30tF/CYx9UDLVEd&#10;LgH4BeNiyUsd5zNfUd7cb8LLnnoDZA0rPbt2inIcT1qUPnkSbxgrDxPEotYPLu0lrT5siqAPE8Sq&#10;7PeshZ/pdZ/RA7+8VomhujIM1ZZisHobes+tx4OzJWYpop4zG3Hn5EZcP74e144Um3Hi6rICqDBd&#10;RsAiZAR7IzuSwI3wxdKYABRE+5sCtKLTyfS+CX5aSM0NZhFwipZGCqUI0NE6F+hBD+2BJK1JHeRq&#10;JDFQc8CdrRZn0Ur08X5aYY8AJ8i1DqhALvA7iSRakG2ekSA3B9S+jLNNDK3OMPVqUwToL2NnC+r/&#10;C6AVQ0sEXCsCuLYW0EYmwWvFgtMCdaoIVBaM9pov77egsdcKWBasX362+xaU2rdgtMem7lvRsy2Y&#10;jSelTD1vr9Fv1G+RR7a/S7/R9iQLEBY82rcAtGCyWys6L1B+CUxtdb8zbPTZSGjf3vvld029duox&#10;e1z3aN+et8e1FZjt5x8oP49KevHnFwP404uHpsLDT+qwIvgeN51G28Gt6D6lGqin8OlOLX7oacSb&#10;WwRx+3n01h3F7QuH0HXpKHpqCbamcxhsr8KT69V429tKT91KD9yE9w9VubiZwHWGlya6LuPtAxoK&#10;xceMkyfu1GDidrVZnG2s4zSGGQ+PXz/F7zhq5rabcV/1PDccwPMOemvFx/TET5uUkSWvvJ+UejcG&#10;a7ahjwDuPlaMB6fXYeDiZjOb53rlGtTuKsK+lSoMnIAjxam4tCOPsXAeDvBYdpi7AViktys9Kr0u&#10;gRVH0Knahjq1tEhOpIacvN3M+qIx/u6IogeOJKgjeZ08s+h2EsGcGuaJ9AgvZFIywj2xJMobGRGe&#10;jvBzOs9rievUYI1BE/yBbkimt1cpNYmMgBYIiKZo5WQBW9RcveAq8SIKLi/t9HD/33eIWVBLDKBt&#10;nCzPLMo9qobNY//SMcZGb/a51Wd1FqnTyMjkvvHkkwDWsalAFkj0HQY8eq6eOSm6V+CRGOBObvUd&#10;kpcPnRjaAMXkJAvcnz33u8c8PjkOLRDpfgukz9c49+u77L6us79bv00sRaL/rmP6DxZEU8EiEOmz&#10;/Q67r+fpnLZW7DX2Ot0/VfRM57nypI5ocoJDjT+fl9jvNcDXdkhg5u95eo/3PXByonnPj08pvN7k&#10;RY9Sxh7ip7E+/EIa/f3j2/jY147Xt0mF2y9ivIU0t+EYAXIQ98+Wo7/6AEZaTuHFzSrGr6S8befw&#10;mIB+fO0CBto0PlyNsa4rGFUdHwL+Nb3uW9LoN/dIq7ucdconbtdyv47CLQH8nLHw+I2zpNRnMHrt&#10;NLSe28TNc6Yz6wXBPNR4AGNa961+H0bpjSfoeUebD+BR7S564n2GTj+u22XqDg3VMx5uLMXz1r2k&#10;1BXovbAZ7QeXo3HPUpzelIE9yxOxLj0c6aFeZmXpHAKnMNqHooWTXUwBSnnLSMa5kQSxMrXCveYj&#10;xPROLzKi1MuYAA96YXckE5ApIV5IpkdPCfE2qZppfHY2PXouPXthYhCWJvljeXIAihJ8UZwcRAnB&#10;iqRAFMT6Ij9GxTQ9kUXQ5/I35PJzbqwPsgn+TAGeYE/m71QVNs1+C/ecZ0rPi4prBVHPSXET9Z7z&#10;HRbOmU5gTyegP3eEWTBr32SKWappO4K+pNsGtBQLPru1MvUa66UtqC2YDYB5nQXxb4aCYu+3ALCg&#10;lJhe5kcOWD4f6+J1n69VA1dvrT6b/cmGL8Dofgsoe94CWludlyEb7r5mtgKzBbS9XmDS8+x3TX2W&#10;tv/62xwjpPvtMV1jQW9/lwWmA2aBkp8pTm+3ep31H3T9lBRLGjPN5bRbTdg1E3K1ZZxsKPWk/EwA&#10;/zzWi5+GlQfdg19H7uDXpzfwprseTxqPo+d0Odr3ko7uWY/60pW4f2EvBusJ7KaTeNp+wYhmKCkL&#10;a5SiMeHxuw2GPr/ubcYEwazSAiqgKeAPX3MSO0Y7zhnvO0E6rcUm5IVHSavH6G0Hmw6it2a3SfYY&#10;ode9cbQEvVU7TSmDifZKM1f2BWX4yh4T92qG0hhj4PErFXhOzzzRdpD3qeRQKQZ4rvvsZtTsKkRZ&#10;fiQ2ZYZhRbwfssMJPnpVLUwd4akld7TqqKrOOnRXy9+pwypSHpgxsTxzNL2v8byBnkaSCdj0CG8U&#10;JgRgKZ+5ND4A+QRwTpQviuIDsTwx2KRwrkwKxurUUKzPCMPGzFDs5O/YuywO+1ckoGxpDLblRGBr&#10;djhK0oKxPj0Ea1IDCHZ/LIv3NWtS5EbSo4eR5oe4QUv5xfvrd82np2acTeqtJfj81SNOQHswhja9&#10;3QbM/zoO/S8eWo3YNuTf9gXoSRBOBaIFnsBogSyxjdiAUiBhI57qoXW/8bgUfY+u0/O01X1TQaHP&#10;dqvz75QwQkALTBLN8rG9v7rPCD20hmAseCQCy1T5fL/Tszz1mL5L/8Masn/x0vwNep69bqrY5+ka&#10;+x7sO7H/wV6n79NzrLcVoK1YT23jX+caB5haTMNMZFDSB7cCs0T50AK0OrN+Mp5YoCa4GQ//8pzH&#10;Rnvwy0gX/vD0Nv4wdBN/eHQNPxKME+3nMHDpIKl1GW4e3Y768tWo270G9+voIemFR2+REhOs7/pa&#10;jed9Tc8rL/xCvdHyujQIE9w+6ziPoZaTmLhx0YD3RedFvLhBMKu4OQGsnGiThUV5TCAra+tZyxE8&#10;I5AnOkijr9Ara140Pe/ThnIMXS7DE8bCion1Wd54rFmr1VQYUJtle0m5H17aidYDq3ByQzo2E0TL&#10;4nyRyTg2k0BeHKx64KTI8rQEc4jHZHolRXRaAFYPdKSPKDUptzq3FA8HuCGRz1Bx2ZwYP6xOD8M2&#10;xtqlBTEGpFuXhGN9ajBK6HlXE8RaY2t9Wgg2poXyXBR25cVjX2ECDi6Lx8mSZJwqScSxNQmUZOzJ&#10;i+C5aEoMdmSFYsPiQKxOZNxOD50rrx3lQzbhjkSV2vRfiAQCO4oUXPG1KRIkb62e70kwSxb+PwHa&#10;Alk0W6IGLUB/CWqJjhlw/xsxtJti90V1NQx0u+ECupqqDK03XptiwMxrLPjFDpQvrvMW+BJdY7e6&#10;1oqNf21MPPUaGytbsZ7v3x23z9H9+t32f4upTO3tl+hd6BobOkx9N+a9cGuNngW5xBoZC1zrnf/d&#10;vsQCfiq4nSEneXMH5PLGotK/jA/gD6TTf5p4yLi4H38Y76X04U/0zt/3X8f7nqv40NOEd6rjoiJ5&#10;jHkHLx/DgyrS2fqjGGg6jr6mo2Yq4URPLZ7frTE90C8FZHphA2h65TeKpQnol4yrzdzhSVEvtIrW&#10;j7adNLnSjxudwgVKo9Q48KPaPSYmfnPnLOPgg4zHGTOTSmsoafSqFoTbasp4PrywEU/qdmCkUeAm&#10;sEmrBWbR6fun1+PO0dW4cagYzcqZ3piG3QTaGlLcbHq3RHrWWMa64Rr39XJmKIURrKGUICV30DOH&#10;CSCKk+WJjbgZ4GsIKimQlJq0Ny3cA/k0DmtSg7AzL8p42oPFidi9NAqleZHYtoTeNjMSO7PicGhl&#10;GuPyApxdn4Zz69Nxbk0mzq7KxGkev7g+A407c3Fxk86l4lBhBA7zGQe43Utw71wSSoMQiCLS8Vyy&#10;AGWZpYW40kO7kHq7ktYz3mZ8rrg61H22KTHjM/87eGkYi6CWl3YA/c3/BdSmU0yNUB5XwP5NJhu2&#10;bbBqyAKbtkbUcCfBZxuuAKWtvUeiayxoLTinei191jV2mqb2BbSp15vnUoznJRAtkPV5Ksgl9lrd&#10;Z8H62/VfAHnq8+zvMv9R/3fy99v3ILFAlgjoNkQx72ZSBF4LYOuVBVgLWtvT7IwLOyIqLXBqX6zD&#10;AtbeJ1CrvKgBMeUnI6TSo734lfLXV334z/eP8I8X9MxaG62nlcBpJHAY7zYyPm06jX6C90HdYfQ3&#10;HsOjqwRfB6nwrWrS50aMd9fhTd8VvOtvwafBNrwioMfphZ9TxuithzvofXUtqbW8sFmQoLsWr++Q&#10;jnecNQvnDjYdNvnRH+/VmHFhgfgFKbZWVH51/aRJ5HjBuHi89RA9cwW9cqnxwk8vMy5u3I2h2h2m&#10;JqBZhYogvnVsDe6cWIeOQyvQuCsH1VsycKw4HnsLorB5cTBWJQQ6Y8IEqTK0VKo9yHMR4+BFBPB8&#10;BHtS6OHUMy0qHeO/CHFBGmaiJ1SxgABXE7cuJnhEeXMYYxcl+GFtSgA2Z4SgjADetzwG5UXR2J4b&#10;ge050diRE4OKpYmo3b4cXSc2ofvEavSeWYXnDdvx802GKqe3oH5DBi5vyEQNQX1mdSLOlaTg+Mp4&#10;VBbF4ciyBOwm/d6WEYqVsd78DwHIomcWoFXzOIm/MdFfa/apo2w+WYbW6HMWafQT7Z6c/+yu9M9J&#10;Lz01BXTeDHro7wjoqY1VWxM7C4wWvFZ4TIBVw7eN/st9C2gBQ/LvgGmpqLa20VsgWBosQOga7dvr&#10;9Wx9FjAsfbWi4/ZaCy57v66110/9LLGgseemfpf9X1ZszK9ni8n0tTMWlRHiZ92rZ9hn2efrt9rv&#10;sPvWy1pg2/FjU75ONFqAHXNyolV36KcRzR3WEqQ9+GGoG78O36PcxU9P7uCnx7fwy5Ob+HGwHW97&#10;GnCvaj+6zuzF06Yz6Ks+ir66Y7hzcT+6qw9g6NoZjHcRlCYn+jJe9TYRyM0E8TV8GGjHuwcteHev&#10;Ba+6GkwBAFXyUKFMFbd+dYeem0B+Tko9fu00KfNpPKcoLjbzh7W8DPff3D6LiWvH8bLjBIF8HM/b&#10;jmConoCt34W+qi1G1BP9pL4czxr3MCY+RPq/Hf0XtxEka3H7+FrTwXV171LUysttycTFzRmoXBWP&#10;7QTa8igv5IWRWhOIWhPJGfYRgBcS0E4RAC27E6YhIZVM0vATY+KEQHekhnog9bceZ6215GHArM6p&#10;QsbImtpYsjgEm/g9O7LCGJcTxPTUW7i/PZvetTAOJ1en4eaBYjw6uwF/7j6G/3PkIv6z9xD+0lWB&#10;nzp240PLHvRUrsCdI6twZWceTjGWPlWcQg+dgPKsSGxODsTW9FBsZjy9ibS+OMEfBXF+Jn5WHa8Y&#10;/o8oxvjR/F+RArTWc9T49PxZZgVVC2jXOfTUFAvshbO+g8vM6UamCawGyJOgNjRzsvGqYUsMuCcb&#10;tvbtcXvOHjNbAsICWjIV0Npa8AoEVr48NhVg2up7R0jf9bsEFHvNl2Lv1336PdoKoBJ7XlsLZgs8&#10;yZfPmfof7X+T6Lzutc8SUKeKBbD9Drv/+ZwD4KmglodW0VADYAJZFTs0ieGX4R6zOtqfxu7izyM9&#10;9ML0yDz+08N2jF07j67ze/Gw5jAeXzmJ4dbzBPBRPGw8gUGz2ul5PLl+gZ62jlRaQ0dX8eouQczt&#10;uz6Cl/KW8fHPQzfwkd5Z6zw976wyZY8nbl6iB64juGsxevM8gc1nqTrH1UpnddUWZ6rhCGPikVbN&#10;IT5keqnNPOGWgyYeNmPBp0qMFxa9FoV+eY30W2mXk+PEt0+sR+v+ZTi9jt5sfQqaygtQvS0Lh+gZ&#10;K/IjsH9pNPZzvzQ7FMXx3liiGuL0wnGMhdXBFWZmKs036ZUCdhg9s0Cuji5Ra01V1MLjGgtODnYz&#10;InqtQngaTsqgcchiDJtNKaLXX6P4OCXIxLnbssIZo4dhI/ePEpTtFcXoO7EZj05uwtjFHRgnkxg7&#10;txZ/7CjHfz2oxJ/vVODH63vw5FIJru3NoZdejEO5kdidGYGKnDhU5CWiPC8OOzLDcXxdJtkG43PG&#10;1AVax4u/SyvhRxPQWpkg1G024+eZBPN38F04g2CebURj07+B2sbUswnqqYB+0asYWrHz5NizwMyG&#10;KxEgNaPKzIKaBLQFiG3gBsS8Tue+BMFUoNrP1gPa41O3Egsoe1yfRadFldUDLJpsDYPOCyRfgkwA&#10;suemXmevtWCz32XP67i9V2K+e/J+HXfi2c9xrn3mRy1a9oTHnvZz/yHeDfI5QwQw963osxmW4n0q&#10;EvDDGO8ZfYBXj+7wGCn0yAB+pndWj7Q8789PrhNs1/C38TuUTvyT2788u4Ff+6/RE17G46YTBPQ+&#10;3L6wD/dqj2DgyikMX6cXvUPvy7j5zX0Ct7cFPz7uIHibSanbTA/1W8bGr+5qgVTG1AStxoVVxeO1&#10;4uibF/Co8QjB7UxDFMXWMWVvPSOInxLEmmr4uH4fBmrKMdFaiTek1M8u78Yw5R5p8pPqHXhCCj3W&#10;tNekX4pmK09anrrz2Fq0HViBy6U5lDwD3hNrknBoBWnpqmQCOQFl9IabGGOW0JtpfbSVpKbppKRa&#10;hCfCfQ6FnktFAKaIwKwF4pVqaXqwvRaadEyToklPLUkglVXuteJTxany1JnqBCOYRXsLGT+vTvFn&#10;fBtALy2aHUfPHIk9+eHoPLoONyqW4fGZzRhivP/w5DoM0lj1Vq5C/aZ4dB8owLPTq9F1oBBX9uTj&#10;wpZUnFybgHOrU3GqMBkHlkTj/Oos1JXk4UhWBI4vizW1xA6siachoVGJ8EIKQ4Mo/v4QiqZQqnCy&#10;r2LnybhZSSbuCxhPu85BmNsC+M2dDtfZXxHc0+E1iwCfMQMus2arU0w9ujcI5s+A/uyx1fFDcPZ/&#10;prIC45f7FqTat8C2wJ8KXmsI9Fmiz1P3vwSRBZLt1JKBkaERk9D1X4LPAtLua/vvZOo5C8qp9049&#10;bq/XvgWzPSex9+mcvV/X2GP2esXCtu6W8cym91pDT/TCz7rwB3riHwc66CVr8bD+GO5dUobUKQKt&#10;hnFxPX4iKD8yvp24cQk9Vftw/VQpurgdbDmNYR4bv12HF90NeEmwfuxvNxUyVa36Pe97ebeewNVM&#10;JnprFQC4UeUMM926hDGC9vltUevzJvXy5S2C+w5j5c7zhl6PtdP7E8yaU6yF7hUTq3bWy44jBPYO&#10;PKrdhoGqTfTI2/CsbgdGr6iEaxnund+IG6TQTfuX4yLp89E19FirUlBRFE9PFYUyeq/tpLMbCN5V&#10;9L4rY31REEGAyWvSey5WLKkStMqJFnDdtL6sFlBS+iRpthZpmBQzp5iADqO3llhQa6hKS7SoxLxA&#10;nRhAL83Y2QGzpxni0tBRfrSGo/xpPAjqRH/G0iHYmBHNbTBj53B66ATT0dVWWohmGqGeI8XoJ6Dv&#10;H12NNh4/vyIRlfxPp1Ym4xiN05l1qTizPpFxdBJqNmTj3Ko0NJRkonfvckxc3IqeY8tQmueN9Rle&#10;WJ3sg/xwd6Rp8WST3OJiZmb5uNAzz/kGnvTCKmygoauA+TPgz+MRrrMQx+ujg1zh5z6D13zNa0i9&#10;5zKGnui9ifFeFTGwhQwcMAvchnr3EUQUAdF8JmC1LxFYLXinem97XI3bAtWC1J6felz7FkgSC1KJ&#10;wKCt7lGHncaLFefLa8vbyVtL1LmlZ+l+e48F2NTnamtBOPU77O/RcQtUS5Onbqfu2+dMvV4U2oql&#10;1bZXWqIEj5+GSbOH7uHnx134ROD9YbAVfx++hnHS2vZDJdiTG4PtaTG4tG0t7l0ksK+ewWMC9+6l&#10;/bivzq2m43h67SzBfBLjtxgXd182oLUAVs+0PPAE6fObew1mxtJYxwXS8jME6Dm84/Ujrafw+Oox&#10;DLUeh0ryTNw6zzj5PK85SiqtNMyjGOP+S8bGz7n/mB5YMe+jmp2mF/pJw04MX1XiRxn6L201AL52&#10;cBmu7M1H1Y4lqFyr0juhWEuPtyo5AEtj/ZDFOFaJHvkRPiiI9kNepA8ylbihFUfZkOM1jGSyuD7H&#10;x5p6qGmIgW4U94Xwp3fyd51nyvVo3X8thSdxwO0UCxCojbemRBHcDqDVkywwO9lbDqAdyaHk01Pn&#10;01MXRHia35UX5Y8l9OD50d40OkHYRc9aQRpevyEHt/flY7hmI+5VLkUX4/2GDbkoywhH7Y5lOLY8&#10;AcdXJOPCxlRcLEk1HWQtW7Lw5PgK/I+eCvwfoydQWxaFZbFzsDTGh8bMl2zEHyvU683vU9+Ar5ZA&#10;mPcN3AlUDwLay1QtId3mcTeXb+Ez92sEE8BRfDdrc5KRHukH11nT6K2/xrSxB9fxvE9jz84kDfXe&#10;WlBP0EO/ekivKiGgLBX/UqbGyTZ2lthjEgHQftbW9krrOu3b83Yr+a3Hm9dYYyLwGA/Ire2h/u3e&#10;QRkRgVodbAKvs28/C2Ta6nkCvwWhthb0U0Gq4SILXnlXfbbzhO11+i3O+c+AV1EAC2p937vH3aZz&#10;S7Wef33+kPHxffxl7D5+HezAS1Laqs1ZeFynlMZK9F4oJzXdjpunSKWrjzF2JeUlJVbpWY3/jivW&#10;pbzpacDHXtJqeu0PfVfwkrGyRODtbThivK28rmYqmQ4tfs/YNcbWV47izqlt6D6704wPK1vrcZOm&#10;Ih4gcI/h9Y2Tpkf6qZnssMdkaQ3VlZpxYfVCa3hJEyDGm/cS5KW4QS/Vsn8Vqrbn0vvGojQ3GusW&#10;hxLA/sghcNNIcxMpApSA5QBskVkKSaJEDxMHUwJJqUPVGeRDCu3NY4yJQ9VrzYYboN5eySIVA1Ch&#10;gM/1tpR8IRHArWgSRDCBLs8tcOu71Suu5SBS6aXTGbdmhjiSHuyKdBobSYZibbKDBMXgjL+TaQQK&#10;+D9Kc+NxcWMemrblYvBsMf7n0xP4tXMXxs6vQQ9B/bpxP67zPRzkO1gVIyMQiiMrU3C+ON6sJ9Kz&#10;Lx13DmWiotAD67M8aVjmIImGbAWZwY78GCwJYXjgzZDCax7Bq/j4G1Lqb0xCif6r1tr2NymhjKdd&#10;SMfnMb6meBHYbgS/x4LpxqtPE5DloZ+TcovK2t5u46EJaOOdCWgBVz3YvwF4EqgCpAGIQCnwTQLW&#10;As3Kb8fs8S+u0b4AZZ9rAEbA6LOl8jomwEwF9FQReNTpJFpry8g6GVfat8D+TKGtWHDa45/PT9Lj&#10;SXD+1iNtvsMxGDqvz7pev+0N34UBPr/zBx6XaJjpzxMD+MfrIfzH2yf4q4aYnl7Hr0NtjIcvYaBW&#10;nu8wKewxgovSfALPbl7EWHctXty/jIl7mrVUjTe9TYY2v6KHfX7zEmlxlRkHVuVKAVd1o+/XVBC4&#10;pwnUk6TP9LqqI912HAMNByj7TNlZTTXUJP8nbISahvj4stYJ243nVw5gxKxwUP5bR5ays54xBu6v&#10;2oL7Z9ej59Ra3D9Tggfnt+D6kVW4XJaPY2tSUJYXjTUpgVgW54cMAiNBvczqwPJzN51UquShpI5w&#10;rQZsxAVhlGATMy4wvdRBos4Ebyi9swEzPbQBOgGsrCkrGsbxFaApauy29pYBt2n4SshQrS7n/jA+&#10;R+meMiACtWp8pRLEWuNUon3VwFbnlMaC4/x4rS/pOn9voq8HsoO9UBIfhCu7VqFuYxpadi4mmPfg&#10;790V6K/MwY+NpfiP64fwvnEfjq1aTBodhuwoXyz2m4fC4EXYFO+HLcne2LrEH8UJbiiMXIjcKE9E&#10;+sxiSDCbzIRGzHUGY+ZvCFB6YYJYxQwWzZtlhquC+L+CF01HkNs3iNHC+r58H64z4b/gO/jMmw6P&#10;+dPhy9jan+/GodwmjnYql9hkis8AJsAYQ1uabAA3CWJLuy3gRFkNUCev02cLSG0NmCfP22dI7PGp&#10;IvBaSmxBb4Er8Nvv+u1aA2jH0+qcBaYxDF+Izk/1rFPFelln36HNNq3SAlv7Ekujf9A+QavtDwT6&#10;r2MP8cfn/fjLi378/dVj/DeC+D/fPMY/Xw3gb+P38cvQDbymN+2vP4y2I5vRXrmV+5UYaj6FMXrS&#10;l930wA8a8ZwgftFTgycE50DzUVLtSoy0nTXLd2mdtlGC2BS6U8nZ1mPoVxUOM5nBydJST/RTAvdh&#10;dTk98yFecxiD9XsZ95bT+6rsTplJ8hhrOYBH1Ttw/2QJnmoZkyv76JH30cCU4cEFAvm8U9nyRmUx&#10;miuK0HZgObeFqC/PJaALUJodhnWMhVckBpKmujvDMAR0FEGknGknX5oApjcOJYAdsZU85ppphIZK&#10;L5pv5gsHct9QbHX+aO6wi7yxwKvCeZpmqPV71OurCQzOGK1E5yy4BXTNP9aixfouUfgY/o4E/0Vm&#10;UoSpNsJtcsAik3KZyG1ykPKqXc1nTdrQdMlEX1LyYHrc5CCcKE7CrQOr0Mr/3bg1Cc07knCnIgf3&#10;//+E/WdzXdmWJYrxZia9hffee+8N4Q3hvSM8QIIgQBKEIUiQIEADeu89Qe9d+ryZWfdW1avbVmp1&#10;qxV6T/E+Kp5CoV+gL0NjrI2dZN2uDn2YsY8/++yzxhxjzjXXXP2Mr2tjcLQ+FUNFCagk+JP4fbEe&#10;G+jYNiI30hNV6SHIj3ZlvOyILP+NSOc1CnGXqtD5aipqOZw1t7xWsfBaOG9aBzf+Pj+HNUijurky&#10;0Y0dJRHYWRqH5vxIRPmspSMkoJ3I0k4EtClAUZbbJMO0EMMqdRRDC8xiXgHabtj38YEFTNtsIJt5&#10;6yVGF6gFMBtsX77WBvSXwLIB+aV9CVTdltnnIiDbqsB+nY42SG3TfQFSz38GpyWT7ce+fPzv70tW&#10;W2aD2jYLyL+/eYhfX2qu2JLW//DmgdmWVCz8t48E8PdPycSLtIf429vb+KdX1/GXZ5fx5wenCcJJ&#10;3D6wHbdndphppsXj6kK5B1cPdFNa76ak3sc4+IjZa+/5mSm8OWdlmt+eo3zWbg6Mfd+cm+Rjkybm&#10;1XYx7y8yxlYHjzl16ujC4myfMbXZeaxeWvNqekf2JQM/Jhs/IpCVgX5zeoixMh+b7yLI2/hcB48d&#10;f4D39PYyArcIJwZKMN+djwMt2ZhqzKRlmOz0tuJIDBbHoSUzDKWUjhlBlkSN9raXCFqFHxFkO8XF&#10;kr6Kb20T0ExzPDKpn7ODWWHkRTnprcFJ020vPiaJ6akjzbTm4UC3TYC2QL0eXgSBF2NNm61l6uGl&#10;8knF1lr4oIKNaEp6TWXFUXrLlAFPJpBT/N0YzxPEAXRIvoy/FRZ4uiCNjN5fmoDjA8VY6M7GQlcW&#10;dm0Jw2xLKk62peOXk9sxmO6BoWx/XNtZj+GiGBzvKUNLTjBSA9fxM9cxJqfUD3Tg965DSrALwlyV&#10;xV7JWHkdXAjgjSoOoTmsJqjXrORj6mCyGpFua1ER5Y89hZH428U9eL6nGbNt+QwVHPgZq+GvayP5&#10;rd/N95gstwD9/t4lgk9xs8XUBoz3ZJ8ZWoC1WdUGtEyP28DWbQFHwNJrBCCB2Tbd//vHvnxc77Nv&#10;20AVmMWov756+Mfn6mhMjoFHA3Y+LlBa8a5ldg9pHU1/a9626qGVZSa70v4AscD7TJtJSSbfwm8v&#10;buDX59fw20vFwFfxu+qjX/I5PU/7y+t7+Bcy8N8+PMR/VEvaD/fwH9RHiwD+/ekF2iV8d2sBz85M&#10;4+HxcTNHrOzy9f2MS0/sYnw8iom2HFzY2457hwmu8/vw5uIUnlIivxD7nh3ne3fjw5VpPCEDvzw7&#10;RhAzFuZxkfLuybFB2jY6iK14OEeg0rRC6e50G+7zsWeU1A/VX4tAf8nXvqKM/njO2i39uVYuEch3&#10;D7Tg3dntfH0z7u5rxOVdlTg1WILxugyz9HC4Kh39ZYloy4tGc2Y0mjKiCWDtPhuKelVtxfiiMMoX&#10;6cGelLQuBK5KMMnAks1kZfXWEqjFzgbEjGlDyLx2MkvJLSObTXyoI1mYR7GwYWKa9pSWqfOl6U29&#10;gbe/MI+N1t7TmqOV6ba6gXjzPabfNU2yPZhxtRZraC2yli2KiePJlFrpFKe42WcTUvwc+FsIcl9l&#10;yh3I7AL1JhQxLt7bkIGT/QQ0WXlHRTzKwx0x35KJc13JONIcj550H+yig5sojcY4Ad+VH4icKDkN&#10;RySFUMr7bGBMv5rOa43JSjuu+wZOBLHjatqqFXDm0WH112aaymXDcp7/SkTw9TVJYdieF4u5hky0&#10;xHigISWY4QxVi8MKE0P7Efj+cmrrGUMLwAKzxdIXDKgFSpma5L27Q+lN+5KhbWALUP8WMPWcXmM/&#10;pvu2ffm6L1+v2zZI/x7QUg1fvtd+3R/G15myTpoNaCuutWJdAfvL22b3uaXpI6vMUrGx7lOKP7uO&#10;X2n/8GqpY8fTq2RXrVS6jF8Wz+GnB7Lz+PXJZfxO1v312UX89ozgfXbe7BivKaPn52bwgAC+eXgn&#10;ZfIePDoxRtm8F40ZATi/dyvBzPvqi3V8B65Mtpmulc9O7MWjYyOm8d3tA714emI3bZSgHjN9pJ+d&#10;2WNa02qxv5JYL04N4/XpYbNS6Zli49lexriU7vvasTi9Fc/JxC8Oazf8HjyjdH4jAM+04iGBqz2W&#10;Hh5sx5U91bi4qxqXdtUwHq7E6aFyHB8sx57GHJ5rGEqiCdZobxQxLtZcrRoAZAZrOaIPymJ9+LyP&#10;yVoryRSvEksCV9JWBR6W6bYFZrFxyN8B2rSrJdjEpFYbHqtt7b8yPvYHmGnqS+1Oc123xpgA7bae&#10;j3Mwq+DCBrTeq2WHNmML1MqCK57WOWp7TQvIAjYZWc0ICOYkf0ck8hjusc46Z5qyyemBjIVTg3Gs&#10;ZTPmGtOwLT8Utck+qE70Ql++P0bLgrA93w9NsetxvDsN27dEIC2IQHP6Ct6Mf4PcpBRW8XzIyps+&#10;F4ZsXLfcmOPa5XAhuJ1XLzeOzEfdS9Z/g8LYYBSH+WFLpBdasxibBzkhTPE2pbbbRr12tZUopKLx&#10;ZExtJPffA/rdPZlV7qgEmdYjS4abhBiB9eVtAUzTSXqtAKj7NvB125bI9n2TCKMJiLpt37eBqs8w&#10;MbNeswRoW2LLxKZ6jewzgJdWWi1qBz+CU4Dmc1oz/BOP2p3fZmPdtoAsOa3Pu2mmkn7TKqWXN/Hb&#10;0yv46eF5szDh22tH8e3VeXxUB8qLM2TOSTw5QTulDpQHzaa1ry4ewvPz03h0ai/uHB3BnSMjuHtk&#10;1GyE9vzsFJ8/gLdXZvCSEvkNJfJTxsnPT40Z4D49oRa0wwao92cHcGygAjMd+Xh8dNgUeNw/vI2x&#10;Ne3wIK4S+FfG20yZ5cdL1mKHB5TOWoG0OLOVQG41JZSPePvRgQ68OtKLxwfpLCiltfjh6q5y3J6o&#10;Mwsizg2X4xTl9HxPEVknnbI5BtvLE7CN1p4fg/LkUGSFehGoHmbuVqWTVsWVq6k1zo7wRkGMH4ri&#10;/ZAb4cWY2cpaa843SrEzbxuJrcSWAExQ/NF/mjGzklU2M9vS+H8GaBvMprCC5kp5+qW5rF9jTIkk&#10;uxmAbWqB6+nIGFWfz6MvzTA1z0nnp5g6iuyrJYvKLseStZMJ3BizLnkT42+rB1gg3xNDVs8i2Ceq&#10;U/H8UAtm25PRnOOPrEg35Ia5oiTMCeVhmzBen4buomBEeHzD95M9XRQ+rCaIV9H5KFamraOpGGQN&#10;42UxMsHsTYAHKexYvwoejKXdzGPLEUAG1hRVqMNy+K//Gr5yCPwc5Ru8N/F60Tm4bSBTK0GmLLeA&#10;+1ZgJqg1ffXu/iXeVmJsCdQ09a2242r7KKAKeGLPWydnzYoqdfww4F0yO+a1j/ZjBsQCqIBJwNnP&#10;GyDT7Oft5758vUwAFpg/UTUItP/08bnpx2VtxkZgU17bDC2Am8X+zxnzSrZrFdOzO7ytxyWbtXcS&#10;gfzkEn4h+34kiJ+fnsadQztxfXIAF3Z34PRwM07vbMXJHW040t+MsYZy7G3cgv1bG3CgqxFHt7Xj&#10;6jTj4tlhU7Tx9vIBnBtvxcWJNkrsvWZzs8VjowTyOJ7z9sP5Hbg3O4i7B/vw4dIkHqjyinZzfyfO&#10;727ARcZJh7pK+L11BHErrk+Rdfm85oW18EFJLVVeqRneI8a8T8nADw+24OGMOo5UMgZuoDXi5oQk&#10;dA3ODG3BApn3+GAZDm7Nx1hjFgbKEtCZH2s2SiuLD0B+pA/yKZ0zw7yRGOiFWAJY1VZaYqiWOzrG&#10;EMxqW5ulOds4f+Qxbk4L1ZQUZSljUoFZuyPGajEEb6smWSAXK9qANh0wyc4Cs5HaBKsxgu1fAZks&#10;a2Q0n7MBbYBqgKyG82K5JYDIjEz9/JgArsf+ADZjby+aMuQmppb85vmEk32N4+FRiyHCGbOG836g&#10;i5VFV2dOHQMYv4cRnOnB61GTQgDHbKR6UeztiHRNg/H3avVXSqDyBav5G9cQdIzlCTR3Smt3gXQd&#10;z3Etpfaqr+G8ZjkVBJ+jmU6ffNyH5+wro8rw528O4nmG8DxMKSjP3Y+v0+u9HJUo3EjA8/P12+gs&#10;1LpI19bsnCFQGil9XzJbQNaqK6uvmB0XG0Ym6MTK5iigCoQCHI96nQGmwKzP4nvs14hZ9bovAWuD&#10;VI/bMbf5vKXH9LzAq8fs2/Z7VXUlhr53ag5X5/bhh8Vb+E8/vsM/fnxqQCxpLRbWLt+Kh5WB/pUM&#10;rIKOv6qbpVngcINS+polp59cxM/3TuI92fbB/G6CuBv7mksxUJiO7s3J2JqdgObUcNQnhqE+KRzV&#10;lEHtmXEYrSnAfF8jzu3ailsz20zhhpJYWpn0Wjs50F6fGcd3V2d4e5yx6l4CcieekZ1fKiYmQ2sr&#10;0qdHt+PWdAfODFfj/Gg9ZXATzu8iOMfbcZvy+Q4Z9+FsD+5MteHRbLfJTmvFkhrCP6N0fioJPVWP&#10;m3urcG1PJS6MlmO+Kx/7W3IwUpGKdoK2iRK6NjMU1emhKEsIRB7ldGaoN9IY+yYGeZrpJWV1I7T8&#10;0OPzTg8h7spQW1NO0Ywr1SsrRauUwjyQSRmYFsb3E+QCtAAvQEeariCOZqGBapMVO9vsbLW0tfZt&#10;+kNuL4HaZmgbzAbQS6D+VwzNAW8B+PMaYYHYmcwn+8zaS05AoDZSXKC2vsufikCg1e73aoAQ4raB&#10;RvDQ9Jj6Z8sB6Hx0XpLueiyA0lkxeDSlepgnHYDXOhPPRlKiB/O9Ac6rCURJbf62DSvhQzntRRPz&#10;+vG3hNCR+G9cCdfVX5myTc03O6/9Bq5kZHcZge5pg5vg9ec5BBDIvnyPJ2NmVzoIN8prV4FYyUM+&#10;Fsb/JZIqKZQqgzH0Z9DqaEtv3baBaR/t20Z2f3HbgJVmwL503wCRpvsGqEuvsaWzff/Lx2S2nLYf&#10;N7d5tEEt1lar27+8e4IPd6/g3L7duDY7hXc3LuAfXj/E3759gd+1WolA/l0rlZ5ct+zxFfz48CJ+&#10;un+eds7sEP/j3VP46Y5WGM1S9o7j2lQ/jg40YbS6AC3pMaiICUFZpD9KI3xRFRNAMIegOSUMndkx&#10;2FaUjLGaLBztqcS5kSbTieMF4+J35yfw841Z/OX+An7TiqYLU/j5+gzuHejC/ZlOfLw4ZpYWviKg&#10;H88rwzyIewe7cHs/WX4v5fDOOpzd0UCn0kxZXElw15p2tJoXfjTTbky10k8Pt+PuVB1u7a7CVW1X&#10;urMSRzrzMFGXgf7CONSnBGNLbADyKImzVI21FOeqe6WKPGJ8GPPSItW5gybgavookPFtEAEYqK4Z&#10;BGGAm+aKLZBHMeaM95c5GWDH+W2ybpv408VqacvYNMyD7Ecwh/EzFS8L0AbMBJC/aa/DwU4ZKxMz&#10;GzATMDaY7eSWzAby/z9A22CWabHCl8CWmQTaRqoAfr6y4RaoJcEJRIGaFkYLoQUQ7D4EkVoAKS6X&#10;ufI7BEB3yl8zPcbXeFJK+yiedSDYJKnlAHh+vvxusazHGjIzgSuA+vE7Y+gYk8jkQeuWwXvN12Tq&#10;b+C88hs+T5CuJlhpLnyPM2W4Sj71/cYIYjGwMv+elNUybzqNYM+1SAlzQU6EG8oS/ZAZ7Pg/B7Qe&#10;/xKcAq8NYPu2bTb4vwTll4C2P+NLYH9p9vtkuv+9tjQ1xscMoMXYZPrHFsOrqEQS+y9vHuGvtE93&#10;LuPR6Xm8vXHGMPA/vnmAXym7/6x9ie+cxXe3ThO0R/Hy/IzpWvnk1JRZzHBnbgS3Du/AxclunKSk&#10;Hm8uRmdeAqoSQlAeFYCahCDUJweiKS0IrRnB6MqOwEBBLHaWJmOiJgeH20txfrgRt6Y6oU3O1Fb2&#10;u8tk4jPDuKXF+VNNOLdjCx4QzG/Ixj9cmYK2HtUeSrf3dRgwPyDzPj7Sj4eHe8wOEDcmOwjsdlwZ&#10;a+H9Nlwfb8Ld6RY8OWytF368FBPfHNd64QIc691MNZFmFjg0Z4WhnOybEeKNVFpCEAGm+DbQxWSe&#10;wzycaS6MF3nfzZkDWV0xCF4Z2djac4lHPq4FAtqHKcjdCcF8T5i3GuZZLC02lmNIZLwpYFuLH/i8&#10;mXdeip31XsaqSn5J3ga6Esw0NZpXMswuDDHxrQBN+3u5Lfu3AK35WZt5bWBb0vszgG1w2/e/TJzp&#10;c/WdUgd+dDJyNhagVTbKayAnI3nLzxWIXRijuqwn4HhUkwF3xbk6EtxufNxdn8vvsJYykm3XEMSM&#10;fz1VY83b7mvpCAhaf742iuBP8+Y15m2HlZLfdEaMpZ0JepnLOjoOYyvgRVBLUvvyfHVOymYH8hjO&#10;axvhsxEpoS6oSArAWG02hvJj0JMVqqTY56y2DWqBU7eV7FI3Ez0mYOoxPfclqO3bNlg/Lu1FZWJi&#10;gVUthB5cNfbdQ4ut9R7Fu+oN9nGR7+XrZD8SuL9pvvfxNZOF/uGxkl36HL5/UVnzyzzSQRDUP6qM&#10;8t09MjJZ+cMD/NPLO/gr5fPvzxgLU0L/8PAsPt44hsfHJyiFp3F/djeuTAzg+oEdWBjpxKH+Joy3&#10;VWAHZXN3cTracxNQR/atTwpCE9mtWfW7lKl9BPHg5igMF8Vid2kCJqpSMEMpe7SnmGCuI4M24N5+&#10;Ao2y+NmclVXWksHLo5Vmekilk4p5FwncBwc7oY3Q3pzcZsoqVcBxZU+tacXzeK4PT+b7aX0G8GLl&#10;21ONjI3b8FTdPOYpswnm63trKKkrMdGQisHSGLTkRqImIwJFjIMV2yZSQmtRv7pUhvmQWVVeSZBp&#10;+kjAlIlxA92cjFkFHI5WYccXJlALzPZrVU9tWthSlmuO2bTtUcKMzKwpoEiTXPo832wnwkwSzHlp&#10;eorg9nGykmF+jowJNUgJKh/GqYoLPTdtoH0JaAJFwCL4BGJluN3Ism4m9rSAadiTIP97EJvHFLMS&#10;HDb4LQlOcPO2aqMFalWUhfA8Y703MjxYR1BbGWO10nXla7SZuuJxN4LLi+A2LEk2NoCmKSut2Fgg&#10;tB4TeL9CmKTwxuUIpqQO5Ht9CVD31QQ7WdmVrOxCMLusXA6nlV8ZRnZZkt0ygVkM7c3zVNwsC6aS&#10;kIIwjocOUwm9OJ9NyAhyQWWcD/o4DnaXxP2PDG3f11FrkO3FEDbgBcYvAa3HvmTfjwItQSegCnwC&#10;rgEhzTz+QPG42vfqeTG37Crj4ttme5VfyKzvtbfUtXP49OAy2VjMT2N8/+nuebNH0s+PzhHEmla6&#10;gj8TuK/JvHcODuHSzjbK0H68PjFGttxDYPTj7M4WnNzehNnuOozVlWGgJBdt2cloykxATUo0GS0M&#10;ZTFBqIgLRl1iKNrSI0yhfXdmOMGsgvxQjBTFYLwiAUfbc3GyOw/nB4pwcagEJ/s2E2wdZMwmXBmp&#10;wo09dWbZ4BPGuHfJzvf2tzHe7SJwt/F8hgyonxwmyAncu9OtONSWYRb9P54j0Cmpn9MZaD741mQd&#10;Ad1C0FsgVkePm+P1ZOQtONxVyNg9DV1UClVJgchWF0rGwIn+2tHBxfTNCiEDWwCWaeqIAPs7MNtA&#10;9ndxMOZLZjbGAS4GtXZHVMGHGsI78D10Cm7WZ2k3CAFXCS/FyTLVZCv5pampz9lsywQam5X1+QK0&#10;Kc2UGiDAA/kdqggzVWF/zENbgFYSyCSOBGCC0ZLMOtIocQVss/+TkcYCuABIVhZ4+Zg6ZWrNsGFp&#10;3peM1/tVgSW2EyNrx8jccA8kMoSIcFuNAEeyI4EpEFvMLwBb7Jjq64ZYAUvTRWRsbzKt5LkvzyGY&#10;jiuIDimIt/3XfYNEqRgqF2+C1WXln+C86is4rfoaTnQCYmVrmuprYzaQZSae5lGAVhytc1VfMV/n&#10;NbyeVBQu6xBKi/YgSzPkyQlzQ6mWfyb6Ypk17/zZPhA4kt066v5HMqsA94HHD0tgfHVLXULPWkk0&#10;PUczYCWYDVAfE8Qy02pXgF16jiD/Y+NwZaRNc7+7hsV/eMLPuXcSd49PkTnrcW5iFNr/6IfHp8m2&#10;J8w63o/XjuDJwjheMN5VCeTViX4caCnDSFkqJmuzCLokzLXk4vxgNa0WO7S+NjcKnQUJaM2JQ01y&#10;uAFuBQFcnRiGLfG8nRiMSkprLW5vSAlCR2YoenLCsT0/GtsKotGfR4Cn+6Mt2QsjxZEEczn2Vyej&#10;OmgNxsticGFwCy4PV+HctjLcniAYKZHvk7FvTTab4+JB1UFvJSCbCeJ23Jlq5WOdeHy4m8DWmuJB&#10;s9BB/bQWZ/T+apzqz8XBthQcp8O4oHLLgRIcVAeMuky00slUJ4dAXSjTAjzNwvgIFW9QTocSrCHu&#10;FmgtU/xrlVwGm9tiZaukUokpgdY2bV9qtjAlmBTnilE1ZWMDWuBXfG2tPxawxcRqMsDbMt62F1lI&#10;ahu5TVNG255zNnJb0nvpsTCej5JwWh5p4mwe9XrVYksOC9QyA14ObpnWCHsRQPb8smJwAV2maSGL&#10;sZdMTL1kRnIT5JZDkIQloMm2EXRCCQwlCuMDTbM+MXWgk1UjrbjZsDoB7UKAKbkVRVClB7oiM9wL&#10;0T7KN0i+87lNKyiNVyGAAAykmSQW2dldYGYcbYNWMbLLGs05i40FYEtiG9lOptfRlvQG0ARyEK9b&#10;AM81mOGBEngCdDCvo5xqOEGteXS1F86N9lNPMbHvZxOYLUAL4Iqjxco0glGmBflaoSV7Twb99Ihs&#10;zcfs5z+KjRnrCsBWZlxAthZ3WDGx4mQxt8W8ArQ6dv70TFVZF/DdneO4f3QCdw6P48PNY/j96Vn8&#10;dOMg5etOnN9Rj6naXHRnRKMq0g8FlHyacG8kEJtTA7GjPA57KhPRkxGE7tRgtFM6V8X6oSEjHM05&#10;0WjMCGU8HIJGyupaStTahAAC3AfVS4vpa9RTip/TQutgPFJPkBcFeaEk2B3lYa5oivfF1hR/nkMq&#10;zgxW4PZ4Cx4QpIsHu3BphDHt9i0WcPcxRp5sNccHBxhf8/nHs914MNOO50d7jOR+e2qQgO4yq5fu&#10;kaVvTtRTplfjmLp2NKdjuikTkw0Z2F0taW3Fx2U8VzWWywn3RXqYH/9Id8bDBPESewbxGMijQCsg&#10;BxN0hlEFaLP4QWxsAdgCmM3EBPJSkkqlklayyGJSseaXTG0teBCAyf5kWCW9ZOb7+ZyJyfmZ9tEG&#10;r+Z/leFWLK1yTxWcqNF9oj+ZUSubJNuVXSewQ3i05qYpxXkOKi6xarU1DUTj+VmrrqxstS8ZzEcl&#10;kJLCBIFhbYHbgENGwJO5JdFVIupN08ZxgXRcAoumh8zU2hL76ffbm6ybGFxJNoLPleD0YGysSi8t&#10;cVTpphJifkqO8ehrbtP4nGF4OgCbdTW37EWQetJJ6LYY2J7KciVTW7LdNgvgWgOtkETxs9RBCG/H&#10;mEUu+l83MQSisnJYxWuvsIHG62GaBNrS2T5KctsmeW0/p9u2tNZRAFUCzE5myfQ6I8H1msVblM3W&#10;cybRRXB/TzD/9EQJMDqL+2fxPR/7QbHzs+v4x5eMf+8dxZOjIzg51IhrU924NtmDkwPNZK1aTFSn&#10;YSvB1pUejpakYLQRsK0EYQ9ZtY2grI/xwMn+Ksw0bsbWJIIvLQDdlMy7K9LQQ2bblh+H3qwIdBDU&#10;nQR3Z1Y4ugn0rdmRaEkLR02cHypjvMzyt9JIDxSFeqA41BPtGZHYXpKEPVXpONJdjMu7G3B1rBHX&#10;xxtwe7oZ9w60kpGbzLyvgCwQP53rNyysNrWKm58f7eVR4UA/4+ouPk4ZPVGHS6Na8KAeWnk40JqP&#10;XVVp6M2PQW9hPLry41GXGkIVEYj8CB9kBLsh2d+aC1YSSgUcRk5rMMr4B9umnRD1p2t+VX+4mM+W&#10;17IvgWqkLtnYktxKWq2jWYAXS+t5vSfQ+TNoxcQmVhYbExz2PLOy5Z9f8/n1kt7qN61OlmIZNSBQ&#10;qWh2mDfywj1RGOGBnBAPpDD+V7GHXu/P95m4m+dgm3EyBK+y07akVyM93be6YzLWJXubLDkBJKYT&#10;s+sxmRyWPVUVQ0cSwXNSVt7PZa31WWRCNRFwJ3Al9QVqa1qMwBNTi/mXFIESVgE0P4LXj/LbZ6Pk&#10;N7+fR3231jL/IaHXfk1Ak8XJuGJ/mQcB774EYleFBUum2zZLm3MnaL3425R30Nx5epiPWQaaFx2A&#10;lAAXRPI3aDGJptP+TUDbt21Q674dN9vPCbR2PG0AvGRKYqm4QyxsP/edHiOTKz5Wix3TZufpFfz6&#10;5KIppVS986drh/H61BjObqvEWFkc9lUl41x/OfoyAlEV7IyOJH/URzkxtvXH9sJIdGeFkIED0JcZ&#10;jIX2AtwaacC1UTqBPWTNA724sqsRc625ONaej/1VKZjcQkBSgu8qisNIaQJ2lsTzc2IwUpKAfrLf&#10;KAG7rz4Xk3U5ZMc8zLQV0fJxpKcYZ4YqCb5WXBypxQXK68ujtQRiHW5OteH+wR4sHu5lLNxmElmv&#10;TmwncBkzH9eCiD5rukm7Hx7pxp19jaZS695+sjftzFA5ZjtyMV5HFub5dBXGoiU7CrVpWuwQgLxI&#10;b7Kx+jZ7QluoqFJLHtq2KAJaXtoyyi+VXtp100tmJ6c+r2D6HDfbgJb9ARiBmAARmC2GtkCt+2Ja&#10;e+5W0zsChRI0dmGGDWobxAK3beoiokEX6bnRVGXJGcX7OpldJerTgtCVG45aOuGCUBdkBTkzPlzH&#10;11mO6ktFYeLxLwBtzR+rRlqylKwtwJDFFV9r3tlOsHnzvt4nhxLn64DqrCiUUHFlBm5EVrADY9FN&#10;yAxxNhbjuRohLisZS1ssq88xQBOoBUAj4wVEMizBqgSWwOlJwHop3icQjUJQgszE4t8Y+a1wQedt&#10;g1qZcCO1TXhgOYzPpu9TBt2avvLiewRsbZmjjis1VKmpfg6m2f+WpFCGAFpj7WoBWmYD12ZlHe22&#10;vrptA1xZb922zX6/DfJvybiS0spK25VbKvD4/cVN/Hj/vCmZXFyYpKQew0NK6+enJk2J4+XdjTja&#10;WYSD9dmYqU5Hf4ovDnOgz9cn4yhj1on8CIxmh2AwMwCHCNTmJG+UhThgd2Ua7pIRf7k5jl9vTBlA&#10;aVtRVVTdmmjH5R21uLK9Fud6y7GwNR/T9SlkaA+MVSVgsiYJ++tTcaA2BbMN6TjTV4Kzg+XGzmzj&#10;cXulkdYXtlfhdF8ZbpKZHzMmfk72fTLby9i4C3emt0KbhmsnB1VvaRM1rWRSozy1qpWUthNdN8br&#10;cHlXPRm5FIfac7CX3zvK39aVF0XZ708Q+xLAHkjTGl3GaeqwYVYFLQFZjQHsBgEyawcIAdkCs9VI&#10;XiCXae5Y4HbiINb+xVZW206I2cc/wE3AW0aAk3Vlfy/PBWhNQUme2kCWKY5TljvS3JYcF5jlTCww&#10;K75WOyBlw6MZo0YR0GJhzY0LvJUJXthVnWRa97Sn+6EmngopxpvXgOzD1wqwAoIxgtaf0lIqQvfl&#10;YIJMUz1Vf1mgFnhVFKIN01WYogUekuRaqhhKQCf5OyAjaBPKY9zQwvBM7ZAm2goxN1iD+8d24cTu&#10;rfwftJm7s/kuAdYCmMAsFrWWOjoRwE4beZus7EKAun0p+Q27k2EJQpVkyplIKakYRCpCJhWgz9Pn&#10;2uz82cjsBLTpGcbP0zSaHIHUiGL3xEDGzWHOSA3ehNJEf9MTLTvUHcsUH5ukF2Nm23T/3d1L0JJK&#10;xdECqqah3ss0jUSJrXjZSoRZwDZM/Og2vr3H4z3G0QbYlNgC9cOL+Mszft65KcaHhehIDkVdVBAa&#10;EsPRn5+I3aUp6KR0bkn0RY8kcXIgGuM8sKMwgmwdjbHiWFwcqMA9smR7oisOML482lWEYz0leDK3&#10;HQ9nCbAj203l1Q9X9lHWDuP7S+O4t6+NLJ2FCcbWZ7pLcKQlC2d7i3GCsvmQpp66CrHA+2eoBC7t&#10;rMb13fW4sbcRV/dQCu+qxtW9TZTUHaYBgNYPS0prFZOmlV6f3GEy1k+UuaasVntaAfjZsT7cIhNf&#10;oJQ+vaMUJwaLzDJEdbdUY/a+/CjG/PytGSHYQgAXR/kgP9KPg1d10+4c9JSBBKS1TYuLxbq6L8Dq&#10;uGQCsySvfVtH7Rihck1rv2K9TwB3IaAEfmeThJIJ5IqxFVMrOWYnyOzbtv3BinzOjoutpJhiOH2+&#10;5WgSyHhpHGBp/o5Io5JIVtGKvnvpO8PpKMIJOPWbTqDMjeP5aV2y2ukmkWXS/DeguzgS/XnBDIn8&#10;0LuZ4VRmICrjfVBMYCf40nEQDIpvTXEKmVmmuNw0NOBjksz+TqsQROAEKf5eArVJnNEEKMXGAoQ+&#10;J8xtvWl2oHXQmq4KUQaZsW8oARxM0Pkqe00wmbrqJXDJLLAxtl6aHlOcLvDpNV4EtTLSmmYS+Kxc&#10;BI2fZ85L52vY2ZLjFhPrc7/54/O/BLdxIGRvZfvNslKZE/8bhkaqxkugqtiSwnBMYyjGDzkxvlj2&#10;8sYZPLt6kkxsbSerrLYy3F8ys3l8CdRW1ZZiYIKXMbIdO1uFIGJjq7He94+v48dHl/HT4jn8tnia&#10;QNuPZ3ODmGvMwHR5LAHshba0QFTHeaMpKQiN8QFoTw3GQE4E+imz28jA3ZTTM02b0Rznir0VCbhG&#10;hrxCu763FZP1mQRNE+7OEMzHtPB/l2mn81qN3S/sIUMrbu3HxZ2VuD3ehMX9HXiwrxVPDnaa2w9p&#10;dyaacXOMcTCfvz3ZgsVD3WbO+MkR7fRPB3Fq2Oz08Oy4NhXvMSuUnh8huBkbayHEA8pmTVlpBZOK&#10;PS6OVJB5s0xTuV6GBe3ZYaZzZDPj9TbF6bSq5GDTuyqV3j9RpZQcVDbbitXUwUMZ6S9ls+S07EtA&#10;20A2YF8yAdpUgBEwSpjpaKrBvF35vMo6rffos7TLhKa1bGB/aTYz28DW7X8L0OoCogUNyvqqL1eB&#10;umdGeiEvzBPplIViYMV3WrgR4bWOjoaxHhlafcNUdRZHya1likl+m8zi/1oOzrokP/TkRWKoJAbd&#10;OUE4yLCnMdUPlXy8IiUYuZE+FvgEFB5V1aWpL4FGgFb86+e8muGDWvIoaaWElWQ4mfILk/xVVtqP&#10;ZuLeL8xDQBbjCsCm8cByOPK2k7lPsAmMRlZbgNTrFDcrQeVPpxDktNoq/tB/x1BE9dihUg+Oqr0m&#10;OPVeAtaS2hYL67Ns6W0DWvcVxyt8MExPB6EyVDV7CHZZjZwIDzRmRfK6aerVH2Vxgdbuk48uLpgt&#10;ZW0Q2/GyDVaxryq1ZBaw+ZhJdi0lvCirf3gsNr5i7IcHl/DD3TP47uYc5S+BpuooVUHtrMfZ7nyc&#10;78vFgZpoDGYFmqTVWFUOykPcUZfgh+HSeEzVp1OGhqKVEnugOA5Hya6SqRcUw47WkzU7cXNfF+7P&#10;bsfj46NmqaGWID7ld6n5+8erk/hwaa8B9ruzo3Qmk2ZRv5q7qyPHs6VeWaqJvs/Y9+EMZfOhLgJ2&#10;K9m4m0y/HS9ObKMxHj45hA/nrJ0ftOzwCV/zZKaDv6ceTw60m9a1F8jEx3oUCydhW7HWDYeawa0G&#10;eGlk3vRgbUrmg9QgsrAfwbYkoSVfBQ5rDybJYQJKACPo7PhX4LNjYwNgmg1gY0tMbvpQ+wlE2onB&#10;i/GUt9nmRRZP6R7tw9cR8Pb7xOCaetI8tSrCbDB/CWIb1DracfFnUFsSO5rvT6DTSPNzpdLwQnG0&#10;J0oT1BbXHRnBjqZPlomdfdYj0pfxsxcHOgEeQ4aOlFTnZ+iYQHZPDXRDJp1AQZgbKqLdUB3ljC6G&#10;WH354egpjEJFgg+yQui43FabWNKPrO3FczNNAwlqs7LLQxJcCxsIeAJITCnzFDDEjASPNbeto5Jf&#10;VqzrZiSz5q+tclJT9SUg0xyMrTC7Pn6uTLMY1V1z0XyvPx2JpruCnFaS5VczpHAwYYVaD4ud9bym&#10;vTwN+JV5t+NmMbHN1haoLXAL0Na5ip1N+afCCaoPTf9Fem1AcUIAWnKi0ZQejobUMFQlBGGZAGkn&#10;t+xYWLLbnq5ScstIcVVpEbSS2ppjtuX0j3zsu8VL+Pb+Wbw3zdzn8e7iDN6fmcQ/3Z3Hf3m2gJu7&#10;arGbHnf75ijMNm/GxeEtONmzGaP5YRjh4yd6q1AZ64GswA0ojGJcTPYda8jC/qY8HO8qx7nhWpza&#10;XoHZrXm4tKfR1E3fPdiPxaM7zTLDB/M7TO9oteX5/oYaxe/F99f34+6hHuNQXp8axYsFVWMpgaWY&#10;t4uxNt9zdBBvTw+bBNZLsvC700Omh5amlH64TKY/M0Sgb8W1vfXG7u1rxoPpRjyi3R2rwo3RLTg/&#10;UMwQIB2jlQnoYiymKTB1kFR3yQR/D7PoIUarlcRSNAHTAqs11SNA2/PF2tXfdLnkILfZ2YqJLRCb&#10;1U/8DFVqCcDap1gVW4mB1t7DasiXzu/NDfdBZoj2TCLAGYdKVsbSkeh9thmmXnIcSmTZgP7SbDBL&#10;cttAto8yxcqaA4/1ckOSr76bTB3hhrwoN2SFOSIz3MUsR1TMF0VpHUVGNr+J3xtPAMfpcQ78GL4/&#10;Uo6GgIzlb0304Xt57urHnaoSR7/1lJWeaODgTQnQ6y3m07LHHAK/a0siQjd9TcdA5qJ8DiRDxjIc&#10;CFZCTzKVrKs41MS3ZjrKAu6XFWZmemoJrDagtUZZx88AJ0PrfQZ4FjvrsyXhQyj5Q13X0FZTlWjB&#10;Bs+RYYbORUseleHWvLInAeuxgVJdme0lEP+9xDbZ9SVAy6yVYpaE13hQcYkAXRDnhzqGbs2aYtXu&#10;llR/y5S4suNoHXX/y8esmFqJrws8XjZM/ONjvu7+Bfz48Dw+3VrAhxtH8PL8fjw6vgf3Dg3hwcwg&#10;zjLmvUBWvburwcSwdZHO2F2RjtnOMhzl4zNdm9G/hQDvK8ZCXxkONObgYHshDrQWYW9NFqYacsxj&#10;p3pKCegaXBtXq1hr9ZFqnC+PteLmdC9uH+g3u/w/PT6Cx0eG8OK4lRATkLUIQv2kn6mfFk2Afnli&#10;gADfYVhXG4hrpwdNKSkb/VrTSsd78Yr2YLrZZKWvT9ThJBn4DOX05T3VuDRShmu7ynF9Vxmu7mRs&#10;3FuA8foMswuh4uE0yk+VQ0aTNcWeVqKK4OHgM8YBK3azAf3ZrOklM6eo7DGft2PkCAGan2FATOeg&#10;xRVi4ySyf1qINhZ3N9litYXVlqpb4hmba1/iUDJeiBtfI8DTsZAVLbMcjHp+CVx2Jtw4FJ6LzdK2&#10;qdb7S0B/Zmkr6aWN4qJ4ntEcxGLaRH8Hfp8Dz88JSQwt1HBPUyr67XqfXpsb5Y20IDI4WUy9t7X9&#10;qxrNhzoLHFYCTuuRVeASomSbMuOeZHuCNpznmUi1sb04Gb9dHsX/8R+foi7eGVn8vQHujJddV5Gd&#10;VQ22zkxV2WAWOFwFkiUm/hLQNrBUVWZVl602rYDMQo+1q+G8hs/ruMSmYnZvfo4y7UoMhgrQSyZW&#10;DlHSTlKf7O0pNcD3WQC1QGvAvJaftQRki6Vt+W2riFVQ/KxiGM2/K38gi6WSifHZRIftjPIEb4I5&#10;AI2ZQahJNQwtdhZ4xcaWfaRklgnAMlMEwvvf3j2Hb2+dxMfrR/Du8iHTHvbVqTGy3jbGliO4Nd6F&#10;7twoM4c63ZiNhe5iHG7OwVhFEvbzeJ7gvjLeDK0qurirEYd7S3GaMvpYdxHm2zZjobMYR9qKMV2b&#10;jf1tBWbn/X0tWTjO110hM58briJTNuHKWBNu7duKS7ubeewyfbTu0h4dImsf7MW9/VtNqaU6W2oB&#10;hBha0vvd2R14f24HPp4fxne0twT32xODWDygZYlbcZWAFRNfIHiP9xdhsiENO8oTsJXM21cSj90N&#10;mZhqzsQ8ndGBlnST5OovikFJjI9pwaOstKS0YWEN3qXpJK080hSMTFNMNoAs+xLQmsflazSANcj5&#10;XsPI/Ex9rsysPWbcqux3Mv9YbdpWQEdSHqfCGD90F8Zga144qhPVuN7NgFpSVg3w1JVDJodj2uqK&#10;qb84HwHaFKQsndOX4P2StWUqYlHje71XTK1z1vkaxuU5a/GGKpjUEcSsjaaZ9kT8DG3MVhTH6+X5&#10;DWLcliOSEjmYElmD1VeMShMQrWSQps4ULxPoBIrmjVV2qTqBB/s7MbUlBi2JbsgJ1Gd8bRaAqHBE&#10;WW11/VCBiD5HZgD9B2h0X2xoTUHJDNBoArvTWjI0AW1ATTAL0MZUYLIEaM1pm3MmA8uM7ObvEGNL&#10;7pu5ZjKzmZM2paiWAjB7UxHI1vyz9d02oG2zQa0pN9W3+/A3KQkY6u2AtCg/A+j0YBeCmGFrQQQG&#10;SuIYokZi2UdVeT24gG8fXsS3PH4kE3+gfbx/Ee/vnse722fx9sYC3l07Yhq4f3v9ML6/dhDfXpjE&#10;e7WHne7C7rI49NBLjG1JRV9BrNkb6BDBeWOiAyf7Kxh79pkGdhd31eEe49Vbk+24OtKAW7tacX6o&#10;Dhcoqc/tZHy8u8EcT2+rxLH+chzT9NGOKpzZVoGzQ5WMVatwRTE0GfoO2foGgX1jTFVWrbi+pwlX&#10;R2vxmDJbMfGTuT48Vd+t+T46mz5K7EH8fGMv3pxQrXWz6TrxYFptaauWYuB8zLTlYLJRcj8D28vj&#10;GQsrLgkmWAJRbJIO/pTUwQQL70d4IYcSM52yN1rsIgCSNeyYV0kjMZfJNJORxEpiW6tFD0Ek8ArE&#10;BjACjmQt7wsgBswWANTXSu/9cgcIgVmxuGJyTVUUke3K45U48kFrTgiB7cPHGNNGuBuGVtta7T0c&#10;QwDHLpmcg1ERUg9kRgHTZugv2dgcadZzFsBlpqJLR56zmu8pprULRiTDJaGj5Yy8NEWl51RQsoHX&#10;yQGp/k4YqU7BjalWbCuNQ0YAP9OJklRTOkvZaVWKqQrMZKZpIQSqzlW/ITPUBaXxHthMWR/F94Xy&#10;+SACS/PnpjKMzOu81tomxpKzy/8AiW0GLASXarRVWioGt2NZAc6Jt7W7o7UUU4/puSXm5GcqcSbW&#10;VHyuzLVa6grQSs7pfH34G8xqLb7HfKc+f8lZCNjme8jQRmqb+0q4Eczm/KzpL6t23crU+1JtqLIt&#10;jKQQ6b2JYZwDnbkbSqLcUZvobTYCaE8Lw7IPYt6HZOR75xkDn8G7m6fx7PIxPL88j2cXZ/Hq8mG8&#10;vDiNxRO78Oz0HrwjkD9oV35K2LsE1fzWAhztKsah9iJKzxwcF/h21ph+zU/mt+HudCdj1SEyLCUs&#10;WfQpbz+Y7cc9Mult3tdR004yse4VAlTy+iTBfIkO4BLj76t7anF5Z7Uptbw2Wof7U214qiSWMs3T&#10;Are6dfCz9ncslVtq939NI/WSfdtxZqAQN/fW4OaeGtyhhL41VkHJXM5YvgSnBotweGs+9tZlmPlI&#10;bexdw1ikKikIJXEBpsVOVqiH6aeVyjg1UexGhlQNsBbvq57ZrmEWKARmAVHzsZEEjVmdtGRiMDNP&#10;a8AgMC/ZF+xsAdp6jSW3LVmso0BtsbTF1Jp2UZGB+kqn0lvL0sMYS4cRxEFOlL1as2y9VkUotkUS&#10;GLaMl3rQ90o6WyxsnYP1m3Re1m37nGRWOMD3MDzQffv8zW9Y+h0CvJhbJgeg6RuVfYplC2I9qIDy&#10;cHkgB+Mlkcj0XYcgSmlfglIJoADKWDXKD6bslvxWhlhm9rWi0wh3W0fnpmSaXmPVZVvLHS3wGjDS&#10;dBQQ/4iHaSZLLXYkuP7oQybj4wKfbrtqKkqsaZ4TuzIGJmhVOKJpKX2fOdLExIEm067H1JBAMbPl&#10;KGzW/3uza831HaYKjd9hm5U95/cSzFIpygGI9TXdZrqq8JprCjA5wAlliQHID3dGVbw3+kmkw8WJ&#10;WPbp7km8vX6CwD2Ol5eP4MWFQ3hxbhYPj+7Fvflh3Dq8HVf29ePUzlacHW3Dw/kRXKC0nupgHNxd&#10;idNk2dMjlKm7GxnjduI67SqZWUkrme5LFj87ttP0ynpOx/CAEv3OTK/ZglT2XFuuXJzg8wQ+Af3g&#10;UK+pwLpHkN7e12ZAeoXgFgPfmWjB3clWPD5o7TGsqaT72pKUwH0634X3J7fj1bH+pSKOajw53IuT&#10;jNOPd+UzBCjAbEsm5rZm43BHttmudG99JrryItGYHoyyWF/TRkZTSqnBrpSpykirl7OSO9ocnJJa&#10;8aBhWQ1WSyrbJYiKf/W4YmYlwBTzKl41SSi+R3LbdAMhcAwzyzjwDTMvAcKAQkDg4wKyTADSUewm&#10;lraYWgxLwHu7IJym74sUcAnyKLJxBL24ScQZ8MoxWAA2vbLlWARmHj8DmudijtZ9A+Als0IG6zz+&#10;MD1nBpjOWb9dR+u3CIy2aR7bh8A05aS877mR4HVchViX5fjxzDBO9xQgw38dfPkZZg02Qa/Ba5vu&#10;B1NqCjgWeJYkrZG2ktZKMhGIS4AUixpJK4CQ5XT8H5JcBLQeM/Ewn1e226w7dlLN+FoLxHxOdddm&#10;iaeAK6XA71Rooe+X6VwMI/Nxxex6jabNNCVmF4zYoP7MztbRNvs87Ps26FWdpvORpNdsiInV+Z9H&#10;aTzxv1Vz/oJYLzRkBlOVhXIMh2NbSSwBff0Avr9xmICawnuy79WJTgyUpmOgLBuTrRVY2NGGue4a&#10;TLcwHu6uQl9xCmpTgjHWVoTju5pxeqwdl6d6cGa0ieDtMAC+SYl9++AA7tEZLNIpPD2u3f2txJV2&#10;+1c7nldn9uAFY9snx/n4wjBuz3Qzbs7FaEU8Y+MGA+hH89bCfxV2XCQzz23djBO9BQa0i/sb8eSg&#10;ZHODaYT36mg3Xsxtxb3JetwRmBkHHyGIx6qTMLolHtsKVbgQgZ7cULNZWltWKNlYG6X5mHlhzaUm&#10;Egzap1ftczSHaNdCa+eHKIJTALEL4y37DOh/BUaBWlJZTOrvZjp5xEjeChQEl0kmaY2x62dZa95P&#10;MIi5LaBYoLbBbANJ5yV1YBryUX6Z+3xezBtNZ2MaxOtxyttweXN+rqq0rO/+bAaoS0f7tsw4o78z&#10;2zFovtyS/5LUfC1/o8z63dZvUXxtFaQIxEu3PTTVwhhXyyX5mD9fH0RAZwSsQntOEPJDtQRzNb/H&#10;ylybjc5dOaC1CIKAUayqXmBaqCDpaYpFCLTPcbEFBA+tlVZpJs3UQlMefymzv4xRbQmuz1D3EbPC&#10;zACS38fHxL4qBFHTg2A5ET6uo72AwzgVnptM88924YrJqvO+iZnpKL4E7P/QlOELs2W4mFlyW+xs&#10;F8QI1HalnG4rdNFOH+FuK1BHqZ0X5YyOwhiUxrpTcp/bi9cnd5Ld+vCOADvLmLY5LRD1aUR9QSp6&#10;CtMx39+ImQ6y8c4WsjQl8XQPtm9Jwrk9bbQWXGccfWN/Hy6Pd+PaVJ8BtKaS1JZWHS2f056pVe3C&#10;iGlD+5SmmPr+LOPchR1k6d34eHHcbNGiRnjvzP0x09lSgH56bBB3Kaev7qnHrYl6grkZi/vq8eZI&#10;B17Pt+PFQTL2NOPpEcbeHbmYaUzHRE0KdpTFoyMn3Ozzq828K5ICTaypmDMnxBUpjEPiOYA0xWBY&#10;iwNVZYoamKaLB5lFg1UD3mZLSUjVMstr2iC24l9LWgrQBngEgOablRxSBVg8pXK0mHLpc0z3EMbX&#10;pjTTTkQJzAKxcSQa2Ets+IWpYMFmaiPBee4yZZiVLBNz63HzGXIK5n36bQKnJd+tGJ+P6zfrMZrm&#10;qK2dLgRgyxnJrLjbSqKZ1kX8HSb+JsiNgzOqwzIxvF2oYrqBEMy6jqFyAMovuK1hSLAJzaXhyIna&#10;gNSQdYyHHc3ui5kqZdQeU2HuUKP7CC/F3Xw/nZIAbTY9J2C9HcjyBJuZQ+bgt81qsk92JXhUuCHG&#10;NSuz/s6Umfbl0WTReX66bTVasCq8JJk1hy2Jr4YC4fyfZZpSU+baMLMYmUBWzCxTHC1WNp9Bs1TD&#10;vyG5+d2m68q/AWzdN2DmOfz9clF9plZcaW20Kb3luWVG+FMxKgeyluBWY0b+Z94bsOz6WCcezPTj&#10;4q4W06VjX3MR5nuVkKokkCtxeKAWc9tqcf/ICM4SwDdmBimX+/EDmf3ugS7GwwOU0EO4N7sDD+aG&#10;sUhZ/WCer6FsvneYz/G2GPjxUWtfYZl2c9CChrdntefw4B+gfTjbbfpuabtSmfYWVlcPTTWpCcCj&#10;2U7Gyq2M3etxj3ZrrApXd27B+cFSLHQWYm91MnaWJaCd7NuQFmK2BS1PDEZuuBdSAimjNWBMksjZ&#10;VCgpI2sPfGuaRKxiMwuZhH+4zaChbgQzX2eATLPWqNpekwOP7xP7qjLL3pdY/aozgt2RFUIZr4oo&#10;AiWO3xkrW2I7Kwa32M2W7qZAguAwJlAumQBtYkies50kE7js+FyANB06KcEFVmtayUrOiVH1eyNp&#10;BoQCugAtJyPALQFUmW87RrdNSTiFHcriKxmn2F2hh4Bvs7jCCYuprfMWW5nfwseSA7Vtqy/qMoIw&#10;P7gZC31aEhqEsghnFIR7WskdKiUVjZQk+PL/ckeS7yb+X65ID/Xm+TkY0Jl10AKmpDEHvcysm+ZR&#10;QLU3rVN2+Q8gEPymFJNgsM2OfXU0pts8X/MYwShASwWZmJ3gEZAFbktaW6bPtotW7O/SbX2OLz/D&#10;LheVClAiTU7Ivi37QzUsgVlSXKC3gWz/PvPb+JtNC+IlU3JMv0lqKpKkpJ1JVLsQwHGz7GBPPfpL&#10;0zA/0MBYuA0XGR/PDVTjyGA1zu5uoZRuwML2KjLrCPa1F1Beb8UxsvjlyS7cFwsf3UnbbgCr3tLX&#10;plp5f9CYNkbT8dnxIbLvDqjn1kvefsXH1bVDFVkq7rgzzTh5fzuezPWaueE3p4bw+oR2Y9QOD114&#10;fKgFT2bbcHuilmBuMNNLp7eX4kBbFnZWJKEnPwYNAm+cHwrNCiUPxsHKAludPOIIsjgOUg3GWA5C&#10;s+LHQ4OPACIDaKrDnxfDdNOQRNSRA0NTBf4Ets2+tle3TYA3ZZF8r1jagIoXVquINkf7ojQ+AJVJ&#10;VAZx/iiO9EBplLYr9TTLBFP9XQzANKeqzh32d1gxqKqdlhQA79uANhllw7iW1DbdQgyzCtQKFdSa&#10;ZhNByLifFue1kbaB6mCjVWbKx6K1MIIsbWSzeR9Z1xS/8Dr5KU9g1ZQbVbEEXl03mfZ90sJ+zWur&#10;KYCR+DR1+7RluXEMAjgdTyzjvdRQD4LUB3Xx3jhYn447O0sw3xiD7nRv1Mf7mpAn3W8NapP9URHv&#10;hZpkX3TkRqEi1hsFIS4oDLOuVxy/J4z/V4ALB7RkL6+PnKktc5Wosge8WNZiW+sxJa2sdc+WGYfM&#10;xxWby0z9Nf9vk9zS6/lZktgmGaf/QXE9wWzKSvm8AGw7DX2//i+BzCpDJfj0/JKTkcNRLGzChCWz&#10;gWpCBpoFaAvkNqCtlW6f36flk2qqL4emcWfKWVXUwnMLcOV14NGH37/s8vQgTu3uwO3DO3ByVxMH&#10;Hr2w23KyWwDOjVHmTnQxpm3Fpb1tBDHjY7Lz/aMjZGLGw2cmKJfHGRdTUh/bwbiXceyJETJuP+Nf&#10;bbWiDPZWPDmiOFj7KZGZ+RqrHW0vwUxHYHpudRLcYuR+gli10lvx9sQ205trcUbNAhpwcalzx6Gt&#10;eSaRpb7SLdkR2JLgb9bTZgV7kAk4CMUeioVV7ki5K+aws80aaIahCDorqWMlgrRdqSn05x+jP8D8&#10;CUvm52SBVgXxMn8ysWV6nH+kAEmG1RSOPlOg0jRRLgdiYYQXqpJ8sb0yAaeHKzFen4yWnACURJG5&#10;VUFFByCAatdFs/jfMD+BK3OhFHfl8/zsCFoU2VasYc6Zr0sgE8fzfSpkSdACh0A6MErVrECC2fUb&#10;VMW7Yyu/q68gBD25gWhKIahSApATTKalw7G6fqpAQetp1/MxVZV5oSw5yuyGkRXqidRgxv98rcCr&#10;ZvqJ/F1axml6ifHaag+rGF5TKYVIqgApE/0Hcp5yLJKEmREuqEyz1qbf6KrE+z2tuLO9DAcbkzFQ&#10;EIaW9EDURHuhOMgZ5ZFkarJ2Q6o/dlamE/B+qOI1rI315+8JNHs5R0uKc/Aq9FCWXWuxzXWjmeSV&#10;gE057LdxBa8l414O9hDKZM1zh5rbusaKg+kseVuAVvMA24KWwK8eXpLXJryS0+dYEECtumrJecs0&#10;tSYnYBwIj758jSzAiWOGYyeQ40ROWcQhp6DPsho9bDTjzPRF4+vVkdQKHSxGVhOIMF5Xw/j8bE3l&#10;aZ8vvd68ju9V+apmBXx4ruo2o7LQZcpkPzu9F4sLu/DjvWM4QvYdrs3ElX2Miad6cXWyF1cI6isE&#10;87V9nSZevksmXpzfbhZD3J/tt3pH76ckppRWlZaR1mRg1UVr7e9j1VHPqXmeembZWekOSv0OPBZo&#10;D3WYksz354bpADpweXetqd1e6CvF7NZ803qnryDGrJfVDvsVZkqJfzCBnEHvrcGmgSeGUdxnM4U5&#10;8r6kiW3KBkti2jGpmE/e3ko8ENRLntEYL5D6K+sxfyfKcEcC2ZGv1R/FxzQgTAaYjGeatvk5mba2&#10;if6OSPFzJGgFbBfG7Z6oS/JAY6qnAXROyCak+IthNTXlYr7fMDJNLBxOAKuCSjGkaVhAcIR5UfZ5&#10;aHED1YYfnVeAM9nfE905gRguDsPu0lDM1MbgMO0Vr/ninlr87eokrvbl4VpvFp5PVGG8OAgtiQwB&#10;/NYhzmM94ngtkoNU900lQ2mdz+vZuTkax7fVmcq3bIUn/J5Yb7XpEbCtOnQ7ftdRv1u5gWgPZ36e&#10;QM/QgkCWE0imc0kLXotd9WkYzo3FoeIM3O6qwZnmHJzpycNQcSh68yPRkRWNIoK1OjGITtAV1Sm+&#10;ZGxf1MT6oIn/c41ALfXFYywBHUx2kspQ+GHApgHNgS2mFpsqlyCnE+lFZykQLVVvybRqS2GW/rtQ&#10;Wri53nyM75O0DiZA9ZxhdQLaJL8EVAJK8bYBFr/ffJ9JilEVyPg9Rn7zca30CtCqKDNOrIYOWl5q&#10;LR+lcawq7NF5/7HUUuWg6wlYHhXrC8gaq/p96h5q1lkT2DagVb5qHAFfK9MOI1omuuyh9iI+PYEH&#10;R0exeHw37ikOPrbbNN27dWAQ98nc9w4PEsT9uMmY+do+a6Pwe2TYh9rhkEz8gLHvh3O7TGnl8+MD&#10;+PbymKmR1pSR+mxdHa0xDfTuTDTg2VI7WvWUvjNei8UDrbgxXo9T28ow112M0dpUbCtLRG9JArqL&#10;E1GXHkoWDjJxcBJlYxwHt0kEcQAKEFrxY8WPViwn08Wyga3bNsBtkP+R4FqSsUYyLQFazGtlaZdk&#10;tYP+UD5v/hx5d0p1vkffbZJQNNUkx/lt5CDWGl+CmbG6aqi1cbhkbjylb4I3WVXSl+DQdqtaF6yC&#10;DJPk0hJDxuhhPB89FubFgcfXh/OPD6bTifDSumC+RjExPbf+aE1daHBrTjabbF9Dx3GiJQ9Hm3LR&#10;kRaIZII/znU1UpxWoYZMu5/X9MHuOuwtCUdDvCtyg6kkBFJKa7GuEobHt9dgf1sOWlN9KHnd+bmO&#10;yCaINGUngJj5bF5rmZXltgamlklGemrdtpM13UcnEE2HsTnaB8354RguicKBsnSM5CRgZ34SDtfn&#10;YLY2DR0ZPiiNdUVehCciCYj2vFTe90VBNL87aBPyQl1REOqOGoYujRnhqE4Np1LhQCfTKgmoGNes&#10;lV7KNkvmy8mkBnogM1Rb9DCM4O+L5DUOI6iV/bcWhPAa0llKmUS587M8NyzlC6g6+H6T9NO44mvU&#10;EEEsrykqawzY8t0CuxyGP79bnUK15Y0WUUgaq8glgKb3av13nCq8VMtA086W4fxuOR9rTypl6CnB&#10;tfEeAa2CFzG1nIPaLPnQoajiTcrABrTWeatzypebCciWHR6owV2C+N7cTiuxdXgYdw9ux839A7i+&#10;rxs3yLzXCeQb+7fi8ngzrk22mf2GBeLXJ4fNIgetRJJsVpdLzQtfHC3HeTV/H6nAI8bGz8jALwhk&#10;bZb26ADj4YOtuLpLm6OV4UhvESZbcszO/+piWRTla5JIuRGMrUI8DStIHpodHQgkczHFZGSxz1VM&#10;yrBa8lXFHvozTHwpCbw0AL/8o0xSiOCR6T0WQwvYltmAVqLLBrEFZA1eOQUysRgowBXJBGeq5G6Q&#10;G9LITGkEl5oTqF+1FkXE84+MIbiUtTVJJANaMoQW7nNg6dxi+ZlxMhPPOhPMZG7jgKzmBgkcbGLQ&#10;WL43lg4pnt8Zz+8265vdKM15zhFiew7AaI9VBOpGxuibUMDYXfFuDIEWxoET67ScKscP27ekIMNv&#10;g2H5JC3o4GtyQp1RFOGIpmQvDJfFYaxxM/LCVGnmgRT+D7aD1PWSM1TiS5uyWzMADGkYj6vhvgpb&#10;MghCJbXSAhzQWxaLvRVROF6Xje2Z0ejbHI89JUlUC7FozQygtNcGcQyTGLIk0EEkyeH5MpQIcjLX&#10;MpnOMosOspgxdTIdppxYrBw6HakB3BKwlFPQtYzTteI1TOH/k8LzSQtyRbYpDKKy8eDr6OTkbOQQ&#10;BGRZDB2uBXR9Lp0Tj1qiqbpsfUcEHYWSYprCkjNX7G7idoLcSGKaAKyOImpmIJAG0hFo/2dVyiVS&#10;rWls5DKMyea1VLJU52lATadkdukggJXFF6BVu60EmZ1Ms/qVC8hiaQF5tales2vR7Xp02bJbhwje&#10;g9twaWKrmW66MzNgliVq0YOy2XcP9xHMav7ejFtT7aYZ/C2y9NWxBtw7sBW3Jltwbke5qebShml3&#10;JrUli3b5p6OYqMPifq1FbsStvRVk42ZcVizcW8JBk4C23Agygz8KIr05ADm4tNRvaR2vkjUCnpGj&#10;Lg6fJcwS6P5ITvG2Wd5HUJsqJV5wDTgNPJVj2vOmtvfVn2UAzT9JbXQshrZM8lpm4mj+Kf50Hnpc&#10;86cyxa+S7apLFstmELgFEd6oSAg29dTZwQSHKUCh49CUGBWFqTDzo0Oi3NP8qtlqhaxiNcqzzlHe&#10;O4lMrj89RazJ23JkKbweNQRBLuPQYsbACRzgsWYazBmbOcBTgx0M8ytrHkFnE+Nl1ZJrV8UE3w0E&#10;i7OJ1dV0IIGgliMwTERnksZzlDOKk3GAZXLQl8V4oyk1iIzojaJIrdqiKuJ7tSuGATMBYzL+dD4h&#10;NJ2/chQKYeR01Xg/OcjRzCQk8hyUra5IdsM1/vfTxVHYmRuF7QXx2F+XgzGCuoHxc1KAknQbkeRF&#10;5qJjiKaTsIEmqa8easl+Dvy8dTSqDiobgUEqLZiMKNDpf7Wn7ZRD0Xu0Wis31M0sxawmUag3W0mU&#10;N+I9Gbo4rzKvtRk7QkA3wJVT5P9MtabPjuD/pQUhqkhTfboYVVNSZgsaHtVxxDCxJDuvjSS3Ymmp&#10;lwSCWDtZytln02GmBTgtjQ9XqyEiv88sr+R19SPra7rNtCMy3UmtjLdt1pa5BPJ6a65agDZb/xDI&#10;TnQAMkfely27e2gQNxgX39zfjTuHCOKDfVg8MoQHc9vI0EqKNePRkT7KaYKbLC0gqxeWaS7P+FcL&#10;/j+cHsLtvXW4OVaDSztLyb4VuLO3Hncnm3Ger52oi8OJgUJMNqRiT206evLjUMF4KS/ajzGWQOxG&#10;ADpaiScyjprDGSOgrHhWzeHImrwtWWxVIek2L6Zk8ZJZwLSSEH8UaZDVwgVuA2yLqY1MpJlaavNZ&#10;loMwHRbNd9ID64/iHygParLKNCPx+WcIsCoHLaaKqI72N80ZSih5Mym3xciK3bQQI0J/ND8vlOcd&#10;wt9gJDUlYxgHiimd1PkZmUiABbugq1CNEaJRHcM4MoExZEIgyqLcsb0iCcMN6SiOckJvcTgGt4Si&#10;NH4DMvWdlKUZBJByCJozNs0NKDOVmEqkJdHSCcps9cuizC5PCiBArIEvx6TVV8pBpPA3acP2XA6+&#10;bDKiHIs1vcfX8LdEa/DRGVl7JhPcBHMUf6sJOZSgo6PR67PCPQygUynRMym/yxI8MVgSgm1ZQeim&#10;8+7JDENXRhC2pgcjX2WqJvFGJ6T/hywfQ5P6EZhVIx/B/0CMqp7Zah0kZxfH75SDVMWZHLSZIyfg&#10;9DmK36WWNOWlHEA+r09huBuvnSdyCe44rdiis9Asxx8xMgEqsMph6z+Ro1coFE7QRcq5MMwLJPsK&#10;6HqfpL2J3/kefwJf40jjKT8+jP/3GrOEtTwuCFviAlDKMV6XGsHwgSqBYJZqkHO1Y3YpHa0qM3Po&#10;BKYA/WU1mcBrYuulpJldE+5EE4AdyMpf2rLH85pa2o5nJ3fiwZFBPD4+hKcndpoCkHuHVH7ZidtT&#10;Tbg5JUZuNU0Cnh/Vggdr3+H7+xqM3dxTSUndgsWZJrJ2Pc5s34LpxiyMVadjiGzclReBpqxQlCcG&#10;oCgmwDCZPKkGijo6iImVZTa9oQkus+8RgaXM3R9bptA0HyeZY4NZ0lhTS3YjO5ORpjNQWaUutAG0&#10;BgYHocywNP98ZcAlI8Xk1nytVVCiiyswyzQ9InkcxUETw8+Q1FOGOIOyKZ8xWkmwJzoTI8g8iagh&#10;GyW6rTXxmqlB1jkYR8HPovnz8+Q8FPdFcTAIJPL6lnPZRFCsJ6AjcGawEP90dTceDldhJD0cbbHB&#10;aE4KRVdmJHbTEX5PxfRfH0xiriUONYleBA1lpeJWsqjkeBS/X9uhCmiavtJtZZvFFFqvrJg4iY5H&#10;TJeu6TMqCA0wJbES+BqVt2qKKJ5g1+NxHNAq+JCETlbs57Ka5+pCtme4wdcn87PVdSWJ93Ue6SEW&#10;22eGaCM8N+TQ6Wg6qpUM2ZkWgoZYTzQr6UXpL4eoxS36vii1GeJ/YYVMDjw/fr8XP1vdVsjCccpB&#10;8DUCtKmlp7NU21qBTKC2GFq5DJ47Tcm5DDonZetzqQDT+Bu0zjpa4Q+vt8CrxhCqBDQFIgS1NaZI&#10;GDwqNtaSzaRgD4Z6HG+bVpoa6nRJ5zAvFMcHozQlnOxOhcBrZNorUUlEe6xBVXI4WlIi+J/FoJZO&#10;uYTXPJvXPoHnZ5K3vH4qMFIYZ+avOaZViGL239q0nraOQF6KjVWc8gWgVXWmBSMOMsruTTwaI5id&#10;KMGXvTyzG4+OaR55EG/PcyDNU2JPtZgCj1uaU1ZDeIL32wujZl5Y9dPqJa2dDu9MUmZP15mSyys7&#10;yzDblIIT/UXY15qF0ZpU036nKolyNNKH8subsZWnmdaQN1YNsLyc6nGVaDBmLqY1JWR6RQnYAjPZ&#10;2W4la7WftVrL2gUgavVqGtvpNk2lhf78wzUdZNr5MP4OoxQVA8Txu+M48KPpqbVjf5IPHYu3L+We&#10;Az23pjZW849zIZA5MMycLGNkxoIKCaL4merjlB7ujNI4PzSScd7Suf2/f76A//54FkXBa/k5StpI&#10;LjqbKRLzW3huwZR1Km3U75fHV9WUjhF8TRRlrJRKeZw72pIcMVcbgdnyMBwpTsRIQhi64yPRnByJ&#10;9tRojOTEYmJzLLbGeqGMsjiPsjJLjMTzS6CDkrOIppMQY0maGmDz98Z7UHb7ePE3kb058JI9V6OY&#10;TqgmLRTxgY4I52NyLip7TeDgK02Pwta8ZExUp+B4ezr2Mw7enh2MBPfVJtxIo0PWHHs+4+U47/Um&#10;EShA5/J3SFoqfFD8m87z0l5bcuDKj5RF+6IuLZzsSSehZCLP2Uq20dFRoUUpQSgnS4BJiisLHanr&#10;KXAJMLp2dLJyjqZ9ME1OW0fDrPwNkfzNyiRHCOC8NqpvD+Z1Cec1CaMaCnZXhno5ov34mWTw/KQg&#10;04AhmMpJyk/FPEpmSW4r5Ainc1ZbIa3vzqEDLKZDr+T/X5Tgg1h/KzQojg1AcaQ7SiJdURXtjdvD&#10;rehKCUJDcoj5j+RMTcER1YycXzx/jxSfv6l8I5CVGGO8rKWf2tPaedMSQ2sfaYJV89UeBL/Tum/M&#10;ohOBeSMfX09HsJGgX7f8a2REBWPZ/bmBpYqvHgPmhwTsnX1tpiGeaqjvz2j3B001NVNmq3ulOnc0&#10;mCz1td1bKKmLcKRLDffysb8pCzvKEwnkcNSkBCJPHSz5x8bzQmqaQZ7UliqaorGzy1bW0LYl+UuT&#10;3LYBLba2ekYvsTIfN3OAhtmtYxBBrnm/QMoxFfYriRHhRm+uJnlkZslledJoStIoAjk1yAd5IT5k&#10;jzAc69yM96d6URa2Fkne9LoEbhzjHsnaKsZ6aq+TQIaPoodPJABifdfQ627AlclG7KoMwfCWMJTE&#10;qZpKWWz+Vnr1EA6CAAdNa1gDz+xNxHMOcVVz9JVkpDU8v3WI5TXZzIGiQou2OFfsKQzGVHUczvQU&#10;oS8jAC3J/pTffmghYzfFB6E5PhBVUVQIMUqyuBkpp8KRGA1mDkbNb0u6yqkYSUz2SqDzEsOJrRXT&#10;NXGwDeRHYLIlA4Ux2n1hLdJCfcxsgfp+iV0LwzzQvzkEd/fU4nhTMgZTPKgW/JBOIKQHOVGeM7Yn&#10;oHMCHWiOlLbuppd5Jtle+y4plhdrRvL1IW6r6QzJnDpPAjVaSkLOlbG3aYzI+1EElGndy8EeRMcY&#10;4LKKqkndOTQVxricIFXcaXIlctZfANooLf7fuq3MtyyYY0AgN3PVej2vTyjfH+S80iRdm7Ji0ZoR&#10;i1oybU6sr0lcqhgliGNI71fsrPn/UJKEpruSlZyL8kNVZAgqo0NRGOGL0sRg5JHFq+IprdP9kB24&#10;GpURbri6vQoHW7KQRpJI5DWQUxCxaNPABF93jjGGGlQgKizSVJgbx4k2AdD+Xi4b19HIypThzhtW&#10;wJEgFlt7CPhkcCtmFlsznuf70sN8MTegzfx7sezOTDdu72vHw0NdeEw5/Wiux+y7pO1a7vAouzfd&#10;bAB9Z6oeN8aqTfb63LZiHO/NM4v9RysT0bU5HPUEcVG0JwpifClJArE50t/s7WM6UvCCG8DyIlug&#10;/teANlNGYmXKapkBs+Q2zYsSSIAWuL8EtP1+0xNaYOEfKpY3WXCydgQtioCOIqCjtHsiQRznQ2lM&#10;jx3PQZLPP6SvOAlDRdG4sacc/3RtEN8fa8bu0kgEb1xGD82LFUo2jvfAQHkS8gmERA1CX34WWSrK&#10;h3+WL+Wg1yqkhTghJZhszgEeIjArvpKc4gVXUYIKFkJ4boqntSFanDK5BEScD+NSJWUoKTX1le63&#10;gQPGFfVRLsjxW4GqRFdUxjhhpCAWkyVp6M2MQmNyIKWcH2pjvRmHquGglQk3UpTAUFih5JhKOA1L&#10;C9BkJk2f6fFUqoQtMd4Yyg3B833NuNi7Gf35gSiOY/wbzjgvWBliRxRFeqKE9zvSfHGgIgYHK6Mx&#10;wRi+NckLBRGMyenschgHp/qRof3W0cE5YrOWcRIYYt8UgtC0RAqh5CRDpzIsyNC8Nx2qlqEq5lW8&#10;rLXaOqbRGajqLI7vi+X7o3idVAOfSUeTzfAgO5TPUQ1oqs4GrQEur7XGlG6bEIbjTTG+IQ6OD4Fe&#10;eRJV4Sn+9d/wFRoy4wyYW6l6WtJiGOsH8bo4M2TiOOV/pQ4rSmKa/a0JaE0tKntfypChPMYfdUkM&#10;IdOi0V+ajhyOhRxes+I4b1QQA7nBDsgMXIO63GCyOK+VZm4CvSnVvalePFAQ7oesAG9KcGf+765m&#10;ZxCBV6pSbYNNmyTHDQa8rmRhx9WrEOiuHURdGUOvgBcdXaD3OiTz+m8tSsC1fV24tbcBz0m8yxQn&#10;P5jpMsUez4/3MWYmgPe34URvEaYaU3B25xbGzm24NlaDy7sqsNBXgKPd+ZhtzzEdPfqLIlGf6m+S&#10;DpJXirvU7iZZxQqUrPK+krq2B1WSSexppfw/g1gD3zaB2C7uUDmbgGxtcqYfrDjX0fxBJgOt7LY+&#10;mwPZ7GlMMy1z+DqzRYs8uGJgSp1UP28UBzKWi0vAAP+Mk3RG/5f7E3gxXksJuxGzVRG43pGEq62p&#10;2MffpqkTMXIawdadF4H2zCAyqRNjSSWSyIr+iq0pnehlxbzhclIEsbKWHvyTXI180vkznODjYS5i&#10;ZDoaDtRksmVJnC9lKQet+zokejCudyab8beF0GMn8jsLKU+VOMr2X4vSMCf0ZkegLzsSjWTywiBn&#10;sqKLSbIoa6qsbxQlnGG6pVyBAC3QGFlLhxbnLXnsgiyGP+VxVoLqdFMBbm4tx7HqVLRSYbRlBtAp&#10;KyxahyxKaFXhdWSG4Ep/IQ6Xh+N0YzwuUZHtzAlCS5I3mckVDTmBKOSxiOqiinH9UGky6hN8UR3v&#10;Tceh+NGNACfjuX1FJ/knOg2FBd/Q0axCdrib6UOWIYcYtJHnrKTVWuNQ0pXxp8RWolHrf9MJ6DBP&#10;tf1ZZZhaZmoB6LT0e7VgRFWAArdkuZkhMaYEq8XUyqOkhXrzfINQEOtv1rtrlqWIv7OAt9N4rio0&#10;MW2a+B9F01TroFg9h6Fjd34MtubHWtsqpYdiR2Uar5fmvB2REsL/iv9TA6+XZjeiqBRzqOwy+bhC&#10;tCz/jSjmb63PiEIqySGESsiVYYaDGJlM7OGwiudpTYmZPA7HTQCZ2O2rZYhxWYsBXteewljsrEnD&#10;3sYsTNLmOwtxaWcN3jBk/vbENgKasbIY+eqeGpP4usrB/fHcKOa3bkZbmhe2lUXi9FAljvUWYK4z&#10;14B4oCAcbZSCTelqBkAJQhlWyB+lInslOOJ4MZJNn2l5Wmf+edZ0keJmq1RPICZ4BVwNeILYrln9&#10;Eswmjv7CAijHgzjogzXoCdbIpYKLWMo2yUuTgSQAtQhcnjXKS2tHXZEZFYDNlIP7G3Pw14t78d8f&#10;7sOD3cU415uG6yMFGC0KRd/mCAzlh+JgdTRGN/ujNonn70u5x3MOIzgTefEbM/3RnuXH6+KLzZSo&#10;ia4roM3LFPdJ6vtQFmk3QrXQUTwkT6vN1uSkVGIYwdfKex9szMTB8mgMpflgrikPvVnh2FkUh/JQ&#10;R6RyMCvGj+fAU3wdS7bJZgyaz7i0MNgRJREuyCcITKUXJZwpvSQraa40nGaWU/K+SjotltYqKakJ&#10;TQXSEXHQp5D9Nkd4oCLWB31ZUVhoZNhUnoajW1JxpCEbpWTfSK81dDpq0evM3xyM0+2ZmC8Nwb4C&#10;T5yti8aF+nicbUzE5a25GM3ww6h26SyIwZZwZ3OORRGMpwnQFF5DJcoKyf5dxcGY603H5Z2bcXVb&#10;Ls53ZuAYpfw5KoTxqkiMqgd7bSZ6C+PQkBpAgCksEpNbSbs0EkQkAaDxpN9kLRqx5r8N0/O+AG6X&#10;90qWa6ZC+1gpUSpiEGDiAhgmUD0qE18crUx0ABrTI1GeyHCC8W6EJD+dr7qURvtuoKNQMpMhSYCj&#10;6QxyoDYfg/mJaE6PMJWLmp3QqrF4qpTyJF9UUGHlqDspvzuKYzOMZBLOc1NIE8PPjmbYp+ITlw3r&#10;4LCGcTHHjTPHiMcmgnvFCuNMz4+1oJoqqjzKHfODFZjsyMSu2hgcak3HcZLp+e5iXB1S049WU0b9&#10;/qx60Y9g2ZXxerNH05Xd1Ti3swxXxmpxsr8Ep7dVYH/bZuyoTsZYfabZ5WFHKb0T/7jqeB96NF6M&#10;SA8yMwdGoi+9TojpQJgb4W4KFrQ4Qr2ZFUMruxejgUb2EEuLWcXKylqbHQb5Y2RfglrPK/aUWfJa&#10;kkoMxAvHgZkT5mO2i5EyqCJjSYIWUhKpU6Sysmr+Hs8LGUdAb470xa6GTIyWBuAfb2ynzHJBa4o7&#10;thdGozMrhCwiaelNaevHgRTCQc+41keZaFUT8Ts9XI0z0nYpQ+UJON5diIMN6ejmQC/n7w93WM54&#10;mUDesJwx0Eo6KbWiWcX4eaVV+K9FHvTCcg7JHCR96f5ooEyrCViDfMrVMsr64ZxQbGMMVkEWyuBA&#10;y6La0dSRsrKSn1pgoUx1NON7lYGGKBZUdp6fKUayk4ySnKYybomlLaNzoJmlkLx2cVRMKYGeSOM5&#10;dOYSRFuSMZQdjOkt8XRqkbyOHIxedCwEjaaz8oM2YS+d3smqcNwdzMVrhl2TeSHY7LOG0nIDpfwK&#10;0+WzgNexgINQFWZlZLPCCE/G9050SAwbEv0xXBaPI60ZeDxSjuc7ivAvJ/rxeLgM57pyMVERh4HM&#10;UHRnRDJOD2JY4YfqFD+GMJr/Xo14JSMZ12schdM5KrwQgFWSqvGm7qKaNhPwDanw3GP421VwY0Iz&#10;Xit/jh9rk7q1HB8uBHIIFUmysVIydjpBqLl0yXQla2Po0NIIcCX8tM1sRogzRmpTcXlHHaaqs9GQ&#10;GIpMju8mMm4JY2g1HchkeFHO8VZItZJIgLuu/BqeyliTaR1XqHXRerhQXjvSPBwdEEYlqf+7PDEE&#10;Hqu/otNfhd/vHMSnEyTavWW4tKMChztzMN9biJMD5bi2sxZP9rXgp9M78OFoL17Pd5v+AD+cG8G3&#10;J4ew7DQl9emhYpwYyMel3ZU42ptvPGVDvBtaMgNRHuvOQR6IrtwwtKRywJGJi8K9zHylkWSMsyqS&#10;fNCWF46OvFD+cT5GSqqErziK0ibCm6+jBFdCg+BQ/awAKgZWssuqgrEK3q1aVWvpmIk9xcp8jSS0&#10;JLUysJJf6ZQ3DanBGCyIxt7KeByoi8NcMyVjsi+KolR/7EAvzMFLUCdxIBTE0PHwAhfFOKA2lfLI&#10;R9VU61GaSA+Y6Ek2XEPgKOaSo1lj4m9TLkjTnKuWCkpaJ9JSGFfl0GPX8rrsq0/BQJ4/5tuy8Hh2&#10;gAB0tFSHYnwOGtO9gr9BTsvfebWV2aYVBrqijNK9KMiB19IZzXQMuyqTMEBnWUFW66Kca6eDaud1&#10;L6X81ZLCOPfVPAcyBQez6YoptcLzlKQ0+QMOVoU1mor7o8yV5y75bRXTiBmU8Wa8SuUS7+mCJCqc&#10;LMbTm0NdUcH4rzlN2+z6I53yNoaAVttdlXNmM7SYqc/Ai13FmMxywvGqODOnHE8mSWLcXEaHrnXn&#10;NXE812hn5BLkWX6MoSmXi+IDUZ0RhIpkHzRQ0e0ojsOR5gxc7c7Eqz3luNqRjjuD5ZgqSURfThTB&#10;xXGUFYGDLfmU7vFopXJKCVDsr6or5UeUg1Appeac9V9r3tnKsGuJrFkmy3jdqsayfr9yF2Ya0RQf&#10;8VrwGpjro/+XjlDJuWD+VxHuSmCqYygVIeNXqZ/MMHfz2cl0FjGm6+hKjhtig7+lMoYqIjKY18AD&#10;EQSzcie5MUFGpke6rMBIXQ4GypP52X+C+zqaA5l40waqNwd4rqO645ifbs7BNZLp//bpAp4e7MRP&#10;l/biw/F+glY996pM2fS1YYa9e5vw7EAvXs714f2p7abl9Isj6o/XjZdH+vFqvhdPFEMPlCaguyAW&#10;bYzPGhjQV/EPLaGXLYwicGMIzhhfBvyMP/mDNGGfSI+ozKWmc+QV1YROcrue8YSa6tXy/eWR7qiO&#10;9UQbf7S6g6gDZS6ZR6ypeFMbY/vxoomNP5e2/b0phS9QW1NaSnBICin5kxfqiQYOqL2VcTjUmICF&#10;jhTsoZyrS9KUiQPVgby02IzsxPONDWSs5a9qHspjL1Uh6Tc48T7lNOWPwKt5yQB65VgfLwLDjQyo&#10;KY4NxjFo0YWkqxI5YtgEt1WIdlhBcK/GNjLVaGk4yiLocFxWIpjnbNarUl5bOylYyT3Nc2rAaP43&#10;kcy/OZgMyQGXRhbI5HXM8GN8xXi5glK1ldewlddvKDsM/Qxt9pQnoZOAySXTqfe0zlUAVoZUR9sE&#10;aIFXpoFsm9ZeRzNG18CNoUxXwUaMHiebG+P/KVkrByiJGUUFoEKRBE83AtPVrJRa3FuJxZ3Z+GGq&#10;HqMMOTJ4DZL81yEvdiPmO3JwigNzD8HXmxlsdvAUsynxlx/MuJzjqolWw/9soDgBk9VpONddgHOd&#10;2TjftRnHG7NxtDYHC/U5mKJj270lDnvKYrGvIg3tdG5JAfx9PC/9V2a1EgFqKuwIzCSytIpIkngN&#10;NR4F5mSGeok87yg6YIUiyqMoQWoyzW6qcHMlsDWduYmf7YTGrGhUJ4Uypg5GerQ/oqkwoghQVfBp&#10;KjAtyAvJfm5mXjyUY9fsjxVMiU+nHMHrFCBHQQfjzv87kNde/bcD1y7HTHMRrg5uwfZUN8w2paEj&#10;NxL5sX5mLv/oQAX+28sT+HRmO54f6TK1HJe2F+PBRCOeTLbg9aGteHGwDR8W+nCRquh7daxdGMKb&#10;he14TXt7cic+nt+DX2/NmPLrNyd24sHMViyTJBLTqkQwkQM4lewhz6Z1syp+0LraGEk5BvhKFigR&#10;ofhF0x8pZN40AloVQZspdwvCPJBPU2VODb12X34EthVFoY5MWBDmhAyxJr1emDZIc9xgAPvlChLb&#10;/gA0mc0CA+U3vz9U58Tvzgj2QB4Hf02iO9ozvdBLlqxLcCNzr0My/wjtbB/KP12rZAyDudMhuKsa&#10;SFU9Vo2utlExDe29OIj5m1QRpBLJTC8OBv7hSlypuF8MVpsSgLBNX/O6bEC1Gicw1sqS9+d5J5Cl&#10;UjngoikLU8I9OLA4kPiZZrqEYFaFmNghkuefwO/Q4o14enpNZcSS7c1UDIEe47GWTtOBUnsTY1gP&#10;lIa5oJzgropxR27AemSSzeP528S06lNtN+O3p2o+V7N9BrSmr/TbTEcT3Tbym9/H22aBy9JvN0da&#10;BK+b4ux4xn3KgaQEe/O/9UB5uAvO9xTiQnsKDhb5oj+B6oIsHOW7BoP1ibi5i8quLgHz9amYLE/E&#10;roIEEwaVcAzkUYGo9HJndS6dvB+akoMMm/cWxqCf8n6aAD7dnIvbveW4NVSFo+3ZmG5IxniFtVOo&#10;GuDF+3Ds8beLVU1crByJHBIdlQBnGi+oAotyO5XAU3WcwjIxbDDBp+uUwMe1F7UaO3iv/dpk3isT&#10;w9GQGU3J68hx48iQiqFOeAASGI7EksCSgugkGG+r1j4j1IvXw4VOzxlhHIOejgynOK5cN6yA66Z1&#10;cNywAc7rqDzX01kHeePO7gZ8mO/Dofpk7K9JwNsjA/jvL0/izxd24t2xHrw+1os70814cKAdj2ba&#10;eb8fzw9vxSttBDHZgCd8bpHS+sVcD/5ycxrP5nrNVsWLh3rwdH4QT2jq8GM11+wwe7u9OjmKZarF&#10;NRP1HIAmE60LJkknIHCgqOLK9FUiQ5opApper7S+Bq49z5nCgZlBQKgYXtnh0lgv1DEOamdsJobO&#10;Y/yRygungaOElg1oq4PDZzDLBHABXStM9BpfvlaVVlq9Ytq58nw0BZPssw7ZjLHSAjaYov5IDW6B&#10;n87AXrQu6a7bWhMb5qa4UNlWDgj+rmjKTp1/KmXj7M4y/D9+Po/XB9pQRvVRQAbdXZmHsz1l+Kcr&#10;e3Bhew2SvZYjO8yB6oVeW4kSyjKTrOP1krMLdV5uYkZN2cQzdpecU4lflLcWA6yjwySAqRIkaSXP&#10;Y7VIgCDXNRGbaMeFaHc6FiqCTMpIbRcar61k6AC0U4L6banCSCWkmqJT8s+wM/8rfdcfQOZAFoAl&#10;r/X7LFOijMcls5sXmP+P6sOsr9agV3KJ1yiJ1zQ93Ak5YYzxAlYjzuUrzLXn4mp/Jh6PVqKTTi3e&#10;lUrF9SvsKA/HsY40snQGTlbmYrGvDYfrCqnWGEvGeqAswYMSNZhMH4IKOqqGZH8qjjDsLI3DgeoU&#10;XOktwe1tW0xeojc3EKNb1MEyls46BOlUV+H8Huu3OcGf/6ecpSR3egCVgJ+WfrrxdywlAXk0pmos&#10;jglfhjohuh68Fhrf4bzeFalBmKzLxt6SLIyUZ/E/dWesrvUE+jwvOmiGYZTsSWEMzwhuqYFAlzXI&#10;SwlCSWooYnidPNatgQvNQ62PNqzhdQpimBqG2cbN+E/3D+Jfbo/j3fFO/PnSML47PWA2BPi40G+q&#10;KS8OF0O7kX5/aTc+nd+FD2dG8XS2E7fHrbUPdydqcXGohLHxDtNd9/XCCJ7ODeLXGwfx+uQI7s0Q&#10;1EeH8Oz4Trw4uRvvzk/i4+X9eH9hCsu0fahiPm2ApWkhHxllhbdiXAJCoNASQq3/VWmcPRUg4Ksl&#10;rckm0ylY8ofSnJIni2y9mWyVTWCrV5SK61U0oHI9JRw0ea+2q6Z+lfLkf2ZmydjGtZQwvGgEvmnG&#10;JlnDcwrhOUtORSohxPMK0eINB8pbOgTN/2pazMTDHPAB/BxlREuSQ1CZEYYSMm5ysJPpXZXGPzOG&#10;v6U5Nxj/vLgXf7vSjzYCdkuUOz3hNjyfasLjkSr0cFBmazcIvkcL/8Ndyfj6Hpo6RiRQDpdEe5C5&#10;NiGLMjqOwCyMC2DMrmohX5QzLClj+FIW7U25zcFCh6RpjXACXoPV1HbTMQicZgqMpoozlcWafmAc&#10;zOZa8/+K4m9S6CLHJiB/yczWwLdYV2AVaJUgUvJI4ZLKbc0qJCoPLYu0yiXJYFRcqgBLp5QsV04k&#10;JxidWYGYrU3C/oY0s4a7jnH2pZ4MfJppxHheELbQERZEOqM1PwD7muPxerYDt/tqMFOchaGcBCu5&#10;RZldFeNGcPuhNikANckBaM8Kx1ZK856cEPQXRKI2wRPlUS4kgAACPwSNDDmqYrz4nVSLPDftFGnt&#10;B+Zixp22nZGkzg72RVaAD52jhwVoOia9Tg0dw/kf+PN/0fSP2ceL10v5jUT+d+0F4TjVXYjZimwc&#10;6axAcYIfUsN8kBESgLK4SIaa/iimktB6dCVr/SipNVYdv/4Tr5sTujfHYa6tHD3pVKCFiRjIi8Kv&#10;Fyfx6UgP/uHKDvz56hDlcQ+eH9JKw624zzH0hHL4PaXyowMdeEd5/IKAfHViFC8pl59TSi8e7sNL&#10;Pn9vup2x8QAB3sPYeAAfz+5mzDyCY10FuD7WhPsHuvD48CDenN6DDxcmDZjfX9yPb68dwqerB7FM&#10;OxMYIxjUaE1yVwyp5Vp/NPk2IOFRICF4rJpXFbZbDGHqpDmoxA5J9PDplNaak1abHVWJqWpJyw5V&#10;L63VUVpeppYqyv6Jke3+Sna/JZu1tUbUYu21ZkLdg3GrO9+nBeHyjB5aUG7quqkqHDcS6EpmqHME&#10;5bSLFXerhE9SMpnxv9g5yPErshf/WHpzhRdbMnwwWJKA6vAN+OdrO/D//f0E3o6Vo9xzrZG8mpaI&#10;c1iJOA4qrZAxzoPXKowOJZCyPZCDK4Ssm8mBXRNDqUxpnBdMsHAglnEQt6T5mKx2EyVoTQLBnRKG&#10;zQRSLCW9ljSaTpIMD1S8YC3VlNPTZ8t56vw5gHltVSih6Rg5T803K2wQeHXdbUDrOTMvuwTkDA7S&#10;VO3owf9ElkxA6z9Jk5riOShrnkwnVZQYYOaBy+J90JIZYfo7TzKO7Ur2wTCBPZjtj9p4N+T6bUK5&#10;/3qCugBDaa5oo/IqZOhTEO2Kxhxf1KeRfeNc0ZkRicpIfxSS3WqiVdkWgp7CJKoOqo/ANSiO1WIR&#10;B+RE8BjpaSyDclbKRdnxLdqbi+cYpgIK51UmZxBvZLAb/9e1BCqvG6W0ymgzGBZoZZqm7qQ6zLpt&#10;glv5E41ZlfDKeckx+nKchPtuQj1V40xrDkaLEtFIB68KMJFTYpAnipLDUJYSir09dUjnufjRqXpS&#10;iXmsXoWm7GQsdG3BZFkUpisisL8yHP94Yxz/bvEAfiKQvzu3DS8Pd+GONn/YU2f6wB9pT8eJ7s2m&#10;j/zLYwLoHrxVt1tK5puT7XhwqA/vLuzFz7cO8ba2LO7Di2PDeEf5/HZhB36/sQ8v5nuwe0skzlDF&#10;fDw7hh+uTOPt6TG8OzdJhubxwj68PrcP7y8T0H9kl8mIWotpAEYgqy+wHlN/IwX5dmsUzRkbGWvY&#10;iTGqySCSJShrTGzGwaTBY5rTE9RplIlJvNix9JKR7s7QMkhTr0qQ2t9nJcaWzmPJDEvreRWt87aP&#10;C4+MY102fsMj5Y7Oc+NKMv0KBBHYKsbQInYVd0hOi7lkWgYXzhhVVV/aB9hetK5+Wqkh3siKdERj&#10;mhe68v3wzw/H8F+fjeDungIU+qxAHN/jse4bsqczgbvJ8vibvsHm6ECMdbWYlUrqhpHKWGu4OgND&#10;hfHI8V1LwGyiJNTeQxzsBHp1nCfKojywOYQDmEBT9jeK5xCgrUd5vip1/Vf17PxMxf3hZHGziojX&#10;NInsmcKwRdM3YTwvreiyloZaWWwDZj4m00BXc73NMYGMMRkfEsTKeWhVlYCcF6LeZl48HxcUiBnT&#10;/DFSnYbBwkjspnO7PVSPk4yH55qyUEy53ZHpgS4CNjNoIxLoiJrIng3BG8lQoQSfB5mUoVaoM2oZ&#10;G7fws4ayojCal4rqqFBKWMbgEQHYVp6BKjK/wFwcT0b1WE3nv8nakyvGxwBrS7wfOrJj0JYeZcox&#10;C+IDjbJSqKdCj5QwX1Nlp+RYOC2a6sJktOmsU0LoRHUMUv8xV17TtcYRaKlkKZVTIJ2yrzLcdBQJ&#10;ARvphLyQy3MPUmabDjKE4yGQjj+GoFZyNIASuyo/hf/JGkSRHJLcV+L8aK1pTLlI2fznG5OmdfR1&#10;yueHlMhPyca3Jhpxe6qZDDyAt2d20Ibw7aU9+P7qOP768DB+ujFFEI7iAePhW2Tsi3vrrXbVatlF&#10;e2USW734cG4Mz45sI7C34XhvAU4NFhumVnPNO/s6ydDbDZCf0V5d2I8XZ/fh3ZVZfHf7OJZZi6YF&#10;HMvMGkzdJ2i1A74XGVvbX3rydWqtYhh7CdBiaXse1CrB44Akk0UwhsyI8EQW5UlzSgj2VOWhNMQH&#10;Wf7eCCcT+W6i16OM/gxoxcwWU38GtRyKtfBbBRsJAe70tuvgulpTAGTwddba02gCI5vMU8g/Io4g&#10;MDKWAAknAJUYUzcRFdUrw6y5WnUGkVTVZ0UopiX4tOxRFT5ZZJB8MmwSY1ZNE2kztVKyV1641tGS&#10;QTk4VF8c6LIC2o5EfadiqDxSeLsw1IUAIbAYZ0d6aQWOI89BnUooS8M8UZEQYPp/J9PxqfOnpLV6&#10;VasjhR9Z2uqAIUamEiAIk8ga2sWyPCqA184blVqGxxguL9qdg1zhyzqTrJH6UfLHVE5xQCrJZcXF&#10;NJ6X5ma1IkoxYTyPmuZJJ8Dz6XCLyJBF4Y7YWZGIiSqysjLL5XE415GHa225eMjY9u3eRhzbQkYq&#10;DkNDmi/SfQjw1GDUhTmjjWHIaGE48v1WoSSScTKl9GRNPC51K2udjL6McKT40Cn5UiHxezODNWWo&#10;rLGnWY1VFBWI4khflMb4oTSWoE4PQu/maNRT2RSFuyGD10Ar25QTkOJSR9I0f3dTUhpDx5xC4BZE&#10;+PKzCVKGd9HK0VB1BPF3O2/4io5vAzoKYjFWlwSPFV+ZaaMgOkgtwgiisvSmwnLm+NrEcejMce60&#10;fh0c13JMcvy4E8guq79GbVoM/vbknNkL7cXRZvx8kXL6eDeeH2zFG80BH+s300jqTPvh3Ajenya7&#10;Uka/XtiJHy9N8X3jmKhOwqWdteaxN4yBnx8f4uuH8eniGFl7B+5OduAZZfTiwS6CeADPaEd7C7FI&#10;AH84P8G4eQyP54cYO/fh8dGdeLqwG4tHd+HO4WG8vXwIb6/O4d31I/h4awHLDFtSvooFBSRrn1wC&#10;ZpPAZZmKJYzRy1nZZzU4o4ThBVJDdCUaTA9lfo5iWLMmmbJWq3a6iuNwprsYs6VJaI3wQSKBFcQB&#10;LKegnezdzJIx1a1S7vO9Hhv43XIsvG2cjWn2thYlcX40b3ra5cbpCOxax1qcGIhcglAdIiOdV5jE&#10;lICsajLNuzbmhiGGTKj5X3U90dRNJD214m+VdapgQ8sCtbxOq3m0QkiVVFr0kBeqtcHOKOJg6yiM&#10;wIkdW9BXEmFqnpUBVcVPKOMyTXtpOkmrc7SKy3TA4PXQWl5tKappjnAlteQE+JgcoYnxeS3FysrG&#10;yzkonhYgs8ieFcl+dIZBaEkINPXb2/Osedr65ECo6i3Bz3IMqioTK5vdGQVoxtla6imgWx05nQhi&#10;ZYG1wIHgJntrikqOrDDKjZ/nhT2ViThQnY4D5WnYSxk6nBeBI7VZeDvdjWstqbjZyjg6zwv7q+OQ&#10;7b+SMtsZpWTkRiqP2ZoUs7Notj+/33EFhgjkjmxerxzGwYnWKitlhs1mADQ161dRRxaBmsmQR6Wl&#10;hfy91Ulh6MiKpFMIJYN7ISuMDoDjJ4UxsRJcwfxtiqXL40Iw1ZKHmsxQEwJq1iPcm2ORz2ljdrUA&#10;cqOKS+d/OpofiQ/zXbiwvQQBK5bBc+Wf4LlexLWRr9uEjSu+hu/61bz2G+C8+iuO8bVwX7sCnmu+&#10;Jnt74tRoM/764DBeHe/Bh5N9eDbbZmLhB9p6aV8rXh3pxw8X9uC36/vx5sQI7u/vIigpmY/uMEx6&#10;c7zVZKYfq3nmXB8e8b3aokn7rmnh0/Pj23F6qArPCWrFxQ/Jzo/n6Bwoq18SyD/cJUivHcQbxslP&#10;ju3GjWmC/ugefEvg/nj/NH5+eBY/3TuLb28s4PfFy/h0jQxtse06w7xiQyO9xZA6CjgEmAUy3dZr&#10;GKc6ELx8TyAHazAHsh/lsC6kJ52Dt4PWl3LAOq9EsNdqFNKrT2xNx395cxhTtRHI9F5JZpEkppck&#10;0LQW1JveUUkyH3Ux3LACZhsRKQV+ryS/muaVR7hjpCweqT5kSCde9PXL4c/nlPASU6s6y33dCj5G&#10;h7GRDEaAlMe4YrYrD9mBa8mwG0yNebyfgEygUdaK0aLI2pqL1UolzTvGkrUVV6quOJ8xZSQZt4cM&#10;NlOTiTud1Xg0WoODLQnYHEU5z9/n5yaWpVMjgK3sshXjagG+1s8q1g101q6EDAv4miCpGLKNZXI8&#10;lNhKghmnoFpmMj5ZRjXQmr8dyI82tdQ9ZK5W3m/ODDY7Nyb4U4Ya5yG5rTwGGVpMTUCbzfPoVJT0&#10;U010frCk/gYUhLoiN8SDTElpqrnvYM1GeGBrTgT6N8dgKDce7amUzamh6KeymiyMwq2BIsrvaOxM&#10;c0R3nCOBGkxnsJYOzwntSd7oSXBCV5I7dhQmIIffF8PvieF12cznNQuhhJyq14ySkzLi+Vk9wilv&#10;TUihjLoTsgnqLXReeZHufHyNWSCiCjBdE82qhNI5qy2TcjR5ARvQW5bIa2AlY9UKSo0btm1JJThG&#10;zf7j/6cH03g8WoqLnal4Od2Ex9MtmOssxXBFFnryE7CwvY7/YwF2lSVgf0M6/tvLswTtCP7z87N4&#10;d2qYMfFevCWI357oo7Tux/VdjYyJW3BlpJps2kMWJlOf3IE3x7fh2fwAHjEWvrNvK84OVePK7haz&#10;5fENmjr83JvuZGxMIB8ewPOjQ3h6dDvumjZefWYLqI+XyeTXZvBofgd+vHUEn27M46cHp/DL4hnD&#10;wG8ukIUvHcbt2REsnpjA8wsH8PrSIXxHYD8/O03bhydnJnGHv32ZkjCa57X6DVP+/gFoebIvTLJ4&#10;SQKrrah6D6sSSoPZXQkrAlGs7S3mdlpv4msVtyvdH+u3BoN1sRjvSKGcXUXv647S5FADrEB+hhYu&#10;BBLcWkSuDLiScm78LoHaa+1yxi/r0ZHghaYoB5SFUc7zz/bb8CcEb1xO8Fr9l73plT3WfQ2/Ncso&#10;5bww112KudY09GT4Mu5bYySwFqDHcwApflVsGkYwKbOsggMBIYaxrQZYXqwvzQvpwWvRUxKJW3sr&#10;caQmDeNkkP0lMZiuiUFNqisHJR0HnYAfz1sDVnXlWs0jcIk51JnELOEzwLVWmekxgdx0mlSGnkc9&#10;ryy3prjk6DRAq+IC0JYWhLbsYLP3r6r1ehmjDhSEoDXXHyUpPpTeS3Pockwc9IYBDQs6IZaDPd5v&#10;A3IDNzHm9UQL1c0Wsmp5lDdDCzI23xsvZUJgF0X7oio+CNWxgaiPC0U549A2xpg7c0OxM90X+wtC&#10;MZkTiK5oB+TSoWruPY6KpyXRE4crY3GhPQMnmtJRTDluWiLxXFST3kiFkRvsYqY1tYpJSkbKIcHX&#10;DWVpsciK9Dfzx/Zsha6nFi1oFkFzyqa4JcgLpoeZwiU5S/5Hbfwf7u0fQGWEM+W5P+P2IGwvTMRm&#10;9xWm9/fiZCVujhTg4+FWLI6UE9Q5WGhKwRzVw2CaF64y7n2z0EbGrMfbYwTtEUrd+SY81+sPteGZ&#10;di493I2X8714OtOGxWltu9SK+/t03IqH03rvVr6uhyDtIoNvx+JsLx4wHn5wUMy7EzenOszmi5on&#10;1hTTIzLw0yOMfSW7T+/Gm7N78UlTTRf34bsbjK/vHMPPdxfw5NQEPt06Rvl8HN+ThX+8dwbf3lzA&#10;q7MzOLuLDL8wTol9BB/4vDaS/HjtCH66fRIP50ZwcrABy1TXalZ3UL5oUYHZWlOA5tHKMOs+gUoZ&#10;68tBqdd46znGu5ra8li/AgFk50SfTeguSkKUq2JMxoebNhpZLSYKIGgDyKrxjEnVnF2dJtSqRfOu&#10;6pWsgS05JVC7rtXaT60+WQsXSh8PyqSycFc0MtZrCndAKb13B+X3XHshWinpYjYsQ4zzMsq8EOwi&#10;+Eby/XG0IR7jhX44sTUTGe7LGVMTQJSoUZSFisniOLC0Ban6MGv+XdlkAUytbtSiJpWvTeHv6cgO&#10;wm8XR/BsVyWBnIyhzDDsyo7Atf4K7KmIRrISNHR2gXJyvAb6HNustq66FlQr/P1KHJrpPcpuFZMo&#10;+y8wmriXA1ZTehrUYlxt4r6ZjKXS2dIYX0pcT+zZkoPrQ3W4uqMQQyU+KEnUfLI6nVBa83MNWOhQ&#10;VAmmRFl8gCMyw53NnO9MdRZ2koFroz3J1q5I5febWmeynhbn5yhBFkwnG8U4Np6qIDUM/fF+6NZm&#10;4pTXWxN80cYYuSfWmyD2RyZZP8JllXEWE2UxOLwlHBdaU3BloAzpmnOnojItmhgbp5rz4/Xmb1P2&#10;XiZwhvH3h/C81RNdmxyov3m0nzYDVFjgacqErfyA1Z7KrNTTdXVajXj3Vbz+yfjrlXHM1EXg08l+&#10;HGnJpsSOwH9+cITnkokr3bnooFMu9NmAG7sq8O/v72Pc20yw1zH27cSLmRa8nG0lMNW4sg0fCMoP&#10;J4fw+jgBSJA+OdSJ53OduDfZgGdqQ32oB4/2b8VTAvrayBaCvQvfnx3Gt2d2mh7yL48P4jVZ+850&#10;B+6RjW9OtZs+A+qM++7sHsbA2wy41b9eANe00/dXD+LTlVk8OzmJq5TT3944ht8encM/PLloElzv&#10;r83iw9XD+PHOApl6Fqf2kOkJ+G8fnsFLxsynJwZwfLgT58YGydAz+IeX17FMXk8D0J+s4cOLZRqg&#10;0dTAWzXIqtTyc95EwGs5mhh3IwG9juB2MKytpE5qiDMGt8TicFsKhvL8keHxDWPLFYaVwghaf8be&#10;JjvuxD+UEtWsi6YqCOL3mF39JDspkSWdFdOri6E3Wdp15VeoSfFHWzJj4dC1qA5Yj9ZQNzR4rEFb&#10;MD116Er0pztiqioE85WROFYZitsDubjenUnQ5aLAbzmlN2Pu1cuhnl3N2WHoyY3AYEEKNiuW1LQP&#10;LZwDW85EO03UpkcjgwM+09uZDiMMOyjPOjMCMVWRglMdxZguT0R7ghsqIx2RTmmuEkp1nlCvsCgC&#10;THFrKEGqa6qiHTthqAXyArC9HFCspfpxzSfLLKnM20a6O5hFAupiUhxN1kyK4m/cjHtDtXg0VkGp&#10;GIu0gK848C2waGWRVlipo6iKSfQ98X6MkRN8zPxvV3IQWuMDUE5lVBLhY3qHqQ7ariRL5O/X7hRK&#10;DrakhaI7LQDN0VaFWKrXOqT70MlQImfS4SV7rEUsf2u00zeoi3XFVEk4+uLXYX5LGDbTuSa6rjRK&#10;IdHPwyQyVaBkg1kr0uymjtqkQLtRmjoIF5laQPFa2bJc/w2f08xIpKdWijFcCvCkE3I2Y85n5TLU&#10;RWzEXy4NY6EmAVe6CnBBHWTLwnCfYdH//d0CJXIV3p/YjndnevDqRAdezrUYNn56YCtezfUTrHX4&#10;9gRl8P5WPBirxeu5bgPYRzPqUNvNOLkDjw904saeejJ4Lx9vN8+/IHt/JPgfHWjHIp3Bi/k+OgJK&#10;8DO78fb0Lrw/N4Y3Z0bwy80ZvD41SsZWr3oy9NFhPKP9dP0QQT6OTxen8enSLL69dhTfUz6/uzJn&#10;SexLjJspq1+dmcLrc5P4dH0W768cwn//6RkeHZ/C+b3byNrn8JcXD/Db87v49cU9fL94Az8+uk1A&#10;kxlVVK4MtQaeGNtO2lhZVxX1qy5XiRheWA0gDjr1DDaJNLKQO5m0MjWAMUAXDtVF4dTWNPRl+6KW&#10;MWxeID2yw3LKebI0/9xwyrVgfp/doE1S36roogNRlpuMZzbhXr0Mad5r0c+YbWemH3YmBaGLsWNn&#10;rDPG84OwpyAAs+VBuDWUjUtdSThfH48Hw/k4UBaMfaUhmGvORPgGSnCHFShN88ORvlJMlsZhpjwJ&#10;x+qy0J0ciDTX1QS8VXmkCjSFAIlkGBWQVFB2b4mi9BZbRnpje1EiJgsScb6jEH3p3qiO8yJ7aN2q&#10;ElsrEU25V5EehngOfk2NKSZWIYhqxiWJpUaiPGQqiKFJQoqpaKb5HI+GaflazZur5W92uB8qEyPQ&#10;RiezuyQVp9rzcXIrmSfDG2n+agVEQBP8ZsdGfq6ZNuRnqHeWGFIrzzaHuKJUTexV1BLphSyCVh0o&#10;Facr7FD5pHIIcfxfU/h5mVRRaX7rkEDghjHu15LPaDp7rZgLcVzJ/07TOGuxhZ+5tyAcE5v90By2&#10;gdc2Csda80xSK5TXXDMJWkds9uYioK1OrMpWb+LYEtOSRGimmEmVgE5yrq4wW9rKEdJJKRSK8/Ew&#10;JKKurqrQUpePeFdHbIn2w93dtdie7EpAJ+LnE914NlOFQ80xONaRSSncwti3Ax+OdOP1QbLxgRa8&#10;niXTHmRsu7sCr4504keqr4dk3VuMcx8f2oqb43U4O1yKk9uKcWZ7Ka7tqcPT2W5+Tp9h68eH2snc&#10;XXgw3Y6bYw2mAOTNiWGz5fFbgvkD4+F35yfMpozPF4YZG0/i5elRPFOPPgL58dERvD03hY+XDuCn&#10;m/M8zhjQfro2hw8yxs5vrhzGYzL2zZkhXJnowbHBOrMOeiA/kWHCQfxw4wx+f34LPzy+ge8f38J3&#10;i7d5+y6+e3QTHx5ewTJVO0l6yRT7mTW1vKhK7iRQAmllToy7E5IZz5QlBqM5PxbF8d5ICXJCOAeD&#10;5LgSZo5fL0Nlkj9mWzfTQ1bhXEcyXoxX4XxXHkrCnSi7l8Ofg8M0LCeIjJGlFWtrHtaff6w1PbYa&#10;rmTUfMbBB5qzMJzrg7H8QGwN2oRKj6+xlwqgP3YdGkM24uloAy50pOPVdB1ONyVjroIxbmEATrSo&#10;UIQOYw1je35elP8K9BH814dr0Zvsg1HG1bd21KHAl/KQKkFqQZuYBTmtIiDWmnWxBZGaZlGtsOrb&#10;GTtGuVD+uqIi0YNsuorXap3pBKlpsbGOLTg63MxrtJ7vX4dwOqpQ/q5ktTnyIctGBZpSzki3FRzQ&#10;a2A27uaANcwl9ua1VuJH7XcEUIFZ0ltLUHNo9YxFm1Pp1Epi0Z0TYtYZZ4RwYFP6RgrMmmWgulBP&#10;b81ZpzEuzWFooex9ip+6ZzijhNezQovsAxjfMr5O5OP6jgQ/NTOgYzAxLmU/Q45wOh4z9UcwBtMR&#10;R9HZhfM6Cfwqbonk9cqmGtlbloTeJF/Eb1qOKKfliKTjjnGhcyM5yKEF87cqy28WVBDMsgBXB7M2&#10;WV1nrPZSCuf4/7upz7gLJTif53UINNdDteeuVE9SeSSQFV8hn3L85q4m3CMobw8V4dUUQTdWjsWx&#10;Ynx7vAMPJyvw7shWfCAIn6i55c4yvDzUgQeMf58y7n1C5n0+24NfLu+iBOf9fWTn8UbGxU2m9fQD&#10;Av4uGVvtqbXW+PbeFjJzN67uriPgKdkP9eH8jho8onz+eH4c316YMIUe3145gNdnJ/DyzLhh1XcX&#10;J/Gc7PyWz78+N44Xp/cS2HvxeGEPHh3dZfZZf312H76lpH53+SA+XJ+jxJ7Dy0uH8PDYOJ6d0jbP&#10;p3Bl3xDO7e0nE9/EP7y5jx+f3DRmgfkGvnt4A98+uEoZftnYMk2ZmEl4XkBdeE0/qRGbiiI6ilJQ&#10;FO5N+ckBQk+Z5OUIv41foyE3CmON2WbFUQiB6LTqK5OdXr/iG8Z68bi7vRAnWxMxXRmOoQx3HG5O&#10;RYbnn4xMUwIoIcibg5pSn6yk7G+wEmmaMiCo5LGdl/8JR/uLsbeE0o+yeYJe/7uDXaj3/BqnauMw&#10;keGJ5pDVaKQEH0jywmxVNK70ZGFss8Dvh/ESP1wfqUSinMhGMr/T1wjzWYEdDRnYEkOg+q2F1uxq&#10;KiuI4YBCAFMoQ2cjlRJKxtZeSKYIhWykXuFiz1AOVtXyqoIpmmDUwoUCxqXpKiTh4I1w01ro5Wbx&#10;QAgHclViJCojQlEb5YfOXB4zggybqlQ0lGrAJLM4eJUoM8UhvG/twrGJclqruxSLuiMrzNV09ShN&#10;UIcN7XRBMGo1EJ83fdL4v6gyTM3lMzTfS9P+VPmU15qKUy+xeN91KFH5KWV3MVk7yVsNDx1Nkkm9&#10;wqVQtF5bDK/zMNNuBKXUwx9GIOu5KP72SAJcycpYKoMw/pZ4nq9a+NZnhPN3BzB0iTBqxVw3snWg&#10;FuSoGo7gVS2/9om22zOrOtHL1QleesyNY0wNIyi1PdatMiFEAsO0ue4KnO4pxoGqWDyY2IKPC+14&#10;yOPdPaV4tq8GD/dswT3alW2FuDVSQfaux+K+ZtxnDPxgqhmXhraQwbtwf7wJHynDHxHg/+uH04yn&#10;O/Bith1vjmqrpm6ol55acl3b24ybtBu7myil9+D6ZDPu0RFoAcSTozsoqyfw47WDZOIRs+/5u/OM&#10;0U/swYPDO/CCce7zkwTlScbOC6N8fjdfx+dmd+DaZI9h3scnxhgfz+LPjId/uHMC7y/P4fr0Nr5/&#10;D/6R7Pvv3ywylr6Jnx5dww+PCNxF6/jTk1t4f+cinl85iZfXTuPT/SuU29fx6SFBzdcs89q0knGO&#10;FmTwT+UfpQZxMV4bTJIrK9QJVWneODhQgK78UP6JKzkQHRnvaMG5ExZ2tZgkkjsB7b7+G2hbjsv7&#10;WnBpOAcLbTE405GCi60ZONWUirPdeYzhKNk3EdQcDJrDDuGA0LYmYfTSAk6Il+Lrr1ER78ELWYTZ&#10;2khc7CjAtthNGEvxxInGJBxviMXD4WIycjxGctxRH7kO+yvD8PtCN+7tyMdUcTAOl4dgoToSgwwD&#10;wtYtN6pAc+XWaqVVlHur4L9pjZl/DOJgChUbSSISVJLAYiYxjGRsECWmBrPiXDGvJLOSV5pPVXY2&#10;wmM1JawDygjs0gR3pIUQkP6upgGBn8sKI4PVHSQ7gACiLI/0JBAIsFTKYhVOCGymfxavd4QSSrz+&#10;SWRW04OawM6N9kGslg66qe2OtdpNSsrsqaUYWFNlZFotvpAzUBa/JD7Q1COrg0wOHUIurUZZcz42&#10;kBjCcCMYBYEbzW4ZCb4EJxlZYYfCAM1hm8z5EqAVClgOjuHXktl7QimRJ6en3SEKY/wwUJyCodxY&#10;MncGGuKpJEJ9zd5iIVQAWovsTyD7ulCtebghyk8VWVo55UyGdqTs3mhyMm4cQ5LlWixSGOWNmgRP&#10;nKNzfnlsKx5OVeHNXDNB2Ea2bTTJrSfTZN4Dzbg6VIBL2/JwZ7ySbNyAlwTnE8potc+6O022nWzC&#10;HbLuFcbX7ymTvz0zip8ujuH10QG8Oz7M93RSXg+QobvweK4Xr0/sMOB+MNODdyaBdYCSej8Zd9Ls&#10;ef7yzF7GuVN4QUZ+coKAJQO/ZUys6q3XZyfxgoB/e2k/7h0ews1pVY4R8Cf5mvMH8Od7Z/DL3dN4&#10;eHQ3Fo+Tza8cxauLc7h2YCdenj3M+Pgsfibr/kyA/kj77iGPj8nKBK7s3e0LeHX9jGFmPS6Av6QU&#10;/3CfDG324qGc0aohZacNU5A9Y2la4pcb4YotqV709utMgX4oAenvuIqvX4kwr2+QFumBDd98ZSb1&#10;Ny3/Bn1libiwvRgXe9NwpT8Dzf7rcK4zC5cH8nF9oBCzjalo5p+U4PwNwh1XIJAyKtbRCT5k99BN&#10;f8JwVSrGyyJwYzCHcjrRyPYjFeFoDl2N3fm+OFAYiKOFIZgq9Mb5nmzsYjy9m86mm6DfV+KPm/15&#10;ON+UgFM1EZhinK3priR1FGGcry1EPTZ9jRh/Nw5gyl0yjgZmEhk4jsxj5qpN0QWlHgezBrU1lSQm&#10;tZJdUjIKF2L9lkopg5wxVJyA6YokbOe5tKT7IlcLPwisSC8V3ig/QbmqIg/JY3c6F0l7OgM17xNL&#10;h9NJaFscdbsM52u0JLCCDFeeFkHHohJbXm+GK0okWX3HJVsd6RAVJilO5Xka8GlllqrFNhDcWs+7&#10;gedHdiegtV1rZ0YIr38h6mK8UUSm15YzyhtohwjlNfwdvjFr3s3WPfwsdSm1pLMyzFbsK4eu71Vc&#10;G6jv5LmqR7e2zKlICkEppX1vUTI/X0Ul2lfKAcGq4+c5KuOv3usBZODEkAAkhQTycxmKeKgLpjsa&#10;0qNQGOKE8cYcs8b3p4uSxW1k1RpK53KyahNeHe7E96eHyLZtvN3N5+rM4++O9xsZ/fH0NtNmWn3x&#10;nswNmDnf6wTyJcbDakv9UmuKT+40Cx40L/zqGMF8oAeLMwN0GsOGjb+9NI7vrkzgp2vT+On6DH64&#10;OoPvyKaLlMkPjoziEll28dgY3lw8hA9X5vHu0mH8cPM4Pl2exRvK6Pfn9lmlmYyd31wYw0/3jmK6&#10;vQxpvNYVCRH4/vpp/HDrHH4nGP/5zUP8tHiFkvo2fn16C7/TDCszHv5eoBaQeRSoZTZLC9gCtI56&#10;XAz93aPrVumnm3a3M/PKYittuObFQUX28NFEvhqEu2BLCj1uOD2r22p4r/0GcZRY6dG+cNqwDA58&#10;v9PKr9GcGYHOJG90RjpguiCYUjgKd3YW04NW4/sz3ZikHD5SE48znanYXxXOeKYd57YXYL4rF0e6&#10;snG0h/HwEUqb3aW42JWFo/VxONOWjFN1UThP2X5jsAgT+f5YHCmlg8jE/rIw9MY7E8zOaKL8XmhI&#10;5HNbcLo1CccaojDDuPl0awqmikLoJBKQTDBpv6HMcE+CiQOWSkPTVyFLwJacVMmkWg9Fk7UkQcXO&#10;mq9Wp0mzbNSbQBdQGF+XRbqZDhwjJQloS2Z4kGL16m5O80dTpg/yItcaZpXz0/cKOGJBDW6T/CFr&#10;WZsAbDJhjgpbxLKKY8PoBLS/kvIMVrPEjQwdNsCbQPIiS2ojAqtslOECTbt9WAtVrJhV8bgq2WL5&#10;uVpllR7mSAXhZdYpZwbKkaym/JdiEdM78Pwk4Qk0xt+6DqYwxigVJzO7YRiWstnMeFDRmM6r/B61&#10;QQpeeo2WKaoAJITXLoYKLiPM23QOMTuO8Lc3Z8eiLjUMMbyWmrtXuFCc5Ifvbu3DX+9P4T8+PWzs&#10;p0sjeEn2fTq7Fa+PDBhG/XRqGM9mO/D4UDNu76lkrNyI13M9eH+M7Ed7PtuFk92bTdLqzlQ74912&#10;XNjZiEu7mrEwsAVHe0tw/1A3AU7gLijzPWr2ZntNcL9hrKuppZ9vHMQvNw/hz7cP4zsC+fXZvfhI&#10;ln10bNSsZvr1/gL+9vIS4+MDuD0zSPBO83mC+sJBvD49RYfRh/sz6iYyhR9vHmacvBvHe+txdriL&#10;zx8iiE/h1yfX8C/vF/HLkxsE63UD2B8JUgFTYP3BxMeMi8nM5jGC9Sc9ztu6L0aW6bU2mI0RzHrv&#10;Mu2n47FhJTw3rjAyOICgDuZAivPbgOwoD2j3gQQf/im8+LGBjHMYQ6v22mntajisXI5k/mntJUnY&#10;VZWCscJQLBBAJzuScaI5GZMlYRjPD8Dx5ljM10fiaHU0DpZF43xnDoYzvTFZHouFrWmmPlaZ8fME&#10;9lx1LGV2Gg6VB+ByVzoWGhNxn3/gdYJ5ujwSC+1peHGgBidaw3GmOQ4PRgvpNPL4nhQs1MXgVGsm&#10;jqqLSVM0zrUn0YFE4u62bPN8Ks9d8lLSO5W/RayptcUarKaRAoEbG+BhFppo7lxTaSZDy7BAWWA1&#10;qVMrpUTK5ho6rhl+12x9MoZygrE1JQjbNydgKDsOp7eW4uaeavQU+VEuE2xkWCUblbBKIMjEhsEm&#10;Ppd8J5AZ4pTG+aO3OBU1yYrRVxpVIHmrbLANaLVs0lSiN4GrJnOaaVATCD2uJa/accTsPMLfoo6R&#10;Zo07f5/UhWm2T/ZOoanjqCq61Cs7lMBVNl7dWEN5HSSnNZ2lqjOtQBIjazNAs8kBpbB1DqoIVN5B&#10;zkZzyC7wc9V0EuU0JXSEj1omuyI93BfpwR5IZxzcmBSObZujcWOkzlROJXuuQITTCrJdGz6e2W4k&#10;9PvjWmLYRZYlQCWntfzwcAfeLfQRvF14ebAbrw724Tlj4ScHt+I5Gfrh/nYzbfRwpoOM3Iunc/2U&#10;1x24PdGJc8NNuDjagpuTmhfme44MkTlH8PrMLsrnvfjl9kECcoLAJCuTjZXA+unmHGXxPkrncby+&#10;OEP5exRvr8zi5TnK7YsHKbXJwHxcmervLk/j+8v78NvtQ/ju0l4j16/tbcS5HdU4u70Rd6aH8L+8&#10;uIF/fn0Lvz6/iZ8JuJ+f3Db2I1n4ezLzjwS2FSMTnASl7HvZEoBtVrbBbN/+V2CmyQEYhpZH10ZZ&#10;ArWYWl5f5YnBzlpD7IjKjChkh6nZmxaSOyEnyo+elRKKUsvsv7NmObqKwjBdF489hUE42ZqAC1vj&#10;cWNbFo7URaOUMnp3ZgABmIn5hlRUBKxETchaNEc7Y6wsFv2pLmTaUOzI8EFNwFocrk3AzaFCyvUc&#10;XOzLwPUdebhEsJ9ry8De/EBc7szEbQL9TH0MrpC9+2OcMZLpiLMd8ThYEUxGzsA0lcDl1njM5Htj&#10;V6YT1YI7/uHcdiSu/4oDdhW0QEGtgCQtU/m7VD6o+mLFhFp+98dOg2I6JX6WpGsmJWR2qCfS/NZj&#10;a14wDjal8Hsz8XikEYfKUjHK+HE3QT1XlWUWOXRnM/71UsHOKiOpJYet7LLmW5V8I4h4/bXdTEk8&#10;JShVg7rHJHsrmyxAaZqHbEjgWsU/ApLm862jgCsAW9sHEWBiTUlyAZvPqwLQtN8hOM16aj4XTZPU&#10;j2DMrv/ZnyGXZLFyB5+7niwVchDIkvd+BLPlMDYaUMt0W0tuzY4mlP/mcb7Wn/JasbIkeiQtjs7p&#10;Pz89jh/PDOKXs734dKIV/3R7BB/P9uDDmX48m9tKVdaN90f78OxAE14eajEx8dsjPXwtWXC+G9+d&#10;osRmPHt1qAr397bj+dwgviUg35zeZRb8/3Z7Fj9fn8aP1/bhIyXu65OjlNzduDzWhivjXbh/eBhv&#10;zltzut9em8W3N2jXD5nju8v78eL8JJ6eVsw7Qzk8j394dBa/PDiN7+6ewrXZXdhRX4TOwnQMVxfg&#10;/Hg//vr4El83h99vH8H/659e4D89OY1Bjod3lOv/53eMcRlr/+///IFy+jZ+e0zprJj34im8vnqe&#10;QCSQH9MIvh8Xbxkgfnp42ZhAKsD+DywsoC8B2n78j+dsUOs1ArRZEqiCEnp8P/3BjBklBdUmKMZD&#10;jdc8CGg3lEe7IT+EA81xOeUh/2wyjBZuOCxfhpq0ECwwnp3ZEorr3dmUvcXoT16LbdmuGEz1RHuU&#10;EzoT3NFEENeEr8flbVXo1m6AAasxWZ2C+7sbCNYQXBkoRn34WkyUBuDZ3npMFATiVHs6RtI9sTPT&#10;A6e7KcOb4/Fo9xbc21mB24zLz7Sm4hwZfTzbGbtopxvicKoyEo+35eMiAX+yIRbHaiMxUR6B4FVf&#10;MY7+GukBGxmruZo9o7TFjDp+5msXCMZ/mqPVvsnhVClqwSQJrC6i6lNmdoX01X1HdBZFYbY1G+e3&#10;FuIAY+j9ZRkYKUxCV3o4BnKjKcWj0ZjmzUG9goN7JZnfAYmU6Wqqr6kc5SoEGrPWmSyZFRVAVuN3&#10;ByrcUYxvxZxaTilg+hpAC6S8L7ltmHsjQUwW53+mmgH1P4/1cyPTMs7ne6yNyPUcP4vfoa4vaoek&#10;16rqTxVb2jRA/dNVnJJM1aKN5kyhjM6P4PRzcyR4HemU5DQ2kIHpZDxdEOrjjgA6CbPfGM/Dh9/h&#10;SfPgZ/pQjWgxRSSd1anhVnwi63462ozHk1Wmxc7TA614r73RZhjTknmf017RXs/14YVkMdn2MWPk&#10;l0d6TUHHqxPb8fLkDrw6M0yGHSKYJ/DnmwfJjlMGzH97coqydxx3yJAvT4/gzqEevDwxihen95jp&#10;IiWwfrxzFD/dPY4fbh/HM0pilVA+WpjAywsH8OYKwX3zBEF8Fr8vXsDHa/N4f/Uwnp2fwdMLszi3&#10;bwcODbXjzNQ2XJqiCjg5idGKTBxoLMLeyiw8nN6Gf3l0EbsrNyOH/11xeAjuH1fl1j3KZQKQzPz+&#10;3iV8uEfg3r9KIFNqP7pKOX0Rnx5c5HP8zvuXCEwytgAtYBOkBrgCMd+v45cANuDnY99+CWg+tkyN&#10;6YPcGKu5rkJCiIeJpbTbvBJDmdqjSAUIZLLNgRvRlOiLSrVmZVyk7UQc135NW4HBhnw8OFCP3Tme&#10;aA1dg/1bInGWwB7e7IdteWGoDHdinBmP1nhX1IZvRAkZrjM9CI0JlPSe6zDfkYepkgh0x23AYIYH&#10;Lvfl4VpHOiYy3Cij43ClJwc3B3Kwr8SH4E0iK6ZjD+PiGUr2PYzVBzPdcIzx9vHqGIykuWIoVRVM&#10;EZgqjsRcRSxmy8MxlOmFJJdlSAlyQENuIKZrkjBfnsyQIBEloe7IJMgTfdTXy9E0nlOxhUkw0Xkp&#10;+ZXE2DKacbCywtrxsZDhSGmEK+qjvdCZEox+KpnR/CRsVxeLzRFoSQ/k560hA682slp7MCtJpSSb&#10;4nJTy01gayWWeomrrNEsYFAIQGD8sSJLYNZ0Dk0FGNamfAIzY2YeJYdNxpuATaW8zY32M7GrQgZV&#10;q6mgR4kode4QoE2RBp2F9p7WvHI6wVyTHmOmydQAsTQpEKl0dup86rNRwKfMFkjN+8j+Aq8Tz8VV&#10;8poMThPQzdQTz0+Ld8z2u3T86oyyeGQY9ydqyLCNlMiWhBYrP6OkfnyoDe9ODlJiUwpTLj8zmelu&#10;3NtHGX10B2Pb3WaN8LNjQ3hFJv5I0P5wdT9+JhM/Z2x9bbQOt8aazcKIlwsjZu73leaFKZtN4cZl&#10;ymLGsm95fHeZMfGF/Xh5fhofyNJaAKE66HcXydK0F+dm8I6s++7aYVPk8f7yYby7egjvbhzC788v&#10;4Aey9d3Z3djbVMD4eRTXxnfg/M4eXN7dQznfi+cnduPneyfw797cxT8SyP/5x5f4y6t7JlaWKQ7+&#10;89Pb5qjMtZJe3xHEYuyPBLqd4DJA1WuW2Nh+zDaBV6z+pQnMZi6atmxLVgQivMUEK40UVHJGMZ4a&#10;AmyOYPzsud7UGtckBaNDvbfjvFFglu+pjpugXiUJ64Qru8rwYl8N9lWGoyfdDXNkypnKCHQlbMLi&#10;ZDNGNwfhzkgt5ppyEb3mT6gOd8F2rdzZ8BXak31xfVsJTrckYHeuDw4zVj5SEozZEj+cborFdjqC&#10;Y41xOFQZg5PVCThL6T6Y6oaBBFcydDZGs7xwaAsBXhbO2DsYY7le6E9yQkvkBkyUhGN8cwD2FYeb&#10;71HxQ06sO0ZrUrC/MhEjRZHIC3M0K48aM6NQGu1tEl5mTTEtkTGvsv3KPKv+2pRmUq5nhBE8dG7F&#10;kUo0+aMzM8z06e7bHIbWzHDEao5bRSsErWq6w8iMsV6S84zJCRAjbSmrJYcVp1uVcwSomJVxsbVg&#10;hqzMEMiX4NZSQc3ZKimlzhsyyWupqViybAmVhvZrqs2ONRu9a3rN9Irjd2lKMtDT2Uh0bWEayO+L&#10;CfLg/+uL4jCef6wfeguSkUZHFsTvtHIIZHkHgnWDatMdEebpCm1sEOLhDG+qN+cNa+GwYjlcV3yF&#10;MH5ueWwwBkpScLhnC767th9/XZzHg9kOPDjUahY2aEPDF3OdphHAYzKz4uKXR7sJzG78eGUcz48O&#10;4hPl8ttTI3hL6fr8xAhenCLL8r6qrR7OD/Bzpxm37sO/PDlpFvsv9Jcaaf3i2Agezg0RhPvxy/0F&#10;/HL3mCnaeLowZkomP12d43vn8ddH5/Hr/VNk6WN4e/UgHp2dwJML+3BvYTeenqAzODODJ2TvHx6f&#10;xF8/XsavLy7gKtn5xbFD+OX6Bfzvv3/AL4/P47/9+hz/4f1D/POL2/jLk0uMrffj6PYa/Pv3N/Du&#10;yjwO9tJ5XTxChr77B6CV/PrlyS3Dvj8RgMpk/7h41WSsbcaVaV5ZwPyDhQlu+zn78T9A/CWoxdK0&#10;ZT1ksewwxo8e9KyU3sWM5bKCHclUG82G3UkEeGaQJ3IpOzuzI5Dm9g2KOAACXVYT0KuN5D68rR5X&#10;dhaaCq3FPWV4NlGF020pON2ZgfmWWLJhBBk1CHsLI9Aew89J88Ku4hDc21GO4dwA1IWso8wOxBm+&#10;f6Y0HLvzQtGV6MQ4NBJ7c/3JsqHYRda9tJXg5f2TvbnYyc9rT2YoEOOAUn5mR0YwB6YjxivjsdDK&#10;mLslGfcGcvF4tBgHSvieJjqC9jQcrk9EQQgdl+s3VBrrkR2kJgcctA4rCbbVSAyiDOXjmu+V3I71&#10;Xk/warni0mbqpq8VY2sCJU6ZaUpobaXSlh2F3pI4VCb7IIZgDmccGeROEBGoqo9Xi6RQSlfF5wKz&#10;qb0mcARkk/VeYmVT107Tpn2mxRMdiKrSIjyU9RboKYOdnQhoR6oqgtbdherBE5sp2Rtz4lAa72ea&#10;MpQkh9LxOJrEmEBvpLIzj+sp0fle9e+uzoxFXVas6WKSQYBH+3oQ0BupQtyQwP9eiTdfBzowymuv&#10;9cspowlygttzNa8THdN/eX0J/7cPF/DvHs/i//nXm/h3Tw/i9SnGwmTft8f78FYgPtiC12oIf6yf&#10;YO40NdCXdpTgA5n5EyX0W8bHbymTVfOsKSaB9/cHx0yxhgD9/uI43p7dY9hZpvXD+9tycJ5h2t3Z&#10;PlOh9cONwyamfXlmCt/fOmoA+4/PLuI1Y+KnZymvT4zhx3vH8e2dY/hwi3b9ONl6HovHJnCJMfF5&#10;xtnf3z+Bv7y4hH96fhXvzx7Bp9MncGdyDL/cuYjfCMj/+N0zMvUd/EqW/f0Fj89u4LfnN3j7Jv7y&#10;8g6Z/DQenjiI726fx1/5/D++tthZmWwb0N8RrDr+eWlqSs99t0impv3AuFqVXrr9PeW4TI/9ys/+&#10;5bmqwj6D3I6XbWArK24eF6CHNgciJ5DSj4NGrV3yotzRlROGVI+VZp5YTJXhpzY2TsgjqGvI0Kpb&#10;dlejATGQ2yrcPdxPBvbG/pIgjOZ4oSNqHQ6WR2Ge4NqV44+eRMbS6b6Y3hKDswTliUZK5Txv9KW4&#10;Yz9fd6m3xMj0vQX+mCwKplQOw1RpMPYRtBdacvi5UQQkvT/f3xHnijSv5SiLd8JQZRSaMhmb8zvq&#10;MwJRGOFC5bAaUd7LCcYVaEj1wt6qSOxmTH6gOpQOIxZ3BzNxh5K+PJTS1/kbRPH8EwncUDJhjM8m&#10;xNORhbmvJKAdTLJKGW2zJJDXxtr61NmA0pLN603JrBZbaN1xaoCjCU9UcCJpq21uvcWulMbqQx7E&#10;uFeOwCTd+Bq7v3YUnYSJewVkPidT3XO0D2N3SvXNkdpq1pvnspbnSZZ2Ulae7EyA6TNVvqlG8Fos&#10;UkH5vyWNYOb/qTluxeLBJrFFqa5GipscEBPoh/hAf4TT4UT4usLdaRUlNJ+jowhyYly8gb+Z/3Xw&#10;xj8xdAjF/+ffvcT/+vNV9JVHm8/XVrDPGKP+451x/HhuEK8ppV8zNv5o1g4TtGe24clcBx6SnW9M&#10;1uHVwjYCepCSu8c0k//+HJmXzHxXrWpnydKU1E8lsc+N4T7H0tOFnXh7bsJ06/jl5iED9rPD1WZB&#10;w8sTuwiyefz2cIHgnad0njOrkbQq6dnpSTw5Oc7HjhDEe3DnyB6cGOvDpRkVcMzguyun8frMLB4d&#10;2UuGnqckvobXZNTFY1O4smcQ9w/sxeL8NP6BrPm3D4/xH358gb++W8TPzwjAZ7cJLILrkYB6G78S&#10;ZD8/I0gJqB8e38bji6dwZW4aL/gdP2gemWD86amk8+fstApCXlw9hbe3zpvHzPuXAGwD2y7htB/X&#10;5+j4rQC9BGR9ls3stmke2hSWtCRqlY0G0WoOPm334UjJGIhMXw5MykU1l8/0422n5UjiwFXlUYDz&#10;Cris/4rx1Dc4P9GCJ4yPPh1qwVRhCJrDN+FERz4Gs72xqySE8aU7DtSRGZvT8Ip/8NH6cJyuD8Fk&#10;tjvG80IMoO/vrMY8wTpD1t5HpzBbG43zXelk2SScb03FScbMU2WBWGhMwkBWCGXzN6ZPWWd6CHYX&#10;RKE1yhnt8Z7YVRiGA40paM/2RX22D7IC1yLDezXaU4Iw35BtJPuR2ggcLPbGhb5cbIkkg21chgjG&#10;zqrm2poRjtbkAOSHOaAlKQgdahZXsxkNKSHII2PlUGZrQ2+BW3PKin1VCRWrNb2KhQneMIJHyzLV&#10;WF9rxbXcVAksJbS0ftywMWNbMbJMiTEbzDJJZCXKtKY5OUibHQSipyDOtLWt4u9Ua1/vTasQ6edh&#10;kl7KSCcFqIeYB52xDyrTIozkVn8tzS+rWCiULB7Ac1Us7U+G96ez0LalPpTUqsX3oJNwXvk11D64&#10;LikA4w2bcX2sDf/HXx/iPz47iOfHW3BpJI9AHMCH4z34/vQO3J/kf356G36/vsewsPpqPT9Aic3x&#10;8N3pPQRuFx7tbyUTax6ZzHukHy/m+00ny/mtOXioOur5Xjyc7TX9pVW88eHSJEG33wD30dx2xs+7&#10;TKOAH69pMcMhExP/xjj1twenGP/O4udFqwnAp1vH8ezMNB6dmMD3t0/g92eX8P7WETy/MoeH52Zx&#10;8/BeXJgcwv0TB/Dh9llMdtZifqAdL08dxv/22yf8X3/5QJZ9jL99FIAf4ocn1/Bnyuk/P6VMfnQT&#10;vxLAfyaof6WJVfW4gPr8Kln85AxeXDuBX1/dxc8E+Y8EsQVyC9TfPrCy17Kjuwcw2laNM/tGjLQW&#10;8/7A1/7PYuV/ZXr8i/npv3+PAP3xwRUsywp0YLy11pRe+jusIOMwZvbS3OQaMtJG1GVGY0ucnyn0&#10;18L8EMbZ61YsQ36sN+7u78B8fYyJc880JqA7wQH96f5oZsxbGeuE6lR3VKe7M55cDvevliHZaw0q&#10;ohxxtD0Th6oIPoJ0T1Eg5ii1z/dm4VK3FsrH4TjvT5eH45QA3Z6Iky2JON+vKaxilAStZqy/zsyN&#10;a0/lSjqY7Tkx6E0LxAhjZc19b8/2wrZ8f+yujiWzuSHC4U9oTg/E0a2bcZ7fMV7kQ8cSg3eHuzFc&#10;GAufNctRGOtpXlMd64otyVQPObEYK8sgsANQHuWG4igXVCT6YHMYlQrBr66eYmaxrWqhtfWowCXT&#10;8kHtq6QabbVJMssGCXZlnM2CDAGa71NrZHVUlbzWFJENZiW5VGedGar4nOFGcSpmKhOwPdPXbBCo&#10;zdNUsaYlmXIQcXS6ycGuJkOt5Jum5bSxuOaQlbTSEsUwz41oLUxBVoiX2TTcNKxYvw4uK5czHFhJ&#10;ZhzC//rDFdw9UIv/9Oow3h7toGRuxctDTXhzjHEq2fXl7FZc3l6IZwTjp9M7GQcP8vFOXDdVXM34&#10;86U9eEN5/fHkNnw8tQNvj/RhcaoZr3i8N9WCG2NNuDPdSVZWEoty++wo3lBu//n2IQPqJ8d34AFj&#10;48X5bVC/aRV2fLg0xRh1Eh8I6jdXZkyW+t78CAE8hUenxiljT1EKX+dzR3F7jrH3uYN4c30ej85P&#10;mR5b94/uxdNzB3Dj0DCu7dtONp5m7PsA/5VA/vHZHQOEH58SFI+UYabUfUAwP7lL0N7Hz0/v8HFK&#10;YwL5R4LpZ7LiDwSzgCv2/XD3At7fOY+fCLJflIkmOH+ivP7BsDLtiT7XAqQFUotZf3/1gJ+tVVKf&#10;AWkD146ZbVa3zWJont+So7BZ/Q/HIXanLQunt/ZxVKPA5XBZ9RXCvdZyYC2H86pllJfK/FI+blwO&#10;7/XfwGf1MuRy0OxuzMS5vkIc3BKNwSRXTDPuVXXW6/01OFAbiyxK3oY0H0w35poii6mSJNRTyucR&#10;GGGe35DpnDBeHY/7o4U4w9j2cHkoLnek4SSl+ExlEK52JGOWbHuK7DxR7ovznam43pOB6bIw5AWs&#10;Q160N8MEV36PMzI5YGsig7BnSyZu7KjGRcr3idIYhgDBGKdi2FMSTfZVSedqjJTHYV9ZJB1EKsYL&#10;/HhMIUj8ELluGZ3XarNPU7y/GJaSm+okj+BoSg5BTbQPSiLczVagbakMK8qTUZ3gjbRAR4Q6aU8k&#10;ymgCRqum0kN9TKtc7SaSFeZmrl+Kj5ZQMuYlgAVmzfcK0AFO68xqM1VZmbpmY5pi2sgYV7tsOKMw&#10;0ofnEIzGOC/054abfapTQpz4OnW1VHbbAdoQPYzSP5KyO4wyW00C1D1FhR/q1ebmsBGxfp5oJHsv&#10;DFSZjRAcvl4Gp+VfYUdDCf79q9P4+Xw/3hzfikeH2/DyWI+pvHpBeyVJfKgL744P4cOpYbw+Pogf&#10;Lo7ilyt78ZEg/JaAfEcGfny4C28YDz9hrPz8+DZTYvnymLZt2WEy0vdm6CBOq6BjgrJ3DJ8uTeP9&#10;+XFcm2zHo3m+7sxuxsP78Uqll1cO4ltlm7UK6cph/EBJ/Y6S+s3lWQL2AH6+fxbf3jqBb++extsb&#10;C3hx4TABO4rFk2T4O6fw2zPGnk+v4c3VBTyhxP6XNw/x6eZZxsh3GPPexsurx/D4HOPuB5fIlJcI&#10;FAFJUvY6wXvbgE310d8/ZPxLUKsQREAUmH96TiDyqPXHPy0VifxE8AnQAv2PZPTvCVxLFut1FkjN&#10;+/mcgKrbJu7l4wa8Ai2Pep2R4vx+Pf7s8gm8vnmODkevt1hfDsKcq5wBb+vzrfj6qpnLXua36Wu4&#10;c0BXpQVxwCfi4pg9t0MAADH3SURBVGA1jjQl43ALmaw6BZ3JHjjZmYfHB9sxXROHXfnBmK+Nx53t&#10;BdjP2PR4exKOtiXg3kg5hjJ8UBC0Di1ZgehI8mMsTQno54rGMB+0EITb8iORT3BFuxNAbn/CiQF6&#10;9rFKXNyahvnqaCy0pZIFWnB3OA8z5WTdDD9sKw7GQlcKFmoi0Ba7HqleX6Ek2QtlcS5kU34fpWdJ&#10;iB+lMuPpME/sK0jDMAfucGYoehO90J7kgS2xLkhx+wrH2jbjwa4K3NmWi/1FHlQWUXiyuxJHGtJR&#10;wLAj3HWlaeVqpngoZ9WmNyvUE/lUAqVR3qj9/9X13V9ZbdmW1o16TYiA5JwzSFARA6KAoIIRFbOY&#10;s6AgiqCAShJQUQlKUIKiiJi9oW7Vq1f96sXu0f3LG6PH6NH/yOw598f2fu+O6h/WOOc7YZ9zYM89&#10;59phrbQwHM9ZhKrCFTixeiHWJfsjjWypRHZiSpmyd2xZFI9NKSE4un4RsiPn4/iGVUihP2wWN4id&#10;CVilZ5HEVk+2JoLYSSHaanmh/Gjlcl6VGIqsWH8THTM/yh87MmOMWxQjdUCpnhLmgVAqLM2rjvCm&#10;T8zna8mjGge3uTPJxCx73mwUr0jG+cI03NixFH/trcaPXepEOou/DFwnkxJs14oJrJ3ov7ITrySR&#10;Na2Svu/7thMYaziAIQJWw0pDZFvF0HpJICvzw3iTY170yPVDGKR8HrpeavItiYE11DTecg6vCeKf&#10;umuMnL5zfodZF/yh65oZI9ZChol7V/D2PoFL3/dD9w1aAyboG09SNr/puo43D687QPzgBsY76zHS&#10;XosHZOPBWxV4ee8anhHszzvrMNx+Df/4oh+PKa1fkz1/Hukxw0QaIlKPsqSyTPOmZc/v3eR17QQj&#10;pTRBIyCJPV/xWFcDpTT9XQtGmc7brQWmzlsgWlYVGGVf5PIU89prPvBZXzqzpu7XNZLhuu/zcI85&#10;phVVYwS0njPJbxAr22fYe3S99h3PI0MvJgDj/b9HIZnqXEEMQRqB0xkLULqIsjUzEAfSPXB8uT8O&#10;pnlgiyZ95Eai52QuOg9k4FZhNGrzCbgtifRxo5Ds/hXWpwdiY2ogCsO8kBOwAGsjglEQGYh8sl0e&#10;2XUP/fNTG1KR4PUtmeR7yvGZaD9TjN6yAnQeSkfHvsVm1lhB8HRsjJyHU1nRqMyNI1CjsDdZgQU8&#10;sGGRP4rS/MjMC5Af7osV/t6U4sEEbxwlfwIbljgczYzGmaIUbKA/rSTZORFkuyjNv3YzjVU9ZX9x&#10;4jwUxbnQb/TFmnhHzGcNMZlJNvKByYKRZFcN5Wma6MJQSu+EIOxblojy/MUooW+9ioDXtFCtH1dw&#10;96URAdi7Mh0nCjKxPTMSGzNCyf6zoFBLDkmt8VxH55eRxEaOK5k9wT21lYV5kNU93JGdFI781BAU&#10;pYZiE/367Bgvk8M4nGVICeQl+ZHxlYd6lplZVsD327MswUzqmE/XSBNGzm5ehf/7lwH8fF95lUrw&#10;qYOAaqfkbdiLe8dzUVecjs4jazBWvcNM/BgmeF8Z2UyQ0j8ev1VK4B7GMOX0nx7XkolPYpxy+Qn9&#10;4idkXwWNV9gdxZbWzK1B/lbUjtdtF2haVngK7zqv4D1BOtFRZdYCj3fwd3c9fd46vO8hA5ORh1sr&#10;yMCVGCELa2LH5IM6jD+4jjECXTb+kKBtrUTL+X34PNiGf5rsx7N79WRiMtmdG3hPH1KMNfm4ExPd&#10;7V/mP2u4RxL5ZXeLAxSUwuqQskCwoDBgI3gsaCyA7TF73v7+/XFt9SwBU6bxZTUOdpzZ+Rnatx1c&#10;MluuzDYAdqt7X/W2mc4y52EtmX2eyhVrT1sSKJ95BlZEu+JCUaIZy90f64LCYBfsSovA+jB37OH2&#10;zLJYlFG+HssKQuv+xXh8aCkeHMpExZogXCdzbw6fgyj377Aswp3gWYAVBMAiysD1seEoWRiLHYlh&#10;2LWEknFlLPYuicDmRD+UrIhCTpIrGWcW75nBSpWFh2wobm5KpAqgL81y75csw3nK5xV0A3YonUqs&#10;wuu6YHXSArO0riDaC5n0IZeF+KEoIZj+exCOrUjAzrRgLI3UjDZK/FB3JHuSSSl/FfJViy807VPB&#10;2UO9ZsHP4wf4qANrnvxZAowyWAscFJJJa5cVjTTAZaZhOnV2JQXPR2F6KJnfD7kLw6A0p8rYmEzJ&#10;rmWPWnqa6D3LZO3U0kqFAU5nY6BgBBqqEqhVvnKHmd5wAljsbCOv6rc6s2J8FCpIs/VckMtGMoMu&#10;S1KkO/y0Hpt/2zNFq3GluACpbFAUNWVZrDc66Ke+rN2Hd7fP4saxQpwqSqffWoz3rcfxjAz84obm&#10;O5fgCZl4tHY/xm8c4rXH6TPvQe+ZdXhauQUDl7ZiRDO36krxrO6QGR+eaNWUyhOmR3q85QxGycpj&#10;LafxovUcRhtPm2GmoQb6xPR7zVBSJ1UAgfqJgJ0gWHtqyOR3qvGa/u1bAvMNgTrReR2jty9jtO0y&#10;hghkTfzQ+fH7tXhFX/nl/Xo8u0Mg32vAL/STPz/twL98GERn7Ul015dTTl/Fp8GHlNc9rNCUpZSd&#10;mi+tij7Biq7KbuWrAc6UvynfUyxoAaRzAoQFsIPt7pl9HbcglKkhUONgy1LjoM4te+w1Zfyr3tt4&#10;fr/ZsKuWOWorYBuATvnW9j3MNNAp0zHbs217u98+5vZRG8Z7WjFOUGvGmcPvd8h20yjom7l9bRia&#10;fmB64FxsW+iNcyv80bw1BafIaisDf6BMnIlk3+kmyVpmoCslnzu2J7vhSmE4+o9moWlTPGpyQtC1&#10;PxMHk5U1kdeFzMHqCE/kmnQmrsgKdqf8DkfpklhUbs7GwRVJBHMoSgjwyzlpOJcbig0L3ZESOBP7&#10;1sSgYn0obm6NQePWBFxbH4WeIytxY0scdlMh7E/3JVjDsSsjEOsou4sXBbCBiMDezCgs4zdU7CpA&#10;eXEu1pDBouf+AQkE2SpK1QM5S1CYFIatfIesGB/K0hkELkHq/j0853wDX4UPnqXk7DPhpxVMBLF6&#10;hSN9KJMJNE3BVN6kWG8PnpsHT4Lfy+UrMvr3BJuWUM7HvtWJOFe0FIdzFpoJJ4vD/ZEVFUpFEY5t&#10;i6JQtCgEif4zEcu/iTJ3qAdaDK2pnFoKaeZGa9HD/Dnwogz3cmcDQ4muxQ7ebES8+A5zp3+F+bP+&#10;YGb2FS+PR/PBAnSd34kjq2NRR/flbfs5/O1xFSbqduJzG4HYtB/9FZvQV7bRxIPuu7oPY2Tet63H&#10;8Kb5qMlD/LRyK0av7MCDk/lk6w0YqzuKP/Vewbv2MkxQLo9Tln9+WI2+6oOYuH3BJER7Rdad6Kig&#10;ZD+D5y1l+LnvphkHfkMQv39Yi38cacObezUYukWflqD8PHgbvz4nE2pSR+8tsm8tnrddQV/9OYy1&#10;V+MZQS35PHK7Ck+bWG5rFZ7cIrs/rMd//zSC173NdD0C0VN/CT8N0Kfte0g/udfIZ8ll+bAfCOoP&#10;T3sJlqnOpicEQn/HFyazTGz3ncFqAWtAP2XOIDZAJtiN1CYYBV6ZwG1/WxAKeC+7WinXm4xkl2y2&#10;Q1ViUvm6zsB9x/tNZ9eU2eEqO3Q1SRAL1BMEtZnvTRBbAFvZrp5vgdz40IWxnpTWobiYF2GGho5k&#10;0vdN8sTKIEWl0DitEo3PNVMfBZAcMuRGyt7di/1xZWM6LuRFoXJtsIn8mBX4LZlyNjICZmMNAZ2f&#10;EIJdK5NwefsaHFkehyzvmdgYH4hNlIX7F8did1IAtqcqi8MMLAqdi+1LwzBRv5/g98VmSuP2w3lo&#10;3p2Gjj1puJwbjWOU2XuSvVmGm2HpBN9vsTDgeyyPdkG6/wzEe36NHOW2JmunBVKyEjSJ/mI4D6xX&#10;ahV1VIV4mDCxkteBU0ERBRhNowzzdkVC4AIkBytNrpeJ/pHKckI9vqNv/QN9VFeEe7NcTQ0VC9OP&#10;VbSQzGhvFGeE4XxBKhWCP5bR9y6iKjmSlYGTkudrklGWn4ot6SFYxgYlmY2cSQtLhg730iQRF3jT&#10;1/WieVAFzKcacJk7A25z5sB97jy4zdPMLBcEzJ2D3avYCG5YbBbm/+tAJX7qOEYQKgAeWfXyZjw6&#10;W4C+c+vx5GIR/5a78eDEWjw4rt/FGK3agZfVmjO9C08vKz7WDnQR7M/r6BPfOIKRBkdK0uG64/hw&#10;/4qZsTV6U5kajuJh1R6TGE3ROJ7eOIeRpnIznVIzsd5QGv880Gq2kspapST2/UC/98+jZD7K48Hm&#10;ixhsumA6tQTgl3euGuBquOkV73t577oBsKZYTnbdQt+tSxhsqcGT5loCuJMNQh8+DhDAZOKPMtNR&#10;RXATyB8HtSXgppjy7ROCWExIwGu4R+OzGtKZ7Oc53vvOmMCohoDAngK3Bb3MgtoZ8DLt65wz2PVb&#10;96gjTWPNvbeq0VR5Gg8brmD0XjNZutkcl2LQ6irbALznezo/T/b7xkem+zT8JR/Zyngdt+9ir5E6&#10;mLY0lD5kHOX22ihsi2fl9J+H5d5uyPB1R5IPAUGZuogslEHZV0CwZJJJoz2+Rgx94EUBM3E8L5b+&#10;pMaPw7E1XnmM3LCcZSpSZCorvILN5cf7YFdKCErTI7FvERmVcvhcTgqBG47dS3ywPyeYknQ62dMN&#10;+ymvV4W7Is1zFsoKEtF1bAWai+PRs28JalYH4exSXxykD52X4IVENgILg+cSwB5YTX96TZw31kZ6&#10;YlWIm0nIpmwNmuaoJYJa9rg02Bup/l7mtzqnNIyk4IQmEuV8x1ppxapW4rQVVBkFSYHYnhGJXcvo&#10;C6eFUEVoFdEPiOa3aWjIBENgA5CuueB8j+KUYBzPXmw66PYuiUff+T3oOJCFyxvj+C3JVBRhJrtj&#10;vK8C6mva53wjtX3mzcUCFwJ5DoE8awbmzf4Bs6d/A/dvvkbA9K/ZmCrlzSyU5qfgP9+240+dpzB5&#10;U0HxNqHnVD6Gq7ai91w+es7lknE34mnFRgyUF5J11+L2oTzUlazBpS0ZqN+7Cg/Pb8JQDe9VJ1et&#10;Ykrvw6PKYgxe3Ys37efx9s5FvCAzT96txISSorWWmWWFWq003nEJr+5oTjRZ+h5BefcKxghese2H&#10;3iayZxs+Pm6GUrM8aarEy846jHVcN51ZE/e1rcOPfc28/xL6G86i+9oJ+roNBMVtVsZG9DVdxvBt&#10;NgQDGjoiGxKAkxpGGnlkWEhDN+o5/kCgWlCpZ/mDlibKyJgaYnIwKZlaPc5fwCIprft0jzq1ZA6w&#10;6ry2n4a6vxyzx+253wNYxyzgZGJfgVbyur/lGu5eq0BPYw2G7zXhRVebAaJlZQHZgHlgirGnAGzN&#10;lq8yFQzQsdJKxxwgF3jtu9l7vgB6IQGrDILryDIrWWEXsrKnEgiKqKHE6ZpFtYSMlEVG2ppAqUv2&#10;U+aC3CgvZNNfTvf+DptSvHAuPxYX8uNwdHUYNqd7ISdRGe9nIjNyAXLiCcLVSTibvxAXNi7E2vC5&#10;KCT4r+9ZjYqCONSWpGLvKvqj9N1XRysjIoESMBdLCdg7ZdtQsykVjdsXE9zL0HtyOY5l+mKJ13Sk&#10;059UKlAlglsT6YE8PmdNmBvfTUsc55vQOZK1qcE+bJDoewdLeXghmqpDuaK1ykkzt7Qu2Uzw0Dxt&#10;Ak3hcbPiA1CQSiWxnG5AXirOr0k0ky4yo3x5HYHPv5ViZqUHavzXDavTApCfFka/Ppx/j2jkkeEv&#10;5qWhmkAu35SI0rXRbCjmIIrPVZ5m5f8KIbvPV5TT+VrNNB/Brq7w/Hoati5ORM3uVfix8wL+Y+Q6&#10;/ueL6/invnL8t56zeHZpA56W5ePRqVwMlheh+1ieWSv+6tpePL+yHcP0gR+fX28ieXQczcPFwhRU&#10;blqK6p2rcZV/77ZTm9BVsRPjzafMsNKn+5WY7DiHly1nMUwfWcNHZ9an4hSt92opPvbU4RWB+/Hx&#10;TYKy1vi+mhs90VGNl+2X8enRTXzuu4XP/c34TJZ+3XUTzzquof3SCYzeqcebx634wPOP606jat86&#10;nNi0nOx8DYM3K9FXR+ne2Yi33e1k83tQSFoBRoCUj/tpyOHTqhKr0iqulrZiZocRYAS38WsF9CnA&#10;fSQwNYasMiwwddwCRZXflimgCYi2Y8nZ7PW613kr0ztaMOleW471nSWx5T+P89u+PE/+LoFp7mOj&#10;pfve8rjzkJXOaV9m31H7ZriKjYFtsHTMlqutGFwyfVqE23dI8PzBZJdIYWVLphRd6O1CRnOn1HZB&#10;LEERz4qfzIq/IsQLWWEEBgG9LT0IBZS+2VFzkR09j8w9g1LcGydWxqCS0vP02iSsT1T4Ii+Ezp+G&#10;3GQ/5CX6UrZ/hxwy6ir65DtSQ3EmKx4lyZ7YQ784myyXQTAHUworVasihfrN/AoJ3vw9+w8oWRqI&#10;qxtj0X1gGQ6n+JkhoQiqhXjv2WwIwrF9maJixmEHfeV039lIol+tRGnxmoNNqWyimLIB0/h6AmWx&#10;Y8WTQE9wcaulpKFsyGIINiXbW5Xsj1KFF1qzCJfz0k1uqQ3pEWxIPBHLsheGKeOhvt+TysCHct8P&#10;GxaGoThzIZZHBmB1XBBy2cjkLAww1wfy76g0uPLDFV1EAQq02CHQVfPC5+HirlyMNR3F//7QhH99&#10;Uo7XN0rwrLrYBIXvO08gl2/A27oSPD61Bk/K1+PhsRwMUDL3nCrA/aO56DpZgG4ytnqqn1BSi4Uf&#10;VZaYfEs3SsnWJ5XtcB8m28vNWmJlcXjeeBpP6Dc/rNyLx7WH6QtrRlYlfuy9Qd+4Be8ekl3v1lEm&#10;V9OvLcf4vauUxfWYpK/8qrMWIy2XMdBQwfPX8Or+Tbx6eBNjlNsjHZcx0n6JbH0V73sajQR//aDe&#10;ZIJ4XF9O6V2DT3338cvQY/w4SPBqjHaqIlvgqDKrwv5Waeln8pjOW1PltltnsDmbM7C11fX2OfaY&#10;Nf3WPWJrnf/9OZkFmX0nK4MFYgtoyW8dt+9vn+VchvO3qXwds8d1jT1njhPQxp2Qr83ful7ntW/e&#10;Y8rnnhblOYOsQf+T0jjJaxZSPGdjISt3oow+aJjrDATN+5Y2A8k+blgV5o11rOwl9AeLEhZgS7KP&#10;ya9ckOBnMirka6GCguOn++JSQSyGyCjbEmfhYlEyzqxNpeydjaVafkgAFKeFo0QB63xnoYiyfG2s&#10;knyrN1hjtfRZPflOwa5YyOsXEzRp4fOQz0biEqV4+66VWB+thO1zkB5DPzzCC0eyk9GybwMq1y3B&#10;cUp6ha5NC3RDapC3mTkV4zcfaXz/tDAfs9hCAfbsQn6F0gkkUytiZySPL+R1K8n+u1Yk4fiyNBxZ&#10;EoediyOxJMgFiyMWEPA+lOhUIFQamkdemOBv0rNuZGOSz+9KCpqHCDYM8o8X0C92mz0dbjO/NmVr&#10;hleKn5v5e+3IjMKNw3kYubEPf+mjrCWIn1wqxMCFIrTsX26yHCo4/EtZbQn94GL0nysigPNw93Au&#10;feYNeFKxlef38m9N8FeX4NWNUozydz9B/b6jHC/oF5uZWWRfjQlPtl/A+84qjDaewVhLGV7epjxu&#10;u4S3ZF+N+T65qbHha3hNv1Zxs5RX6V33TSOnJ8nAk1038IIs+/JuPQYbq9B1/Sxed98w6Vm08OHN&#10;g5u8/haGmi+hl+d6as7gweXTeNPFik5GVuysz+pQMj2+BJbAowkcBJIFjwWAc6UXo2lf56xZ8Mmc&#10;AexgeAconQFqTUDQ1hlk9tnOx/7ecQMwmn0v5/eT2WMy5zLsvnMZMvtd9nrdr+O2TO3b3nHTQz51&#10;v663ZVg5Py2OjKzInYm0JAIpgSydQN8yiRU92duV8pRy1E2Jt+k7s+IvCfTBMspWATs3UuaOZQqL&#10;SzmZSimdEeaCHemhOLwkFOdXhqN+cwwelC7BqUwfbI7XIgKlhnUx7JlLhs5i45BJn3cxfdcUH4KT&#10;DJ0oVuW7SBksIvCyCJ7cWLLrgj9g28ooFC0OwjlKyXM5sVgc9C1iA75GxZ5luFCQgpOZ4ebZ66M8&#10;kB3uRX/eF2kEtFLGaNmjyVrB/ThFKCG4NI9aPrSGiny1dNHTxcTGivZzR2IwG574EOSEhWBjYhTy&#10;YkORE0NlkhiKNQlBWEgfWiuuVsQGIC3UA2ELvkcI1YSP+zfw5t/M03U2PN3ZUPh5UnX8gPVJwbh7&#10;ehsaNaGmajeGr5Tgr70X6ROfxvOr6rQqJvNuw5MLOzFYsQNPNLuqfj/etR7DKME8Rp/3Kf3dnrNF&#10;uH1gNa5tW4K6nRnoKaNfTDZWlMsf75VBq5g+dZaZsDiK7PGGjPyqlfvcPms6RclciQ9djl5p+cBa&#10;1DDc7Bj/1Wqkt5TXH/sa8Qt9W6VmmdSEj95GA9anrdV40UnwGgDXmM4tdXKps2vg5kV8ftqOv719&#10;ipG2etyvKsfnx934+ckj/HX8Kf55chh/ftHnWDZoO6cEsJFuvH3KykqgqwfXmnMvrjUdU2fXB8ls&#10;Y+oMo+/Le+3+hyHNq+5l+Q62tgC2+wKCthaojo4xB1jEgjIDHPVC/8503LDkFIDsvthR9veut2XZ&#10;e0zvNRlVPeKTj38DswW0M+C1r3fUkJRjeIvn+bfRVp19jt5tPt/8rQjoFA+CWeGG3GeYZX/R3I8g&#10;G0e5zkK8u8LN0hemXFUQPUUxiXafj+j59LW93ZATRT8z2ge7FoViO1lqWfhsStAfUJjug32pPtge&#10;7YKrZOn6LWkojHFlOTMR6T6TvuJ0+qAEDIErn1LrcFdGBiKVklgB7dTZZJYmUv4mUOqvjg7AJsrW&#10;g8ujUbwomH7sLKyJd6VPTT/xUDayw2YgK9INe7NisS0t2KwIK0z0wcFVcWg8tBGrQ9xNzmdlY4xX&#10;Z5lC8BC0UWywxNCabumn2Fxus8xQkUL6hHjyO5XjirI60wxBBRHQkSiICcHepbE4UbQYyymnlYhe&#10;ZWlVmqKK+sxTOt6v4cWt22xl0pwO5Wmq2LYaf+mpwOfbezFwcR0enM7H7dI1aDqQjYdk2c4TeWTa&#10;LfSDSzB8SSlXtmFAGR+uH4QyF768cQzv286gi76xru+5sAUdJ9eh++I2DNbsxf3zmzFOGd13ZQ8e&#10;lBfjQ+dF+sZlmCAjv7qt3ulTpqNr8l4Vnreqh/oyZXAtxtqvEJSUzq1XKIlv4GP/bXx+0ob3ZOMh&#10;gnSQIH1Bn1iZDt+QmV/eo+98vxqf+hsppevxH28fm+NtFUdQf3I/nrSwQXjUiT8+6zcAUkV8/fge&#10;/u3za2xeuYSVs9v8NkBixZT/+8mAkD6p/Euaep3tvonUoa0q8ZQP+m5qvrS2AqPu/S891lOme/8L&#10;cHVsCiDa6v3se2gOtsM/1bUClIAqgAmYApaeLTALmI5jjpVUYvqp9+E1jmEpx3VSH2ZfDRHL07Uq&#10;zzEd1HFM11sg2/dyNntsQuCln+z4fv0t2NAJzGwQBGi7P20h/Ub5zUnuPyCeYBYrRrJiK6h6OFlL&#10;icdiWekjWck1d1g+X4QXAccKnBnshvWx3ji1Np3yOQjZEa5k8Fk4sjIU7SUZqNm0EI17VqBxfzbW&#10;xijCpeJSk4WDvY0/vjbWD/nJwQQk/XIyXIL3LLPwQCyqnmDlZ1oU4Y7sGG/sy4pDkeJNU+4ujyKL&#10;B87EFjYir65sR1V2KJYumIVUH8Wa9sTqeG/syabcv1KK29uW468dF9B+rNAsqlgY5INYsrNmdSk4&#10;XoSMroV6w+XXiqVNqB2tZ+a7xlAWa3JHmnr6QzyxMtwHl3avR/7iEAR5fw8vhRfiu+7g918uXoHu&#10;yt2o27UG13fn4lzRElTTNfjb41q8bTqCB2cI2koCkmBuP56DboLSrDqiTB6r22dYeLLpIJ5TXvcT&#10;1Fp2ONF6AgO1uzDcwPOU0oPVihN9Ak9rD2BMi/8bjpjZWppmOXD1INpPbzIztRT4TiCWP/zrQCM+&#10;E3yaG/3HJy0masfztst4Tiktn/bzYDt+fHIHHx61UFa3k43bMX63wTDuZFe9SW063qnhqEum8+tP&#10;I6zsXc1k7Cb01F7Eo/pK/MPYY/yZ9nmYDCimYoUTEF9LftI/ft7ViglWuk8jvXhOX/MjJfGPo48I&#10;BiuHHRXXgk6miq4KLbNs9XuAOrOYzN7rfMyynT1vj/3+PudrbNnOpuPOZo/Z83pfZ/nsbPa4vc65&#10;DP12lu723N+z37+v8/2yacqsoJ7uxb4uWEIgpbBiR5OlAjUfmIyjCBqaH5zsPRcpAW70b8Vw8yk3&#10;PZBJls2N9ETYD3/AkrDZWE5ZfHh1FJpKMrE7haDx+A4xLDc5yBWLAuif+89AXuIC7MoIQxGldiGZ&#10;d0WoGzbEBSGfbL800JOgJkN7UQ6705cPcjPROVdSPhcu8kcx5XRurBcyKfPj/GYg2vcrnNiQiOHK&#10;QuxO9ES8x9dsbGax0fkBIfO+xo39a/GZDPehejdayYSL/L83PdPxlNMJfH+Z4mklhnibMWZ/PlNT&#10;KE04HSWvZyMW4U+fnpI5kY1OcpQnovk+saEL4D73W8r0OXD/ahq6qg7jffNRPK/ajF86j6G7fC3G&#10;b+7Bc83Mur4TD45n4/H5QiOXhwjiocptGKshSC9vNzJ67Oouk7rl9c0jGL+lhQ67zOKH5zcO41XL&#10;GZPFsP/qAQxeKyVolRR8/5fQPP01++h/HzMRLZ81njXriEdvnTErld50Xqb/ewm/DLaaNcIv2i8T&#10;zJX4y/MHmLjfYNj412eUc1230FF11EzsmKTkVoCAzsuH0Hx+NwHegnc9Tbi0bzNK8zLxc18nnjfV&#10;o2rvdvyff/kFSpT244hWJvWwYqnSCQiODhtVOm1VAc2QEhlUPb+d1y7iSUfDbxKZklusIxD9PbNS&#10;WeU4jslXVkeX47it3Pa8lbjO7Gcrvkz7OmaP27LtNdo6X+N8rfNvW55zmRZszudkFnAye73zc36/&#10;b9/H7jtfY82WbX/rO6Zlh4sBPbFCywJDXJBB4C2lj6v0LnGaLkkGS/fxQF5EIOVsNBnSi5J4DpLJ&#10;XFkR3pTCgcgJn4cV9J8X8/69iwLNaqfV0W6I9JyOUI8ZiPWagyyy7InCVBzPi8PWZF8cWJVAf3SB&#10;SZuyKT0KudGU3JSmab5ubCxckUgfWpkTVpGhN6cE4mJRBmq3Z+HipmUoiPOixKbMDVSuqK9x+9Q6&#10;TFzZgi0JHoj3/g4B879BZACfmeKF2l1kzb25uKn74n2QQfmcGuhDae+J5GBHyF6NVyuggJLp+bo7&#10;ZLfid/kI4PztPU8TT6abGGpaeujtyt+zpmP9wmC0nyzEUDVlL5lXPdKv6vbi7a1D6D5ZgKcXt+Lx&#10;OZ6v0KSPYgKcIL66HSPVOzF2bS+emaB4e3lsH57VHTYdV4/IsuNt5SZvkqJIKmvDSN0xgvwwOst2&#10;ordqHzrObGUjssesH+65XEqAldE3Po/3XddMNodPZOM3D2pNFEvFxlJP9bueRrylH/yhr8lk/n//&#10;qJEMW4dnbVfxuO686QgbaVJvdRV+oh88znMDNyvQVn4UJSszsDImCncvleNH+qf/9mmMoLlnAOoM&#10;NueKp601e07X6XpVau2rMdBWUtlUSPqun0fpc5PplQlipLMZPz7rMz6xOs3s/bY83WPLdX6WjjuD&#10;x1Z6u29/63q7tfvOpvt1/Pf3WbPH7HNtGfa4erl/z9i2XFuGGh/50xpDlo9ty7Hm+O34+9jy7HHn&#10;Z1mbtouSeSslarGCxCf5EZwEdrALgeuJdMpf2Ur6kltZebenBmN1pNKQziSjKV2JIoF6Y0tqEIqX&#10;BCIvzgXH18RgQ4wCCypX1HcIM/OOye5kthT/mShI9KYvSkASqJkh8whMb2xbnow0+rWpBFei5jur&#10;dzuI5+L8sTbOF+c3LDHjwOdzkrAnNQS5yt0UNJe+twsW0y9eSbZuKV6M8jUJSKNMVpB6f7evkJUW&#10;iM6qEjQWr0Tz5hW4vD4T60MDUZQQg4xgZY/UNExF11S4HwWLd0PQgvkIXuAI7xOyQMnj5qN4RQou&#10;bF1OtyIAV3ZmYf/yKJxdl4G3refw5FIx+i4U4nFFEe6fzDFDRo/Lisx0ykEC+knFNjwSO2uM+OpO&#10;E1er+1wRHl0kW9ccwED1Pkrn42ahgxhYkn2w5pDJ4PCy6TTedVycShp+jCx9CI+rBWCtE67AxJ1L&#10;eNlWgReUwmLfl3eqKZdvGRmtISLNvNKEDmU0fNfdhLfdLZh4eAsT9HnH7l1Dz7Wz6KtX+Nqr+PfJ&#10;R/hpsBHN53ajck8hxu/dJPjvmuWGP4/24E8v++nrOsAkJtbcae072++Bpa0qnfPWAHjqOuet6aUm&#10;i/889gjdt6pwoGg1ak+XYoL+tgPUjkkfArR6sG05zg2KylKltkC2oBYInI9pq/f5/bvZfWez36Zz&#10;2uqYLdeWZ6/VNfa387Psvj1vn2+fqd8WqM7fIrNlOx+zZdpz9rds2ullgTi9MhjHlgXj8NIQs245&#10;l6Bd7DsLy8LmYyNl7qZFIQSgK7Kj3LE4cK6J2a1pkvG+nkjymmsmdmzLCMC6+LlYG0157jUDyg1t&#10;VhTRR1e6WkX3iCPzZlCiKyBfOqX+okAF3puHaJ7XYglljjC5kvxckEr2Twv1pDtAtRDiwWcvIIhn&#10;4+6ZXdjEBmhFjAeWK4g7lUJawA84nB2HowTw0cXhSJg3jXJ6DjLpa988koeWQ/loO7oBq4O/x4Wi&#10;lTi5bgXWJIUinj5xiK8rAvkNPpTZfnMVs8uV7z0PoVQmCjrv/c00HMtPwn++vomRqgL8eucA+sqy&#10;8agsHw0lqbhzZA1ul2aj89RaEwzv6aVteFJFxqYpx1Lr4Wzco8/8vu00Xt06YqZYjl47RN95D/1i&#10;gpQgHuIxLfZ/0XTKsPTAFQKY11SXrCCIHYytFUtdlw7g7oXd9I3PE8xVZtGD8glr+qSGlAYbLxg/&#10;eLBZvdU38IbAfkfJrHXDr7vlB9fjEdn4WTvZm/ufn3Rg/EED+m5dRMOJEjxtuoQj65bg9oX9+FGd&#10;Pf3yhxUE4AEm1eFDBlHP7DsC3YSaZeWyFd6ZOe3xLxVQFU+9sPrtdNxcrwpMuW3KUK/10wd4wYZn&#10;6O5NqKf61/Gnjmt43g49aSvTMU3mkDlXcIHGMTbcZoBiOo409dOYA4yOjikHGLQ1HW5T5ugUc+w7&#10;vkvvrWMCjQApcDrOq0wddzYd0znzW9fxXsf7WXCLtfkOpozfGjl9j56rfXv/bz3kjm+z3+f4Bsf7&#10;2+OyaadW+KOiIBzVRbEmT9S2qXQp6YHzyHTfItyXvqqC6HkSpJSdjrSw0xFIFoz1oz/NbWrgHGRH&#10;z8emZLJvtDtBqJBG9L/dZyJk/kwzhq2lg4ui/ZAaqjnhBC8ZOU4TOnhNkPsPZpmf4nUlBnggNkAR&#10;N3TdfMRQ/mZG+GM7WXxVyAKcX7cMuzPCkU3ZHU9/X7mQIxd8j2jPb81Cjedl68xST0Up2bAyHFeP&#10;5GNHZiTWpwQgN9UPyxK8sCoxwDxPMafd505HXKAH8tMjWKYvQmZNQ/Bc+uJsiKQeWo9vws/3L5hh&#10;pQdHs9B5OAsPycRtBzLRczoPw2Lhi/SLydS9ZzfgDeX2eMN+vL99FK8bD1NK78fzhkMYo388RBYe&#10;vXnMzMp6TZAqdvS4CX5XhkeU3hoj7q85CEXvUKfWWIuDicdpr+8pj1K1CTH7XtkK716l1WCU7Py8&#10;Qx1cPEeQfuhrw5ueFlozXj24gRGy70hHNUa5FSt/GmzDv38YwseBDrRdOom7V8rwz29e0J8mWOj7&#10;/vlFP35ROB31IAtwZOK3mvRBv3WS/rPApSES07s8VQmt2YppwarKpq0dbrLDUHbYxQ5T6byGYLRE&#10;cJwgHO/5bXaVtipTldU2GpalNZnj/vUKM3da+zonAAvMum9CK5MoZa1pgYPz8JHMAkbmPFxl5C/3&#10;tZU5D0vZfVuOtl8mffx/TGXJdJ19nkx/R6syTOPHb1Zvtr1HW3Ot/n5Tfw9rFtCyL4DWEsXaDZHo&#10;OrYSZ7KD6J+60Q+dgSCXrxHo8h18535HptJcZyVNm4FAgtNz7rcmsFwQ5W2I12wkBLsSMIEoXRqK&#10;YvrHy+hLR9N/DiHwQwlo5V/WYoSk4Dn0j2dgUYCbWfCv/MTKa+xPP1vpYlS+iWzJe5ThUfm10gns&#10;JWTzA/kZyA6jBI/wY4MTgGWRXvD7/mv6+97IjfVDRthMZIbPIgMexOfGg9if5kZm/wEKR5xKWR7n&#10;PxeJUR5IYIOi0LieWgQxczZ858xCblIQWk6sI/j24l+eXscfH9bgR/qgfxu5gdH6Xeg6n4/WAytM&#10;lv+ukxsooTej7+JGDFzYiKHLW/Cx+Qg+tZzAUCVBfzIfQ5Tb/ZVb8IAAn2g8jg/t5/G8/jDe3SnH&#10;S+6PNp7CxwfV+If+WyYE7dC1owbIYy1n6MOe/5LVcOz2RYzfuWzC7bztbqCMrnMs8icwtUpJw01i&#10;3U/9bfg8cBsTWpJIe857nrVfwejtq/jMyvA/Po2TcbvwoOYCGbkZo3ca8IYV4ufRfvw03IePg47l&#10;h4rWoYB37zSPWoAeUJRK+soDMgJ2QJ1YvY6IHayYFsC2QlpQq2KpcmprKqoYyrCN45pPksysyBpq&#10;sTOshsnIg+31GGirMx1mdoWSzqssPUMmZrasZp+rY/LHbeW2FV4s6GBlB4sKFI450QKuGiHHvhk+&#10;E7Cmhr9kulYmZvzCprzWsK5s6rwZRpoq58s9PO8A2RQQudV7OobHHPbl2Wqg9C3622ioi/aunyDW&#10;MBfB/IF/f7OqjO/m+CYHeG3jpb+F/Vvr3LRjSa64uSkWHbvTcHiJFzKCFPtqBtl1tpHNSgYe6+ZI&#10;MRpFWaypkn7zBAgCmyBfMN+RPeNgXjLKVofj2CJvgm4uwlz+QPAr4/8cM+6bTNDnLvSlfA9GXkwg&#10;VoX5YlVMAJZE+9LfnW4AbcLzeGhO9Vzeo8kn7kgLcTfpYRZ6zUdhYjyyKfN3p4Rj56JQrIsOQHFi&#10;JFp2F2D40mYUL/dEhOvXGKDc/V+PKnApNxmFdAdiycKhbt8iKlDj2/SR533DbyPQQ/0RS4Xx5m4F&#10;/nWErXwD/dfKzeg9X4Tec4UYVQSPS5swTP93pGoH+s4X4N2tg3hz8wD6y9cbX/n4cj9sjXHB8RV+&#10;eHFtj+nsuneiAGMNh/HTw0oT3ePXnquoLVlufOWn9Yfwjs8TOz+/dRZDDZTi7ZVQovDRlnKMdVTh&#10;H0bv4uOjW2ayx8t7tXh59zrG7zcYefyK2zddt/Ca27ddlKX8p77ovGXWDY+0VaJPsbjuVJKNq/Hr&#10;sy7UHtmDlvKz+HVsyNjdKxfx4sFtVgBVLPUuOxhXclodXZalzNiqQKye5IFuVqpHjn0BndeY8WP1&#10;UhNUqlwyCzpH5f1tAodMFU6gs9eocgqwT9sbDMPeuVqGtuoydNSUo7Ougn70FbP0UNfoXnPfMP1s&#10;mgCs37YBsfJb+6rclr3s1lZ4be176lr7LvZemfadAaJ9bS2Y9NteZ82Wq62us/c7H7fX2uMqS6ag&#10;+5poo6gqzqZjMgUl1BLKMXUSspFT+TK9g31HZ5vWumcpek+tQfexLOxJcUcE5aa/6w8IoE+pDiNF&#10;A9XYcYT3bESRZZVqNnxqWMvX5Xt4z/sOQQumIyvWFQPlmzB+eRt2JnkgUmlnycyKfJkQPJ/gmYd1&#10;Kf7YuyIWO9NiUBAdiDxleQhbQPachxiCPoI+qwLsmaDzC2Yh2pfPMwEB52J5iB+2pCbg3OolaNuV&#10;iwdlW8y0yawof2xeEoUjeRGU398g3vV7rAp0QXNpDjqP56DvXAHuHlppsvX3V5VgnAz+450y1O9a&#10;hbpdORiuLcUv985ipIaApWx+QgAq6PtzyuaJ5lKM1u0jOI9j4HIpeiqV3X87Bmr2oJvs3M3vHbuh&#10;83tM+NqRa2wQqkvI6pTN9aUYbz5tMvw/vXbQTPjQgog7Z4pwij65Ure8u1+NZ60XyKQEGVn1aaMy&#10;P1SRfakQBtrJvJSOlM6T3c1GQr/obKC0rsFwS5WZVvmy4yr95Qt41dWAP45SLo89wtOW62gpO0FQ&#10;N/F4m4l19dOoo8Pp0zAr1yArDwFrJmfwnMaIjW9rfk+xFSveJ4LXDAs91SwsVvghyUUCixXsIxuD&#10;T/2UvVPAsuBQhXUGhj1uzQJRkljznQdv16GTkrnp4klcP3MI188exo3y4wT2eTy8UWXAruvERKas&#10;qQkoNu6XzD7LgtqaKrsFtH7b67WvewQqZ8D99s6O89p3+Mq/XWeP2+dqa885n9dW7yMVpHc3CzCm&#10;2HuSroUWUsgd0L4DzB2OLBqS2lOm4ybwIO+d5N9LZehbrDmDWM+03z9tz2I/1O9IR/PupcgJUorP&#10;6QjXGmgCOMZrlmFLR4/vLOMzizXTyZjqzApdMBM+ZGkvl+mI8JmOrcl+9C1zyIr0gelDK4tlCMtK&#10;DnPD0ih3bEjyxYlVKbR0rAnzRFZcgFlnnRLsCaUxVSpX5Uo24X8oixVNM5K+e0aMB9ZqeGxhAEpy&#10;krAuzQ9Fy0Ida7Xp68eFuyGN/m5KwALkx4fg3LoUHFoWYnzYzlO5OLLMD4/Kt+DuyVy86ziCvw1e&#10;wisFhL/q6HlWNodhgvTljUMEpuZBU/7WH8FoQykeV+8lyA8RlKUGmNoOXT+M4TqF3tmDVy2n6Ref&#10;RN/VUow1smGoK8XI9d3c7sOTmlL0XT5EMB82cadfEsQfe66bISWtWtK64ZGWCgL4shknft+rAACN&#10;3BLA3fSDe1v4j9T+TbzubMQQr+tvKsN493W87KljWW143lqPe5Xn0Ft/hYBvwh+fPcYvo48x1tls&#10;4ml9MmuG1ZnEiqbplYaFHVv5Z2YpIs+95zWS2o51wjrv8PeMb0jZJ1OIWsPOkoDDrLwaumJD4ZCt&#10;rOAGbKzwQwQBr1fZeq6udRxXg+IYfhm624iuWzVouVyGuvPHUXPuGK6cLsXNipPoqL2I3uZrGL53&#10;i9/ZZhocVVjD8GLoEUcjY6Z78n0EXPmd8pP1Ho44YnxnAdK8B0E39U0yDRNpa/1g83eQ3CVbGhdD&#10;9/D3Bx63bKmGTOUqCbtp1GjveL8tUwHx7TfKPukYv13uigA72cOGqbsRE1JX3U0Yf6it/setxl51&#10;tZh3VrSTNwrMQHuv8mnv1AjQ9ZjobptawdVmXBF9twH0VKP1ZqAT/w/PjEY/NjruTQAAAABJRU5E&#10;rkJgglBLAwQKAAAAAAAAACEA3NDA/KECAgChAgIAFAAAAGRycy9tZWRpYS9pbWFnZTcucG5niVBO&#10;Rw0KGgoAAAANSUhEUgAAAPQAAADlCAYAAAEToupWAAAAAXNSR0IArs4c6QAAAARnQU1BAACxjwv8&#10;YQUAAAAJcEhZcwAAIdUAACHVAQSctJ0AAP+lSURBVHhedP3lex+9si2Keq45XwjHMbNjO8zMzMzM&#10;zMwcx2zHEGPsmGNm5nBemrxg77M23eeevc+lL/dPuOOOobaS38xZ50M9UktqdUujqlTVLXBrLX2J&#10;lpJc1BZkou31K3RXFaOnugSd1cXorChEfVH2l7S+WtFrQ2/ry034pq7MpOv6XUPFl/zemmJDb+pK&#10;DXVW5rGOIvSSuqsKTZ1uzXx4dd4LtFcWoq0sH4VpcebBHVVF6GLYVVNiCn59mEN9taV8WFn/dSk+&#10;NFWal+jhPa4PVprierBID7Zxt+bXL9Fammda2VFeYB7UValMtp5pvTWlaOdLOS1Ui1Sh02KRfamv&#10;L1dqWvdWYf9L9PXTG/Wc4uYl+x+u7taD9RA9UA/WQ0R6EftQkR7i+kCRA4nzQk5vsKv5ANtyxXvY&#10;4g+NvI8PV+tVzq2pKIsPfvVNy9XiElNAb650kdJMa9nV7+oVquXOw97WvzaVv2OouG29SC9gup9p&#10;H5srTCP6GsrhplarxapcrdS17Xa9iFpkW/WxuRpFyVF4W1uGDw2VhsRkeuh7vqgNbRfrJUSmF3Rd&#10;xwbxOjfuKQ5vXQe39jLhre7ON1yvHnBgeGVa7WDrcKx64qe2GhPaim1cocrong9NFf+Q/p49VZQS&#10;jQPbNuMT45+qktFTlGofXmhILbWhyHnwV3rfWMnWV5qHvGcr7UupxWqZWixs++ry8Z4PrspJw8Ht&#10;O9Ca/wIfKhLRlPUIfSVJqE68gp68x3DrqnS6Ww91ZTjXbtfbCzOHwV6bByvUiyj+qdl5+FvyRG5i&#10;FDYsWIw/NRfjp7oUlMVeQ0v2U7wricOHoih8yLmF+kc7Uf9sL9xUuR7k2mK9hOVgMYd9iU8tNeZh&#10;eujHpjJeV6GbPZd49yrO79uHv7TwvtcJqEi8jrrkq+h4+Rjd2feQe2ULmp/tRsn5ZfgUsw09d9bj&#10;yboxcBOjWc0msq22omXJiBS79DMf2EP+SH50Exd278T//FyNT+VJeFf+3HRl8tXdqIi5iKqYsyi5&#10;uRndUbvx/slGpB9ejIVhw7B8TCDGewyE7/AfnW4X7grbXufyQcVfurlHGFKUemrK0F38CrE3T+H2&#10;sYP4tToZf2/Lx5+aCvCuLAGdmbfR9eI+3mTeRFvUXtQ/3Im3MbvRcmsrwof/E6Z6DUSY5xAEDhsA&#10;f/cB8Bn6A9P58I7yvC9i1s0X6KlkDxC7zvJ8VGfE4sGlU7i1Zwf+0kZMXyejr/Q53pYmovflA7x9&#10;9QRv+cA/51/H26Rj+BR/AE+2TMeYgCHwcR8MXz7Ee9gP8B/8PYJG8OHDB2JckBcmB46A77CBkvNc&#10;djO1GLm5Wy9Q8hJL5s1BRVIUekvi8YYP/FCViI6CGLRn3sLHgodoTTqP5vgj+G+vL+BdymlknViB&#10;MwvDMDvEE+MCPLB0YgRG+bljpPtAjOHDTq+aivF+wzAx2AshHkMw1m8EgjyGwq025wWe3ziHNQsX&#10;4D931+HPrfn4VJttWvi5MhUNSVfREHcWHakn0ZF4HJ2xh5ByeCH2zg/D+HB/jAv2QKj3EMxkGOLr&#10;joUTg7AgbDi7eTB8hvyA0BGDsGVGBNZOHokxfsPhPeRHBAwfxJYPgNub8heoSr6GzxWZKE28hr7i&#10;OPTk3EN9gh54ATVPduOPL46j6MxybJrmgzC2YMb4IEwNdsf6mWMxK3SEqXTFaF/TulXTR2HWSF/M&#10;Gx2C0T6DEOExGIvHB5qHj/N3Ny335Ev5DGW3t7x8glMbZ6M95zFa066jNfEoWqN24vXZBag6swx7&#10;pvoiwmcYxoX6YHzgcKyZNQa7Z43DAnLt5OCh2LdwMk6vmMWHe2L9rNFYNj4AN3auwLaZExHOl4kY&#10;MRiB7j/CZ/APWKJ7QvwxfNCP8ONLuFVGHWDrDqKJLSy5vA6VN7bi4WJ/uA8YAI9hQxDmPRyLR3vg&#10;/KrRuL5tPiaFemHFpBC2bjhWjgvFprmjMDnAHaN8hmMky44PGIENfMGpQcTcdxjGeg2G16DvmD8Q&#10;I/2HwZ3M50/mG+k7HG6tt1Yh/fhScuf35M4BGD7kOwT58MFDBiDUayjmBnti29QAHJrvh9PrJ+Pg&#10;1LHYMW8y4q7vwqIJoVgzdSRWToswDw4nRbBrZ40LZOUe8Pci1w8ZhM2jh/OhP8Jz0Pcs8yNSLu5C&#10;X/pZuIV5DsCIQb9Dwq2DOLl2BplhIKYEeWAiWxBE2ZzErl48xheRmxfh4soZuLdvPZaOjcC6KX7Y&#10;PHMc5o7yx7RQb4SyGwPch8F7OEOP4Qhk6zyGDcK26aEoOTkHfQkHUHR9HeqesqdjT6Mz+xbcQkYM&#10;wNpxfki5fAQhI4azggGYEOgFH8qnONPfawBOrZ2LkeTe3fPGYcuymVgxORwrJo7EhZm+prvH8CX9&#10;KddefPFAD3f2mAdOLpmAXwuuoCXxAsoeH0Nd3EW8K4jG+5IENL24h+LoS3Ab5zeYrQjG5VWzsWR0&#10;KPyG/ohQVrhySjhC+cAQKoPJ7Ppgz4HYs3QmufQ7TAmjiBH7CWTEII9hCPMagdDhP6An+izK4k6j&#10;Le0S3lLVtqXfQUfmfXSTmfuKk1BGnV/08BgurF2JV9GP4DaGb7xmWrjRuRtnj4PfcMIweACC2SO+&#10;Q4cggg/1ZhcGSGGEeJMXBsJz2GAE86VOzw/Hf6mOxseXF6h4zlI8r/CBN9FTGIe6lOtoz41FQ/oj&#10;1CTexro5s/BTcx26q/Np0RSY4ddtadgIrJwehlnUPktGhyOAouE+8Dv4syuDvUeQQYbCz30IKq9s&#10;Rdr++ZSIzah9tAEtcSfRnngenVm3cXnNDNzftRCteU9Rmx6J95Uv0Jn7AnfPnsKbsgJ8pMnUVprN&#10;gcl58JtaatSaQriphWM9vsfe5VMQHkrmmj2RI84gDB00EIN//B4jqBA+xB9Hc8IRtL+4jLf5T9CS&#10;+RAljw+jJespuovi0ZUXj58bUnFo6UJEXb1sRj7Zbhrj3zfQ4qnjYEVTu6WYmpMPdV6C1qsfNc2Q&#10;gb/DYIrWkB8HYHKQJ44sm4Y3L86gMuYoqqKPo5W4VVLF1qfeRmPmHXzgwNLy8hE+lSXj6ZF9+C8/&#10;v8dPLbTnaGC8rck3XaqH61rDsB7eVUbTjKOn0+XOC7gNHvp7LJ8UgOorS1B4fTWKHx9AytUdhkuz&#10;Lm1GadQptGc/oUVyGQWPTqAt4wEublqCmle5+NxaawwLmVF6mB6kB6rFJqQDoRbLwlFLeyst3rSO&#10;1fIW6vDy+7vR+uIKGtLuok5WCFv34sZhlMWcQ3nkOXwsfo7969fzwbEc159z9Mv70jpjGn8T/7md&#10;L0UjsqeCD6Lno5fopTneU/EKb/hgYW4eXk7568l7gvK4yyiPPo/8e4eQdGEXdsyfhLz4GHSSYd42&#10;OPa6zOTeKheTuP9hMpdNl/O6LD2etsArXqu1ZK5qPqyfTKv7Q/NwOQ01+RnGZZLtZux4vWW/OdX8&#10;Wg6e4kV4V1dufDfrqeiF5LM5VqwcDHY9yypP9XUTBjmiuld5upaFJMPFrb4wE3WFWWglM9QXZhuP&#10;9IuDSHuuoTjHVGrsN97kPETWrNwl56FOL+jBMjjlnTjpxkNhr+jBIj3Yxt2ayfatNJVkNMpyFTlv&#10;51iqTUXOg60x6bRSD/rqp9k0x6zmSwkK+1A+zNry6mJd6wWMT64Hy3ZTV6sbXCuW5+L6AIVyGIS5&#10;QqV9Jcdp0AOFuR5gXoAPVNhOM62L1q7y3Vpoo+mhtrVOS4WVfHA9+GX/C1E++VCnRRIlxyc31/0M&#10;9rXb+0nXJOVZx0Iv08O0L06hHmhfQK1Wtzrd57TWtJQPkJMgZ/B9fYVppTzTn+mr6QFWttU6Q4zr&#10;nve8V9cStZbCHNw9fwxu1hnUFwQ9XA+1DCDMTOW8WW8rOX3X6MpQ/a0lKc2GepiUjK7lwXS+zsez&#10;6xdx+eAB/FqfTcs33nEG9TDX7haJmSx2arXwdF7EeYAl83CS0ntrKS6KU2e38WEJD2/g/qXz+K2R&#10;IvUqCu35UdT5D1GVcN5psR5sGUutVtzKo7pclX9oqjKV6+F6oHVz5cy/b3C6uS4nHddPHsT1E8fx&#10;vjYFb+hxfqhMwc81L/CmOBqNSRdQen0j/lpKD9S20D5Y1Fz80rRSZLlaXGwf+Em6mi/yuakcNZlJ&#10;OHfoAErozP9ck4G69HtoynyEf2nKxJvCp+igw3Bv/XTE7JiC5jtr8fHJZrzcNd5xAF0fqhZ3S8+y&#10;i53WOmIk5tCo84EvUPcyFef278LHqlfoyn2Mt4U0eXIeoT79FkqenkEj/eqW52dRdWcL2h6uR9mp&#10;xdg3PRATfQdhDu348bQH+WD7jcX5uqCudESHQ5wwbayg7OWhNP4Jti6bh19ry/Cnlkz8pb2ATnw6&#10;3hdHoTvrFmrijqMl5hgqbq3DTy+OoeHqKhycG4bJNL3CPX6kCTUQ3rT5gmhuuQ/4Xl1NrqbMWs3S&#10;VEpNRfnsLMlB6p2L2L5iEapfxOBzdToxSyQlcMi8i0+vE2kC3UB3+hm0xR3Bx5QDKD45HwvpDHjT&#10;5fGkWe1J+y6EXog/DcUh3/8O4SMGYixdpOn0UNyMDq3Vg1+jkg+4duooTu3Yhb+1UMHnReJzbRaq&#10;U26iryASzfROaqOOoC3+KN4kH8LHZzuQfGgeYrdPx6aJ/hgfPAyzInzpcXrS26BNT0t2Ko3G48um&#10;InTYd/S1fsQ4Gv6BdIfcSlOicWT7WsRcOI2/tBbi33rIqVUZtBoT0Jh2G0006Oqij6Az8RQ+pdP2&#10;ij6E3FMrMWeUNyL8PDDSZyhmBNEKpeU6hdbqjgUTabt7Gyc+jJbpzDBfLODLrKBVOzHEx5jVY+gO&#10;uXUVxuM/db+mjMWgj13Z+OIW2jNuoSv9Cn0vepdxB1B/dSUe75yJ+RGeCOCDZo73xwwa/BvnjMPq&#10;acGYKBeW7q2cv73zp5iXmDc2lD71ILZuKBay7MqpEZjgT0+EFm+IJ13ckriraM5+zIfdQ9eLS6h+&#10;uIN4HUT7tTWoPrUUU/y+o6M2AKP9h2L5zGCsHheE9eODaXMPwc45ExF7er3xOCfQYV88NhCRR7di&#10;Pw2JGSP5EHoc6vLlkwOxdeoYTAj2Nn63p9zbojvbkXNxGd4/P4SCs7S/zi4hHv9EL3AgPPjG4/j2&#10;myZ54+KaCbi4fjb2rJ5Nvyoc26cEYMHYYHysSGaX0+MgdmE0kXcunoatM+j2RgQYHzqctvrokKF8&#10;IPPp0Huyqz2Z5tZ1ayXWUMbUJUMG08422AyADzlxFB28GaO9kU8bO3L3Akyjsb93+UQ8OL4bs4nr&#10;trkRxNULo+nMjWT3BdPPGk0HbzFdoGDeK6fh6twgDKNb682HzaLjv4zQ/M+KBzR3yWkzpwRiAQ3+&#10;iWSWSfSdAwb8gd1E+SP7TwoYhrNrpmJZiAe2LhiLh4d34frmJZgXTPd16ig+mE6+F10dTzp2dAhE&#10;Puxib76EFx291yfnoi96JzopctV0n/tor9dLV6+YFoTtc6ZgVniwwWSUvzcrGk4fiqxPYV/MFxnL&#10;bppGjp1KDl07cQzW0xGYRMWg7yWhdORGE7cAukD+I4bRBxtKzTQIJ+jkN9BOb0k5z/AiahMuoCL+&#10;GpozHuJ19GW4BdFjnD3BB4tYqT99JT+6NvqstHx0ELtvEMbSrQ2k1hkf5IU9SyZhMl8k3H8EJvsP&#10;Iqbu8GLP6J5w70Hofn4JFZGH0JNxDQ1Jt2jBRtKJO43yhJvU24moeX4V/89fG7F/5Uq4LSAep9bP&#10;wexRflQA7kbO/MjyPuTkAHa191ByJrXQpAgvPoDdN2Io04fh+uKxyLu5D++zTqI86ijanl9AbRI1&#10;Gb3IqoSL6HwVg+LEW7TZb6Iq7h4KEpKopGhg0EQ2/lQI33raGB9spkPnS4byIasH+44w/rAvMQpi&#10;a1aM8kXhhW14tHk63mccR8mtLci+uBFNSRfxU9ETnJ41GpXP6H3kRqE+NxqvE29i9+K5aC7Mw8+t&#10;1RxYONLVFBidr4eaB3uTi9fODsOE8OHwFlOwxSOGDMYI+ljB7kOxcvIolN3bi6onRzmeXkV98m3U&#10;P7+BtkyOSqVp+PA6hc5cLN6UJmPPipV4U+FYL9L7jsFPi4T2mTwKx42hwVGeCzeJjL/HDxj43Xdk&#10;Hg+sHB+EC9uXoin2ONrjztDTj0QT/eHP5fFoy4pCV34smrKfopGWRHXCHRzZuAG/dTXTS6CBKCNB&#10;Fkh/6Bh67FoOs220z52BqN9v9hj0ezzbMBqf00+xuw6h79V9fCx5huKHR5F+brXpvrq0O6iJv4KK&#10;mKvIu3ceSffv4NfuVmM5GvNHZk9/CzWcGitFIR8oB055cuK+uDJ6cNWznShlN75+ehy598+gIeU2&#10;0i7uQdKVPci5tZetuokNUyahIjUevdTlHWVZZhi1VqVtoa5Voa5l7Olhct70QL2A8uS8fXlw4wti&#10;lnIDF7YsRN79Eyh8chy39q/HuoXz0JybSRuYfhNtYbXMmLR8iDX6rMNmSRZlVvRDky4833K41cPe&#10;kpvVWlkwiuvhxsqUN1Gbl47XWc+N76QfbTKHRMavoqchR04+VRtbIXNJxqBITpzKyGyyro9hLrZK&#10;lqlMJ9lsyhNZk8r+CXQsWQceNcaWt6Sytpxz7VhJIsU/U2q62TGK631surEz5Dyo5/vJebcSp9HG&#10;d+v/uSc/zdWpaKQTaf86qeGC2NqGegldq9G6xzbKeThflIaN6QzzC8z6dl8boNCxJxVXp4g/6Q3z&#10;Htt4J98p9/V+x7y3DVRoGqUPTnwH1443n/JNg532iEyjW2jeyQ0XOX+1CgyiImt9ywPWjarANlik&#10;Bqqj9KNCeQ5ayvva67p2TRdn6Vpxm2bL2PJK07XIOLy6v/9aZUx6//NUVqT3+5InPak0vpfkzL67&#10;0uihvzQuhGVni7JCuRPOtwXnt496UY20pDSVUxmhIVIZuRsKjcso2aujO0nDXKElqTyhZ0hIqkF8&#10;IYW6x8YlrwotWY1lOqG/o6zKFMkZV5lWAml0gBkkHDu+PD3JlCfSXxurhhiU+/1nkVC1naBG2cYq&#10;7rBamSmjspYrbLp+uP7UVueoWTZUykiNF1lf23xpYMPtS1tSA/WiCqUtreLSV0U1xjbUdo5I17ac&#10;JVMP30ff6jrLS1CSkfiPjbaNE3IKbZpIDbWhXlZkZdiyupSTg57+NlahNjeNOiEHn9lwx/l0PqNY&#10;BWfGG70YSQ2zpA8JCr+8OMn5nOY0Sg390KjGiSvkUdOVZwf11nKoYCPfUCxbqWdK0uLx5PpFHNm5&#10;Gw9PncDnskx8Kk+gweuCkm2wSA1SnhopUtw1TXG9uK7VGNsRShOy8kf1gubbgnq/v9G27J96Wr40&#10;2DbOouSwJTu3H0XDwiRTHynl4XV8bKwy3NNS9BI1L9OQ9OgOtm5eiaObd+Jf28rxa106/lNPCf7a&#10;ko83dDkbM5+gNz8era+eOE6zdZzby3LJ2vpN/xVlq6AUdlMZiHRtFYZVON9e2zRdm4bxZW2+hhn7&#10;TUrhe46xH5od0hcf81G13qnvHeNviWBHaSEqs5KReO829m5eh/snz+A3url/aczHP7dm4315Gn6u&#10;zcbHynR0vIpFW84TdL18gubUG6iOOma80U+5d9Cedglu9fkZbFChGZqEoBorxaa4q5wKfcm6ZPpb&#10;1lZcpHuFtPOyRJ2s58TJqmTHrw2twEey/0em6fpzM9mZHNBVVoianDSkRz3EmYN7cWjDZhREPcK/&#10;dlTgt4YMGpsJ+KUuFUkX96Pl5TP8uSUXeZEX8UtVGvryH+N9aRQ6Mm6iPuYUPeBT6KIXXHl3Kxof&#10;b0JH5HZUX1qAN0+2OH+IhXR7mX7OO6pd39i+RVakxqvRDppqkDO0WJT1cVeNFQtLiX1srjIN/dAs&#10;+SwzH5I+t1SYenori/H80W2cP7AXW5cuQvK1s+a/yy+NWXirRhSnoi7zPhoy7qMu5yFyn5xG1r3D&#10;tEcvoi/3EXpePkRTgn7+b0Ltgx1oidyHZjas4sZWJO6agVcnliDvwAw0nFmEzO3TcHIW/c8x7hhJ&#10;h8mtoYA2pWFjWVv6LlRKpeE0TmgrT2jq2lE+jjloSUOPMw2mX2Prsxwb2FORifaCZMpcJmLvX8PF&#10;wwdwcedOdBVl4D/3VOGv7bn4VJmMN0VxeKff7wUxeFv4zHyFybxxAO0vbqH5+XlURh5GT+oZNMcc&#10;Rm/qeTpSJ9EWfRDtkduQc3we8g/PQseV1bi/chSWsVHB7j/QEf8BAe50Xegp6k/p8EE/YPAPv4c/&#10;PcYQTURQo6zF5aD79Zujg2o/++q6yhno+9jwTvoyUiZ9vL+d4pCTcBd3L53B/q27cWrLOnS/Ssa7&#10;oqf4IxXKx6pUdBdGoqcoEh/K0/Gnpjx8pAz28vovNcl4S1mrjzuJztRLaI0/jcbI4+hLO4mPKUfQ&#10;+2wXam9uRNrxpYjbPwdn5gRhSfAQTA6Uoz6A/hgdQo8BCPWmAz90sPmv6TfsezNFQF7pWN+hmDnS&#10;G2P9Pegs/oAgOo3mI5zkSmws60WN7upXQG+oeYuT44w5+YENr06PR/ydKzi0ZRMOrlmCyJMH8C/N&#10;+fi56jn+pY0KrygeP9Vk4V15Et6XPce70uf4pTYdvzK/OfUKfnn9DO30s9ueX0Tr89P4S+F1tEfv&#10;wee0Y/h7wSV8jtuPv6YeQP6xebg4LxjjfQciyHMAJoS5Y3yoJ13sAeYbiz/da3+GXsbtHogIL3dE&#10;BA7DTPqHoZ5D2Wg2eMh3CBkxCCM9h5ivVmN9hiFg+ADzq5rjtExCsi/NzOaCbJSnxCHj4VWcO7wH&#10;ezZuxL0zZ/GBnfGhKhN/ai7AT40veZ2KvtfJRgb7XrNx5c/RmfsUnVkP8K44Gp2Zd8xn0Lc59OeT&#10;T6OPDexNOoqPiQdRfW0t2u9tQfm5Nbi9fjJmRPhiXJCn+USzerQ35ocxzutQNmSkr7v5JztvQiDm&#10;hftifoQ/5oYGwHPYDxilBtHFH8sGzWMdS8b6Y9W0CGydOw7BQwZgjB87wsfdfHsI9xpsPl5FkBv0&#10;t9vt4NalOE7kru7ZiD9K0dRk4m15Krrokr8rT0EDXfWuwli0ZDPMj0Zb9iO0vrjDht1F38t7eJd9&#10;F9WxJ41SaY0+gD/nXkDv462oubgS76hBL66dwBcZhemh+oA1GKP9h2PMSC+E+g5B0NDvsXB0AKaG&#10;jjBfY+aG+WBxmDfLuWNCiDfWzRiN42vnYOfCqdg8dRxCvIZhtb5JsYP0nWOkPqywEeYTUrAPlowP&#10;xMJRPmbCyfhALwR7kNWHU7bJGQqD9a2Z3OH2gWj1FsehNS/KfBLQF5bWl0+pTQ+gkWNcVdxZvMm9&#10;i9bUC2igUmmLOoiWp9vQfHc93sbvRtej7cjcOR4vj87H+eWjMS1oKNaM9sLiEE+Ea+rF+FAsmz0a&#10;uxdPwbYF47FglL7IhWP1xDBc2rgC6yYFYylppT4V+3pi1ShfjPbzxJrp4VgzazRmhfth3pgg7F46&#10;HZe2r8BoTXII8DJTAYRaBBFXJ80f7Ysd08dg85wxGO8/BGP8R5gvwIGagTF8qJnuoc+SXkK65Olp&#10;vH52GsVPj6Au9gyaEk/jXcY5lNzajA5qyfdJh/FT0m68p7bsvrka5xaPwrhAyhNR8hnMSljpFCIk&#10;9hkfPBzbZwVhwRgPrJ7ihz3zJ+HcpsWYHuKOFVOCsGvmWEwPJLv6D8aOGeOxd94UXN00H9tmhuHg&#10;4jEYxxedxRfVV2E1bu74AIxjg8YSxcWTIrCSHRhGVh0f5IORfpLdAYbNQymrweyEJWMCsG6CNzbO&#10;DMLa6aMoGoPNLK7J4YEGbV8qOg9NKaq5uwGVtzfhfcIBNNzYgLSjS3BqzURMCxlippQEUfUHUa4W&#10;+EkeBmDIgB8wfIAm4XzHh/6IqSFeGEP5O7dgNC5uGo/726eg+ukZ3Nq3EOP4oIPLJ7BB07FuYgj2&#10;LhyDpePIgiNHUP5CcWTlXGydGYH1U0MxjSw72s8D4WzkaMpiOOVvJGnR5HDMpSyvJXdsmRKISXze&#10;4kmjqOAGEbnBGEVFtXwkFRiHJ4+BZHdqbW9q8+ED+Z6DB2AYacRgsrX7EAwZ8j0mebrB7cI8P2we&#10;r7lsf4AHxzBv98EYNvA79q43PFlo2qgAKokwjPcZTLkZzh4dghDPYebD8gTfEWStgZRDdyyhAnqy&#10;aRoe75yDR7sWIXrPciwbF4ybe9fgxLp52LN0CpYSiYm+1LJEfvnUkVjMDphOJTSBjdUfkFE+jgLT&#10;92NRsJcmBg3FKCqrUYHsCIrLSB8v+BIITRbyYKd6sLEPFvojZU0IDs0Jw6bJQYjdMB4tdzfj3wuu&#10;4F9LbqIximKYfAJNMSfQlngGbj6D2Due32H/8vHYTxabHe6FZcFe2DJtNFmDKt6DPe4zFBvmT0aI&#10;x3eI6Efcn6w13kdDww8I8x7Ilx2MlROCcGvPPESd2IBDK6fj+JrZmBIyApsWTiFH+GDXgslYPiUY&#10;swN9sXmsLxaM9sGCSSEG1VCP4eaDuX506Gu/vl3rk7IPaQQbp4+yw8maAe7DEeQ1FHNGhyD+xDr8&#10;e9F1/LngKjriDtG+PoGKx4dQcGs7yu7vQFPyRbSk30J1wmXUJV9Da8YD1KTchdt4Dt6jKR/7Fk1A&#10;RdxV8zU/4coxrJo1FsHDhpmfKCF8qVHeki0PTBnpg4khRIGIT2JDg/lSEwI9MNF/KCYHeHKoGIo9&#10;y8abaXkbZpMNqTHnjwrE/jXzMG+sD2awU/2Hf49NNDACaD35Usl4kbsmBAwluuQkLw/40ajwGCL5&#10;+w4jfnRD/p0D+E8NqfhLyVW0xO/lGH+CQ+INmqMP8DbvPlo49jcmX0fq+Y0ooX5qTHuA6tRb6Hr1&#10;DA0p96mgn6As8QaOrxyPP9a8gNsYohTiM5CKZyQOzZ+Gs0Tnxr7t2LxgCtH8J8otWWjQj0Yu/Edw&#10;zNN/EyoZbyqyQLLWaJp5QUQnnOxohhHv4VjFYWXtjFEYTZb0Z6NmkI3D9BOH8hoR6I2Li8IMhwjF&#10;ECq1e+tmIOHkOvz66go6n2xDw7M9eP3kgPGOWtIus4EP8J4malvqTdQmXDJma0vWfdS84HD5/AYa&#10;0u/RbYxEF4fTXlp6dSl38At95x2zpyH28mVUpNHqo63/to7OE+0St7FUBhM4vKyjwti/cDxC+RJz&#10;R4Zg9xQqHbKiLB8N8CM44PuxAePJ+roOo2zqv1sQO0L/AaQP3Nlo3x//YDjDKA8OE2P8vDCfZa+v&#10;XYTEw6vwf6viy0dtJGL70JJ0ykzWK3l2Bp0ZV/CGjWtPu4lWGjbttAP+VJ/BITQarYUJtOVT8LYg&#10;EZVkzwaWa86Nwr+2V+P0xtW4fugwGgsK8baxGp+aamj7a66Wvq3Rlzafi/6R3Gb5DYbnwN9h5qQg&#10;jocByLp7HGc3r+ZwMw5BRFQWj2aPahKnO8e44WyMJ9F3p1b0pKzJahr2wx+oZMSWQxG1ZTban+1E&#10;34vj6KE1ln1lJSof7EcD5avi0TFURnN4fHjE/MCqjj+H3ryH+GtzDg2iZPQRzVY26MPrJHym/SBv&#10;64+NeaiIeYoVE8agKDYe7UU5eF+dgz76AV21RWxcOT23SvTVOQ01HyTMn5sC0/juyld0jIrQVJhu&#10;GmzmiOnntCaPjubwFDbsO/h4EVGqfKGmGXJDBn0PTw7q0pb6qWl+alMP7KAO+D/ep6KBSuL1w40o&#10;vbcX9UnX0EQW7KFJWpN4nY78YyIVizp6TBUs10bjpyHpNtpzYtFTnIB2/dNKv23yWzJjcX77dtw8&#10;dABVaYn4QEfnb921dHAKoWn7+iz0ju7rm1qxKd1Z87tCc9KUptUUTKe/oDLtpS/RkJ/+JU8f+NV4&#10;TZBT6OZDDa3hYcR3v8Pj9VNxZ/VEJNL/vLdiHDoj6cI93YO6yD1oSjuN1pTzxvXrzLyHpqw7dAcf&#10;oDGdTnuC5itHozblCsrp77ZlP0Ta7eNszD3SY1SJJTPukY3P4uX109hOWTu1bw/aykvxiSz5vlHf&#10;wPKMry3/W2j1VhQTlTzHfaUDJIdIfrvy7Pezry6uvpCSdfUbhWTmxPWzshqpRouccsVw83P/A9rj&#10;z6In4TA66eXUPz2Igvt7UR51CoWRp/Ch+Cl+LXiMp7tm49SiCJTHXkEtlUf25Z2I3beACucESmIv&#10;IO3GfiRe2I6Mm3vQzkafWrsM25ZMR+y1C+igT/2mMp/o2Q8Qzich+01MoZ3MZb5e6qME421ETPlK&#10;U0MVioXVGDO9sf8/oPOfiGlka7G94mJjNVhxW0Zk2Lsm9hwqok4j/8EB1CVeQkvGXVQ8O4eCm1vx&#10;cO8i5D44gVf3DyH95lHEntuJ+3sXIPrcJrQQwWtbVmN2gDvir19EX2ku2TIKtS+T8JGy1Jyfwpem&#10;IqK27CxzvmSqIQpd42qISHE1Vh2gawdBdhI7o7Ms17Ct8iqzktiY/h+f+kfFhr4nu6uxmmKpUP+u&#10;bPiO4lCaEmUa6xAV2aMT6zmOPUBx9EXUk3Wrk67gVeRpPL+0FbGn1uLRidVYGeqPqGuXUJ2Zgqq8&#10;F2gjtZRl4U1VmZkl9a62zPzT0l+Qtw2SOefjuhqi3n1X76xgMg1hqE9PBm2WE8t9IHvbuNW8Bjmm&#10;vYx7hJyESOhPjBqnMl3sBINcf0PVMDXQTO3s7whXUpo6qbHghekwN/3SscvzRE1EzH4J1QcFfTnR&#10;lxX7m8fOyDT5taXm514LkVQ556OgPhrqvlI+JNuk2Q+HIpVTGdWh0Pm46HSGSPn2a40NRa7ldK++&#10;8ujjh671PHVkHztJZZ3P1M6XXPsvSzMM1Z7K7BTnw6C+k1XmpqHoRbz5n6Uvn2pUc39n6G+lGmt/&#10;4Olm82B9eOj/B2YbrTy9hLO+rcJc24baBtiO+LbRTuiUU/22jOJOZzifk9UAxfXjUYrPNJjXznP1&#10;jV7rcBzqZuNF+uLrdFYR3BqKslCbn4maV+lmSquQa9UfDxaqzktHaWbSl8aq8YZ43a2Xqi/70mjb&#10;IIuEXkJoOwv5XL+UOpNC7Xdw21iR0pzyDoLOukpHbJRvGytS4y3CCpWmxulaoWvcQVpxhwx766+j&#10;/ZUjhBWqR5Rm5wR+aTDJ9nwPX06sLZH4iqQ4ob/BXxD6irSNW3KuncarsXquLWvzFRd32LJqsIO4&#10;02DnmdTQlHeHC7823LK3fmBYDjXTe/Vxv40NNTLb/4HffhFV3JER59eO0myjReoY3a+42FmhqZy2&#10;rn1pvbDusS/vzOZ0fgEpdC33Nd1ReF+Q5bWUo9X2/1G6Qn2tNVOI1SH9ZDvHdobTaLJnE8k22sqv&#10;mcnNhuplVdjeqBezDZeScyZcOwjYnjfDDUnpkjuT1l+mLCPBXNt8S2JvlbVxW5caYxpEsmKhuG2M&#10;6nENzbxbxtX5puFMk3wrNI0WewstybIabVlcjbdsbtlCjXcl22iVU1ydoT8bBjX9kiViruiJdJ9C&#10;+yPP5tn7FTr0tUPMeC7qj2u8tg1Umh3TFRepodnR901HaVy2jdU9+pvKRuc66H5DaojYVh1gWdu1&#10;wbYT1GiV0d9JvbTK6n69uB6uP4vqAH071z9p/SAwf0RcOsMaKQptXI1Q42yDlG4RF1nEbUNF+m1k&#10;71djnUY7i1U0daw2NxVdssgaC7V83lkZoYZaUmOUVk/NrgZL5UvRuGpTXesfWGv/2K7y+nngiIAj&#10;40JIv3mcJdhCzAkdVhbaTtwpp3zn2nSAwn5SA/XyJuSz1bAv1hvJ3m/LCt1yipHKiiSqb9kpGnXM&#10;T3k1zDbWeXFHgysuRNVoxYWMvVbcoq48UVFKrLkWekJeM/x/6aj7gradiSC03zB0OuXrLAP9B1Pc&#10;ImzjNt+mWWSVZvPttcqYzukvK7aW4vzQWIP6whzkxT9xlirYBtuGKrRIi12tBldoG6pGW/a0rK64&#10;Tf+lowH1r16YH3xqrOvUC5FtsCG+sByKP3Y1OGj1k9Jtg5wfg06jdC30LEeojBElxg0r98dFWkRU&#10;mZmMpAfXcXzXJpzYtuHr+gyRGiWyaWq8GqtQjRcZWWUDvyocsaTz8mqIeUk9nC8lk0+9bPP+kdRw&#10;osTG6uVsA0X2hdVAkVjVlQucfCFLoojIJlBj3+ojggDg+1ZnpSAnLhJnD+/Hyd278erRLfytKRdv&#10;X8c5U6okh/pHLZNUJLa0DbYIW5PODhOSGyGqBjih0wA1WCQt+Wtnw5dr5dvQudch1/u+rcO1jBpq&#10;hzPlfbmHDoq+nMiHbi7MQvqz+zi8YxuO7NiKhOs38NfOcnyuSERvSQz0N+dTVa6zWMIiLNK1K+oi&#10;i7I6wBVl22ghadlaLyPjQKs51DnKl3x/RdghoWM7wrK3yBVhpZu4Gt5fTkj/0l6Ln1pqjQFUT58h&#10;LzEK548cwo4NG1AcE4O/tubiY1kSIi/twOeqdLTlR6E5g57aq2h0FEc6DoerCerK6l9RdhAXuY7X&#10;tqG2A2xo2d1yhEFNL91PFm17rYaowaaR/dSnuZ1yF2n2vqO72kf3VA3vpY5oouJ9nZGEe5fP4/ie&#10;vShJicOfmovMf/B3r+Pxruw52Zh+d2k8egvj0J79AC2Zt9GX/xR1z6/YiTZqsOOVaM8K2wEapsTS&#10;Ilf2doakry+oxkmG7bXqtNdqlEHQpaHiBsOyaqwUVCOR7J9gY0llxbof2OBuvkd9biZepUTh0tED&#10;OL59D15FP8R/6mXd5fH4pS6d5Eyy6S2mg5T7DG8KotGe9RDFjw6jJek03qZfRWvyWbQx/qXRrqi6&#10;oqu4vbZsLrJoW9bWyzvIOSg7qDudoMZZeVQHKS7SPc6iJs0dYxkqIiksUTe5rzTtOVKe3MWBTRtx&#10;es8+9NBYKoy9jP/335rMT/+fqjPxt45XePP6Od6Xx6E16xG68p7iXdEzZF/fiZbky/jvTUmof7gD&#10;716cReSuGWh6uteRaVllrg3UC7s2VKFlebl3lq2VbtlZ+U6Dda1GSm6dYcUgS3L2hyE6NBLMzCI2&#10;UpNwPmuBHetqK8rD67QE3Dp/AmcOHsDlvXvQV5KNf+/l/eXJ6H2diKqE63hbFI9f6zPN//OMWyfQ&#10;+fIBPpREM/0pyh4fRnf6RVQ82I36x3tR+2gzmh5uRefjTfgpfjc+RW//xzknmlalTrDXtsEKJfeK&#10;O3L6VZYt4sr7OhOwwlw7yDtGhxqvUKaiZh1pGpU+2XYW5OBV4mPcOX0SJ9nIu8eO4peGAvypIcss&#10;FGotfIZa/clIvoWGF7fQnfMA8Rc2oS3zHrqy7+GX4odojDmIY7PDUHhlE6rubEbS7slovrcFHQ/W&#10;4W9pB/DuwWa0XluDxHWhODYv1JlzYoctya1kW8qtu1+OHVn+R6dDCEr7qkGKq6yuhajKqfHGCiKC&#10;hpUluwx/anWuO17nozQjETdOHsGmRYtweut6/FlyXJ2Cv3ZQhxQ/R+vLZ2jOeYii6Esojr+MqpRb&#10;yLq1Fw/2LkTvy4doe3EDORfXopUN7ow9jMrbG1B+fR0Kz63Di/1zUH5+FerPL8WrPdMRt3kstoYN&#10;wuzAIWbeyheLTMioUa7aWZNZFTrpTr5lZ4uyRVbpCqWBZRHJWND8TU1gVYNbi7JRyKHl0eXTOLhp&#10;Ha7s3op/bivG5/IEo3E/lqWgt4guZ1EsEb3HIeYW8iPPIInDzst7R1ERdRbNqTfRmnrZ/A5qjzmC&#10;5sc70fp4C95GbsBvcXuRums67m6YihXhwzA7dDgm+w7BvGB3TPYZhJkBwzHSYwA8h7PR1svqqHK0&#10;c1f/HDKRWF/IqXF2fBWbqmHOmOliXvK6j47Iu0Z2TO0rdL9+iY6iVBS+iMWNM0dxdPMmpN64grdl&#10;mfjXTja2Jo2NTcLb4nj0FURRHmPwz00ZuL5tAd7nPzPzWEof7ENz4mnUPduHtvjjaEw4isbog2i+&#10;vwP1dzci5/BMvL2/GXXnV2DfNB+M8fwDAkYMQMDwH+E5eAD8PfSLdxCG/PgHM5EgzH2gWXVk2Fsa&#10;3JHXUsqutvB6abZpctiYQwjZWEirjBl22PBepmunnd4GamWSOk+LNerS4lGZFo2rR7bjFO3cq3u2&#10;4X9+qKOMpuFXyulf27RtTCaHmFxjOPQWRuJ9QSSiji7H/3xD7uBY2pF2HrVRR/Ex/TzeJh1B5Z1N&#10;6I7dh7cJ+/Dm6Q5kbBmNpxsnYeloL4S6/wGzA4aZFYVhRDKQDR7tNRTDB/7B/EGNCPDAiAH/BO8h&#10;38N32GBEuPdPnnPI+ZZktbSVYbGxyPnWpI8FZH9evyXC79hJnRxGGrJTEXf/EnZv3IQdi9fg2ZlD&#10;aEy7g5/Jur81ZqE15wkb9xg/1aSjNTsKHypSyb538aE0Bu/yH6DdsOwZfMi+gWzKpFDtjt2Llvsb&#10;8S5mD7JPLEHy0UW4vXYC9k8PwPIIHzZWC5kGwmPYAISQjb0Gfm9mLYR5U26Hfg/PQf+EwGE/YIr+&#10;qYd4IcRrsJHn8SMGs9GVUmD6PESFxlANlzxqduAbIqd5or2UWzPG0hHvZoe0FrxA0o0zuH5sD07s&#10;2oojG9cigbL6tioHf2vnfaVJ6KF8SvvqR93n6jR0v3pqdh/qzn2ENzQLe2kltWdeR2/GZbzLPIuu&#10;+GNoSziEn1KO49f0o/gt8TDS9s7E0YXhmDZyBIK9Bpkfid7DNWluIFFjwzQNkg1RQ4WoF9EOJXt7&#10;DvoOo72HIYKIi8b7DsfC8cHMczrEfCNzWFf/fmh4cBzutmxNJfTnnhb0UM5bX6WgIP4ph5VtOLVr&#10;C9ZNHYNPRcn4N2rbN0UcI0sTOW6moo9GQ9vLp0Yh9RUnoq8wCvVJ59CdfQu9OWx0+nW0p1zAv1Q/&#10;Rm/8AUO/ZZ/Bfy6+ir+nHkb9lRVI2T8X26f4mZ//k0b7YNxIT0wM8zZzTfyJlBZfBlI+9c/ce+g/&#10;IYjxeeP9cHDNNLL0CIxiI4PI5tqcSvPJxmv7JnaG9ogKGTHQsb3V6E7aufpjYT7dkm3bOS43vUxG&#10;wt2rOLp/NxZPn4ei+Fi05SaxQRw/X0USwWyGUfhUnYGW3IfG9u0seIo3lNOG5Cv4+TXLp15Cfewp&#10;vMu6jp7kE2hPPIK/5Z7Cv+UcIeseQuXNLXh+eCEKTq/EzjGDsWdaIFaOD8CEgMFE2AcTQnwwnaQV&#10;wP6D/wD/IT9AE+E0jcpbWwsNHYCdS8bhwNwJWDEmCDvmjcWyqWMxOtDDbJKk/+sT/NkRbLgmEwh5&#10;ty6ysaZISoaraMS/fHYXMddPY+2SRbhy+CjyoiLRXZiMXxvzaDTk4VN9Fj7XpnMsTcT7yjRq4XQz&#10;WyD33jG8Y2PfkI27s+6gNY1yGn8Sb1LPojf5JN4nH0HXky2oubYWHXe2I+/oQiwc5Y0x/lpf64kl&#10;oz2weow/po/UHDIiw5cbHeBlplBN4nCzbd4UzIwIhPZD8iNimj8WMGyQWVS8flo4lo0PxESv4Zg/&#10;OgAzw/1MHdqDR2tFtb5wFNldk2GDNGTJ2c58chO3Tu7ElhWLcXznTjw+tBv/1l2OP7UU4Leml/hr&#10;O13Ecg4xFWnozI8z4+n7Uo6p+ZHoyLqHt0S5KpLKJ/UUldFVvHlxAX1pp4zR0Bl1AK8urEXe6VWI&#10;3j0P88f7Y4JWOAvB8eGYGK613iMwMcQbc6l0JhEhfy/Ko5Zkj/bDsskh2Dl3DBvigXGaNOdJ5TWA&#10;mpqKTJNd/QZ+h42zRpnxeNOM0Zge6G72eNLqaO065mOmjQwye7GFcLgKpIi4Hd66Gic2rkNl8jP8&#10;1JCLPzbk401lKhubR6M+GR35sUSS/qiWcuc8Rk3SVbNYvT39JlqeX0BN9CnURZ9EQ9xxyuZZfKSR&#10;oPXkVRdWIv3UchxePI5KxM8s49aMhwBNjPMfgiWzIrBp7njMCGFDQzyJxhAsYgdMI6rhflQ84wKx&#10;akKQ2bbn9NqlmBrkhcXsgDlhrCvYyyCmuaF+lN3p5IZF43ywbKwf5kYEYHqoD8J9RxgdIDn2HPwj&#10;grQQV+XJ4m5C8Dca7z/VJeMDvZUP1MB9VEq16bSK6LV05D5Fa/ptVMacRUvqFTQ9P8dx9ALqaRG1&#10;JJ1Ac8wB9CTuR9+zXWi5tR55F9Zj72wfbJwZTLkcjmCyVXAATUCy35QwL7KjJxZPDMGqaWOwenIo&#10;diyZjLljiaDHYCyisppDlCaH+GL2SC+smTkGqyaHYfOcyWbfOG1YN3Okv5kA6zuUSJO01ddYsrg2&#10;yFoxLggrJoVh/hiyepA3xpk95pwd14wS8yTyZHG3T5Uv0F1Ct0yNox+qCbHlSTdQ+/wmmtKuolkT&#10;0JJpLDw7jKZn+1F0ZSVaHm/Fu9g9+C3lMGouLkfzlbVI2TePSA3DUqK1SnsJ+g8zO6+NIm1dNAm7&#10;50/E6pnhmBLog01zJmHl1DAcXDQZF7aswqrpoVhImZ7Phs4NGWF25NOuAwvYiI3zJ2P17DHYyfsn&#10;kvXHBngi1HOYWVgeQhYPHfYjWXcQ1k4MxNpR/thMhaal8dNDfc0GDyrnQetMrK4ZiBry3PKfnkXW&#10;k7Mccp6jhg3VeuvqmAtURhxDMy+i7sletNNQ6IzeiT/nnELpiTkcQ4+ZhsbvnoWZPn/ABI/vjLyE&#10;kkWnjvLC1Ah3yukQLJjgRyUTgWvrl+Lu3g1YMTkIWyb7Ys7YQOxcMIqdE4TDiybg5KoZOL56Gmaz&#10;wbODhmJqqDdWTwnFLMr9ua1zcGzFNBxaMBVbpozBigkjsYBcoxXxoRyqpMU9h3zHDhmGadTwy8KD&#10;sWx0IGaH+5Kr+C4UB6+hmiQ00Ow258PQrezZGZTFnEZzyiW0U+NWP9mPxqj9qH24G79knEbFpaX4&#10;HLMNbx+ux+sTSzHOm2PkCO1YMcisjXAf9AeM9R6EUVQ8a+eMxLqZoVg33R8nVk3DmfULcHT9fGxe&#10;OA7bl0wyDT+5OALrZhG5OeNwYcUMHFw2E1upfdfOCMIkH8o0FVCEZuOTzaeRazRvdHyoF5aMCsYk&#10;KroIzQpmmmFXNtjR4gNY3gvb2MFHlo7C9ODB1CMhWDl7EsIIhHZd8B060MwEHkbLza3k/i4U3tmJ&#10;sns70PB0J3riDqHtyS4UXd6IIhryry+tR/SaYJyc5WwIOGLgQDOzdhgb7M2HBdPUm8EXXDfWG1c2&#10;T8Ozw8twZ9087J49GhM5Pp7atdZMk9w4ayyRD8VqllsumZ4yEmumhuPizhXYMFPTqf0wifVoE0Pt&#10;baBplpqzPTvCF4vGk81njMP5rcs5pPlgRpi/Ga60XeNo6gJ5T+G8b0oIlaTvMAR4aXLfCLL1d2Z9&#10;x4iBzm4S3lRiUnpuTU92oi1yDyovLkXJxTWI3b8I69jro3zZkx5sGAf40WSjBWS9Ibx5KIeLYFo8&#10;3jTi1YvSlAvZkL2z/RB/aD5eXt2Gm1vm4eaBNTi0dh42zg3Ho0MbcGffKpxYOQlzQ/3ZGcOxa954&#10;LAz1xOapwZge5InJ4T7GgBjNl43gWBzKYUvD2OxRvtTwvtjGjlkzPQKzxgRjPMtLKQnhCb4DsDJk&#10;OEYM+p5KkxxAMdPEPnHhIKI6YvBgsyfeUGpw7Rj35ulBGid3V6P45Dzc2DWHD6QrRpt2XLCPmR89&#10;lDcG0671H/E9rZphZszTcoAA9vA4KhRNON9BJbVteggOLQ5C3K55iDm8GNc3zyYyYTi6bhp2z52G&#10;wyumYt2csdg2exRmhdGk5JC0ckKIkffti8ZjVkQQZtDUDCNaaowMEO2NaLwkpo2hVTWdMjqenSC2&#10;9ufwo5nCmrk4g/mRy0OMpeZOJEcQJDUynG7l6knBiGAHPzxOf/vVbfxLzQN0ZV2A2/mFIZQB8j0r&#10;8PbQHohDMWWcPyuXghiMcZSvmVT/Y3jzeHaAJ8fFkR7DzIz5CDWaDd4+JRCXNkxB4qGViNm9FEln&#10;tuH8lhXYxEZFnd6NDTPGYvnoMKyaGkoZ9aIG98DyCf5UaAGURbIr0Z9EmVQDpWX1DiGewxFILR3q&#10;M8IsPxrNTtaGkoFmG5DBfN/BGM4OmOTzI6r2TsPdleHYwY6+uXYqys4tR1/kDvyXkmv4a/EVFN1c&#10;h47Es6h4sAddL645mwiOCfSGO3vqyv6lOLlpNsdJPpyIS9NNDg9grw/EqU1LOHay8d7udNJpzhHt&#10;8BE/0mggG7JDFo8aiuPLJ+Hawol4enAzjq+YidMr5lGxTMa6yWMQdeYI5vv+3swankcFtYfa2Cxa&#10;IVdJTsezI0LVUDoUgSOG02MabLhNoYyMQK8RRi59ma954FpGoQ67tWocXh2ehuITc/GB9sLPWRdR&#10;cX8HsthwbS3UmXwGlU+1AeINNNCYKnp0DG6h1LrrF09AxNA/YFHwMESd2otN00ezt2mc+3ubxR5z&#10;x4/EvAh/LJgYxrFRQxOR5vg4xnuw4QCtpRjL8XjtJB+8OLseK2l0bJoTRgNlLNYT5cUTaDAQ6W10&#10;BsbTkdgxPZj54Zg72tfslaJ9bTR1Olz1ynIiJ/kwlLbV1p9quKe7Vt7Qe2LHjPT1NFbe3+h//0vh&#10;FbTG7Edvynm0JdNoiqK/cG0jqp4eQk38WZRFn6UVSaPqxV1UJlzD64QbcBvpMwDb+RK7F4zBpnkT&#10;sIemYTDNtSDKhLFVKVtSLuH0ZxfQJ5W8eJMrgtn4cHaIVsQsGuOJqdSaspvl257duZzDFrX1xCCO&#10;u37YOm8i1kwbh22LZ2DDnFG4sjwCU/yGYoyvh5k8H0hjYg6HqlkRoWwYTUfW7U00w/y8ycockkYM&#10;w1iy+e75Y3Fk7iQ6MVfxlo5MbexxWonn8frODvTlPCSip5nGxmfcx/uiGJrNT4zt0Zh6D6XPLqKA&#10;9khx7GU2mmPswgkB2E0j4eLy6Vg6aRT2LZ+BiUQkxIs+KdlpSlggIihnoZ4jMIeekJyBkex5LWcI&#10;oy09iQpHi8UiiNYWWl3LJo00Y+wkGgc71s7E9IChmEc9YbauDXLncBaG5bS2hKYfG+RHhMdy/Pd3&#10;d5D25fXgQQOosH7A0+ObEXVsLX55dRUdSQfIrseI6Clj+7dRPuuiTqAx8RIK7u1D76uHqE+7a2bx&#10;/9bwAj2v4tGRF20m5L6Ov4rfapLxt9pCuEkZrZ4zhqw3HifWLcCO+ePx7PR+DhceCKYMyQeVxhTi&#10;S6aPwmqOsQtpZvrTMBhHVGWFTadcjuSLSpsHsHNm0Rycq82NFo6Hnwe9owCOu97sNIpAOIe7rVRi&#10;EUQugnKqJUPe7lRcw4dST1CP0J7OvLqXymcf3qRfR1XUQbOar4by2ZVxB03JN9CV8xQd2Q/Rk/cU&#10;r6Po9MRdRW3CZeMB9hQmoC7jAaqSruHF9R307aMoy4+wd9FiJN26gZ7ibCqy4T9gxbQwXN+3DqsZ&#10;Ht+0mDIYiAVjAsjGznpGbfEk+ZLxPilMFpKP6YixbIg/X3JcoBcCPOkDsxMWTwkzG2HNoQWl5Qua&#10;5T/SdwjGB/uSTQdj/9IxtIeppFifBxXV2ZXTcHndTJTd34t/fnkK3QkHUR25D+XPDtFzO2c2WPq1&#10;PB4tabfY4Otozbxn/kh25D1D68snaMp6gM7cx6YDPlZmoLUgCr0vY/Ds6G5snTXbNLS7pADv60ug&#10;+eFdZVlw00pTrV47u3YRTqydgx0rZlOb+tM5GA8vDvjaIM1joDOwB1GrBg4nO1KxaP2FLCJtiuzB&#10;hstP9aHS0WZqEVoMEzyCSkiLT3QvOYZsO9rXC7c3zcGoAb/Do21zqWE34n9vicWbnPNoT2GDX1xC&#10;Kz24lqRL6MjkmJoTiYbU21RCt9BVGIcWIl2bcsvsVFSX8QS1GQ8ps2Rxyu3fG/NxdNUKbF22EK1F&#10;mhlcbibZ6IOmJvH1mk13nT80bPR3Zn3UxnmjMIovPofx/NtncXDtQgRwnJZi0d5aevFR/h4097T9&#10;lbNdnVg/lApPxsIQ7V/u/oPZiUyc4U7LzcvDHasiyPq0hiqvHsTpJeNRcXUhbfvtaE04ZFbZNr+4&#10;jvrkS/ipOArvc+/hbd5DtGXfxYeCaDSw4S1k5U912Wb9Z4WW+lMpteY/RUXSPaRcP4ftC+YhKzIK&#10;HWWl+NhY0z/DSLORSvCpUdMynPnfdiK8mdnv9+M/0ayjFcRBfgvlesOsCdjPsVYyPYZejtlYjKzs&#10;QaR9aI5qB2KzGJteTjCNiZmjgsyCMG3Ndm5mGK6snYTGW3vwZNtUxO1dgf9Z9wB/poFQ83Arqh7s&#10;RuXDA3h1ZZtZTtyTcx+dmTfRSbQmsxNTdq1AU+o1fKAcvnp2Gl0FiajOjsK7ihdoK4zF+5Is3N63&#10;HXuWLkFRahLai3PNj8DPjZX4aKZjqLGlXxqov6B2cruuRWaS+3Q65qEcjmZEeGPXar7oyb24sG0B&#10;x19/hBK96ePCzVfH4SR3OuxebKxsWyEfqDGTyGvTcRkyge7foZz+9p/yL+J9FsdHOi6ZZ1ajJvo0&#10;Gp+fpyd3lYrpLDozrqH0yRHzAbFPO6lvmolf6ujX50biY3Gc+Yr6qTYDnQx/qcqmt7YaibduoiE7&#10;HW8rc9BbkmH+YfeqoQ1l5vCKN7zWvHH9uLez+22DNdfbNlyhm8xMLa6eSqN9w6xR2DB3JMIoj1ru&#10;q5XmPkO/59DlwYbSHyU7DxnwPZUQTUB6MHLZBn73B6SfWo3yG1vxl/LbKH+0By10U7UVfNuLm2Tf&#10;W2jLeoTqpBso1J4GVEw1SbfR9SoWfSXPzfe2nyrS0J4Xg94yUmkcKhIeY//iZTizezcac7LMntTm&#10;ZyHl0fl95Eya/7JlNBEWutp1TNRYkEF2f2nyLLq6djqhCG5BNERk906n0z+Orpk7bWux7jDK8mB6&#10;KZ5UTj5034S2L2V0xMA/4OiGubi5ZxnHzHOojDxolvjVxpxBbdJlvCl4ivbsx6jguNhGRSSZrNda&#10;q5xHqKBh8CY/Hp+rstBeGI8G5tXSPOzKjUJJzBNsnDMPOU8foT0/C3/rbcVPzWTPOm0goZlFzlwU&#10;O6tIDdfKHdtghdrj7Q3T05/eNitzlG4R1s8LKTXFqch+JGs6XxYHD/7eeFZC04PhxIBhiBj2HZZR&#10;u59aNwfdaddQ/HAvkTqKxhjatdS0bSlXzHZ6Dam3UBl/iSz7BL0FkSiOOWsMg7ev4/FzVSraybot&#10;Wc/QUxKN5syHeF/KYedFArbPnY2q7Bd86Qr82t5oplO+1R9RNrCXDfhY9/XkmK8/Dp0fhuoEKSYh&#10;apZDVBejXXsHs8Eqr/yvbK5QHUWkZXG5//AH5J7fgPsbZuLBhglI2joFr69wYI8/io9p9E7ob7ek&#10;nUdd0mkOJTc5Xt5ED42Djoy7KI88g0Yi2ZZ9Dw1p9zleRiH/6QWUkYWrnpOS7xtjoSzmAv65JY/e&#10;2HIsmzIB2Ylx+NRQB23Lq+FEk+z0V+U9FZPWhDhDjRaSlTuNq3JW80hm7UwjJyz+orC0PKmj1Fnf&#10;8bWx/Uj3r9xRvW76mO5Oiyhz92QkbJ+A7ifb8Sn7NCoe7aJptxvVdMla02+hmWbfGw4p9TGnUf7k&#10;GApu7UBV7DF0ahFn2iM0pt83m5rXJF5B2bOzKHpKenwG+Q9OI/nCQVw/uB2FLzLQXeNs4fOpxdnV&#10;RiQkXRtiZu4SFYus/d9t801Z/RauJdqa88m43dpO10aR6V+cQbe/0bxWPabRW+hg9MaeQXvUNtQ9&#10;3IPC+7tQ+ugQSqPOoDxW1tAzVD08hMPT/RFzYj1Z9BHNumtIPLIcL06tQk3yNeSyYc8v78aLG3uQ&#10;cnsXldV9eldTcGHPZhTFR6I5/wXeVuQbRPQjUAtMJJdiU6HnsN3XeWO2gWaaJeO2U7QqR8j21DgI&#10;uiKqUI10GugsR1K6QrG0vRa59WWeR3nUISSfW0PZvIBOGgvViZfx8t4plD69RKV0j3asFnw+QOnj&#10;C0i+eQgpN/ai+OkJZN/cw3vPoyX9KR7u34JF48YhI/YRrxPYObS0Xiej63U6Ol5noovy2an/22yU&#10;baAabRFW4wxS/fmuSF85tONLB+lak/M0Q7C7PN+grFAIi8yUZ6FaqbSvnSDFpzyRW238SRQ+5FAS&#10;dxZxZzeimlo3984+JB5djPiT69FK0y/t6m48v7oH0UfX4+qO+ci6cwjtGbFms4fNs6eh4WU6OjlM&#10;lCZTifEBXWXZaClMo0LJNgvJ7PIC2wg1To21jbYNVyhUv5Qh+2oNVh/RUbrKKzSN5nO05sqgz9A2&#10;0q7DEimvPjfFNNxB3bHM3CriL1Lz3iSi95F6bR9SbxzEi5vH2fCD7Iyj9ENPI/PWPsRd2IVjaxbR&#10;ZA3H02uX0ZhL46HEmTTba3aUcqZp2Llhmoui/9lCx/zIF4pqtBrY32CLqm24bZQaLVHQLnJpj2/i&#10;dXpifzmHetRADVMasvobLXQVmkb3D1WGrb9sX+noCYVuKTcOG8e6/eUDc0LG6/gLKKQSenxkKWoy&#10;LuDogik4sno5Cp5HIeH2DTSYM+WokKRAaAVVv0zB2ypnNY/5p80hxqx85QOdocTRumqIQjVe9E7y&#10;3V9GDbQNEildaXX5qUh+SLcy15Ft5bUUZjiosoxF1iothbYTFH5BnmXbX+f0b8X3ZQWe1nE4q3a0&#10;MK3iZSrKc1IMKa4lSO2UG03NsNMzRB0kLVGyK/NEarxZC6Lhg2TT9CtYZGcxiSu0mE2k+hs5vmoB&#10;jcpouofrDCYn1HQQ3avOpXPRXP1l3pvK2HKW7CwoTQ6yabr+dg6cLas6jZIlMAY8w5FOWdd7XOtT&#10;muqw7bF1Gi5naOvTuyt0prM4w69zrX4hBzJf0uG07StjiDSlzd5ryyt0nbaq0Mada6eP1Zf2/dy0&#10;SbqohqOKVhhq/ahWIIp08IUAEBB2SaVZoNcfV9liKmrtsWqWaPIBdqHePyzY+yZd4GrSgxbwiREE&#10;sBb/qU69nNMhDjB6UZEaJt9CjTYd2u9r2IlPRg/256uD1XDb0VaVKFTnKa5JVQp1jy2na+XbuNLt&#10;PTbdlWy6SO+nsnoX13tcSXmu92vOopbQ6F10bd/FKWvJuUftcSULtEIH3H6gle+SJlIZI9FapqkT&#10;TSQhWlYmcCWVAtQeMNIpiaU02xmikqTaV+lG4gW4gBJoAtAVXCvRRgO4zEs0nEZ/SGX0PO0xq9AV&#10;aEcqHPC+SomkSOOAI01WskRWgm2eJaWLVK8tZ+/5Ss6YItLz1OHO1F5Hs1jGc2bSOQux7PPtO9i4&#10;JokqdNrxVaJF6nSbpmcICPs8pQl0Ua+sC4LltMFZKqSyBkySBVqkuCs5DGLvcTSpWwtHfu2xZzcD&#10;tupZoJg4gTLq+bWz4kxk81WRrhXaShXqIfZBNm6vbWeI1AilqT6tkbIr32xHKrSdqWtbj9ww5bmC&#10;ILIA2munk5z7bVk711PlXMneY6/NcxjqPrsWw9ZhQXIF7AtovJZ2seRqjNjx2hVYA2Y/qbzut1Kp&#10;NBuaezWJT33a/xxrbYlUxjKAZSi9j5hGoZlD5qzhoIpmRwvQfxh3CYKVxnaSbGeHHIAt+MpX56gj&#10;7BplpYsb7Zghsp1vO1JxMZhsAzvH3AHMdroA+Noxf+5tdjrEjKkq839NkkgHIGcyvgwc1ekA7jCF&#10;I7UO6R4LuCWb51w7TKP3se/kSkpzNacFjuIWZKXZe63mMHGWEX0B1IBIoWCofG1dou8DWs/imt5L&#10;ybWMYcBmXKA6Uu1oAMtMBmhJs5FodrRIY6ZdYCugBYCRbgFN8BSKBK5VDYorTx3qAKsHSL3pxb8C&#10;bDtapLju1eRhDRl6jq7VsY76c+7p5gvbztSLm477AqbDFBYoBxSVdfLtcwS4DDj7DlY6vzKVyjp5&#10;Dtk6bVzlnWHAFVz7TtZv0rUBgWkGSIauoLvaAZZ0rTIixUUWcG1/bNPM8Qok1ePUzTIEUSAb/0tx&#10;kqTYxs19LPvFGNNY/QVQV3ApuQZwC3J/nqRQZAGWhApkdaRCdaJVt0r7NrRgq6yAdrWg1ZlWvera&#10;3ucwEV+82gHEAmXVqtIUt6Q0m6+yVgULcNd8W5cNbXld6x6FrmQ7z0qlQgEjUAW0rg0JEKUxT2BY&#10;RjDlLVgkw7j9ZWxcKlvhh35/00g7h6zfOhqQ+eyu+Z1h/Ee6VwLZGmAiCYaN61l6X7OOQWOjQgGo&#10;znYlK6UCWNcWaJW3Y7otIxIgAsOCI1Kn2fSvneWApTTdZ+tSXOVtukj1W6aydagBWvajTtAa5Te8&#10;xyzT7V+v/GXZLq/tcl7FzToNOfisQ4A6dYkZSP3gWPpSP9OtxFrStcjmCxSbpzQLmAVaQChuGUNl&#10;9GFQgCvf3qMyJq+//uqc5H5QnbyKTOejgvKMGifYzsYulhwGMnXzOfJOZPD2HzQvaXZUuDOIO+pY&#10;natOFlmQLVlGUFxLhS0wHVT53eQoS3a80EsotJxsQ6WrnLUVxESW4cRMTr2OYaH7bUc5S5+qjHSq&#10;Uabz+kl1O19tnGvrhtlQ+daVcS1j38lKggXCNV/16nO1ytn6bNxeq5wl20aFhhi3QFoG0T22Ht3j&#10;Wq+u1XZ7v61X7ybsFLf9+4VpqYXeNlShl4wtkJvo0ZjVhlYVu4Jnpcnmu+a5Au8qzYoLGNdds79V&#10;vXoZh+ukUvTSjrq0+SLV4aoNrPRZNaxlYj+1VhuJk9r61KTd9aiO2TArwXZXe60yFtkVVCZkPVLJ&#10;tj6FGo9dJdFKrZXSb6+lUkWueQY01mHTbD1KE8CKfwuYALLl7T0i193IbD3/0bWea96LbdWQ1l5K&#10;DyYvE6UvEpH85C6eXj+PGycOOuvuLGAKRepgSZMruBZsW9bGRVaabSiyQFvQvgXWlZRmyel0BwCr&#10;WtUgdYo4Xbv8C+DGgnQk3btqFjzr4KL3Lf8InN2MwNzfX5fNk5q2WsBKou3E3zrrTUdaEG1HKs90&#10;aH+aLS9S/IsUEjgdYmnvseWUrnrtp08bOp9MnbaprNVwPey3N0Yg+rUF2/y+oQQfRXUl6CA+DXnp&#10;qEhPQm7sE6T1g3p6/3bs2bASZ3ZuRdL1S6hPi8FvNblf3SuRVqHJYtMXGy3Fs3HjehV99bMtA1gg&#10;LcBKsxa3FnhJ5VrV7agXAe5wssPZDshWwhV3LFt2ZqOAcSTNdqKT7oAk5umlcSLwXNW36ZT+n9i2&#10;rNJsvms5vYctY8vZTrfq1qabPN7nSrrfxPtDc637GTcM0n+vfY7iUvv2fl0r3Vl9y/ZKqwhYlv/M&#10;NnyoLUc3JbSr5BVqsxJRmhyLnJgneHb7Ci6fOIoD27bg9K69uHP8JLIe3kZzdjx+qc1B1v0T6CmO&#10;433P0Fmsf2mRX09ZEUkKLblKpgCWRMtoU6g0gWtDC7S9T9cCQsC71mXLClQrba4g6x6li5QuEB3J&#10;dDpRRok6RiTJ1q4a9tTV901OHY7EOpLrMI7zLCvRTtrXcdF2uCHFvyEDWD/pWlJpgCXZ8dbE++t0&#10;BdtqBt1rD9qWZa12KF2ayRh8+gkhSWZf1eVlUEvFIT81FokPbuPqseM4sn0HtqxYgYMb1yDx7jW0&#10;F2agr/QFfqpOx99bshmmoPd1EjpLEtD3OgFvGH9T+hwdrxgvTsGvNZkCWipZQDuqWcCIbPxb1f4t&#10;eLa8AFSofKULNAu4ri2Q6nirwm3nK82CbeP2WqQO/ECOb8jPYGf1A8M0TQmTxJvln0YdO1pAe7yY&#10;MbefrB+susQ40ixfwO0nC44rsBZEm6fQUcFkVoGjjSv1rYCkpagCVul9LKdn6h4tGxeYv3U2OHXS&#10;TuipKEZjfhbKM56jIDEGz5/cw41Tx7B95SpsXLgQUdevIufRQ/zn3lb8XJeNv3fm4kN5HEGMRVdh&#10;tFmT+2tjLjIjL6LrdYo5S7Xt5TP0FMajNecZGrMeoz3vCZqz7qAx9SaaU+/Y/S4cstLqKt0CS4fD&#10;uYLoCrLrtQXbNa7QAm6l1xVUASBS3AFdzPCVHLX3dTsYC77SNRz8yjFV5f5PwAkYklWbCl3zleYq&#10;zQ64GocdMhOyGOr/61v9RmQoV8ZsDsS6tPOK1hh3V3O4qingGMryRv0604D6ami7lBSgKS+HLtIL&#10;FKUnIPHhDdy5cgqbV67AnnWbcOnAIdTlZuJPrbX4ubEAf2x5id+as/Dn1iz8sUnnXqThU3Ua3pYl&#10;m3lXWgbYkRuJT+XJ+LkqBbUEsftVJH6uTEJ7xm00Pr+I2vizKI8+hvJnp5F9cz+6cm6j+yWB1his&#10;8VmhBVgS7jq+Ks8Zv/8RWKV1UxVZ98eGGtu/Tfs6TjtjnzpecZHiSlPH61qhBdqWVZrqUihSmr1P&#10;QJmQ6RZEhbacVfeW9AypfvvzXGkfmkjNvJeA2VA7zHRW5pnQXut/dB+BVB0fpEXYpu6iHDTnZqEy&#10;8zmSn97Gg2vncOLgbmxZuxzHdu7CrRMnKLlP8a48h8Blm3ll/9JVgJ9rU/GpKhn1GQ/QlvsYnypT&#10;zY4077UGuzTJnCXZW5yA1peR6MiPwpuSOAPsu8IYdOc8RHXcBdREnUZ15BF0J59HS8xR1D/di6vL&#10;ghG7fw6qIvejJeGEWUznpheWsaVOtGpZoaRPcZEY4Cu4Tpq9lqRaNS3SvZZhbL7qciUr1cqzKtV+&#10;gdK1rVNxK8lWqpWmOiz4lizAIu3RYP1d5Wk/B+XbNJHKiTkUN+ku5Kq+rYvWXvoKDa8yUfQ8BtnR&#10;jxBz6wZO7dmDnWvWGjqxbRsynz5Ey8sX+N9/6sT70lT8c1se/tdPtea8gyUjAymNMfhU9pxW8Atz&#10;aNlPtenoKKAqLn+Oj2WJ+FyRhM9lVMUVySb+iWnaX+nNq8foe3UPXRnX8f7lbXSlXDKH+n5+dQtt&#10;CcfQFnsIZdfXourWOjQ83o6a+xvQE78fVbfX4peME/iQsA/m9DcLiFS3q7GluPIU1w8BgahySnMF&#10;W/kK7Rgu481a6LLCxUwW3K+q11Hd9rmKWxVu67fP+hZMaQbFRQLcxgWMlVIL3nvSO505xrH5c2uN&#10;MYrkin1orTK+92eq2/cN9GWplrtfv0RDbjoKk2LMuWTPn93Hw2uXcP7oUexatwX3zp5DPF2Ye8cP&#10;4v/3//0f+N/elJlzyf7aVmDm75o5vDrxqiyJEhiD2rS7eKNDc189w6/VyfitjkYT899RMrWVS03y&#10;Tbxn2Z7caLO2/l3BQxQ92o+3BLWCUtoUdxpFN3fg57xb6Eg4ir7nJ1FydS2eH5iBuvtbUHdvI6qu&#10;rMT72J3ojdqMt1F78GvSIXyK2oYPjzaj/dpK1F1cilre49bdr2ot6dqmSWU7kq6fDYXmC5qrSlaH&#10;K3RV1c6mP1+ZRWBZCRTgCkWualxk67OqWKRrlZU0W5JU63BG7YVnNwUy5alWdYDc52Za4gRXlq32&#10;gXf2gpdbxXs5fn6gcdZXyeeV5KHyRSyKEp8ghxL65OI5XNi/C9q748LhPbiwaxvuHdyLDyUv8Zem&#10;HPzUkI6f67OoalOR81DuSwIqkm6jIeOpmWb/KuocShKuoCTuMhqpil/HX0F9yjVUxWpW3hn05j7C&#10;26Jn6KKR1JGpI5dOm9P3muJPofT2NpTd2YxXF1Yg6dA8JB5cipxzK1F4ZR1yzixH+vElSDmwEK/O&#10;rkD1zY0oOb3IANh1fTn6HqxGz701BtTGi0vw6uAMJG2bhCfrx+LM/ECsGjMckwKG4MtOLlZtW5Bc&#10;pVV5Il0LOKWJ5L9aaVb6V3CdfFd1/a0kK81KuJVspVlVrtCqbv2D7WOegDUfO4yF3e+eSBVLcnlt&#10;JJp5AlOk6YKdBdlopDFUmZWK7IRIPL5+AdeOH8KpHdtwXodb0h9NvHyUajIZ/95ZhM9VNIBq0lEU&#10;fdFMb2zO1l4lCXhXlooPUquVz9GbH4vq5Luo0Oze1BsojDtDYC8j9/EpJF/dg9Ko82ay3evI06iK&#10;OYeW5KsE9Qqaks5zTD2G1oSzHEsPoSPuMFoi96D67iaUX1uF6utrUE912/5oI1rubkT5pdV4vnsm&#10;IjdOwNOtExC5aSpurxyDC4tCcXpeAM4uCMTxqV44OMETByZ4Y+8kb2wa7YE1Ye6Y6zsIozx0TvgA&#10;eA35wfky5gqi4trJxuxxYiRXPp5cGQcwC7QrOK4MILfCgqgPGkp3pPgroALNrJYhGJpl8qZfZcv1&#10;kKHTZwDm+MprASYr2GxPX/UKb0mfGvIZf4mPtIQ/GgktRXdZMapoDBUmR+FF1F3cOX8c5w7vxZGN&#10;63FuJ9Xukd0oib2L/8/f3+Df+8rx9/Y8/LU5A+9Ko9GT9wwtmY/MznVyU3Tmxwf6oz35z8xGNKZc&#10;SSzHS1q9OQ9Q9/yaOe1NS6Qqos/h9ZNTqIk5j7bU6/iQ9wB/KY9Fa+IltD6/gvLHR6Gt/VoSjqAl&#10;ai+aH+9A9e0NqLyxFrU3V6Hn8WZ8pNr9e+o+9N5dgd4765C/dxrSdk7HrRWjsXGClzlaK8xzAIKG&#10;/wC/Yc6eLlr37TH4DwTxD/AZ/h08B39nVg+PGPgD/Adr+xMd+K+j8bQKeuD/+YOJAVohx1ZHOovM&#10;d9e2/o8mAlHk5EntOmOqBV0SZ4F1xlxHVcsidvxM+aE0tFSGQKqcYQIC9o4S21qm51ON18mVKaEh&#10;RRXcJukkk5Tk0mKNRRXVbfazG4i/cQ43jx3EyV07sXP1apzbthPRF8/TxyzBv7+pwM8Vz/HXllf4&#10;585iuiu5+KU+m+NoNv7UlE9f9AXHyWT0UQXrqL43BVHoy3vMcfIZfi6LxceiSJxmR28e74O900ch&#10;58Y+5N/Zhd7Mm6iJO0bgjqMl7igaIvcSwAN4cXwB3iSfxatL6yipR/Au9STpFLriDqIrdh/6Eg/g&#10;bcwevI/aidwT8xG5ZRIebZqGJ1tm4uLSMFyYG4LDk3ywKnQYpgUMI0gDEeo+BMEjhpmdSbRgOcJj&#10;sDm6yJOA+hHIUJ/hCHAfalaVjBj0I0b6eyHYxx3DB/0e7qRQ3hdOiQ7jvVTdkmbHpbKfQK0KFmns&#10;dP5wOdRNKddHCN0jJnDUtMZWASpVrF+Mqk+GnDPmC2hJqUh/U3oIbDcZ5D2B/aCxl+nvJdFV1ChF&#10;+cYgqs5OQVl6Ei3cJ4i+cR1n92zB9qVzsXbGZJzdsRLpN0+hIzsWP9Nd+ROt2491tFRr6V/WUfVy&#10;HJXb8pHW68eKFHykOv65KRs9rxONb/prQzZVsQ6cTEJb1l1Uxp1FY/Jl9OTcxbv8h+hIv0Z1ewHN&#10;SWfQmXYOvVmX0JlyAW8yr6ODYNY9PYCym5uMZL6+shTdMTvQHbUdnc/2oOXhHlReXY+6axvw5sF2&#10;NFxahdIzyxC1dRKuLQnBoVlBWBwyGGM8fjRL95ztpQZS8n5EkMcPCGG6H6VTO6iN8hli1G8EwdJi&#10;Tm2FodWswwb+Dl7a2IRpwSO+x7jA4ZgS5o0IXusYJ+1boAOAhpMhtL3c+BED/nGMtmrc+scC3apk&#10;K8mSUiu9Vmp1vyRb1wLdmedkyfmZrpkRZsEEGaRXhlcZ3RXNOM1KMpQV9xC3zh3C8d1bcXT7Fmxe&#10;uBAH165F9tMn+G+fm82XIPmfva/ojhRFo68gkhLbf74r3ZOfG6heyxLQS1XbRcPnp0oCWRpvTvDt&#10;pbTqgOm3Rdq/j+o4/zE+vo42W9u9f/UE7wlwTeRRtBLYFhpH3ak0nlLPm8M3W2MPounpHtQ/3oif&#10;c06jJ/EQfk45hGaq2I67W1BPUHMPzUfsrjm4t2MW9s4Px+qpQZjkR4A8B2KcSHufeBE0r6Hm0E1f&#10;jpmeBHcEAfGkOtaxU0EjhiCcQOqAwRFDvzcMoLF1lK87JgT7Yuh3bvAb+oPZM1D7iGld5xjmjeF9&#10;U3x1MqL2QRlmdrQZ4zccOp1twdhgeA8k0wz70flgIumTRe38kJBR5VjRUsnO+E0yeY661kzPN7Rg&#10;tXVXQ0GGGc/vX6RBQ0v4jfbkzc1AfV4GWoqz0FSYhqaCVLzOeIa0J1dp2W7C2V2bsXfVUuxbvhiL&#10;R4fjyMolaEh5ir6XBLBQK/AEXhL66Ef+0phDKc0y9EstQSvRpm4pZgmiLF/nq1E83hLUPoIoMDso&#10;pZ3Zd9D78r5ZythNID8ojwC/y7+PhpjT6Hh+Bh1Jx/DuxWm8SzuDvpST6E2kTxq9B91JB/Ap+xT+&#10;XnIBf8o8gl8S9+EDXZi22+tQcHAWWu/twm2q3XUTAzCF4+doWrVTaACNDR6BkZTCiIAR8HEfDHep&#10;VKpa7ZxjlkgTXF+OsWZ3PI6x2mRDx8vq4GDtsBM0bIDZTCPUk5LoNRhTwj3IFDpXcCDcB3xvDlXU&#10;auUw7eFCdaxNbLR14OxxIzEh0AsT+VztQ2GO8vMeYhb6an27thQ0Y7Sztb6s7X6ACVynAZeqW5Yr&#10;SXsm9tXREqaVq51s+5jf/ToXb8gAbwl8h76u0Q8ty0hE5K1rOLxjK7avXolj27fj9I4deHHvJl4n&#10;PEN1yhPUpt5Hdz59RxotLXQ3zJ5tVRwzS7VVaBrecuz8UJFmtiPU2XyNOQ8JagwBdaRVhtCn8kRK&#10;bBzeUir1QaHn5W2zPEzA1lMqG+JPoi/jsvlq1EZrtzvlLD5lncf7F8fxPu0Afk0jY8YfRVf0IbyJ&#10;P4B/y7uCrid78DH2MI2jPfgQuROVF5Yh8xAldc0YnJoXgvWjhmPtWF/MCfOEzkTUJjnjg4Zhxmgv&#10;TA33ZtwDk0K9KIVDza5/08eGmuM0tdY2gJ2ujX5CmB5EcLSJpYcOTyVgE8N9qa4HYtLIEVg00ROb&#10;Zo/GgpHu2Ld4otkDY+X0Mea+8X4jOO4O4LjM+3gtzeDsHOiJSaQxVN3hZAIdEqnT+rSFhHZK0V47&#10;ZoaJ9ZNrctnJVMWyhp3xmVJMaqLU1uanorEoHR3FeajNeoHo21dw9vBubF+zEgc2bsC+VWuxbuZc&#10;pN6/j7901RmruKcyHb/RGOqlBfvH5ld4TzBFvZTG9ldUo6/jOYamobsgHu8rUvGeKvh9eTxqUq6j&#10;+xVVLIHuzo9DK/1O+aH1SRfRkXEDb/Luoyf7JlqTz+F91nV0Jp01K7A7n59D1/PT6Es9bYygT2nH&#10;0J1wgIbQfvxr3nn8KfUQfk3ci395cQwNNzYi7sAC3Nw+E6dWTsL6KYGYMVK7snhg3ww/HJkdhCNz&#10;I7BjUiDmBg7BgnAvs1WFjjWM0M6EAVKpXpgU7INZY0IwOcTdnJyrHVqWTwgxkjXaZygWTxiFaRFB&#10;CKBKloQZ44iqNIBS6kOgxwWRQXw9sXicL7bPCcPyUE+sGeVnTuqd4e+NLfP5bjPCzI6nsyL8jVoO&#10;8x5OKdeOFD+SyDiUWm2LpR0TJwR5mq1wdJqoTuxVOQ0Hbl0EuYOWbutrGkEFOah+mYaKjFjkPLuP&#10;2OtncPfMQRzftgE7Vi/GtpXLcGjTVtw/cxalCbH4RMn/peEV/kQQ9ZdFOxR/bqCqpYX7164SE39f&#10;o0VaiWa3xa7ieGefeLop3VTRTS+foiHjofnO+4ZuzsfSKI7BD/CRVm9P7l20v7iM1hdXSBcZv4qG&#10;uNNUuyfRRcPobfoVjqFn0UF1+ymV0pp+Hu1Rh/Eh+SR+jj+E3gebUXtjHcqvbETq8ZV4Qnfl6rpJ&#10;WEWJXDPBDzNDHVU7PtjDHKyp3Wq0D58kY3aYP+aM9MbcUG/MZhntqqoygZQMZ/eKERgT5IMx2iss&#10;0B0TCc666eFYNTUMCyYHYSYlfinHx0lUpZLCIFrGXlTT2uZOC9JHUSq1D2/w8CFmnA0b8R3mU/qn&#10;URNsmxqOzTNGYV6YD5aPCcAmWvxrp43GvHA/HFizGGN9h2Mc6xWggTTmvGhwiYHkcgVyuNDGTuFk&#10;CjGZzpv2GTLQ7MLjlh11C3G3COi5wzi0bR12rV+NbcuX4OrBw4i5fAZVydEcE1/ib20FxortoXr9&#10;xPHyI+kz3ZVfm17iLS3bZvPhXUDGEkSOmVpLWRCHnoJYGkhx9D+foDn9HlVtlDl1vD3jDlozqM6f&#10;nkDJs5P9m71dpqV7Gk2kNrov3YnH0Rx9BB0x+wy1R+9FT9x+vCF9en4CrU93o+DyGuScXYPUU6tw&#10;ZcsMHFwy2pxwvHNeBFZM9KcUDsOoQB+MDfIlkB4IJ0Cj2FGjAkdgMoGcGeGLhRNDME1HRhPkUEks&#10;O2l2iAfmUw3PIsg6XXkkOzhAxhRBnjzSF7NHSwN4Ydviqdg+dwL2zp2O00tn4+SSqTi8dr7ZA03H&#10;uc8eFYgFlPBxVOshVKPyfzW2juS4bMZZGlXa6mi0l9ynAcayHkt1rxPSl48LxLppEWQ8P8wh0JMC&#10;PDmW+5vN5rSrkPZr8uG4rx3CtFGV9kr1H04XjEykLZSCaZhpcy3tJ+V2eNVqPL9BCXmdiv/Hb000&#10;ZhIoobkY4zkc/9LzmtKZR3BTzNb33ZTIZkrfOwLbVZCA5sxnZmv8NyVJVL9R6Ml/ii76ok3pd9Co&#10;7Q4yGaZcQ5t21Ey9ajac7EinWqa6/ZR/Dz2UyoaoozSKzhn1Wx95wOzP2BV3CO/i9+GnBPqdsbvQ&#10;ens98k/MQ/7Z5Xi0bTKi9s/H5bWTsGdeGBZSQicStLEh3hgp/5OSF04VNppp4vyJ2muR4EwZ5Y1F&#10;k4KwasY4c2z1KI/vcXDNbCyfEooF44OwhOG0kR5kDO0O5mU23ZobOgLLIrwxh1Jt1eKiSeFYPDbA&#10;HLKsLc02TQ/DqfXzsHjiSN7rjW2L5uDQ+mUEbAAuH1xHle+LGQHept7pET6m86VSgwm2fOVgqt8Q&#10;jtnzx+jQdB9M5bNmkLmW8p0WhHlRM/ibnT/nqJ6RPhitrWI45o/ReE3pDaAU64Rcga5tkGUH+A1j&#10;GlW6JFl78PhTc7jJav2tPovj4m3Uv3iAxswn6MqPxRumd1OVdhY6P7Q7OGZWJd/F6Q3zUR5Pw4fA&#10;duTcQ+HTk6gjmI3J19CgvWYIcHvKVXSkXkZHyiW0JNIXTb2AnrQLaI07jobI/WiKOoAuWrw/ZZ/H&#10;m4Qj6IrahT7S26dbUHtxJV6fXoKMfdNRdHE9Lq8Yg+2TfbFlgifDAOycFo4F7IgQ+pfhlMAAjldB&#10;VKkB7NhlHMs20pDZuWA89q+dSffCz+zZPi7QA7M5fs6kBO9aOA3T/AfjwLKp2DFL55lPw6Fl07F5&#10;ZhiWTg6kBRtItUwmoYpeQIlexg6eE+KJ8f7aS48SOtoXm2ZEYP/SGVg+KQTzeL2dUj0rzNds2ht5&#10;+TDVsD/WLphGteyFaaF+mBLiQxU+jFLKd6DRJgnWGD2SIGvrx5HujnRPJHhzg92xbopzqv62meOw&#10;bc54LBoVgAWjyNABQzGDoE8L9cVUMtVEf+3SNtRIrFS3TsR3H/gHWtnuZp+wYEq9t7bVISO5yQd9&#10;cesQ2vKeIS/6Iq3jk8h/dgE1aXfNd96mzEdoo9rtK4ohsI/RknGfUnrDqN7ubI6jaZdQE3sErc9P&#10;0cLdj9J7O1D/aDcqb25A68Mt6Hy4CT2P1+GnxN1ovbMKbx9vwZtHm/D52Ta8Z37D9fVIox+admwx&#10;bq8bjy2TfDDTf4BxMUK1KZnPcDNWzWcnTgkZhikEIdx/GNWns9vi2IDh2LpkOjbNCsdSujvrpoRh&#10;GcfHfQsmY/fiKWYX5WW8fzolVLRCY+n0UNYZhLVTRmLX4gk4sWoWVo/3wa4F43Bw0UTsWzaeYyGB&#10;IcjrxhPo4GEYS4meSAZbPjmYWkBMEY5FE8LNdpaLJ/qZrS83zxuHHfMmYPfsiTi2dA42ML5kSgTf&#10;URuQO6cg+NG10qamOvA+hD5xhNQ3pdu/3+0aHzgMi8b44jDfa9loH0wJZbvJqOPI1BH+Xhjn54G5&#10;o0Mwd1yIYaDRPmR6gqr9fLXrq/xvH4Iu0s6vRsI1RtdSkrXFbSlB1snA+c9Om6OSm9JuoeDxMVTH&#10;nUVLykV0UULf595A1dN9qHm2j2PnMdQ+2oO2Z/Q7Y/ZQMneij77m+7i9+JlW7l+T9uDtg42ouriK&#10;anc54rZNw4UlEdg80Qsbpvhjhh9dgxG/owug77EDMWWkH9XpIAR4kMs5lmrD8jG0dldO8cNkdvQs&#10;Ss6CKT7s7CG0cIfQBRlrDKAjK2fgwralOLtpEa5uW44tC8dh3dRgxJzajRUTAjDOZxD2TCdYNJpW&#10;TBmFbfMmYtO0kVhBCbmwYS72EtydcyYh//5Z3N2xEudXzMRBAj05bITRAItpbc+gtT0pwMPZ/5BW&#10;9aqpZJClk7Bhdjg2zKRNsIgMRelfOTEIZ/geO2aPx6Gl03F05XSc2rgAOxZNxmpK6WLeG0Ym/WI4&#10;sd3hBCNchhlJ6drKbDyZSl+0ZoYGsu7puLaabVw5h+2KoEoPofag4cj8OdqDkRpDLpf2UDXbpMl3&#10;H+B88x4+8HuzFaH8d7fahNMovr8fxQ/2o+LZUZQ/PoDCG1vN7rd5V9ej8sFOlN/ciLfPT6KDPmZz&#10;5D40PdmNZh1HQ9elN3Ivmm5sRtf9jWi8tAC15+ah9Ohs3FgahnCqES8aHSO0yw+5dphUCzlPW+56&#10;0Y/UqRCBPhxf+eLBXt9jDMdY7Xs6j1K4lsywfU4wNujvzKIIbJ3th6vbF+DM2hm4smI2LhGkE2vm&#10;UbpGUaV50ICchdNblmMFVe8KqtSZVIGL6KYsGOuDHVMDsIVSsoYA7Vs4w2w4u4ISuZrStmBMIKZT&#10;NW+g4bYsgkxIda5dt4PpnshiNtunUWWPZVzjYxgZMITuSjCNpjBK0zgaeZNpyE2gKp0+yt+4WDsW&#10;zsbS0UEckwMxa/xIhFPraHvSaVS7gRxifGk4+RNUSfJY1U3QjBVOyfT84feYSmNvyXgaejPDzU6H&#10;Ed7fk9E9sHAS1TeHHRlsI9lvXtpsiIwiX1zegD7KaHyWxvAjI0maRwz6Dh4Dv4NbXdR+lBPM9HPL&#10;8erKOry+uxXtMYdo3e7Dm9h9qL2l02i2Iv/Sarw8uxaxh6lid87C5U2zsW9+EDZOpmoMd8cc3++w&#10;h9J3emYI1lIafDk2DB1IYMldQ8ldg3/8EcPIcb56ARoI+mqkXQVnslHaOF47CM4JH4Ht0wJxcG4Y&#10;Lm+Zgsg9c3GPmqD42l6cWz4O97cuwqMjy3FkzVQsjaCLEzICKXeOYWYI3ZIlE/H80l5EH9+CuwfW&#10;mL1m188Zg0n+QzGf4+KGiT4cm0eYjQL30zJeNT4MO+ijHl89E4fmj8f59bNpNNHgoorUB4xRNODk&#10;j+pIA/OpkSSgR9Ii18ZG2iRUm3vOpVQtHBuEOaN8sGh8KH3e0VT3Ibi1fRW2zIwwVv80Wu0Lx4Zg&#10;BsdxWfwBZHg/SpmkWDsVh1OrTeKzJpMJjBtGBvBjPNRnCN/Hw+yYGkCL3J39N2zQ98wbxj79HkO1&#10;lZ0MMAKtbWu9ZHmTgdwHULKHfs9+HkpGHI6TC0fDTeclNd9eTYncYD7xddzfjJpr65G4dz5ubZnL&#10;8Woclkz2wzh2ZrAPgRr+Hbw41mg88KJBMXjAP2HwD//Eh3xvfEq/YW6YSsn04QsJ4CEkj0EDeC/d&#10;E76QOm4irdeRbOQYP3dKnqcxaMLoXiwi156n2jy5OgJlTw+i/sEBNMSeQMzpFYg+tBTRR9fi7PrJ&#10;uLRlMX3LMdizeDyubF6M67tW4fCyGbhJ1Xts6Txc37wCO6aPxvElk7FgNA0YWcvUGtoje57Ge1ro&#10;W2jorJsYYXZ93UaGmEOLdjq1yTKq2KnaTp5joT6OaLNhfaDQ5sOikTR+ZO3qc2SEvzu00/J42g0z&#10;6W5N4pg5axRVOC34jXPCjWody/yJIwMwmkymHw6++m3oNZzjMV0f42oNwRwaWQdocB6e7IWpPgPg&#10;SQERoMMpje5DKZGUTO1qN3jQYAzRpm8E3Itp2pxR5D2UzMf3Gv7j742ET6GgPT26HplX6bFQQ/9r&#10;4RW45R6Zjbwjs5B/ciFurB2LecEDqB6oAgb/Hn5UK+7kkBHuQ8x+3d60Ev2GDeHLDsHQAXyJwT9i&#10;3qQI7Fk1D8FDvsO6GRPM/vmjfAabIyJkaMj81+c+M/6wcVIx2n5aX3r0NWcGmWOa1+8xm9K8a1ow&#10;VoS54+yqsUjYswCPt89B0qUNeLxrHhpjL+HZ4dW4tW2ukZTIqweQcHEHdtLwmULpWkY1uZLqeOm4&#10;YBpF07Fn/nRsnEb3ayQZi2p3eog7/eERmEP1vH7GKALrgQl8z/ljAymV9LcDyQghtB1osE0mcKOo&#10;lvV3SJIrULXTtEjAy9KVVKst4bR8Iyj908L9qd49qa4DMD5AX9H8MJaMJddHvxRFAR7Dv2zla8ZS&#10;CoqGr2kcKuLXT0Tu+lG4tYD1DP+dkXppP3++w1jfQdhCu+PogjEUhAl4tnMuYqjpyi5vRM7xlQTy&#10;Gf5W9BCfMy6TLuJtxim6rIeQfX0tmhNOoSnlAty2j/XEylEe9Ju/I+fSIKDBMZwc5U3DyMvrO/hy&#10;rFo7fzJ9TJr0o72xdFIgvAf+E8ejAHIPJZXjVQQd/Al0P6aGBbDxg2hlahwhZ9Gl0B8ZOe3alVob&#10;xOpMkEDeJ79Ulu0Y/yEcNydg5WhP86lxHv3IFeOH4tqqiYjetRSJe5ah5sp+nKcblMbwzrZ5OEIr&#10;eQkBOr9uNk7STVo3JpiWdRDWTxmDtZNH4vymxTjG8g/3r8ZhGkTjCYSMpZn0j+dTLa+i1bxoHP1e&#10;WtEzed/4ALku9J0J0kxa8pMJULj3iH5Jdjd/lrSzduAIMqk7QwKmrYf9Rbz2EzEuMIPIvCEcj4N0&#10;fhE1X9Aw3e9OwIYZtTyEguJNcqfqHsa+8Kcw7JkVhtLj85G/ayJKDk5H9u4pSNw0Aak7ZyB20xQ0&#10;P9iNrph9+DnzDP5z2W3aS4fRmXgImecWovjGGnQkHEJT9EE0csitjz6CikdHUfn4KI3mI6iNPoGs&#10;a3vgNmSQOEd6/XujBiKCB2HQ793osoThIC3bSXzBpZNHYzwbu4Muy+lVcxBETovw8oDP0CEI8nQ3&#10;XD8lzI+qmGMuJWaBjv4IpTSwoVOoEsMozX5spL67Gp+PxljECG2CPYjhDwgY8ge4//g7WqLaIdgX&#10;cyl988OHYe+Kccg8uxVll47g1cld6H56A2dXTKOanoIDK6dg5fhg7KZ1e2jxJGyZNQ5r+L6rpo3D&#10;qkl0k+jnHqJqP7pmCiXZHbMp1Wsn+GM9aXmEB7bPGoPNc8Zh4RhJswfGyson84k0PoexTWaveIYB&#10;+jnAcVE7ivvRltCO4mZ7d4aSULPJNq/l0vhRFQtIjyHDqJqHwJ9DknGtmKYxVJ89/SilYzgmX10z&#10;C5XXNqP43BK2bTtqbq/Hx+Sj+PD8KN6/OIU/F97ETy+vooXua9XDvSi5tR1tscfRGk8pTbyA6ihK&#10;bupVtJJq487RQzqHV/cOmu3v6hKvmM27G17cRn3qXbgFcAzwpTTPmUiDZZInjs8bQ79yEpLP7sWp&#10;NTMQc3Ynoo5uwv7lM7B2dhh2LpuGIG+5RuRWGhGBNCYiAjwRTmNFVuT6OVOpWicijKpp7cyxVNsc&#10;Aqj65E7oj4uszWBai9rjXpam/4iBmE3rWF+ZtHv5aDKAJH16kAfHUnf6oT7YuXICPAb83miRGeEe&#10;5m/RdoK7iuPpBKrZZbS8F44Kxa5F82llB2HFVL4n82eFBnAI4fhI1SfLeu9MX+yZEMRhwgszaDxN&#10;oH2gMVY+ahgZN8jH3eyarmk42rQ4tD80IFOiJbGSYl+CpTDAXRqKGovXw2iL+FDSvcisHrweQfUc&#10;SGt6WngwZkSEmC9bF1ZyiLy4G3ln1qEv/jj+a90zVEbSPU0/g7Inu1B+fytKb+9E7s39eHlzGzoz&#10;rqAt7TI+5N1DVeRRs5mjfuR8Kn6CVw+PoDf/CTpyHuFzWRJa0u+hNuk6056iRNvm5j5GW9YDVKfc&#10;RMXzG3ALZUeP8vkByyYH0qUJpVvgjV0LJmDD9FDsWz4JN3euwJ65k7Gchsu4oKEY+Af9AP89O0Cn&#10;ImhGA4mdoIMCtDf+eI5ZMjAiOO4EEVT9D1WHyOSXue89hB1HlTXBuBVOR46l2pxO92QqGUY7S0/l&#10;MKD9xDWrQkfBHN6yAA/2raA2mYYD9HMXTw4ye/jrW/XSGeFU1Uuwf9ksumV+mDd2pDndbA+vty4c&#10;Q8YYwY6m8ce6dk/yQsbBBZhMX1YTADScaJwNkaFIgPSHaTqZbCPHep3RM5bjtEDWuyv049jszff1&#10;pAR7sf1SxT4MA9gHEd6DOTQN4pjvh+b02/hPNTH4S94t/DH3CroIal/qBbQmHkDb8xOkS+jKvo2O&#10;jKt4k30Lb7OuoZ5Gp74i1iRcRd61rfSEDqA68gQqIk+jMekGgbyPpozHaHrxAJ0vI9GY9gCV8dfQ&#10;kHYXDekPTF5j+iOUxFxDZSLBTbiOjLuHURp3CXmRJ+E22lMzFvSP83vMHeeHa3tWYsP4QGyYFo4L&#10;6+dhxViq0lBfRFHC19Bt0DkEo30pyVRLI73owxmpdsawCFqqgQR3HDvJlwaY1OD5PeuxcSZdjqnh&#10;mEFg5CsG0KgbTbWtDd6Dtf03VaTOD9EnwnljA8h04cZ31SfHcWSYmRw7x1JyZ9DgWTwxzPwG3Dlv&#10;KuaHBRtL3tvj95T6mdhONT6ThtVEGlRTeM9cAq4tyMeScSYGuGPHrJFYGjqcDDUUk4LcyWT6+T+Q&#10;gJEJhw6juiVzsaw0jyTTh0LgTfKjpHpTgoPo7uj334zxAXh4fBOKbh9B/JkN6Ig9hp9zb+CPxU/x&#10;t/IoNMQcodewl2PlHoJ7CnUxJ1ETcw5dZIDO7Luoib+INsZb0m7iQ/Ez1MVfQnXMRRpPe9Gecdd8&#10;dezIeoy+gmhoT/a23Gh0v9a5pVGof/GQYD8iwPfw4XUi2l4+QF8x8wtiUatjPjPv4Y8VKfhzZTby&#10;HlzHljkzqYUXwm2Mz0CEabbgiO+xjFbqZroap7fOw7E18zm+zcMJGjsr9BVq2gTsYUcuoHU7b2ww&#10;jTD969SnN82goLkvf04zKdhxhob8YD6ALJs8xnC5Purrd55cFvNViGX0l0ZnG+kDhPzTMcwbR5fL&#10;lxIiQ0+MpF9t+ko1kRpjVoQPjm9ciFlhgTQKRxp7QIe4edG9WDV/IubTUJwe4U0N4UFm8+V4qc9/&#10;HGLIdA/2L8cE1uXvQdVL0EJ8PFm3O/1avhOZNWDQ7zDSbzjGhgzDpoXjEH1kHf79dSQ+vDiPn9Ov&#10;4L8SwN7EE+iKO4KWuJNIvbgamde30qWbQ3W7D31ZN1ATe9L8K/9UHIP3hSRNish/ZFZbdOU+RTMB&#10;1L64LZn30ZkbabalbCJgZTFXkXv/lDkrWTNNtV9nV94jvCGQjdmPUZ/5GD1Fz82pZFLN7dl38NPr&#10;OPyPnjKURF9BzLlDWDtxMm4fP4vilFSzP339y2x0l+WgrzIHb8pz4Ramb6w0hibRd1wwzt+cBnJz&#10;zybso7q+sn0lbm9eho10Rw6vW8D8YFw+uNF8IBjtT9eA45I9Mc9zEP1lugqeVM0+lJCRlG7/4ZQC&#10;qsexlGTNstDENo1zOh9V9+lASXWyJsPJctW+2TpnIoQSLnUZQn9TLs0YWu9TyCTTR47Aka3LzVkX&#10;Or4h2NfTGEMB9BCCeY8PNYtPP5B+Gi7c3RHm44O4I4uxxJeAe/sYC3jYD86nQX3lOrJsMt6mXMR/&#10;eX0Xb5OO48/Zl9FB67X60T5KKq3Yp1KhNHBijlO9HudYyry40+jOuW+2wtVmqt2vYlCXwLGUbk4j&#10;VWk1x8TyaE04vIV2jpPN6Q8paRxP86LMYWM9RYlGQitT76A6+SaqCH4TJbmRhtOHkgRUxl1BN8fY&#10;f20sRU9mMqoTnuDs5jVYMWUK9q5ag5R7j1Cakobmglx0leTibcUrvK3Ox7v6ImgDm+5q7eDsTNrs&#10;rCpAW+VLSjS52t/zB453HrRWw7F5+lgsp+rev3Qynp7ehHVzItj5P2I5LdTTBH3lhECsnj6Oxgyl&#10;iVKpWQ76Jaaf3/IJjX84mJI9eAjG6HBMqlxNO9XBmvJH9elQqlFHTjhzpHRqgz7bOX9f9F/Vj+Oe&#10;fq0FDCfgHgONH6xJcsobQSbS4UBD+5/nO4y+vrQKGUPgmX+ztOo1lUb/f6cN+w5559aj79ke/Our&#10;q/gfldfxl9xT+NeSm/hMUN+mE9jn51FPKa3TFN7Ui+ikWm1OPo/2tDNoow9am3CGYJ9ELyXRqNyM&#10;22YJzQfNb3tFVZ36gNL4FN1FcegiadbM+9JE9BQ8paq9Q2PoOmpoLLUXJqC3NAkfqtPRmEOV/eIJ&#10;8h9dRO3z27w/Gul3LuMUAd25ZAGObtqI1y/S0FtVgfd1VfiptZakVSiv8Z6AfmoqNaRdbEVayuuQ&#10;wHZCm6dtgd1m+LJzaNFqeszk4OHmI/0KGjgTAodSCn/E4mmhOLt1KY7QH029vAtzKQUT6esGaVqq&#10;wGAH62OIprTITfMYLMnWrvY00uhWjKQ6DvXlGEe3ypcUTAkNkOTpHoKuk540Hkud67iOYI6HgZJs&#10;aolNfHb4wO8RTOB8B7jBXx7CgN8Zi30SffVRgRx3Z4ei/MxiVF9cgXfxZ/Hx+RH8mn0Qfy8+i9ao&#10;HSi7uQYl11aikhZtzeO9NITOmhkqTXFnaO3eoqFzjpbtFVq4N9CdSnfk2XH8vTYFtRwzD07xw05q&#10;uNbU6+jTWEh1+r4oChnXdiHr7kECG2MOgmjh+Fj/Mho5VKPt+XFUt7FoL31hNqSvTLqFvEdn0VtE&#10;gIuzUBodibtHD2LNzKk4v38PMmPIKEV2x0RnBcrPbeVmXbXWib1+EWsWMLytL4S2wRBwOkvh8sGt&#10;ZvdeXWu2rQVWcQuwa5rbUrorYVTdcnPGEmh9PpvKtKObFuDgirnmMKfVkyKwfNw4bJs/yRlbQ/0o&#10;td+bMVQ/0SNoNevTm85MMofMUCI9eT1CUkdAfShZJo2S509Vbg54YlwWt3686/uyx5DvzLdwzZjQ&#10;aZaaczWVYEZumYL8o/Pw+twiVF1ZisrLy9B6fwt+yziF9ylH8S71GJqf7UbZvS0ouL6OfuZRNEYd&#10;Q0PsGZRHHkPJ430ouUuX5sImlNB1aaaa7si8TnCvoSvrHkqfHse1jdMxje87jW2aPuAH7J07DunX&#10;d6PtxRXzn/3Gjtn4VBaHD3RjuosS0F4Uj+a8aEpmFnpLnqOzMA7VmQ/RUZCA/9xZw/H4BbbMnoKt&#10;ixbi4Jq1SLlzk5YvjaxXaegmSGb/aapaqds3tYWU0BJSqZkGrXViWrjwQZvamr1OeK3FDlTFb3mf&#10;K4CO9BZ9AVcM0FyU8QVcm6d0t4mUzKmUap1RHDBc/4AH0nDS2U1+Rrr1TXjr7DHYt3QSJgcOx3Ua&#10;KSFe3yOE0uTNjlk8bSzB+R7ulOThgwZg8I/OCXqDB32PgQN+xFCq8eEEUN9nPWisDdMRiART57MN&#10;YRnDDGQeje/egwZi76KxNPjo3/oNRk3UWfyXqsf47dVFdCUexotTi1Afddic6FXycC+qHh/Au8wb&#10;ZvK91jl1vLhrVGp1whUUPTlLNXyP5Y6g9PFxFDxg+Owo6hMvUyqdtVR9xUn4uTbTTEBsz36CXo6x&#10;vSXR6C14htbsR6igW1OVfhf1NIg0K/VNWQqa82PwuTYXHbkpdGNiEHv+LA4tX4qoC2fx+nkcpfsl&#10;jSCpyxLobIzeymJ0lb1CJw2jngotK3JWq2hvb63ifN9UTHWsLTBKmFaId3UEVvu4mE1sqIIVCmBt&#10;HFfG55ayHqpiC7Yr2T33BayOobAMYFS3D6VZ36kDaRT5D/wnTPYdig0zJmCi/MlF4zDK/0fMnzoK&#10;Ad5UvVTHmq0QQJU8jNI7nNKonxaat6xzryTdGlu9CK58TK/BUtfDOHY6Y+iPVL/uA3nf793Q8/wB&#10;xtKlCw/0wNqZEfh/defgL68u46+lt9Grk5ESz6E1+SSBPWYks4HgtXK8+0CLti+f7sSrJ+bEJH31&#10;qaNR00RAauk7Fj48hfjz2+hjXjSntejsnVaOrRVUobV0WcpSb3EcjUEPpbCXoGkHgZrU+3j17BJq&#10;KZUtBcyjobQ4zAOfy7PwuTgXj48cwJ5Fi/ieM3HvwjnkJ6ehJisLb8uK8BvB/JnjptaAaZ2Ys52F&#10;VG+5kUS7z4ldkqRN4CzZdAFqJVBxI8kE3NLbmhK0FeeYgxi0L6iWSNnyVmoFpsiC3F3pgO6cJ1II&#10;N810kC88gW5NsPzGwb+nKzMYoz31A/s7DKUEDqfkBdEg8uX4OoySOJSW9XBKpaTYi9ZzoBfBJMga&#10;o/UVbDglfDhBXEDr+NHJDTi0diZiGf6v7lQ0xx7G+8yrqIjcjSKOm68urUE51W75/V1opLQ1pd9A&#10;Oy3alsw75nDjZo6POqukM+cxwY1Cj47YKYg366a6C7TOWFOEE9FAq1V+pHYKeE8/8l1xIuqf36Ik&#10;n0ZbViQ682LRTQlup2/azXH2XVky2ql+a2gI/VyehsgjO7Fz9gxsW7AAp3fuRPKTB+itIWA1Fejj&#10;+NnDDvzYUEFAX6O7lFpAW1dIqgjMB5E5m0hryixQLnGOsWac5bUFxkqk0iwpzdYhstIo8NpKsvAy&#10;ltZ7URavqfbJJEal99cjUr1OvMiU0cY4neW5Js1N63S0ekC/3jR1dMRAAh2kw8oV/44q1ZF2ndk7&#10;h+P3WKr62X4DcGfNZNxcNgax+xbg1cUNqL23C38tvIc/FdzGL3m30fDkGNqTT6Hp+Uk0UTqLHh1F&#10;TdwFlMefoqGjDwhnUBt9AW1Ur+05HN/oG1YlnEPj8ztoIWAdL5mWF4M3pbRkXz4z87yLo67g0fGt&#10;KKd0tmQ8QV3aA3MQtKYQt9CKrU64w7LRTL+D5pwH+FSbjLaXj9CaQ+v2ySXkP76ClEvHsX7caKyd&#10;NBnHt27DnfPnUPsyl+NuIdoKOObSwHmj7Sw4NnaWUyoqC/GhQct1KbFUsX11OlRKqzkpfTWv2YnF&#10;6Knl2Mp8dbzWfJt13f0LCS1ZSVdoyQHqK7AWZAMan6szYXRiiA7CcU4AemmAt6BaKf722gLuMJSj&#10;Rdz0kcN34B84hv4B3nR59GcqY9dURK4ehYszfZC9fyaSd4xD5dVV+Cn5KDoeb0P1rXX45eUFtEbv&#10;Q3cKjZ4nB1ARfQyZN3cj6/4h+oD30Zx2FZ3Zt8wRSe9Lo9GQQp9SUkew9TE++fQavLq1A9nX9lBq&#10;bxPsR85XoOz7eEPVWmv8y+uoTrqO+pTr5uCP4mdnUPTsHLLvH8eLWwdY5hZex1wyJ26WJ1xFJtPy&#10;7h1F3IltuLxhKS5tWUuDaDHunDmD4hepVHt55PRS/NrZiD/1NOMvfW1mFwRzaI9Zd92/nQVBkMXr&#10;CorZd5MgKrTSYtWyQnWoQq07M/t+CsD+e1XG1Es1bJYBM9QpKSKpZaPytcypmvXxWgBb9W6IoCv9&#10;20NEdGDIt8A6gCt07tV7KnQbPOgPCPPzxGiP7+H54+/waN8cNNxehYa7G1B4bhEa7m9A0zMZPnuQ&#10;f3MzMi+uJVinUJN4geCeQk/WDRo3D83Hdx3f9prjadHNA3h5bjuebJqF1GNrkXp6I42gS+jKvImK&#10;R4eQc3E9im9uw6sbW1EVfRbNGfdQnXgLFTG3UBZ/k2p+GyqeXUHuvZNIv38MuQ+Poyj6HF2T88bF&#10;63sZiTe5sYg7tRsnVs/HgZULcOPIXiTfu4mC+Chyfx4+a9tIAviuucpsTaUVoF82oqFkuZJWe5rt&#10;MxSS/gGc/rjr+GrjAtRKskC2jGDrkRFlpdWobGNs6d4CEyrN5Ak4AmXKy/DimGq2bDbjqz0VhpqC&#10;oDrjLw0tgWkAdSTZgqx6XMm5h8ZY8tkdeJ91Fb9kH0FH/GG0Jh5Ea8pJ5N/ZiXKq2/xbu6hmj6Eq&#10;9gRKqXLzn5w0J8w0UHU2c+xro3XalfuA46vO5ztHFXwX1clXzUlu9TRyMu6cQPrt40i6fgDZlLbG&#10;5zeQe20vIvcuRsqZDXRvTqGe/mxFyjWzPUT6oyPIfHiY9+kL1A2kXziMvbNnY++CeTi5cS1u0zBK&#10;u8eh4UUC3pdp+Wsa3lVkms98Oj6nWw1jZ3WroabD2HEExlmz7ZDAcwXRlQTUfwgayaYrrvttHSLt&#10;TZodfd+obZvmeq8kS4yhg5xE5qguo/4p+SRJsyTbXotsGb2HIbbPHPsjQ4tkTsrpH6MVfh2vHUnW&#10;u36R6DK6K9VPDqP4Aa3bR5Se27uRS3Dr4s+gLvEsSmj1VsdeQEcaXZVHp1D59AwyLm9H2sWtlP4l&#10;KHx0Aj15D1FKBmhNoxGl6cC0hF/dP43UK/vx5NBKRB5bj6hT65F8ZQfy+Ax98quIO0+D7AIST+5A&#10;7LHtuLBuMVaEB+Lw0kV4du44nl05gYTb51GcQCOsMAMftdtBWQZaXsaiUafiFWtRQTpBzkHX6yy6&#10;L9kcw3TglDpC0iHJUQdYqdL453S6BeJbQBS30qprxRVaqbXqWfkmrz9fcd2rLay0A5LVDrqvLD3+&#10;S4d3GjeLVjFVf5/q0HOYJ5D7mG9VudIdUt5XoF2PQlJowTbgGqZ2JFhA2yHEaUsJ3AofHkNHDt2U&#10;pCtUu6dQ9uy0+auiY87iz25BHcfB+HM7cXPnEry4fhj1cXRbYqhGn9DNeHgC+U/pP0aeNXtevaTP&#10;mnBpF6JPbcTNvctxcetcPDm2AvlkkKjj27B/0VxM9/PHtoXzcXrHejy6cAwZT++hNDUWbyuL8BM7&#10;6M9dtXhTlYfWokw0EeDuCvqb/Sq2i2ALyM5yjbUKX6G5MJsNYidYw6ifgy1IBgiSHTNlEOlaINgy&#10;FvBvpdSm2TKmrv57bHprUTaqs55D+2o3FdIaZ+fae5Vv3SyR3k9qV4BIRVvg7Lhrz7H6Iq39+TbP&#10;5qu8fGpdq+yXe400O+SodMWlhWh1l1ANaxcdbSlYEHmG46As4wvm4K/a5BuopUqtSLqGMkph3qPj&#10;yKWxlXZ5J5lgB+LOrUX+/QNUv+fQlRNNq/YSbu1dj7mh7lgxbTTWzZuFF4/voyQhCU0FOfQF6SYU&#10;UcXS/3xfW262VzSdUF+O7uoSvlgJOviCneJgcbrJY4c1qHOdsl8ArHU62uFah6stoAot2Xq0WtTm&#10;OQd7OnWa+6jy5B7JBbLpCkU2zYYqJ1KZluJMZEXdR+ytS3j+8CbKMpKMj2sl3LpU5hkEQmpXcaVp&#10;XHYFUODJJTOASUpJriCbkO/57VjsWofSxUiSasdCd5he5cyyWW3IrnXS2tRVZ1voeCMdT6Rzr3TM&#10;kc7Y0LdYu2ORsyuCE2o/MW3tpHu1zFZncZhDV0haV61Q6XbHBN2jxfQ6+0r5Om5JZ2bpwJYOjl0q&#10;o90TRF/jzmbpCh2wyoyk62QdwySsS4vzVdbsh9J/v+J2VwbRt/na8ehrmlO3yDAXSXlqm73H1mN3&#10;fLD16FqhbaPKWAaz23+o3c5BMs4mQLY90lR6ltal6x6R8k2cxpsTd56lNKc+qub+OiyYNt3Jc5Y8&#10;6x7tD6ctuV1OssszCdr3UyfYlWUnfznkTODpRS3QlgSOOeWuH1hL2ujGNa6O0L16uN0mQ8AIbJ11&#10;ZQ9R02l5tlHqXNtxtgPUCHWOAFKdelfXjv6W7E6Diqs+SzZfdX9N+wq0AHJC5x1cQ8scItXt3OvU&#10;pbbp2qGvGsUhxcUgTjuUJ7AEsEI9zxUsXaus8nSf00aHUew9pizDL/Ev5GxHYvta/W4kWqTDS7Rz&#10;vgW6MC3OSLZAENB2J0ArzbqW1Ov0O5X5FmSFIh28YjnMPlgvYiVa+dIaIh2zZDlRnaWOdDSAo8pF&#10;aqw6W6Qytj7b8RYEpTmSZSXMAcrm2/hXsByA9QxJmAOUU8b1OTa0aQp1bfO+1u0A4/rullS38v7r&#10;b+/w3/743mxHbfMsWIrbOpw8hzGUZ4FWukJL5l4TVz1fwTZAN5ZkU306YEmCdfygpNmqb3tcocie&#10;h6W48kozk0x5Sb3yBJwFUCC7hgJfocgeV6iy9rhC1acXsh2mzhIIDnM4jbUA6Fr7kelrlaNinTHR&#10;AccBS2m2vC2n/Vps56hTbLq9T2n2+ku9Ls+wddtQZEGxqld5FhyF9ln22pLSHU3KsZT5tpytWwxj&#10;71Foy9jtRxRX6CrdUuHG2u6/tnm6x62J43NjMSXzVTpqCVg1Ada4KRIIAkrAtpF06GgHwWglqCor&#10;kItexBsGURkBaMG0ABuJJjDaC6VH+ZJacVzda1Ne+XqWwFb9Vios2NrOSteuKlOd8YaMog4w+axf&#10;+3grboGyu/CLtI+33R5LoSVnT7SvIFoQ7H3mgwvLaMdClXPoazlbj7biMszHuN7JYUynjAHABTDV&#10;a59hwXMtZ8sqXWmWlG7Lf5tn0wT0t+O1SLtMuelMSnGWVLfIGGT9xpFAENgKpbYtSfJUTlKvsykF&#10;lIC24EpSLYNIklVe6t6qFEPsNJWzQIvaWLeVaAu0Os9VJTuS7oQq6zDDVxWrUM+zDCPS/UpT3PUe&#10;W6/irtKtjlYow1TG2Femc+q37+f6DJvn+q56lgXYdrrqtc+woLqWsfvJ9NBSVprzHGevVFvGSrKu&#10;VdZK7tdQz3L6WX2uvjdnaghoNUrgaezVuChSIRlRriArXRUptPeozJdK+yXaqmqBafP+4QUIoMAW&#10;M0iaBbQkWh2mfNu5jpTYcdEZa9VY81+3v2OlKfooebbDLTn3fAXAXruSvceCrM6zoUAWqd22vCu4&#10;Intt81Rez7H5rnWK9BxdW3IFXKHa1i3ppMWtNNUlcoTEyXMFWX6y+fben+ds5Ke40982NIeQNr/+&#10;R4AtoNqqURJnJJNpuknp1oK21rdeRNe2YpEFx15bkgq2L6/OUX1Wm9hnKM/er86y16ZTqx1ylUYb&#10;Ks2G9n6bZu7t73ybZuMKlW/jyrP3WqPva57qcaTQgmev1dnGx1caAbBx+dXmuh9k1/JKN+qWINly&#10;itvQxs34S5fS9Vr+sS2juizYeoaYQdcKzRjdUvr1kHABaCSY0mj8WoIgIBUKRHvtCogFW3mugCrv&#10;29C1sy2pXj1bQKsedaolp2MdkESqR5vFmq9gzPuPwLNlXfOUbv1hlbNlbZ4ly4Q2X6Grde/EHQnt&#10;VocTGFd1b0AkyTBUKBJ49iOPQgMuQ1tepDz7j1llBKINVYeAtPFvQxu3QOtdBKziqluh3tWcqSH1&#10;bdQ2QXY9gFSGk5VujZ+6toCaE2cJjJVsC6Y+DmhMcXYhVJo42AHFdr4N1YG6T8/WMOAKtFT2V+PJ&#10;6Rh9R9aWzWqcNY5sua/XX+POwSkCrAwlafHflHWAtYer6FrvJXBtHcoT2WvXdxG5SrNIoNtPnxY0&#10;17jI3icQFMo2UGjTLHiuIFZlP+8H05Fmk27ynLirRLuqdQu24saPtkBLikVNBFuhQJaEdzCUlBuj&#10;rD+UsWXVtQVaHWUfaI0KNUwMoM4SWcAt2LpXH2ocsLNMeUu2IxWqE1Wf5XTbUa75VjXauCX5qflJ&#10;kaasTXN9huv9Nk9pAsECYdPVNtdrkZUuA6QN+8mWVWjf2faRaxtMPf3XCm2aLat4d3X+P5Q1gsU+&#10;sRKt/hHZuhW3Zd2cA8KdQ0hb9HWsH2yBaVW5pFigCxRzMryuSQJZAIu+qm49xFHXCvUyijvSrob/&#10;o0rWfQJZpGdIgqy6lGuje1w733SGicvlkvSpIx2ptKFzjxO3+R/1X9o82zGYvkquU86531HrKi9y&#10;8p16bVkLmiXT8XynD/0/L5SmjtZPD6X/nySbZNrA0IJmGeNLukvYQd9fz1Se/kqprAGX1z3sa5XR&#10;dXc/wArt+CzSxvW6dmvud9pdv3xJdYv07dlKtUC2gNtyCtWpylPogOsYQZZcJdiSOs3GVYdA1jN0&#10;vzpaoQO0M2aqnNJNaH5mOGOoZQjl2VCkdDsm61k23TXfNc/Wpfpd61Rc4VeQFXdAUed/Ubu8FtAW&#10;IIEgKbN/sgSwQjN2CyjmGeBUF0ObZ5lB97rGTb26jyAqLf3pbZOmPJuv0IJr67fvousv50drjBTY&#10;6nALpqzuL6qawApQpaucZQwj5SSBY4G28f8IaKWp40SKW6BFurada0nXrnUJaJ1cozxXQL4Fx5IF&#10;04ZiAJVRffYehbYOPcO+n63D3u8wjyOxAtpKmpFIhhZI45OznNJFAkGhSSOpjGEQG+8n1aEyMsx0&#10;j/1lqjTl6QDVdg6z+sftnK1FAZME9xtfom5eq05pastMBmijskmuINvQVYKtVNu4HVd1bVW4Ok9x&#10;C6gNbbo6yzVP9+gZqkv1KN1Kou10pVkm07XIgMDGG0kg6PZkWVnj6gzFRTZuQ3OUQ79rZkEWCWR1&#10;qjrbSqbtdNvR5ln9cQuAa5rudU2zkuZK6nhXTWAZxbVOxVVW14pLdZt7WZ+uv04mcMrZX5Z2rDbf&#10;F9jGwufPvjxTG+S7SZJF34KrUKSO1rVInW1BtoxhjTGR4iovcpVCAaO4OlXX6mQLusrZ+iyTKE1k&#10;63Z9hvJVjwAxksN6LIgWYHttAdYsTsXVAZ1lBV8YyRVwC7I6W3F1pCWlWSDUeRaQb0PXuOpQxysU&#10;CLpPkiWAVcaErFMSZ++1z1W+nifp1b2KK09TffW/W3XZ8m/qHYkVoM5nV/Z3vQPwG97XU+f8ezC/&#10;KWXttum7tsZlWssWZEu2k13TBLJC6xYJDAcgqXE9WCD3P5jkGlfjLOklHYPQkWrVZRlL5BwBIa3h&#10;1OtIggOOVaVWjerYBhlP75Sn79h8ljnBlSTDTXF9F3eMODGe0h3psgB86XRbb39o/hszrvO01MEq&#10;qzoEgpE+XqsuC6L6wUqwrc+VScw9/Wmqx4AmYpopQ1K6qbO/Xr2D0nSPJvKr3+RymbqV3i9QvQT/&#10;jd6zkXYH26hJHV/+R6sz7W78tpMtgCKB6nT811DpVTmpX+Ii66yLeRwucxpiGvPlhcQEjrGgDnGe&#10;qXE/90v9IjGTPfZBdVqJcKYW6UQ658RZ28kKTUf1d47pZBdSmvLt9X8U//Y+vauN2zzbJnttQ+e9&#10;HDBUnwXattm8v+rTO+o+5fXXZZ/vGtr7ROoDhcpTvdayVprzPrpPWk7DUBXeN9dQkmUoa3vuDPnR&#10;jmGlTrVSaqX3W4Bd4wpVThyk0DKF8hS3qln5IuW5qm2FulbcqmkLsEhfysREKmPvs6rWHvkv+qWj&#10;zkiZ6WxZ5P0qXKpaKlvq2qpyXSu0dalTREY78H7b+VZiXQGRWrdSqHwBpDRd2zxXsuV0aLjrPYqL&#10;bL02zfV5ut+Guk+hhgF7zz/cz3wBLsbXURefWmppq1ShpTgf1XkZ5ngozU41Ry1YgP8jsC2ornHX&#10;PAFkSYAq3/Url9IsmBY0kb1Wvg1tPa5lda8FRaFA/qmt1kywt8aHjDEBa8leC1SNyQrttYmzU2yd&#10;1vizHaiOtSfhuXaoBVBk0y3QSjOdTtBseVuXLS+yEvittKqcvc+O6wptvfYZrs+2aQqtMdpVXojm&#10;wpeozk7Dy4RniL13DXfPHcf1YwcciXYF2gIpi9qCqWtLyreka5tvQVJcQNlQ+RYwdaiNW3DV4TbP&#10;MoWVONc8C4y4VifFyvqUm6FDWgSiNbhc4wLV1TAT6dq1Pvsc1w4UyRCy166hQLAS7JqnawFt8wWU&#10;0nWtUGSHK0tSwyILoupSHYZh+I4W8K91OOF7jrt6hsp303bpeJ1v+qEwKRovnt5F1O1LOH9oFw5s&#10;Xo1j29bj2uG9+tb91bASeApFAs0VVEs234Juy/5fAW3JFWyFrnGFtvMtAF9AMF+tnE7RVx6BrAa/&#10;SniExHtXUJ9PoCndbyRd39wvsvVaKXbiDrmOrepMaYlfORTYjlVHWgBEtnOVpjI2XfWYOgQC43Y5&#10;j63jq6RLzSuUpAs4qW1Hddt3kIQLXBmNupZxaU/H/dhIJqotwkeWb87PRB2HttdpCch89gAxty7j&#10;2smDOLZrE07v2or7p44i+fp5vCtOx39/U/VVdbtKswXTXtsy36ZbkF2vJZWKiyzIVlIFtgVXcQHh&#10;CrTNtyA5wOjaAcScIMtGy7fUaTyV2Snm+b90NuAdgbT3uN6vUCC7qmvVJxIwNi4gBJIrmAYAhq5k&#10;wRPZfCuZMnxsmq3D3uPExSzK07UDvKEm58xNa+QZqa7XRxmqZXkINEg/sG/aaLc05WehMiuZY28M&#10;kh/exp1Lp3Fk104c3r4DZ3fvQvT5M2jPisPfG/Lxp/p0fKpIRHdRpHPulX5quLpXzsl2AtaxhmVB&#10;CzAZSBZskcBURyvPgqtxSG6Q6rD/Qp0/WY6vZ9WWwLegW5ILZqVX038MyCTbkYarCbTqcdS+A6im&#10;/Cjf9V6Bp/LWULNkwf1a1kW6ldf/LHW47lWeLafQlb4Aybit0zKKrr/cy7jS9e6q05ZXvu6xbTVa&#10;QtfM/1DLe3UqbvErNOW+QBWHKaOaI+/j0vFDOHNoPw5s3YILew7g8ZnTqE9PQEduAv7eXICJIwPx&#10;qSYFLa8eoqMkGu3FcV+P/hcgCgW6Qn3/FlDOd/CX+Nvbji/jtquatpJrQ93TTVdAoepxgP/qHhnj&#10;g42xIEvKFFfo+N5Uc+wE146ypGuROuy3rgZa3JRklntDVa5jhVW3vVdkO9TGRRZglbX5roDa8vZZ&#10;9l4LkEh1GMnrb4tNM/eqDlH/fZZs/d8+R2U/NokRmCYXiX2gHRJajNeRjJdxHKLu38TFQ3txlBK7&#10;e8MaXD5yCE8vXEBZYhL+2lWD/9RLhi5Lwk9VSXhTEo/Owqd4W/Ycb8t19FQaOl4lO2O0lU7XuEhg&#10;6tp+ubLkCrTAdQB2rhVK2kSuZWxo1fO3pHQr5Yp/VbMO10sijGSww+U7W1JnvZc6ZEfpXt3nSPvX&#10;qUOKyxWzdbuCYztfdX8BSXkE0UqsriXtdly2cRuKOb/U9w3p/l/aa819MiB1bY5DVjs09vJaqy30&#10;BayJ4FZmp6KY427qs/t4ev0yDaot2LtxA3auWYObxw+jPDUWPaUZ+EAQ/9byEr/WJuN9xXOzndWb&#10;imQ0ZN4zi/w78uLQXUCwS1PQ/vKpDgp3LGNXEigK7dir8VkASwJ1LbIg2rgrmK5A22sbqg51uEBU&#10;eSvVGkOVZsGwYEutqQPVKbW5qUaaTecwzXzt4j1vCVSv6WinXku634a23p/b6019AsaCY6RMaaqT&#10;aQLB9dqSrq1lLbIWstUkJuwva9/RUnFKNL0Bx/XTSfTyBOT6NdBarnmZgtfpiciIeYLHN65g65rl&#10;2LxxJTYuXYmbB47hfXEu/ltvNX6uTcNngvrHhhy8ZViafBO/VmU6JxiVxJlT6F/H3sTbgiQCHY2u&#10;Qm3TEYOuEo7RAsAaYhZkAeQKusiCbkn32XKuoCtdZOMCV3FnDP7qWikUKV8gKC5QbL7SnHSBwpAq&#10;Td96jQrVP+L+e8zYRiDNscQE3oBqxvX+eP//ZNVt4xbgL+pTxDSrNVyBtXGRA27/zwotkuOQ0UVD&#10;SZvLmDymmXSVlYXdJEYtMzNjfukgg9WwbRx320teoSYnDaWymAnu0xuXcXrPbhzatBmHN29CdnQk&#10;2l5m4l+7qvFbQxZ+q0/Dp+oEdBVF401pojl+6k3lCxQl38Wb8jSmPUdrzlOO0dEoib6GFm0qkP/Y&#10;HE2lTe/a0x98NcYEhiuYruAp3V7/R+CKbJolW9ZKs8BzBdrGLcgOaI7kfXstspIpyXcYwSErTVYy&#10;+5QukNTZ/WVsnqsEu+YpXSALTIWSaAEu8JSnZ9hQQGoqbl+dACdJS6k9BmCl55ufCnoHwxxkUPWF&#10;7JsGukTyFHKTnuHR9Qu4cvI4LebduHD0MOLuXUdbUQ7+1l6Jv3fQTimn2i1LoIpOMAezfqZa7syn&#10;lBbEEMgnHIdjOAZTXRcnmVOM6rRrRPYD9BZEoinjBmqTLqMt/Q7aMrRlyKWvxpikWi9kQyvNWshm&#10;GUBp3wIqEpA2rnIWXJuua1dwRTbuqlqdjpSEO50qEKyUCmDLBLas8hUKBJEAtyC6pn1LKqPQNd9Z&#10;LSlbQHGBpGeLaTj+MtSmNL30YY36NpJbYmyEPv1AkCvEMs5Z2Hy/WhqkMm4L81FPydTKl8y4x4i+&#10;fxVH9mzHgS07cGzrbsTfuWl2Z/hbVy1+qs/Gn1pz8c+dBfhTSxY+12TgVx35WJHKMTcFnyjBPQRc&#10;e4j+azuHVR00R3Xd+fKJOYi1Oe0aauPPojvnJjrNYeYX0PLiJjqyruNt/qOvQFtgHUAdK1xUlpFA&#10;tyrTgOZaRmQ/rCt0tbYVinS/tbZ1LaPFuljqKAuSjdt01zIKRbpf9dhr1/sUV5oF0QJoVC9Djes2&#10;T6ElXYs0HMhqF5mtL5p4f/+1SMt2bWjG5/73EXN8IFNovzCtd+56TcnNf4nanHS8zn6OjOjHuHf+&#10;NE7u20ljai0u7T+KmCuX6SpF4397W4l/6yzFnxpz8UtNMj5XJxPMdHyoSDcAf2T87esU9JU8p+Wc&#10;ZHZQ6iuOR0PabY7Zceh99QzduU9QGX3abFzQ+vwsWhJPoSv1Av5S8hTvcqghGG9LPoeO5ycd1S1A&#10;7BjtgOms73EF71uQHXKAtGUUWtK18gWaBVvkCo4r8K7AiZRm4wJF5VzTLbgK7b1mLHUB0V5bQAW4&#10;7nFNEwloC7ANRT01HH8JrgXeAE3S8GDepzyfYyRdodws1GWlIS/hKZ7duYQ7V85g19Z12Lh8KS4e&#10;PIy0x/fRUZSJPzUV45f6l2ihFP5cm4rK51fxa10mGjmOalzVGdna6E6b1+mc7Le0nrsK49CWF2XU&#10;dm+hs9ldz8tHZrOC8men0UQp1l6mXYln0Bx9EEXX1+PMPF/UPTuI5sSTaI45hpJr6+EmMEQWSFcV&#10;LFK6ri0T2Gtbxkq6QnttQ6lsS1K5VqVL9VrVbdW2HXfV8RYsXUuNS73rZ4Y11nSPBdgCbhnC9X7L&#10;ECILqMAWuaaJPjVrbC4zof1EqbFazKLxWla/xu9eCkRr0UtUZqag+mU68pKi8egKpXbXNmxevBR7&#10;128krUfK/ds0oPLxf/ypAwk39uP//lst/t5J6a1PN1tmvS1NRm3qPY7BqfhjUxZ0zHJXQSxB5rhb&#10;Go3PVWlmt6Vejsl9hc/QRDX8by3Z+FgUicRTa9GacgXd6dfMsQvN0YeRf2EFWp/tQ0vUPnQmnkDO&#10;+XVIODyH8aMourhaVreMLWeVhkAQgBYcpVlDzBVc19CCJxJYNs+C7Zr3LX07RlsgVaeubbpCAa1x&#10;2gH6P7acBZwhAcfxU3GVseBaUJXuCrS+n7v6tRZcuUJyg/SHrLkwx3xXzo19gvSnD3Hr1Ckc2bYd&#10;O+jf7ly5CtcOH0JZchw+VRXg33tr8Bsl9eeqZCRd2ofJ7oOxdkIIPpWn4DPpt7oMMkEKPlSnUZof&#10;Eswo1KbcQEPqXbyletaG6+9KtHFeJFX0E/xSTt/55S2q4UvoybyK9xyHe19cQmfSGbxJ0+a2+1F9&#10;ewPq7m1G6Y3VqH+4EQ0PNqP+wQb0xuxEy711Wnv1dZKf/fJlQXT9vq1OVr4F8VsGEDhKE1l3zQHY&#10;YRpXcEX22hVghbZu3SuAZYxZF8t+KhRI2vDNVYqVLndG129J5mMK63aAdfzqDwK8Rb4s7+H9b0kf&#10;9FWK931i/OeWGlrJpego5fsX56HhVSbK05OQG/cUUbev0ko+gl3r12EXx9uzO3ej5kUyJZT31bwi&#10;uFX4e+srAk0wazPNZuqfa1Lxz225eHhwPfIenME7SnEPgfytMZtGFq3ownicXDuTblAMfq58jq5c&#10;gk6X6ENJDFozb6P75X00Jl1EXewptFI1d6ScRendHWilOm6JOojy21tQcWcjah9tQMvTbahjvCd6&#10;OxquL0Xf003ofLAOfY83o+PuSrgJBHWu/V1pQVZn27io7lWGubaSr7hIceXbawu0/YLmjNEO0FZC&#10;RY5klpuvbvZaUqt79AxdK5TqdpVcxTXWu0qlA7w+IzrjsNJERvX2kxhVW0R9aqEUtzt7kGkvMoH+&#10;tqEI76r57oXZqEh/jrzEKKRFPcCzuzdw4+xpnDl4FMe278Hzu9dw5/ghfGSb/tffu/FvPUX4iaD+&#10;+9sysweMdjmUytX4qnG17eVTvCmIxiem//c3Jfh7CwWJaT+TGXroE797TSMrm64S3aNfymJRHnUU&#10;XbSS219cQcHtXah6cgS/5N1Db+o5dCYcQe397UjYOxVVtzeh6tY6tDzehs8JB9EbvQk9T7biY9wB&#10;fI7fjZ8id+Ldg01oubICpSfnI+/kQgdodajAsUALPEmvBVv5rmBacG3oxB3msCArdAB21LCAcwXY&#10;XquMQgEuMFSHLWNJ+cqz18qXpFppNiD///n6y+gwki1bGHT3vbduVbnMTDIzMzMzMzOTzCSwWLKY&#10;wZJJYDFalhmLLnX3bX7vfe+9D2atmVmz1vyZmZ979o7UsbLU1e/HWREZlJF5Yh+IiMzgtZGutVQo&#10;UfyBaPXSbdq0kMiViKaKkNGp6d3MZBSmRiIj/BZCzp3ElWNHaClvx6EtW3Bm23YkXLmIFw/TaBxR&#10;n1ak4s+12e6nse9LEvGMIrYy4zbKkvV/tSsojruE0oTrFMk3URav45YD3bEIbx+EIevmPjI6CK+p&#10;c58TrW/zyODHYXiTyXKRe1EbfQiHpgdg89CuCN00FZUhO1F8bTUeXliBq0sGIGL9MFRf34DKKytQ&#10;fnEB3t5dh08RG/Fj9Ga8ubkKr26sRs25Rag4tQCpG4chYeNonJs3CBsn9PKMMXOnzFJuot62NE2m&#10;CJWe5e19ZqO4UGV1REoX2aDRgBATxRSVFeqMhEqVlegV6VptKdS9xDyz0D1mCqXSsSXUp2VE7dMv&#10;jHOM1oIArWJtODCjSQz+XKdrMprXrj7zX/K+L+kGVeck4dG9YOTRUo4lcq8c2oe961bj7P5dOL5t&#10;A87T3y2OoBvUWIi/vsinn5uGD2RsfU4IxXMy6rLCUZES5OhR7EXkhZ/CE4bF9y6jhPQ0TudOnUMl&#10;LWsdhvIiNwhVNKjq06/jJUX0MxpSb6l39Vvq4pub8fjKGiTsn4GoHTORc2Ytcs8tQ+7pZcg6vgRp&#10;hxch/dAiFF5cicdnluLx0dlk6Hy8vLwYL24uRd2FRag+Mw+PDk1D4uaxiFw3GlcXD8bmsV0wY0B7&#10;DOvV3vs+2hja8MRjrpigF23LlW6xnwxS3BjrMVnM9dCs8l6dlpkziWuhXgwU2S5QE8ctjPauxWSF&#10;0rfePLb0sYd6Y7YxWXrXxLRNNTqdrGuS/pUtZn9f/9TdQ5JCn51K7z5IjUXc7asIPHyA1vIm7Fy9&#10;Akc3rcG1fTvop0biX16X4fvqLHyupkFVmYYfGW8oiMGHogw8y4vBQ1rD9XkhbgEhP/w0KtJv4fG9&#10;QORHnkFp0jXkBh+lTt6PxvQbiDm2ClVk9sss6t/sOxTN11GfdAFlFNMFl9ahLGgrakJ2OLHcQPfo&#10;yaVVKLy8EkVXV+IBreXy6zsQt20qEnZNQ8K2SXh6cQ1y9k3D/T2T0HRpBV5eXYeMjROQuGksriwO&#10;wMYhv8f2kZ2xZHBHjO6hIyO/Qa9OX6ONnzFCop9JejkKlWYiWy9doTbuSURbntK90BPpqmeIluj1&#10;k9JEKuNP85fxi27tBH3fbIi9o1GlrbxmRVuoAeKYLDGugcIB1cR69TlpKM1IQnZsOOKCr+PyiQM4&#10;v283Tm/fgTNbtyL23DGUxN/EP9BA+lAYR2s4GW+oOz8RtS8exKE0nm4S43KHPhbH05eNRFHMJRTq&#10;bKn4S0TzaRREnMC9wB2IPb8dmTcPoCjqDPSjvqcMK4nsuoQLqIo9hZq4k/R7j6Em6gie3tzqrOXK&#10;oE2oCd6Cp4HLUXdrPZ6HbKB4Xo6yi8tx/+hCxG+fiuitkxG0bhSuLByKCwuG4MScAByd2Qen5vTD&#10;0Ym9sJVM3Tm2O7aO6u5O+l0c0B764X6/jt9CZ43pCOdfbCUS48QsY6oYbswy5ikUqYzqqYyVU7oY&#10;7dfLrRmquF0rtHx/WYXGZCHbVoq0xUbLefrto/m5EtUfifD3rhzVCb2ImvtpeJIUhXQaVCEXT+Da&#10;yYM4um0T9q1ZhVObNiL4yC58Ks6ilZyHP1Wm4gN1qP6+/+5xjHNv3j2UBRzu/v39soCuzYMIlCRe&#10;dedQ6V/ioiIyUEy9vX8palKuIevGAeTeOIhHocdRHnPWHRlYl3yFhtUlVMedQHnEAZSF7EJDJAfC&#10;lfV0fzajPmQzaoLWo+oGkRmyGq/urMD7kPVopKGVsGkMmTwFd9ZNwP6p/bBtQm/MH9QeswZ2wsS+&#10;7TG881eY2q8z5g7ujhkDO2NC77YY2fkbTKKYntirHYZ0+T366nxporlbl7beViIxSozTC3aM0/oo&#10;X6qHUBpUzb+RUNxPSvczWWU8kax2vGt9H20ItTZUT7+2sL8TKd/btMe6NJLeUpeKNIXp/qbnGJiF&#10;F8U02Mqoy0sy8KY0Dx+Z/5Z+7qviR6gvyMWD+EhkRgch9PJpnDmwk37uOhxavwaX9mxHfOBJIjMT&#10;//PHOvxjUz5+KkvEx6JoN43YmBniphef50Xi9cMYfC5OcEZTfUaQWyT4uTwJrwui0ETXR4bUC/q2&#10;DWSuDC2HXOrn93mhaEyi4ZXPOqlXiFyK9MiTeHB9O8X0blTe3YFGWsVPLi5D8aXVKLrIAXKNjA3b&#10;iD/GbcNHMrrh4nw8PjgNTw7PQ8zGidg/rR9mDeiAUb3aYlC3b9C3w1foRYTqRCKdhNC57d+gV8ev&#10;0OW7v0Wntr9zp8B3a/sNBnWkXu7yLQI6/x69On+NkRwIbYrS4x2zhGiRi9Pp9wwsT1Rrl6EhWdfG&#10;XIWWJmYplD70kPjLxQoxTeTmit11M6KfekaUGC19q8UB1ZNU0KTFmwpvS8+rUrpapVl4WZyJpkcZ&#10;1JH3UJuXgJKcBKRGBeHW+RM4uWcHjm2jpbx9GyJOn0Ru0HXU5caRsUX4a+Mj/Kk2E396lkm/N4Wi&#10;OBaviFYhWKQJijcFEbSOI4noSHwuisE/1CQh/cpeXNw4G98/icMr/Sw+nQiNP426+FOI3D+XPu4R&#10;PE84jrqYA2iIO4RXyadQH30Yz5NP0u89TjF9AJWhu1AXvB2NoVtRfWsN8k/OR9bBmUjdNg7VF5bh&#10;3c311Lercf/gPJyc3R9rx3TBpL5fY0jXr90ZoH07f+vOO9EBrjqNSAzt3eU79O3WFj06t3VH+7f7&#10;+rfooMPDv/kturb9yp3/OYj6WeeFThjUw9vuK+Qak53F7P5UINdIa9V0P9yntV45Y6gYLGZJInhl&#10;PQZ5VrWnbw3hmmlyqz5sz5gtJErfqswbGlmi1xVF7p9lLyvYVqW2zer3yNS5ZP6Lx/fpn6ahOj0c&#10;j6NvIzU4ECe2aMfjRqydPw/HtmzFifWb8CAqGP/0ohh/qcnEn2lM/ak2Dz9XZ6Mk4Rp+qMjAD+UZ&#10;+KkyG59L091hYzq+QcuAb2hcvSZS3xLBPxLpHx+EYNmgb7F8YFcsH9QJZVEnUK0TAuKOoin1DGoi&#10;96OUhlRD1H4UXt2A98mnUU0LujxoO17FH8a75GN4x/BlzD7q4I1oIP14by/KLixF9KZxCN8ylTQD&#10;5xcOwaXFw3F8cl+spYU8red3GNWzPQZ3bo+ATjomimGXdhio0/466Sxu70iLPl11trVOtdWRF1+7&#10;s8IG9u7qdHL7b//GnTI4kANjUAcOFjLbuVeaAhWCW9wsD7ES35417q1ZK1/olDWsQaC4QpHffWqi&#10;HtVAUJtygTzmSy9LrLMO6RWNqxcU243S5/qPF69fk/H6E6HbE0318bbkEWqykum2hOJJXAjSydzb&#10;p/Zg58r52LxoNo5uWIVDq5Yg/dYV/J+fX+Dva7LwY3kC/liTij/UZODP9bn4U002/lCXix+qM/G2&#10;KAk/VeTgc1kGKR3vntwjk8PcdpxXtIg/PwqnlbwCpVHHid7r+MfKdLzODKYxdQ4NiafQkEBxHHUY&#10;lZrYIGrfxh8hMw/RBZqJiqDNqA7ahtqQbXgTuxufkw7i5d0teBG0ES/ubMDzq2tQsHcaHp9eifOL&#10;R2Hx0I5O1w7p/DsMp1ie2q8jJvUgk7t955A4mMbUQIrf/kSzUD24ZwcM6tyOaCVidaicDoYj83t1&#10;+tad9tuLacrTqYJdiOzO39IYI/oHU7T3o5gnoz1XyVwr7QRtEckeo7U50Mu/T6YJ0Z5LJZKIlZsl&#10;t0mGk/Lcilix2vH+p6FfQzUR8S+koyWySfrJ3Bsy9gOZ/I7ofs+0xgd59G/TUZqViMLUODxIjKaP&#10;exXXjx/GgXVLsXraRGxZMA03D9NSTQrDxyep+IkM/FyVjJ9qU8i8RKI1FT+UpbgDVd4X3nNTjh9K&#10;aTWXJOAtde+7QtE9NyslcV0QTNEafwYlEcfxLPUy3uTS2Eo8j8bkC6iPZ1rScerd63iVehEN94jo&#10;cCL59hY8DlyJR+cXoShwIZ7fXY+XkdspljejlC5T5ZWNqLqwAs8urUHDtfXIP74IF+cFUCwHYNWw&#10;DjSYvsVAMrCbjoFqR33b/mu6QTqqmSKXTO353W/d4euDu7alUfUthhG5ogEU112Y16n974jottTZ&#10;v8ewPu2J9m8wqm8X9NZpRR29w+Z0up/OQxnOvDG8FxntWdkmukViqMckT0TbBIjiEsk2EFr0sieq&#10;JbplFetkFn23+8L9cpiDgenPWU4/uJEvq3I6V+I962k1SLNTNTkpKEqLRFbMLSSE3cThnduxedVa&#10;7F5LkbxxM24couty+yLq0kORH3wIOqX1j2To55IkfHpKY4lG1PuiOLx5eJfW8l0X/55i+tUD7cyI&#10;wofiJCeq3z7SttjbtJSvsI1wfHoQik/5t9FIRlbFUDzHHqNuPY1GUn3McdRGHcOTazvwLPo4nt87&#10;jNqwrai/S/TeXOPOF/kUvxevw3fh4emlSKGOTSDFH5iLuL1zcWXpSByZ3h+rh3fGgkFdMC2gA4Z1&#10;p86lKNVxUe54R3cI3O/Rr/t36N+jnRPT3XQif7u27nhHobY/mdq93W/Rj4OgN61o+cU9aZgNJvMn&#10;U//OGzsQY3p3oC7uhcHd29NAI+LJXJ3/OZTIH0PUuz1jYqK5WB7DjdGeL2wkhooUF2NlcKmMSNcK&#10;tdNR/4u2cx6ca0R3SEcg6Gfq3p/mH7hTX/RDc/1x52FyFMKuncHpvdvI2FUY06cPtixciNvHjqGe&#10;ovyf35a6dVnpU80d/1Sa4JbuPj6OxWsi80NpEt4SwW+fyD0Kx/tHkbSqk+kuyeCKwKeiWPyxItmt&#10;BMnIelMQgnes35R2A+9zyOSEs6iJOYZqiuX6WIrj9AtoiDmCpviDqL27Bw0R21EXvgEv7+3D98n7&#10;8TF2J57dXIuK8xTzZ1cgcuMk3Fw/EWfWTMS6qf0xf0QPDO32FUZ250t2R0tRhPLFD6bh1J/6Vaf1&#10;yYDqIjHb/iv0JAoHkaE6ulEiuWM7Ws9COi1ppesgVnf+9ne/8XQ1ywxkWyN7d6HI74WJDGcO7YuR&#10;1O0BHASj+3bClAHdqNN1TufXLo2IziHjhOKWRYwGMsv99a8ZucoXw4RWMUuhNtZrB6MmLLRa1CTd&#10;S8tZ7pT7DpmD4TnVgEL9Xb8+PxU1uQm4c2wn4i6dQPCZg7h+6gB2rVmGbcsXYdPCuThOJt/atwP3&#10;w27gY2kuPjylhVyR6SYsPpXIUr5HvZqIxvtkej6t5cdCq/xcna8hcUydK7+XDH2TH+yO9K26dxHv&#10;KaJ1avqnR1GoT7pM0XwZdakXKJ4v4jnF9su0M3iRegzvU0/QBdrnfN0GWtG14dvxMmoPXkVtx/cp&#10;+/CRxtTHiB14H7ETGXumIGLDBFxeNQ7rJvfD9MFdMEaI7dMRvShuu8pwIlMlnrvRQOoql4iGVC+i&#10;V66RGN2delVHUQXokPGeNKY6c1D00sn0Yuy3tKJ/R0RyAPTuTCS3da7VALY7SEiVOO/VyR3OOqR7&#10;B+p0DqpenTF5YHfMHtkPI3p0JJN/z/bJaEoCt8NE6LXtQp74bhHjX67JbCHZfoL+hrr1aRbFIZmc&#10;FnkTlQ/SyfSneF30AI8TY1wdnZNYRReouiARmVHXEHH5KM7u2YBti+fi2Ka1WDl5PLbMnoHgwzvx&#10;7v49itIYJ1pfPozCG4pe6dYfKjOdtfxjBdvXsYFkpnZevKcoFoM1/yx9+/5xFCmSvu4dVCcEojHt&#10;qts7pZN5PtLIkrH17n4QDauzqIs9hRcpx+kG7cG7lBN4k3QMrymWm6LF5B14nXQAn7OO4C/3j+Ln&#10;xL30dTfhdcgGFB6bgweH5iB6+1QcmD0UM/p3dKf0jur7HUb374RBRFTfLvRjibCORFInotIxVOdq&#10;k7q20ym4X6MHxa7HaB3Q3haDydgRvTuhZ9uvMYKG1ViK+YVThtAn/g2ZyHSKeYn0QT06oQ8lwGCK&#10;9N40vGSoDSLDx/TrTsZ2wNQhfTCxfzeM7t2ReZ6u1im+o/p1bdkzZhaxGCTx6/6VIVFM5ou5jeVE&#10;tMQwjSttp31dW4zGJ826nXr352eV7hOSd09z8Sg2CPW5aciNCsXN00dxgC7QtmWLsWXxHGyZy5e0&#10;dDaRFYqPD+PxgajUitCbhxH4p0ZKCvq39dmhbqnve1rHH5+mUtemut2PH2hMKf9jcaKHcOrl10Tw&#10;W9Z9lnmDPu5lGlSBeJt3Gy8yruJd9g00xJ9DPY2rd9nX8CHvOhqTTuLvCykxko/gddw+Ingn3t/b&#10;jx/Sj+DnrBP41yeX8XcZx/FTzB78FEv36coyPD2zAHnHF+DOytHYNb4XZgboTOtOCKCoHdy7HSZR&#10;VI8Y2AnD+3fG1FH9MYCM60aGdKGRpeMa5er0dqfpEl1EaE8yWG6RTv/rQ7SNG9iHjKPf26sjmdwJ&#10;04Z2xYGVUyh6/9adwturA8U33S3pXxlgCvsR1YO6dXCMlwgf25cDhDSyp5jsif2Abh2p1yXqqaMN&#10;seZaOTFOi7lRzJY/Lava6WcaXjSgXlZKT9OlKsyhC0SLWkinKNfhIVW5yYgPvY1Lx45gzcL5OLBp&#10;I3atWklxfRj3Lp1FccJdJF0+ROaIiQl4/SQaL8k4bXz7WJSA70vTyMRUGlepRG486rLDUJ+jE3F0&#10;luRd1GXdxIu8UHygLv6oCQyKaOna17m30UTGNupA0tiTeJZIPzf6CI2qk6iIOIKG2OP4kH4WrxMP&#10;4VPqYbxP2Inv4w7gRdhePI/YjT+lMT/qIOpvbMYPMfvx8sZavLi5DgXH5yJ262ScmTsAOyb2xMph&#10;XTFvWHeMI3oHE73DyZhxAzphLJk8aWhvMuA7jKTo7t+NKArogcF9uhDdneneSOwKYd9QR3+LnkS2&#10;dHDX72hls2xP6uo+pElDOmDx+J6YN6QnFg7ugFHS7zTQxvTphAFCpgYX9a4MM02e9GYbw9n+yD6d&#10;HaKHSs/rfG4i3Z3tTd0vRstoI6K9lasmMkvkxDR9WPdXXiL6jXOZKNKd1U1d+ygHJWmxKE2OxDP9&#10;nD0hCncDz+DUgT1YsmA25k+bjS3LVuHOiZPOv335MB0v82NRlniTBlM8mh5EoTYnmDo2Fv/lfTnq&#10;csLo9hChZHIT0fnqcQQZehvV6TfxY1UmdXCY24jelBuEF9m3UJdy2R0sWpt4Ce+ogxuTLqCKTK2K&#10;Pkrdew7Pk8jQ1LMUy0QrmVkTvR+VIZvxOno7/uXhCfwlcw/+lEhGR+/FTyxXdHU9dfBhBG0Yi+RD&#10;i4nc5UjbOwfHpvfCgUndcWzOUKwf0xMrRvUhk3tjbJ92FNUdMH5gVzKZYjKgO6YM6YVpQ3pj6sBe&#10;mEHxOSagK8b07+5Eay+6Q71pXPWiqO7Dlz9Ih6TrHE9eC+nDqFdHkVmzR/VC4LYF2D19GE6umIPd&#10;s0Zh1rAALOB9547sjYmDe2NC/x68Xzd3CHpPtiEd3J+MHcE2xnBQCdFDqZt1ZrfEtu7hRD6t9i/L&#10;lBV5yW72y1nYYrLCYlrk9J8rcxNRmheP8uxEVGQkIzMsCBeP7cPmFYuxY+1K7F+3AetmzcXlfYfw&#10;OCEMH6oo7osy8LIomUYVXaCqLDItm8aVh1TtvqjNvI3PWimigaXPR95xELx6FEERHeJOrHuRF04L&#10;Os6dBqv55dqkQNQkXMD7/CB8KAjGsxT6ukSuTqZ9Rgv5RfwJ1EQeYvwQPqezfsxuvKXx1BC+Da/o&#10;4/6csAd/TT+Mv9Bq/hC2DdnHFiFwzTgEbpiKY0snYu6oHpjSvwPWT+iNg3SJ9k7rj90TA7B8aA9M&#10;7t0WU6mLR1D3DeULHUqEjaDfOmlwX6K7Jw0jHcXciUzuhcWj+2PRuEEYTb04gbpzbN9u7jD0HkIz&#10;UTiYIldnZndv+3sy+htngE0Z0B3LdCj55MFYRjSvGNEbc+k2jaLoXT0pABP7dcGMYX3dABpOpgaw&#10;Tk8OHk2O9GR7EuVC9Lh+3TCcxpkT8TLeOBh05uhgqpg2z3SmsfQudfRLuk5OlBfmoywziUyLxP3I&#10;IKQHXULizbO4dGQXfdtl2Ll+PY7t3IXA/YcQfOoU0R1HgygTP1ffp5WchT/U5uOnqlwyNxd/aLiP&#10;z+UpDs2v9fGXToh9moL3WgaUHqb+fU/d23Q/0u14rEu9hcd3TxK92jvFAUB3qTHtGl5QBzelX2E8&#10;kAbWRbzNvIQXSafQSMa+jj+OJrpFb5OP42XsflrIZHzoZtTeXI3SS6tRd20dKi+uQv3VzSg7vw5Z&#10;RxZhy5T+tJT5Mvt2xGi+aL3AEf16Yurgrlg2sjuWD+uJxcN7YpIOT+/flajphIE0hgZ37+gYN4jl&#10;B1JHDqLOnTdxEBZPHo7xHADzyJD5IwKI8j4UwyMwOaAXehHZMrwGkNHDWX4wERlARvSkHu1H42zq&#10;0F6YO7Q7Vk2mgTewC9bPHI1ZHETTB/bEfKqLcQG9ie6+blJkAOsOYT+EVFnUmmzRzNlQMncYmT2M&#10;aB5GVPfnYOjDe/bjfWSwtdEhYQ1P9MXkfVTcT3efaj6Mv4vk25cQcvYgjm5egyNb12DdgjnYuWoV&#10;9q5Zh7BzZ8mgJ/hTvRYK8vGZYvdTeTp+rMnBT3V5+IGhUPyBaa+J2pdE8Qst+ZGxjVrqy72L5w8i&#10;UZMZhMoUMpCIfUeL+aeSGHyi6H73IBTlMZqGvEIkn0UVda1mq0pDD+J1ygWi+Cwa752kaD6M59EH&#10;iFwyOYGWc+xhvI3Yiz/eO4C6q6tReWMjCs6uxZ1NkxC1Z7ZD6yLq2LnDpNc40nvSVaEO7NeVDOvZ&#10;xem7SdSt0wb05AvvjhkUzZMCOmFkX6KIL7EfkRHAlzyIqBGyB1EfB3T9GvNG98XyCYOIOorx4d0x&#10;i6icOqgnRrHcAPq/QnNHIlju0RC5S9SzA8gIifTBlAZj2f44DqRZVAl7Zo/F4pEBWDSiH1ZRMqya&#10;OBRj6XptmDWOhlYH52uPpVoQanu2k0+u1SwadR2/8wwv6ulRGoSyul2eN6jaFCbHojA5Cg/ignHv&#10;yklEnDmM4ztXYd3i2Vi7eB62r1qNK0cOID3wHH3TNPx9QyHRSoZW5+KPdffdPPJfGvLx54YH+FyR&#10;TXQm43lBjAtfUiy/eBDrfF59GPaGjH5PV6g8gb5sxm08y7iF+pTr1LmXqHMv4k3WDWQGbkRl5FG8&#10;SCSjU7UCdAy1NJReEb2axGikf1tP31aMbYo9gOfhe/Amlirj4lrcXDUc2SeWIePQfCTtm4/A1eOx&#10;ZDx155BumDyoM8YSOSMGdae7QXErsUrUjaYrMzygC5ne2VnLQ8jQCbyeQZrmGN3VpfUjkvsIwTTC&#10;RhG5Ewd2w6yx/bBs6lAsnUiRO7ofNk4dgjkje2AcGTeU7Q3n4BGadBi7mKHzuPsxHNSRLhL9Xm0M&#10;GEAmjKClPHtYL6wcF4DV4wdhFu87f3gfbJszntKhLyb27YSZ7PtoDkS5UuMH9cIQDoxeHdh2s38u&#10;hvahhS5RLVdtIPWydpfIABTz2yTePkdj6ihO792CvRtXY8OSRdi7djVuHT2CwnthKOMg+OvLYvyh&#10;Mp3MozH1KNoh90N5Bv3cVPxcm4Pa7Lt4lheNZ7nReE6mui8NaFk3Uve+JZKf6Us/orc+7SaZSwan&#10;XkcF9e3j0CMoizmDsnvnUBx5DDVEaSVFcEXkfurag3gWfdB9fVAbuhV1d+nq3JW+3YlP8QfwMnIv&#10;Hl9ahZxTy5FwcCFCd87CkaVjsHPeMGyfPQzLyeAZQ4RSGSfdMLJfDyKQxgqNGccs+pvTiZo5owMo&#10;OntiLJEsI2ZAd1q5fLGzBnTFdNJUivVhZISQ3I+MHsH6mmqcTMTOHdUP+1fOxppJw7Fr2jicXDQV&#10;6ycNpqjtQsu7HfW0BlgPZ7gNYRueAcYXL71KcS5fd7DEMK81e9afrtMQDoDJYjT19FqJctafP3qQ&#10;m+kaSaROHNIPA9lH+d/yzT1GK05Lm3GlD9I8ucrwHhLvMgrbrFs0BTtXLMDOpYtw+8heZIVQB+an&#10;4s/PivGnhjyKZ7pQ9HdflyThfRkt6MIk6lxv5edZbiQt5DDqXfqyRKq2t0ocN+SEUueGoS79FqqT&#10;r6Ly3kVUxl9EKZkqfVuXdBHV986gPv4MXqdfw9Pwo6ihW1QZdQxlNKga4444P/dj0iE03d2M9xHb&#10;KIpXoujkfBSfXITCU0tQfHUTmTsTR5eMxjYydumEAEyj6JxEJoyg2zOidweO/q7oz7hOs583dTiG&#10;UB9PouU8e0I/LJwwgAbQYOrBrphI8aw121FkokTiODJ69pAemENGzxnEF6yVIzJqGHXk5MHdML5v&#10;e4rqwdi3ZBoZOwhLx/XHjnmTsXLUEIrcgRTLNLp6fouN8yZi9dRRtNQ1a9bVzV1LfPcn0gZ2pKFE&#10;fdudLtYQShLp95nDBtBG6I6Fo6mzaSPMG9Kd/euOaXymqeyfBuOIPt3YjtDqMVrWtQ5470a/XNe9&#10;6FLJEpcbJsu8O12wvrxnm2t79+B+2BX817cl+LeXj/GRjLxxeh9elmRTz2bih6o8p1v1yYg+1dRs&#10;lRYJatPD3KTFK4pmLSjom6BXtJjLKIbr0m64eLW20qRddoytTw50J9jWJZ7F89TzeJURiOqoI7SU&#10;D1M0H6HePYWnt7eg9OYm1BPB7yO34VPMDtRfX42i0wvo8kxBzI7JuLVhPG5tnoaji0Zi5YS+mEwR&#10;KgYNJGNFg8nUAdS7g/jyZPEKMYMo5maM6Im1FIUbZo2n6OuOBWP6cXAMxIKx/TFv3EAirwsmEr1j&#10;epOZ1IGzyOj5g7rSIKNL1au9s6Ll4iwlyhaN6osV4wYQcUOwefpwzOO1fNzJA3rTwKOoZTuzRvbC&#10;cor02YP6YjzF7Wjq8+F96PZo5YkMGOBQTfFNy3nyQFr2AztjGgfRJEkSXi+ipJneryOR3Y9uWw/M&#10;oJ8+koNBasSb+qQqof4Xw8VsIbpLWy14yNr29LJ8dzG/TycaY010YeTy/FCWhg8UzW9oFP2lIYcu&#10;TQw+UwR/KKYvS0ZrurGaiC2l8SQr+WNJIpkb7j7lrEomStOu4xnRWhJ5CpVx59ySX1P6VeTf2oHa&#10;+JOoTziNl2nnURNzFOVhe4nmo6iPO4TKu7tQFbYdb4net9E78S5qJ15TTDfeWIfS8yuQemAeInZM&#10;x/mVI7FxYjesmtCTaOrjUDWoBw2Qru3J4M7ow/gE+pzT6d6MH9IVk2kxT6C1PFr+JRk0sX8XMoGu&#10;y1jqwJH9sH7GSFq21LNEzoY5I7GEKB/bny9SVmu37ygyiSyieQENq7GUCnKlRvXRXHI3rKCBtGLK&#10;cCyiPp3KwbBj5jhsJo1l3fEcEM4Fo3qYMbQv1s6YSBuBFjQZNY4SxUOa52INJaO1yNG7kzYRfIeZ&#10;HFTzRMP6YR518goOwCVjB2IejbO5I/twAHVzOnoMVZAMrsFdOrgFD826aZatC6VDD+p9GWbyDnoz&#10;7kQ6B0Kbv6vPc8z6UUt61KdNNKR+rCBzC8LxsfwerWRtrblHXX0DqdeP4tb+9WRqEF7m3kFZ/AVU&#10;EsFVSZdQHnsOtQkX6fpcQd09MfUymXocDfGnaFSdxbM4GlUR+1B1dydpB/5w/yK+zziN19H78IbM&#10;/T52B6ovLsXDw3OQuXsq8o4tQPi2GdgwqhPWjeyCdfRzN40PoI/ZDxNkbBCx/cngAXxgTSNOoEhe&#10;OnkQNs0cRSOqPVZOG0pkEKVk3kgiezbrraAuXU83aMGoXji/cR5Cj27A1lmjmTaIg4e6elgPzJow&#10;xK0FT6bvuoCMlvgeQ/QM4gsdS6Qu4mDaMmssVk0aSsOrD8VtTywdTyOM+no66+9eMRNzxw5wxtiw&#10;HtSp9LPH0DibxHDZ5JFuOrInUSa9LEYPpF4eRFEvMT6Fun0OJctyqpRV4wZjx9yJmMOBNpuDZO7I&#10;vm4Oe9LAXs4/Fw2jmydGazlSln1X+dZkboB2p7Dt3hxUGgCajm3zlmh+lnOXFnMqarJDHGP1WWdF&#10;6m3qXxpZmp4sTnQfg5XGX8PD8HNkcCBqUgNRFnua6D1N5l4iegPxLPmsY2xF2H4ydT/qwvYg58xi&#10;VIdsoHW81a3hvmL4p7TD+By7E29oXDXQxy05NZ9MXo5Hx2gt75qGO2vHY8vUvpjQ82tMJ6NW0GVZ&#10;yhe6iLpqGlEhY2oEdd5kzSt3/xbL5ozF7LEBGN+rLfbS5ji+Zi5WTR/mjLFZFHvjB/fBSiJw05yJ&#10;mEJk71o4FSeWzMZSWsiHl8zCwjEBWEg9O29UT6ybPojM0WRHNyyhkbaAfvUYDqiB3TtjFi1g6ePF&#10;tI4l8jWJMX0omU0LeQGZvZDu0Dbq5c0zR3hop+GkyYox/TU92snNjPUjEzRZ0pdM0E6SIUR0f6Jb&#10;05Tj2bcVdNOWU+zvnDIKq8f0x6opw7Bm2igM7v0dfef2tCck5mlPULqoTg8aYhLVPTt8h07f0TAj&#10;wwPoLvalWJcYF/PF7DbP88LxOOo86nLDEXJqizttvSLlppu90n8x6jKD8Sw7GE15odS511AcdQY1&#10;SRLL19GYSrco/gRKydCy8L14Grobj66sReHlNai4vg7Pgzbi7d2N+BC1EU3Bq9F0ew3eh27Ci+sr&#10;8DMZ/urWBhSeXUndOxV31o/HwVkUVUM6YUTXr2jh8kUQtdOkr8jkyQM60hCia0Q9NYriczh9zoG0&#10;VBfzJexbMQPb5o8lYofg+LqF2LVgEvbOn0xLtRPmUQSP79eBL6gLpohxY8kcitsFQ3ph67wx2Ldo&#10;MjZMGYiN0wbTWh+FYysn070ic/giV44mkgZQHNM4G0BreNpQ9oUMXkDxv3D8UMweOYBqoDcWsNwK&#10;6uslZPSBRdORcf00tsyZgFUzxlJKkNkU6X1pQPWmAaYZq940mLThT9b3EPq+famnB8qF6/w1plAK&#10;LR3TB8uHd6XI7u08gP5EZD8tRVIcD+fAmcn7TubgHS0voldXt8DRg1LCMVqimvfowXa7yhijmpCu&#10;blNOkZx95yiKEq5iz7IJKIy7grc0rtx3RDHn6e/exIcH4aiKu4SaBKI25aJDbhPpdcYZVIRKx5JC&#10;tqAmbAtqid6cY1Pxxyz6ucHrUXJ6HqpOL0TD5dUoObEI5aeXoPHSapTR7720bBTmBXyNUZ1/Q/FE&#10;vUbmBlC0BZCBAzlaB/EFjeXLHU1GjRvYifqXFjXF9rRx0ndfY/GUQVhPRs+m5Xxi6UxcXLcIBxZP&#10;xQ5ausdWzXHzx2LWqgm9+QJ7Y0Tf74iYAGwgU7dMG4M1E4dgN8XwhfVTsX/hMBxnGyeXTaXu7oQx&#10;NMAWD6Po7k+/mqJXCxiziegNM4djMaXHFBqAczhYNs4ZisxrhxF1fDtOr52PqKM7cHTpdOyaOR6L&#10;qKO3zJ6ImSw3XVOp9JW1t6svjSMxXPPemkDpz0HU9bvf0kL+HdHfBYsmDsR0WtzdaU0HUO+uHjEI&#10;S4ZzgPH+c4b3dbNuIzTd2asbB28Axg3oQTHtMbozqStRrZWzzqzbS6tmZHabcjL4YdhpPCGqs4IO&#10;o5yWck3iFTwMPYbCiBOoor6tSziDH/Jv4VX6OVRH73cb0avv0s+N3IWm6F14SzH8Inw9XtMNekP6&#10;c8Ie1F2Yg2fXViP/8EJk7J2DGytG4Sh93HUT+2Dh0M7UeX9DvfK36NbhK4pfIoiuixbIh2nGqUcX&#10;59MuntifuonuDB9+8VQaUWN7UN+2xUaidx79zEPLp+Hwyuk4vnYOAncsx76lU3BozUycXTcfexdM&#10;wOppw7GMun3ntL4YzhG+ZtYox/hN00ZgDcX1/vl0zYi64yvm4knQCdzetgonl5Ixwz1jai519CwO&#10;orEcXFrIn0DfWxMYyyYNwGbWXUYXbeP0kVhHfb1ANsKYAdg5dwLObFyII+zbviWTcX7bCixm+iIa&#10;iROo42VPCNGaLBlEGkJmy93SXi+tHWuiI6Dj72lsdcNMGoAaeIGkjZOGuTYWjhnIdrq6VbIZlBba&#10;gaJFi758vo60ut26t5gtptO1EmmXaJsCMrco/AQehhxGGZlaFMEw4igq6dfKWq6OPoT6mEOojdyD&#10;0jvbUHh9I6qCt+N94lG8opXcFLqNonkHPkdvIoP3ofrCXCJ2EerPL0PMxilYM5bilrpzWG/qkk7a&#10;YUGxQp+vK2/emWFHdkgL8WPJ6KG0PDU50b/L7zGN+nPjzEGYP6Q95o/uifWMLxjVGUvG9MDZ1bOw&#10;a+54HKXIXsXRP3OofN321It9sYpoPbB8Bu7s3sCBMNsNqjOLR2JyQHfq5onYqskN+ryH50/CnS2L&#10;cWLVbGxnWzunD8VOiu5T66aSobQBunozY5NpC4ymwTdS054Un1opmkTXaxrdNfV5lKZO6duOp2U9&#10;eUgA/W/2YcJQZ3GPoUGnSZHhvbvyuTQ3rulWD2HybWWMDSMNJqO1Y1NLj2K6/PjVVA9rx/bDhkm9&#10;sGvOYCwcS6NsWHe+iwAMpsQb2qsDhvNdaX17OMEhY8z50u00993R6e7u1Nva4NBZjC4JP4z8a9vx&#10;OHgvikL2IPvCGmRSbz68uQUFVzdQJO9ATch21N3dTfQeQDWZ/IwuUf2dLfhwby9eBu9C+bklaLiy&#10;BPWBC1F+Yiai1xAxw7Qo3gbtKI46shOd+RAdKE46UZxod2KXtl+50TeEIrBfd+qqPt+51ZfxHKlL&#10;x/WhodQFR1eNx9px3XFw6QhsnTmAonE6AtfPwdWV83CITNs4mz4x9ZQmR5ZNHoZ5ZMCm2WMxjTp4&#10;WkBnIomDgAZZ8IYZGMPBs2nqYKKC/i+RPn/0QC9/OF0Zul3LR3TBktF96EO3oy9O35tMGaWJFzJW&#10;pEWPQdSjmjnTyx1I42pob286ctaYwRg/sCdFaj8OxiFYR7Wgue75E0dgJKXAYPZvGMX/aKZp61DP&#10;9nQLydhhbGeE1pCpr7VOrelLLUqMJjBWjqWBx8E0YXAXTBjUie5dB8ygUTqyZztn0cu67tejE5nr&#10;rYIN6NnNvU8BSfu+ZYDJENOat5jfpopozTi3EhnnV6M4eA+Kb+9AxplFaIjegxqi9Vn4brd3+Xn4&#10;FlTe2Iy8U8uRcZi69uomPDq/HE84MIovrELilpEIWtQHIYuHYn5/7UD8PRlKS/AbTehr+2lbt73G&#10;oZg37sLOSa/0o4Giqb3xfbvSd+2KVTSWNlM0bpnSC2dXjcGZZSNxYe04nF44CsdpPJ0ks08snYYT&#10;6+fTfWmPWRRnG+dNwJLJ/XHz8FbH6OUUpWsoQqcO7oGpNMh2ExWT+7TDmslDKfL7YdnEYVQJA7GX&#10;4nX5pIHIuX0S1/ctJwp70djrSkZL/7XDSIpszZRpcmK4c+lkANKto05V2kgieizRN4e+7xJa2Qs4&#10;cFYQzWt5/8MrZmEGxf6skf0xf+xQ+sA96J71pNjWNGV79CWj5K8PV1saOEI130X3dl8RkV+5uQBJ&#10;wgHdKOI5uDTAenam0aaZPhpkvTlAumn1ihKhB+t2b8/8ju3Qje+4/be/RS+K8p6k8VQXWslqUxy8&#10;FfmylPWN7vUNFM9b8Cb+IJ7f3YyG4C2oIHPzydCiKxuReWItbmyegsDNs3BwwRBsm0lXY0gHTO35&#10;O6wc1hFH6ZocoKE0qstX6ESGdvrm97wp6euv0fbr36EzR1k/OvnaKNdZW2DIYM0ZD+hMq7g/fdiB&#10;dI+mD6HY6oRLdLGCtk7B1VXjcGfTDFxZNxPnl02kofQdXajxzkBbQhdq9/wxWDp1CHYxPLxwHM5v&#10;mEORPhVLKPbmEaFj6HuuHNML86lvJxN1m6YPx0r6qCsnDKM+HYe9c8fi0FwaZmT4ODJ5In3WobS4&#10;tYCv+emhZO4Iim0t/Ym5AWS09OEIDsxpdK1koIlm0NBaSHG7fMwgnFw+E+doJ0wfoA0BnTiAKCmo&#10;BmQ0aetub6K5F9+BDLHhND5Hatq1iyzwb9CBOrVHh9+hLxkrBsvLGELmdiNwpGs7tP0tQaKNg3yv&#10;31EFEsHartSlrTYi6vMcbytxV02LElxrxvfGLL6rNhV0ccpubkRD6A68onFVe2MVnt/eRLdnObIO&#10;L0Dc3nm4vHoi1s8YgBmDO2MiLdL+tI57ftOGo4g3/fo36EOR058dnkFdsYKiZgQfRrq3HRkt6kiS&#10;yS/9pAn23hTnsqi1BWZkD1mfHHn0XY/R6j8xawgNq6kI2T4FVTFHcXX9WETumosjC4bjzPKxtF5/&#10;j8tbV1EX9sLeJZNo7MzDuZ0rcJr6Wnp769ShuHt8A7ZOG0hXiy5Wv16YQxdtcj8aLyP6YD0Zum/J&#10;dKJuONVDX+ycMwqbJg+k1d+DvnMPTKILpk0F2l2p6VSt/WoVaihdmyHavcFwQDdNtXbE3AnDKU77&#10;YfbwADdNOXdkPw6kkTi6bDI2Th3m/G5tzNOq04wRAzhAKGLJPFndErHa0TmciJ1MH3k17YzJ+paK&#10;AJFq69O5E/oSuT2pj3uzTheiXcztRJLe7Ugmf/utVCEl5rfUw9LPlBQ9CaS2NMo6UmT37fg7hBMs&#10;Lymp29TRp30buhGlZ+fjJf3eupvrkHFwPoI2zqQRMASb5g/H2ACKjl5aCvtbdOfIkiXXlY21p57V&#10;COtNRms+uUfnv8XYnt8646IbO/IdO+VZghRL7HR/iqox1Mnj+mk91dOBM4i0od2/pQHSDqtGdMZF&#10;iWsyN2H/HDy8vBUnlg1C0vEVCN69ECG7l9BXpj4d1peiUjp7NgI3LqIun42dsyZg3/ypWEcdGXZo&#10;C3bR7bqweSaZp09Ne2LmwO40onph/fSxWDwiwM08rRo7DFtmjuB1P4f2WXRh5tJ1kqQZTPQOIGO1&#10;81I6UT6sSBvy3LdQVBvDOVC160RIHU3DazJVhWbHDqye7mayJtMg0/Ln5GH9OTi8jfWyrDVH3VNL&#10;jFRhI5m+hL768akBWD2EhijLSBJ25LvVFxldKOrFxE5Uf22/bcv3/bXbPtxdKHZ+MnVyxw7O0O36&#10;7VdOvB9eMx3pF3ei6NY+/JB4GD9kHEObz1Hb0HRtKX3cmcg5OhdhO2Zhz+IRbhF9YE+Kma50uCla&#10;+/LhtH1FDnk3ipz2FA1idH8yeMH0cTSm6IIM7oohNKxGkIl9qGu6UNRIZ7j5V9bXwvhQltei+ABK&#10;gDFktNZfx9HKncX77Zs1DJN7/hbh+2Yhef9iJNE1u7JlMuIPL8HtrbOxZ/YgLBpJBnC0zqLbFLJ3&#10;FfX2HBxYNRM75o/Eclqkc4ha6eiNM0Yj9Oh6umh93NTiZOrSSUSdNhVspXV9kBJA7tDaGUMocvtT&#10;l8nXDaBx1hOjaUW7xRCS0CvGislCtxitaUe3F4uDYYi2FymkFTyeRt143WMYLfL+3akCuiKA9frw&#10;ufuyXk8iWB/H9eb7lBjuRjQOYnzzqJ4InheAi7P6YmIvb4arI8EhMewWK9rTqCLDu9GI066U4RTz&#10;s+lnz6Rq6Pzt39Ig7IoLuxch9vQ2PA45hH+5H4j/o+YufnhwCU3JR5331OYvqadRcGQ2EndPw+4Z&#10;/TGNonlwV++Tjk68kSzljpT5PbsQkRRnPXgzOeQdKDYGUCStnjXebYwbSnG9ZvJw9G33WyK1HUWS&#10;mNnOWXyyADU7o68G9PLcVwZk+CiK77k0lib2+RqbZ4/AninD6I+2w7WloyhyZuHquolIubgREXsW&#10;4MzSsQjatQinVk0l+johk37+Ufqpk/mip7Bfq8cNw7Jxg7By0igcWbEEi4b3wZpxAzG2B0XjwG7O&#10;MBvfvzN2LZiMuUTdZLfHqzfms4x08/iAHs5OmBDQ0THaWdg+piqU2DZG99X70GxVb615a2839fsg&#10;2id9ulMCdsdkimptB+5FcSrDyIVdOlK8Nn8BSamo766kq/dOHYCMVcMQMr0LNoygVU+Rq42Des/d&#10;2v4t5lGtbJnQD3toA91YNwURm6YgcsN41N3ejdLLO/H/fJ6Df3h4Bz9mBuIT+fksaS+ako6gKHS3&#10;m9yqSzqLNufmBODg9L584bT8aES5D6w1miiiu9Lk1+gbQKYM6MsXOqqfWz9Vmfa//wpD+nbD8mkj&#10;KRaJhgF9MVXLhRTPIygJ5CYN70p/jm1IdA+jJTugW0fqKepkSoTRQn2n32HDjGG00ts5XTmXA2QF&#10;3amQTdMRtH4KDkzuh0srxyKcenjTxN7IOLEFB+aMJDOHYWLP73Bg8WQcoc+8e/447Fs6AwtG98X2&#10;OROxdPRQrJ4yxO2zGtu87DiZ/dfnqLM1Z85yi8bTEiYqJHbHkLETA+geaRcnB8iIXlQtZOiQ7p3J&#10;VPaZTNV2I5FjPNO8a4paullDWH4gDaohstL5rrRjRTs1VW9Qz+4OzRKx3WkVd2HYlf6tENuZRpU2&#10;98krSF85BAWbRyNhwyicpKGrBZxNfIadUwfh9soxyNg+GfcPzcSnmH34h4wT+EPqYfxT/nn8b0Tu&#10;i3t7UHRzAzJOz0d1+H73eVFV+EE8u3ccpWGHUB5xBG1Wj+iKST2JtK4UCfT5unek6OCI60a/cxCR&#10;M4CiZMv86VhOd2UyRXNAu7/BSOojTXJo0lx7roTOAKJ2Fo2TIb1pbFCXC60TaNQMIgp6UXQHUC8J&#10;GZr6kwszmvkBnb+mgdcFa0b3wgL6u5NpmM0a1B4nlo/EiRmDEbVzCQrP7EDszqXOwHmRdBMrR3XD&#10;akqOHXPG4Prmhdg1XZ+g9sOORdOwgfr37MbF2D5rLO7QXTpB63f+mP4U3d2xeJh2U3bFcqJ+0Vga&#10;X6MGYgot7LFk8KjeFLdDOFCJ+kmD6Kv27ko3SjpZm/A8JveV+iL1Uci83p21PNiBpMUDhrzuR2b3&#10;oyTo3e1r9KXvrPnnfu293Sn6NKdjh/boRCZ3JVq/odrryvcyloBI3DMf5cfn4PG+ycjfNRFJm8fh&#10;3vrxyNgzF5n75+JDwlF8Sj6MnzNP439UBqMqZDNi901EwaUleHp7A57F7kNl+F7UxVIf37+JnMBt&#10;eHhjJ56G7kd17Fk8vHMUbfp1+dp9FS+LWDqnB92ezh2/wsLp/bFl7kDMHd4ZhxdPoWj+hi9zrFus&#10;lxXa/dvfOWNFsznTxwx2PqUWGdbNGIWFo/pTT3+HSQE0Yrq2o+9I4oOKyW4DG1GtifrhFKvj6N9q&#10;h8cIDphJ2tYa0BabpgVg7ejudLFmIm3Xaszq8htMpLTJPLWblvd09oti/NAmnNLEydIpiDm5F9Mp&#10;XZaMHo5l40fi6tbVSD23E2vHdcUU6rEJ8tFldWtKk9b9Zupvbcudz35O4uCeENDLTW/K1RtDNMqV&#10;kvSRz6zB6TGaz0qG9iBjuxEMPbQKxeeSKBb1kMXL6z4cBLJpumlxgYNfi/492Y7cIG+mSu6QpFkH&#10;TA/oijNLxiHv8Dzk7BqL0nOLkLplBKqvrcaf0o7gT5kn8Pf5l/Ah5SQeBK5EztlliNgxnm7wVhQH&#10;70Z56F5UhOzEk5vbUE4EP7y9BxUxJ1Ecfpx0GLXa837vAgrDqaM7skPaVKZdijLrp47qisXTA3Bi&#10;7QzM10NTzEYe341VEwZj9+xx7ocoAdQ1/Wj+q7OyIDW1py8V9B3SNOrBBbSI+3f5LZnXiWjnCOeL&#10;cd/t0pjTXuPebX/DgUP/sQeZTn3Undf6HcMw6vz5NKbm0E6YQ7/80NLRyDy4Hg/P7kNp4BHcWj4L&#10;h5dOxin6ymsmDaEIH44T6+Zi+Qjt7OiBwxuXUP8OxoapY3GQrtetvUsxe2QXTKAOn03du3BQZ7o9&#10;A7CRdTdMHUELfiimaLMgrWx9YjOC7qF2b8joMivbSSGhuksnPkd7GpYeo4VKMVukD+rk8rhJClrT&#10;XdqRuUSyjK/+VEcyxmTb6BsqzVr1pFhfMrwv0o6sRO7ROWgiQvVHhBqi84ekw/iQdMyt11eGbEdT&#10;/FEU39pOpu6jWD6I57EniNSDqE+6iNp7Z9GYov3u51EWdQpPo081/9fsOoojeR13HhVJ1/DgLnW0&#10;pvJ6dvwtJo/uje2LJ+Dg0jE4vpGW9wyKx/mjMW30MAQum4e9S2diJxk9kD6wvv7rw85KR+n7Hu1R&#10;Gkf9togiddX00RR/3TCsD31E6XZNEPDFGJp7k9H6qFv+s9Zh+9EWGE5x7z4A57X2T4+nPl09vj9W&#10;T+yKG1un4da22dg6axR2LRqPSzuX49yOxTi0bCbRSHE/sCvWTh+DZUTp/LGDKYIH4vDaRdg1fwKW&#10;TqTtMLyb2wi/aGgvbBnXG1tmDMWScf1odHZlXm9MoU7W5MggukEDxGA+0wAiUB+3ad/2F9HNuOwV&#10;h2Sh2Lk13mxUF1JneSNCLQdGexqgbqaqg2wS+sMy5np0ptSjauCA3DZ3GOrDj+Gf8y7hY/xe/KXg&#10;Ar7POov6iF2oC9+D6sgjKI88jKKgvSi9ux8lIXtJe4jcLWiIP4byqKOoTjyHp1HHUCSGxp5zf9l/&#10;EnES5fEX8CwjGJWJ18joSyhNvIHHMVfQRltY+vf9hkwehZ1T+mH31MEI3rcCB6jnUq8fZnw1xpO5&#10;x7ctws4lEzFv0mCKJzHI+5WCdjcM79fDTTBoi8vCUXRZpk7AKL68iQO6ulkbTQ6IySrbi6gezoEx&#10;kszWNljNQi2jizV3OJlC42gQfcdRmlYc0A3TqK/njetGf/X3mDi0D9M7YDR9+tmj++DImvks34c+&#10;am+ifwDmjhiKVZNH0wDrg13LJ7ldGWO0kEA1MZyG32Lq9uMzB9IW6I3JQ7STUythXdwnLvKTB/To&#10;ggFk7ggOikFk7Oh+PR3DtYAvRGuuwBGZ/YWIcFGvrp0omtt9oc4U0d1kyHIQTxzUDxPouk3r/i1i&#10;9qxCyoEVKL60EZ/TTuPPT27ideYZ1CceRcG1dSi6sQlPKH5zaEk/jTiINzlX3Rasp3cPuo2TdXST&#10;cq5uQn3qZcdQ/SS2If22+0n7i5xQVCVedTt+yojqurSbqE67geL4K3gYfQFttMQ1bWxfLBzaCTtm&#10;DnOid93YAGexzhvRA2cWTUffr/+WKKTF6USYt1FcRlZ/6vW+vA5gnr4IHMFRu27JTOdWTRsxkLrO&#10;+6pfe46lr9z3wYxr1WZUF6KDjB7ch5Yw3ZKlo/q4z08uU79q7Ve+uDbkac584ZhhROFAHKHI3rto&#10;qtuWM41oXEvUrpk1iR5DP5zdsoa+5DosGT+MfvRwLBo3BNogIH0+MaA9Vo6hr7p4IBb2pcqgSzaK&#10;lrZWlNxUJ63rvlRHARx8E+kyjWL+WA7efmKwfF8yW0zW7F5P6VzNVVNnB3TrzP5Rh7PcwF40VHkt&#10;K30Q/d6FVCc7pg3C/ukjsJdGYsyBlXibehLvSQ0xR8lcrQ6ewstUit7EU0TsLpRSPD+4RfGceAW1&#10;sRdQEX0WpUTpk5DDTtc2ZtzBq9wQlBGpRdEX8TwrxP1EVvGfnqaiNDYQxVEX8SBUKL+Cgrun8TDy&#10;HAoiKLqHcaRNHdULy8f0ozHTF8sm98fVfWvok/bFkZWTEHl0B/Yvm4u5o+kXUmRrH5LQrPnegURm&#10;f4luImEUrdex/bozjyKZL2zEgO7oTb9Zok1Wqix0+dM9yfihrDuGgySAL2QAB4yWASf160YGdsLa&#10;yaOcMTScA1C7OsYN64XLO5Yi6tAaXNm7EmtmjMCG+ZMoLXphItF8dN0CnFwzj/0LwJyRA51Pv3ne&#10;NOxbOQNz+FxuxYeSYGSXb5B/ZBEW0Y0czHsPIGP7a/CSsdqvrYUGTeKsHkNjs6vWg7s6kS3S87kJ&#10;DzK7q/QzmS9DTIaZlgBH9OmE0fqortPvcWDFZPxzdQL+R1Uc3tFa/jHrPD6knkdN1F6icof7K/6L&#10;zGt4lnYRrzKvUBSfRl3cSfeb5rLok0i7uB25Z1ZQZB/B49v7yfhD9INvELnBaMgKR3XyTbzMiyJy&#10;b6KEDK7PDEFNWhDDu3gcFYhHkRTX8VeRdesIsoOOIDf0GEqTLqPNUBpEvTr8FuNo+S6h77aDOmz3&#10;0nEouX0aq/QlAt2XOaOHYO986sEpI7Fk2lAM4sMG8MXpxTjdS4YP6dUFY/v3wsAOHTCGlq3mc3t8&#10;8xXRIf1NBNHq1b7mvtRtIxiOpsWtHRb9aeRov7RbUODLGq8/3xHJmobULxzmj+pLw6sfNs0exba6&#10;UE10wdrZozGdRtTQ7rwe0BFzqXOXjxuJ+SMphbSYQZqr3SVUM7IXRlA9DOveFkem9cPqEb04sGgh&#10;U6r0dOK3A3oRkfJttRV3Kev0pErqS0OzV1cinTpWzydXqBvFdFfq3XaUTJ3btkGnb9u4JcX/+eoh&#10;bu+kDxt3Ef9YFoE/UOf+dP8cXZ5NeKx/ndw7QiYfQM29Y2ig8aTZq1fZt9ynvt8/CsGjW9qKdcx9&#10;IVpKoyr22BLmXUcVDa6atFuOqTUpd9wuoB/KE1GfHeTScm6dxLvHCXh+PxqFRHApB8Qjiula1gk/&#10;ttL9EfHvK3Px59IHaDOcjNa/McbSqFk3ewROrZiGNdSZ+g5o1+yRWEkDa9aQXog5vRsLhgZg8aRB&#10;bgejI6JbEwMa9Z5R1t6JdM0Da8vM5EG9sHHWGGymvp8ztCfdKb7YDt+4z1H07a/2S/UnkrRAINdG&#10;xtTiiUPdBgS5NloinD6sH0Vse1r03d2OilkU2Rd3rMGm6RNpE3RHr+7fYCJVzKF187Bk8jCM0b5o&#10;iu1xg3tixogAjKZrNapPD4rnb7F3InU6mTyeg07fHWsyR65ODxpO3ThA9cH5CA6mbkSss65pi8j4&#10;6kwrWjNZw+kujqTUWTAhAEUhJxG6fwWyLm5A7d1deJ18Dp/v38arFBpJd3cjna5Q3b2j1KsnUBl9&#10;Go3JV/A2l0bSPaKbDNUPYZsyb6FUlnLseRTdPYHSyDN4lRPkzst4ocNRSA05d1GfG4GXT+6hKjWI&#10;iL6Dx+Hn3VbryqSraOCAqc+8gxqK8DJeP2f8X2pyUZt8F2c3rMLqaZOwffkitBkhRFNXatZrwZi+&#10;2EbkjO/XDjvWzMSNjUuxf/5YzKRIvrF/E9aMG06kDMAgviytcWqXhL4ScLtGOOK1kXww9ZvciQna&#10;mzxmAFZw0CwZHoAlFIlj+kkXUgJwkMjPlusWwLpC9BgyRN8sSUpIn7tVns708Tk4BlNaaAZr07zJ&#10;0L7snQsnY9WUAVg0ZYjzX6VfNe2qzQKqN5CGYX8OjkF9JJa/dQPqxKrpmMvrsb27ObtiIBk4mLq5&#10;O12ebmyjB92ivkTwiJ5d+Rxt6SL9Dj2//hu3GKHNAgdWTkdj9Blkn1iHp0EH8SLuNMpjTuFh2D4U&#10;BdNaTjqH1znXaTydQnnYITQkBbqf4TxLuUaf9iyZdxMvssno+EDUptygfg1GPcMK6VXq0Pzbx8jk&#10;UNQnX6UlfdZ9AaMTcl6TPui/Lbx+GHUepQnX8DwnGEkXt5DpF/Es/Rb+qek+/rXpEaKO7sK2yZOo&#10;uubhwq7dSLl1DeVpcWjITUKb0fRze3z7N5gwoqfb9LaPD7SKRtGMoT1weeNCbJo7BlNpaOkTlMPN&#10;lu4UGhr6al/ztGK093U99VVb6mAtgrfjyyXDtT9aP04Z05s6TIse9Mv1ZYH2Sw2jnpT1HcC6AWS+&#10;/uOhn63oVw5yX7SMKR09lBb4ZLpuMsDO7FqJ0VQZc0YNpeHHQaA5eTJ5AI3AjUsmU2XIWu5MS7qH&#10;Y5CkTddvf4MBX7XBHg5gN51J6kHjSh+o9e/Wya1AaU1YW4i1MDNrdC+c3DwPOafW41+KyZjbO/Bf&#10;i8Pxlsh8n3Qcz6KPICtwLeKOL0bUiZVIPrMBr1IvEblniNSz+FBwFx8LIvD942h8fhTpNla+LdB5&#10;VcHuv6L6x2hN6i08oZEkHVuZdB2FNKDkCj3PDkF9+k33V6WXBfoyJgpV1M1VGaHQGZP6+V1d2jW8&#10;uR+Ef2nIxf/rD424sms5ts2cysG/HMlBoSjJSEN9/gPUP8jCy6IMvCnOwusn2RTdRFbP9r/FjHED&#10;3Cckmtm6tGkprca+uHt0K/YuGIdL2zdg6/zJ2LlsGqbok9LhPdCVUqAXmaT9T1rkFpO1nNb1O29S&#10;oBcNk4AunZ1bNJyGltyogXyZ+p63R1ttWqeupiGk75Tc/7SI3NF99V2RJho4ACi+Zb2PoE6eRV9X&#10;XxOunT2GOnuA88/1vw8hWZMUYyj2R+krCw4KfRE5rG93Go5UJyIadRV3dtHK15/0hE4i+DsORsa7&#10;cbBNGtABWcc2YvPobri1fQESj69AZdh+/NuTQHeMQfn1VagM3YzSkO0oDN6JBzd3opA+bb2+HUs6&#10;jzrq3GdE5icy9yOZ+kJHFSXoJzk3KZpvE3WX0ZQdinePoonMaPeZsP7HUklmVyXfQCNRXJ50jbr4&#10;pjt38k1BOBkehLcPYvGhNBPPHsWgmi7Uu4JYvMyMoMiPwr6507Bp2hQcW70ON48cRm5EGKpzMt2P&#10;gj6W6z+sBXj5NN8dstb4JANNhWlooy/4enb8HWZSdM8Zpk14Y7Bz2jgcpJuUcvqA+yB869xxWDpl&#10;BHWgNqkPpNU7AV3a/i1fmn6fpOW2r9x3P12044H6rK+sVTJBho5+X9i/eYZJIrkrB4fWUiX69We8&#10;QWRoD/rWqmM+awCR5nxXlpOeHk+feiJ936mUMrNpXY/Upy0Uz71ZToNqIPVqb5bvQdLCu8R5H7o/&#10;vTt1xLh+HVB9aTUGkLEDenV3+riHJj5YT8+Sf2U3/pwTiLcxe/HHzIt4G3sQT65tQumtzagjw4uD&#10;dtFQOoCKiEMoCd1LMXuMyD2HDw+j6OYQkcn67PcaGimmG8ismrTbKIulEZVwBVWkhvQ7qKDh9OJ+&#10;FN4XEpWPYvGuJBnlSk+h5UxRXhp/0R3L8CqPDKNBlXX9ID5RZH+8n4Y/Fhcg9PAebJk9kx7RZFw+&#10;cAQFMfEoTc9Aw8P7ePlY36E/wLvyfLwhvSz1fuL3oqQAz0kNJbmoJ6rb9JJo690eSyYMxXy6WBtn&#10;jkXogc1E9mAcXDgFK2eMwZZ5k2hVt8fameMxc0hPWt6j3M9VxGT3OYgY+C0Z3VZbS4UWTat6Vrbc&#10;rV5koFZpunMgaHeifFN9BDZIIlOMZnmtvXYhY7UPWZa8N+tEFcD80TSCxgyk/mZ88vihHETfONRr&#10;y4zbqK6Q+laGUxfeT5MZAV0plsnYXr/5G/ycfAQTv/1bjO30G8TtWYzwPYuQRpFbdfcg/s/aWPwh&#10;7yz92aN4kXYM7zOod4lc/RdFZ0rpJ6/ljD+LP0+RHMZ4IIrCT6Im+TaqyBwdo1Cdch3//uK+OxtS&#10;J75WE7X6M2ExdXp5QqD7CEI/vntOZjfkRCH77lkUkaHVGSGooOgupY9cdu8iCiOo5/Ni8GNxBiKO&#10;76cdQltk9nTcu3kNTY/1B2T9l7wYP9aXuR/ivi4jap/qZAEyuOSh+2nQq1LvR35ffuZHi1uMb9Pj&#10;u98SEd86XbqVjNTXDvou98S66Qg5sR5jNRdMd2czxfb5LUuxQB98jQkgin9DBntz1/KNtdW0C5ns&#10;iW9PB04bOcDpabfCQ2YOlCilISTdKUTrS0Ll9yXDtVHQfVnQ7jtvk4LbNfEdLXD9lacrB47mk8lU&#10;MrO9BoVzh75zVnNnMlqLBl3bazZKM3EaUPQK6CaF71yMimvr8H+WhuKveWfwl9zD+B8Vd/A28Zj7&#10;98nbdPqisWTcPerf9PNkpH4TeZaGVSAaaVh9fHgbRWGHUUOLuJZMq0iQAUSLOeMOXlIkP8+6S+Pq&#10;Di3fUDQVRLmPEV/rlx0l8ajLuIn8sJN4Sou7gkx9Rv9Xv/T4UJaGlw8TkRtEhkdepqEVgZzgi7iw&#10;YyMC927HxjkzkR4aiup8/bq6GG/KCvG5tpRURAbr99YPyPAHZLwYK9IP/x64+Bui2+IiY3qbPtS1&#10;A3q2c3Ow2jS3bOIgHFkzw+3W6KLdC8N70TUajLObVuL2xsXYMm0Cti2diAH0h4VmWdrS0wq1kO62&#10;GRG1crmkOzXN2IcitTvF83DpTjJRjO7S9neOKfpvVgD1tNteo81xZFqHDr9zmx70XdUgMnY425Co&#10;dV8hsO3O33CAae8yffAJdJOWD+mBQV/9BgsH90XM1iVI3LvMzUTFHliBppANqLi5GLVh61Gm3ynH&#10;7XEfIeigsNe5N/GUTK5LvYL7dw5T5B5FY2ogXmXcxnPq3rr4C7SeL+NtfjDq0q/jWeZNfMgPJ/Oj&#10;8YyW7zO5QHmRqM2lbpZYJr0uTqLRFOv0ajn92UdRgXhK1FbrPA3Wq868iw+FGahOjaIhtQl7ly7A&#10;7iVLEHb+Ah4npaD2AUVu0SO8ry7F93WVZG4ZGatfXxdAJ+zZKXtinv6AbAwVqUzrUL/qfPaEonsg&#10;DTHNEIkhq6cOJ6OHYO44+p80buZOHowtCybg8IrpeBJ9yS2CT+zdmczv4cS1fpvgfpQmRpNp2mDQ&#10;mQzVVwL6FUQ/6uChbFerOHK/tKypXZRCqubA+8odomU9iCJe9QdQ/PbTJEXH37uPzwM3zUXv3/6N&#10;c3P6tP8denzzNxjEvAl96Af3boeJg7oi5cB8lJyYi+wDc/F3WVfw1/xT+O9VZE7iXpTcWI2K2xtR&#10;HbrNfXtdTT2rH7oW3tzB8Dyq6R5VxBx3P5+rjz+H2oijFOGX8F8b87BpeHtMYZ8+6bDtzBscFJQC&#10;tJpjT65FxLFVeEHjq07uEFFcRuZV5kaiLD0Ez/MT8OxBEp4XRKOWKE66st/5v3+tf0L0pyDu/Bl6&#10;NstwcNNa3L18EY/TkvCsiIis0I/si/B9fRF+IOm4pqr7qUR1KhlGZJblOSaLgUlBgYi8fMKdTiAE&#10;G6PFfIu3Tmszjn6mvvAbSndo7th+7huhAT2+wmpauEvH9MfsYf2xe9FELB/VG/MG9cK80YNp8dLY&#10;opGkr/eFSqGxWzvq6e+87316k5mibhTN/chcuUva0NaXhlIfkhitPcf9yGStVo2jJd+Ng0TTiwMp&#10;CcbRHtg/fSTCVk9C1PaZuLt1Foov0PK9uAlxO7X7ZAJCNs5E7K5F+OcHV/Gn3JN4mXwIf18YiPqo&#10;7Xh4eTWKb25FefBuFN3eiaxz65BxZi1K7uxHbdQJlNDPbUy7Qgv5Ot7k3SKKr+A1mV106wiWDeqB&#10;GbTQ7x/ZjKg9lAj651nCBaSe30ykhhOZvCbia9JDUUMruDI7CtV5sai/L7TSfSKDS1N1DOE91OvE&#10;2asXcHDZAmyePQPndu1EYshtukApqMvPRkN+Jt4+paVcXYgf6srwsZIMpl79rNN/iFohUYh0DNMJ&#10;BERoU3Guu5aONmaKVM6Y3hrZymszZ2BX9NQmAurKiUM09fgtVs4ahUOr52LzrImYRzdr2dhRmD9s&#10;IE5vWYLxAd3Rh8ybOWGI2+gnUTySfrZ0tESr1mo1J9yZhpqW7rRs5xjNdDc/zEGlstLJ0tcDKK4H&#10;s71OlAQqr4/s5GaN7/Md1o7p5b6Vzj88G1XXVqLw7DxUXV2N15G78Dn5MH7MIoPv7cdjppWF7sD7&#10;9DNoovitjjyG4rtH8eD2brpD2/Dg0hbcv7De/XSuJuUCnqdfwqusW9TDd1jmAFaPH46x7X6D1YP7&#10;YVrHrzG56+9RwLoNKVfxIOgQUgO3uuMX3hcloo7GVt39SIbRtKBlRcejOjcMlVpgyI7G//X5JWLO&#10;HcfyKROwef5CnN+1C8nXJL4j6SqlU69SBNNAeksjSpayUKojiT/oWAmmv6mkeNZxxk5MP/pyYoHL&#10;Yzljnh/JIpWvyE38D6gWk58X5aDNdM0edfiKxs43GK1N7hTL+kPs8unDcfv4BuTfOoEjy+Zi9eRh&#10;SKPZr0V8bW7T9iF9eaAdJkKodLO29nam7u5M9ErHdvyO6W5Hhbezwn3tpwFBktU8PKCHWwnTd0PK&#10;1w4Mb+GkE+v9FktH9kTBsUV4emk5Sm+sREPMLlrFJ/E8/hBKg8nAG+vw4OoGPLi8GVXhh1BF3/ZR&#10;6H6U60xlMudp7GlU0PJ9HHQYpZFkcvxpPAk5hPw7e/GchtL3RVF4lnYdn+nypNw8gJMbZuH78mSK&#10;3Buoo35995i6mOj9sSie8Ti8pm/7Q6UmIRIpnmPcH/11gPe7B1mIOXUMayeNw46lC5F2J4j6OYVu&#10;1CN8JtPePc3Eq8cpePkkkwyidUwmNYnBFXbUYhH0G7CK3GS8ZnkdXSxEu8PKdXoBdfGbEiKavrHT&#10;zazfmuG6NkYrrlBMtrDNRIruMX3od8ooYlyflk6m7ptNUb2FrtbK8YOwf/FErJ42jJZ5T2xeNB7d&#10;OtNvJgKnDg+g+JVh9Vt0IpP16U0HGkvftf0K7SjG27X9Du05ANzWVjJWm/rdR3Vyg8hUDQZ9miPG&#10;axJjXM+2WD91ICYFdMNa2gN/yLmGD2lHURexAw8vrcLDq+vozx5AJZFZEXmI7s8x1MWdQYXck+hz&#10;eJUd7GaWnkSQ4SEnUR5zgcg+Qqv5OHLv7GF4lEgObf73io7vjaOujcJb/YyHrtPrhxF4/yQGTbmh&#10;9HFvuCOQKrOC3D9cdGh3IwfE54osfHqaQyMsFTm3b+DGvj30UNYglfHa+5moIemwmTflj/GhqhCv&#10;yOznFMHPCzPxspgvXicOOQYV0OAisqsYVnlW9HudCFQqhHu6151Gr5AMfsW6zx5lsq1sxzxjrjHc&#10;RLpCkTH5C6OHyRjSVCGNnNGaV+7yG7pP+utdHywZ2xfbFo/BtMEdMW3yIFq5v0f/XtTLFLma0BhK&#10;/1aukfuwi9byoJ7d3ADorG+uhGgyvX2zb92DurfT19+4QdD5G/ruPb1NCV07tkfHr36LmzsWo+Dk&#10;UjwNXI3sk6vxIvk03mXTWIrYi8Jb8mvp9tw76U6Bq6MlXEPm1tNXfZUXhKrEayi/d5WWsX63cQWl&#10;sRfxkFb0PRpNj4L34SkHgRYCat1SXxhe5pOxdG9kMOnM5hf5MfihhAYU3Z+6jDD6uhFEIF2h0jh8&#10;eBpPRpP59xNw+8BO7J0vfTsX+9asxYX9+5EWTDfrST5dJjLWnYGpn9UTscWeHytEulMISP4DZIRs&#10;d+Itw/c6hJwM9ZMOaDN6TT2u87xqH2S4g2zEUCfym90rMdKYKzHd8Ngro9kxb/KExpgO1gjQ9iAy&#10;bAj108S+HTC2R3ssmjAIw/p8TXHelYYXUddef4qn/qVL5cQ0w9/97d+4z0T6dNGatDbPtaX/SrQy&#10;vwfLdqM/rckLbWttz3u0/5ZI//3v3X9BLq2bhV6UBCNpI6Rf3oX/R1Mi/lvlXXzOOYc6WsI1cdqq&#10;uhsF13c4F+dpBH3bXJ1kc9fNHb+ke1OXdgd5wcdRFH0BL/LuErFnEH9um1vVKYo8iZKok/j4OAIV&#10;iddRnEBKvYlK1nv1MIqGVRQaMoNpEd9BafIdZAZzINGKfvYoClW0ov/9FY2jB+lIuXAKBxYtwILR&#10;o7B58SLE3AlGkWal7ufih4pC/FijIyOIxgrvuEQd4aTQY6anX+2UIJFeul6+GN5yelCLTvUY6LX3&#10;odI7kuJF0X3UFWSgMi/FWeJiqMqYiFY9MdgY7THdS3dToRx0bTQLpV0mE6gv9RvgaQN7Ylr/rhjQ&#10;6fcYHNCB4vc36EU/W7NcmoHqQFH77bfN31Xpaw2KZW9nI3UzrexO7VWOop1p7X6vT0T0dUI7zKZF&#10;f2T1dGyZNw5/LA7Dnx5eQXXsGbylf1kWvhOFdzbi/qUN7hyp8pjzROhFVMSfdwzVEQmv8sJpSN1A&#10;QegJMu4akUlG08qtJZUmXkG5DvjMvEX/9Dqt3TuoSb6BwvAz1MV30ZgVjjcPk9zfDPWLyucU1TXZ&#10;HAD0davpOlUkX8HfN+RSIoSjODYEdw4fxKIx4+jfLkVM4AUURN1FVQb9Y4rkPz2vxp9fVOHn+kKi&#10;jWKxVOd26VBxHe8kVDNdRpRjcAtynUEl/UwG6OVrksPTwR6axRRDs+gtB4BIBtizx9koSo3GgwS+&#10;g4J0N1DUltUTw8VkxcXk55rjps5vori39Daa3dKPvPXPq+7t6FMT1eP1Kc53v0VHMlQbzft070AR&#10;S+Zq8YIIbUsUa5O/GKtPTOQjS5T3ooXd/hsyuTv1NP3fuMC92DZ/BC5sX4KioD34fD8Qz2KPURRv&#10;wdOoPXh4hcaU073rUR52BPV0c6qSL5Ep4W7vU2H4CWRc2enir+5H4J3+7Z0Rip/LMtzynX6y8/ph&#10;NOqy7qA+OwQNueHuPGfNTL3Oj0QG79+QFsIBEMayUXj+QJZyDPVtND5ST2ugNGbdReaVAzi8ZAF2&#10;L1yAldOm4/yBfShMT6IBVEzrmEwiY96SUToa8U1RJpqKstBIJDWRCWKo/FkZT45BzlpuuVZopHS9&#10;dGOOMVV5dm31rZyJ4pKMWBSl8fnJdPdzfN639QyYmKrQO9dETPdEutpuo/lqbSDQlGRHMlrGlSYs&#10;unT4Hb6lgdWWrpe+1utIXduOurYrEat1Yn0UpzXkmUP7uLMQl43qi4XDemDnjOHYuXACrdAt+PeK&#10;SDy+vYXWMg2j6H3Uk/tQFrGfFvIB1NKYehS0C3XxZ/EmJ4iWK10WilbNG5fRby2NO49HNKKasm+4&#10;4xM+FcagMTsIhbFEuxbYiciGnBAaU2Hur4X61+hPpSnut8/60U5u8ClvTfdxOHVspBsEL+gavWT4&#10;Vmdz5CUh4+JpXNy8gYbmNFw6uAf/9sM7/NOnl9Bxi98/q8SP9aVk4hNnQOkkW6FPf0F2JxGI+FLf&#10;ldGnJWIlrt0pBl+YIMSJwXSbmkOL+8s0PM5yDPYzWsySXm4qlAGW7cS2SEw23S9SO8ZcMbslbud4&#10;esaY8ojor6Hdiv1oFXdp95VbRx7Y+XcO3Z3b/o5I/Qb63cTSsQMxqsc3mNizA65vnItbS8fi9vrJ&#10;SNg3HwVnV+Ndwin85eEtvM88h9cJF1EavBuvMs9Sv55CZcwZPKFfm3NjF3XnYZSFHXZuT20cEZxE&#10;MUxXpzHzKhF9A41CYPoNJ5obc+mzUgy/psFUST0bfnwbUq4dRk2adGsQ6onG+uy7ZGIEXaJQPAkP&#10;pH6+SYuZg4WG2vMCMj3zNh6EnafIv4jsW+dwcME0zAsIwJa583D+4AHkxMagJq+AaCdy7qfhFS3k&#10;N3rpFMXPn+RQV2p+uYjWMRlXRfSUey/zRRH17FMyrUJ6VejVaUHeYW/GSKWZHhaTnavUKt27bhHZ&#10;IofSEjJKZ5LRCBOzn+vcsUKh2RPxxlQ/o4Vei4vEaNcvMr2Nt/pES5oGU1fq3dlDeiN45XBcWzYe&#10;15ZPwPXlYxC8fjQSN05C6MrRuLdtPoourcezEJ3Wdhx/ydOXBCeQc2EZreATqEw+gjoyvS7xJKoS&#10;zqEi9iz1IS3i2MsoSwwkaq/iRdZtMpS6NP0qB8AxGl6X3C+t6slwHV1URAnwMOwEB8FNFEaddccg&#10;Pb13BZGntyE/7AJKkmhYsU45jajKlLsojLvq0koSrvIelykJTrHt2/ifH8pwd/cmbJw8BksnjMKa&#10;uTMRdv0KijJT6e48Jhp1eHgRfdcnfDHeC9NRxGKcZp50poh34jzDcgHL0dsAAP/0SURBVLpKRLo7&#10;icAZOzmuvM7wciJdL1QI40u1/5+L4cZgM9T8DDem+5lsjBKixWiRmPxSh8g1M1noVzkx2euLF0rM&#10;G5O9djxr31nd+kWhPsvUR9rfUTxfWDoGsauG4MrsAYhZPw7J20YjbM0QNNBY+lP6CXxKPIS/y7+A&#10;j6nHUB+xD7Uxh/EkZA/y7+xGYuBWPMu66RbjK++dcWL3zYMQ6sHbNKy84xFKI47j8a09eHR7B6IP&#10;LkbVvUsUqdo2E03RHEKmBrtF+KdxgSiJpR8cfZYMv+x+hZV1c7/7VVbMmW24f/c40y6yTCAHxgU8&#10;Yf6D4GOIOb4JkYe34MSKBdg2axrW0x3KjYvD00y5Jnl0f8rwp1d1+OPLOvzwrAKf6kqZpilHz1o2&#10;pljcUOcOk2l+aTJ2/Kh1Ex8k5StPoUS7pYve0Yp+Q1dJ1rQs6Tf0l/0ulN+VEprVvhPBYjCvvXyK&#10;dpLzq4nWpkJvsNngELMVqo+urgadMdp9hd+tLTrRv9V3z1GbJuHexlEUzQPw+ORcPL+9Fu9i9uND&#10;2hG8IpOLb29CTcwh+qk7UHCLRCOr/N4pWse38CTiBJF4DC/z7rgjERq0cEAXp4RpWZe2o+DGTuQE&#10;bkLyiaWMb8GT0INkIhFOV6ee/qs2vsll0uJ9CRn9MPw0xfEZFEecdvQ4lMyNPk9dfxZPws7iUehJ&#10;VCZcQ+qlg7hPsXxjx0qc2rAEEYFn8CApmcilOC4iI6pK8WNjjWPs5/pyd1aXZqTcrBT9XneqPEl+&#10;sGMK01vQ5jHaXp5Cx0jHaKHQY7S9WJX18rz6hmBHvBbTxGSFYqriflKamKv7OH3cXEaMFnM16SJG&#10;G7P9TBayPTR7/fP3uY1OTRsX0A2d6BNPGfANSq+vQc31FXh4ZgGeh21xZ1PURB1EwpG5yLm4BsWh&#10;+1AeexIPQg9Rx55BTcIZlEYfITJPodSdBncWuee2InjdVNxaMwWJh1egmEaV9PTPNIzijyxC1plV&#10;yDm/BjmXt9HoItIpZp+EX0RhzDXkB59G2oW9ZOQ5JF7eh9Tr+5FP9EqEZ1zdi8Kw0/jxcQJKqI+v&#10;bFuBg8vnYc/yBQijv5saRFGfFEdrWS5PCdFahreOqRK/ZGYNX3qVlgDJUDJADPpCZIKYIQZ9YUxz&#10;up95li83R0w0Zlo5keJyi2xuWuL2FcPX5Yp7xpYMuC9lnIglU7XsSAa+dAwUkzQoRGK2pEWzj0xm&#10;q8xrMtVDcIuedu00i3aRl0dG69unlAvb0Uj35gXFcEPYdjyLoPtzfSNqaB3nX6N/e2c7Re1uFN5l&#10;fto1Iuok8kOOOl37fVEYfigIwtOg/e44gzsbpuDs4lG4QCbn3TxCEXzZ7bh4GCJmn0PsoWWI2jUb&#10;UTtmI+PsBiIyEI+jT+MRGZlwYQdSruzBvbNbEX9uC9LoWsVf2sy803hOXzj21H7smKMtNWOxdfE0&#10;3Di6F6m3rqIyMx6ND9NotGTQ/cnFBzGFD/28xDsd94sY1QyUm0f2oayZmSJDpF0bqbwxWqGQn0d/&#10;W2Hrsl/aZVmJWcdkMUBLjT7GGHPEFEOiSNcK3VozmWlpxjgxuoWBXr7F7driIuWpTpvKyPN4Gb8T&#10;7xJ1TJ907h6URe7H0zCK6RB9RH0YTyMO4EHIPorSYzSGKE5lWCXfxqu8KOrkW25h4EmQ9lJdostz&#10;G1Up11BL8fsw/ALizu9B6o1DSLm6H49pJJWEn0L0gaW4s3UG8q7vcR+IldN/fkBdnBF6FOnBB5F4&#10;dScK9SnJ7dM4t2oxtkyZhD2L5uPc9s0IOXUMDyPD6XIl4fWjRLwvTsNb+rWvyGA90HM9uFDDFyXx&#10;ZoaRn8Q4Y7afsYZIiTpLtzQx2JiteqbD7Vpls6LuuHYtTaHSVc+JfJIZWCbCv+jkZjI9bSJcdTUA&#10;HWkChM9p4tuFNjB8RpqV1/3Np27zIfcySimiC8N2kVk7cf/yBuRe3+m2z+jPvfp0JPMCkXeP1i6N&#10;o4d3zyLl8n7k3NInJFdo3V6nbr2C6qRbqMqg0ZV0BWUxgci6fAB5t48j5ux2JFzeQ4ZvJ0J3kYGn&#10;kHuDSAzcTEYedB9pl3CwlcRcRqN+OHvvFvbPn4UFI0Zg/phxuHyU/nZKNK15GmspMahNCXdHOujo&#10;wtePdChLMp49TsWzJ+lux+Pz0vuo5wvSuV1yf/SwRsYoY7KYpWvFjVm6tpckUpo/z+L+dFFW5G2P&#10;0c363tJF9uJlPRuTxUhdG1OVbnEj09UiN1iamWwMd3qaTG6NYhtYxmTH6PKIQ3iRdhmFtw+TOVtw&#10;n77uk5ADZNZxFEUdoZg+ipdZ9FkTrqOQxk9RyBHEHF2FpNPrEHdqCxrSr9GNOs9BQRFMtFcn32B4&#10;DumXDyHqyDr3NcOdfUsQfWod0q7txgO6U0XU1yU0rjIu7CYdRNCudVg+oh9WjRqGoIN7cffcEdw9&#10;fxBpwZdQkhiJ1/Rt35fQl8yPR3UGfebMCDI6BW8KM4lkrRalu9mq58XSYd6LdPuoOMq9KUgPVXrp&#10;xuTWpDwL/cw2Zqm+kfJce7KEm/N1nz80VXq6X22QdDqgTtNVWecm8Vq++YvmPgrRSncnAjrme2me&#10;pd1MfA4bKGaESayL0Sbaf8lkj7HGZOtzm7KoY9S9B2nRHkX29W3uv6D5t+n+kKG5t/ejNvUGKuin&#10;3qeYzbuxAw8ur8fJJcOQdGIN3ZytNJpOI/fmPoQeXIrsG0eQemUfIk9tRsTRTbizax4ubZmJyzvn&#10;IuMGRf/d09Tr0bh36iA2TxqOqT3aYf6Qfji5aQ3uR4VQv7JTj7JRk3UPD+OCUJQagboHaXyhEms5&#10;qH+YjIqsWKaloP5RGhoLs9z0YKMOUtVLpGsjRhqzjEkiPawh0so4ZjE0BvtJL9Y/KFTXT++UTkY3&#10;8b6NHIhNfPFuOpR1DNFqQwsRuo9efCPdIdOxYpIYJsY5Xc646WUh1jHRV8ZIaeZiWd7nmqIvjBZ5&#10;etljtPoq5rd5JD1876zH4Dv7UU/9qr/pZ9Hazb19hO7SaYQeWoe7h9cjh6JWevtJ6Ak8osjNoYGV&#10;dlVW+HkUcGAkUTQnnN2GKzsX4OLWBbi+ay6S6Fbd44A4smwmZg3oj+WTJuHQuhUIPLANiXcuIzXk&#10;Omrup+EjX9of6p/iU/VjND3OQl1BKpmZzRcmF6jQvSwdxiZm6mhjTdo/I4O19qspyjdlHlOMoaIv&#10;TOJLd9diHMkY6C8jEnP81/40GwCqo1BtaIqyPCvRzUGX02ZQf5SvPGtbBpteuOqo32KEdKkx9QOt&#10;bzdXTrI0kTHWmGl5ist/1rq0pQvdZtC1MNzzn/U+HKNLtUpEI6qSurVCx/Fm3nETHLl3juB+8FFa&#10;1ydwa/8qXN+7mmL8HHX5CWTS7cm9TYv85l4nCR6HH0f61R3IuLIbd49tRPjJrdi3eCb2L5uBhSMD&#10;MHv0CFw8fABxN67iSdI9VGWloCY7Ha9LyNQSdoSuj2anZJlqsV1nZGqGSccmvqsq/uLrynLW9Vtt&#10;pCNjvUV87+WLZHipjKzsXxhfrPsL67uZcarTGtUKjfyINubK6PlYI92uHR3J1M23kBJ8HTkxoai8&#10;n+pesFfXm11TebO8hWYzmoyBhk4xz5/WGrUiY6Tf8LKBIUYrzcrouYzRymtTo8X6xKs0cEIQcmgV&#10;qpKvoixB3wJdRHnCJRTF0VC6dwUFkSccc7WaFHNsE3Xuerpl65BJFD8OO4sXeTG4s38D1k8egQWj&#10;+9E374lrxw4jNzwc1bmZqMrNQF1+Fp49pBFBBr8tbxaHeuFErZjayI418oFsGtH5txUsQ+bbfLJD&#10;imaWGNdL1QqNHs69UJY3JhtT1ZYx2SxwWyHSixEprvqWbmRpYpjCD9USyzLiHjuf9klKFOJvX8bd&#10;S6eQHR2C8lytFee7AaGlSc82IJPILDFMjHZMVl+b08QkY6ylGYMt7me09Vlt6NoGhJgpBnti21Nj&#10;ej/ee7qPNlf3LMPDqAtovH8XmbePoZaWc10GxTfRrS8Int6jGL9zyH1UnUnEhh5ajOC9C5EXsgtZ&#10;ofuxb94obJ84AuvGjcSJresRGngGudHBSLpF4y01EYX0ceuyk1Gfn4K6QlrG7MiLYr1kopViuoI6&#10;7LkzSMgkWsmylh3KxTBtpakQE7Vw4KHPHk6oUVwPpXnqtxUazV66IdWFPgYbw/WS7GUpFEOMqSK7&#10;Vp4xWqT7KVS+FhgeJEYg9e5NJBDRD5LpETzUNh+vPWtHA6KuIM0x1JsIaRHdZj3reUws+5lrcRsI&#10;Frc8q+NI1+yf+qW9Y/WPaDc062nH6DomiGofZqLmQYY7YlinztY8yPpClffT8TQ3BcXZSS4syUl2&#10;ocXL89NRreU06qy6x9SfRfnuAPF6xkW6tjR3sLg7s7oADSzfyLBeKzNKo+WpeC3v7+o1pzXQCq3n&#10;YHjGuEjXFhc10hURqU1JBt3DTre3e1ueyA0mTSlSZdTyflUP+YwP+PyPc1xcabrHc5LaUZ1XZdL1&#10;T76EIi16KE+h0m1QSYq0qB9Porx2UqiQRpw2AuajJDMRT1Lj3HNqYUTtNbEd0QvXVgvZvfxpbyu1&#10;D7zQpVt/LE3kj/9afaVZnp9e6b24/nqhP65QUtJCq6/2Wt/L2nOqln1R2i/f1S+fy96xQv/7tvxf&#10;9lXte31Qv/TODcw6+toTFFqU8vpvZHzxl5fNpjSF8pJEVlZlLN66rjtDXcCip6ejuHUvkfeMjznm&#10;KFFZTnWsnkJ3EH9zmrtHM7nr5nJ2PyMvzRuHejYje1ca7w1PiCWO8zYCssgDsgfs6gKq1PwMF0rt&#10;lOWkUAInOHqcfg8FydF4kBLzBeACtEAgQNezYQ1SCQWFupFuaMDStcsneAQiA5MEggHJD1y7FqB/&#10;LU/pBnY9pAkNxQVihTaYjARkHW6v+q+ritx9RRUFGa4/IvVHz2L1NUBskInsWqQ2vXu0MMDIBpOY&#10;rYGtAa769i6sfYXWjv9e/muRdx+16Q1ytWn98Zf3p1k9u/7P0rx0pbWAwOu79xwGpJa4V+eXYGtp&#10;u/W13c/I8lTfyig0PomsDSOv3ZZ+tO5jCw8U99Ja80JUXUAlRJL2FYgbNL3Rine6tvu0pLXkWxnl&#10;q5xdq98Crhf3wCpyZ/A3A/rX8o0s/Qu5dG8s2zhpHTd8tamjUV/9SNpJAzmD4PK0bQVBWpqXiqcE&#10;cxE9RWlihU8y4h2oFQrMBkbTbI4I1jqG9QSWqKEZdKI6DmIDcRm9Z7Vp7VsbKmda1wD8a6R8A7bT&#10;0M11FHrEh+UA8IgM1vQGQ2lnAfplBaUy21F9084STgK2rmUdSCiIbBDaQBWQRHqZBkwxVgzwM1zk&#10;DSIODPkZdCJF77SFkIJFWkaDr4lMe8k+u8HBstLo3iDx6iruyvDa2n2jFW6S0jRAvIHnteXFacJR&#10;86iuDUzrn7sP01TfX8ZP/nIKTTu3vrb+WbpXzxNw3nULKd17Zns/Vt7rm9qwsnoOa8Pu4cV/SfZM&#10;Xl2vLUtXqDS9H8sTeL9vKMP/7//+3/Gp7il+bqpy4LYyfrAZKd3rj9rWWGh5L8qzti1UWa+8xo8U&#10;msZIC1gtrtDiIruPP02A9qxFD9iW7pXxhIwHeAJaQBYJyOX5qRzMaQ5oGtgKBTQj08aWLyBr4BuQ&#10;paENkAoFFgOyQKM0gUaAUVsSDPlJUY4epcW5e6httWOAdQAlcw3Elm6h8uxapP5Y3Exri1soIIus&#10;rvqnehIyZjWor5J4AqppFwOzgds0pEAh5hqzla64aR6RG2xitPwo7f1tHgwKbYDLH7QZG0u3MiIx&#10;0Z+muJiouGaEtJtCoa5VRqQy/rIi3cvqKN3KWLsKVc5/bW34y1tcAsHatNDIyqoNPxl49ExWVnHl&#10;2YBVvsjqWL7KWrpCeyZry8qLdH8ra+UUl1aWVao0xf33Vt+U7r+fQrtHa1K65Vk9hRa39oysnuWJ&#10;/HVEuvYmiVi3Od9/f5Xx91NxCSrnQ5v5IR+6Kj/N+cxGMrkr8tKosT1zVCA2EhAEEgOUuxZ4qbGM&#10;ZHrLBJaWU6gJBbVXSs0vLf8wNdaR4gK0AGVCwQBn7Rso7Z6mnU0ACHx2L5GZI35Aikw7C+wGaBM0&#10;ur+Z3o1OKnqmjUCpuhaKzAyU9vAY32J+WlmL64WrTAvAf1nGwtZxa0+h3dfS/GWV5rcaRJauuEI/&#10;WZ7q/7IPvwStkQ1sIwkxuWJyy+y+ak8uhf8+/vbV9xYN55G9A/+z/Vr+f6zv9ckGuYFKabq2sIkD&#10;3p7FD25d+wHSur7liW+/pl1brlX+l3WsTOu42jL6X+Upzchdk2S9tdxLAtG7t/Fa5Exumwzzk5hk&#10;pEkxgVAAFnAEIAHAQpnLGvx2LRAIyAKWQvOj1QGz8wXycmpimfRG0vhqR4Cy+zgt2QxokQFaeQZE&#10;hQZyPZTu439IkQ0WGzACtMBs7akdPZ+A7Lc+JJysvr08xW2waZB5QPAGh123fumqowHkDSQPONam&#10;4uqT0r1y3kSS3cM/wHV/hSpn/bDQ7q242vW3Z/kKLW739Lfvxb2BbwCwfhspTeS5Cx6AP9Q8dX3T&#10;OBF/rS3rg7WveGt+WJ6R6rQmCQubezCy+uqfuQzWRwOmxVvevRf685sIGqUrzdINbLoWoARoA7Xb&#10;DeZ2hHlCQ33W+9ZzeTz/df/Y4gZakdr3/OMW8Frd/3jtKSndx8ju23LvArSpp5puoB9d/yQbtV9m&#10;u73ZbZvYMlCKxDCLqwGFz5RGEGqG21/OtKUBWXH/tdo3DW6kdP+AdDPdArMjrW2xfjOANRvsgE5q&#10;bPWQdm+RDRzlKTR/+iXvobrmKlRKM8vkbja7rQ0NKLVh7dtgskFo2sLu7e6hxdOyFvCqTBOZ/VrL&#10;NiTri/K+DFRqvVck9cvSDBgqa+DTtfXHrhVaGStn+VbG356f/PfwfHcj9c1Cj5o40Bop6PQ89l5M&#10;Q+uZrD21pbwW0vPas6qfLfdTvns/7K/d25t8UnvNwoP1Xn55Z9aWyup+Xh8FENdP8sKtcZIsTyRg&#10;WBmFFperI/NW+d6SmUdWRtQCPM1ee4D20lVXvFedlmd1pGcgqZ7KCpwaJ7pnU4mnibWjQvfWOqPi&#10;6oMBWqQ6cgkkUDxh4eHI/GYPVyrrxT0f+hG1Iv0JAVoaWiAToFVRUteBlEwUcDWp5U14MU0gZJry&#10;LM0PTj9JKFhbfmAYCBSK1CknJFhHcZHl++t5D/XLNkRK9x7Sy1eaDVZv4LSESlcZu6csErkZmuG3&#10;vipPZVTWX0+D1q6N7H5Kt76IxHDtjhCY/W0o3roNy/ODzNIsbvX89ZVvpLoGKv+1P02kuNLs2soq&#10;3fIU6rn89S3PSGBW6G/XQO6VFwDFKwkYTwM2cbBaut8S8IPNAZBkcwtGBliRtwukJd3IpbHdL+00&#10;t2n3FFmev57MWwFL99S1gVtx64ul69pIabqn0gV+/bJCv20UWRlry7vWxoKWPJHqOVK8mazPskIU&#10;6r0ZKc/iKivwt6nTviwC+Zfr0Z6ZbRpaYJUGkyYzkpkqMPtBawD0p/nzbIAb/Vp5XdtANYBYecVb&#10;k8q0JqsrUhkbhCLl+QeeSG3refXcAvOvAVoDVqHV89eXpmgZJB5JYooJmk3VrLUktZjcUueXgLY+&#10;+clAYs9jZf1tqIziVtZCmajvq0v+A9isTGtSur9tpakN1be81nX8ZG1bfbuPV0/Xnpa09ySyNH+6&#10;TbB9Kce4wOJty/K2dBkwRK2BbOTAxVBtiewereN2H7VrbVnb1pbFBTq7NhBaWX2xoy1lpnFF0roC&#10;qJX/tXpGli7yA1rU1AxaM/tFAq/C1mXa2BqcZvwUGqCraXIKxJr9/TKTTSAbsOXHCtBmkjtAPvFA&#10;KbAr38j8XpETBLyWqesHpgFc9Q2o3gD2JHZTc+f1IP4HM4Z5cU9zK/QPfsWtPX+eBpzSVUfCq7WG&#10;rudz637ak6hBaXsL/QOh9UCxwau+Kq5lkfeaeVYZpll5f12LW30jS7P7WZrla/D/cr9kIfufitgb&#10;5903BOq71VMbVs/uZ9d+snT/fRVXaGTX/nqmQfz5RnZvf5qRv6zK6b357+vaZ2jgEvD89xKpjsVt&#10;TKiu3dfiylfcfw9LszqWpmt/GbtW+5bmJ+FI2LE62nCi//B65vkvn8sT+M3KSP1lnmlnB+rmcrqX&#10;AVdk7VhbluZPbyMg22SYNLRCp62agWxUrbAZzAKlo2YwmyZveNzsY/vA2xrcRs9IBmKFejg9pGlp&#10;A6B7aHZUnfdeRgu4jSzd35YAq3hrzWGkNLVv91T/9dwCswSaE2r0qSU8xGhjuu6nuA0U3Vuka+Vb&#10;WYFL166O+q685rIia8MfN/JfW3tG/1m6SANdZH1UvHW++qN7Wt8sz/qhUO3btT/NrkVqS2m6l/VJ&#10;aSZcrJ6VtzJ2rTx/vuuP+q17KU15zfnWT3+f/fX/s7Yt339tbRgpTXUtbuX9ZZRm+a2vBTiB2Z/u&#10;6MvkmQc6lTXyyjQrGSq21hraP75VVvcQGV+tDaXZPa1sG2llAVnANjKAfgErQek3tY00CywQ+Ulm&#10;qvnAApSBVteW7icBSmRlf42sjIH8y8toFRdQW/y2/5ysrNVVP8zkVihSmvL9AkEaXWasmZi6l3dv&#10;7wXr5YqkNfXSDVAaoM6kI6kda1P1rb+6VrvWtkLL17XKKC4z2Exhf1nNNKtvylO/laY61m9R67qW&#10;plDt2H1U396R1Vdo+Vbe4v58i/vLCeR6F37yg9AGut6TPmf56P50y/ab36ny7N2KzDzW4FcZXb/n&#10;PbxN9B7pWulWR/yxgW/3szTHO1477a86zX0xoaK47mOk9i1fJrb53KqrUOlWVml6Ju251jdZJrSs&#10;XZH8dguV7gezxUVNBLqR8vT+BGphVs8ja7CNdolVy8xuJpkNGtACsgBowPZ2fWlCzCNde7PbBKpM&#10;cOVTg7uJMpIfxL9oh2RpIgO1gGtCwa4V2uAyUFtcQDKyMiINJP+1n2ygaZCJlKb7qB96XtPMilu/&#10;VMY/SG3QWugHnMjqqF2779tyDvoyDYIW4Fh9P/lB6r+X0i3PH1e+xUV+cFqapZs/rbjabl1OcZHy&#10;rB3F7fktz0jXak9xK2vpVt76ZuAxYBqQDdRKd2kKmwe5yK4t3wSkQOEHj+KunO5B0rVAp1Dlrb6B&#10;1/ph5K5VRtfN7Vnb/nQziy3P7mFk6Qpf0q3UqsaHKg/M4YEnkHjnEtO8HyB5E2L6IIVKpbldkX1V&#10;Y2BuYppIlqKu7R2YkBSg1X+VUdim+oGATM2kzSKKN2spA+GvhV9I4BVwm4FtcStngDZwCyimARU3&#10;Ur4BWgA18Frc8g28/jJWztINRDYAlaZQaXZtZVTX+mj90vOr/9YX1dEAt0HuB5A3WL2BbP3406t6&#10;d6127T7u3qTXTHeDuHkS7W2FBr0GBdvVL8wqeQ+BX6DQB6HNcX3QIVKel0aQNl87IcGy79k/tWNl&#10;3ldRW7OM2lWoa/XdQKj3Y+ATfQFimb4H9PxyxdVXkRv4tEQcCJSu5yC9q1TfvTKiL9pXcT6fV88D&#10;mg1e75m9+g4szWUMQFZeZXStMlZWoWlm5ZnGcyDwkfJdXnOdL/1Sm7qf7tUcunIMvefwLADVV9yv&#10;jQ10Kq8y7/mOlGd9tXva9afap7Q2SpyG1m9bpcntDyhqT/838r6BJGiL8xypvkDv7sW4E0IaWyR9&#10;pVaUGoe8uFCn7U2gOEDTX3/BdtrYINaEkH9A+8Frg94PVA14PynN0q2MX/tZaGBW6G/PyhuwLS6g&#10;WJoAI1JZi/8aadA6EDWDzQ+s1unWvkh9sv6pX8pTGRv0alv1FKoPVl9lVV+h6itPcfX5l214DNBA&#10;UGiD5UUxB2ep/uhN0AmMAnYzoI2+AFyavpk+CMTN+arjANx8LXKfKRaSP0+892UgFplgsmvFPcAL&#10;yN7gtv4p3jIIPcBZmpGurY7FrYzqWBnl69rKta7vv/bXsXTrg0iD3wCka4FAYND1F3AxXeQHtV2L&#10;BBp33dy+3dN/P3+e+iL+ifQTbf16V1/Cy01QPeuLwur8NDxMjHCz36qrNGvDnuFVOZ+BvvaLUs9H&#10;9lsRIhuvWkl5U/mY4yrHTXwqdPnU9tpO/KyEY47P3kYANkCLNJj9gDaw/WekQStSXOVtILdOszZF&#10;dg+lCwgabArVeYWqq9DyDHQGDiPlifwAtbiRBut/lq7Q2lBfDczWT3sO3Vdk1/Y8/muF1ncrr3b9&#10;9/6P4PFAJbPJNIc0o5u5/hVw+q9FftCrvNUxgSBSPbcGrrK8n/XFb3X4gS2tqkGnwWZg8gNKcUv3&#10;D3zFjTTYrY7V99fz51sdyzcA+dNEdh+RAdbAY/l27YDCuACtdLuXkb9tXZtQsHyrb6G/ntVRKAEi&#10;ratreyalW58U2m8vrC2l62+90tgur5z9LGsRPCKNAw/YNtaJD5rnjZo11/fi+hbAfeRDvtGacl8P&#10;kr+iX2z91H5uTZAJ/SLN3hmZ1hIZkFsD2ga0H8iK+8nyRSqvMsUZCXicEusEi9KMPBCpjgDj+RB6&#10;4KZmc8RC8zeU1zq0F9Q6bpJaddWOTS74JwgbnnjAVl9bP7v/OZ4Vestotpym92X9U/u6p2kETV4J&#10;QGKUAVrpKmcaxJmkzaS6IgHdTypn7Vo9I387Cv3P7i+jeyrdytl97J5K03MorrJWV9et72mkdLVh&#10;+RJOin+uL/3Sjt1Tof95rJ6Rv03/M9g7Vaj+WTmliaysgVLUGpQCn+Xp2upYO3YPu6f1Q3F///xl&#10;rJyVUbo9r4UiadgnqfpRQqZ7PzZWVc/Kee15Skek3ZEvOVa0bfl9Hd9ldfGXz4DdFubmseiWrTSI&#10;jWzWuywnyYUtoPYqaCBaXKCzuEiDXIPeBrwfBH6ydJURaE0jqj1pNaW3AFpxlVOe97ACnx5ckksv&#10;w7YJKvSTM1OkcZwvpxftkda2W8hrQ+2pXXte7z20WBIWqv9a2pIA0scJ3jNIAHnrhdZWC1O8e4rB&#10;Yp4ALfpYW+p+Tfp9Q4XbfPKxVj6ubzCrHvvn/FCG5s96PivLuOfS4PTKvtMvxJvjIvluzhdmedeW&#10;j/z3+XI/tmWD1uIiG6T6kkvPpWt/3MjVba5jbTjNyNDK6p3Ye1GeAzLjqmfAt7oKDeiK++/lb0tl&#10;VFflRJYuMg0tag1su6/SXLnmui7d3w9Rc9xd+/KM3L34jIqrbxoHTrP7yze3q75an+35VUfjx8aO&#10;xqusJ40Ro0+1FfS/y9nfYmrrR6inK1XD8anvDvQ3GGl8/QirjQ1WI10LTDZ4NWANhAr9ILY8kX/g&#10;W5pIaVbXfy1SfQ+wnka2Mh5IPDNb12pTGz7kEihNeWaOmMlsZPVEyjcpZyalNKKZmpZu7fnr+/ts&#10;fbJQeeqPAK961o6nbaVlTPN6pqxCY8zn+jJ8poTVhIkDIQEn8H2vn0lT6upP4Q6wzaa0n9zkVrOv&#10;bCRzWj5yk06zpB9upraZ4yqjuExu65PITH6RvQ+vr555bOajA6kGI0MHUMZlXlq6lfWXN/PTyhuY&#10;RP56/nb8bVk7/xn529Qk0ycJw+Z0M5HVzhcNrfIkB0CLN4cqI0CqvMoq/dfuY20K/P5rKyvSkTmW&#10;9mvtWJq16fJZ3vrl+E5+/GKCk/x7XcaxWvqEfC4gaNPxODUB9xOikBV7Fynht5EQdAXRV88h4tJp&#10;D9AiA7SZ1gYky7M0G9ga/AotTWUs7h/8IruHv11/mwZAI6uvuACmuGlLf9sGQpVT3MiAaUBTaGRl&#10;LN0GssjylG5tKLQ2Lc/KG1ma2mrtmyoujSxNrD/Af27eOaaBoUkVSdbagiwHPoH1YzXzGRoY/UDW&#10;pJnI8s1HFgnM1oZNrlldB272xS9oRH5Qf0lz5A0wIw0+DXwbrJrksdlaK+sG56+Q6li+4po80vPr&#10;2toXKc9IeXZPA6U/XaQ6Fm+dZm02Nbs8prEN2CIByX9tdfx9sPuZjy2S3+t/F/781v1QvrUr0rXq&#10;6fltrV1xd1+9d/JLAlrCueFRLipy0lCUGo/8uAgkB19HYtBlJNy5iojr53Hz7BGcP7IHpw5sx4HN&#10;a7Fn3QrsWbNCJncLkP0mZmsQ+sFpIBPp2g9Ofx3Ls7JG1o6RAdK0o/IVGtm1QGX9EKm8kfIMYAY8&#10;0a+B0PI0gC3uT29NKidg+gFgIHBtsowxzw0OxjVgZJrKlJb/KCCLgfrJq86rSg+7gbibF5AbG4LS&#10;7EQ+Qz7eaJDIFKtuETK/uE/ztcX96fYs1le/UBHJElCfjKyfRkqTCajn0ODUINWg+/GZJ4TUdz2f&#10;BqDiRipvaV/eQfOgbl3WyvgBoXIK3bWP1CcHNraldtQXaWKr57+X2rM+61plvDTvR376u6PIfgqo&#10;0OIeNfvRrKM2Vd/ftkLxxz6yeUttqZ8dam++K0OS4HAWFy0sx6cKvgP9mLCiAB8qHuFjJd0g0ifx&#10;1q1BEwccCzrtqOZ+BipzaDJnJqMwKRr3Y0ORGX4T6aTIq6dx/dR+nDm0HUf2bsaBbWtxZNsGHFi3&#10;CoH7diHs1DHEXTiFpMAzyLxx3gO0AU+A9gPPAGfXApU/zZ9n6b8GYCMrLzC2zvMD1Q9kP2hFlt86&#10;3QSCQgOxQg1mvWADp+WJ/On+awOIQiMPFL/UZlbe8209kPiBYmBWqGstqZRmJSA76g5SQ28gLewW&#10;itLj3XtXe58aaHbTJNfMpd3HH4r8gsX6YfmWZ6E/zw8WP2hE/yGNz6ABLhB9z/6LDEStNbOe+z8j&#10;AbF1Obu2NkRf0ptJ/RBI3PwIgaQ89UH3tjoCkshf34Bt+QZckQOYD8x2/YVYx+4tHhpITcObFn7x&#10;VL+Z1ZZLb7JQebKK3lNgur94s90PVWyrjH601phZXn/1fk7g1udn4inN5dK0RBSnxKMgJpLADUJK&#10;6E1EXbuI0CsXcPnkURzauRV7t2zANmrcnWtXY9+G9Ti3fTuiTxxDQcgtFEcGoy41Cq/z4/F3tbn4&#10;a30OPj+9h89lcfo4owVsBkgD+a8B0A86f5pCLftowki+rmasNVDVhvKtPatvdf3gtHb9+dK8Iss3&#10;Ujmrq2sDtACm+K+ZyP48B8TmAW/pCo1U3soZoFvA8UtAyUzVoLJBYSSNJ5Km1gBrLMxz78Xzv/We&#10;ZZ2oz9LmT/FjY5Xzs61du5+Fv0a23dOuFfcD2kK3Bq6B36qflua0s8WbyQ88S1NcQDUSyH4tz+oo&#10;9JOlGRgtTdf+fvkB3bodXeu+dm9/nkj3tzKyLvyCwJ8vUty9B2lWnyD1xosnNIzc+6CWfat/wpHU&#10;ls5beK35C633E7D1uWlemJeBqswUFNNkfpQYg5zYMGRGhSA18g4ibl7EzXMncPHYfprMe7B93Wps&#10;XrkcO9eto/bdjuNbt+Hq/n1Iu3EZxVHBaEiJxp8r8/Dn2mz8pS4b35fG49XDUHx6GotPJbF4WxiD&#10;lw+j8Px+hDfLbbO63lKNt1zln/G1ZRy7Vp6ubTnJymhWXKDScXB6IQK2QOkHtmlwgcUPXsWVZtcK&#10;vbi3FOSYS9K9jWyZSHHliQFijqSqrv3+k5GnRT1wG1jFRIV+ElNtFtzaUV0DqQa+11YLuYHBdIVW&#10;1pvZprkos5UDRgDU7PanunLnVwvAAqAHOg1mAoiDRXHd09p0QGN7/nv58/zUOq91HdM8SvPXU/uW&#10;76/fmuz5RVbO0uza3peu/WFrsnvZs7bOV5qAZMB1AsZ3P4UildW13rV/xlyka5Ha0rVrszku8t6F&#10;Zsyb3wHbkhAQ2HXEoM7OeEPzWvROQr6QY+sJx2ZBNiqyk1GakYhHCVHIo6ks6yuJvu7dwNOIvhGI&#10;W+eP48zB3dhPjbt/yybsWb8OR3fswKGt23H16AncPHIcqTduoSE7HT+S93+pe4y/Njwk3cefqtLc&#10;EcivH8XixYMofF+Zhp9qMik84tiHOAqSe3jx+B4+lKXhPamRcfdxhgBpoQDkB6oXtpCWkLwyApVA&#10;px1g2mGlDSqZDtAanAKotJG0tkAscJpGNSBbmtGv53mAbVm6Ujl/upaLLM0rZ9Qkv4dMEDBtgCju&#10;gccjA3Vr8gCvQaI1Yw02DQQPHJ6204DSYPIGipENLKcFNCA4MBRqoMn8/ul5paMfGyvxA/1TAf3L&#10;IKuk+VbDQVWtdjyy+6qMLTl591Qf9UxeGW/G3Cuje3plvYGu/nv9bhnEXtmWNOurxQUgeyZXXiHJ&#10;5TXnK7S2rLziVs+BmuTSeC+73xewN5MDKklpVsZPBuQvZX3lvtyvOU9ugsCoNKdZme76SlK+66s9&#10;QzO9pdZ9RzDpFEGdkGA+tU4leq6xzvFbQ6uqIofgzUxCcRq1bnI0smNCER98HWFXLziNe2r/bhzZ&#10;sR1rFi7EsjmzsW7RIuzbuA7Htm/CzZOHEU+AJ12/iJrMeGrbEvxzUzn++XUx/r6pAD9UZ+BjaZID&#10;7stH0XhTSO1bmohXj2hak3QE9qvHUXhXlEDtTCAXUEs/SMLLAtbJT8C7Ryn48CTVM7kFHjOvFRrA&#10;LM+vMY0MeP76Aq60sYFYGlcgtTLWrtUVGYj95Ae2xdWWn6w9C5VmZreuzbS2dL/pbBrZyvq1tYHZ&#10;8lTe0q09xa0dj7yBbYPMZjC10V6D1w8UAd0G1gft8yV5ZjLTNWFC/0vb+ayPJnjsWqFd67ks38hM&#10;bj2D5ausX2P+Z+T6oLjKNZPrq/LYX+u7A2lzOctvTVbfzNXWZJNNCq2cNKVpapH66/rso9btW5/U&#10;P733JzRPdTiR8nRSh7bVvuPzf9KyodwTvg/5vErTGe/aY6+5DXcctyxUfdNAt7GcpnNhupaHopEb&#10;F4mku7cRcesyrl4+jp3b12Lz2lXYtHwVti1bj13LN+D01t24tHsPbtCEzgq6isqMKPxQlY8faSr/&#10;WJGDP9bcx08VWfjr8wf0dVNRmnIVzwvC6P/m4uenSfjhaTLeFcZT+xKoRYlofBiDxoIod459cdwV&#10;vHlwD2/y76EpNxoNmWFoyImg9k5gG9TgT6jBH0eiJueWB2gxXmFr39mAaKQBrjR/vuIa/Java7+J&#10;/WttiPzXVubX8tS2QKS4gdPSrbzli5QvMvBZHT9oLVR5G/i6NjJw2LXuZe1aO9aGV84bgCLz1/QH&#10;C02AyQc0Le1ATdLyhJaa3IcXBJ8Dp9oR8CgcRGaG+wFs/fLu2dJPP6lfKmt9l1n/w7NK9t0zsQ0o&#10;CtUf0S/izUARGYgVun6znMWtjKVZaGl+4PrBa3Gr789Tv76ETHMA95dnu1ZPZH3R/TQDrnevbZVK&#10;+6mxAp+0XEjXxpu0oo9cSkFNf1fr9jX0cytyUlGSnojHybF4EB+J+/Rzs6NDce/2Vdyixr107DBO&#10;7N2FfTSVt61ehe2rVuPc7oM4sWUHrhw4iNQ719H0KJPAS8Q/vyzEP714iL/UZ+OH8kS8L4khxeJd&#10;MX3cxzH0dZPw7gnHw8M4PE0Lxu1TW5EVeQnvyjOpmdPx4WkqNTABS4A23o/Es7wI1GeHE7hRqEkP&#10;Qy1BXJd9F/U5ohBUZ9BMzw1xZ1jVZ93Bs8wgUrBncv9H+o+A1uC30A9Ai1sdS9O14gZ2I6X5062O&#10;AbR1WStn9SzPyisUaBWKDHgGPg1qhZama5XX4FfcBr+B1Kh1nr9Na8fasLjKi5Svvuk+urbtnn7T&#10;37RRk3MLNIjtnvLpPC1lYNNylvbuag+vpUlAqB1d+7Waro10bZrZylq6hf56Cg0kIgNz69APYgOX&#10;H6T/EdD5jEt4UuA2f/ivjxJ0nMyrp+RjYb7TpFoK0sFlqvO2XEBWWSocUQUBznYl7PQuZCbrLOh3&#10;jrz+O16RdBSN2nz2iFZjAS3GvEx3uFppVjLBG4ec6LvIJKVHhCDqOrXu6eM4smcHdtE83rRiOXav&#10;XY/Lh48jMvAKbhw+jOJE+qtPcvG2MBP/8LwI//iikJr2ET5Js5Yn4QPN4/dPovH2QSRe54fhLc3j&#10;lw+iHfie5YXRXI7Bmyfxjt4VJ+F9aQr7FeW0cFNBDM1mWhSP4/EsJ5zgDCWACc7sEDxn/ec5YWgi&#10;CbTVqVdQlRyI+rQrqGO8NPos3uTdxVveozbpGurSrv3ngJaWNbCa5v5fAau1EGgNcCvvr++Pt742&#10;gFr7/mt/mkDjz9e1gc+A5wekrhX6gSuwGSAt3fKM/OlGrQGtUG2Y2WvtGqmOgGVAVlz+tIBkoPxf&#10;gU/pCo10rTkFA7dCvzVg9YyUbmWtvj9fJDBK0/mBKyD7wfwFyAz9/TbhoVBkVoEjXuvzPgHZO5zO&#10;u5/MXeW5/2+pHsEq8L4hUN9Wsb0KfQPs0RvFSU5oiAclNJefcOw9yEVtAU3lgkyU5aWiKD0OhTS9&#10;H6bEIC0mGMmRdxB2/bybVd69aTW201zeuobm8trVOLn/IK6dOov4W3cI9nhU5adSGGTg+eNEVBNg&#10;b5+m4L//UIU/UfP+qS4bf6jJxuvHsTSl0/GxhCbv/bvUvHH4TJP5A83lptwwFzYSZA0EZB21ZiPT&#10;njGukyHfM+8Ny394mkjNHUegCrgE/f1wPM8ORmXiJXfuen0qAZpyGdVJFx2Am3Ju4kXeTdSnM515&#10;VUlX8SDkKIqjT6EiUUdvn0ZJ1Bnvn2KtSQD2g9PiIgFVZBNPKpsXF4asqGD3Qg2c/jqW5ic/MA3E&#10;LenSbl7oJ6XZfVvHBRYPzDKzPWBLI7YAWYPOqAWAIg+cCjVI/QBW3Za1SP/A9ZPatPYs9Op77Spf&#10;ce9+LSBSXAAUKHVtIFS6Qj8wLd3yXPnmdlROofXH2jIAG32p58vT/U0IeNcsR0C91XotNZ9OYdSm&#10;jC/XX+LsC4HpNG0zaVLPHRXqwMjn5LVLU5/03Oo/400UZp/qStx9BV61+47gfVdFwFapvp6Nfako&#10;IXBLqMUJ8hIP9M+eeL+GqsxJQ2lGCoqSZTLHIzs2HDF3ruB24EkC9yAOb9+CLSuWYsvK5Vi3aCFO&#10;7tqJm6dOIfj0aTyIjcFTauqarESCMg9/rH2EP9cV4O8a8vGP9HH/XJ+DHypSqJHj8K9v6JsTfKJP&#10;pUkEciZ94DReKz8BtdKoGQRlfrTTss/zIgngSAI3kUC/58D9nsB99yiWoI0gKMMI4BDUpt2kRr2F&#10;2pRrBO1l1BLIVffOoTLuLApDD6A88iheZwSiLv4kHtzchufJ51F37zRq48+ijgBuErCTLqAm4RQa&#10;Us7ieSrzE93Wz5ZZ7pbZbQ+4fgBqVtvKaTbZymowarnKvtHUDLhAqTpqx8DaOvRmyVs+aGiZsVae&#10;txwlsntZnj+0dKuvUKR8kV0bID3wtWgWA6uR8vyg8INEpDb91yKrZ+0qVF+8JTxPC1u7KqvQyvnz&#10;FFq6QmlDhQKfBr6BUfmKu3LNZf0AFenan6Yyurfimm1vnW/kgK0zc2uY3wxKzbjr2mbfLfwCVgLY&#10;rp3m9aUbvdTGDd7vNfvxin1WX942n4j9geFHpr8rzsNrjY9HVCZaNXmQicq8NLfxJj8hEvmJUc5M&#10;Tgm/g4g7l3D1/DFq190E7nbsXL0W6+YvwI5VK3B8x1ZcO3oIkRcuICc0GKVJsfi+4hE+l+bQ9I3D&#10;v78rpJ+biZ+rUmgmx+DnijT8UEZTPPI0Neh1/LE6Da8fRnhgLE7Gq4da841nPJXgF6UQzF74riiJ&#10;oE6kWR2JmsxQF9ZnhzEegiqC9fWDKIKZ2pyC4HlWMN7cD3P0gpr4afQ5VMRdRGXsOaSd34jKmBOo&#10;jj2JqsjDeBZ3HC8ST6EyfC8eX9+IxrijKAvajdyza1BwaQM+ZF9Cdcwh1DC9Ivwgyu/uR23UQVSH&#10;7UIbgcIzs1uAbeayB7xfkmnOljSvnKdtf1nWwGvANmopY3WV5mlzTxgoXXVaNLaV+yV5Wt765Glm&#10;gVOmqBcaSdt6WtLTlt61R55GVah8AUeA8UAgcgDjgBcIDFAGaF17oUAiYMjc9paVZH6b5ve0eAtI&#10;Vc9I10oXWbtm2ipP5Aee1bf7W5sKf6ltW9Zf/WFr0tKZdrMp/oEa+kONPiZRqJl4kdpiP6RNv+y0&#10;4v35bjQJpV1U3oHYMs9VXn1gyPbcurr+zKF3KQtK/JXC0GqIJqZyU/A04x6KUmPwOCkK2RF3EHcj&#10;EEHnTuDCoX3Yv3E99mxYj7VLlmDjihVYs2Qx1i6cj82L5tMqpB8cdhNpoZeRF30VP9Tl498+VeBf&#10;P5Tg757l4g+1mfi+MtVRTWYQsoKOITfkJEoTrtPfjcOTyAuoSw/GR4LydeE95xNrwqky7Ta17T18&#10;X56ON4/inT9cm3Ub74vk68bhFa/fFyXgLbWuTOiPjDfQdH6RH8GykXhDIL8uCMM7CoZnmbcJ4Dt4&#10;kxuCGmrhmoSLKKd5XBF7BjXx1LCxp/A2nWZ27HG8SjyDqrv7UBWyC8XX1iPrxHyU39mC++eWIGj9&#10;SGSdWoGHlzfj4dXNSD+7EgXXNqE2+gCqwvagMmQnsk8sRpumZm1mn0p6AG/Z1WUgbA1KURNJZZRn&#10;AuBLHhmnNL9wsHR/GQ+QLbPUdu1PE6m+yPpl5awND8TSgh6ALd9MXyMzhz2QCwgafC07rZSvPA+g&#10;LXlWT6HMaqX5zXa7tp1b/jTF1aYf0AoNlBZXaOQHseJ+EvAsbnUdGKl9DaRGAqpIZU07q47yrH0D&#10;v9UXEI20FCQyH1ppiov0EYg+/rAPSkT6EETmsajuAf3a+xko11bHxFg8uheF3KhwpATfRuT1Kwi7&#10;cgmXThzFxROHsX/bJqxbsggr583FslmzsGvVWhzeuBW3jp1CyMmTyAsLwsPoIDxNCMUfKvOpWbPw&#10;by+K8D/eVyDj+kksHtYH8wb3QdSZA4i/dBCfylPx12d5+Kk0ET8WJ+CP5Wn4sSQZn4oJ3ocx+L4s&#10;FT9VZTh/Vmu8H0vvudnpD0UEbEEkyyXTH2Y6wf6RYP/hKbV0YTQ+PCGoCdp3DwnqR9H4VBiLD49j&#10;KCDC8fFRBONheJV7C2/zgvA45CCSzqxGSfhhfMy/gx8fBuN50nm8SLmAppRzeJF8Dg1xx1AXeZBA&#10;3oWnNzahjuGLqH2kPcg/uwhVQZvxPGYvasO2ofbuDgJ8G1KOzEfM7il4cHEFGiJ24mXsHjSEbkHh&#10;heW/9KFbzGkPpAKP1pQNTH6wWRmRf9JMk2naUCKyOlbOgGlxkb9NP3jVjtKUr2sTDHYfa9vAa+34&#10;wapQaXZtgLT7Kd2AZ+BrDVLVUZ/sGey+KucHrEKV9adbaPf2NL8HXIUWN5Ap9IP4S5zaTjO7b6g9&#10;DaQKVUYCQWX87QiYflJZRyynUGWc2dt8jy/5JAdkpolsk4ZNhumfYiK33VHvrnk2WV8G6YsxLQMV&#10;pyfgUVIMMiODce/WZYRdPovbF07h9sVTuHDkIA5s2kTTeCXW00TetXI1ti9ZRuBuQsTFQESfPYua&#10;lET8xPf5v39uxH97V4l/eVWEvz5/iL82PsAfqnMINJrE9FU/V6bgw9NY/NPLXJrMSbi6cxmWDO2N&#10;RYP6YOPEISiKuIR3Wqelb9uQR6CVsF0CWPSeAH/1KA4NuRF4EnMFQQfX4WnMdZTGXcVHamDNFr8n&#10;OAXSdw+j8CInDG8LCFrS6/y7aMoJIt1hOin7Nt7eD8HLrBv0a6+gOv4Uw4t4lRaIRmrc+nsnUBdz&#10;jGb0SXzOvoL36efxKol+L03mqrt7UB6yHTVhO1F6awOeXl+D0murUXFzPWqDN6H8xhpUB28kyDej&#10;Jmgdyq4uRu3tlXgTtQWNIavRGLwGr+5uxOvQDXgXth4vg1d6H2docNuAFWkAa0+2TonU6ZNKM2Cp&#10;rIHOyipug17t6TNB7UuWMFCa5SsUIA2U1qbyjAyY1p6R2jXBYaFX3vORRapr4PGTH3CKK9Q9FBeo&#10;1QeRAVik8iJ/vkh9MWFgbdjGEgFFIFVcJIBY3AOd55OKzFz2g9rb7SWSNhQwWZdA/gJsa5flpBkd&#10;MV338cp4s+tq44NAX1eCDzKn66RpCVKazR55GtZpWZnYMq+diV2IzzSXP7E/H/lc78oL8UKf8j3M&#10;RVUeNW02AZuWgMLkOPdZX0FitFu3TQq+jvg71xF88azTuId3bMMh+rKHd25167g7V6/B+b37cefk&#10;GcRduYz3T5/g//jpLf4///Yz/m8/NuJ//1iFPxOs/+VdEf79bSH+WCMfNw2fnybS902k5kxxM8ta&#10;8nmhbZCkj6WpeE1QviO9p8b9+CgGlfcu40+V6fi+JB4/lSXiJU1gLQO9yI90M8rfl6a42em31Ljv&#10;ixLpAyeiKj0IGbeO4nHURTzLuos3LPuGoH2dR1P8cTj+vSkLnx+HUsvTnM65joa0S2jKuoaymJOI&#10;P7UKaefWIf7oUjy4ugVV1MSvk8/j+b3jBG8gw6MovrUFuedXIOXofJRc34QyXhdeWctwE0oYVtzc&#10;hMrb6wna9Xh9bxsawtah4sYq1N3ZhEZq55d3t+Bt2AZ8CNuItwT1u+D1+MS0n6J24dWttXh1Zx2e&#10;X1+Nhqsr8fTMPLTRwBQZgAQKA4+0pAax0gxsCk0Lq7wNdKVbGQOdpauc5Rnp2l/PTwKU9ckEgC2j&#10;GZitr35AGxhFfhD7r1unCZTWptKsDyoncOge1k+VNRCrrPqkuuqrQClf2cApUlxAE3hlAWmCzgGS&#10;AGwBcYvW9Nd1pm0zmZa1si6tmTQr7eiLJvZM/o+1T91mC8/kZn4t8+oJ8lppbe+76k80kT/pOSVc&#10;nlJYF1IAP8ygtk0leONRkh6HhwmRyIoIRlLQTSQE38Tda4G4c/kcrpw5hnNHDuH0gf04tHUr9q7f&#10;hLN7DiDwwFGEnT+HDJZNu3UeH4uzCaAM/H///Wf8v//1I33bfGrWePz9c/m4afhQloA/0N99QdO3&#10;LjeUmjMazxjKDK7NvOOWe6pSb6Ei5SaeJl5HefJN1GWHojEvFPX0TWtSr+FZxh28f0CNmh9Gs5pg&#10;fUQAPwpn3nVUs15Z/GU3s/yObb/IC0Ej6/2pIhnf0yf++DiKJnIw3tHH/fQgDB/u38bH+zdQEXUQ&#10;j25tR0XkYYTumo1bm2fgwPT+OD1/CII2TUZFyH78QIDXRuxHVehulN3cgprQnQTrGmQem4eco3MR&#10;umYIYjaPxpPzy1Fzmxr3KjXuTWraK8vwPnYX3kZvw49xe/EmZD1eBa3Gx4gNeH93A17eXouPYdvx&#10;Q9RuXm/l9Rq8C9qAxkvL0XRpKRouLEH1mQV4fGAaMnZOQMzGcYjYPAnXV40WoD1QyHe2/dreBJUX&#10;1+SSLQ810ddWOdu3rXyZ6Pr3lud/C3DeTLfKWD2lq653LXC3pLektaTbBJfyTTgY6VoAE9AMYJ5Q&#10;krnt+aReKO0ngAjEnqmra2vbylu6wKS49qVrWUT9UT2BUH3yNnsIpErz6tvkl6elPe1qWtI0pQAm&#10;koBwmlO/BtJfSZrBbOQBmf3Vko0mlNi2/mDivhYiWF05lpEZ/Img/ChNyvCTJrCkZR1593e/OeI9&#10;tdXRS6PG5b0/lbNN9vuFThslaKtyElCZdQ/lmfF4mkLwxoQjO+wOfdyrCL98GjdOHsa5Aztxao8+&#10;JtiEg5s34Pi2rTi7exfO79qNy7v2Ioigvh9Cc/N+Ev71dRn+28dq/CN9Wy3rfCpNxj825eOP1bTy&#10;soOoJWPx9kkC3jzS+m0MnuVFozozFBUZQai7H4ay1BsoIvgex17E/fDTKCDdv3sKZYnXHKhLE66h&#10;hFpYM9KFkVp/DUQxw7rkK3iWRu1JcL+iOfws8yYKo04SwJH0g6mhCdaXOcHORG5Mv4b65It4nnYZ&#10;z1Iu4nXWVbxKv4TSkF14cmMjKmj+lgVvQd75Zcg5uwyJhxbi9JxB2DehD07OGobIbTORdEDadgsq&#10;6M8+vrQKOScX4t6eKYjaPglxO2cgee9cPD63gkBehsrrG1B1jVr30go8OjYL5WcXoPr8fDReWYL3&#10;wavxKXw9fqZm/jluG6/X4s3NVWi6vJTgFWjnoersQjwUcLeNR+pWAnfFIGTunoqr83rh+rIhODyj&#10;D9aP7oJFw7piav9O3iy3B0YvtNluXWtQC4j+uOVZmsi+xJI20OCTkLB2lG9LSdaGaVR/Gxa3tlXO&#10;4qYhBWIB2qyKFjB75DdjLW6az8jubeQJAK27eqBXqP4KQJZn7SjPNKSuladQADVQG5gFYru2f4gZ&#10;KU8a1K95dY8P1KIyfWUiu/3GMqkpkBwodW+W8/xamsZ1ArZXXjPKb0hOc/Ne2lrqPsB/yud5Svfi&#10;MQUjhaH82+L0eNyPC0NmxB3E3wpEzPULCKaPe5Wm8vHdO7F79SpsW74Eu5YvxfndO3Bl3y6Enz2O&#10;mwd34PbRncgNv4KipGB8X3Ufrx4k0DTOxSe3bTEGP2vbY20mPlSk4JW2Oebfo6ZMpq8aSaBexfuS&#10;JDzLD0cjNWl5ynVUSuvGX0f+3bPIDT6DBzEXUBB7HvnR5yhczuNx3EVk3D6MrKCjKIm/wrJXGAai&#10;JPYczm+YjPu3D6Aw7Dg+EbifSe/uE7yZt9BEeknwViVdpj98HS8pTLTO++jOATwJPoD32ddRFnYA&#10;NTFHCeC9eBZ7BJmnFqPg/EoUX9+IoqsbUHyVfjXB+CHlLJpijqAyaCfzVyBPAAsk2AnignOrkHVs&#10;CXKOL0c2KefECsTvmIEEgjrn+ELk0szOO7YAWQdn4f7hOai8sByVZxeh/OQcNAUuwWtq23e3VqIx&#10;cDGqTi9Aw8UVqD69GOWMF5+eh5Sd4xC+bgRuELgX5wXg7My+ODq9D3ZM6I5lQ9pjVv92mND3Owzp&#10;9jX6dhF90/KDAwFGwJEpa6a00k0jGqDM9DRTVKFIdWSGahALXK3rSEOpjOq2btdPpnUtrvqelvzl&#10;/UUGZIubKWxh67if/Ka3XfvLWtv+dIUi07YWKk/mt0j5BmrlmYb20jxhYGSa1ya5RAZuAdjIAZl1&#10;RZ+p4T9RgHxPgaBP+7R269ZvaSU9f3IftQ9yUJqdgmJtc0wjeBOikBEVjHtBVxB6iVqXpvLJXTtw&#10;fMdOHNq0FbtWrsKupUtwZN1KXNy5CXcObUPa1WNozInFv74qw98/4z2oUd8+ScQL+qoV6Xfoh6bh&#10;pZZsKtLwpjjBTTJ90AcFeZF4nqdZ4iSCPd75qK/pu74ooBmdHY6ypJsoJrBLqGkL713Bk3uXCNpz&#10;KE+/ivK0q0y7gJKkq3hCIBfGX0I+NXTajYOIPLOJ4T48DDtJ8zkQRdTQTZm3HVAr486jPOYsKmLO&#10;4K0mqdKv41kyNW7ECVTf0yaMi6iKO40q+ry1cdT2oftw/+I6FASuQSEB++Qq/Vmaw7U0cStub0YF&#10;fdun9G2rGc8/RVAem4snNHHLrq9C+Y3VeHp5BYouLEPp5TV4cnY5Ck4tRd7xxYjbOhkxWyYhcvM4&#10;xGydiOSd05G2exbS9sxGxLoxCF87iuEoRJKiN4zGvU1jkLFrCuLXj0HypkkIXjgE12YPwE2a9IGz&#10;++HMzN44PKUnto3qiPXDOmDTiM5YN7QTlvRvj6k9v8Gort9iYKdv0bP91+jZ4RuSwt+DGtoDsZm0&#10;BmgBzgaprv3gM8Ap3QNcy6+BlGbgszwDm9VR/N9/eu/8cOXpXgpV3+oo1LXSBWhpQ6XZ/a1dkYHQ&#10;Dzojf7q/nNW1cooLoLqH5Vu6v75ClTNyWpikHVBaj7U/W9iuKCPbKSUSQJ3/y9A+wBfZ8pDluzIE&#10;rb7HfUVX4TVN/RdyQ+Ty3E9DWXYiSlJi8SgunJotHBnhQUi8cx13L9HHPXEIJ2kqn9i1FQc2rcGh&#10;DWtxlf5uIM3lu8ePIv3aZRQR6O8epOLn0iy3FPOPz7LxfXEMPj0Oxw/FsfhUGI0PhTE0j8PwimB+&#10;T637uiDW7T2uy7yL+nTN+EaiJuWO2yH1uSzZffrXVBCGegKuib7qc4bVyQQZzeryhKuoSqHpTBP6&#10;SWwgcoKPIf3mAWrgQ7gXuA2ZjN8Ppg9+jH7orQPIvnUE+SyTc+sQSqmxK+MvooIA1npuCUGtvcwV&#10;1NbV8edQdPcwiu8epM97BEXBewneEyi8vRNZ1KLP751EI7VxedAu1Nzdg9q7u/AsYg9qaFrXBm1G&#10;6fU1qLi+Fg0hW1Fzax0q6eM23FyNF0Fr8ZJm8PuwjfRvN+H5rRWoClyOvIMzEEdQJu2YhhD6rVFb&#10;piF4/UTnw55ZOACn5g/A/im9sXsiaXIfbJ3QG9smB2Dd2B5YPLg95vT7GkuHdsSyoR2wdGAHrBvV&#10;E8sGdcJS0qrh3bFiWDfmdcOSgV2xdAjr9O+GBf27YE5AJ0zs0RbDqY0HdfkWfTsSxB2/QXcCuiuB&#10;3bX9V97XVgKJaU0/eAVwAVpxA6zIwKTBbwC0gS/yA06h6ousvNow4aF0f1kja9fLV131yft9r7+c&#10;3dfq+0Fn/TGyOoqrvJGuDbwKjfx1DcDWtovrT5o0b525TtDal0HeD9izGdJ1oL/6okiHmVGQleYx&#10;/z5N4gIC9ZHTtgLxDw1l+KG+onnm2vsqSP/Dqn2Q7n7NWp6dhJL0e8iLDUH63Vs0lS8j4vJZXD9+&#10;ABcO73Z0aOta7Fq9BCepZQMP7MKZbRtxdssGJFw6T+1agP/tfT3+WJGN//KmGH+iWfzn+jT8XJ2I&#10;t4VheP3gLv3OW3iVHYbG7FACMsr7mODRPQI4hj5oJMGdhPcP71EA0A9+GOsA/pJmdtPDCGpufRVE&#10;s5bg/VAkbZ2EH0pSKSSi8YbgfnE/CDX0WfNo7j6JppaMv4CKhEBUJlxB2b1AB9rHoSdQEnEajwno&#10;zMu78CjoCMppepdGEbQM6xIuoTH5Ml7QhK6jKV11j5qXGr0m4bzTwDVxJ1EZfRj1CcdRFbEXT4O3&#10;oi5iN/3cLagkSfuWXFmHokurCd51BC592xtrUEvg1t1ajWdBq/DHlH34PmYzvo/egPehK/Hp7ho8&#10;v7KI/uxSmsPL8OLqepScXIqc/XORQs0bunE8bqwei4Mz+2PbpH5YTiAuHdELU3p/h/F92mEswxEE&#10;4OCu32Bgl7bo1/kbgvBbBHT+DgNIA0mDO31D+goD2v8WAR1/S6B+jf6dvkbv9r9DP2rcvh2+QgDD&#10;YV3bYVT3dhjOtgax3IDOX6Ffp9+jF6lbh9+hC8v17N7WOzlDv8QRwAx4Bm4B7wvgiwl2d9yG5+t6&#10;APPA7aiY2rOQGpZha7AoVBkDqei5BIPqsG2lK9T9WtdR6PmwLVrxNUEkE1blWsAnX9eLa6LKJsa+&#10;TJApZHtaR32hOMs0se2XjOszRv0uVdrWhfJB3Z8y2V4l70FyZejXit6wjEAn7flBZrH+dtG8e+ol&#10;31FTUTbzc+nH5uAtw7el2XjzlGklGY5ePEmjj5mJdypbSNDrPfN9V+SmoSQzCXnUuIlB1xBz4xLC&#10;L5/D7XPHcJ4gPb5zM3avWYED69fgoDTu4YMIPX0cwScO4lF0KNKun8O7Rxn4b++q8D8/19Bczsff&#10;N90n5eHvnumb3HS3eeJVQbjbzfT2EelhNF7pw4CsUGrRYAI4igCMwGumv2H8oyaxCMzG7GCnxV9o&#10;kikvGB+eROEzNfg/1GXg72sz2MZd98HAy7wwvM2PwLO0G/j4kOUpKD4Q9O8LqM0lNLLuoJZgrqeW&#10;fRp+AmVRBGLcWVTFnkFTyiV80kcIyRfwOi0Q1QRozvk1KLq9A01JZ/GWae8zrjBOrRx9DHUEsTRx&#10;PamWfnCFNG/sATyP2ofGsB2ovLkOVbdpUtNcLr22Cg/pvz65sBQl1LKlFxbj2Y21qLu6Ai8J6h/D&#10;N+MPkZvxQ+h6/P/p+s+2Krs1WxR1zjcZEck55xwFJAoiIGJCFAMI5hwxJyQnMSFixoCKEgUUxOzr&#10;G2asqrlX1apVteta66x1rX2ucz7sD/sHtN1aH445XfPs86FfIz3jGc8Yo7e7tXb3u/f+x8bVeHdq&#10;MV6fWIrx48sxcboUj/Yuxsn8EOxfEITyRDfkB8xCkttUBM3+LfzmEHwEpZstQWX7HaXv93AmIJ3J&#10;mJLDYlDHWdNhP2Mq7Gb+gDmzvsecmd/AkccLjE62BCVBbE/ZPGfm97CZ8R1spvN22veYNfU7zJ7O&#10;12dMh7sNg8CcGQiwmw5/BgcfNncC2l1BwXkWksM9MUUTKp5ev/TXApKvZbe1GeZWwopM+YJAtmaK&#10;LeC0ZKNfaJeJ+9fNHtHW9+l8VhBbQfs1qHXf+livCbxfNws7WgFtAaoAbYAnmfsFvNaElTnuS/ua&#10;Mb9+zjwWs/5ds6wLZvG9Vhn9nl5VgNfm9OZalFTjeVSbrKl/mqSgsVvNCno3fM/cF8tq58E3DHxv&#10;n3Rh7HYrXt65gJGudgxebcHTyzV41H4WD8+fwZ3m07hWdxKNx/ab+bdVOzdh7bJCrF2yCNvlcZet&#10;QEXREuwsWYk9q1bgwuE9eNxag597b+H/+Pkl5fFV/Je3z8i4d/DHkTtk3dv4y8R9/NJ/jU1FFFfJ&#10;wp34kVL44+OL+N3AdXx+epmeuI3sqxLGZry+02hmCAnImkCgoZ0P3XUGhO/v1OHNLY3JnsOn+w14&#10;e/scXtOn/vKIsvx+LTqrVmHtXG+UxPogy2MmNs+PxsnSLPynkWt4SU987ySlLxn0xZV9ZNqNZN01&#10;GGisxOsOMm7LFjJpBfpryzHUUIGR5k0YadiAazvm49a+fDw9XUJwbsSr89sx0bYFw/XleM42eX4r&#10;Jto3Y7BuLcYaN/C1TRisXoOh2jUYJogHzxZjrGY1JmpK8bahFKME9ABB+2BvNs6XRqOtNA7tpQm4&#10;uCYRnRvS0FWuloq7WzLwYGs2OvnahWUxqF8UgT3JnljmP4tyeDaS3acjli3USWAiixKEngSXO32s&#10;h90ssu8seDvYkH2nw5ty2ItS2Its7D57OpxmEawzvoc9wexiOwMejjbwdp4NX1db3trD2XYW7GZN&#10;g+2MHwhegp23TrNnwHnOTNjzvbOnfYuZP/yGr/2W5/mG55wKH362Lz/D70vzIaj9HGZaSj8t2WVr&#10;tvlv9/WadfhKe0GPE3wvv4DSAkTdWspGTbt3jQFBvtuynYzOIblsqXG2JHsUDNQ07KPXJaE1bGT1&#10;yTqnlVUFVL1PYLW8Zh1ztgJeDK73fwH9l1tzn+/VrV63Hme9r+1DXgmgvK43bGJrtTdk/UndKmvN&#10;9or3nzOYPbzWjiF+J71fu/xplUixsRj6M4H/UfN9H3TRa3YQuJcwrOM1HHS1nv72OG7VVaHj5F40&#10;Ve3Aqf1bsXXNUlQuL8Cm5fS2S4pQUWhJTK3Nzsa6zCyc2lCOX/ld/+uPY/ifv77Ef/95mKC9jh97&#10;z2Po6nEzsUDVUf84dgt/HrnJdgv/9LIbfx67g98/v2Emy//5RbeZOK/VMv7Lm2f4deAmfqbkft+j&#10;lTEukoFbCeoW097cJZMStO9MVdQZfCKg35hbBo+HDfiXUbL+K6o2MujF3UW4dqgYMTOnIPz7KUi2&#10;+y0yXabiVMkC/MT3T147Rlm8Hz/fO4XXVw/i1ZWD+HSHHvribjyr3UApvAbPCdyJ1s0YpTR+074F&#10;Hy+RZWvXovfEMrxoKMd4UwWGz61D7/GV6Du1ChPNlRimv313YQPet7Nd3IDXrevwumkN3jStw4c2&#10;MvKZ5RgiC4/SD784upgMuwJD+xbg+rpodK6JR0dZCuqLY3FkUST2L4rG7vwYLIt2w+IwJ6S4foc0&#10;35nIDbKnb7XB4iAHFPjbYYGPPVLdbRFBmRviSHakZ7WwIyUzwebN5mNvY8Dsbkdwm0Yg89gggtZP&#10;QCeoncjIDgSzg5JXPMbDkeB3nA3XWd/BgUC3JWDF4s481pHHufN9Xny/mq/LHHjYz4STDZmdYJ4z&#10;Xcyvz2ZAYHAIEKCpCPx4Xa48xgxbWdvfD0npsfU5MejfM6wApuOsCwTq1lo+qn2ydF/PC0QCpm6t&#10;ILcCzNoUGKygVrOyrm6tr6t9fX1qes0K4LeDZO0vTWCdYFB4KQXBJhALrNoHaJzP6/FrgtEcb4Ct&#10;LLPGbbUQvmUY6n3fE7x+9AAvuvk73L+B0W4GrO5OjOm73bmG4RtX0HupDXebanHt3ElcOnUI7Sf2&#10;oZ3gPbplDfasW4bKpQuxPDsZK3NTsC4/HSvnxePompU4U7kWZzetxZUTezB0vQm/jnbjHyZ78PsX&#10;t/Hz4BW8U8HDnRr8+KSNYLyCX/uv4PdkW1VOqX18rNrjS/iJwNY8Xa0/9VN/BwNMB34c7MD73kt4&#10;Sz/749MOMvJ5vofPmeooSmj6Y7GzpvZ96mmmtK7B+3tkYnrd8a7juH1iPZ5fOIDrR0px/+wG3t+H&#10;0Yv78arzCBl3N2/pZdnGL+/Hx5vHMH5lD4bbtvLxHgJ3F15d3ovnLdswTpk8cWkvXl/Zj1FK5LFm&#10;Mm1NOYFcbrLJXZtT8IDSd/j0EvQdy0f/iTwMnCwgeJezrcDjQ4sweKIYI2dW4zl98OiZlXhLX/yS&#10;/nfy9Aq8I8gnji/F5CkefzAfzwjgu5uScbM8AQ82p+IaQVyzJAb7s/wpkz2wONQR87xtEEN/G+Q8&#10;nUCcbuSxK0HhTnC424h56XcpYwPs2Rymwp+33pTFHvKzlNA+dj/QD/9ANqTMdZyOAAHdfho8KbGV&#10;qFLz53OB9Ly+AjqBaj/9G7Lrb2DHz7Ins7vyc30IaB/6anfKbl/K5QBXPnaip3axIdC/hSPZ2HHG&#10;t7CfSmlOxnYUw4u9p5HFp02FAyW8GwOAH6V6AOV+IM8TwIBjstxqVg8ryf11cuzv2/8KbAugBXor&#10;qCXdv06m6TjJZKus/tt7LZL7b9Laso6XHls8sSURpcdWAFtY/5bZelNMOfEF5LoOw8Y6nv73Bb25&#10;duJ7qTm0vfLiksliYsppglXe2JpFfs/7H/hZb3hd73hNZlXHh/zuAuzNK3im2uQLDbh7vg4322px&#10;nf627exx1B49hJP7d+Porp3YsmYdypeuxJZVJVhXmIuS7FQUxEdh6dw4HFi9DBeqtuJRcxXbfnrS&#10;VvxpgHL46SX82NOOPw114aenF/HzwGXK4yv4/Ow8PlDSviGgBVIB9+PjVnxSBZSZ7dPI1mQm1H+i&#10;jP7c24HJ7ha8poxWaeSPz67gLYH6/rGWwblk5u6q7FGzgO7UbMMrgldeeOJmtalJHtTsn5adGL92&#10;BG9vHsfHu2fpe4+RoU+QbY/iJRn25eV9GGnfhVE2Df28aN9D0O7DmOQwATzevhPX9y/GrUPL0Vdd&#10;iVeU2SONGuMl25KB71UV4tlJvqZEFME3cHIJxgjYFwTuwLECvG9dgw8tZNt6snH1SkwStIPHV+D+&#10;bkplnvf61hxc25yF7p2U4oeWYvjwUjzZmYOu0nhcW5uEq+tTcTDT14zRFvhOJ8PORnGUKxaFOSIr&#10;yA5xrtMQ5iiQKik1Fa6UwY6zZ8LOZsaXRn9rM40M+gOcKaddNabrOA1uBK+nwwx4EnhOBJQjAeVK&#10;KextPxsBznbwd5pFtp6OQDJoIIEcROYNZPMVYNm8+D4PPi92tSWgnQg+d8pidwGZ9xUkggjgMI/Z&#10;iPC0RWqEN1JCPREmVeDlgHBPR3iT0cXyHlQF7gwCjgw8dgoSYnMyvzc/J5ifEUbJHU0ZPkUA+xqw&#10;VjB/3SxAtkhzaxOQBDYrW+uYvx1rAa6eFzAFUB2rZn3NClw162dbgW0FtJoBOQGrzPHE45u8T1b+&#10;qikbLK9s/LISWFQCSnpJxpvvxmtSMkz1z/LPHwj61/p8fs+XmkBC32+Y9+41DNy8bLLKPVeacbXu&#10;OC7VVuHckc04sbeC/rYchfOTsXpxPkoKFqE4bxHWLSmhfK7A7jXlaDtYhacXWnGz+ghe3GrDaFcD&#10;Rq7VYvJWI0aunMCT5j142roXPz1qoB+txUfK2h8fNOMfya4Cp+qLtZ6UJs3/jUHb8Op2tckQf+yp&#10;JSO34vOTFgNsjf3quBc3GsjiV/Cvbx5Tet82mWklsR417cdnglq++JNWkHzcjPcP6IvV7tXhVwaJ&#10;d7eq6W95vZcO4l3XMbwlqCc7DmKMgB1s3ornbdvM5IL++kqM0ruKaScu7MZwwya84u27K3vxlsAe&#10;b9lB/7oRL5o2Y5xeuP9MCV6309vWrMKHy1vw/vx6fGhdj99f3YpXNcUYoqd9fa4EL8myE2TdP1/d&#10;iX6y8f2dC3C5LBnnlkagrTwddWsokyvnY09BOHbkh2BTdgDWpHgizXsaUr2mI8t3Nub72CDDcxbm&#10;BzgiI9ARc73skOTjiHh3e0R5zCFgJIvFZtMMEzsJzLYEMxlOvtWBQLY3AOF9ZZcJYG8C1Y9A8yX4&#10;5Is9KKudeKzzlyDgwObM87jRP/u72lM+k1ndKI353tkz6HPJsM4zv+Fnkt35mhefdyU769aDktyT&#10;QcXfyQbBbnaIdLPHXD83NldE8DOj3GYj1tMBsd6OCCZzB7vYIsh1DnwZKII97RHA7+P7RQV48vOl&#10;Kvwo/UN4nUEE+RT5Y4HGWnJpLbfU81+D9IWkroBsWNny+BVBaWVbeeK/ti8g167z8sRm9UXDpJbH&#10;SmQp6aQF25Q9tgBYq2CQPQm8t3zNys7jxnPzvSaA6JbX0XODICXIlWVXAopANY3PTTyiRZCfZXtx&#10;vxMTD7vIss14crkBL+524OmVRgzevIQbTWfMNjQ3Ws7hasMZXG08i4Nb1mPTqiXYWrocG1YsQklO&#10;FopSkrFhUQE2FBZgT2kJ9qwuRkvVHtysO0UAdtKX3sd/fB7BJ0rf2/W76Vsv4aXJEmu8lrJZ7U6D&#10;ySSPaZI7feYngZaAfUMAa67tax470d2ICb725n4TZTFZ+QlZ9qEqrZpN5vgtfe6nhwTmQ4tEfk2g&#10;f7jHz6Es16wgTUb4xNfedwuwDZi8QbB2HDPZ5Q93z+EPT9vw5tZp08bFwDfP4HN3LSYuH6Yspte9&#10;tB9PKYdHKJ1fXtzOxzvw+vJOfLy6F5Ptmqu7HW8u7jQgfk1Wfnt5O0Ya1mCkZjXG6H8HTtH/1hZj&#10;rG4J3rWvwseL6/GurQzjtavxmX73D5c24qeWdejfvwCPd2SiZ3s2rq0nu66bZyqrzhRGoKowBluz&#10;QrB2nh+WxHsgO9wFWRFuiPGZg0hvOwJgtgGFGM+dHdyNjOT1hcHcyHbuAuxMsSjBS9C50o968xhv&#10;spvr7KkEoQAsNp5u/Kwjn3NUhpnnc+JzrgSIlz0Zluf2I+sGKHklpiX4HMmAdvwMeVj7GfS+8sWU&#10;xJ78TB0b4ekEf7L2rO+mwM/VwYDdkZ7XeSaluOQ3jxFzBwiYzrYE6hzznlgfNyT6eSLWywUJvm6I&#10;dndAUoA7HzsizNkGER72ZGw7RBHMCX5OSAv1Ivhd6JvJ9vx+kuN29OCS514MFgS0Jhh0YUz77FA6&#10;y5NaWFgAt4wZi+kEYJPpNo2PDWNbCkUsrCvgE+SGUQVogpdgUxMgJ/hYTcumCqwatnp2/bIB++ex&#10;Z2bywAMCr+nEXgx00+8N08fS22oI6U0vmbrnrpmmp/drLymVMo7xup/z2BG2lwTuy3tXMXSrHQM3&#10;2tDb0YCHF87h4qm92L4yD8c2r8WJLWU4WL4KW4oLsTovi20+ilKTkBkRhoLEOOTFRKAkLRHHy1fi&#10;TvVh3OB7n7aewvjNVjJhE37svYo3DwkcLUHTdxXvKWl/6u807ffDN8yE+J/Vnl01s3k+9FwwS9Qo&#10;q6zVMrREzTu2VwSz2Hj8tgDM1ySZTQBoIuCbzfxbsbOGlt6aebeNGL16HC/Ynl+uwodulTgew8ur&#10;VRgjGF9cOYyfeijDKcc/aq7u3Xp8JKjf3zmH19dP8phD9LaHMNLC37aZQCQ4h1rJoA0VFpa9tJsA&#10;3UUAE8gXt+Bdx0586NiBVy0VeEH523ucErlxPV62UkKf34A3l8nQ7eV4d6Ecf7y+A3/o2II/8LnP&#10;rWvx84X1+IXtZ4L4TXUxXpOFRw5RKu/OxsNdObi4bi5qV8TjcEEkNqT4oTjOA4UxHkgLtGOHno1o&#10;LzYfsqu/E4LJsD5OBKyD2HAqXAgKe0reOWJXMqSaHgugjgSwmgHszGmYM5M+k+B2JlhdCVp5ZSc2&#10;Bz62AJqBgaBWYYbA50nW86OPDXQj01HyBpAZ3XgOF8rsUA9HPvflWngNCeE+lOSU0nyvJ9k7kMB3&#10;n0WfTeDOmf6tBcz8bE+NMxO4ks0KDv68lUT3IMh9eIxY2ocqQJlx+ekAp9kI52cF8zZC7E2VEeFm&#10;i0R/V4Le2QA6guD25XlcqSycCGhXBjPzHfnd/Mjaf12CSE3AG7zTgbvtdeaxAKrbr2X2hAEy7xPE&#10;Aq8V8AK/ADtOCTzex8da4ZHBQc1kltX6KMHJvpME6ysy25PONnTWnTCfo6RZz9VWszbZJD2vCiwm&#10;HxO8us9zDnadxz0y6rMOSkie60X3VXrcixhiG+X9my1nUX9sL07v34qNJYuxedUibFi6ACvmJ6Ew&#10;JQarc9KwJjcD+THhKE6MxOq5kajfvB53zh5E1/FdlLZtZNA6/J7grN9ShCeNe9F/nlKXrPjTk3aT&#10;iNKC528ok7WK4xuy5wd61p+ekaW1zhSB/PmZ1plqo7fVRPl2syicpu5pVQvJ6p/lbwng/ksn+byF&#10;md/pPHz9Rx7/hkCcuHmWjFtLZj+LgfN76XH343HDdjxt3G7Ga/vpd9/S3767edLcSiaPnt9NkO7B&#10;+NXD9LyHeOwOk8h6Rh/79gZfp8ftq6vEh2v78frSdvxyYw9+d2sv3l3ciDcE6Kvmckw0lZFRK/G6&#10;eT0myaRj9SV8rRw/X9uOnzq34scrG/FP3fvxvz8+hj8TxP94bTM+N6/ALy087kwhxo/lYfBAFgYO&#10;ZKPvQC7ub89ER2kC6heF4VxRFPbPD0ZlWgByQ5wQRdkYRvAEU6b689aPzOvrPgthfuzQfmQvL8pR&#10;b1sEEtye9vSZHrYIJ8B9eawLmdKJ7CSGle+Vl9StI8HtQpCquVKCOpGZnShHXSlvjdzme1QeqeME&#10;ZoHaAmiLdHaiRA4hgBIDPQlQWzj+8C3fo8TZDDL2dHpaG6RHehJ0M5Ab74fEIHseb0PZK1luS09M&#10;fzuTQWY6VQFB7iOmJ1glr92VTCNgjYQneN0Efn62gK7n1cLol4PI3OGU4OECsweZOsjLtKzoYIJ8&#10;Fj971pfjZ/F7zeB1z/wyZEb257kDXWZbKsUkbTVjSsBSE3CV4NJ9K/OOP+Hrjy2vW8CtzPPfxpat&#10;2eRxyWQyqJJSatq3SYUglvFdsi7Z+Q0l9zttjTrUT4ks2X7PrHqhSfO/jvXhbS/lNQPNjwTuhyf0&#10;8fc6CNwLuNtKxq0+ippDe7B/UxkOb9+CSkpgrXSxKCsTm4pXYuPy5di4bBkOV5SjakMpjpatROXC&#10;eeg6uQcvrjXhzW2ybecpsl8N/uP9Q/zad5GA4nM3a6FVHDUX9w/DnWxaa+oqGfKCaSp3VD3zj70d&#10;5vb1vXZM3Gk17TOP06SDkevV6L9yjK81mGTWJOWvhoN+pIRWYcZrHvOeEvoTAayKrLcE8AcGiA88&#10;/p2WrJEEJvOOkoXHyb5vbx3H5/vV+Mf+VktmWUvVELhPaysJZDJu606Mte3GxMUDZN9dZjWMycsH&#10;jNf9cO0A3l3dg59u0h9f2Y6P17bhzYUyvKWX7TuyCBO1a/Cumb6Xcnm8aR3etpThdx1b8cfOHfhz&#10;1y6Cdg8970780829+NOVrfhDewX+wPf+uW0DPp8rxptTRfi5eS16d2fh/tZ0XKP37axMQ11xDI7m&#10;h2JzsgdWRzqiMMAWi8JdkRUshnFECBnHjx3Xx9kin32dpiHCxxap0Z6IoQ+OIHBjg9wRSVkZ6uXA&#10;ju5gOqovO7OSUwKlJ5kwgNLUg8878xxulLE+TnPgZTsLHmRpN3pkDQE569gvoBGwXMhkjrPUKJ/Z&#10;HAl4N76uSQ3+HjYIoFd1nkZpPu0H89kRfpS6vP6EIDvMDXBASoATEhho5gfNQUl6CPxsv2FQcjDA&#10;TAj0pq+dDQ9+tg9BFsbrC5WvJpiV/HKx+c54al2PO6/NhdfhxWMNe5Opxczh/K4CcijVgZqSbCbR&#10;pu/LY9yU0FNw+gJmFwYtd4Gat/p+KjQxkzMEak0btI4dTxDQyhzrVs2AmiBTEwNbbu+ZZh0O0hCR&#10;xna1G4F2J1BSSkUYmoM7/ozvZUAYu9+BiftX8fSCFgs/T097Ca8eduJ93x2M3ruGx1fb0NN5Hrfa&#10;G3H7chvaqk/gyO4dKFuzHguzcpGdkoGFqRkoLSzCusJC7Fq9GtU7tmEL/e2Fqn140noWr26248V1&#10;rfXUgR+fdOD5Nc2drSdzthJojRgXqJ5cwDi96juy5gt52IftDB5X+Vqz2ZFg8i5BR/b9+OQifh28&#10;9telajRX9zl98BjB/5Ke+MWder63hccR3HfrKKXpk6+fxmjnCbx/oEyyFkCnAuk6ZW61yoW872B7&#10;lZHPHyiJP96pxpsbYltKYwJy+PxOM5Fg5ALZudWSVR7lc6+uEKxsryiP33XsNdnjl+e3YKChEn31&#10;FWResnTjBow2rKOHraSHrcDL+uX4XedG/NpRhj90luHPnRvwe8rkP7RvwqemCkzUrMerhg143VKJ&#10;yYYyvFaxhgo6zqxB3+Hl6N1PqX1yNV6cLMGkho6OLMHjvbnoqkjB+TWJqFkWicO5QdiR5oMNiZoF&#10;5ILVsR4ojvFEEdlsUYQ3ckI8kOzngGhPdlq2YDf6TS87RHgTvCaTS1nJ+3FBLpgb7IJ4gmZemBei&#10;BChK7rmBrsiI9CVg+DqfX5gWi/hgLwYBF4T7usDbmWBmcNDwkBtBouZC9jVJKwLHm03yVsNRbgSw&#10;s17nsQ6U0xrz9SFQfOlVBXo3At6XoAwkC8f72yItZA4K49ywJNYT+WEeyAvzRllGFNbNC0Z5djwi&#10;XSnNyYxzGYSWp0YgwccB/gwOQQRjflI0EvzdESYPTKD6MCBJGisg6bqc+flq8veBPF5qJZjnC2NQ&#10;EUNbAW318oFKvlGKS02oOEVg1q0kv3x/IF8L5LWYzerEul/Lbt0Od3eaJmCraXuWiWdkZTaB2ACY&#10;XlnsrFsNGylxJaYXayuxpn1vX9y7hYHOy9Bi5b0d59F9vg6PO1rN/kBXCNizu7Zg15oSrFwwH2sL&#10;F2Hd0qWIDQ5CanwsMpITkRwdhVW5C1F74ABuNTXidc99/G64j16V18OA8ObhJcrdLvw6fB3/8roH&#10;P1My/3HkFkHYxdfOE3Cq1Gow4DMT6AnA9w8uYORqLbrr9mG0q5Zgp+R9eoXnoTemLNb71J4TgAOd&#10;h/HuUSP+7cMDSm4C+F49BjtOYFQ1z5TNr8jcWjROE+cFZAFXy9e8v1eL0StVGCZ7qikZ9foGlQGl&#10;8ssOizRW0cWbqwcxcWkPxlq2Y7R5Kz3qToJzrxkW0hiuyh0n2nfRv27Fy5aN+LGTgL6wCW8vELRX&#10;tuAT2XSovhRDtSsxfHYpPpxfh18uluGfb2/DX65V4C9dauX4Tx0b8Kfz6/GXjm34iQB+dKAQd/YW&#10;4NSyCJzfmIVLW/NQtyoFBwqjsD0/HOsJ0jVJXihL9sKe7BAcyA5ERawjSoJnodBnOtnXGZUJnihP&#10;9MWqWG8sCnWmnHZGdrAT0v0dMJc+OIbADXWxISvPpg+lnPSmnPSmnGTHjwtwQzQBqeRQuJczn3cx&#10;HTKGQI7n88mBSv64Mxh4IJYdPCXQjQzvgpRwP8T4uZLdphpPGsdj5Cn9nWyN9FQRhmEvAtqDTdVU&#10;Ok637rPI0mwCkqq3xJSh3s4Egy1C7OcghrI3J8YXBYne2FQQh9KkAJTG+2NNfCA2ZcShIjMGa+aF&#10;ojDcCym83lgPZ8Txeo9VLsWhtQuRFxeAGAYnvzk/mNtwgjSEzQCWcl7XJ0AbYDOwuDLA6BqMZGZQ&#10;CSaYQxic1ATqGF5bJH+bEFc7BPE8fjyPwOtGy+BMm6HA5WlnYzLxAr0f1YoBtJoVzPK7ui/GFjCt&#10;2eYJsrHAq9LO0fs3zBpSgzc7MNbdhf6ui3jQXo+H7bV4eLEWPVfqcLP5JK41nMSDS82opUSu2lyJ&#10;ratXUh5nomRxPpZSJi9bkIPKlSXYWqotNEuwp7QUDfv2oXn/HtxrrMP9xhoC6yb+/PIRfj9KWd53&#10;HZ/6r+Pz8E18HrrB+2TOJ5fw+5Eb+OOLW/g80Gm87KenHfiJgNY47OsHlLe3mzB8rQbjKnW832rY&#10;WitiTBDk7wjc98o6a52q3sv4Hd8nD/xeoFZG+jGVxLUz6D63Hb0tB8zqGK9u1pjM8xstbaNsNVn/&#10;1Q0yN+X2u9vn8Ilgfn/nrAW4HVWYvG5JYElCv79pqZrScq0jzVvw5vJujLdtNSWO7y/vwSRvxxo3&#10;YrSxAq/at+L1BYKczDtG9nx3vhLvWsvxurEUH9vKMHZmKYZPL8dztld1q/CSj9+cW0lPuwI/U0Z/&#10;oqz+cG413rN9orR+ujcPF9Ym42BBJCozQ1CS7I/F8d5YPNcPaQRivM8cxHlT9nmyA1HOhgtcZJ/0&#10;IAcURjhjeZQLSqLdUBLjhWWRHlgW4Y4FgY7s3GRSAnWuryNZypGy0Y6d0Jb+mAxGT+jvzM5Ima0O&#10;6Ween4MAPg6jzFRTh40i487TOCyZcF64B5II4NRgT2QE8bGfM9ICyNShnkjyd0WsvzLfLsiLj0AE&#10;pXa8txvBYGekuGYcqSrLhR3eh2DxN03VVFNNiaQ3Gc6NQHA1barxzV705SG8tpRgBRA72gMn5Efy&#10;u4W6IY3BJ9PfBdlBrpjrPhsLIr2R7OOK0Dmz+LnOWJoajrwoN+QT9GFk0TB3Kgxec5yvs5Hcymob&#10;sJlCEloCMquy8FZguxLMygmoyszHkWxMJte1/JWp3flf8LeS5Fbz4/lMyakUyZcmlpfCUJJtihYu&#10;1zCQyUiTaSfpeS3FGfcok7sxTEk+dO86hs3i5pcx0HUZ3S21uNN0Bl3njqDjbBWaDu1C7d4tOLWj&#10;DPsrSrB93QpsXFmE1YvysCIvD0U5C1BRvAq71pfjUOUmNB46iIvHj2Do+mUzFvwTJfvvtObzo078&#10;MnCbntSSZFIZ46/Pb+IfJuitefv757fwu+e38bsRVVMR2AN879B1vCerTj5qxzsC8eXdBjNXV3N3&#10;x+82mozy8+s1bJS2j86TbemJ2cb5+su7TRi9SZlMgI59WfZmQmWP3Q14rVlCGqe9dtIMBQ1cqMKz&#10;1n142XkcP96vo1w+S7Yl67K9uk5mJnBHLpGNVbt8+RAmCObe2s0YaNqGF+17MULmfXFhF952HKBU&#10;poxu2Uxm3YDBuvV4QcB+pt99f3EH3p7fismWTXhpSiA3YPhMCd42l+HH1jJ62c343LQGnxrWUAoX&#10;4emhPDzasxD3d+XizvYF6Nm3CE8OLsLgsWI82FuE5tI0HFkUi5OLE7F7fiB250VgSYwbgWdrMsli&#10;SsldI/coDYO9yJLskAGuDmxK+jghkp1W2dV5BHYqPXA6b9MI2lSCV01AjvHk+ci+YQoEYhJ2QG92&#10;YpUuejrQ/zrbsbOSXXjfmwCU//URwNlpfSR3nWYijMFjXpg75hMwRamRZEp/JAY4Y2FiMFJD3ZHL&#10;xwVxQQxAocgIowQXqBkM4njN4bxeH3slzGbCQUkvgtXUTPO+H4ESTKAHkb0CCGY/0/lVkkmmI0tq&#10;LNhUfTl8T7Z3pDKQRXDBgghfZNMu5DHIZAe7IovXkE1mzqTszwjyRAKBtjguGEsTQzCfwM8MpU3g&#10;9wrhZ2VRmhckRtA2kKUZMCSHQ/g58tUKXr48xvhoZaqlGL7cKnFnZmLx+nzZNNzlz9/QgJm3AroC&#10;hKkT53dRpttZeQAbAZy2gt91ygsyrtl8nKyrJVf7CbL+6xfx+GIT7rdUo5sse6vmCK5W70Hz0S04&#10;vasCx3dWYveGVShdkovC+RnIz8jEyoJ8gnY5NhYtxnZ63OWJSTi8bh2unNDE9Qb8MvQI/9e//wP+&#10;+6+v8KeRbgL4Fv44etd41z+9uGs26pJMllxWLfIvBOxfJh/jR4G2Xxt6dRCgzQRci3lNjz/3dWLs&#10;VgOe39QUPrIuz6FNvsbvaPvNFkzcbsSLG/S79LzKNmsdqolbZOo7tRi6cgK/779CZj2H0Y6TGLxw&#10;BK/pad8LrN01eHXtOPqbdmH0otZS3m8yx/30tsNtO/Cqg8C+TJ/bvhk9Z0t5u92sfiHpPEGpPNi4&#10;GWME7UjTFvx04yiZdgcGa8tMDfOHy3vxie9/1b4N460bCeYyTDZXUipvwedLO/CRz79r3YxnR1eY&#10;NkT/OnpqNbq3ZmDi5EpMHC/GxNm16D28DG1lqahdn4GK+UFYRvm7Pjsci6KcsCBsDiJcfotY3zlI&#10;CHJGLH2pvKgkqwoSQtjRAsmivq7sNGz+ptnClx3GAI2M6u9ix2YpalBHTKC0TaAUTvCyJ0Ox46v5&#10;8rxk9Hi2aIH5yzm8eA53dmIPNm/e99VEBMppX4JKTBzN94UzmEh+h9BX+zv9gLlBTpgf5UngOGNV&#10;ZjR2FucgJ9qL8vM7JIe7IsafEt7HCREMNBomEkjEXPKYJpNMpnKe/QPsZnxnJkE4zyKwp1uyyX7s&#10;/AF2lOiUwn5kY01b9CL4BegAMqc/QeLPa4tggIj3c6M3tkGs8zQUhLthMdvKeD8sjqQFcLMxSiGN&#10;158X4YPilAgUxQchJ5yWIyEUcfwNFidHIi82wAQGI58NCG14/e7GKkTxN9RvKpntajMT9rzGr0Gt&#10;Jrsg26AacUsG2wLscAVdKidNwlAVmgKCswpeGMBUuupF5p5yr7kaN+tP4kb9cXTWHsWF0wdQX7WD&#10;oC3HwU1rsa+ilJJ4BUqXLsTi7FQsTE1GYUY6DlaW48imDTi2qQInt2zEtbPH6E+78G+v+/EvY/fx&#10;l+d3KUWb8efR25S4ZE/VFT/rwEcC8dfnd/DrkKT0XTLtNbLuDQK+y7Dy+8eXeOxlsuxFgvIiwX2V&#10;vrWN/pXs+vACJrtbzVCRvKvGb7Wjn9apEnjHugjEW3WYJHi10Ze2HdH6yQLtOzE3WXi865RZlkaL&#10;nz9p2InrR9Zi8PwBPL9yBA/qtmGA4H1UvxW9DZS+F/YQnJTGlMEjbTsx0LARry/vMmAca96A12TU&#10;0eaNeK5klGRxUwVG6svwgsw6RqBOtFbiZXM5PlzajNfnN5j1kz9f3Ib3BPKrhjIMnV2FJ8eW4unR&#10;Zeg9sgwPDyzG7T0FaFmXjMYN6ahenYwTKxJwtlSL1CXh7OpUVJdmoGrZXGzNjcTSWHcDgGjjS53J&#10;tq6mU4aSBQLoTQPoCQN93BDi64ogT3tK3jlkzdkI9KQvI7PFh/ggMdgL8UH0rOGeiKDkDpfv9XAg&#10;U5NVyZ6qmlJCR2CN9GCA4OvJAjVbgie9MDtxHANENJuO8WEH9qQndePnqFTRm5+pYBHKzhjBY6IE&#10;frJxMuVtdqwfFtB3LkuLQnFatGG2DAaOvBAvbFuQgq05CThUnI2yBXFYlRWDkpy5BLEy3vSlZGVl&#10;mJUZlkcPdJnJQKQqLwKVIFZhidPM6QYgHmQxy8yk79l+gL/GnBkIBAAf3vozOCgzrSRUZqQv5gW7&#10;GUWQGqQCDweE8vvLXycwGCVTrWSTpReQrXPZCuMCyc6eiOd1pARKYfghkYAPZuDU/6DikWgGidgA&#10;ApxsrfFtLwLU4vNnGjAKzAaYs+iN1aQwCGpls91tv2SxGZSU7Q+m7Nd4syrQPAhqS9Z7mjlGsntK&#10;4/HtOLxtNfZVFlMmF2DD8gKsWbQAi9KSUUrJXFa0CDvXrsahdaU4VVmBy0cO48aZY3h+tQn/9n4A&#10;Hx9dxc/9t/EHsu7PQ9fw5nEb3j5upbc9j7e9FzFEUI0/bMMfyMJ/Gr9nvO1PBPFHTeMjELVm8rMr&#10;JzF8/Zxp2jJTRRfyutpuRGw71HkWQ1fPGNaVhBbbinlHOk6baX+v6YWfk2XH6G9VZjl44TCGLx81&#10;i8ZpXq7m4Y53nsD4VQJZ2eYuVVCdRV/zTjwhiHvrybDtBDWlcq+Wqrm4H4NtuzDQshXPya6P68rx&#10;rLGSoNY0PgG23MwOGmF7TYncvXcBXpwrxmTDarw4u5yMuhRjp5fR067Ah8Z1eK7VME7Q7x5djAEC&#10;9/npVXhMEHftXoiOHfmoWTPPrCp5lKDdVxSHLfnRWE2PmxPlisxwF2SEuyMtxBVJAQ5m+CTOx5aS&#10;k16V4NIfrLJDTzKqJ6VtIDteqLeTxa+6zzFT9MLpAaMJ2thAZzM0lJscasCUHeVjvF9ujB8ZxY0s&#10;a08m9yCLEvAEYIA8IJsSNgFsArRYOZ1SOMOfvlZSXPI7wMV04hB2OBVS+LB5klGUldW1RdP3BrvO&#10;JsNSVod4IpVtLuVtADvsYkrq9QTuyqQw7Fmei71Fudi/eAH25WVhX34GVpP5FlLOSgWohNNMO3Sx&#10;YfBx5PmckUjWy4rQd/FHFIOLLIQAFEQwuZHdTLZbPpOd3lfsbJJpFkCr3lpTET0obzUm7UrG1us+&#10;s74zTO5PiyAGD2dwS6TVSAl05P/gRuntSekfiIJoH6TxN53La0kP9UFygDt/BxfE0X7E8j+IpteO&#10;UFKLAVSJKxWveFAWi031eZojLfAKuBo/12OHmZbnlYVXMBLw1fQ+7y8qx9vMg1a2XMxuOU7yW2pk&#10;yrL5SVi3KBsbihbicOVaHKtYi7YDO/GQHnnyzgX0thzDv0z04L//MoKb5/YhxnWqSUz9RPBqVs/n&#10;gWuUwPS6/bcoYW/g0+PLeNsjj9pCxr6ICcrgnwliJaZe3pIErsOoElSUyhrLFeNq42oVaWgo6OnF&#10;o5i4U0fWbSb7aklXy164A1eOY/jqSbMqhoovxm+cJYiPk1mPWqqoCNqRS5TH2vTr/H6M0cO+uXnS&#10;+NnBtt1mXHf04l4Mn9+NN9cO43XHIZNJfnh8DR6dXIeB+i0YbNhinnvetBX3j67Ek1Nr8fBkKfpr&#10;yLyNFRil351sWo9P58vx7w8P4c9d29B/bCHGTy/Bh9qVGD9RiOfytTvScasyCZ1lc3FrE+9vzsTg&#10;0RI8O1xM9p2HutIU7C+MQmWWpLIXFlJSplNyphB0SWSHUII02IOdiVJYnlSR3chf+jABTVlTZT/D&#10;3Ohz2XF9KJE9KD89KBXDCNgkysREntPfbQaCeK5UMsnynHjkpQYj1OV7djyCOtoPqQS6pOI8grl8&#10;cQY7rSPPOYPybqoZWopiR9X4aISKHQhSMbE6byoBnebrgHQCNIugziS44z1sEUaWjPSinGbTUE0E&#10;O3VisAdy4wP4OUHYUpRBiRpA3xmEpr3l2FxA0kgNRUlSIFI1DjznO2TF+CKJ9iCSsjSRKiI3KoSe&#10;353ntvjHePrXhUnBDAyOlLb+yI8JpKf1RhLBk0h2V2Y4jIEnnt9JM5jMMI+ST+z4nlZgfwG1suOe&#10;8qAEslYHCSfTJ/jaIzXQBWn0zEkMVLIpmfTRGaEuSPGzRwqBPdd7DjII5IxAJwY4e2TTbyfR0ycw&#10;wKQwICYwuMX78joYCPT/SEmYxKDkMoOcl73NXxlatwK0mmFqAttJVW9fwG0pfFHpqpTHDLbptBgK&#10;UhpXJ5gFfCoRvaYx8CnnD+3BpcN7CDRLocQHyuNP2g6EPvMTmfb3Ax34oGqpvov4jx+f4mn7cfy3&#10;H4d5zGXLhl09V/Cp9zo+PuvCKzLx5P1mU6QxSan7ksB82LYf/VfJmtdOWxiWPnjser0ZLtIk+0+U&#10;2D8qG93dxOfO8LUzZt3kUcriMS341nncrN7Yx/Oo9Z+nf6W/HaI0nuwiK185hGctYti9BO5OszSr&#10;qqaGWrdjouOAKcb4cJNMfXE3+hsqzfQ+bfL18uJOPG/ZiF564EEy8Auy74ASVHzuZcsGDKpGuWYV&#10;PW0lXpNlP7ZV4CMl8/u6VfjcVIo3ZOI31SvRuy8H93fOxwOy7aXyZFzdnIHW8hScWBaBLZmeWJXg&#10;gNVJblif4Y916f5YmeiNhWHOSA92ItNS4hIIpvjesJk9fDS8QWC6OpEhPNmJlTEmkELpH/3o4YLZ&#10;mYL5vL/zTHZesgDlsTqNPyWohmDigug3vW2RFu6BNErDJSlRSCBLzyV7iGnCGSTyKXNXpEdiQZQX&#10;O6sn5kf7Ij3MHamhbsiJ80VqmCtSQukV6Q2jBFAlcyijIxhcxJTJZNc0gj+bYF4Q7IocZYf5fJQb&#10;1QC/SzQlvjLRcWRmZXtjaQmi+LkRjtMYuFyxkHI2O4KBjMqgOD0KeQRxPtVCaUYcStLjkRXuh8ww&#10;St5gXxTMjeH7nRFJ9eBPOe3HFufnQNXiweBCxqeUzQrx5zV5UmHwN+VnxzHoyIYoMPo5CgTfm86v&#10;cWgvAsdH8lsMTEDLX3uKpQmIUH7PYP72ShiGuExHIgNfVqQ3ZbQvAe2DDFqULP6mKb76/pTeIe5G&#10;dmdRceREBjAwulNR+ZCtPU2WXkNXmlwRyGCrcysAK0AqJxFEgHvb2Rip7EHAag60YWqC1ZHAdiDr&#10;2puFDghyJdAMmC3H+pLtvake3OdQWRD4CgCuBLMKaqa8eUgQP75ghmzea9od2fVHAlWzfeRPR7qq&#10;yZy1ZEhK1tv1pkb5FWXwhyetZjkbDQFpZ763D/g8Pa3Wo7JsdF2P+02H0LxvPe7WHyTjH8aTtsNm&#10;JpBm/2gzrw8PGvFSwz3XzmCEoO+/UGXAO0YwD7cfRH/zHrM7n2Tx6IWDeEmfq/WUtZ3mUAs9bdM2&#10;DLaQJZu2GMAqKTWuMd3zO/DigjLJWzHctBFPz61Hb3UpnhK8ww30u/K25wlc3r4g4yox9apZbR3e&#10;tBC859fjXfNqvKeEnqRs7t2djXub5uHpvgV4tCsLQ1WFeLhrAS6tnYv2tfNwrjgRJ1fMxRaCdkOK&#10;F1ZEOWB5tDOKopyxJMYdhdGeyCNwktnJIgjQAOdZlLHymvxDeevuaPGd3vzz3Smp/D0JHDJsZpwf&#10;5sex85OJMiIpU4PskZcchMxoL2TwfPFk0XgCPJp+ViweRfmZoCwtvV8WvVxKgCuWz4tCKf3pfHa8&#10;uf4OaDu8mQxJ78qgspzMuJsetSQtErtWzMeajAgsSwpAUXIgGZDe3J++V36QPjKQ6kAJtTDK3Xka&#10;D6a8zSSw55Pl03lMkgpEyECR7KzqtFIRGvZKDiHgyHD5VAQlaTFYOz8BS1MiUJAYYlgwm88nETjL&#10;U6OxbG4YliSEoXBuKBYQ9ElUAquyE1GQHIZkAkkFJWHKBzCAhbraE7gMQgR+XkIkwSxvTo8uLxvk&#10;QSal/GXAiXC3MRVUkqQat3UnKLwIYF+CO5CA1tRHH5NUo9SW7yfA3MnoYQpe/H2T+PsKvAuj/Aho&#10;T4KX3pleX0mxxbGBKIwNQKYCGn+DNKqRFP4eKWR4XbtyBbIF8fxPYiS/BWheu2m8HyzWpjXR56pG&#10;3LJAAkHKa1UVmwOVg73q0QlogVdgVgZc71GVnUpaNVFFoDeN96d8eHQJPz3tIFNS8pJZhzpOmW1H&#10;xm7V4EOvhoEsGWMBVKwrTzsuz9p1FgP0rf2XThgZPXZdm1rXGXZ+evEYelqr0HliKy4eqkTb3vW4&#10;X7uPYD1mqqUmb58iiOVzD5Fhj2CgbY/JIj9rInvSyz6q2Ywhsu3z9l283YFuSd/q9fSxm9BXTy/b&#10;uo0SeDMGazeYTLLu/3LnOEbqy/GycQOenyvFc1U2nVmFibq1eEm2HTm7goxbjPdtZXjXShCfW4nR&#10;08vxvpHgrV2DiVPL8I6M+5GsPLA7C53Lg9GzZR6GqwrwYEsa7m7KQGNRCG5szsGVLbk4WBiL4nhG&#10;5IDZmOc7G+l+s5Ef4oBCSsHF9LtL+KcX8Q/OpxzNIODiyMRKaijRFETZLPkVTNaN4p+taXFeZJII&#10;AjCGnSadHWVxcggKCOhl9Ji59G0l7NRrM2NRWZSOtAhXgtybEtiGMtDWdKYQF3YWdva5ZMCsMDJG&#10;hD+KEsNRmZuKLHbwXAaFPHq+jdlJOL+zDKvnBmJZrBfmBzBIkFFWpkZheWY4cnjezAgPMrUPMiP5&#10;/Xg/K9ID8X5zyDhkGQIphsCZR5YSQ88nW2ayJdE3qsMqWeXnrFtK5iD6TbJvJtXIArK+vk/h3GDk&#10;UXZnRdJzMvBoSCySTJpBgMRTcSgTPTfADd6zf8tbZ5TmzsWqrFgGJE8UJPhj+8ocsrALgUqWY8cO&#10;YUCUdA7lZ88lgyaH+fI69ToZXcGRQVMS14OAsIw908eSnbUQn2R3AN8boIQSJbeGuGIp25X11vvj&#10;yfSqcivgdyiicsljAFoaG4IVbGuofJbTRixPCqEt8DGZ7gL+b5k8RgopgIFPwAvi/x1PMM8L8TYy&#10;XIHHjC0z4PkoOcYAozpw1Y27zFLQke+f+WWCiWWSicDqaT+b16xJICom0YontpYcgWF0S2271iOb&#10;8vnZFTNN73nnGTxuPUSGbcAYmbj38gncadyPx+3HMHT1nAGo/K1APNBxGmMav1Vi6to5grkGE3zP&#10;+K06c54JemHJZy1p039BKzsewIButR9u2yGMXDz8JWF11Kw5JdAOn99OuaxJ9NvRR2k81LKF0ngb&#10;BpRlbtRKFxXoO7EKQ2x9R5VYWokhAvKlvGvNcny+sA6fLpbiffsqvGsrwYfzWlOqGG9ql2Py3DK8&#10;OFmAidNamrUQn+qW4+3ZIrwjwJ8fLcSz/Xl4onYgDw925eDC6hi0rIhEY0kcTi+NwcHcUJTGOGOR&#10;lqshcENc2RmcfiCIZiCaMlhstcDPGflBzmQsMoSfZg6x+dgZIEe725qyvkD3OfR1tgiRFGP0DuYf&#10;q0nymnwQSI9amBKKotQQZEa5Iz7ADhvoOYvTo1G2MNlI1Uz67PxIZVbpf4McEedNtgyg7CSDJNJT&#10;i/3nk0lyItiiKAHJHKEO05FOMJQwGKxIjsC2/EyUJkdhBTtiMf3rkoRAFEUH8btRCVCWZynDG+uL&#10;hXFkVYJ7Bdl6Q240Fs/15neiLxagycDpZKJ8SvSCMDdkkclTlGmndw0msNRRwwn6FAaiHJ5rPhk6&#10;ix1+fpQvHweYseV5DCJp4fSeYlMGsdyEYMNqsgm58YFYlBKGRXPDTfZ73fxELIkNwtmNJajITiaw&#10;Q5ARTUnOoBXLaw711GwoRwYSO9Px3SllXW0JYHZyMyeZElXMpwoxeVAPAlmAtiwpRJbW0JCkNxlO&#10;mWLlKrRCZzDZPSnIhfaA18fAlksbsoaBdhUDUja988Jwd2QwUC1KCsXK7ARTqqrRARcGEg+nOfwc&#10;Bm1XVYxZhv1SgqmyKMtjGchVs61g5KnacwLYS/Kb16babGc+ZwW0as4FaDdev76DxtdVjOL2JZFn&#10;ZXJTDsr3T+mnlO5tP4LWfavR03wAfZfJuh1n0HyoDJWFc3HxxBb83H8Dd2p3o+vUFrO/0NOLxw0z&#10;C7ymEeSahKAlc17fPoeXnfTAyja3H8bIpePoa96H8avH2Y7iVedhTNLXvqK/1ZI1I+e3Yah5Ex5T&#10;Dj84sQL9tevx4PgyPDu3GncPL8Ljk0vxoCoPfaeX4MlxPj5WgP6Ti/GGcvjxzlR8bizF2NE8s//P&#10;yIFsfCbDvj6xBK+1AdjBPIweWIjJY4sxcbgAr48U4P3xIrw/sRQvq4rQv78QlyWZl8XjwMIwbM7w&#10;w/pkT6ygXM4PJPN6zUKCl8Z0Z8Lb1rJsqlag8HIm05KBNF1OBRhx9EspqkOmPIvxsjXjvzFktCR2&#10;+GiCN5DHu875HlE8Jo+AjSQQk+hZowmQNErO3Phg5McHYSH92srkUFTMj8cGdpBSyuW9y3KxZ9kC&#10;bC/MwsacZKxiJ18eF4xCdvpIt1mUgPRxDCRF0R4EuXyaxisZSAJU+0zAMUjkE5wZEU7IifGiV/XD&#10;0oRQFKeEk5XDUZoZgdWpwdicH4uu0xUoywpARVYY/T5f5zWt53E7F9FOFCZQ4urc9NI8fxI9dF6o&#10;MxZSlaR5z8JcT+3ioOIJS5CK4vdOpr/Oj+f3i/bGAvr0NMrvJErh1BCCPDKItz5srmRsbyoSqof8&#10;BCqKREr/SDIfgwyvdfW8MBwqzsdOBqKq4oVYRdWxWvI8KZyBzNkUehTwN4mjYtCc6RAPZdqVESaQ&#10;HQUQyW1VYhEQBIvFh1pquy3j02RoAkSPPQh+pxlatZMgmfEtgfUdfKmcotgH4hmgl6SEoGx+BBbQ&#10;jmSEeTBo2fNzZkBL9IaRjRO9XJHk58HjxcSU/2R5zWuO5f1kev0EtjjJb4I72peNliGGxysr76++&#10;xHMoQafxZQcysRZh0MKBJvNNsDqSjTWLTLd2PM5Oc7957ZYsuZJ/BPQQwfeUgL5bu4s+d7+Z2tfT&#10;VoWbfFy/pwRtVevRd+UUmfYoelsO4tn5Qxi6fBxPWsje2rGAXlfjuANte3H3ZBmZlkC9eATPz+8n&#10;WPeYBeMG6GMHmzdSLpebemXVJmvS/Mu2Deg5tgQ9RwoxXL3KzPp5XrOS0ng5Rs+twKum1fh0YQPG&#10;qpfiU8ta/OXGdvzuIpm4eSW6tyXg6cEc/NiyAcOHl+Dhlmz078lHd2U6erbn4NLqRFzdkI7za5LR&#10;WBxvpvA1LItDU/FcLA2ZjSS33yJo1m8QPOc38LH5jVk/SqtbRPnYm6onzUP1Y8fUXFoVW2js0Jc+&#10;V7N+/CjjfBymmTHbBHbIaMrWOLJnND1lGJ+L4ePYIFvEBSuR84PJuCYTwHkp7KT0qPMCyaSUzcVZ&#10;kZSggezAMewo8VifFWdudxak42RxASoy43C8bCmSPW1wZGU+DizJRtXKPFStLTSdK4FKII7Xm89z&#10;rYx1wro0f0SyA6rGOJuMlh5DlqXEPVZeQBAQnJlRqGSgyKR03rQgBWvTo5BL0JXEh2JDegwqUsNw&#10;/+w2NG0vQrkAHROAMgJne248yrMjkRFKJUAgR7jNZue1RybVSDa/dxrZKlHVYlQgKvvUxIIoduIU&#10;Wo6cGD9kk8kKKOHzydbpGj5jIEqjz8yjVF1Bxtu/ej6eX6vG557L2FeUhQIGwkLK/SK+d2NOLLZQ&#10;dpfMDcGhkgUMNqqpTsDyGCoLKpHS5GhsX5yFitx5WJOVYKTvQgZJFXdoSZ8gXo8W7jPDP5K37PzK&#10;EkumC9D+AjVB4i0PzecEfi3qZyZR8DWxebQf/2PagVj+vxEelPDsE4FODB5uTgSpJ+2HC9YlhuHs&#10;ykXYnBaHtbymYv5upRmxxnunKVFJFRdLCa88hMbrw71cDKDDqCzieY6kUB8GJCrAiAD2NRv6YYF5&#10;qmFoTfU0U0Vn6bGA/ANf+9485/xFdjsJ8Lz2KY8a96KnYS8e1e9Gd/VWet0duFezDQ+1y/ylQ+hp&#10;2Y2BiwR6yx4zXvuY7WHNFtyvrqTn3c62leDdiVFVUJFxnzdW4OX5zbwtR3/NOjyhj316djXuE3RP&#10;T63CaL3WTa6kNN6KXzpUZFGOV3WllMwV+Ny2Dj+2rSJgi/G5ZTX+eGkjfm5Zj5+a1+B3rWvwTxfK&#10;8PnMYrw+lIOXlMd3y+eheUUsTi+JxdHFcdi1MAKVGYFYHu+JjAACynMmvdBMw1qax6qlW/Snudgx&#10;6pFx7fin2fFPtuWPZscfQ4X9MYyW8oJB+sMpVz3sKMvIsJLEykRrTDaMHTiZIMqNpafiZ6UTvBFu&#10;/OP5Z6eRFYsInkXJ3sijTE0K5J/n9j2WzgtERV4iSsi6YpeVZL6yrBgcoCfcvCgJG/ISsGJeKFZl&#10;xhD0fD+ZLcp9KjIiXbEsI4wy05edRN4tnD44AUvjAsiwkUbyLwh2xJoEN1Sm+iCRQSmRni2bHWnd&#10;Ap6THa1yfhyKCeyllLWl9H678ufhyt61qN+wCPuXzkNFTgLKc+YSFMnYmpuALVkRWEwvuJYgquRn&#10;b82LxpaiRF6LGzudMsCU3e7sfPKYPg6Yy+fi6A3DXDQxn68zAPqTtVQlFUVpmUBvb5HTbshnQCvk&#10;b5EVzf+IViCVkjuJryd6O5tx3JQgTyNNU/j5afTDi/lbLYyk944JYlCKwuq0GKxh0Fs8N4i/iSqy&#10;nI21UFY50d+Nt0qG8b6PG9WEA/xpd7QKp3VoyApoMbKArGaSY2yS3VoeV5lwlWYqQeYyUwveW5bt&#10;1YJ8EVRmc/n75ob50QYEYjEDz9JIJ+zIDsXOBVEMjGEoZODKZFBKoFpT0clCKrD5Uf4I1q4XVA+R&#10;nnNoq/zN76KyTi2mrzF2KTlNVHHj5yvLbUdA20tymzadz9vAfjr77gzLWLWTstxsFsCLwWdiipJQ&#10;vQ078Lh2Kx6d24y7p8rRdXgVus+U41HdRoxe2ovJzkO4d2K1Wdx8jOz6uLoMvefK8bxlK/pqytB/&#10;bi0eHV9Bn6uJ8WUY4uPR+vV4erLYtGenSzBEUA/R976oXYNP7Zvxq2YKtZfjY0sZfe5aettV+N35&#10;jZiktH53bjHGj2RTMmfh1bGFGN6TiuG9GZTPuXhB/3xvex4O50eRaWwQZD+VEU07B3zHL/c9nOy+&#10;hyOlsRYzt6MnMreMaGoq2nekjzILnpvoNx2uDraWKEfg2s/67Zex21kIdJ3JKDwLIQRxqDoqpVyU&#10;lw2lq8DigiUE6+r0QCyJc2fzwJrMUJTwcX6sCwrYSjODUJYTgR1LU1CeGY4dmdHYSK9VMT8Ge4rS&#10;KHGTsG1JJv22I5bS22pFCgWe3MQQU0WlqB7PYLQkMQhLkoMpW32xhO9fxYBQTobakp+G5cnhptAh&#10;PdABG1IDUJVHxqVvT/Z1JvMTAGkRKEmKwsqkCKwgoJcToGn8nLxwHxTK05qEliPZUxI+FKVpsdia&#10;n4xN2dFYMy8S63mtO5ZS5mcE00rMhL8zOx39ZZCzA+W+E1nHnkFnjgGtklQaPjPjrgx+Ks3UChx+&#10;7KT+DIJKNAWSmfxcqHD42JcdOYAsF8TgEOmpWUVOCOC5FTSDeL5gZa0pSzWuLADNDwtATpgPr9+d&#10;PtTTsJzqsKWgxKKyQioxDeR740K8zWdoEXrtLGEmQnwBhXy1WVyAgBaIVecdzEAezAAktlZFmdbT&#10;Fuj9qMg0GUJEEMsgofHxZUmBtD1BKI7zx6IId6xM4/+eFU6/70Ub4YS5/rMYjOwYjByRzaBVxAAs&#10;qxFIclANgQpvtJZ3AOW4quqcyLiaTmnmbVNyB3s40R/PtACWXtpSTaZqMFoF+9mmaQEHFcxYQK9V&#10;WKZijhYx5OMp986U4s7xlbh7bCV6Tq/Fk3Nl6D6xCnePl+D24RX0s6vItJTGPOYpj+2m97x9YBEf&#10;r0Dv6VUYaSCgz6zEZFM5Bk4uw8vaEkzS10628PGpEjw+vIzPr8a93Zo4sJQyuQj3d+Tg2aECs1du&#10;z65c3NsyHwMHKLur6I/3ZaJvzzz0bk9Gz8a5uLw0CC35/qgrCsUS/x+Q4v4DQfwdI6gAaPEZc6bz&#10;dhpv+acZmcIfwpa+Yzbva7kaNVt+WVv+eJIslvWk2BSFTQUPQSz/p6SOE2U37yvxo+qneEpJFREU&#10;RHjSz4UQIH7I8JtGtnTD5rxQylxvSiwPSsVYbMsPweYsf+wlox3KT8S+RcnYlhdHxeCNY1oGiX74&#10;4JI0bFmYhBxls8lAAoDWw1I5X9myHIS6TsXedQU4uH6JGd6xDO2QnSk1F8QFIoe+NiXUw2SGk3h9&#10;mSEuyKJsXkEPfSA7HEvo7xKpIHLYmZaqBjlaXtUDGWw5ZLpkMmImZd0CMkQRA0RmlBfi/GgzPGaZ&#10;THTJPD+qB0p1yvU8dlp9fw1VhRLA/q6qQNN0SBszxqoZQVofy4DXqBhL8i+EPlpgMzXcsimyK6bN&#10;NMeZ+nCCOD5Ipafe9Pvu9Nz2VDoESDp/r7RoXrObKdLICHFnkCQTJoRh76pFZOdEFDLopZDx9Rto&#10;Zlisv4upk45gUNDqIMp4R3o60f44mvnSArSyx2pmFRI2zZEO4v8eTA8cTLAFsVkB7U3frRlYWllE&#10;K4xIJqv+XOPa8SGOmBfqbBKfySrEoSpzm/MdfJwUAHgu2olI1Rf421EZ/GAq+fR7BLoweFFe+zrP&#10;oTT+Hh60Rn4EdZC3qymR1XrdGoP21cQYdxcDaGW7TVEJ2dfdfpbpt5oHbZHYGqaiDNcaZ9O0c8cs&#10;XrMNpvQ3lOMhgfmQ4LtxaLFpNwm67qMr0F+3AfcI5IcnS/DgJAFdvRLD9SV42biKgF2L8frVeHGu&#10;FON16/G6uRJDZ4pN5rn/aBF6Dy5B35ES3Nu/GFc2Z6G1PBXnN2ajc3shLm3KxpWtObiycyFqSpOx&#10;d0EQ9i8MxXGBIsUdu1LdsCvZBbuSnLArkS3BHcX8IeOcKYsplU1Emk5ATyN42WwpQ2xMm8Y2A7MI&#10;Zhsy8WwtoMb7rvyiWs9Y609JYmuFRy92QhW8q1Oqttdtxrd8zPsO7Gx8LlGZau8ZyAqag9VJ/lge&#10;TWkV7YK1qd7YWxiO0yWJOLUiEfsJ6h0Zfri4eTHOlKbjzNosnF2VjZpVuTi5IgPH12RiE8G9ITuK&#10;7JdAv5dAf6kiAHYqx2lYt3gezmwvRklmJBlvNkHrh1z6zZ3F83GwJBenK5bRY5N5KVeLybBF8YFG&#10;qhYw8s+nx4zkeyLdNWnA3qzPtZKKIZMsPY9yLiucss7bDtlhHihODaeCiEEufWc+/fWyFEpxyvzy&#10;nBgGKaoJsnkF2Wb/8lSUUjbOI0ji6OlUWBJLYIWR9QMYfDTtUdJQwy4CpkCsxwpMql0OETvrGD6v&#10;Gm4xtDyhxlk10UAZZ72muu5QN1teu+Yhazxd86DtkRKighYGO6qIHPrkAgawPAaffF73aiqS3YX0&#10;y7Qlq/l95vN7aWhLwUXFJPMjVYziyYDly98myPhSlcFqIUGtjqm6aI1HyydrGqXmXwerSe6Krdkn&#10;lPEOJFkY5UeJLRDNZl9yFeBmfwtvV4KOsjmIwA0iiMNcZ7FpNhW/M7+vaqzdeD6zBrd8uPItbnPY&#10;7OFJMLsSmPb8fDteh5YPnsP7DgwejrSBZjscktGcaQIr5TUJyYmgdmAgcphFGU4w20tx8Nq13JF2&#10;1ghjoCnNjiXhuMP5+99iyhD96+OTy8m8i3DnYAFu7luIu7ztJgsPVa/CIEH6tnUD3pOBPzSV4cUp&#10;Smtt9nVsKVm2CHd25uLmzjxc276QIF2ASzsL0LwpF0dXJGFnfhz/BG8snetJL+TDjsg/i9EtOXA2&#10;GWEqOwslreP3iGTU14/qR9nrqR0ZHH5Ahq8DlgR7oDTMC2sjPcxOfCEOjFBiWgGWgNbeP6ZZAf3X&#10;+9/zGMpvAleF65aqmhmMdjPMc1oYTsvNhJJFVL+sDGmsjzO0MLqfvS0S6cdSQ5xM5ndXdiQ20fet&#10;n+fDjk4WXBGHkyVz0bY5Gw0VaagtS0VrRQ7qShiwNuTi2p6VaNlchJMrM3F0WTLaD61CrPd3KE4P&#10;wr7iXPquYHiTkVfmp2Aj/euG7DAsi/ehD3RE2ZJUlBFk2lKm61A5NlKq72QwqJwfgZtntmNfSQZW&#10;0n+WpIaggAEmL1ZT/RwRT5k2j7I0QxLafw5SAxzp9WZjmZJH6RHYuzwLJQwABQRGHtl5SXw4PSlZ&#10;L9Yf6zRpn+DeoJU4koIZsEKRE+GBOKoUrUAZSekbG+CKSAJcQzJBmu1E0GqSgcpRLYAmM/M5a9Ms&#10;KD0nNjYJRE3SIJDVxNg6j8pCUyiNF8SHYGl6LINYkKmH1nxnNd1fGBOARVQlxbQkq3n9lw9WmAkb&#10;uxanmcCmTHso1UKoG9UKlYfGr+WhldCM4/UG8XPMaiS0TpqIoSErS2JMEzNUz01QSnKTLYNV7sp+&#10;mOJFuexhi2SV0bJPqhBF/tROq3xqpwuew92JAOXvoOKgEP4+/rRkGo704ftd7KfBgTZA48dqUoyz&#10;yaLKVotQRDqzZ0zHTPrgGTMI3pkq8yTrziYDE6QOMyS3LePQAr4CigP7qy37tvHUSoSRjV3mULrb&#10;2cDP9rdYm+iBhpUpOFwQjSla7PzJoQXo2Z+NyfpSvKpbjfFzJRg9uRQDhxai/1Au/S1lc1U++sje&#10;d7bl4Pa2fLSty8AZMtTJkiQcXzUPVSvmYRXlaFakCyL9ZiKGksPXSUMHMvG/4UXwC1HuyuALlJrU&#10;raSUWbCNF+ogr8ALdOGPrAjnaQb+pyKEcibJbSYS6GEDKZFc5Rv4xWcR0DMI3plfdhIQY6sOVuNz&#10;mhjgpmP5w0oyqdROmUR1NHf+MRpW0RQ0JTm04oQSK4uSI7+s4UQ5yT810XcWSuI86UtjcbY4BTvy&#10;QrCnOAbnd+ehrTIDnTvycHx5FPrrN2Lk4m7szAtGS8V8HFgUiaPF83CsOB17GRCOr88iqPwME5Ym&#10;RdIH+uNAaSGBFEvWccdGSvJNBfE4uCYXC8k4yj7vK5qPI6vyUJGTjMYdlWZBw4PLs3Ht+Fbspv8+&#10;VrIAexYl4NzWAuSTzRPJoomeDJZKKpGREylfNUtIwy1zqTRWp0ZieWIoFhMcmu63IMyTvp+eOjGM&#10;twxWmVG8zkIsivRBqh9tBtkyTt7V39NIdBWrWCQnJeIXQKs4RlMszVRLtgC2YL2mx44EO4Grpon9&#10;WtbHm/+LVtsQqFVUo8ITzcCK8XMxY7OJWsGENkclqlqxRHXZ2dH+yI3xNU3j5UfX52NdVgQVhr8Z&#10;107gezQdMYr+Npb/r2S3mgKJD/9LS3abbEzW1HV60X9aaqgtRRzuBIcPwSGWjnGbjhSPGSgMtMPa&#10;KDcsC7BDJtVPmMaUebw9+5cWAHQgIJ3ImJLEc2Z+R/b+hoqPQDNNzKznpQ7VR0U8lv2qxMhaJN+B&#10;zZ5tJgGuZstjTSZ7FpmbzdluNpx4jWJqa3NmMNJn2X5ZFjjElbbQezaWpwSieWMuXp5biz9f2Yqx&#10;44sxZeLUIqiNVBHQJ/PwsioHo4dyMHakAI93z8etLem4S5/buWMhtmR4Y8eCcGzIiiTrBiA33pey&#10;Rsut0g9QiuiH82S08yCTBlBKaUaIw8xvDSs6k/0ceaGzad7tzBf+AdO+/w1sKHWVvLJj9IsN8eWP&#10;TZbmOVzsyLI2U/hjTKGMm8aoa0OPwz9I44SMXnZ8v3blM5FPWT82+QslFARoldEpwSImMcMEnlq4&#10;nB1Mz/NPMjKR0Vk1yNn0pFnhHginjwzln5jgO4dM5kJAe2AjmXVlgjNWJTuhicHszMo41K9MwN3d&#10;SzBYsxHb5vugmnaiiRaipSILDeXZOFgUb/ZOqsgMQmVOCNblhGJ1WhjCeH3zIwOQHOzE5yLRtnsN&#10;ds6fiz25mSiOp3RflkmPGEUW98PB4mysJ3Otz0gk0AJQRu9YNj8BJclRWBzlhyUxPji4KhN58fSi&#10;DD5xGkIjq6Z4aQjJzkxuiGPnVvZXWeRUdnzVS2uYaHtRJtk5GIX010voR5en8Dvy+lTCmKBqJm8C&#10;yt+DHt8PeXw9nb+N6qfDKKkFaKkbgVLDeZahPEsTeNWsYFZT3bF1tQ4LqDX1jwGV/4vOo+IaNf1H&#10;xltTimtCiopFYvw1l5sKhLI6NYwAp69fQF+fGKgAQ+Lg9wr2cjaTU7SIglZH8SI43Smb5Ue15YwY&#10;U4+9GGTcCWhHsq1krDNBJXJxJzMG02olkl0X+c3BljhX7E9yx454R6yLdEC6p+Q4+5e2oTFWjv2O&#10;xDRHfdYkXSmVCWIxt4Bp8jgEu80sGwJ2Bo+1LDusBJbDtG9oGWn3eL4A55kMdDPh4cTgQLUg9nbm&#10;a9rBMtidr1Hyq5JuIZXIQiq4tr3F+PP9Gvz51km8Pb/D1GuMNVbiXfsW/HPPMfyh+yAmL2/HlHub&#10;k9C9KREjYuM9GejbnYWH2zNwpTwZ59h59xZEoTwjGIsTvehPHAmuqQSJWJA/CH+wWdpAi9Fp+tRv&#10;4MDooiSVpIAioVaoUMG4E7+U0uuOBJMNAW1DEE7/4TvM4hcMJhPoT8yIDUGiAK1hAgLXl+yclxSK&#10;JRkx7BDTTCJGSRAlaJS40ALnWuzNWX+QGJ/Mq2SBdjlQEYGWVpXE8hGo1QnVufj5QXysxI2WepF/&#10;i3WehexAF8wPUZJluglQmaEuWE9ZW04JmuM/G3Pdv6PH9MLJoig0l6aieW0G6qhKalenYM+ScOwq&#10;DKVfjsfRJTFoWD8fhxbFoiI9ENsXRmKNGUr6LQEchyj6rji/2VhKz31m40I0bF7OAJmKbbnZKE1L&#10;QlEcQUV5mxfhhdxIL0rNSGSFeiOJTDQvxAsLowOwd2U+PXUcdi/LwtHVC02tQEEiOzkZNI5gjidD&#10;x3rMoU+3NE24SCcDLk8KxzKCOZPfU94zlcyoJFRqkBuDjBeVlTdBTLbzILNrAXhvsh6BrbFkjXXH&#10;8Nzh7iqSsTdspyy1QGyV02JfKwObfZsEbnPcF5bm83pNW7pouqKmViogBFI9+dP6iOFNjTZZW8AO&#10;cXMwbJtAhaAsuK7JTJcM8EB8kJeZsKL36792Zd9S5tdUULG5qv/Z8f9XRphB2yg/W9VIz7CAjoRi&#10;L9YlQFW04cY+G8egsoEk1bo0ARfyg3ApLwC1DNZbE1yQxYDpS6WoNb219rd5H4OCIz9XjOtEQLqx&#10;z3pQhWqP52CnaaY6MIW/cVqAli9yRh5/99UJviTFULRsLMTRokRUUWUdKExiX4nEqTV5uHl0I4ba&#10;9mP0/D78eq8G768ewduL+/GiaRNu7s02m/T92rkVP13fiY+39uJV5y4zpXegZRMe11egt2ELprSU&#10;xKKOnbKpOBbVSyNxmNKxMsUThRGOlHIzeXE/EBjfkG35JWxo9Mmk2lxaiSXJCyf+WJ7ODvwBbYwk&#10;ma2hITJgGDtLENnPh5HTbur3/MI2FplNRrb9wcKqIeww8exscT6UN/TKW5fmWqafMeruLl6MZXGh&#10;lIfeBOI0yj2yrLsNOxk7Kj1TiOQxQevFH1UpfEf6UgFagcSXEVdLukpiaZc/JWO0ooXmwGoYKkwd&#10;iYDWnr6R7rOQRRaY72eLefy+aYH2WEwmyKMXXRrqifm+9rwGW8rcFKzwn4Yzi2NQTatxalkCNib7&#10;YM1cJxwmmOvXZaN9cyEO0MfkB83CpsxQ1K5dgMvbl+PawQ0opexdEOGDBZS1WrYmw88eaT62X1a8&#10;8DRZ5Y30z4dKFqJ0XjSK0yjJKS2LeGxOmC/SA3zIqBHIiwxCdqQvMik55/G3imSwiyTbRbmr6MOV&#10;UtmWgKa3IwNEetqa2VRLGRi1LpjqvtODXc3YqJb3SaDVSGQwU+FLPMGjckRNHIimJ4/z1rn4GgOF&#10;5gJr0kOYmxMBTQAqSMofO8wxgVNNwVvLDYkJdaum5Ya8+V9YwKxj/vaa9Vg17TTh76LFCtwQQ8AK&#10;0BoykpSW1xbQ1bR2taYiKlhooQYFb29H1cU7URUSvPyf1QcEXtfZNpSqNgZ4apKuIhuzUD/lr60Y&#10;VaBmEzHE0NKtinRGfW4QLmR7oTPXG+3Z7mjKpQJbHI41BHZGgA3iRSr8bcNJBn7O0011WiLt5XKy&#10;6K75ETi7KB61BTGoKYrEuSURuEZ79uLsWlyvmIeOtbF4V7cW/3L7IP58dTv+59Oz+M/3j+P/8/IC&#10;/uNZDf71yRn8/tZBvL1gWUvuef16vL20neqYirllIwYbyzFYy0bwPj1Xhoen1uBZTSVuH16JgeYt&#10;ZqWcKWvDbekZHLAmzg0FQfRcZKlw+l7tJK+NuhzZ6R3JxEpE2emHIRs72NEL2/9galYVAQUmL/4B&#10;C+bFIF6rOCyIpxRSYfw0siEj4/Tfwm7ab8nq0xHATjN7GoMCfYhmGCmxEssoNi/YEyFk+NQAX4Sy&#10;o4SwM2gYwpeSxEh5XofPnG8RrmVgNe+WHSqYf6JWmlBK34ns60B2N6zAP1oRX+szmXmwfE3DXCqv&#10;U+FDFN8bREC783v48Luqs5dRci6LdEce5fASlUhSjcxTLa+HDXJCHbBrcTRq1qTgcG4YThbG41xx&#10;KupXZ+ByZQEulefj2sYluLAuD4cXJ2EHPXH3mR04v2ERalbPR1GkxqWjzWofGjrKjfJC5cJ4HC7J&#10;websGBxckoV9i+ejOCEM6xYkI4MedwHl7rJ54dgsz7x+CdZSehfPi8Wq9HD6yFBsLUg0SS1lsTXD&#10;KdSJzOypmmp7BiZHxBIkEfS6KWRgDQHlqWJL83p53vnRIfSejgQMG6WrVjoJc9faXI4I5e9mgOzj&#10;RvntgiS+XzOmtPJGiKsArWonyWo1zcCyM4HTQ4H9K7AKbNamLPffg9ndXuxqy/ep9noWj9N7eIwC&#10;MIO1bJOSTGpa1CCQAcWP/4cvg7knP9udwVlK0Mtey/loogKPo6f3IeA1quE8ywJkWwNglUuyn7Jp&#10;SHM2mxXQYlgv++nIZCA/Qat0rTQR99fG4f6qKPTw9u7qSDyoSEJrUQjOFYTg5MIwHKWFOpITjhP5&#10;8WRwbxzODkPnpgW4vycfd7elY+hoIX5q34j3jWvxh45t+J+D1fgf/WfwL/cOUDLvxlhdMYbOLcPT&#10;U4vx9ORSdB9cgFsHMnH/6ELcrcrHo5Mr8LxxPUaayvCqfTOenl6LofotBO9GPDxeirHmrRig5H7R&#10;Rt9M+T1q5kPsx6OarZiSRs8Yz04bSRmtVL0PgertPA2BlIfywZrip8FtVaioSGM2PXEYo3tSgidi&#10;wiiPfGywIm8uipKDsWdZPvxmTsf8uBCCmwDJoN9eGIsY/hHus741uxKkUUK62tBXs1kWWrcx8ilG&#10;Na6MzvK6WklC60Rp2ZVIdrycxACkR7jDx/Y7M1yi1RDN1EEyuxJZAewg3vxj3PiHqdDdbA0q+U3P&#10;ajoVb+XdtHqE3qtkWwAtg3yKdvqTTM0M1iocdkj1mYME/iaSrcaT+jgQHD9gXsB0rJrni62ZIdg6&#10;LxhVBNSJpanYnxGBvgPluLt5Gf11NnYWpKAw0hM1FUvQtW8dFlPCV29YjB1F6WZ1jhWpykHE0XvH&#10;oZL3tzL4FfP5hQxoyzV1MDqY8jiS9yOR7uuJRQRfaWoM6ratxp7FmdhHgB8tzsT6ZAKev0kZJVwG&#10;/WUYwRvn4WgW8FsQ6oUkyVMqpEWxQZbsthJM0X7ICvfhf+BF5nW2ZIUpqVWoEacaZE9XU4ecoP+X&#10;PnUuA61W/YxhkBB7K4MtX+xDcEoFWZNektqS0n8FsgEqATtHowtKRKkYwub/p4lJDZua+3pOx/F4&#10;glwyWglOrUvmzs/x4P8uAlGz5/9mJ2KhfPacTZafzaBip75qC2d6aAf+90q22tIfz2IzgBY7s4mU&#10;bPg+5y+BI4a/V2GUD3ZkhODC6iQ8JiAfVibi0rJA3Fwfi6urwtBdnoCWQj/cog29vzkNH+vWo29/&#10;PibOrMLA0SUYPL4cP9G/fr6yA3++XYXf39iPf3xwHK/aNppN+161V+BeVQFBWYY3V3bi3pEluH9s&#10;KXpPF+PxiWUYrFlr5uFr9df+c+sx0W5Z7mqoeRsenS1D97HVuLa/GA/ObMKzehWBbcZgy24Mt+2l&#10;3N7Ntg9P6naip2YnpmjHPWd7goEspo6vAWsVWyhpYDf9G7g5fM8/5zvKlW+QyY6cFu+CxSk+qKEP&#10;eHO7HvODyD70uavmR2PP0gwsjPDAwbLF2EyPt3VREvYuTScj0jeRxQMo1yLcXQk6Mip9teR4qJeb&#10;kWXKmIaxEyZRXmrqmRgkiOwe6jzDdNBlCfTTyeEIc9Vww/cI5x+srGicvxuPIeOyk7mrcyjTzchr&#10;XeJUVTkCt+vM7+EilcCA5E8JH0ipGs6gFUHGD6GS8KH38WCQURZcHl7DMeEEe6IZ052DrEA7ZIfY&#10;YWG4A5bO9Ubp/BBsz4vDuWUZuLlxJTo2LMfxpVmUXYmU3qW4sbuCzF2MvQuTsCsvCWvTI4zk3V6c&#10;gQ25iSaDvSY9Hpvy52HX0jQcWpmFjdnxKMtKQiyBkxPuj+Oby5ARGkAghmNj/gKsTIoytc6NW5dh&#10;37JE7KXsX50ejHn0aJqWl0RmnUeWTvaajawQJcLs2Vn9sCQhwIxhr6B83700h0HCH4XxwViTnWTm&#10;8GresN4fSXbTPN0IBvIIVYEx0GrNLk330zK5pvKLQNAKngbU7CdKdn0NaNPImgK0ShVd2ZSEspYp&#10;Cmhq8rVfN5UtOlgb/7+/SmcFaZ5LQHeYSZadRRk9XTJ5linM8GZfkYp0on91Zh/WNrHaHVJ+WRVW&#10;LgSx6qKtnyHrF+5ij4WhvlgT74f9C8JwhDJ7d7IjWpeH4OHWebi/fR66t6fi0b4FGDqyCC/PLMOf&#10;ru7Ap7YK/NyxCf/x9Dh+urIJ/957Cj9d3YlJAvf9pR2YaNOU3vV4dnYdHp0owb1DyzBSvwHDtdoP&#10;bC8mLuwhy2oK8GY8qa5AX90mAnYdhpq2ELwEMyXz4+oN6GvYStBuMivtvL91BkP01A+qN2JCi30Q&#10;xM+ad+IRGVvLZfXptbrtuF+7HXfO0kPbzWA04xcXoLUP0OypvzE+2ZNSNzXGBwuT+MXzIhHo8B1W&#10;zCd7pNIrFCajMj2KnSXArBBRtjgHO4vz8fjccRTyh1qXNRcbF6aiIjMRK8gQoWREledp3WRv/qke&#10;/FH1w3o5MLKyyWuZ/W8JQG8HSn4vByTQg2fGBiA/OQyp9H1hlN3R9Jz+rt8jyJMg5J8ZzPeFseNp&#10;j11tqWlm0zAQaSK48c3sFAbMlN1uBKrmvGrMMcRpBoPATH6nGfC24Xfl91XBvUoFHRi47Kb+Fk60&#10;GFqKVmtUicmi6Z3mBToZJl8YpeolF+wpnouWLQVoK8tFY0kmbu5YiUdHKnH/0AY0rC/ATsrpyqwo&#10;HFq1ADsJ2rKcaFO3vZq/XXFqNP2tZUpiIRlaEzRWJIUjh2yRyaZFDbR1TEaEP+1IAOaHh6AkPYGy&#10;O5Ie3xdL430pvwOxbXkqchO0B5ILovh7pHi6YD4ZtpidtYBWQm15ojeWz/VHcRKVAD11On1zFn17&#10;ZqSXmVqZFKxKLSczCiDQmnFm+lgtNOjPc4qJZWGsjGx9HCCJ+4WhNc7/N5ktOa2EqOV/dqGcNklR&#10;AkqAszSCjmDVmKqa7tvzdeN12R+d+D9quEbEosy08cE8xo5EYD9dQ0+zTXPnfyR57sngYp066cLP&#10;dmIAkKTX/OwAD/YVMnGkrx0W83c5QHV1e/tSfCQD/kPnLryqXoHX9avx08VK/OHaDvxEmTxu9vii&#10;5G1ch/fnN+INwfqyWdvo7sSHawcpd7eZ1kewqgCrr1qzBFeZ1nOqFH30uL1n1ph1454StD0nS/G0&#10;diOe1m/FEwL2wZkK9JwjaFv3mXUAHpzbjP7WvXhUy3PyuYH2g+ht2o0HlNF6/LRlP4YuHMHQxSNm&#10;z7UHdbvRz8eaWPWkjbcXjuNRyxFMcZ3xHf+UWfAhG7rYfYO4EEeU0tivnh+Kw6uzsCM3BtsXRGNZ&#10;oh+BGoZtubHYnh2H1j2lWMqOVBDrgar1RaitXIIkRsO17KglWZF8fyRfD0A0GT6GLOflrOGoaQQu&#10;/yx6apUFKtup3fNMxlOdhOyg6qIIb2cz5plIGZ4ZSbkYE0RWjMSqzGRKS3YqAi+RclDzSr0JUG0D&#10;qiln8mJmxQme0yK3CXBFe35HrRkVTHkfRu+spIapDiOQtepDoNscxBBYSWQ6TZNTdjiW/lHlmBqv&#10;1ibeWnhe8jyBUny+nzOWxBIMgTOxKjsAXdWVBHcCVmYGYnFaCOaFe1E5OKEoLdIMs2RGeSA73gfF&#10;WRFkRl+szYo1FVvKGyghFcvzZfF75lNy58aH87u5I5sATgn05jXxGPrZnJhgXDq5C0crlqE0K974&#10;ca2HrQUHVHEVQJUh+xFPyZwRYIfCMGVtfbGY4E1jYJgX5EQZ7Wj5jkpy0WZo+mY070dqeVwBmgyt&#10;jcw1BORFwEpB+RIkgWTjQDKvGFljygEEeSCbFcxaQMCa4BKgpfAklzVMJK+srLMLgW3uC+AEpmyc&#10;WNasq0Xgm+f4uj2fs9drDnPgwMDszHPI69rx/hyCe46CAm9d+f960b97ixB4rFYCVXGHMuFxDMKa&#10;AVVAe7cqLhiradnKaVEubM3Hy8at+PXqPvz+2l7816E6/OXRcXwSiG/sxu+6qzBOiXxjXy597HL0&#10;V6/GSEM5wVqG21UrcefoGjxr2Iz7Z9aiv2kz7hC8WnRD8/bHycBi2NtHSjDA2469BabK8u7R5WaO&#10;/2ALGZXPD2kTwdbd6G3ZaW6HLx/B8yvHybb0wQTrQPthDF86ZkDb13bQvK41857xfueRcgJ5J4Yu&#10;HcUg2zMeqzUMnpw/gsftR/GwpQpTPMlMSgq4UcbO1QoWcZ7ICVG5oxe25URh/+JUFJEx6rcuxa78&#10;eJTEBNDveSPGxQFrsmJQFOGDnQtSsC0vGXbf/AapId70Y04EgfypgykFVDWNdsN3t1fZ3TT4E8ya&#10;RyoPrZUQNU1NzY8RP9DN0TBAMGVRvJ8XO7enmZKnVSnD2Mm8yJyR7o5kbfpGSmbn2bQD/MM1FKFs&#10;t0AsJaCqMBUQSHYJ1Cow0XIzoQRoGDuJrxiAvt7VjJnPJmjIvvyM7ADNpHFDir8tmdgD+ZHe9NWO&#10;iHCh/CegtbZVLCVprCcBRUkb4c3O7qINx6YTYI4IZmeOoT9VaaA2YUun9NWUwXRKW9mHNLLiwoQg&#10;LCADJwe7IZHfIzMqkNJXC7tTXocF8XdNRU5EgCl7rMhPo7xPxCqCuHh+DApTwpHKjjov0Jd2wIve&#10;XlVmHmaVjGBHBjofexREumBbhjdO5wVjbbA9sryU6LLssayF/5RsDCV4VfOs/0hLBoXydw/mf+ov&#10;1USgeAisDBDaKC2c96P436gwR1VRIbwf6eHCIKxqJSUXldSyDBeqWbPNYljVywvEqkvWrZhbktzf&#10;1dlkqI1C462ecyJreznbk3XnwE3X4ORItcj32aqmgcGCzZPv10QMb7Z4f9qKIA8keDojnKAOZ+CI&#10;YSDZnBmHaztL8aJpJ3pPrcJrAu4VAfiqeTM+XtmDSW2n20BWrSnD5JX9ZmHIscuUsWTaZ00bMdy8&#10;kbK5lH62DI/ObEDbtkKcXZNFBaq5+7vw8eZpfLh1GhNXyZaUv31N2whsSt4Tawn2ctRuyMSTeh7b&#10;th/vbpwxK80O8P5QOwNG1xlM3DyHsWunMdZ5EpO3tRRXK2/r8aKr2mzUP6g1B1oOGVDfO7ed9w/w&#10;uaMG6H1tVQTzCTzl7ePmA2Tlg2bac3fDHlw/ux1TNOtEW1UGuvAHopycry1OGNGWxGnhNi/khLlT&#10;Vs/BWvq7KA31TP2WEjwJpflkpKwQbMtPwpElmahauRAFcWGUpq7wp4RSnbQbb+dM1d61mnBOoPHP&#10;1V48Yk89Nptp8w8QCDUMIf/l42RHIFDi+lAGermYSd9hfi58j2qyeTw7VDC9nQrmtfaTmYxOZeCs&#10;4nt+jhXE2ohM6zE5zrDMtFFBvup1w9RBxTq8BrOtJzuGr2FfBhAPJ/pPrY9lhyQy9Tz/OSikvD2y&#10;ZgkDmGXigWFqFUTwseqaxVLauT86SJVOtli7IA57V6Tj5IZ8SmgflFNyl+cqaRiOlCAvhHk4mMkE&#10;c0PckBrljfzUCLJ8Mj1uDIoTY1CanoiNhZkoTotCKQNlVlQQJb8nfS5ZPiwYixMisHXZfJzYvgKF&#10;qYEoUSFKSiBy47z4+ZodNhOxTlOxfZ432paGo2lJBPJ8pyPadSaCqFDMpmYEjbLTvmRUMa6ahonk&#10;iz0pVSWZPfi7a+53pLMN0sje2QSOrIqW842irPclU0riWoFs6g54PpMY4/lcGdg0i02ANlKbTbLb&#10;lC2SjZX4EmN7EIgCuhKaWhHTbLbO39efnt2X1+DD/12BcJ1KPotScWptLp5Vb8cYfePQ6TLc370Y&#10;D/Ysw60dS/H46AY8PVWJ4fqNmLy4iWCtxIeuHXhzZQeeE9DaveRx3UaMXzuEUQJ58voRvL9xEq8J&#10;zPc3jpp12DUV+N4xsnHVcjwkOJ/U78T1w+tNUurarsW4W7UOzwmwntOb0FtDsNXvwt0TlQQ1Gbb9&#10;EJ6TZcc7T+FlVw0Be46MSzYlGJ9fPkGmPYtHjQcxePEknrZWmdeenT+MIb3WeRYDF06QiY+iv10L&#10;Y/IYMu+9ur24W7MHt87swK3T2/Gwfj96Gg7gytFKXKwqw9XjG3Ht9Bbc4G9yr3EfpmjBunAyVICz&#10;ttCcibn0iZp8nqMtSeYGYl1mFNbNjzAebO/KVOxaOhe5/nbYvyzDTLNbEkcpzg65MiUWcyl3Dqxd&#10;jLL8RMwlM0RR5kWRgSIp61xnTjGzWLzpa0y1EEGgaWxaH8kyXjzHAmjKvECyh0r55gZ5kyHoj23o&#10;j6ZNpSS0QzjBbRaAV9JlJiM13yPJp/LDUH6+wKkFyC1BghKPHUn1u5oSF8TgEc5AEOk4nZ6czzEg&#10;eFLiSbKp6EEZdmVzNWwT4+6CSHp5FVUkMoDEeToZSatx2lB2tFCCQ4vPecyZivkJgdiQH4tzFQU4&#10;siwFx4ozMdd1htnSZS4ZP5UKZ26oC3aU5pv1oxMYsEIolbXUTTjl/QqCfk12BCoWxptxapVtxnqT&#10;PRk0JMs1y6ps8TyUL07n+yn1Q5yQG+ON9FCtgmHZGSOWtwEMKF66LtqL5VGuuLg+HZvjnJDo+B2/&#10;D9mVv4s7A7hZZZLfV8CzymMllARAFwZcZ/5mzlJNNt8illasZG64mXIZYP8DlYgNgyzPxYDgqcbf&#10;Tv+bQK3/zpOv6Xwq4XXh/2Ipd5T/pWRmoHXgeZ3YD+SNNbnAzB6axb7H32JFejT7nRcDnzNSSC45&#10;ke6oWpfDzr8H/zpyAf91rBn/MXgW/7n3JP7h/mF81N7Vt3fjbecWjLZuoKfdyLYJY62VeN5ajsHm&#10;CoJ4ByY6DmGSsvXVtZPob9mNnppKsz3vgFaLbd2Bl+27MNG+G394QBC27eK5dqGHzPyQHlcyuKdu&#10;Kz4R8CNi9fpK3D5ajAen1+Np4xaC96hh3mGy5qvrtRjtOIvx63UY7qzG/aYDeEYwP2jYbRYEmbhR&#10;y9fU6iizz+ARgdlHD9x3kQC+choDl09hkO8f5esj12rojY/iPgPAjbM7cfscg1HrAbOD6sCVYxjt&#10;OoU39xsw2V1Hqb0Pd2q348WNc5gSws4dTDnpQ4BpD1slpZRdTov0pLwLxNqMCKyI8cLKpGBsXpSM&#10;rXkJ6NxbjlXsWKtTw9gZYygxHc1kbRUftB2oxNp5IcghY2WF+CIrXDNfvMlq2rmAIJtNJlaNNeWh&#10;JnXLU1sSKhaprOSGMt6R7PSh7k5msoSnjeSuPWIoiS177JI9KNVCKefX5LGTR6vQwpMdwYly1OKD&#10;w42vpLfjud1tCHwytGp2wwnkcHroMAYyLePqRSnow+BgPLw7faWfq1mtUTJOFVoqeUwJcsWGRRkI&#10;sqWN4GeqZtn4SFqHCLK5MsXZoVpGdjb9sL1ZBzsjMsBUOMmXaiUKef4VZN2y3CRkBFH1ULIGOzuY&#10;7x1Mb5uc6IdkSfyEUJSkxmMVZePmpfMJ5gAksoPPDXFHVjzvB7sixSyiEIbC5FBTBqnJCApE2mYm&#10;2E2zmWZgKRm7NNwRi/ztsSDQGWU5ibw+lVeKTalaCF6TeTZeVh5WySQbPmdjPKwKMLSedQiDfSy9&#10;to8930MQyuc6y+/yv3QkkPUeZaJNEoz3BWKB1lHSm+DWbDeBetaM7zBj6m/N+YqSg1CY6I9FqsSL&#10;9sChknT8+/MO/HKD4Dm60pTUPqdc/th5jKCtwo/XDmBUmxu0lGG0bQP97VI8OKZZgbl43lyGF/S9&#10;vefW4VltBZ7VkaEF1JYdGCeQtQhHPwOC1mwf5/leXDlslsJ6yfb8wgFMdh3jcYfx4uIhvLt+CkME&#10;zcTVE3h/s5rsvAODbQcwcpHgb9uLPzxtx4e7dWT4U5i8ReB1UkoTXGM3avC865zZunhMC2Z+aQL1&#10;8LWzBOUePCXo+y4exYvr1Xh1qx5v77bgSfNhsvExvH/YatblG+E5Rrpq8fTySeOJtX7f0wtVlNUW&#10;f/27JxdwtWo9Pvecx//4cRD/PP4Inx934crhndi4IB3FCbEENOWMqop86G+1i70XPWUYvdZ8Mu/i&#10;5GDsWJqOfcuzsDIxFJnsTNq5YXV2HM5sXIHjJXlYRuDXbllF9s5DJgGwZVE6GneVoZBMlOpFCR/q&#10;h8J5kQQoPREB4Up5bCaQk0U8KJctO+vLQwvQkq9KnmgYhJ1GDM4Ob6bhsam8znG6xq9nIiXC17Df&#10;inRK1VQtehduJhzkh/uZifBaPF5LsXpR1mvoymwExvdron0oZam2N9FUOQFd+xypjFCfo5pirSqZ&#10;TIWQzmCUTLBqXTCtfqEJIzqf7IImvvswOARQESgjLOugQGSdSaQF5lWuWZwRj+UpkVgcF4SybHph&#10;Xmt5bgpKMhJMMNBWMyqhdSF7+hOYy3PmIifWz4yPhtCraxM3f1cpFyoVfk4QH2tfKi00GK5yz0BP&#10;BOsxfXCQk5ZOIgA9bbAxKwIFWpBB9dAMhqF8v8bdVSGn7WRUCuspZibYzJARlYojg62jzWz63Tl8&#10;3lL4IXkeLF9LS+PEY5zodR34Pk31c7b93jKVj4C2Y0Cw/ZKh1mjJ+vwU1G4rxvHSHGwtSKANSUPb&#10;7hLcOVKGJ8fL0X1wFboOrcK96go8rF6HkaYNeN5QgaHGjXjXVUUZfBgvLx/AB4L85cXd6KuroMQt&#10;R1/jJgyQGcfO7yHoTmKsfS8ekUmfEnxDbYfw8spJjLNN0qt+uFNL4B5Hb+Nu3D2zCU8IrLGOEwSk&#10;Nhmsxusb1fhIhnt59SQGWulF6Vfvn9mGB5Sv/ZTVr3jcuHZjuXTELLP1tHkfGfU4xm/WY4zgm9R2&#10;wreb8PZ+G17daTZbM03eazVrz48S0A+bD+FRG322kc+U0vTGWsari9//eQc9MYPL05a9eMlAMq69&#10;xK/Tm/c048fHbfjp0UV8vHeerN+EwVat0deEy4e2Y8fiHKzJSMaShBgqugU4sK4U9ft3o+Pscdw9&#10;X0dAM5qHqqiEndyVgHajrAqlzEyg9C5MDEKi+0yUpEcgnRI6OWAO4ukrQ91mYOviTNw6sg0NG5ah&#10;KN4PC+eGIMnfA4vjJR3nYV9JPg6tXoIgyqlIZZHVscjaSoJpDWRPMoBlSMnid7XagiZsa/xQ44Zq&#10;KgZwJ2t7SB5TUltWc5yGaJWLkpnmhXqRnQMpie3NbgYJ7OxRBGSCD32waoAJCk0i0BCWtuA0a0nx&#10;Vkwdoo4t6a+hMnZqZfq17YupJWbnl09WrbfWbNZ7VSPsRcBoeE/T8rTouw/VjBebtmYJpHTW8kVa&#10;ySNKpZP87F2lBVifl4T8mCBEUKbnxYWhJFOy0h1LM8IQ5+/IICbpqbJFBgzKV61imRzujnR69wVJ&#10;/E3J/MGU0prdpAny/lQHUjLa2VFNAUHbpPhJ2RBgRfHeKEsNRroXQU5PqiFBr6/8qsN0bTIuySyV&#10;oSE/XQNBzN9bv7Ujg54rfwsXnVujDvyuSmqKof2lbpymIdFlKsrTgrFrURwOLU8haLNxdn0+mjcv&#10;w92jWoJqP0ZqN+IzpezvOvbhbfsefL5xjN5zm5mdphLFZw1bcL9mM+7XbkH3qXLcPbQS3cdLMNpu&#10;Wb75Vedhs/3uq67DGLu0H6Nk0xGCalL7b98+h58eNJr26+NmfOquxwuy2XjXWUxqJ9HOM2RPgqTr&#10;NMbIti94X88/qNdyWmRkStPnHacsiac2rUZbhe7qXZTA+41H7SUQH9Tspny2vO/jgyae4yT97X6z&#10;c8tkd6NZKVdA/kjgvbghgDcQlM1sTXjeWYue1kNmnb4RXsMo3ztBwL7rriEjK7iU42x5BkauHKKd&#10;2Iv//U0P/l8f+jHYXo3z+7Zi55JFKEqIx8KYKJRkZWLLkiLsLy1DzZ6DuHaO577Yhp4LTRjoasPY&#10;3cv41HcHH57cwvvHtzAl1FX12uzQlLKO039D8PyA2FCt++zPE/phHjtdGiXf3pIslNNPa9XJLHq3&#10;leyYJ8sXY31mBPJifZBGn1gQF4HSzBQsJyMvp39cR3mZ5K+Fxz2QEe7NY7zYub6B/YzfEpgzCGYy&#10;M4Ftklia+0lgq1jeMv/0b007CViAruEKDX8RROx0/vRskr+p2iAsxMUsNK9lbALJdGEEdbC3Azs9&#10;PTRZRPNa3XhuX8pJZW5DKMdV063lZaQWBFqxrHb016R8beeizcSDyGRK/LgRDCapw4BitjTheZXU&#10;U7AQQybxN1Hmfdm8KBTMDTWrgGZpTJmATOX3z4oOsWSWCUwBQ8Uz+jxNXtHwjnZs9OH/MD8piIB2&#10;Q4QPr93uB8wNU+IsjsHCnUFRa3gTXASxpga6201lgOHvNY3KisqlbJ4Pru9Zbqab+vD39VRWWePr&#10;DISqNbB6VyWkNG3PRQkx/lYRDBjLYoNwiPalND7EDHOlBrt9WdDfEZsKY3GucgFZcAv6zqzFP93c&#10;h//66Ch+aS/H765sxPDpQvzpxi788yNK5I7teHVhC3qrV+FJzRqyqsZg1+Dx2XW4q2Ecgvbx2fWm&#10;gGKMDPzq+jECstokp4bpb8cI3I+3TuP97dP4pacBnx/U4/e95/GebPuGQBwncCfJnP1ktkkx2t1z&#10;eHXzDH2pgEMfe6vG7Lzy8WEz3mlz/kuH0XfhMJ5fPW2Wmu6/fNyM3arJv94j6HoJvu4vi2QOXKaM&#10;vnQcr+/UmQz0+PUzeHOHcrjjGD/nLF7Ku96tN1sWv+huxvDdBgzz2OHbNXjzqI0S+wzf28CgchzP&#10;L1PeMwC9oRL447PL+NOzLiqHZjRuXotNmfOwPjmZ9irJ5FQWJcdj7/q1OLNzJ27UN6HvSidGb97G&#10;yK2bePP4Id4+Y+u7h1dPbuJlz3VMPrmBV4+0W801vFa732naFG2zqZUb3Gdr+dLvzGoMSuJoypw2&#10;t86J8DJL1WxfmoPlscEoS4tDKWXuSoK2pqIETZXFqN+4nJIqByfWrzD1xgWU56mh7mRJJ2zm89oi&#10;JYMdMz3Cg53sG0q372FZ34mNHUySWzOm/rre13TLSiOmyODLpG/NQVUSx7q7hKWsUCtE0EtT4oYQ&#10;vIGUnZpZpfpwTWx3tuHnUA1ouSEnsrOTCkx4X8uuajhNSa4QHqfMrcaqrcURmo6nITRTFcXOr4Sd&#10;l4ZoHDSOqmNm8DlN7hCzzyZz2iI5zNPIZC1fFE12nBvgiLn0xku15Qx9cBwDTDzlsT89pECkCQli&#10;TFPmKOlPNtVWNlpPS0FF0+o8BXpep+qbzeQDBhSVUbpT9rrY6paSnXI4ljao83Axnh9bRt/shAAq&#10;D73m42BPe0OfSxntOtuWlooMzN9y9nQGUKkdBrNAsm2eJiWUz8etnYW4uysf7evmoecgvezx9RhX&#10;Akm+lB51sK4M7zp24KVWY71YiZFTq3Fvbz4eHlmKRyeK0Ve9Fv01ZXhOWdxHefyI4H9weg3unSnD&#10;7VOllLTlJij00x8/qdlqElTDlw7gBTv9K0rg0cunMCow0We+vUVJSzBNUDq/JCsOX9Tm+dosv4oS&#10;9AB6anfiWfN+ymiN5ZL9TRb5DIFUTRDWGFB9JMAmCThtszSpnWC0f7i2Fb77ZbMIMrm8rXxw/2VK&#10;Yjbdf9K6n/L4kFmW+s1temYy/xgDgoaR/tx3leDsws/0rvKvb7ov4fXd8/jD4C286KJS6GTQoETu&#10;OLiH6mUptuXlYkV8Iopi4lCxIA/7165Dw6GDuFJTjRvNjbjf2oT+Sxcw2nWVProDr7p5TjLt+2d3&#10;CWC2Z3fwjvcne2/i9dPbbN0EczeB3Y3xx3fwoucGRnoI/kd8/+MOTNHqlp6aejjrW3aS75BIRkkP&#10;98I8+mXtGqBst6qaKrISzXKv+5blYlthullM7rjWSY4PRhZZOC8+EEXzwim9g5ERE4hQSt80dvKN&#10;S+ebRdJUOKGF18Po7xynE9QEsIacJKHNIm6amqZhJitLz9DUNsnumbCfZanFVcf3VDacHdqNHVXs&#10;pjFmzX1WMk0+3GwnQvAKuOYzGAjMAgqS8ZL4ZCklyvwlURkYfClTxdJ6j8MM/g5kcDWVwGoOtwGR&#10;5DbZVJlwza01RRO8r6IYeXxVV2kJnlhVlPE3mxfphWhfek/+BulxZGZvyzK/Aa4MBpSyWphQ46yq&#10;oFIZpL6Xn7uD+Ux3JztTTOFEoDvwO6rQwlmJKDZVSykh5crnfCiZ1QKcnBBKpaB1xf/5+n7Md+X3&#10;+M1vzCbgWn/a9Xuqrmm/oQqTovieIP8OyzJjsHlpBuo3LcF9etrXBNifrx/Ef+urxl+69+OXji34&#10;177T+PXWXvxynfK3pQxDZNt7R1eiY3cB+s6WYZRed7R5M15QIo9d0g4n2yiVdxrJPNq2yySltPtJ&#10;fyuBR9ANtu0zlVBm43z6ymGCd0S7jhJAGroZvMTHF4+aBNSLK0fxlmw4SWYTsyrz+/pei9ki+CVB&#10;/qRpHwGu4aAjBNBpyugjZGfK7KvV6KNf1Q4u2l5YO8JoM8QJ+tsRPtd75RSeEfQP24/iRs0uI4t7&#10;2w8TUMf4+WLsg5TixzB0+QjPqQ3+D5qhpYd1+3DpwHp+3gl8etBCb9vOoHQWg80NqF67Flty5mNl&#10;UgLmhwRjdc4CbFq+ErsqNuBCfR262trw+AbZtPcp3vX3403vE0w+uk/Q3sc7gvId5fJETxfGybYC&#10;7Uven+wVcO+Y20kCekJNjwnm18/I0r13TdP9CT438fQuxp/cxsvHt+mh2XFMxZTDVPh5zCaLuJis&#10;bTolV36MPxYRqEspIbcWZKAsKxaLYiUhbbBhQRTO0jMJ8NmJIViak0xWcsec779hx7VBZoQ/dtNH&#10;i+U15zYzwg/JDBZzCXJN9HYm2ARiAVorMaqZ3fT4vHyelir96+4BBKOWXhGozVpKBLmvVowkYLS1&#10;pryxG0GvYRBTLshzqQpNw1nukp0EpQBvMulsArQXj9GwlT/VieZGy0ObnQr5mpZ90fIv9ryVzFZG&#10;V2PnmvShxcwtlU0a7tFwzXQEUH5rqCuM7Cz5rQknmmGkhJErJbsXWdedz2lpGq0LpTJH2QczYYDf&#10;R0UxTsoO83kHntOe7OnMx/psAV4rWKi58jV9phnaYwAxG639MAUJDChnitPwrCofA1XL0FSShmOF&#10;cegi2/7neyfwf744j58ubMXI2VK8btmET5d346er+/BzJ8HbdQB/eXgKg7WWxNRo20Y8P78RvQ3r&#10;KQ/34G3XXrwj2N/eOILL+4vIjBV4fmEHnrdqqeYtZhXYya5D9LqHCOjd6K/bgtGWPXhSTY98ehN6&#10;arbh+tENGKLsVXLp7a06svBp9LUcNPuXfb7fgN/1tpOlLcx68zT9NZnwY0+ryf6+vN1gtmHSDi2v&#10;KIFfiK0JuDHK65Grxw0Qn/E8w/SpwwT3IAH7nOd53lXDx+fMjqdjNxv4HM9BkA/T747fP8/X68jI&#10;p/H0vKqweA5ls6+eZGA4TYY+wuDRiN42+uYLBO6VepzeWEIMZGFpPH1t+jxUFBbi5M5duFxXg+6O&#10;i3gz0IuR+3fw+skjfBzow+eBZ/h56Ck+Dz9he4Sfhh/iff9dfBy6h7f9tw2Q3/TdxkTvLTYCVyB9&#10;3I03Tx+w3SczPzBs/IbsbI7lrbUZoPfyswRwgtnSLPenBKtjUpq62U+lFJyBKF8HpGqJmqQILI4O&#10;NPXaC2P9kBfngw25CTiwMhu7lmQgN9KH0tIWcSHOBkBKnCSHBKAgJZ4SPQKtu8rRtHkVJXosiudG&#10;m2xvXmIgMuij3cnCrgSglZlVtin5bdmNXn7ZkhAToDUh3UxKN4ytIRYVoNAjE0BZCeFICPEkkOyN&#10;PDZLnMqbiznpk4MpwSW9Ne6tEk9LRZoSZDwPr0G7FGjrE61gomE77Yov0Ov9JvvL6xOoNeVuDm8d&#10;GDzMxAECzZWA04oYArrYXjsLqmhEE/pdeLwUxhyCVbXHc9i0AqnOY3ICBK4qoJxsGGTsKOX5vOvU&#10;b+FO2e86ldLfBDv5YBvEUlJnejkj188VOVQA6X7OCJz5DTy/n4J59L6XN+XhL3eO4wnB/LJGs37K&#10;8C/39uJN82qM1xfjp85K/HStEh86KvHp6ja8aKF3JRhfaN/rmg0YaNlGL7sf41cPk1H3oK91N561&#10;KEG0iRJzG/rbtuNp43aMkQXfsMN/un0GIxd20gsX401nFUFbRum8g+fQPmWUr617zC4pr2+QMZXJ&#10;vaTNB/X4LEFPb3uvEW/pOV/dFDjPGiBPEnBj12pMcmmIt6/uteLdo4uYfNBGIHThU/9V/DJwDT/1&#10;XsHnHj7P94/cPM1jCciLx3Hr3C7c07ZNZOzh62cxdJOel9L6FQPCi+4GTNyzZJ0/PrlCoDbjYcNR&#10;9DSewJ3qKtw5W4XumiM4v38LjqxZjo1587EsORHLUpKxMjMDFYsX4+jmzbhSXY3u9jY8u3UDHwYH&#10;KHkfEWi9+GlkAD+z/fS8Dz8SvD8+f4xPwz14P3Cf7Z5p7/q7ze3PY0/w+4k+/PKiF5+f9+AtWfcN&#10;m9j475tA+7av2zQ9/hrQf3/cqycMCo9vkuVvYEo02cWTctuZnUQZU61cGEGJOJ8+WqDVdpkL4/yx&#10;JD0clYtTycieCHH4AdpVQvNT0+YG4uiOVViSEobsEG+sSIlBeU4C/dJOXN65Cmvop5cT4Fp+tjAz&#10;EpnxAXAlmLT0i1a+NKWCBoQWLy1Am/sEnUCt5YrM0rsCApuqjNzpJ73JeEqOaahHwUQLtmn/H0um&#10;nF6ZQAugjDX1xgS3kcp8TgysTb1c9JjyXBliDWdpAX5vSXc+r8+Xt5XEluQWc2oh/jkzvzULvonB&#10;/VymIyvaC560Dz6Uwj5SBPwcFyWpyMSzGajmMIhIYcyZroQj5TTPq6EuPy9HePCatU6U69Tf4kBB&#10;HEZOV2Do6Bo8rSrFjmRfFHrPxLsLR/GPN07hLb3rzxc34nedW/Fv/WSQk0vxbwMN+McHJzHRsBo9&#10;+zPx9EgO7xdjpHY5np4swlDdGvScXIFBsu7P947hafV6dO0txPPm7ZiQb71wgExJSdmyk6xLz9u8&#10;g153A9mXz7XtJ/MewNvOw2YDhVGysLbo/XyvBp/unMP/+2MPfnnQhB+7yX4E+luC6DmPb9u1GM8J&#10;6lEVW/A8GhL6cLfWHPuB7PrTo1YjZx9Rfo/dJHvepTTmOV7cqsUwgf3k8kn0kmFH77cQBFcJmE6C&#10;8gI+PL6KyXuXeEwjmbWZxzeYMVqxt/Zc627aj2eUzd0Ne3GvYReekOFVwPGyq5ES+TpldDOetJzD&#10;47Z6bF9WgMXaotbTBanhgVhfVIBDWypQd2gfbrdSmt8TUz7CyENK22eP8ONIH/70ZpQgJBDHybyj&#10;zwjOx/hlbIDX14Pn3dcIqLt8TkkrAZCAI6O+6xeQBWgB+74B3/2Ldag7uBWXGUjGe64T0DyWTPs3&#10;1rVIbStwrWC1Pv/3x/w9oF887MKUVLJsqB1Zkh1Lq0r4q0DfdTaC2WELkkKQFuSCZLZo3zkI9JyF&#10;EG87hLPlpwSiODsK+QTo0pRInK/ahjMbi3CqMh9te1fh5Lp8zFcJ5xxHhMrzsvNqryGxsgoQBD7J&#10;bQFaiSjdCsyGoQkY1QIr821H1lIJp5qe15xXNXdKZRcC0YNSWYky7TdlpCnfZ32/hmOs5YiWpWks&#10;HlTliG4MSJoPq8oyPwJRNc0qV9WsL8sevQQ/GVJ+XcklZbvDGEQS3O2wJMwH25KCcDIvBjvmBSKS&#10;382DXtWPYE8kYHP97LE8wg0VKUFYE+eJNfGeWJ3gieIYd+QFOSLb3xmLwv1QEhuAgwuj0VYSj//x&#10;5AR+bd+Ad83r0XdiOf7h9iH8W+9J/MuTo/hPT6rwqm0N+s4U4dnpJbxdgftVBXjC4+5XLcfjk6W4&#10;c1BzbEvw8Phq3D6o59ZhjN749QWCs2kH5fRWPDqzHs/qNhF8ewnmAwbMQ/S7E1cPmn21P9+rxpvr&#10;RzB5dT9+vHkEf+g+i59vncEEWfBAUQbSnaYilRbg8Pw47E4KQN2qHCx0n4FXV07QRx/GR4J9hMB+&#10;2rAD726fM+Oqk/dUZHGK8rmBMroJb8mY42Tn553VeEYfPUBGfn67Cf03G/H0WgMeXqRs7iJQ244R&#10;gMcwfrsFL+iBX95v4zE1GLvfSuamn6Z0l09+w9dHr9TgQ/clBozruHPuGM5UlGHPkmVYGBWFrKhI&#10;Bt5o5M5NRGlBHqq2bMTF6tPo7ezA8M0beNPzAG97KYcHevCJ7Pp55Cl+Gu3Dx0Hefy4mfYJPQw/w&#10;iaD8ceghPgw8+CtI+26041FHE0HdYR6/odd9/ZQAfHbrr6AU2KztwaV6XDp7CI+vNhsw6j0CpPU4&#10;Pff/D7j/T836mm6tx0/J8rNFvAs94tTfmCEkZVNVYBHqaYOUcDck+DsglOD2sf8WUf62KCtKQ2VB&#10;OlanxiEn2A/aoEubj+XGhiIvJgS5IYHICw9C1boiHpeMRQlaHN4fEX70fPSXWgrVz202H7sYdhQj&#10;CuTyuEGMmgbIX9jYssOFFhCkpyZI3ci2qhEWIC0+Vx6X7C6/Soa0FEjQAxOMer+pEVaOQJlk3jdD&#10;X3xdTK1MtSS2liUKc7NDWmQAtJGYgoyWbNWKFipVVJZcC8Sb5Wy9HMz876IwF6yP9cbRhVHo3rYA&#10;/YcWoe/wIrypKcWfLm7BP13ahp8b1mD4QC7uVCahvSQCt7Zm4MHehRg6vhSv68sJ3M1427QJY2dX&#10;4W1bGSbb1uIlW3/jKoxerEBPdRF6q5fg8fHFGKnhuWrWoffUWjJtBRl2P4YJ0P7aSjw5tx49p9fg&#10;zqEV6NhRgI7t+bi+pwh3D5fgydkNJjmlfbQHeDvcvs9UR324U2OGfEYuH8bwxYMEXzW9bD3+t8Gr&#10;uMpgvCU9FMuUR6F6S6DSSHd3Qm6QK7+3KyoSfdFcnIHTixNxvWo9HjftpgSuJljZWQ+swJX9xWjf&#10;vYzM2GRJYtH/viALD9HXjt6sJ7NqG2Lep/Qd6KjFUKeyzu0Y627DS0rtga5zpo3doYe9dIJyuY2g&#10;u4if+69jmO9r3LkGvS11aN6xC9sKFmNpwlyUzs+mpUvDqux07C8vQd2BHbjRcBrPrl8k41IiD1Ae&#10;PyMY2d4/oYR9SNA9vI7XDACvH98w0vd9H9mU7UP/Q8p8gpjv+Tz4hH74Eb3vA56jhyDv4esWMIuN&#10;BSRLoy/us7Dw1yATQ1uBpqb7et+HQfnjO4ZVrcd/3b5+z9dA//pY630d+3WbkuY9G5maQkev6fJl&#10;xz3Nggog6GKCXZAY4Y6MGB9kxwea7HceAbp2wVwsThaAfbAyJRTVm4qxJS8dkQTNXE93hBAouZSj&#10;a7KiMJf+NtrNhYC1hx0B5+/pbLYE0cojqs1WDbYy0iEMDCqCkCQ2YGZTskiSVdldMwZMFtdqFPZs&#10;WjBfnlRlikoouZCJdYwV1FbvrYyyBeQatrKcW4k3BRJNSDDrV4mpCVol5uwJZvnm2TxG12DGiTXm&#10;y+8mtlZ1laczZfu07xDGILcvyx+tyyNwOscLZxf6oLdqER4cXICnJwoxdHYpxmqL8euV7Rghq47X&#10;rsYkGXi8ZR3+fP8QPnZtw1DjGsrjtbi9bxEeHllB1l2F/rPr8bxhs2HVJ7zfX1eJp+cq8LR2M3rO&#10;VBCcu3HvbAWeNG6ltN2NOydW494J7WqyGg+PrmUrNWAfu7ALLzsP4cceJaIOkH2P4VcCb+LqUTRt&#10;KUDnoRKz9dEEPe6KSHvUrM3FviWZcPvNFPh9OwUrogMRb/MtUvjb3KveS4DWkXFrMNBJdr+8D8+a&#10;d+M1A8P9M5vxrHEP/XEDPj8mAO+TiR+04senV/CJvnVSlVRsE/TEY/SzL8iyAu+bR+2YIHBHu6ox&#10;0nkGvRdPENxt+KfxJ/j39yP4EwHUffYEDpesQE5gINL8A7F9ZQlO7N6BtuoTuHuxlTK5AffaGjF4&#10;9TyGO1t5rjay+iW8vX+NTM72RIDuprcloAmkd/0aCrI0eVuN7VoZ9x3BqmMEjN5rrRjked7wmNcD&#10;BA/bu0GC0RwnOa1bnc/SBGgD6l4C3TSCziSrLOBTs3piazDQrT5Lx3wNXD0/xmvvbq/Bk86Wvx6j&#10;pvvW91of673yzxqfnhLHzhmvpgkalMRaQ9tJhQr20yljZ8BXm71pq1AfOzKZDaIo0bPpqUsWxKBM&#10;27wk+qMsPQpFEd5I9ZiNvAhPLJ8Xis1F83Dt7HbsWJJi9mlSuaeYVRnrpPAAuPAzUsL8MS8ykECy&#10;JMfMth70y8Z3simRNGualkydZXYvsCVjajub2XzNZsZ03ur5GWazOa11bN20y4EgtCagrOfSfdUp&#10;W9aWYhBgcPB0sUcAA0yAlxNlPCU7gW9WhLRRUJhNqW2DSC+VrGr51R/grfFfgt3PaToq8pPRvnUJ&#10;Juq34OfL2/HHG7vw67UdRib/eJWMWF2MT9d24fWlrRg5vxGj51WyWI4bB4pwflM6ru3Jw62qIrRv&#10;ycKT6jI8I1jvHV/P+xt5vGWNqDENodDnjt88gUFKZ60ZNdi0l7K2CkPnD2H4QhX6m7Ql7wEMtuzH&#10;08bdeEy5+/yyxmc349ax1WjZmo/2bUUYaN2PSRU/dNebwoh39xvxjgD89LgFH8imf6Rn/QM9q57/&#10;1NuCX4ev4P3T8+i/egwjlMxjN7VRv2Xa30jHGQwSfI9aD9CvHkb/RXr09iOYoAz+8KAd79V62gn+&#10;FrPX+Phdftbji3jz4ALPw/sPKVF7OvGvbwbxf/zhHX4/cA+Xj+zCxgXZWJ2SgrLMTGwvKkTzgX1o&#10;qtqPjtoz6Ll0HgM3usjc7Pg9d/HzYC8+9FLm0r9axm3JUI+uYuLhZYyzvXrYiUky4Gsx8lP6YTO8&#10;oyEgylOC+I1Y9guA37N9GCIDU1IroSXpPHyngz73JoH+EO8os98IhGwKAlZv/Ja3b3SuZwIpr4Ug&#10;li9++4QAZJvkdb16dNMw8d8DUU2P9fzXwP771wRWa9Pz1ue+vv36+SmB9tMQrRlXlFeq93XQwuGz&#10;vjUJIn/t9+PwPQKdfzATHrSul3Yg1D7Di8nUS+KDUJTANjcAGxfNxUpKtexYT2TTX8aFuCM1xg9F&#10;OdFIifaArxvZjudzsdN4ssZSpyI6wBULU2NNNZeKQLQnr/a8NRligtllzmxK7mmYRaDPnPa9WVzf&#10;hs9rbWQtUj6LYNbaxzYEqwAvMGputJZXdSQo7fi6dtiYqZ00GDCUoZYc19iulhKWlLeZ/q1lLWUF&#10;BgYJZ54/yG4q0nzmYFd2KAbOVuLe4dU4sjQB2xnEDhWnGlb7T8/q8V/6zmHywkaMn6/Eg2NFZueR&#10;kaaNuEG2vXVoCRm1DMOtW/G8bQcBtx0vLhIAdZvx+NxGPKregOet9K8dVfSfhzB4fj9BIgl8HP1t&#10;VXh5VcA5ieHLx9FH0Dxu2o9753bg6uEy3DwqSb4dt4+U4Spl7o2jq3DvTCWuH12PWycqMUDAD144&#10;jLe36/CKUvf93Ra8I/P9+LgTP/Z2YbKbzHiXLEl2fP2wDSM85iXlsMoWf3x0Af8wxON62vCeTPpT&#10;72V8fHCeYG0gi1Zj6OopPFYwuU7/e/0kBm+ewmg3f4eeZnx+dhm/DnTin17cw6/97Mh3LxLA5/H6&#10;zlV0HDuApr07sGvFUlQW5lHl5WBlRgbKFuZhx/JinNtOmVxzFs86LpC9b2L8AX2ogPiYgOXtuz6x&#10;IBslscZjLUBS5RRZ8ImOY6d+IqZjxyaQ1MHfaCin9x47vN5PAAp4fE6Jqw8MIh8Gxcx8TNYWc+u+&#10;2jsB1zS9zwJYC2i/nIfn0PMCseS4PkfPv+nltbJN9Nzib9KJke6r9NdXMXrvmmFQc00EqgKCQGzx&#10;3H9rXwNVQcB6a2VfJb1MldgXEFuAbGnme7NN0ewl7WTvR4Bp2p1KCZ35nOahRrvbI46smxTohBgP&#10;W0S6zjYFJ7lk6IXxvmar01hvzbP9Bsn0V1E+tghgc3Ak4zpoD5/vYDttCnxdbRDi42yALEC5KHtM&#10;GTf1mykWiW0zlVJY86anmzXGPAjISD9PSnMnk2nWyhb2M1VgYlnNQkuvmmVpCEJLE2N/9zc2/gJq&#10;rZLhNMuGwWEGZk/9Dp6UyYvDQ5AR7gfb76eYumV7SmhbefIZ3yA3wosS+AB+uXYEI2dX4zXl8ecr&#10;W/Hfhuvxp7vHME5gvr96EKMtmzDaWo6xtgq80LrIlMR99ZvRX78dvTXb8LR+J/qa95AV95rqpolr&#10;J9lU5H/MDN28u0UPefkoRvnaC76mSqc+glBliKoxHuk4TYl8Ch8Fums1ZmaO/Ghf+yFTgtjbtAuP&#10;GRhatuWRkbcQ/FrV4gh6yZg3zm7D1RNb8KClCk8uHcfjS0fR13kKL27WEliNBqSaTD/eVWum803c&#10;rMNYVw0mbjeTOS/R8zbjYeNhM+vncfsx9F87i8Hr1Ri8cRY/9l/Bv//4hFL6An4/dBUfeF3D7afw&#10;a+91/OurfvzEDnb+0E4G9mQk+fsi0t0V+YmJWDl/AXauXofTO/ei42wtrpytRue5atxracDgtYsY&#10;776Gz+zkvx97is9Dj83Y7Y+8/TRsaR8ovQ0DfvGqXzer5BWTaizXMnYrEBNkfN4yPvu/Nr1ufZ+l&#10;WWS0lT2/Bp21WZ97z6CiJq+tJnmtWz33msFl5C6BzPbs+gUMkeXVRgjosQeWghG1v53zfwX034PZ&#10;erxALAmuptd0rF63gFjvE5tb2hRnekbNejJzledMJRvbmKmKAnkAn48ge4eRxTWHOJSvBxHwsT70&#10;xQFzMDfKDYHeNnDjawE+TpSx3xNo35rhKC0Sp+GaOQKaZDRBpq1rZpFNZ5JhZ8z4nm0aplNSSz47&#10;kI0dCUD5XQ/HOaZcU/LbbNhFUDoSqAK96rq1D5BmAwngDpTjxjvz/HZ8jyMDhVkVcs73ZPVvyer8&#10;fppJ5TgDzTuW4P/79jp+6jiAlo25OLAyA/tL83D19A5To/vLgzN4T+k8cXEjJi5swsPjy/Hk9Go8&#10;O7fOzPAZomd81rAT3afLcOPYKjxr2oK+pp0YuXgQL66ouOIk3hOsnx8QHHfr8OZ2LcFYZ0CoooUX&#10;BHNv6z50n9uOnsb96LtwAuNkvj7K11GCarSLDEWWHrh8GA8przsPr8FDft7QJQLs6glTETVE8A+Y&#10;taWOoad+twkSY2RNTUjQpPq+CycxdoPMS9k7Tsk7qlLHe42m9vj1/fN4casRQ53n0K9N/KkABgn2&#10;pzzvfUr5x1QCDyn1Xz9qxHPVR9/XWO55U5DxR3rQ9w9u4tapo7h94gTOlJdjRVIC8iNDsXHhAuxa&#10;tgxH1q5De1UV2qoO4cqJo+iqOY3HZNxHXdcwfJ8d+Okjyvh7+Ins+I8Tz/CHEYKXcvetASCZkOAw&#10;YBnoMSBW+zj0yIBat0b+EoBW4ArQVoDqvvX1r4GvY7/u9Lpvfe/fA1qg/boJOFbwWQH+94C2tnfP&#10;7htmfvngBlXLZTzqaPkrqAdvX8Ho/S7z2RamtwQI67mtwNVzAqoY2QJYy32LZFcS7TYf6zm9pu9h&#10;keXWpuOmaHEBJYO0bY0AHUEwR7ppnSo7s8yLF1lb+xwl+zoiRqtwutiYFTzd+Zo20ZpBmTyHLDtb&#10;LOs4i+CZBS8njceSee1tYMvX1GaTWWd82ajLdqqArk3lfkuvS6nNz3Wy05CTfDDZnceb5BcDih2f&#10;s+V7xaL2DtPgRMBKKs8hWDWZxNv+ewTR20dQAcQFumNlViw6qsrxEzvkhyuHMVi/Dd1HyyiL9+M/&#10;xs7jzQ1K4Ev0tO1b8fTMWowRqM/OEjjHl+H6vhzcp3S+d2SZyRrfPlKKe5TXPTVkXzLuc4JHMvhx&#10;0z70f2HLd3cbTJskkIfJhi8IrDeqSLpymkAU+xIwbUfIxJS+9zTNrpGtCW/ukX1vNmCC9yfvNZva&#10;4mGC624dPTBZu4/ANdKWzP7yVi1ekKHfE5Qf2d7Qqw61H6b0JxNX72YwOYuJrgZ+Rj1bI15cb8br&#10;bkpdft44Aa1x3vHuJkwQ5C/vnccYmf85mXmw8zSBvAdP6cEft+zBM/5Gkzfq8fPDq3hYXYVrB3bj&#10;zNrVqJg/HxsW5KIgcS4K09NQuWolTu7fi6s1tWTu6+i7dhnDtzrZLvHcVzBJafiBne13I734I1n3&#10;nwjeP449xk9D9Kz9ZJfeGxh/chNjPey4AvPAI7wbFGD/NiRkPOqXDi8wWQEnj/qeALQ+b721vsd6&#10;3/qalfnUrExobX9/frWvgfw16PTa1++xvq7nBDyBSQyqIaw7bdVoO7GftzXov3mJz3VSLkty63wW&#10;paH3Wpv1enT/a4DqvH+7vWOAPPbgOhlbvlzgtkzUsLK22hRVNZlqLTKyts8M0VxZ+5kG4Fq6197m&#10;GwPsOC3pqoUQ5nwL+6m/Nexr2UmPjYxra+qgNbd3Nr3tVDLvt5YFzcmgdmRTw8IEpc10i0d3JdOr&#10;cktTADWPWKWXTjyvFsP3oGqwbhpu+5sp8NIYttMMzPheK5J+g9RwD9w+vRX/569P8e7GUVw5tBz3&#10;6rag59xW3KefHG2tNEM/fa1leFKzCs8bN+Bgng9qVifgLo+9e4zHazJBfTmeVq9FX7UmHlTyfjnG&#10;6WdVLPGi4wSGO47ieafGQ/fROxLMnaoZPkZ5S3as3YZHddvwpH4L5XEVgXvYMKmm7AncSh69IdA/&#10;0qN+6jmPt90ELUE5QUk7SamqqXfKBk921+Pj4zb8ZZxS7AFBRzn8iiCcvNtkgP+O/vUtWfLn/k5z&#10;f6jjDAPKIQaUE/TUe8waVC+un2NwqDVe2PhhsvArSuvxbsskhJe3zvG7KBgdp8ynnO84i9/1duLX&#10;J/R2Xc183MhzHUZxXCiSPVyRHhiIpanzsHvdOlxvacaHsed42fsI91Xi+IysOfAE/9v7Cfwy/Mwy&#10;tPOMrKjklLK77Kzv+wlQtjd9PWRlStFeSsjH19kxySIE5DjZeFJM28/jn97GO7aPfXcMUE2SioDU&#10;rRU0XwPODC99JZGtx34NZjXra1+Dxnr/66bnBQiB5mugqlk/0/q82teBQff1XrGomgAtnzt05zL6&#10;blw0zCy5LTALgFZlYJX8emw9l/VarOfVra7J+vjv5bXuC9Bf+2q1KdqFT+PALlpwgKBWGaNKI+2m&#10;fwtbAs9BUwsdZsCNxyhx5TznO9jbfg8b3p8x83vMYjCw5fu0Z9VsMq/9tO9h+8M3lMc85offmjpq&#10;7W7hPP07LEkMxqokf5TG+2BJuBuKk4KwITMSWxbEYF2yH7ZkhuL4shS0bS7Ew9ObcOswwUbGGqZn&#10;HG07iMGmA+jYuwo3q1ZhrHUr/ewujLTIy27Gu+uH8erCfjw5JyBvw/3aCkrbDXjWQl9bX0l/W0mv&#10;uxG9ZzagV+OzzZo0sNNkf/vZBttViH8AgxcPGcCOaiUKStlRMu3kDcrmKydx/WS5mRMrz/uk5RCG&#10;VFBx7QRe3yagCOQP9+lR79XjwwPK2svH6Yn38D1bzPIxd+t2UUofJ+jPYPAS/fS1cwQ0QU5ZPsjg&#10;ocopTYxXcsrMr71abZj+A4E5THmsqX39l09QLp/BwFWCksHBZI97GBQekMF5DYOU9b3tRwneswTp&#10;OYK1Hr/0XMab6wwUXS3oOrEPmxekozQlEUtiY1DElhcVhVVZWagoLELz4eO4SQDfaDyHp/S2b3vv&#10;42d62d+P9vL+bUrhh/jl5QA+jjzDa0pMzQRSouldn6b3KTtMT8mmBJYZEuonMPopJXl/ksepAyuh&#10;NUngq1OaKil22Hdk7bfPCGwDVIFThR4PzeQDczybmYzAWwu7CWQWSa2mY633re+XXNd93VqPtwLK&#10;2vS8rmPiSxLNCl6BS7fWx9ZbAxol3740SezxhwTV/esY7b5mvPPwbXpm3sozv3h43bCqtdZa12MB&#10;pIBpBaeFga3AVbOCWcHC+pyOtwSAv71fILc8r/Nbnp+iMkkBWntXCbTelMn+Lo6w+4HAnUpAT/uG&#10;nnoO1mnDulB7rEkOQF6Iqxm7zg50Qrr3HGQH2CM/1BHr0wJwaFE8mtctQHVJGvbmRZsd/Rb52mFr&#10;WhBa12ehYXkcrq5Px/WN89FRkYrHh4rQd3wFPrZvw9uWjRirW4cXDWX4+eZ+/OtgHd517cLktR2Y&#10;uLSTIN6BF61aXob+9mwpRi9TBl+kZNSYbfs+gmwneht3oa+BzHVuBwG1Fb3n96KPbbB1r8kmj3Ue&#10;xtjlI3jddcaAVvNdn2vqXNsBeuI9GCao+1r34AEZf+DCIb52nGCoppQ9hVe3CO471Zi8XYeXWhfK&#10;zO6pQh/l7wQfvyBIRwi2vvZjuE5fvnt5JqrW5KPjBANME48jMIfJsGLZgStnMNLF99Dvjl5vQO9F&#10;SnlNFCDYn106RS99Eg8aDpiVLgYYQPp5zWr3GYQe8buM0K8PkXUHW4/gUfVeBqYTOF22BMfXLcOq&#10;1DgsS47BwthQZIYHmuWAl81Lxs6VK1G7bz+unqvFzaZmPL1BiXhPMvIJ3g8+NR73XT+BwA79ilF/&#10;lP5vlBL6BSXjazKMOrVhQjYxzis2geIj5fIHAv+jElj0uh8GCSjKZ431TlJaT5jO+SXZwzZBNnv9&#10;dSdlR38j8BGI6vR/BRtfs84sUrOCW6+pWQFqfY+aNRh83ayv61bv0+3X77HctzCwlZmt7P73QJMK&#10;eUuFofbqERn6K1DrVo8N2L+wvt5nDRBfn0vNCtr/J0CrfX0O63PW91nuW0HezWOlFsjQjpTCLmRX&#10;lV9qdwFfLyc4TJ9iGFrbtTp8/1usTQpAy7Jws7/PyQxf7I53x6H0QNQWxaB2cQSq8/1xJs8PrSXR&#10;eLBjAR5sz8Lj3QtwfUMSrq5LRO+BRXh+qgT/qfsw/nR9D/7p7kH88/2jeNdSgY8XtuHdhR0Ya95E&#10;v7sBPfSzzVuzcK4iDR1HV+IJATx0WbsF7MDQefrFy/vNtLyB1p140rgdz+mTNZ/2TXcNgXHSAE+r&#10;VwxdqDISeLJL0/KqME7wDlM6P6Yf7q3ZhInLVeilZH5YvRUPzpJFj1cwGOwlMKvNMquaKK8k1pu7&#10;ZD+e4xEDxfUTZbh5igrg/EGy5gmy+TEyIuWvZhLxscA/Qrbtu0h/W7sbXae2sm1Hd50WcdtLMO7H&#10;vYbdeNC0l4FG47enCNbTGCCAexkE7tXv42sHCO6jxkOrLrnj8Do8OLcdT3i+Pz6+gn8bu8/bTjw4&#10;sxf7l2QxaBShJD0d2ZERmB8ZjvX5eTi1fRsaqg7iSt05PO66ipGHBAaZ89NoP34dHzbtT5Nj+N3L&#10;Ifw00oePQ70EI0FNUL4nGC2d+3/t+Bo6Ejg+0xcLsG++gMeagf7rcV+AZlrvvS8dzSIRdd/aaS3N&#10;0iHfKalEea7z6f1/O5bs+eW+bg2j8fi/gvrLNViv03o9JqmmZBUfa1hJCSsNK73nc/oees0Ak+ew&#10;NAJb5+NzJsGlY/WdvrxuGf4iuDVExvu6HnOdBK6u1QpsK5j/78Kus7mu67oy48kkHnvsZMaeOLLl&#10;kSIXSbFkWRJlURJNUyRFUoQosQAEQPRKVOKh9957e8BDrw8gQBR2giRESqal8YzHk0zK71lZ69y3&#10;iSvEmXxYc/q5ba+z9z733HNVz72PFpEd1J4DJ/PcYhORUu+nw5POZDbi+smr0G+Gm5bXPbC43wQ3&#10;HND/qvTP5Fd+9H1qaJrLf38A//h3f4Pvfffb+DYJrQ3n6s7+BqMxb6CfpG448RIqfv8CGk7+AuOJ&#10;72Au412s5LyPyaQ3MZ70Fq6Xn8JXw2n4r6US/GWqAF8Hr+AhzeK/zFFDNV6iWZyNW10pWKQPO1NB&#10;f7Y6BosNFNrmZLcY4tYQNW1HNoU4E2MVl9GUfpJCHYuHU7XUjvXYnWvA/clKfLHURPO2gQTUq6BK&#10;7E7WOM27Ti271JBOrZ3LMJX9X8ZsRSyWaxMwdOUkOpOPYKrsHFbpM8v/3aQJrW1mtCfyhvY+ljmr&#10;pYfanZH5D+l/6kP33YVO9xnfNrWr/lSwRPKF2wqx0qa/G+RgvYfn3ZmPTZJ9rYv5PP5sfRoWmrMw&#10;T8zRv5+iG7HcwXqRPZU3+srdO2b9BWGBfcyRuFs8hy/pb3+pzwwHKhEqS0FNwmn3w7r0M0epaQ8i&#10;4fRppJw9h6yLcWgrK8f84ABJu+g+KPh86zoJuomv7myTpOsU8HWaydsOX9+9jqe36PPqdRDDLyj8&#10;Ci1P2lWk0IyywUxXI4xgms0PlUvIJVQS+D3h80LBCX9ECFVX7WxAUL0n7Nv68Aurv53McNWxczLY&#10;Odg5ujwRmbCZacVFWhFOcWlZ5/cT/jpWT2mr48hMuHOIXJPOycUjJLa2Xntp8z1ooYn7GIOhpUVq&#10;I6/B0gpFdJFakL9s99V//P336cB3vv8t/OiH38HPf/ID6D/NP3GvnvR3SX0B9be4dOgFDMW9jYXM&#10;97CQ/QEW8o9iPu9DrBQdx25bDG5WnsQXnXH4sjcZT/oysNOTjNudCfRTL2CzNQ5LNRcQrovBbPVF&#10;kiydREpHuCXNkenROAnYrl990JwOluDhZAV2xjQhVYp72iQuVIWVzlwst1FLDxTTF6TZS9JuU7MO&#10;ZZxC88VDGE4/hWD2GYzlnMUCfdzZqgRMFEdjpSEF4fokrDWmYCLwKUJXoxDMPYkJhtsd6ZirjcVo&#10;4Dym2Wajj37zuEzhOmwP11KzN+DmUDNJRxO4rwab/VX0yfOpwek/D9L07S8lofMwRe2uDc71Circ&#10;nI/5+kxH8HBbAeYbr2CRZv98Yw4Wm/Ow0JCL5pQzGC7k+ZWl8fjZbFNAzV6LUGUGCj854rbLjX3v&#10;LSQcPoSUE/oHFk32hGg0F2RjpLEKa6EhbM9OYmd1GfevEath7KyRBFurBMl36zq+3tl2Xwh9dWed&#10;4ZojqyOqNFckFHH84WMKv7SdQuUZSUQ2I/B+MlsdSwsi2n5ht1BQHevD2hv5dCydg7Svyq2t+lK/&#10;BiO0sL8fOweDtwiE8QhpBaX9pLVXTv4yxf15Ch2ZSVy7NiORoDp+eG090hqU1sqx/5UXIa9pZz+x&#10;DWYx6ZrsXvrvj+Iiu9IH/uG738L36Cvre+Kot3+Byx/8EjHvvIgzr/0AtfGHcIfa9H5HPP5jJg87&#10;Lefw3wvFWCk+ibH0d91XQVv1FzFZcBzz9IOXpGn1z9qWFIYJWG1KoX+Ximn9QqSTvi214UYfzc7m&#10;TJI0C18vNuPLWZq1ExX4w2w1nkyWux93LVZfwmpjIs3vyyRlIkJXPkPp8ddQdfpNpL75YyS9/iMU&#10;HX0V5UwPZp/FTGUS7o1UuW1rtHBDmnqDvuZibRL6s09iMOsjjGST+NTQ7XHvojvxAwxlnsBo3icc&#10;aJKwSjP4Okm92nXVzRqvdpVQy9Js1gbnTbnoLYxDQ+LH6M2OxsjVBASLkzBUEo/R8kQMVyShmwNI&#10;f9klhGgRBKuT2S6H11dI/7wVd0eb8Of1CfTmX0bxhaOIff8VXPjty8g+cwTHXn4BJ19/GRdJ4Jqs&#10;VEx0NuJaaBDLY324PjFEv2wat2bG8cUaBZbm69PrSw4y4ZyPp8kmkcAhIuyMf6GvgvRB/Q22Ix5v&#10;SaNRiEWeCIEUqq7ijtBsa8T2C44JrSuPlLk2jBuhLF+ktHaC8qyd6qlcr11C7bVuBtgGDH8fFtpA&#10;oLj/eILMYc12P+F9MLPUfGDnq27wnK9T2JlvGk4k8ZNGcSOMfzZcWtHyLU9xa+fMZ6bd/ADTMp8d&#10;QUlO5WmST1D/9g5Zcb9ZLbi2rGd9W77S35iEi9SzuGB9Wb7/vfUB/as491OaofQhd/oy8W/TRfjP&#10;KWrL5kT8cfgKHvQk4m57PDaazmG98YL7JeZaXbz7PG+5Og4LlZdI2gTM1VzCTG2MM52lgcOtGdRU&#10;2VhozECIQj7fmuf8yvlW+pLtV3GDmulzbcRGEn653IKnJPcTms1bNFWDeZ8hTKJNBi5gJP8s+nM/&#10;QU92FIaLYjBWlsABIZeatMYtyrgZbGB/AfqfRa7vVZqzCzRhZxuy3Lasc9UpGM47h540kvnyETRF&#10;HyLexVDWaZrecTT36VN306ftD+DaQACLXXkkZjoGSdQRnvdAeTz6SmPRzXPpK4lGX9EFDBRdxGip&#10;9srKoE9OC4LEn28uIsGzUBH7MZKOaA+pl/HZwTdoJp9CID4OBXFxKGTYEchBqJmaf6wH14Nd2A71&#10;YGduBA8XgnhMf+rxUgi7yxO4vzSG++Fx+mmTFBitSZYPRoH1CZITNgq8tJpCI7SgdcaPHemZR4jQ&#10;Io9BJNlPFD9EJBFKxLL4/0Vsf56Fgp/YOqYIrD70Kkeh0urD6qut6snUd9qHbf0Wg8Et4TSQ2J72&#10;8ojmZnsJTcS5WWBCk3daDiq4mXXVVeh8UULXpXZOYxIRgrqQ+V7fqqdnwDTr63k807Qs309+t/zU&#10;HVuTgCRgJG19u0nBCCkFP6HV3t+Xha5f9eHyVC5rwZtw1Hk7Qs+WxGJ3pBh/oo+7UvsRlqo+xEYb&#10;TdamS7gp7dybjuvN8QgGokjUFJIkhWaz/p6XimVq3/WOLKy1prmVVBtt6TRLsxCmGb3YmkliZbuN&#10;wpdokgarMzBP0q10VxIVWO+txqNQG+6Pawa5huZ1Df3hOpq0ldSYRfRHA3g014bboWr6rvV4OOvt&#10;cHFjoIpmMv3R6kwMFiVipDwVw+VpJGAqeksuo6coDkPlSQhWpboFIDcGS7HZXcQBh/UKzqOTxG5N&#10;+RBdJPRocQzmtE1Oay591zI3mbXGcLk74H4too8PFjnALNKMXusux3R9IRrSYhCIjkLckXcR9dav&#10;8clbb+DUG68j7sQxVKQkoqMwDwMlRQjVlNMnrsFkfRm1fAX7auIgpnfQ/XiyMIAnS4Mkbz8ehwfx&#10;ZGUEu8SDcBA7y2PEOHa0zxTxgGTeobbZ4Yh9l0Lk3uHSt9tZkVB4hHGIkMI07DMoTRhZ/IRWaAR8&#10;RhamLVS+kVjwa8395La48OycIlB//rr+c7A2gtJ/pIuwPNyJwoTz6CjPd+cu/97OVYOA1VdfdgzF&#10;dU4Gt6IqTJKskAQRyGS20MxpmdKazJKZrLjyBfnPFt8Pa+dMcPXJ+2Kw44vo8pENSsvkNjwbDCKE&#10;9sNZGQy/Seq9a9sPM7eFA5s9ImIqrknrNiTQdKZ53JyF3oyPqMGiMV8bj+X6y84nvTdcjPsk/26o&#10;HHdHinBriJqtOwvb/QXML3NrmLe6aFaTSNqVcbYmA4MFcRi4Gk/NmoL+QpqlZcnMz8R0VQa1XDKG&#10;ii/RZw1gd7qWfjOJzrbrXaU0eUtxracYt8fr3Oor7QipVVF9uTGYos85xD578qgxC2IwFIhnP/Ho&#10;oiauTTqOpvTT6KcWHSq5RBKmYbkjh2Z0nnsVtUyrYV3/1+WgNKmPGcqTsVpP0lZl4jYHm39fC+HP&#10;KyFq3kpUXDyDhPffxolfvoAPXnwOR1/9F3z4xi8Q9d6byI87h/ZAPoaryzHRXIPtiX7cJB7MjuDz&#10;hRE8mhnA7kwf7o6341awxX3Lq5VhO9Md2J3vcSu5Hi8NUSuP4PHKOB4sj9LEHsa9pWFq5hGaptLQ&#10;WgWkEZgPTMIj4dODizzI3Yhm8L8vFSTgJvBGFIORyQj1/8H6kLBYv0YgK7NjWFzwlyu0CZ397ZRn&#10;x1Ja56XVVYtDHbi9GMKf7m+6wUrugLUx18AGMZ2b2tlxRFp7haRQ2E9oEVLENHKKqEZqP+mVZ/60&#10;ygxKWz+6BiOX4u46qTEN/skwkVkEV6i0Edc0sEdej8SCtK7KZQWof12rn8DPjsdrV3hgzW2rmoVr&#10;LRTsllSstedgvT2PvmUCJiujMVERg/n6FPdLkZUWauD2bKySFOMVsZiijzrXmI4ZautpmrafTzZj&#10;u6sYN7vpg7bl4Tb95c3mVCyWn0dz/DvI++hnaE46jPrYgyj77C10ZH6Kcfqh8/XpuBusxCyPc3Ow&#10;hGS9iIH8aISbC7HQkIeZhmxME2OV6SRpCgmcjO6s82hKOkHf9hhqLx9HVdxx1CZ+iJbMU+gpOIeB&#10;QAw1dwJGKzmAUNveCdZhvpHE5aCwXF+A0fwU1MZ8jPjfvoZjLz2HQ8//EO+/+GP87pcv4vTBXyE3&#10;5lMMV8q64DWN9NKUb0W4twlTrZUYbyrBVHsl5nrrsDbagc1QLx4ujeNz+jJPtfXqNZrJJOn9hUHc&#10;nOzGRrAdNya6cWdugMI16sgrbfxAJjUHjx2S9x6xE6bPFZ7CXbeY31uUoIdnD+uZQPugMkFxI6A9&#10;4L9W7iey5Sm0+F/L98P6s36Up1BpQWm/gAkm7ILyRRARySOLSOUJvAm9NhF4qk8ZNRfgVoF5/dqx&#10;7HhaUjnd3YjFwXYOfvJ9vckhxT14Xyn5fVnzeY1sjlSRtEKdix/+Mj/87fz1lfaXWdxf15+veQCF&#10;d+aDz/KM1H5iK67z90xs753zN0nt1T+g//fc6CvA9S76nM1puEZCz9Sk0KQloatisdySga3eAOuQ&#10;nL0F1GxXqG3j0X/1AlY68t0/d9aolTWb25t/Cf3UkgOF56h9qY0rY7FEDT9dch7Bws/QkvQRurPP&#10;I1ScgGBpEuZpis+1ULuHNJnVgM0eaXat8srGTGMmRipS0JzFdpmfoDUrym1vVJ96BnWJp1GfQALH&#10;/w6VsYdw9fxbyP30bRRf+gBtuedo0pdgtCIdcw1F9LszWTca0Qd/g8M/fR6HfvzPOP7az3Ds9ZcQ&#10;/fuDSI36ELkXo9CQm46xhiqsD/fg4fwEnq4t4k/bK/iagvPV1hJ2KRj3ZoexRZ93fawT14Kd2Jr0&#10;Ft/rpmodsoRPQvhobZqCFMKdxVE+KK0couZdDJK0Qad57yxqba9WEoXoTyodekZewS/8ggRZaSOI&#10;P9+E3B+3Okr7iWY+q9VVPWujOlZmaYv726hfa6c6ZgL76/nPzc7Vfyz3oUXEpJX21CqrW7RstKGA&#10;lk1qPbT3ZZF3L9RGx/H73OpLafWrUKa61VeenokIbWQ2UshXNkIJIpQm2EQ0DSRKu8k2linPyOg3&#10;la2tle0ns8WtXDDi6t2zNLQdR8e0Nn+gDN1bHPcGnQiZRWAjtUdmDUwekYU9OdF1k9B6TyotO1Ia&#10;437LoZ9Lb+o/Pp0FWGyiH0xihVtyvE3P6eO6BRZVKTRvLyBUnYapukyM01/tIZkrYo8j7tAryIn6&#10;HXqvprDfPISbsqmtc6nVc9yXQbeGK12/s3Wp1JyZ1PKaQMvFmr72YZ0l+d29hfQ/M6lh4zHJ8tbM&#10;s6iKP4bi6MMooSYuijmBquQz6KC5XZ18EsUxR5H7yWHEHPpXHH/lp/jt8/+E3zz3HGKOHkcgOR1N&#10;gQD6G6oRbK1Gd9VVjDZVY3W0jw9ogQ99BjfmxnGHGtFukL511darf7xJMt+SKadVUixjuR6IBEXr&#10;c3fCfGhrEmTvdZD/FZDMQZnG5r/u3fiIr6fN0lcp0K4P1td3u8TnmsXe8Gag7RWOYIQQVGbQpNGz&#10;2WlCxzUT1Wa1XZzwk9b1o7rsVzCSqNyg9P42ShuRBUv7YXXVzutXGt0jpb6cUpmOqSWSG6EBLA20&#10;O00709PktG14pMuthbaBzq59r3+5Fl7/e5Nie6E3YSRSe5NMnskaQYR8IrEIJjIZkRUX2fSM95NU&#10;ZLY8f5m/jpHXn+9NgLFc56FQadZRuZev99ce2a2dDT7mSxuh97BnetvzU76u98AmNeyXyz3Y0Abo&#10;/aX092pwZ7wW28yfqkujjxxwE0b6k8C2Jpj6S7AiH7mjkGEh/dyrWKR5PUZyB6vSEWQ405yL8dpM&#10;ZyrPNqTTHE/GaHGc83/7CmLp78bSlI+nWR/n/ms0EoimCZ/AgSLJEbyv8CK1NAeOSvZZloa6tHMI&#10;XDqGxONv46Nfv4Q3f/JDHHn15/j44K9xSr/f+f1hlCenoreuBiOtLQiPjXCkn8L6+AhN4gFsM3yw&#10;yBuxzBuxxBsa5sNb4QhJ4ohYj2j+7cgnota4y5u0wxsm3OVouMMbpZ0udniz5b/uEXXJtVPoEYfC&#10;tUVBlnAwbrOz+iDfrYTa0ntfEoDk14f6Iq9wzTTWAAAChUlEQVQ+3nfHZ38SQptNdSGPYwRVKHLb&#10;bLbSRlg7H6X1ztnqKK241RWhRAKt8lLcm5ndO57gzYR7JFHcI9FeWwu/Ca++v0x9WZ7XhwftCCIf&#10;X1pGlsm1sV5H4qHGCnRWFHKwDWCwoQLj7fX0obuwOa25BM0jeIKrYwlPOdjKGhK8OQNP+O1Vj8gj&#10;Ump22aUjZHbzDDwvkcZPRCOSSO6P++sYCa38r8HKXH2eg5+MIpvOwfKt7BttIgPCfq1sccE0tJFa&#10;oe6x+naEHqogiZpy3NLDzeEa95GAfrA1VkPNeOUcZlh2e7yGRNeif/1Jr9iRW38Z0N8FtoY0EASw&#10;QmIvd+mb2oD7JG+2KcsRdLiEvmzxRXTlRKE69ggqYj5AdcJhlNKn7r4a5fzwlbaruD3YgMF8+sbZ&#10;l5Fx/D2c/NVLeOen9Gt//jzNY/2R4F1ciT6FqqxEZF44i8yL59BBH/f6JEk7NkTi0l+dGKHPSlAQ&#10;ZLYJd5a8Uf4htfGjVQrpOknAG7irhyv/jBAhHlzTjaGgu6+DSKRrmgiiBqcg3SfZ77Fcdb5JKhGH&#10;2GJbfYhALW6TUx5JTAMyXwKlPPmOERLoVYOtcZaZrh0jtZuG2ushuQflCw3q0/KNtDonDTi6FsUN&#10;1kZEM6H3w4Rd0HFFEuWLgErvh7WzuL+e5+96xDUSC5YvqI3M4M2ZQcz1tzgy99eVoauyCC2l+ehr&#10;KMdEVyPCo70kNJ8ftbQJrSMw75sdT/2ZIJspK01qGk/5Rh7Vt7r7CSQoz8xglfmhMtVR3CazLN/6&#10;svizPMI0s3u9pjyXZrnOj3HhWX2VReDKIueteyVoLkCu2u0Fum6yDiMumkhtGvrR2gz+BxZtwjRs&#10;EKJVAAAAAElFTkSuQmCCUEsDBBQABgAIAAAAIQCxmvyg2wAAAAYBAAAPAAAAZHJzL2Rvd25yZXYu&#10;eG1sTI5BS8NAFITvgv9heYI3u5tqiqTZlFLUUxFsBeltm31NQrNvQ3abpP/e15PeZphh5stXk2vF&#10;gH1oPGlIZgoEUultQ5WG7/370yuIEA1Z03pCDVcMsCru73KTWT/SFw67WAkeoZAZDXWMXSZlKGt0&#10;Jsx8h8TZyffORLZ9JW1vRh53rZwrtZDONMQPtelwU2N53l2cho/RjOvn5G3Ynk+b62Gffv5sE9T6&#10;8WFaL0FEnOJfGW74jA4FMx39hWwQrQbmjhpSELdMvczZH1ktVAqyyOV//OIXAAD//wMAUEsDBBQA&#10;BgAIAAAAIQC4d/Cl5gAAADkEAAAZAAAAZHJzL19yZWxzL2Uyb0RvYy54bWwucmVsc7zTz2oDIRAG&#10;8Hsh7yBzz7q7STalxM2lFHIN6QOIzrrS9Q9qS/P2FUqggWBvHp1hvu938XD8Ngv5whC1swy6pgWC&#10;VjiprWLwfnlbPwOJiVvJF2eRwRUjHMfV0+GMC0/5KM7aR5JTbGQwp+RfKI1iRsNj4zzavJlcMDzl&#10;Z1DUc/HBFdK+bQca/mbAeJdJTpJBOMkNkMvV5+b/s900aYGvTnwatOlBBdUmd+dAHhQmBgal5r/D&#10;TeOtAvrYsK9j2JcMfR1DXzJ0dQxdyTDUMQwlw66OYVcybOsYtjcDvfvw4w8AAAD//wMAUEsBAi0A&#10;FAAGAAgAAAAhALGCZ7YKAQAAEwIAABMAAAAAAAAAAAAAAAAAAAAAAFtDb250ZW50X1R5cGVzXS54&#10;bWxQSwECLQAUAAYACAAAACEAOP0h/9YAAACUAQAACwAAAAAAAAAAAAAAAAA7AQAAX3JlbHMvLnJl&#10;bHNQSwECLQAUAAYACAAAACEAP1XI9xIFAABeKAAADgAAAAAAAAAAAAAAAAA6AgAAZHJzL2Uyb0Rv&#10;Yy54bWxQSwECLQAKAAAAAAAAACEAlMCD0cEcAgDBHAIAFAAAAAAAAAAAAAAAAAB4BwAAZHJzL21l&#10;ZGlhL2ltYWdlMS5wbmdQSwECLQAKAAAAAAAAACEAJMnGljDPAQAwzwEAFAAAAAAAAAAAAAAAAABr&#10;JAIAZHJzL21lZGlhL2ltYWdlMi5wbmdQSwECLQAKAAAAAAAAACEAhti5u6HvAQCh7wEAFAAAAAAA&#10;AAAAAAAAAADN8wMAZHJzL21lZGlhL2ltYWdlMy5wbmdQSwECLQAKAAAAAAAAACEA4lteQvkWAgD5&#10;FgIAFAAAAAAAAAAAAAAAAACg4wUAZHJzL21lZGlhL2ltYWdlNC5wbmdQSwECLQAKAAAAAAAAACEA&#10;4fMOjaScAQCknAEAFAAAAAAAAAAAAAAAAADL+gcAZHJzL21lZGlhL2ltYWdlNS5wbmdQSwECLQAK&#10;AAAAAAAAACEAmutyhxMyAgATMgIAFAAAAAAAAAAAAAAAAAChlwkAZHJzL21lZGlhL2ltYWdlNi5w&#10;bmdQSwECLQAKAAAAAAAAACEA3NDA/KECAgChAgIAFAAAAAAAAAAAAAAAAADmyQsAZHJzL21lZGlh&#10;L2ltYWdlNy5wbmdQSwECLQAUAAYACAAAACEAsZr8oNsAAAAGAQAADwAAAAAAAAAAAAAAAAC5zA0A&#10;ZHJzL2Rvd25yZXYueG1sUEsBAi0AFAAGAAgAAAAhALh38KXmAAAAOQQAABkAAAAAAAAAAAAAAAAA&#10;wc0NAGRycy9fcmVscy9lMm9Eb2MueG1sLnJlbHNQSwUGAAAAAAwADAAIAwAA3s4N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left:63794;top:2388;width:15912;height:1117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P9XxQAAANsAAAAPAAAAZHJzL2Rvd25yZXYueG1sRI9PawIx&#10;FMTvhX6H8Aq9iGZb6x9Wo5RSwYuFrh48PjfP3eDmZUmiu/32TUHocZiZ3zDLdW8bcSMfjGMFL6MM&#10;BHHptOFKwWG/Gc5BhIissXFMCn4owHr1+LDEXLuOv+lWxEokCIccFdQxtrmUoazJYhi5ljh5Z+ct&#10;xiR9JbXHLsFtI1+zbCotGk4LNbb0UVN5Ka5WgT9t3IBmodt9+uN2bK5svnZjpZ6f+vcFiEh9/A/f&#10;21utYPIGf1/SD5CrXwAAAP//AwBQSwECLQAUAAYACAAAACEA2+H2y+4AAACFAQAAEwAAAAAAAAAA&#10;AAAAAAAAAAAAW0NvbnRlbnRfVHlwZXNdLnhtbFBLAQItABQABgAIAAAAIQBa9CxbvwAAABUBAAAL&#10;AAAAAAAAAAAAAAAAAB8BAABfcmVscy8ucmVsc1BLAQItABQABgAIAAAAIQAsqP9XxQAAANsAAAAP&#10;AAAAAAAAAAAAAAAAAAcCAABkcnMvZG93bnJldi54bWxQSwUGAAAAAAMAAwC3AAAA+QIAAAAA&#10;">
                  <v:imagedata r:id="rId18" o:title=""/>
                  <v:path arrowok="t"/>
                </v:shape>
                <v:shape id="Picture 55" o:spid="_x0000_s1028" type="#_x0000_t75" style="position:absolute;left:41932;top:2255;width:15912;height:1140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uOzvwAAANsAAAAPAAAAZHJzL2Rvd25yZXYueG1sRI/NCsIw&#10;EITvgu8QVvAimlZUpBpFFEEQBH8eYGnWtthsShO1+vRGEDwOM/MNM182phQPql1hWUE8iEAQp1YX&#10;nCm4nLf9KQjnkTWWlknBixwsF+3WHBNtn3ykx8lnIkDYJagg975KpHRpTgbdwFbEwbva2qAPss6k&#10;rvEZ4KaUwyiaSIMFh4UcK1rnlN5Od6Ogd9jvNpzFhz2nMfPoqCfvyivV7TSrGQhPjf+Hf+2dVjAe&#10;w/dL+AFy8QEAAP//AwBQSwECLQAUAAYACAAAACEA2+H2y+4AAACFAQAAEwAAAAAAAAAAAAAAAAAA&#10;AAAAW0NvbnRlbnRfVHlwZXNdLnhtbFBLAQItABQABgAIAAAAIQBa9CxbvwAAABUBAAALAAAAAAAA&#10;AAAAAAAAAB8BAABfcmVscy8ucmVsc1BLAQItABQABgAIAAAAIQCS0uOzvwAAANsAAAAPAAAAAAAA&#10;AAAAAAAAAAcCAABkcnMvZG93bnJldi54bWxQSwUGAAAAAAMAAwC3AAAA8wIAAAAA&#10;">
                  <v:imagedata r:id="rId19" o:title=""/>
                  <v:path arrowok="t"/>
                </v:shape>
                <v:shape id="Picture 56" o:spid="_x0000_s1029" type="#_x0000_t75" style="position:absolute;left:52644;top:2415;width:15912;height:1112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yeuxAAAANsAAAAPAAAAZHJzL2Rvd25yZXYueG1sRI/NasMw&#10;EITvhb6D2EJutdxAQutGCaUhYMglP4VeF2tjObVWRpJjp09fBQI9DjPzDbNYjbYVF/KhcazgJctB&#10;EFdON1wr+Dpunl9BhIissXVMCq4UYLV8fFhgod3Ae7ocYi0ShEOBCkyMXSFlqAxZDJnriJN3ct5i&#10;TNLXUnscEty2cprnc2mx4bRgsKNPQ9XPobcKZNht129V2frtb9/sxvN+s/42Sk2exo93EJHG+B++&#10;t0utYDaH25f0A+TyDwAA//8DAFBLAQItABQABgAIAAAAIQDb4fbL7gAAAIUBAAATAAAAAAAAAAAA&#10;AAAAAAAAAABbQ29udGVudF9UeXBlc10ueG1sUEsBAi0AFAAGAAgAAAAhAFr0LFu/AAAAFQEAAAsA&#10;AAAAAAAAAAAAAAAAHwEAAF9yZWxzLy5yZWxzUEsBAi0AFAAGAAgAAAAhALOvJ67EAAAA2wAAAA8A&#10;AAAAAAAAAAAAAAAABwIAAGRycy9kb3ducmV2LnhtbFBLBQYAAAAAAwADALcAAAD4AgAAAAA=&#10;">
                  <v:imagedata r:id="rId20" o:title=""/>
                  <v:path arrowok="t"/>
                </v:shape>
                <v:shape id="Picture 57" o:spid="_x0000_s1030" type="#_x0000_t75" style="position:absolute;left:30546;top:2449;width:15912;height:1109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mFwxgAAANsAAAAPAAAAZHJzL2Rvd25yZXYueG1sRI9bawIx&#10;EIXfBf9DmELfNGmhF7ZGEatghT7US6Fvw2bcLG4mSxLdbX+9KRT6eDhzvjNnMutdIy4UYu1Zw91Y&#10;gSAuvam50rDfrUbPIGJCNth4Jg3fFGE2HQ4mWBjf8QddtqkSGcKxQA02pbaQMpaWHMaxb4mzd/TB&#10;YcoyVNIE7DLcNfJeqUfpsObcYLGlhaXytD27/MZh8/7Zfe1MrN7sMqjX/eHnqLS+vennLyAS9en/&#10;+C+9NhoenuB3SwaAnF4BAAD//wMAUEsBAi0AFAAGAAgAAAAhANvh9svuAAAAhQEAABMAAAAAAAAA&#10;AAAAAAAAAAAAAFtDb250ZW50X1R5cGVzXS54bWxQSwECLQAUAAYACAAAACEAWvQsW78AAAAVAQAA&#10;CwAAAAAAAAAAAAAAAAAfAQAAX3JlbHMvLnJlbHNQSwECLQAUAAYACAAAACEA0XphcMYAAADbAAAA&#10;DwAAAAAAAAAAAAAAAAAHAgAAZHJzL2Rvd25yZXYueG1sUEsFBgAAAAADAAMAtwAAAPoCAAAAAA==&#10;">
                  <v:imagedata r:id="rId21" o:title=""/>
                  <v:path arrowok="t"/>
                </v:shape>
                <v:shape id="Picture 58" o:spid="_x0000_s1031" type="#_x0000_t75" style="position:absolute;left:8589;top:2014;width:15912;height:119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cH0wQAAANsAAAAPAAAAZHJzL2Rvd25yZXYueG1sRE9Ni8Iw&#10;EL0L/ocwwt40dUGRrmkRWcGbqxbU29DMtsVmUprYdvfXm4Pg8fG+1+lgatFR6yrLCuazCARxbnXF&#10;hYLsvJuuQDiPrLG2TAr+yEGajEdrjLXt+UjdyRcihLCLUUHpfRNL6fKSDLqZbYgD92tbgz7AtpC6&#10;xT6Em1p+RtFSGqw4NJTY0Lak/H56GAX2ejl0t/k2ux5uP4/v873/591GqY/JsPkC4Wnwb/HLvdcK&#10;FmFs+BJ+gEyeAAAA//8DAFBLAQItABQABgAIAAAAIQDb4fbL7gAAAIUBAAATAAAAAAAAAAAAAAAA&#10;AAAAAABbQ29udGVudF9UeXBlc10ueG1sUEsBAi0AFAAGAAgAAAAhAFr0LFu/AAAAFQEAAAsAAAAA&#10;AAAAAAAAAAAAHwEAAF9yZWxzLy5yZWxzUEsBAi0AFAAGAAgAAAAhAArpwfTBAAAA2wAAAA8AAAAA&#10;AAAAAAAAAAAABwIAAGRycy9kb3ducmV2LnhtbFBLBQYAAAAAAwADALcAAAD1AgAAAAA=&#10;">
                  <v:imagedata r:id="rId22" o:title=""/>
                  <v:path arrowok="t"/>
                </v:shape>
                <v:shape id="Picture 59" o:spid="_x0000_s1032" type="#_x0000_t75" style="position:absolute;left:19722;top:2261;width:15912;height:1143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u7uxwAAANsAAAAPAAAAZHJzL2Rvd25yZXYueG1sRI/dagIx&#10;FITvC75DOELvalZpxW6NUlv8odSiqw9w3Jzubt2cLEmq69sbodDLYWa+YcbT1tTiRM5XlhX0ewkI&#10;4tzqigsF+938YQTCB2SNtWVScCEP00nnboyptmfe0ikLhYgQ9ikqKENoUil9XpJB37MNcfS+rTMY&#10;onSF1A7PEW5qOUiSoTRYcVwosaG3kvJj9msULN37ZrFe9R9/jsuPr00xO+yzz4NS99329QVEoDb8&#10;h//aK63g6RluX+IPkJMrAAAA//8DAFBLAQItABQABgAIAAAAIQDb4fbL7gAAAIUBAAATAAAAAAAA&#10;AAAAAAAAAAAAAABbQ29udGVudF9UeXBlc10ueG1sUEsBAi0AFAAGAAgAAAAhAFr0LFu/AAAAFQEA&#10;AAsAAAAAAAAAAAAAAAAAHwEAAF9yZWxzLy5yZWxzUEsBAi0AFAAGAAgAAAAhAJ1O7u7HAAAA2wAA&#10;AA8AAAAAAAAAAAAAAAAABwIAAGRycy9kb3ducmV2LnhtbFBLBQYAAAAAAwADALcAAAD7AgAAAAA=&#10;">
                  <v:imagedata r:id="rId23" o:title=""/>
                  <v:path arrowok="t"/>
                </v:shape>
                <v:shape id="Picture 60" o:spid="_x0000_s1033" type="#_x0000_t75" style="position:absolute;left:-2390;top:2420;width:15911;height:1113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rvOvQAAANsAAAAPAAAAZHJzL2Rvd25yZXYueG1sRE/NisIw&#10;EL4v+A5hBG9rqoJo1yhVELwt1n2AoRnbaDMpzaj17TeHhT1+fP+b3eBb9aQ+usAGZtMMFHEVrOPa&#10;wM/l+LkCFQXZYhuYDLwpwm47+thgbsOLz/QspVYphGOOBhqRLtc6Vg15jNPQESfuGnqPkmBfa9vj&#10;K4X7Vs+zbKk9Ok4NDXZ0aKi6lw9voCzWcj4VYm/+3u6dX18X2n0bMxkPxRcooUH+xX/ukzWwTOvT&#10;l/QD9PYXAAD//wMAUEsBAi0AFAAGAAgAAAAhANvh9svuAAAAhQEAABMAAAAAAAAAAAAAAAAAAAAA&#10;AFtDb250ZW50X1R5cGVzXS54bWxQSwECLQAUAAYACAAAACEAWvQsW78AAAAVAQAACwAAAAAAAAAA&#10;AAAAAAAfAQAAX3JlbHMvLnJlbHNQSwECLQAUAAYACAAAACEAGYa7zr0AAADbAAAADwAAAAAAAAAA&#10;AAAAAAAHAgAAZHJzL2Rvd25yZXYueG1sUEsFBgAAAAADAAMAtwAAAPECAAAAAA==&#10;">
                  <v:imagedata r:id="rId24" o:title=""/>
                  <v:path arrowok="t"/>
                </v:shape>
                <w10:wrap anchorx="margin"/>
              </v:group>
            </w:pict>
          </mc:Fallback>
        </mc:AlternateContent>
      </w:r>
      <w:r>
        <w:rPr>
          <w:noProof/>
        </w:rPr>
        <mc:AlternateContent>
          <mc:Choice Requires="wpg">
            <w:drawing>
              <wp:anchor distT="0" distB="0" distL="114300" distR="114300" simplePos="0" relativeHeight="251658240" behindDoc="0" locked="0" layoutInCell="1" allowOverlap="1" wp14:anchorId="248AF214" wp14:editId="271E9187">
                <wp:simplePos x="0" y="0"/>
                <wp:positionH relativeFrom="margin">
                  <wp:align>left</wp:align>
                </wp:positionH>
                <wp:positionV relativeFrom="paragraph">
                  <wp:posOffset>1463040</wp:posOffset>
                </wp:positionV>
                <wp:extent cx="6640195" cy="1066800"/>
                <wp:effectExtent l="0" t="0" r="8255" b="0"/>
                <wp:wrapNone/>
                <wp:docPr id="20" name="Group 20"/>
                <wp:cNvGraphicFramePr/>
                <a:graphic xmlns:a="http://schemas.openxmlformats.org/drawingml/2006/main">
                  <a:graphicData uri="http://schemas.microsoft.com/office/word/2010/wordprocessingGroup">
                    <wpg:wgp>
                      <wpg:cNvGrpSpPr/>
                      <wpg:grpSpPr bwMode="auto">
                        <a:xfrm>
                          <a:off x="0" y="0"/>
                          <a:ext cx="6640195" cy="1066800"/>
                          <a:chOff x="0" y="0"/>
                          <a:chExt cx="7748307" cy="1601188"/>
                        </a:xfrm>
                      </wpg:grpSpPr>
                      <pic:pic xmlns:pic="http://schemas.openxmlformats.org/drawingml/2006/picture">
                        <pic:nvPicPr>
                          <pic:cNvPr id="46" name="Picture 4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5322622" y="205618"/>
                            <a:ext cx="1584000" cy="118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7" name="Picture 47"/>
                          <pic:cNvPicPr>
                            <a:picLocks noChangeAspect="1"/>
                          </pic:cNvPicPr>
                        </pic:nvPicPr>
                        <pic:blipFill>
                          <a:blip r:embed="rId26" cstate="print">
                            <a:extLst>
                              <a:ext uri="{28A0092B-C50C-407E-A947-70E740481C1C}">
                                <a14:useLocalDpi xmlns:a14="http://schemas.microsoft.com/office/drawing/2010/main" val="0"/>
                              </a:ext>
                            </a:extLst>
                          </a:blip>
                          <a:srcRect l="16248" t="27113" r="24335" b="18311"/>
                          <a:stretch>
                            <a:fillRect/>
                          </a:stretch>
                        </pic:blipFill>
                        <pic:spPr bwMode="auto">
                          <a:xfrm rot="5400000">
                            <a:off x="6410707" y="246400"/>
                            <a:ext cx="1584000" cy="109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 name="Picture 48"/>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16200000" flipV="1">
                            <a:off x="-231077" y="246315"/>
                            <a:ext cx="1584000" cy="11218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49"/>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flipV="1">
                            <a:off x="843747" y="236702"/>
                            <a:ext cx="1584000" cy="11383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50"/>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5400000">
                            <a:off x="1948563" y="242169"/>
                            <a:ext cx="1584000" cy="11274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 name="Picture 51"/>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flipH="1">
                            <a:off x="3044809" y="229001"/>
                            <a:ext cx="1584000" cy="11537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2" name="Picture 5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4166935" y="242708"/>
                            <a:ext cx="1584000" cy="1132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w14:anchorId="38F26125" id="Group 20" o:spid="_x0000_s1026" style="position:absolute;margin-left:0;margin-top:115.2pt;width:522.85pt;height:84pt;z-index:251658240;mso-position-horizontal:left;mso-position-horizontal-relative:margin;mso-width-relative:margin;mso-height-relative:margin" coordsize="77483,160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MkKbKwUAAJwoAAAOAAAAZHJzL2Uyb0RvYy54bWzsWltv2zYUfh+w/yDo&#10;XTEpUTcjTpH4kg3ItqDd9k5LtE1UEgVKjhMM++87h5J8b9K164M7BYhBUbyc68dPR7p+95xn1pPQ&#10;lVTFyKZXxLZEkahUFsuR/cfvMyeyrarmRcozVYiR/SIq+93Njz9cb8qhcNVKZanQFixSVMNNObJX&#10;dV0OB4MqWYmcV1eqFAXcXCid8xou9XKQar6B1fNs4BISDDZKp6VWiagq6J00N+0bs/5iIZL6t8Wi&#10;ErWVjWyQrTa/2vzO8Xdwc82HS83LlUxaMfgXSJFzWcCm26UmvObWWsuTpXKZaFWpRX2VqHygFguZ&#10;CKMDaEPJkTb3Wq1Lo8tyuFmWWzOBaY/s9MXLJr8+PWpLpiPbBfMUPAcfmW0tuAbjbMrlEMbc6/JD&#10;+ajbjmVzZc03v6gUJvB1rYz2zwudoxVAL+vZGPlla2TxXFsJdAYBIzT2bSuBe5QEQURaNyQr8NXJ&#10;vGQ1bWeGIYs8ErYzA0JpFKGMAz5sNh6gtK1wN9elTIbw31oNWidWezu6YFa91sJuF8k/a42c64/r&#10;0gEHl7yWc5nJ+sUEK9gIhSqeHmXyqJuLnQNY0DkAbuOuFvSAejgFRzVzOOr0oJKPlVWo8YoXS3Fb&#10;lRDnYExjjMPhA7w82HCeyXImswz9hO1WNciJo5g6Y50mXicqWeeiqJsE1CIDLVVRrWRZ2ZYeinwu&#10;IJ70zykFV0Hy1xAipZZFbWIE4uChqnF3jAiTI3+50S0hsXvnjH0ydhgJp85tzEInJNOQERbRMR3/&#10;jbMpG64rAerzbFLKVnToPRH+bEK00NGkmklZ64kbYGiiCAQy0dSJCIGFFkJZK528ByPDOGjXWtTJ&#10;CpsLMGTbD4O3N4zVd4ZGH1SQPucTxtIKnOczgn/GRG36+J7rBq5rW5AoLvEDaqK9sRtmEvUjnNTm&#10;AyQDXuznA8SKrup7oXILG+ATUMHswJ/AB83QbgiqUyiMDKNkVhx0gHZNT2ebfffFJJ5G04g5zA2m&#10;4L7JxLmdjZkTzGjoT7zJeDyhnftWMk1Fgdt8vfeMM1Qm0y6eK72cjzPdeHVm/lqDVLthA4yinRid&#10;x3GxXUTG1GXkzo2dWRCFDpsx34lDEjkAXXdxQFjMJrNDlR5kIb5eJWszsmPf9Y2X9oTGCNzTDUNl&#10;6+yDYbms4UDNZD6yMR6aQXy4EjydFqlxbc1l1rT3TIHi70wB7u4cbWIZoxfuYiDD/wViK5wazeH2&#10;2GFreNnYCrDwnWErUjQauAwYI0CVG1LqwXECLeZ5QBeArtHIo+aQ24Pab4zBAaMkRM6BGMyAurRc&#10;BZHiFIMJwMY2LTsy1AFsj8E9Bv+vMRgS+wiDDaHBQ+Uy+S3g03eGwYYfbGnsf4mtgOwNHbEWQKn/&#10;xKcVZFwt1XVcD3B2C7Me9fF0/iTVdWnUPBsBT+lhdmT3VLenul0dh8UnMBtfNtVlPcyaeg0elG+V&#10;EV6H2Yh5IWtR1gtC4r6Ksl7k+WZEj7KmTNSjbI+yHcr622p5V1CAHqAsl0tmsSLfF2sbD76FsmeK&#10;tTRmkR/AE4EpFLg0MIfupxlsyJpybo+tPbb2xdq2BNC8ifThvdFhoQB6Lhpb4c1ej63wxvHfM9if&#10;jgoFHmEsIvCIgzDrxoS09eDz9Vjqe6HPMHZ6mO1htofZQ5iFV0hHMGue9i6XwsKTbQ+znwmzZygs&#10;o0EQ46u2hsLC6+7XywNu7BuS22Nrj63fGFvNl13wCZw5yNvP9fAbu/1raO9/VHjzDwAAAP//AwBQ&#10;SwMECgAAAAAAAAAhAKOq57+8GAIAvBgCABQAAABkcnMvbWVkaWEvaW1hZ2UxLnBuZ4lQTkcNChoK&#10;AAAADUlIRFIAAAD+AAAA9QgGAAABB1Z4BAAAAAFzUkdCAK7OHOkAAAAEZ0FNQQAAsY8L/GEFAAAA&#10;CXBIWXMAACHVAAAh1QEEnLSdAAD/pUlEQVR4Xuz9B5SVVdYuCtf4x7h33HP/853uNpBj5Rz2rpyr&#10;qJxzUeScswSVrAQJEkQEFAkiQUCRJCCg5JxzzhRUFZXTzs995tpUi4it7Xf6fF+P7lcXe9e737TW&#10;nPOZz1zvWnPZWKCHtRhUAYws5leUf8z2Gw8g2/+RB3jx5g3lxe1/5wO8eC3zTw/wU80bPl/c/nc/&#10;QEMxvvgAL/4g5e/cLPzfwvMs/MI/LPyUb2aY+N0Es0UPs6kOqDyIsi/74snCTriV42V9gJ9q/VsP&#10;8NJ+uYP6qAdqLwM3tmP/gCTcmBCHmi/64OH8HNzq7YdHHXzwIFuL22leuJTsguvpzjgY6ghN0zfl&#10;ARrk/7dvLrUAj6s4PJt/1LBeBpgfbMbFAcE4m+KLi/FeuJHjg/Opnric7IPD0c64kanBqVg33Guv&#10;wYU8L2wPaIUzSa64woe4le6E5GbPH+CXLfB8Yw2NbEqzqR4l0wpg2tUblq9zYCw/iYq1E1A/qx1K&#10;hwTjQo4nCrv7oezdMNTPjUHFyABUD/HD/Y7uuJuvxdPeWhT31eJhV0/opgehaow3yoZ7YUNQyxcf&#10;4MWHsG5miufhD9vxdGgkLKvygG2doJsZg7J58Xj46QjUzopF3ftR0H0Qjprx4TAvSYVhSQLqp4ej&#10;cpQWdZPD8UO0C4xfpaNuVjTKh/mjbkIgdNOCUDPKGw+6u7xaBKJHFnMtbnZPwNP+ITDOiULNhHCU&#10;DvKF/sNoVE6MhPH8MhiWZ6J+RjgfKgxG1ty0mg+wLB6G+dw3IwJ1M2Jxu7MPzBtzuT+Tf4dD/0EM&#10;DJ9EQT8zCNUTNL8UgSjl4z3rcDLJE3cLvHG/vTubzhtV4yLwpI8fHvbSqqY3nvkIhi9yUDctFPq5&#10;vODHfIC1qTB/lQjD54kwf5EJ3UdxMCxMhn5VJkybesCyJhXGL5Jh+iIJuo+jYFgR91ILmPU4R209&#10;nOCJp6MDYVyRhKqJEZRZCCre8kPt1BA84APolyXDcmoKDF9mo/7DCN48GoZF0bxBCszf5sGysQP0&#10;X2ZSZF148wwYVveGYVsuzJtyYOE5NTMS+BD5MG7Mgw3M1GY+gMlUgbNJbtgW5orq90J4QAJKRvhD&#10;PycS9Sz6aRHQfRiGuum84WLWYt8wmDbkwbg4HvpP42D8PA7mtRkwbu0K4zdd2OwdYPy6PYzrusH4&#10;JVtmc0fWOAVlb/niaXdX1FIPDMsTYGOysPnLz+BgmBt+jHBF6WBfGD6Lg252DGrfDYBxaTyMn8VT&#10;1qGoHB/E73EwfZkD8zedYd6aDzNrbVmfAfPXbOZ1+dAtzYSeimhYyPJlAQwr2Spr0qD7JBb6WWEo&#10;G+COJ908oJ/BSn4aDRv92kE4EuGEwk4a3M5zUU1tWpGMqneDUTtZWiIJhsXtUPt+MAwzwynDJDZl&#10;J1hWZ8O8kw+xrSMs33eH5Yc+MKzNRzUtoHZKOEUTx5aiQi6NhXFRLAzzIlghf5T19kZRJydUDdHi&#10;cSdH2PwQbodvAlqjdnwAqsYGofZDKtVniaifH6ZkrptHM2Ptq8YHQv9RlHoA04YCfmYAbG7zDirX&#10;DwNg/rEfdJ+nonx6In/LpSlSZLQEw8cU4bRA1H8QgLqRGlxKbINLSQ7IbtEI32UFwGaDfxusDW2L&#10;qlE+qJnImyzmk1Op9J+2oxZHKy2v4pPXTAllSyTAuD4Hpo2U5/IsmlYqTS8bph3dYPquBwzrusC0&#10;nPJewnM/CEXtWLbaLNaclasf549LhODHmW7YFWiLbq3fxHTvVrA5GO+KDTGO1H5n1E5gjT8IQf1s&#10;tsIi2vrnsWyBMCJbICrHcf+naWz2nrxRHnTLslD3SQrqllPRtvegXlABlyarmxsXsNWmh6BuHFt0&#10;vBa7YhxQ1o+y7+WFa6l2OBbdGpOcm8P/tddhs8CnFfZm0EFQMWrepxjG+BLV/KDjRRSoLIrjvmA8&#10;GUTzW0yF2zUIhm+6w7izN0zfs/lXpVn1ZHYYqicG404nLzzq7Iry4Vo8IfTezfXBILdG2BLliCsp&#10;9tgX2Zq+wBahjd5AaFM+wKVsB8zzbI66Sf6on8majvRFUT8vNjmbjzfXz2uHmrcDUTw4ENjRH5at&#10;XVBDRTNvyVO1rpkQgPPp7lgYaoeywRpUv61F+SAfPOzogaNs2eI+3tC9F4b7+S7obtcEj/M88aSD&#10;M4Ib/xlhTd+ATWF3Z1xLs4OJZlE/JwRV79B59PUk8hEDiHB1HydQKZOhW5EO05b2eDbMF7c6eLK1&#10;aCFEvNp3A1ljT/R3aY6V8fZ43N2bDsgDM33a4GEnT1SMCICJLVn1VgC9pBM2hNtiZ5wzcts2QZK0&#10;QFF/dzzt6UZtDWONYwizwXg2UMPWIOB8QmVaHA3d/GhahB+u5zmjeKgGhT18UDsxCLq5xHs+yNPu&#10;GmyOdkCuwxsY5N4WS4PaYlmwEyqHUfOJJ5ZNefQBoTgb74S4Nk0Q3aopxjs3gebNv8Cm8m0fVL1N&#10;mX9I+50ehkd8oEu5zmyNCPp2Z5SN0tAJsVmH+GKkhz12JxIrhvpRLEQy4oJ+RhQe84HOpTnhWEct&#10;jqX6oLinN36IpU4Rws3LaK77eiqT3hXuyJu3gHvjRohr3QQRzRvBpmSYB+71dsPjrs4Y4PgXlPZ3&#10;xf0C1rSnE5719sSzIZRnVw/czHNHJ7sW2BTpgBsdPFAywJcmSq83J4acIAA38n2wKMQWFXS55cPo&#10;6UYF4m4Hb4pEw4dIp3VFYX+YCzaTCR2MdsLNLA3O9wuiDvRyxZEEOxyMs8Ug22YopubWvROKMe7N&#10;cTXLDUUDvXEpzRkX0zwwyacl9iS443RHDR70oIecTLCaEYmyQX64mO2Eq2Q9N6lkZ5I98KhXEO6R&#10;pEzzcMDNXD+c4r5bueQAXwyERVfx3PuSlt/r6ohrHV2wk8rxJSnT7Y4OKOrvicW+LfGY5vSkmwsu&#10;JrvhehZlOjoIj/iAR3M9MFVriztdyHRGhqCopwYnU7zwrJcvLqR609x88EmwM47GemFNkDuOJfjg&#10;eMdEWEw6Ujmhdg3unw8gSvhkoBuf0B5bA1vgYLs2WODXGvsj2+BMggtKe5PrZbiRXmlhEjIyKoAk&#10;wx2Fw0Jxtb0nHg+giXXxxekkD5yj/A/FeWBHtDeOJfrhQsd20N+8CJDSWW/4YrFuNs8GeeDZcA8s&#10;82qCMbaNcT7OEVsJz9uCW+FwrBP1wQOXcx0pDg8UdvNCxfAwXGwfiNIx4TgQr8EIT1vsi/PGlnZ+&#10;OJYcgCsFSbCc3ktWVaduI/X96XaveIC77Z3wpIcr1gS0wds0jWMxdmwNN5xMdsYV4vYzEpPCwT6o&#10;GBuCA6zdcTbxUPfWOJKowTfhvjiUFIzdubFs1WrF/a23fM7XX7n9/CFsrmc54E6+Ew5FtsWW4Na4&#10;xZrepVt+NpToN1QLA53SrQ7+1BEnrA30xLdh3vgxJRhbs/J5HwY1ZFFmUna5JfmzuuhPJPe3NoZm&#10;4hpvZjnje5rHKTb/014eqKRZFfd2x9lENxyKcSbH9yb3D8COyeN4kxfl2XCjhhvL1vDbi/tetVmP&#10;ISeU0OzlALXh5N9zof/M9tID/HqN/lHbL6LjVz3AP3J7/gA/v3FD+UdtL9yHSvzCA/zxm1sjcgnE&#10;5aISVllDc+sm36lfZiqvsQj647PxeNVgPBkajGspbn/PA1j3/9LCea7xCVB2BPsmdcPRwdEoW9gR&#10;9xfm4SJB63qeKx4WeOFOugeuprnhdhaj41hnDLF7E2PcHOQBfh6aveoBzKyRyaxj4PQIluofrbU0&#10;lUC/8x0iny/OEuuvpAtkuxP/PXAhRYMb6d44R3i+muGNi8SWC6kko6EOOJfoiLuZRN7AVlju17bh&#10;AX7l5tInwKY9+80X5P59YNnRFTgxHGYGrjUL00g6w+iqGYZ380VxDw2MCxnzTQlD+QByiD5alHbV&#10;kIppUNxPi6I+Xqh9Jxj66YGoG+uL292csYiQ/9cW+OlBftrMBgaqo3Jwr7MvLPu6QrcwhgSEMaDu&#10;PqoXMDKeFqk4Qd30aIbbQYqiCY2rHcs4YEIQykbw830yK8aSNZMi8WyAh2LdNRP8GYF5YleE7S9F&#10;oODUbET9/auUHwnl7HakYBoUDSC3n0Ta/mEMdIcXQL97AG9m5f+62bzpNLKfdWmMFblvFmn9TD7U&#10;hFBgXQF0X6SS2iUzOGFgsyRexZi6D4JVnPjLBzDX4XR2KH26J67keOEJQylpgTpe7HY+/x7I0O3H&#10;0bDsJT1nbQ3zGO8vYBw5M5QRE4nrKobmDE4Mn6czymqHuo8YvH7ZAaZvMhmkMm5YnYJ6PqRpCbkm&#10;A9oXHoCfpmf4IcqTNfZTT25aEIe7pFSVY8lsSU6LyQvLGCNYfhgC8+6BjPEZqC5i8PpxLOrmRcIi&#10;AeqmfJjWt4d+NQOVTR1ROTkK2DsQ5u8KoP88iQ9KMS2UQJYtszFbHoBISI9245MB+CHIhYzHF1id&#10;iroPIxmQsnk/ZlzAcL1SuleoYNLVYvi6Kywigk8Zqi1NYI0TUM0YUsJxiRUNX/Ehvu0E01cFsGxj&#10;1LSON9zcCbWzw/Gouwd5o5di4Prl8bARjd7HiGV/pD1OxrtQLlrULoxkPMg4gUzZsFJkZu0HMn4a&#10;BdPKNIbdebxRL94og8FJMmueBePqXMaJuaj9JAE6torpM4rjmw7Qr0rhjVJgnB+F6nE+jIjJqhk1&#10;GRYwcF0YBpsLJIt7wx3wqIs7uZ03g85E1MyJRc1YfwankZRpPIlnCPR8GONH7WD+kqEYY0PT5i40&#10;S4bmWzpQJL1g2d4d9R8noppxQs37UdAvobw/jUU9ryHBru69QNSM1KKwPRl3dxc86eOGuP///w82&#10;3wXZoqivhmYSwJMZci1PQr2E5AxMdOT99fMjUD052BqqfRpDRcuCiU1tWs+b7+qumtx8aLDqGan9&#10;IB6W1V2go6bXvxfKED2YD01FlU6rib6oHqLFwTBbfBfhgG72jRDU5DXYjHVpjevk+ZUMyfTzGJYv&#10;5NN+FkNzioV+NkPrSUEof9tXdTqYGIgav2FovrY9b5ICw6pMmDdQ7rt6w7iB+9d3UD0o0iegk0h7&#10;fBDqF4SjZrQfqkdoyazdcCnBGas1rZHXphHyWjE0G2rfBIt8WuNxfw+2AG19BtGKOiChudh0HRWw&#10;eLAWFRPC2dxdYPy2M2oYK+qXZqJuYToD1gF8KGr9Eokh2UI8Rz8vAvUMzevfZTjXxQm3czxQPsIH&#10;93JdUcioa5F7U8Q2/Qs83vwzbAY5tsDWMHtUEZ3qxgeiapSWQBLC5o5leJ6o+vaKGHhUMFjBlq4w&#10;0fws39OsvmetKX8jUU6/hNHRiGDUMVB5NtIPhvFRKGGMcD3dFYdznDHWqwVWR7TF1XQH3M9xQa9W&#10;jRHS6D8Q0IQt8HVIaxzLcmSIRTkriPRG5Rh/yo3iYHheSzk+G6ilMtGUtnej5ucwJggAthFcFsbh&#10;PiPjy1me+CzCDtWTggnDAahgNHW3gxOuZXtC/144ynj+mdS2OBXriMft3bA+yBnaJo3QrW0z2Dxo&#10;74IHnVzZbAyzpgUw/PZmMKpRXTO6+XEw05brPqFyiaxp7/XTIqgznrAsJcItiEJpv0D6dVdkO7TB&#10;pTwPPO3E0NyzNQ7T65VLjxuvUT8/EoWd3HA6wgkTXG1R0OJ/IuTNRpjhQV8g7LdsCMPzRawxzaWC&#10;ylhCmesWEWS+SKEIInC7lwtrQ5zIdCbqSSxIhZ1Fs/wkhjYdgOu5nki3b4EY25Z40NkL3Z3b4H4n&#10;T3rGCJg35sC8KhnP6A0/09givEUz+DZ5E0ktXof2TVpBJcPvejqGwoFsrtmReMxgVcLz2tlEPWrx&#10;PUZDTxklX8xxQz+PtoyWPVE5nL5hIt3qAj7wW0F42MkH491bIcWhFepHBmNdpLPqM6ifSXj+vivM&#10;W9vjQYEn5vm0gVez5vBv1pgP0hKTPUlIiga5404PRrzpTnjY2xkltIaLGfYoG8yYcYAnPaILtkY3&#10;x5E4J3R1bYVH/TxwlgSjejytZW4sKt8NQ9WwMNwlLyjqQ7B5V7rjQ3GnPSPhbqK8kRRdJq7neGNn&#10;iCP2hbrifKIrbnXyQtW302Fzo4MjtoW1ZiDaFr1om+W9PdC+dSNMdm+BO7lOeEyEPJPiRL3wR4Zt&#10;K/6txbJwR1RPDVVKV/ZOBGpocvco/8tkPztC7XGPJMQwOhTLQt3xqb8H7rcXDHDH3X60pPuHle9p&#10;8L4298hMjiXb4Vy8PUbZvoa77R3QucWfcSDGFiV9GPHyt4spHigbRnbTg/rBpk1s2xzH0rxxJIOQ&#10;OtgPe6NdUdQjEE9Z4+tZWnRv+Qa2hLthXYgbdkZ64Vx6MCouM0qWbmG1CbN8/gCF/V3wtJ8zwzB7&#10;nuyC9/0d8T1bZH+kHZvUEw/y3alQ3tQDb3pDQjNrWzMhjAQlCLujPVA6PBynU7xxLVODE4laHIv3&#10;xc5oP5xN4+85MbxX3XO2JZv1pi9uNqXD6P97OmIOm3x1oC32x7bFDobm+yLYlASNh928UTGUitbN&#10;h2AThJudKeuhYSjs64dMavuxJA02hXvhYIwPzmeG4liPPEBXApOlljeXt2fP7/TXm7/0AI+6MjAN&#10;aoo53i0w3bMprme6MuxmK5CvSR+PjtSqbnI0Dqe643KeBkMd2+JcihbrQ8npYvxxPD0ehbu3kKjq&#10;eNOG8Fy2XxJ46/big4gOdHDBsai2OBhrjxNEqqupBKaObqgaTeazOAllbwfRe7lhTYAr1ge744d2&#10;/jicmQhTUYWib9InIDyy4bZyUQt0z7//1sYHuJHpiBNxzjgQbY87+c54TKUsG+SNou6e2B9FBY3z&#10;wKE4T5xsT2pFii4vskSm1thHlKqBTzZs8r1B2X5te6EFrMHpi8UaplsVp+EGDTdpKC9uv7b/n2H7&#10;lQb4ecX/ZRrgVVJ/sfxWJf8ZGkDMpqFYY8CfNcDPK/qq8g/eGp5N/WO950/9fs9/kk194f6GY63/&#10;q816PM9jWG8kNCnBmuv5ySI+QXpJ9DWE6gcw3dj836kBBOCIpkRVATqzRff8kxUQpH3+qfqcpQgC&#10;G6pZmVKg7iFQeQWW8gMwnFmO8pV9caK7M+6R1zyhM33UU4NbXV1wIdMeFxkSnGnnQmdrj20BjtIA&#10;VtX/7Qb47c0sYhBp8HAlEZO1b0rehyvJyA/ywR/Vq2pW0iqRElSf2YAf22twNdcfV3P8cCPXFzey&#10;NOS67riU7IULKV64xO/H47xwvJ0XTieQtCVpcYMs4GaGJ+6QbEnv0Nl4V1bQlY7cDgejnNTgjatJ&#10;7riX4YE75EPnExwQ0PgNpLdtgvfdWv/UAL+09ZfLb28iPUNNOYrXTsOzz/uidGYGHpOu4uwYSumu&#10;+t34eCsq57ZDFf3rs0GBuNPFBxfTvHAxVYMzSV64nU9+TVJ3v0CD8rfktWcEHvel741xJCN1Ja31&#10;wf1sHpchPU8+uMJjr2V64llvf5SRscgrMnnddiPPCY96axiNkjaPZ1A4UoMHfTQ4m+yAo9G2+Mij&#10;OWaSQttYHfkfkb6Z7p5WxvOF9nzZIRRPRjIgXJzFOH0QLIf6Avu7wSKjFTYzaDw1g7eowtMFA2FY&#10;mocaMpzKd4IZfgVBNzWKPI9hNBlu2ShWhDGgbk6yegds+IRRrrzKmxyCqhGBqH7LH7WjSblHBaG4&#10;lzcuZpKgsoHktV39h6Tno4LJIUnb+mp5LBtgehDjjGAGJwHQTWJ0PdoLxQPccS7DFhuDX6kBP9eE&#10;BhBSI6Fkv5ARUVtW/+I7/fGgXwSekpBWjw8nVfeB5cssmJYlsIJh0PGhjB+yUWa2Q+3UeKDiKOr2&#10;fwzLN71RvzQDeum8mhEG/QdhasSNvK+snRqOuvcjGBCnwMhISkZkGOQt/ixeT4YRMASomxyK2ils&#10;tAlROBrrCssqNvqGHJhWpcLEiL2O161lMFU5go3FT730c8j57/Hc8RrGLL4oZhR4Nsv5tzHA2gAy&#10;DKwepprHODYkD5dpp5fTPLDQtw22xbaBYVKkerN/i0FQzbAIPOkdiEKS5+oxDJCmBDFuCUf52Ajo&#10;d4+H4dynMO8dysrlUMqRqstJ92GE+i7djYYFcahjg1gH4qTD/GUSTGwEEyN/eZFfvzAGxkWJPCce&#10;NaIVExnjrMqDfm2m6ifRL8/jORlqhJDpsyTUSZ+qvPxfGst9kTDMZYN/GIL6WYwqpgS+3ABSWZGy&#10;MFvaKwuM5diY4oN9cVrsiXLF8VhvknF3VExkvPsR4+YPYvF0ENVxoPQo+KKKEaFxIQn8e2G4wbj4&#10;TJYniocyeqRkLPvfguX0bJj2DIZpdZ4al6GbFUnVjWbFY6H/iNqyMBLVM8NhYQNId6d5YwYbIlON&#10;VDGtyYbxyxwYV1J7Pk8CvpKhMZmomkrpLqUGfDsAlt29YNqcTbPLhXFNimqI+o9iUCeNsZQNtyoN&#10;utVsoK9l/Efez01APs0StJkqUX9xI86keWJ7mDN2MggoG+yPujntYFmfSbVM4PdYVNNua98LpZ1F&#10;oHJsMG04HM9G+sPA2F56NWrZGOWjAtWYH93iBFi294T58Dt8yIGqf0+/KAG6+ZTM4ngYaeumJXHQ&#10;L4mm+YTAvIYN8E02zNs6W7tjZEQUzzGsyVH9Q+ad3fl7AZ8lCxVzU4BtPaFfT/PbynBsaycez8aS&#10;PmKaUymfvXSELyPnADY2zWtpPBsznSUVNkIXxNdC/Ky5DFvb2+NYjBu+DXTApkA7POqsRflwfz5g&#10;IlWNrfhJtFK7SoKVqKrhk5jn44NioAazUaWLh3rDIhVbQJWjShulx/TTVBjXdYBpF6X0fX8Yv6aE&#10;VqbBtCIRhhUJqpdVOq9NlFrdp1T7NVTndfmsSGcY17Oia1n5L9n4X2RQsmyYNVT1b7rDsrMnz02H&#10;fjVxgBI1rrFqh+BG3RTrq4DHXV3xpLs7KgUUZ4Wobkfp+dN/FgUbg+EZTOfWEhVd8WO4C44nOtP/&#10;euJKigvu5fnQpq19S3raoW5REqoYjVePC1atKeOapDWNX9AUPnvejSyj9OZFUBO0qmvRzAqaVqex&#10;EvQEVF/TulxKtTuwoyPMW/JZiSyYv+bDb2sP83cdVI+v4WsWGR30WZryFvWzaCpzrJ+1M/j9YxmI&#10;R2l/kaoaTwbl6anehoXEkPk0qZnUyveDiUE+KOnljscd3fGIYW9ZP0/UT/Ij4PrBOCcIdZO0sLmQ&#10;6IFjkU7YHmSHm3leKBngjYoRWjzp74UKupyq92jTK9iiROW6mVRtuqqaSUFULSIygUuNLmJrSods&#10;pfQwi7pTM3QfhVsbYKU0ACVLdRWb06+gXX5dQMl1gXl3N5h3UYI7e8Cyrz9MBwfCcmAQ1bs3QS2X&#10;DRmH2olhqJrMis9LZwUpXWqUdHcZiB+mhfQyi9ggc9no8l5mHu87O4TnsJJvS4ewJxvABY/z3HEn&#10;3YEhtx0SG7+OjOaN8W2SG/Lavgmb7VT1DQH2+D7KDqVDPHlyAF2HH2om0HfOZqvPJ0IvEQSVjn8i&#10;qgwMWxCBOrqVerqtehmjRXuvE0R+h/Y+kY0zjUhLaRjZOEZK3/QtVZhSFS3QraTEidoyAs6ypRPM&#10;mzsTsOSNR1+CJPnDnj4w8jf9wnTULWkPw/rObDRe43MCGL2Anm5TxgzVjefzURDynkg/n885OYAu&#10;l88xLRC6dzQo6u6Fu1kOeJDhglMkUbtDbLE9uCWSmr2Obs3+hAHN/m9ktHgdNnujHDDcqSn6OrTE&#10;mrA2eESVqRzqgyoBDBk9yZaWsX/1c9jKMjDtM7Ed2v2nLOKfpQufDyRjScpHB6CKfrpyAqXxSRLM&#10;rLBZOrQ3y4jKjtAtpw0vz0LtQlaGZmX4JBn1RGfdaprFtz2B3f1oGr2pLZ3oztKpeZT6p/QMBEaR&#10;tHrPwAavZ+Wl/7r+3QDiUBDM88NQPtgNDzs44lkvH9SN9sadXHfcTXfBg2w33M9yw/5wW6zybol3&#10;nFogqskb6G37GuKbNoLNyoBWmObZCrd6uOLb0DYkB06kkvTnrFT1eJrAOF81rq1uOluWDyBqrXzq&#10;Mhk2ysb4hKRjSghR1p/u0Bdl75DNvUPzWESUparrtnVUDWDYQGRe2xWGPUNgPjgCRoKh+dtebCCy&#10;xR1sILolBV4EW8M8qSzvQZco/dqGj+hyZxJv5pJLTAlG2UBPVAzxQyGZ4N327lgd1AbxbRphhGML&#10;UmoXlHRyQ1FXDxyNs8OPURQqj7mQYI+37RshrvGfEd24CfwavQZPeT2xN84Bw+ybYJxLc+yMtUfx&#10;KI0a31oz1V+9Lagkhy4bQmo53Bv171PFZlMK9PMGgp5xaRL0H5O4zIhU3F5GmD0bRtsTm11GwPue&#10;9nx8FAy7elM1I9X7FfP3ou6s9O4OMC9PVtT1Wr4bTOQUuulRbEQ/PO7Bhh8RAP24MFRQs4y0+Sf9&#10;NNDTzMoHeKK0jxeuUbK3cjxQ0t0N9Wz0CkZ+FX3J9zt6YrJHCywMIKaluqOosxueFLjhaSdXdG/9&#10;F4Q0exPhTRsjhFoQIyPXblNtLqY5YE9ka1wvcKaNBdKmqMJzhG4G8gG0BEU/hpUefDhvVE9gcCFD&#10;p2kWMqavZi7Z3HQBwGiUTRS0TkHt52lkY2Rm6+mW1lKNl9NDTI3E9XwPhSWWr0lEPk0gX4hiwwWr&#10;V+u3ySJPpjqgp0tbZDm1QelAH8YEGrouujJqZFlfH0aI7jiY4IQTMa64luWhRsdL4KMT7SDmCA8p&#10;7OpFU/DASrLU8xTuzUwPXEt1pSdwwlfalujr2Bi+rV5DQNMmmOLZEjZP+zjjYTcZF+aMux1d6Dup&#10;6urFItVvLiU+KRDlI31QxAcqpurVTw5CPbWgZm4sfXUO6lemoH4JbVo0Qrj4ajI+Gdi8MgE3Ozmj&#10;gnTYSDZ2vxuDkN5EZ0rRyIaT17QGcoq6iSEkWX7kG964QokuDGiNAsdWSLdviS7OjbCe4Hwr3R2b&#10;QluiKxtnircdLuV4qQGUlYw0K8aF09WmkzkKXlAbGf2V9PDC+SQnbA1og9gWzRHdujUSWjRBWquW&#10;aNfiL8i3a4L8Vm9gUFs2gMwpKB/sRTX3JGOj2n1GoPskVo3arF9Evz6HqEtALOzhiXsESCE+eiJy&#10;8dsaegCq/uRI3OdvNWNDqMoeqBzsgUd93LGCqDvX3wEXKQ0TTaSEEqwZyQagd9Ez8DF8KI1Mikpt&#10;Kn8rAE96anE7zxNnE1xQYNsMe/P9kGTbBBN8WqG8jxaHKcneLg74KsoFT7vzfqN5nVnEIyFNwiG2&#10;kzt8RZpLFinPKsPfZnvYI7V1C/hT2sFNm8G/yZvo7W6PvFZtEdHsL/BsTBOokIkVb3mj/G1/lLMB&#10;Cvu5Yl90M9ylPZX088CDrm4o6eOGm7StG7Sl8pE0Ax5b2MWFNNeT5/rgTkdvPKWJnMmi6g7W4HCC&#10;Izo6NEd/1zb4JsYBJUN8adeUGhG6YijDVN5HJ67yIzb07HYMpBjC9vUjB9EqEPsu3g293NvgPY0d&#10;qhnj148LxCNW+kEP2nhnHzzi/WSQaPUkuuM5McA3xBN5DUZiJdHk9Rx3bItwwjJfJwx1sEVim+bw&#10;atYMfo1fwzdR3lgV7ITD8cQR3sfmfk9nPOrpot7JnSIWXM93wrH4lkhp1gincjR40sUJT3sQROgl&#10;vvBthg1hLbEt2hbXsx1YaXdFnGTWypVMZ2wMaa5el94s8EKB3etIsG2MXbE0MUrkaoEP1tPNPmHs&#10;XssHr/+ApIqaIWM9yqnGZUPo0qgdj7uwMbv44kF3b5IxfxT3CcDlzv4UhAaP+wagbHgwHrEhTqe5&#10;Y0uYK7ZEuuJAIgUxjK6QgPq4hx+uMFI9E0dt4v4ryT64la/FHV6revVw4PF+mOuLYFEDHeth86i7&#10;C251dsbxNHtsIxBuEVeYbI/J5AbDnZqjhA1U0s0Z38e3xiSNLUY5NsECbRsU9/BAeX96CDaAjJq+&#10;kOKIK2Rb17KEcwfhGkPmqXRPRd0DcDvXDSN8mmIEJXq6vRZFDEwq3vZF4QB3epwIlIwMYUMGUsM0&#10;OJPug8e9gvCwlz9OJHjidpY3EV+rBj6dTHAjpaWWduFvKRq87+OEWRpHrAjwwA/RLIxWT8b64V63&#10;QJyd2ocBbTGMZgZ50pco8c4LYb51M8PmQTdHApQj7rBc7+CEk6z8xVR77AhshRvZzmwMOyzRNseR&#10;xDY40K4tjtC2jka3wd0OXqgcRKTuz4fMccG1dDdqAe2/kwCmBB1RqCEAltMtlrFUDAnCxiRnjHRr&#10;hR/iXbE7xgUb+cBlY4kj4yJxN98LP8Z44lIWK0CJqT7BHF9cTfXGjTQtziT5YFWIJz5lWRviioNR&#10;PlRjP4bmAbiUHYWjo0miGM/K6yrpuJHpbapfUvU/SnjfUGnZXmgAeTtYNtwTz4a7o5g2/0NkG2wL&#10;aYkPXRrjQKwjjiU5YrJzS3wVbIudIa3xPU3gaLwz9kfa4klnDzyh23lAoLvT3hNFvYkHeR4o7U33&#10;RO5QN4mSHUQ1HhyC6zST6ukE1ml0feMjcIlxx1yNEw5k+qKkd7BS+wMEuL3t6A3SNLicqsHeaG/s&#10;ifbDj3EyMDgYl3PjsTOXQHftrKqo2cwIlpI1WWRQ9IsVlK1B0r9WrJuNvJOXPrKSgaSOnZyw2JvM&#10;0L05Jjg0xmxveXPthDsZ9tgfy8q3s8fucGfsCHHAmRQCI/1yYWfaJlH6HDl3yXDh4/T54+n2GEbf&#10;60BpFgRgsb891kR5EZwC6aP9cTHTi7brg6HObfFxiDc2Rfjg+xh/HE0JxemMcJzMj8MPPTuhvlwG&#10;mkslG/otRZIi14YKyHcl5z+82dzIZMBA1X9IDrA9sCU2BTbF8oAWmO/VGt9F2uN+DkGG8YKMIb+Q&#10;6ojzmW5UTfLurvQKZFeWZaSvpKxlowNxMtFJvcjcHO5OBHbEV2Ge2BpEUhLshdWhvvzbF1ui/HAg&#10;LgKH05NxZsS7KD16jBWkyqquc1bS/LwbjvWS7nNr9axSU32SL0jvP7dZr2lzI8ORIEUps5yMaYs9&#10;4Q5qDPs5cufrRPZrdCmF3bXKvVWNIoK/Q5pKYlQ2XItbVPmH3X3xsEBLk3DGdqLy1lDacoQ3jsRq&#10;cDItArsz83Hjy1VA+TMKUN4DSKllZaTCr+qRfnlr2C/lxQb4I5J/8VrWYnMy1hbnE4nO8bY4EmaH&#10;Nd5N0M/2f2BlYGM87uaKyyn2ysaLe7rjKqOrg1FtsTvYkS7IjYDohrMxHjgRr8GV3Ag8HdkLFr31&#10;zY1CXlZOHtn6rNbvVim+iMjyd0PFpLy8NexvOPbFY151/N/aXryWtdj8JImfJPJi+fnD/Vb5Z9os&#10;f7TyL26/tv+/+/Yblf+lWr6qkr+2/7/79orKN1T4X6zyL6t5Q8VfboBXbf8dK//y87z4t/V5f1b5&#10;X1b4xfK3Kvi3fvuv2l5+HnE7DUX+/ZuVb6jQy+VV29/67b9qa3ge+Xy5PmSOpMrPK/+3kP3F8o/c&#10;KBGrULj9dM+GN9B/lZk6jPv+erg1sLF+l0EXaiyJ+k/9RnIlb6vNqGH19CSTNbCYSoHq8/+dKs+t&#10;oRYqUns+uFDx3Z+K9T9+ld/kX5kjqF7Jsx4kV2rojKWau6vJp+7AcGU5dDvexrPlfVG36z1cGOqL&#10;m/neuJnj/VPlrRX/r6q8VFZiNSPLT5WQKE7eScpYA0kfApGiUVhkNUymWsbyVUBtIcttoOIMTA+/&#10;g2HPdNx4OwY3BjLyHOirusXvdJER+SG4kuqO8/GMXqOcsSlITQv6R1T+1cc2qLDaRGjPr6uewcKK&#10;1N2ghl4ACn/ArdWT8XWvOJx6Kx1nR0aj9KN8VH7eHaUruuP2h+m4/n4y7o2MxM3OXrjb0QuPC3zw&#10;KNcH9zJ9cDPdG9fTPEnPpf/BFYUdfXAl2QlnopywPdgVfm++jmCZCdCg8n9b7X97U5Yn/4s+MkqT&#10;0yxqYBOvq0Zx8Qe5FD+s40cYAxj5u6mS9ncbZybk41yBHy5nUy1z/HEtywe3GP9fTfHAxWQfnE/y&#10;YAzijiPRHjgZ64lzSd64yv03Uz1xM8s68OlCkivO8ZgT7VywJ6wtTse54EysC26nueNBlhev54rP&#10;fVrCo9kbKGjzPGHMb0v+tzeps8nEa1FljTLOzlSOiiNfwvLgCwLrA15GCBRhyCyqeg76y4tR+FF7&#10;XO8VhAsZPjibHIDLiZLTxwsXsjS4l6fBzUxPnEhiifNQc76PxrrhcpoGN7j/aoYWx9s540yCG+62&#10;98WNPA8cTbTF5XwfHGOltwXZ83hHnEpwVMkJbqd74j614EySPTq3aISejv8bKy8gZbbUoWj757i7&#10;pB+K5ndA2aRoVH+WChRvUgBksVSgcktfVE0ORdnQADzsrcXVPG9K1Q2nk1nZHF/Vl3eLlS/uF4ia&#10;Ce3wbLg/rnfQqka4ma/Bgzwv3KYU71HFb2d7qVn7jzppUdLPH6VD/VTugsIe7riS5w7DuGDo5aXo&#10;u/4o5/57nTQ4m9QW6wOaYYpHi5cr/6qKS3l5U7rNysp3KrQMjSEgFc0bAeNXPWHc1RPm7xnibm4P&#10;48584M5C2vNT1JU+Rc2SAtTPj0fd++GoHhOCp31YufYMi9kIj/sEoLCTvGoPQN2HcTB+HI/6D+Ql&#10;ajAqB/uhcpAW1UP8cSffHc+6a/G4A7UkTQYxaFDWx8/6xqe/dKV7o5if+veDoP8gmOdrUT/eH9Wj&#10;NSga5IFjqfb4zPf5SK+/LXUpP98EqMThmJT/JEKXXMOjybm42SMA5l0FMO/rB/OBHrBs7wDLNxnQ&#10;S4agmoswVT2CYWlH6BYmoea9MFSMDkbV2BDopkWifkoIHzQSJf01KH07DPolqWqSn8xGq58eqjJR&#10;yDC3mpFsmLdD8WygDx529sW5dHfUjPKDkQ1aPZnns4EKe2pUQ9WO84N+Fq87m/d43x91Y7l/BNW/&#10;mxN2R71imJv1+9+uvFTfRISGSY+9A/PxZEQingwMwO1uPjDt6AH8SOmvSlXjaWo/YCWnRFD6y2Gp&#10;uovqjzug7qNk1E2XCrNi06JZOXltzb+nR6m3PNVTo2FYlgTz50mQsT91kmCG0pfepLqxgSrRlIHn&#10;3qI5iM+2rEmDYXUa6j+Oge6DGFSyUcsHeKGKjVI/NQi6GcHq/X/NO76q8kX9ZB7RzxJUNUj/5xpg&#10;dUfyrzSMqDiPNdfi2YnDuNs/FY/7haNyQhRKh/vhYX8tsC4dhk/aoWZqmBqOUj87DLXT46Bf35NA&#10;dx11awfQNDqjfkE8HyqSJQwGqraOUpdRGxWSnWd+IkxfpsCwIgmmT2PVqzWVMGdSMIxTeeyUcNRN&#10;jaSpeOKWpPzYkAXLVzmQlEL6T6xTw6Q7Xd786D+Igm4erz0tBLXjfVE3jiYywgeF/RTJsVb+pwb4&#10;qeINlZci/yrENpbjSL8C3OoUiBsd/VA3KRz6j2LUO737PTSooOTKBlNKY4JhYGWMH0aj9v1oVM5L&#10;BipP0xzehWFDZxgWJ6txQDIgSj/TOsZPxvfVUsXNn1oHOpm/lFGezwdJybi82eEwzKK28Lp10+QV&#10;uD+KhwXC/LWM+kpTAyFkPJAMlZP3CZKuxDAv1joYQ95Cz5JhNyxTAlDxrva3Ky/0UQYjS9+5oewS&#10;TmcE4SqJxLlEH/Rwas5K0xbfCaUqBeBqtruyuYddCDwD/NRoD5n9WT6aUlucCZQdZOXHwigZhZYk&#10;UvVZoVmsuIwPmhsN3fwY1M1mgy1lQ8nAxrUpMK6MVwMbZVSH/hOq9UJq0UeU7gfULl6/4p0galIO&#10;jKszYF7JRvgiG5blCWryqCQUql/MxluRAMNnMcSPUBjZiJJyp+6DgJcB71WS5++mCnyd4o/jyTKf&#10;3hPX6YoKC3zVm5vHpI6P+2hwv4MGd8ik6qiiRYPIutr7EFh88LSvL8rHsJJrssnctsC4bxRM3xAA&#10;l9Dup1onjdez4jKKQ8YHGKhF5s+TqcZpMG1Ig3kNTWB5IoGSZVkyv2dCvyiF3oAm9VE8yogBpi9k&#10;vrdIX15odoL5q1T+Te2RwZGraDrUIN2yWNSrBonmNeJgWpnwsuSlwmwAJW0J+/Qov7IfxzP9sSPC&#10;E/uj6Y/jGRTQldTPbgcjbbp6XBTudPNUKC3v5GUOuKiyTLk/TVJxg7615v0wWL7tCFxfDtO+0TBv&#10;6kb7TKH0WPk50ahRr7VlSGs7mD6JBVamwLQxnZ5CpvNSomsyWIEsSOYtGboq07yNX8jE53z1HlC3&#10;WGZhdwH2DGbl84BvqQkyVG4FtUuGuC2mBixNgm4577kqjfjD621q/yrAkyGOpJ2knnuHpuE06eXX&#10;Ac64nuuBksEBtB8+wOpM67TQOQl4OiRADTuXKZ0Vw31hmtOOABOByncC1DDywgFEaAKbSV41n53D&#10;yo+E4ZuOrHyqGhYjs/Vl3IBUXreAUqGKY6UMhJJ5zazAt3lqcrXxq3yY1+VCz3ubNmTDtK2zGvJW&#10;N1fG/OTCtHUgDLu6At+1h2l7HvRfEDCXp6GGLrB+djJqZyXRdWbTPNrDvJHX/PZ55RsqrrK6SBRV&#10;+wB7u/nhSKw7NvpJDhwv1E4IVxniJN9dLStX/QGlPpm2PC2ckg1F9QQZzkbm9pakLIxQozXK6ZPL&#10;xtDuZZjJ2jwYD4+D8cdhlE4XqjBdIW3cQBs2LJFRXbGsOKW+NE7NNrdsyIRlKznD9i6sWFfoWHnj&#10;Ol5jQ74a+2feyv1rs1C/JIva0JGVoWZtyoVZpr9vogmsy0KtjA+g2ysd5oeqMQTnKfQaMuBxJc1n&#10;bRorT9UW96WkLWjOyOpErjsORbtgb5gL9rdztKozCYdpXYoa2lI7mar6Lu1YhqLLAGRKTRBYhrE+&#10;oxsxzeIxM9gYkpmA/lu/gIBDW7X8OAImydHwXXeYV6Vb0+Qt4XU/p11/Hg/zskSA7s1CN2ciiJm2&#10;dKaEu8G4pZsaBaay331dQJXtCONGasOqAoB0Wb+BlZb5/5uoHVtp8xtzUf8JhTMpBMUDvVHYzR0V&#10;/b0VP5BxiTLc3rgyETZmSlu99WScbHz0A85leGJPqCO+9XciwHmgguSlbBwRlQgqQ8p1VLNyujEZ&#10;rWmQYaxUUwNdiW5+lBrXqydbq343iLZL+5XR2R+TptL9GFl507a+pL39KLnuamiraJIMjxWXpl+V&#10;qPJESsJCQW4Z7qrG8rHCkrZB0joaV0s2Bdr+GmueCOP23qj/ivto/4avePx62roMbRXX9mEYvZAW&#10;RX3J/bu48dOT3oFmS8kLd5Dhdzai5iZdGc7MyMXxWNK+EHlJ6YxdEc54RO5cPoLqMp1qvCxG+fPK&#10;yeTkpJq1kxk0UFVlHJ8gp4zY1In06brKRvvBQnU2UoV1SylRAaovaL8bu8AsmRn29IBhPRF6HdH4&#10;S0pa3NrXAm5yTDbROp+4ksuK5KLmE2rbYoKVpJokgTEsTqEvZ0N8Ta1YnwkdbVuGq4vk62VEmIz1&#10;pzurnRqAypGME3q5M/BxVdnlJA2hYR55xSd0p4sjKfmqe7g1PoFxryt2hTL0y/JgfOyBuxlyogZV&#10;7/ipcXqGT8mdZ8eyNYNQQ6nLlBPJfWn+a0ZPuiqyNMlfYiTa11DljGwY9btIREmPnwQvqbyMsQGR&#10;WQ1gJqhZBy9Ttbd34jEdCFjZqKW51M6U4XA0K7pDyZFSy4DH9AXZHN2bni5Q1NdIDRJEV6NJef/6&#10;qZLkhURGZqZ3dWOw5IHibm6oHulDGk1wnh2gPm1O9fTGhRgP7AxyxPVsGS/jjfudPfCggztKB3rB&#10;8CHVWiS7NBXV71HqMnJbwkS6KRkmpkZu02/qPiIIvkeNmMpAgq1bNTmQqhUHCysvJMTydUfUr6Tf&#10;phqbdsloTQKTGsHNSn/XWeXnMP3YB5bdvSl9Vn6FFbBqFaCGMRAipZ1GsJI0OpJw4HnCUXkGyW6g&#10;XySuUkaPy+BlBjUyeHmIDyM/FxR3dma9nFA70AOVb0lSOntsCGkFm9PRzvgxwhE7glrzAE8UD9fg&#10;mSQVJPetHktuTOJhXJ1KlIxnxRhdvc+LU+XrZXS2kIbl8XwQMi+6rernjK5+DhvmkyiYqfKWVVRJ&#10;2qVpE+2XtmkWxN5GUPqeDbC3pwqEzFLh/QNgPjyIoDiAUWAHNda/bgYlPZEY8gFD4AUZbGAyO4Kp&#10;1UUSbxax0jJGfwYxSfKHCAWWyo/1ZfTnjarBJGAdnVFIAL8Y2xK5jf4vJDX9Ezo3/TNC/vR/w2ZP&#10;iDM2BdriDFVdoqA6kZ5k1hjHikoFpVVX0O6EL1O69VSrGgYJas6NzL3hTWXYuEi8hpGXDFpWPF2A&#10;RUZtr0uDZT3tl65IJhxI6hfLt7T97V1hocsyEfkt37Py+wbBfJCVl0wdPF5H9lY1hcDF+N+0ho2x&#10;jDYtFJhaUD+NDcxikIHUfD4ZXmuaSxQX6kreXkeg042UhEveOBbRGocj2uJ8XBvEN/6fGOLQBKlN&#10;/xdym/0v2GwngVkbaI97tImKdzVqrpskRqpj9CQVlgHJ4o4kbYRuMSX8MRkVb6oCkhkMNacyiJlC&#10;P89zKukVZCqLqjy1wUwwkpkUBromkxAbVlwvqE9mJmP4sZVq/21nYDulL0lb9w2AZTtd28pM1M6V&#10;iUu9SItzYGBoqycHkPvqqHmS4kInQ+qnUwhsfBk2X8sG0M0UW/dDUW9XPOnogesp9riR4oi9wXY4&#10;EGmHbpR4P4cWWBTuiowWf4LNmgB7jHVthR+T7NWAxHJGO5KWVqaQifQk+asMXZXcKlYbI+pT3fUS&#10;JtKXSxpcGXhYMVqrUp3W0LerSUiMx40kIeKXzZS0TDsxEPAk6pIJTIYvJBNxBpGevnkzzUB6fyQr&#10;zSYe+1VXxf8VnSUHMIo7JULrRbIy9UxwhwxSOkBMlLyRUq99mxJ/l8EUPU1Jd28cimqBW8nOuJ3s&#10;gCNRjtga2AZ9W/8ZHVq9jt4OzfG+V2PYfKptiy72zTDZuxXOZDujZIAnKqgydQwtFZCQb6uZELQv&#10;qbiEh4alfBg1dl5mb1gfRCYEVY0PRrlksJHhoyvoqylty9Zuyl8b1tDWV2YrW1bj9D9m4yxOpUml&#10;o54+27KjL/B9X1i2MOJbm0O3RWCTzgxJ6yNj9SVJ9YdUd8Eb3kM6NnSTAqn61LRpgSju7oQnXdxR&#10;P9JPDXy+m+6OG6lOeJjtinNxttjOys91b4aYRv+BTm0aI63pX2DzuU9zjPdshXURttgUaYu7ZENF&#10;g71UumdhcCo1F4tI38gGkPjaRBcmkxVkalndDNo5W710KGNrcoKqicQEuiNJemwkmAlDUzOtvswm&#10;ocmgZ2DFlgi7k+iMbu7rnsCu/tALJqynpKkxKpU0JW5ezOBJGn0hK05Nq5spHRqU8DiqtzSypKGl&#10;+n8X2wInElzJS1xZeS0qh3njbp4zLsS1xSMK9G6WI7b4tsBnXi2RTnXXNnod3m/8B2xmeLTAliQn&#10;XO1gjy0RDrjT1ZMkhf59oj9qePFafla/RyCUtEKktsKeJCQ0EuVFE3Ski5XjAlSeo5IRIXj2Dhtj&#10;KhtnFYMIhpdGcnBl8+v4SSqKI6Oh+5HAtrUfjJvJ9LYR+LYRD0hpxYXpGejI4GXjQuLNApoetUt6&#10;ckzUJpl2WkkNKx/qi7JBvnggYwMLnBDb+k20b9sEO6Io6fYuKKXkL8S7YLnL/8S1DMka5IqN2mZI&#10;aPk6cuwaI7DJ6/Bt/Bpsxji3xEyvN7Aztg0OJrvj2XDazZRAIrcEA75qgkLVOzSD96lmMhlIhpWL&#10;7Qs/ZmgpU1gE4cvfCsTTAQEoYRBR+wEflDQUO+m3dw2ka+tFtzYUxp1U6+/70M31hFEmKsjcHclE&#10;JumRSaT0CyUgilDBkI5utYQR4yPabzmlea+jpwJjGQJb2tsdt/NccS2V33t5YqjrXzDMuRHGOf4J&#10;6wPs1PC4K6Tpt9PccIk2/zjfGV8H2qGDbTMENGmCCFY+uCkrv0TTFP1sW2KJfytc7SwU0Jc+nCyO&#10;0q4muysf7k2V9kGlpNCie5GZlYK8UnH9EvpfxuO174WpoafFA33xTHpX5zOO3kAae2gksG8o6mnX&#10;RlJSfMeQc4+4NkH5bOJKCG7lu6FsPBtVEhm/H4O7XckvhgegarS/mjNQ/y5RnSC3Keh/ouZtfxR1&#10;88B9EjAZwf24A8NsPlsNY42K/l6ksZ44QC3u2box9kc7qmRlZdSO4i6uOBZnh8gmjSjx1xHR9A2E&#10;ySIHxxJtscCnNVYHtcVTVlR6OnVz6DqmUd0lGfkwHzXyukRyRhPV1QxHUU1J1bWQas+/VX6xYb4o&#10;6adF8bvhtGOZdtYXBomwGMcbV6QSR7TAl+1hYKxt2Uo/vpjuc2Y4NcYf17LdcSrVDVfa+2OgazMU&#10;9vZk5QPUHF/J8C6uV1LCl5J4Pe7sg1PJLjid6IZHrJjM3DAy9hDaXUS/fq/AA/O9acoxfrieRKkX&#10;uKGEFPdyki3Sm/0JgW++geBmbyKmZXPY3Myxx9EEBxZ7orYfiQQDFkmgRe6rsngN90HxIB8+kDvK&#10;qH4yCalO0o7TCwjTqqXEaqmqpRMY1U1nYPFpBuoE6VWURZ8uExNJPW91dlXZnaRvzvgV3d1c8c/E&#10;ixGBKOktWb3cMdW7GdLsm2NDEuMKSew9OgTlQzQoH8z7U6qnUtz5nI440c5epTAS25aOU5mSIoSr&#10;cmQQHrCyZ1OcMNetCV2dKy7TBCQt8nlKvqDln5DQ+jX4UgNSWzWDzaNOLriX7YBr6Q6UHiU/53nl&#10;Z9GdTPJDxSgNpe+rknyXj6D9E23Fv9fJw38kwJdJf00EJ1jVLmFcTjdl3CQxdyYK36K2kCmWjQrA&#10;lSwvSokeRPwy4wGZklJLovRsCLWlh2RjcMXWGBf08WqFzi5NcDDTQ6VQLOomExA8cJo++y13eyz1&#10;l+TQbJzeMoGSQMwoU0xQwFfIlkxBvUdTupTkjmM0gfc8W2NNYGt8SGCPbtEEkzXO8G/0JnrZtYTN&#10;E4Z8D7u64nFXLzwd5KkmIgml1S2gVD8IVDFxxUh/POjpgooxWjWVpJ5uRydZCUlCaj+XyYokQoyw&#10;ZB6OhLfmNdaXEkW9CZQ0C8l6dyWLDHIoNUv66ckaVTxAxlZJjCjq6UM7lhnfzhju1Rbpti2Q5dAU&#10;o+mXr6S64mKaO6a5NUZfd0esD3ei1L3UROnqd6RrWmZ9UtPoLWQOfhUFdT/XA/vCHPEp2WtA88aI&#10;b9EcES0aI7bZ6+hAThNKtS9o/jorTypY1MsNpQz69bR3wyLpECSB4QPKmgLCm8so8UKias0EasNc&#10;ITqJCvF1y6Qfjmov8bNkVqAk7/Wkv+3kpmZe3OvJa86ORDEjqcJuGjIw+uepz/vohUDN4cPSpot6&#10;a/CwszfOpjljoFszpDu3Qop9K6Q5tcGldFamwBvDPdpgsLstDlOiknlBZnzXz4hWidItmxgmb2Tc&#10;sDiWDM8f9/M8sdnfFpNc2yCseSP4NH8T0Sy5RPuYJm8grWUT+L1BtC8bYp2IVD7ci2rMh1pCN0X2&#10;ptLHk8dLxsVS2t1tVsgwjVKUZIjzo1BE+9fPjcS5TAdUT5AFNyQBP30wr3Uswxkfalrj2zg3+v1A&#10;9XKwbCBNhhS4VrIqMAgS0JQJzNIj9LSPlpX3wuVsNywJscPEIHv0JuXOdmqB2/kalPT3wxJfO4yk&#10;yl7O9mKcTiCczMCLNNq8nuHyzs4wbGbcQA5SS7Z5I9Mda/3sMYg8PoLA5tWskfoMadwI/k3+goQm&#10;r0FD1LeRrP9i11Xj/alCdFnvErUpaSEvpaS5JazMA7qX4yl2KBrhQ0oah/vUlqu5jI8nB+F8tovK&#10;BFs6iNIlLkg28oV+LdDPpSVmBzngRg9PSsqD9kngYqlhY+ilv56hsu4j2unEEBSxco+6++AmK3Y4&#10;0RnTQ9pimHsrXqMV3ScZGz3NFaryfMYh1+kVynh8PaM7wzyGzN/kAz8yKtxDEiUTG4cF4EyiK75k&#10;Y3W0aw5Ns8ZwbtqE0m8CL5pAQrM3EEnJp7V8Q2ZgacjLfVQqzPKJVO/untjAoKB0lCfudXJSU9Pu&#10;0F8ejG+ppqdWj6P/H+WLJ0T/8tGeRHE3PO5OvKBZPOnrrRYJmeTZDHkkT3MZLV4iOSmkSd3gNUr6&#10;e1MyVH3p9ZUsDLI8w6QwlAzyI3IHqhmU1zJc0MupGbq4NMWlDgxNJxIX6PfFhxf28cPtHJldrUXd&#10;2FBUvUcTYqxg3kGXKtKnZ5G0/ofbOWNNgCPBzg6daToBTRvBu0kzZLf+C74OssOWaA/G926wKRrC&#10;h+9nXT/gUV83+kkndGfrSGrewq5OlKo3HnWhu6CvvNfBGU/7ubAS9J19SSr6uOMOCcQtVuwSEVbm&#10;3VzOdMXHWltk0GY/oqTO0IcXD/Qh+XDAA6K6TDmto9RUvyAlVzstEqXDZN2KEDWDY2dUGxxI98TV&#10;TiEqH2G10OVRwh7pcWg6xf21uJ7Nhu7BBqE3eEw3aZrPAEje0y1KomcKwAF6jT3Bzvgu0AE7wlxw&#10;JFry+LjijgxkaB+Ay1198GRBL9g87C0zr5xwOsMeZzNscTWnLcY7/gXd7V9jK7dR5KKYIHYpzxHL&#10;A1pjqaYRLrCihZ1d2EBsAHEtZFoXsj1U9kaZF7cu2g6xbZphkp8DzhHl73dxxrdRDjhJdyapJGvl&#10;jSyL9M/VfRiL0sEMiWUGN5H6ToEfOTtJFV3gk65aYo0Wd3sRd4bSjw8JxbNhwbhMQNtHyX3Niu1q&#10;54m7Pcn5R5EwDQvCJVLaywTFU/HEkCRv3ErX4k43usypaTAfXwFUXAV0lZDcvDYPuzvTbh15MTvs&#10;YFR3Mc0RXwW2QlLrJjiZTnrYU+bjOGFkm/8Xg1xb410fW6wKao0beQ7K/xaTVt5v76GkcbSdE+2b&#10;N831RIFTS/R2b41jyfZ0kz5YFNgSx7MkdpDXxtGoJPBVSRKDufEExEA1Z65qeKB65y4rT51Ld1Xz&#10;Zq/k+eNsZiAupdJ70MVVs4KlQwOxN8EDc/1cMVPjhv3xDHLa++J6rjfOJ3vQdZMbdArC2SHBMJ/8&#10;HJby+7DIImIygkS9kpPNAhsZpXCFkdCPcW2wPqglDsXYYXdEU7Rv+SYOp9rRBTrjGYFsiBtDX49m&#10;GOXQHIcYLFQMIeui9MsZXV3PcWPl3dV8u2cDtCgb7ottCd5Y1c4FV9JccSLHBXlsjM2MtB50kaAp&#10;GEVD2HBD6THmxOIpH/JRLz+ckPW/ctzprqJwNc8P59N9qH0yTscbF+jrTyd6o7hbCF2fFsuC3DDT&#10;3x3zNS74JtQdP0a6Yl+kB65mBuDBgBig8qpaNU3l9bLoXqj4C5V/2INq38UFZ7Ls8WOMPQ5E2eIQ&#10;1fYt+zdxmgj/sIsnHvZwxOf+TTDaqRW+Dm3FyIpscKCsjuGhyNF5sq9z8WzEdHfavyP5QAgedGW4&#10;2UOr+LaA6EjPxshzaIlvCEa3OmtxKtMZB1LaqDQ2z1j5yzke2BbhTi3yYdTmz2tT5XN9cT7VG7ez&#10;NPiB6t3drS1WBvK8OG/saeeOVYGu+CbMCz/QBE4l+OJcbgT2DunF+knWNSPUJCZVWRlE0/Ai9sXK&#10;d3fCvW6kjGyAS1m2OJZghxMRzbE3wg73cu3xdXAbbI22xz56gIPUiiOxDpSAM4q60+UQKEv7+uBi&#10;Is+nzV/PdaPNekE3PRrlJEQSmclE4yJS0afk4RMIhMsIRMfSvLA6sC32JrKheGwRbfl0sieOJ/uS&#10;umpwl7ghiciuZ2pxOdk62XBfrBe5g7OaWbkz0hNHYrQ4meSHixmhOJmfgIqjsjiHDEWVyYZ6WGS0&#10;lPpfXrPLG+fndX6x8oX9XfFkgDMe93fCrQJ7oqI9Trazw0GWWxkOmMMoa5hdI3zl2xR7ImjDlPDu&#10;cFtyaJl4RNSV6WZkZpIUTBZpuUccqGSlhbfrJoehlPxeZmPXj4tA+dgo3OvjS4T2w2n665NZJEbD&#10;Q0mMQnGWKi+LuVymql/N0OAEweoIK3w8QUvJarA9gg0Q749zqYG43D4S13umY13nTFgM8nK1YVJT&#10;w/gC2Rqk/GJp2KzfbWSGZflIT5WH6j4ffBsrNsvpdSzzbo5b2c5YpmmOqSQs3wU3x+7Q5myAtqy8&#10;PRHeHU86E2nznXAnzx2329NlykT/jtakX/UkL+VshF0hr+FBdwY47zHulzcu70WxQULwTbgrZvs4&#10;sPGCUdYrCDcyfLA70h2H2nkQ6DSUrCd2RrPiDE0PJfnjQkY0LnbMwuW50wFTLYwyqlPNx7PO3JKB&#10;Mz/fXqz0qworXzKEoeoIL6qeK2Qu3RxGQeOcm2Os3etkSg64lEy1D2uOb/1bY09oC+wMc2ADyCxr&#10;V4KRG+4W0NeT+srsaWGC18jSSvpq8ISxfc3ISDxkxQ+n+eBhnwAUjwxnxcn/6c5GOLdFrosDdss8&#10;vHj692gffB3hrT4PJgQQb4jweVG40DUTF6eMBuqLlUrLQEclafX4rAS/SOV/2hr0++XKSmnYrN9t&#10;Cklung2Sh3fDd2GtMNezOca5NsXgNn/G3hBbqr4zbdwJX/u2wP7I1tgYbItd4aSttHGZFPyYbuxO&#10;Fw3dmztMs2NRJpOKR4TgVp6WoOfH+NsTs4jIl1MCeBzj7Xx/HIrzwixfNwxxtcPacG9sCtPgQHwA&#10;XWsYLrSPw+EuWSj6cjVrJaOuZfS19TW6DJz4qRINlfyrMf/dm839jk54ynD1dr69SsOywqc1Jjg3&#10;wUSHZtgd7YgDYba4Sd+/yKMRTic44kysE44l0mURlR/2kCwL0aifEo5iMitZzO9e30DsifPE+Qxv&#10;XCRafxvuge4O1Bax12Qttkd5YW2oFtsifeleA3A4JRpHM9vh9NihMN48S49UryosQ81lSUxrhaX8&#10;0Uq+KPmGIhsB706uM/m4K4HGAesCWmJXWFvM926F+e5NcJaU9ARZ21UCmqzTdYm8+wrV/R7RWObT&#10;P3jLBzLKyTI3AqfTbHEmzRffhbvg6xAXfOrvgu1hnkR3V3wRosGqEC3V2he7Y4JxKD0Wx/I74sTs&#10;BeohLLRhNTpbFNjyfJIBn1FGZ1s360Mr1P7ftpmlG8sRDzo5kkE5YV94SyI9bTuabijSERdZeclf&#10;cy+XmpHHuJ9xd+VbgeTiWlRNCoUMWJCEgkX9A7A90BY7CGJbSTm/pP9dG+RO8uGFHVF++DGWoJUY&#10;jh+yMnD/42WslU6NzIa5hpVV+Rr5qf5V1bW6p+d/qH/EX8vYIZky0iC5/8wm12Tlb2ULWjvhWro9&#10;dga2xglW/qIQFtr6xWQnNRDpWT8NnjGsrGH4WzOG0d8Ihrrk6DLctJgBxlW6p52U+OZgdwYSXtjX&#10;jiCWqMXh7AxsK+iMisuXAYMMexF1tk4mVrb814kOL6rjy1vDb9I0Dd9Vq/ydm7XCLxabW1kuuJnl&#10;SF/tiJUezXGEAcgh+vir5PVPempwJ18orLfKcVPCKO5Zb3J5Bjb7IxxwONYbR+NccJSfP0a6ERO0&#10;OJsTjl1ZiUB5KW8nqeueZzhQDy+fVkn+vDQ80Ku2ht9erPwf2V5R+bMJjLwSbHGJbGt3iD1Gtfp/&#10;MMLu/8HlAtp2ewccDbNDMSO/+x0ccCrWnrGyE1XbAXtlxkOcB84SuU8l++NO5wTozxziRVlhs7gj&#10;kg6hl+qe1nF9UvWfz6KW8p+p/K+d86rtFZW3qt7fKj8NUvy18ksJvqrI9qr9v1b+vf3jNqsi/KeF&#10;/5Pgf4/wX7W96lgp/97+cdsfEL4I+NVC/7fw/7m2XxX+T8J+UdDWTxHKq4T+cvmjQvyj5/2rbS+2&#10;z6va6ve13+8WvrVYGdvfLg3Cayh/z/ZHz/tX2/5o+1jbtmEO1d8U/u8TbsP+F9noi+Xv2f7oef9q&#10;28vt82K7Sfkls7eWhk0Crr8h/J8L/MXy8gVfte/F8vdsf/S8f8Am7fffdPtrD4jarFP0f5KZ/C2G&#10;2GCMzz8lP4XqIJS+s1pGoVUvC/9VVv+iQP6e8s+7ScOKbTR8SsNJW1j3WZve+pv88/z3hk+pu/rb&#10;eoDa/fxYKdZ/nh/DT/lX9QXIp7qydb+1WPsHpIhA1QsLmRxllt7e571EKoFBGSyGR4D+LlB9A6i8&#10;AUvVdf59n39fh6X0EIznluPx2mE4Ny4KDybH4Fpv938L/5XbXwVqLSpLi7wiEwWQF6HP93EH/7fu&#10;VxOwZR//sgpRlKWhDZ8Xi/U4OUOOMKnrsK1FqCqXoAiSVmmSNDfVgK6Mpz0D6h+zPKAgL1GwR4HC&#10;TcDFhaj5egjKFmSgZGqMmo4vGSsfDPDBk9EhMMzNwq3ubnjc0Ru3cz1xM9MLV1M8cTXRDWfiXHAq&#10;Ss0u/7nw5SH/NYUvzyz1fW4AtCpYKABzKXcXsTxVFgaLjHmgpVnKeWztX8+B5Ccyl1CIhTCWnoel&#10;+DhQcgwoOwWUn1RZblBxmcKjAKvPw1x8CCjeA8Olpag7MQ9VB6bh0TfD8XBRAW5PjsXVARqcyrfH&#10;VRFeJw3udvDBg04+eNpJi+KOWjxq742HHbxxL98Dd/M8VVbeW9kuKO8RiKvJDrgY74LT7exwMsoJ&#10;R0Oc8F2IIxZ522K8UwuMdGiBBbKcaIOlv1isFfojwv/fs1nBVT6txWqBfBaxFN5HwSR3mZXlyD6r&#10;wlrPajief6lP63OJ51MvtdUuuYqcJ/BJO5TsnbI6kKmKVaaga2/A9Ow47i17Bz/0jMCeLA8czfPB&#10;+Q6+uNM9FA+6BeNB1xDc6xqK+/x82CUQDwr8cL+9H27maXAjR1Ice+NSujeuZvngquR+yfTAnVwt&#10;bud44W6uN+5I2hS1qpcPbsjC89mS6IaCzPHhbxQ4LfVmKvelanAl0QNXkzwpUE+cj3XFyRhnCtYF&#10;52nBlxJdcDnJCTd5jbsZbmqVMCl3091wI8kdxyMdsMLXDoFv/hluTZogtHVjhDVtgvFeTr8Uvgi8&#10;4fO/Svh8gOeF1zSLr7MKnabHT6P6T3yevM6FoZDlKQutUbKC/RXBrO/FlDooJeB+8ZemOl6m3Ooj&#10;DbdZxYs02mMo2zYd+/tG4GRBAM5n++NcmpZFg7OpvjiXqsXldI1aJfYGhXuHSnAzV7Ic+eByihdO&#10;x7njdKwXzlA4l5I9cC3NA5dTPXAqwRuHot1xpJ0nBealRlGdirO+EzgVQ0Em+OBSgheup/mo3Fa3&#10;cjW4ledN5fHClUxvnEp2w/FEnh/tgqOE6f3hzvgu2B7bgp2wN8IdR6NlLYy2OB5jj4tJzrie6oI7&#10;VIIHGVQwKtzddGfcSKbVRzgip/lfENCiCaJbNkIWiyws/ErLl/JfKXxll+qliKzMRnYqr8IqS1B+&#10;Zg/urJmJZ99Ox6PVg1G2uBOqPs6GYVs34O5sovQRCvQZj6cVy3t+CtwkEF16APUHxqNwYQrujQ1C&#10;0Vv+eDbUH0/7+eFJd8JpB61aru4yretsgjvOJNDKkimYNG+cTnbHOQr0SjqFnCy/O+NenmSA1uBm&#10;By/c4Lknk51xmFZ4IpHHp2hxKkmDo3HeOEYrvZIu+bxo4VJo6Td5TRmscZWocJHXOxxtjxPxzrhG&#10;RbpDwT8sILT30KKwXwAqRkaibHgInvTX4GF3d9zMd8f5TFccT3HBuWwPlA0OQeVI+vohAbjfmwqT&#10;74QzqXY4EN4UR9s1Z32IDGmuKu/54Wg7LPZriXecW2KsW0t84vNCIqVfCv0fKHxlwcJircTHap38&#10;/zlUmyUVFwVeePkcyr6YgdJFfWHYPhSW3cNh+K4PDN92h2VNJ9QvysSjiYGwfN0e5mPDYHm4Eibx&#10;qXpRABKnumLU7JyD+qUdUPNRKupmxqB6YhgqZXmOEcEoGRSI4p5+tGQtztNaThEmT9B6T8RT8JkU&#10;cIE/HnfyVwJ5nO+NR519UDosVC0OUSdLCc1rB8OcOLUMSO3YUFSPDEHpwCAU9vRHYZ8AlPYPQDXv&#10;UdJTi/sUnIztukPIf9JFq6Y2P5LBL0SSq1SKu3QrT7pRGXtp8ayPP4r68l4DfVExOADlg/zVZBeZ&#10;ciDToeX6ZZJMZqpMQPVXRa/WdtGgcpQP9GMDIUOvy4fyGoP8cKuDA06nO2JbUFss07TCLK/WmCWL&#10;qP+64F8l3L9VfmsTEYuPFSHzq5wi3+Un2Y96GCgwWCpw+KPxePJBDzwZFYeKGRnA5k7A7h7A3r6w&#10;/NAX5h97wbxXpjR1gnlHPkx784FjA4ELU2jlu2DWPaR+VaOu7CkeLhwE3ecdYVqeB9OSNOjmxrGx&#10;KLxxVIJRVILhoSgeEoRnw4KoFOHQvxeD+knRajnCuolRyqqe9PRGeT+iBY+pnSpTJ2UtxyQYFsv6&#10;TTHQzY5Qyx7qpoRRCSThVSAqh/iiapg/qob6oVp9+qNYBvD10eBZb352p/A7EjlyNDgv2f06+6KU&#10;v8lg3Qo+V9loItRgKkk/DZ728UZRTy88Jko97alBGZWiZgwFPjkQak1ISZY1Kwh1ogAT/aCf5A/d&#10;RF/UvatRK4bJSihP+tMddXDGj7GtsTGkNVYFtfo9lt9Apqx+9NfL395EyOKD1TtuXksSXJoZ3sBI&#10;gTNuvbphGU4Ny0HZ+EyUjAhHYf8w3OrqC3zRgYLvRaH3g/FgP+BAb1h2UZgbCffLZZWiBNTOpeXN&#10;jULNvDgiBRWh8kcqAJl39SM8+XgI6j/pwJKNepkfN6udmrxfPTGUlhKO+vfCoFdJvCLUxH75lKRe&#10;MqdGMidUvytDxTWoGRFEi4+G6ZNU6D5NhKyQJNNT9Itksr/Mr+HxklhEVlIaF2TNejaaQpdp7O/I&#10;XNkAtdKJfmI4dONCUNzfB3fJ3E+m0PKzZYEPCnNeNCwrUmBclqwmONXLgoSTJVdGKBFH3JQvntEF&#10;SJKwsiEeFG4A6t7jNWeEQDdDEoYFwjCNyjAlALJamm58AGpGeaJiuIdaM+9Jb5LAArL/BFtsDX6F&#10;z39Z8FJ+2v8qoTeUF7cG0/6pqKGkKoOLWDd9eH0FDkwahlsjCnBvcBIKB4bj6dBQlLwlPswf9zqT&#10;WPXRAmtl7ZsC4LsCmL+R+btJ0LGR1IjQ2VEwyLp5MjdwBoU6jVY7Mxl1e0fQ/5PIVd1A8YaJqF3c&#10;FbWf5hH+ef6SdNTPjYVe0lcoAUex8fhJwavJVtNpwTJ8floE6rm/dnK4Wv6qZlwwamfFUOhpMK2i&#10;gJYnwPg5hf8pkeAT7p9vTZqml5lqU2UNvmA1LV7mCOsmhqhV5HRUtOr3REEiUDc+GpfpAvaRtF1n&#10;OGdZlAzLN1kwrc+C8atMlShFJzPeF8SqJXDqZtNlTaBCjaESEh3KiQpVI/xQM/b5UjuzJA1AKJ+d&#10;5X1ZIpco8DaVlsKvlsQLI3xQPMBDDVG81ckd+2Pt//M+3+q15Ts35bMb/Lh0aOhhaGDZqiOjDjcW&#10;TMP5Lsm42z0Kd7uE4W63ABSPYONMkQQtrKwM36dGF3b1RuEAX1paPOo/JARLug02puQuq6ff1k+L&#10;4vEUIH2vfhYbk59106JR/X6MEjTubIKl9jJ0MkR/71gYd/SHfn0n6JdloO5jWutc3m8GzyNcN6xu&#10;Wc9GVI33AffPjFJZs+SzWnIcENJNnyTCvCpVZcGRpf8kK46skaj7lL5/IctHMjOeSjSb16MgJA+C&#10;TCOWIY0yvFGuL89YO5UoMzESt7swfCQRfEh/jtV85o15KimcaW0mDCvJUT6T7Duy6lUKUasd1CKR&#10;ktJA5mMRPSrpGmoFScQAJDvAwmiVcUOUQHIuymx8SRpX955MYwpE7QQ/lI/yRslwhpLd3X4p/Iby&#10;e4XPg9WnCFvGWUpeReuUAIZhukqWEhRuWIz9+eG41jGS7DiSjNUfJ8mCt8e649GQCEJbMIwfxrKw&#10;8dhY5cOCCYnCbj0Jt6H0d7JwtA/ud5JZgbL+MS2RVqAqSI03Sjqyme1QOU5W46Wlzk2Gbvc0tSyx&#10;8dxSWCSZ1d7BMH3TDfqVtKwldBfPhS8JM5TAZVljsR4RnFxPfp8TDVm3SU2hopKYl6bC8HwZU/M6&#10;IsDqZIUAssyp5IQwSRqGjyMpAF5zHq8lSTnm8B68hp7kUBBH9yHhfHo71E6i8MbIXPVAlI0KokK1&#10;pyvLh+ErujMqlmFVOswrJQuBoB0VYDnv9ykNQbIB0sUZF8ShZjafa44InUi2VObDx0O/mH9LeoYF&#10;chwVb7asIEYUmklF/ICKMFWyqfihYuxLWQR/LvTfKXw5h5Auq/JY4+hqmGpLsXdsX+xNZ7xMIV/I&#10;EFLDWJZxsyStvJbmhU0RrpirtcXVAi1K+viQzfrg2eBAPBngr3zhzXwfXM8hZI2OIkyGqVSJZQzN&#10;HnfyRFE3kh5+L6cftC60HYjSUWTuwwPpzym05dkU9rtAyR4YzyyCad/bsOwZAuPG7tCtkCmbJGr0&#10;0TKbul7SxVC4apHN50WS+on/VYn9ZKq5WB2VwiyJ/NbS8r+i1a+ncL5KhXltIt0AXcBKcQNElCWS&#10;GoZCXkyoXsRnWSL8IAUGSTKykJzjQ+6nuxG3UkM3o2e0UE6ksyzNgOFLWftWlnqWtG95MH7ZCbpV&#10;BSozk2RYU8tFU8DWpSmJQislZVwS0SgFltV8FlFMlQyJyiZL2n1Md7iQSDA/jMoiKTOsa2yqjIwf&#10;R/0k/BdXSrfuE8E/fyMkRSCd+8RzW0M1EbqZcTRDKksNw6un2PdWRxzKDFRTTQ7Ge+FAnLtaHOgU&#10;49+rKV64nUvhMZwpoeCKGIIUkxE/HUjBDyWRkUS/fX0Vo5XFA8XCH/WQBUpDWQFaFRl12bgAVJH8&#10;3OjgoiYxXczyUstK3aKyPB1IciMJDBZSCBvyGRG8RehfA/PZeTDuH8noYBCMYvlf0Jo+TVIWWSe5&#10;gmbSyulTq4XcSUZHWqis1ScwKonSJF2ViZZVMyMMluVW4RvXp9JKaYkb0ikUyQ9GJJCEaPTT5i/S&#10;iQb8baVY73NBfpFFYfFvIo5hMS2frszwmfCGdDWhsnxCICrINYx0ScYVPJYk17i2J0yb+8EimSu2&#10;dYB5U4ZKrAhZR1gSIRJ5jGvIE1ZJjsAYohLrLelAqBxmooAggEFQYEk7mD+Ph2UlCeqaRGt2ynWp&#10;KsXHb8C+CF8+5W/Zz+/qTZJ0nvC7uQyXl76Hg7mBjI1dsLudB3aEe+BQjCfjSh9czqbQc/jZwQv3&#10;h1Mwn7ICAmerEslm+WC0KNOsJDwbGY6r7T3xgPFr1RjGy2/TkklmZFqtrEAN+lrRVh1ZvSygWMHf&#10;Cwf40Y144WpHsuYeVCTG7bVk6npap/nbjrDsGw7LpUWwnJoB0/5RMO0eBNOmLrSuXEXa6ihYmQ0v&#10;y/uKlau0gGLlklqIAlcWTwWQ+5ppxbVUPqxkY0tazvW0fFmzXLJckqRZZAlvlQwuB/hKfHbOX0tD&#10;FjzJemf+gpa7LhMm+nWzLP4sa5t/ma34SjVJoGFhNnRLKfj1kqpksForWdZPtmwlCmwnJ9jG877N&#10;UQs/6ilMlevtIz6/JLBbSF6wiCRRcisuy4N+FV3IOkZFX3eGeXM3EuaevGZfYA9D4h8Gq8+fCb8B&#10;6l/cJy7d2vmiI7TXwWwsI2+7gu+7h9F3a3Asxh3fhblio58TDsXKgpHeKB1Ctkn/K2zcvCJNLdtv&#10;pIUYl6eQbLFBF8SrSS2S4FnWU68eG8r4OBxlI2Xp0UCyWsmSFaZSjEgOZVmeWHIpGeaQ+BGqa2VJ&#10;YPrJkiF+tHgtihlDSxJZWRdVx/DLuCGPFWVoePx9mI+Oh/HHETCzsrIyrySj1H+einqy6Hr69bq5&#10;AoH0lxKySYZA8Z+0fElsqZY8p/VYCLNVZPJm+ncheZLh0yQZALfkwrKFoej2Tmr9dmztbE2IJxkB&#10;WVTiyzVEmnVUBEmAKYl1dtGiv+uq8lMY15DdL0un0iWjZiYjhyX0+99QQDsHwLS9K/RUKtN2otiO&#10;58m4eD893Y1wAvMXmawrSeH8eFROiaIPj0DF+DByHrbnJLYfCXE9CXEteUadkObPaPkkq0ZZD14y&#10;GLK82udLX7qKx+v5VWLxCpZHqNg5HQdzvHA2xRtHoz2wJ8QBW0OcsCXIAUcSSN56aVAxmoKam6CS&#10;51gEDteSFC1LQI2kaKB/rZ4YTUHxkwJUWT0lZbLEyITbOhKtOjJiIUNS9GTdZe8SBWT1UCF4ki2Q&#10;5EwSa0kmgyrGzZXjQ1A1geyXllNPC5JULpKK0bSlG8wH34b50EgYfxgK7B4I4xZawXpappq2zePo&#10;IgwLCcEUuFiRpI6SJANGWrrpszgWWfE4BiCk1hAhLPSxkuvSvFGyIFIo2yiQ7byPJAbdwbKN37+h&#10;gm0Qq7YKX5Z2lxxbZj6PaTuVYzMtWzIvbaCSrOVzLmcIKjD/JdHqawpcUkArdKGAvsnleQxxv+vM&#10;czvyvPa8Ni1/BYU+j0KdEqFWb5WlqIv7aFDU2x2l/bxUTC85uOolVRZJoXJhrJNhueTtTCK5lLTU&#10;SbAxCDtXRXrZqAAW6YChwGUhDmHrVZdwZFQiTmb6qDxW+6OcsZPC/i7EGdtDHXEiVYPbnX1R0t8X&#10;ZbRSCY8skgJWkpDwRvUMg1SSUVpl5TvUTLHkd6U3KgwGkiiBfuMiNr7k01osqaVIriSHz1Rhp1QM&#10;lvIxvmrta+lBM/K3+jk890MJ8ch2WdQ6/GwMw8diPSRB9J0GhnXmXfTzwvJp9ebv+8O0sydJH6Hz&#10;S8LjUsncylBKCJrE6uIz+dyKua+wMngLfbhJcvl+Ye10MdPirElMKbQNBdBtpPVuobC3doXhWyqW&#10;ZJF7vpa/CFZZ/Fd0M5JXkMVERJK/zesLoF9HoW7sQUjvDcv2nrToPOhWEx3V9SXWJ1fYSGTZ1MGa&#10;P1iuJVHAkgSV76ye7L1yrB9Kh1Po/egyu7qoXAmSPlMUoGK4D2omSu5iIqJkx1skfRRUZiGMkiZs&#10;RTwtX0IyEy2efly92jTQyvWPUHVhLb7LbINTya44EO2MHWFi4fb4StsWG/0dsSO4Le7m+6K0N0kZ&#10;yZpkYK9hLGtNmyVprsk4JbcnIb5mOmNlyRhBX13zNomZLKUtFr+AvpUNrxjsMmuoYhCmLLGqCHUm&#10;w8CpgTDweyWtvHyUH7+zEoxnTUvoi5fweMkhKul9SaBMKyj05VIk42x7kqSetMbehFs2sqT32tWD&#10;0C8CYCOLIMmOLZKUfaXE7yRzDN0khBNIlOSuUoRYSUZMWY7fQn+uYHwNBbs2HzopX9JyJSRblUM/&#10;TMK2kjC+jMr1OZWQ7kXHWN1IsgchfSv4XDzeuF6W/+9B1OiO+rW8tghdMm+u5SdjfBMVwUCeoKPy&#10;6amkkmpYcq7pJIyUjD8fML6fpKXr80bFIE81jUqELgljpf+/qLcHKt7S8JgAa4I8hn2SDE+lKBRj&#10;/JQIuyiMwhehGythqXsKw93tOPVuDC7keONkrDMORDliT7ADDsc54VKSGy4lykKPzjid4IZrWZ68&#10;kTfKhvvTV5OcTaRASchEkHVkn3WShYv+qHZKNKpE8GODaPGBKmuW5GKUWFX8rIkhiwhd5WBaSWFS&#10;GVRSWsbY0tWqYH42GT8rXTmWHIA8QKzezHtIaKWydkpCWSGSYpHib1cTGikMEZCZ1mmm9Zi/owLs&#10;YdlGKyJJMwhB22hNSy4CFgatmLQktd1M66SSmDczxNoqStQeujXit0nQBMpJGg3LKMjP0lH3URL5&#10;QDvUSLLb+aK4LNLdO5/KT39b/6Hsk6xkFOTn5D5r+DxEBxGyKJygjUQJJvpiw/PlEQSJpHdPcrxL&#10;diKDxPbi8mYwNJXwdHIAqt+VJdAJ8X09UEirf1jgjMcd3RkKu6nEIZVDZGKhH48X42F7fxjM5wuB&#10;4aMQGD+mkTL+t7FUnEDNvqm4NFiDy2muOBMj0O6GHUGOOBrjhPtk64XtvVVemHvtJcOwK+4xzHrU&#10;yUPlp6gc5kuIlhiYQiScSOI9w3JqPCG4dmo7+nfplZNCIkfiJr5aLZEwP0KFJvoGwa+IZUOIFbPh&#10;ZO15ugTpWJG0qZK0Vz+XD0xuUDU2ABWMi01sWAvvpRLjE5ZV8uwNFAqFbZCMpWsJvSsz6X4oxI0d&#10;KMRusOwWxiuZyPMBIVHb6Je/pcJIxnEKXRRD5bGRlcR304eLsuyVdwk8j+fLtfW8tm6lJBcjaZxD&#10;RZeuYHkvMIPWxO8Nf0ty0bqpQrp4zFy2jaSTJLkzsm1MyyRel3ai6yGJNHxOtBTXI3m4xPUR/STq&#10;MErUIdkVZwrPIXxPpoHRACTpafUoWQWFMujticddZLiWK4o6u6KwgzOKqQAVtP7qYa7QSXLEKVrU&#10;EylqxmlQOsadkZIDTmQ5wkb6eS+luqqlWw9HSaYFZ2wJsMfZZDc8KOCFJZ9GXy8UszwhxN/v4oEH&#10;LKVk2ZJJqZLaJb1XehEEYVTy6RkJwXW0BsnNKamkVZ80iUk14V5efKgQi5asKrmczJ9uQjpJJDm5&#10;JCCup6CrWNmqiVZlqXlPmDzdxDz6fLoEaRATOYJJUswzfIJAJv244StC5jdi6SRiZNdqcYFVDMk2&#10;tIeB1m+QbM0UvpnFspufFDJ2WomYZQeZ+G4Rdh+Y9vWF+UB/lgHWcOsHibfJ0r+hxdLydRSiLHJS&#10;Sx4jQpYM7Sqf6HsSjbSj0pOMzaBv/pARxEeskyRhFlfGcFISuSm3xVBX1geQ3rj6j1nmhZPwhrKO&#10;hGj+raef1kniN1q8nsKXdX7qxmtRRyJXI6m7JFPWYC+VIaeoozNKOrihpMAFRZ2c8YSKcDfVAbsi&#10;mmMjkXpFcAvMcfozNoc2x/HYlujY7E9Ia9sUNkfaOeFwmDP2Bzvi+yAnbAu0w6E4BzzozAv3J7SM&#10;9kO53JCQXUXIFYiX3jTplZKU2XXyIoMPbmIMbGAoYVgqqfUJWWTu8sKlfpZkrGMoJ4mWp1CQLBKr&#10;q25UEkFJ1alnIxilQ4IWLzlE6z7gsVQcyUUmRVJ210wlbH0Ybu0/Z+NYGTkVRvw1lc68TvwzLV2E&#10;v7kTBUV4X03/Tx9sJAqYaLUmhmJKyN+LC6A1EwnMu3rR2skFpEhC5x8HUOiDYDk8BGYp+wdaFYKM&#10;XmW3lhDrExJZgfr3I1EzuR2q3o9D3RySMXl5tCyf/CAX9YuT6RJiUDuLkD2NAn2f9eV3A92ZaheB&#10;8QVEMwpf5T2n0GunEx2n+Kn0wJLkXWXLncUoh7xHJ+SNVl83ioIn3NePIteS1e56eKuVri4mOtOA&#10;bXEj2RGXE2zxTWALRDT5D8Q2boqcVm8ir20jZLZ8DRuStUhq9CeEN/0zbHYE2pO9O2Mzhf51gCNJ&#10;XWu19EeZhFfyZmiCr9XHTPLjd/7NEK1mErV0BrVcEroTvtWCLEvpq2Tpb8VGKUil5RQmiYZBiB2V&#10;QdZJEigXRaingKU/XZRD2H0d4+g6+jRJRFc9mUKfRMsfz8ag4CVva+00niMsX6BQ4FEy+0qXKgVv&#10;kq7Pr3Ng2Sg+nmEThS9J6oUDGAj94v+Na8maN0pKUyrGVlr+d9ZM3io82yZhWneiQi8qRT+lABZR&#10;gAMU/I/8W6x+c2deJ0Nl+62dzbh/Oq15HuP0lVSmDT0ZXXRG/SqSt6X04ySgKvPoLLYRXWI90a6G&#10;kC3p1esE+fipoxEYJFMxhaz8OtGsdhqjpWn00VQM6Zc3Uvj1H3Dfe/J6lkIf44N6ErmqgXTFXdxx&#10;JPRN3El1xAUa68FI4WdtcDLGEefiKNOwtshq/B9Ib/UaRjq1RF6T1zDCpRG+z/RED9s30a7Ra7DZ&#10;EGCHr/xsMdutJWa5NsWhNHdcLXBCIX1G+QgvEguyynG+jKnpO+hv6+T15DRqMTVYKlgvYYSES+Kr&#10;5G9Z8oRWqZc1nZa0Uz5c8k6rrIVUlHr6bf1sfk6n4KezMaYJGlDYbBwl6HH+qJDQjihTRXehViKR&#10;t2rSiPLih2Ghnj5SkEYxdnkRQl9volDNFJBufXsqA2No5fcJ/SsokM+JACRoOiqCSuu8jmRPEOIb&#10;/s5Pw9dUDLoKC8M2SeuO3b0BQj320OIlzbsIXq63QjqIyBO+oBKtJwegwCVHto6RgLxqNn7GEEpQ&#10;TOorL3dEWemu9FNYz4kUtnS+0HjqJRU06yaKbpojaCYKIKggfRy0biq/UVLEUxl0RAL1Xn6kFndy&#10;7XA104WE2xY3M91xM9kZjzLcae100yTlP4Y4YEdAa6J3S3zl0xy9Wr2OzNaN0LHVX9DXtjG6t/gf&#10;GO/VHON9WiGLSmGzI9gOK/3sMdq5JQY6tcZE99b4LKgN9qU44V4XV5QwlCgf6YNqalwN4b96AjWR&#10;PtuoVkmh5csaN9I7RiXQy1ssQQIJKT7n/s8ofCF14tskhJMXCpIXu4HI0NpFAWppBVVSQSpX9ZgA&#10;hnS+ZPVEGjaY4g3v059OZsPMlHiV6MIwysxQSOJmI/2wEh5jbNOmzkrwutXSvUmhyBu85WKNaSoX&#10;n7wb138ioRNd1KcSRhGqKThxD0bG3yaihqzhY97aA4YdPWHc2Zs8gVbPv83fkht8y3h+IxVsda5S&#10;JCNDOTMVUSm4RB8q/JR+C/HrtGZxYVRuEaYIvW5sCKMdopgM7iBpq5f9kkx5nhwfCQsRUvx5Fdtc&#10;UnuV9ffGo26O0I1m29AQhcXL8OzrGW64leWM2+kOKMwhN8t0xpUEkrhoW+wNscf2gLZY69UKY5xe&#10;x2DCfV7LNxH75p/Rk4rwSagL+tj+CTkt3oTNj7EOWKptjcEOTdDPqQXedmmKd23/F5b4tcbuBHvc&#10;lAyPvehbBnihZAhjeWpttYQb9NnSL65y+kuabX5KwnUJywQNhMwYFpPYyLtuSbouvWdKIawNpdBA&#10;XjuKtrOBZB2x6ncCUTFSEr6QVwwTBAhAJRutQsoENuQsKtBihkOrxHI7kqhJ7xr9N4t03Uoni4mW&#10;b2Sop1uWgfrPGYrJChQs9YsI1x/F89nolj6WEUAp9N2pqOWnYTnRYL2sV0KLVx1CfckNrBZvomIZ&#10;GNvrpFfwU7HuFFjI2OWtmo710C+m4Ch0qadZrF5Yurg5Kre0iaxxUE8XVicuTHrdxG3yU9L96xke&#10;G2YGwTA9GHqiafnbQXjYXdYzpWCzHVHak7H6EKLtW2TqJHiSX1nSHD7IdsftNGdcTnRQKdIe5riq&#10;hPHX0+xxKLw1vgtoieXuzbCUVj6i7RtIavEa0ls2RWTT1xDX7A0Ev/kX+L0plh/hhI+9W9HiW2Bx&#10;aCscyLbFhfbOWBfQBl+TCEp2vNtdPPG0jzWptPjhqkmByofJKht1MmpkqvgqFvFPJCh6sX6BMSEz&#10;0jgUuGmZCJ8NwyKoYF0agC6C7kBYrrxelVBQhF8iY9cYTTwZKsKPRMWkCJSTTVfPIJH8VAicMPrO&#10;MMqoXfpqw+au0ImvZ4yvW5uN+i8ZijEc039Blr+2MwVLeN5Ey/2aFv0V/fOX8l6/i3platnch4Sv&#10;n7J0k/h+ug+LDKhYTWGvkJE6VJZP4lkfhqSfxFGpGZkwLJNnl55Jo4ziIVE1yStTcXvzSX4Zyciq&#10;HjoaQq2sxkmyVjuO0P8u3dg7jGDo0upGB6JWFtFiFCU5Y/clOKFb6z+jY9vGmOjWmMjrgUvJTnhU&#10;4IZnfRhdDfBG9RAtDdEDV0nqbma54yQNV1DgMZXlSXs3PMp3wblEe2wm9H/m3RZvOzTCZHd7dLVt&#10;hOgmb8C30RvQ0tdLcl2PN/4EmzleTTHerRVLS3wbZ4drXehTMttgc0gr7Iy2x8U8FzzuK7mlKfgJ&#10;hGIKXj5lPRnRYEmyX00trhnLTyEl74lbYGj2oSTQZixPFq8snQRN3jNLT56sQCDdjMbP4tW6M7Vk&#10;tzKiRhRLXuw8o9UXDQ5gCcTTofLGTjp3qBxT2bgLxddn0fLbMy7vCuMuQvJO+uYdfaCjEhgpYMsW&#10;hme7yNR/fIuk7S2Yf5CRv4Ng3sv93zOE2yYETuJ9+vgttPhv20O/kWHiBlr1Ol5fiKRkUaZLM5Kx&#10;15O4yQga9S6CRNc4l3UiKTOQrJr43SwdVvPDKPQolRZW0ktL4uBqia0ZrVwT4fSkAAnjkpfvcVcZ&#10;vu1Mv+2K65kOeNrZAQv9miGiTWOkODZFZ9e2yLVvgzGOjbE3xgUXEh1xiXD/uLM77rZ3weUUGiTD&#10;ujNUjl3hLXE5wwUPJPsrFeUKFWOjb2v6+zcQ3ZxWToEHSVLhxm8grMnrCGz8F/iyaFlsvvRvgwm8&#10;ST/7Fhjh3BwL/NpgVXBbbIt0wPEsNzwk1AgJqxYLZyhSO4VaPFk02Z9hIJXiLR8SQ1ZqmLfq4q0c&#10;wwoTzmokLpUxZWIF6u2YFfKNqkdP+tX5Kfm5yRfq58uYPBnRI6NbCPvD/VTS4aJBVIIhfnj2Fu8/&#10;jqGQrNz0OX3tekL+1l4MzSjQ/SOAAyMp5OHQrWuP6oXC/qkEW8jC5WXL92Txe7vDJOV7CnwviwwA&#10;3ZBFNxCNIj7/1U62qJ8Sy2eh/15G10LB1xO2ZdkMHfmGoFBhb1rpCLqmd+m7J0iKPT/cau+K23mM&#10;s7v5qKzxtfIqul8ALhCC6yfKm0pylyFeeNzBE9X9tSih1T7s5IF77WXWjicetSeidvHFs0EaVA71&#10;wT0Zn9/XF/d7aXGvlz9OEd5PprhgobYtRlA+MvjlION2Get/OZGyyXXBLfH5hP3HebJUjgtuU5l2&#10;RtijA0O51FaNENn8TQr8DUQ1fRNRzd5EaNPXEcbPCO63OZ3uhO2RbTDbowVGObXBWKdm+DSwFfaR&#10;Qd7v66HWEaqX5TNkhKgsXkKrrnmflj+ehRZfxbizbKgXK+CFIsadz8gLyuijpCeuZjIbSsaTSYeO&#10;kDwV0wvky7tohkOy8Jn0CdByxPJlFSohfJLkrXSQrCnqi1L6vGcyVm1qPGo+Iav+isLcM4wCH0bB&#10;D4JhD5WAvtm4mcTvy3SVv/gJEUm/KB0Q695By5ZOnR0S2kmXbbYahlVPhZRBoFWsxyNJDZzhimsF&#10;9KV0cfd6UDi03qvtnXCGBnAw3R2XKajyfp4qrXDt26FqFG4Fn7P6XTJyWnetLOdDeC+nst7pxijp&#10;LV/V+1ncQxLSuuNJb09czpalt11wMs4ZN7K4n4pQJm9Ch1K5WcdyGpOs3VA6hPWWjjVyrfsdPHC3&#10;kze+iWiB0eRkvdq+id1Rrrgo+Zzzfag87ijuLILnZxc3PKUCXE5xxLv2jdGuSWP4UtCyWIwfrT+E&#10;ChCsVtFohMQWjWBzl9p7Oc0OB2PtsDXcAesDW2NXlD3OE+7LSDKkg6FO/PhcwvhcIV2s6DSBfwpe&#10;NJuCLh+uoQJo1GobsuDEEzZQyTAfKo70+dM9SIw+S0I9MnwZJSMxsLxmlL4AiW9nSjhH5juJfpEN&#10;W0FfX0TBFxP6y8bSJcxPhe6LXNSv7Ujh05fLonOy3toGxvLyilbehK1KJyokUomi8GSAFjc7uqJu&#10;ZhxhnORwc65akE5Gx9Z/lsDrURFF4abR1dAPV48MUmPqH3bxwrlUZxyNd8HZJHcsC7RDF9cWSHJo&#10;jt6urXG9VwCqiHCCdLISgKz0oXLSj/JT7VBJgcuo2ocUxrOeZOcU7s1cV/pnkjNC9Yk4R4Zpzmp5&#10;hNvt3VHSW4aveavk2rLSgImhrElG6vK7DP2WZ7pP+Two4HVo2duiKVQa50daWn6azMVjSXbFHVr7&#10;wzxnJfwnnWWYnBN2MOYfTF/f1a4VEpq+AX/G+f5N3kQQBZ/UqgXGOLeAzZ3OjrhT4Ej4kBSMtvQj&#10;djgnSbE7uUFmfwgbVSuLzKcFz2HYNYvQP9MK/9UTKdy35VUutXU4LZWERBbcKOzlplYeUQ0yVhSF&#10;LkD10ZPZNoyRkwGSLHpCubz8qGGl9YtTSQiz6RrIvhdLeJaGOpZ6WVvyC4Z26yjA9QUM7xhzf82/&#10;l5OxLyQpIyGT3kLd9HAqjB8ukaTeKJD7SygVTqSJheVLos3qZJiWksBR+Po5hHXpg2fYJWvflJN0&#10;PetFFOjkg4tUgHNJTpinaYNernbIdm6GZMc2eJvh07UesrqCBx719FbDz2RMv2RbLulJVGB5xt/v&#10;57rju2gHzPVojtVh9vg6VF6OuagJm487+6GwK1GEbq2S95X1NWoZyeg+JI9QfftsExJltc7GWLqR&#10;ATy+M+/XwQ3Xs+iKE1yxi7B+Jd4NV/mclxni7SMSbA8jN8h0VK7gbIQDlvu0RnLLN9DLsQk6t20K&#10;/0ZN4EXBB1IBslo2wRyvNrAp6uWIx92cqa3iixxxN89JkQrJoS/jvGXwvywuonrXGMLVzeP3uSyy&#10;LFvDMoyjafn097KqSTEbQxRAUKB0OBkq43cZfSOLA6klZ2TV40WJDLESydwpVFqmfk0W42YK+lNa&#10;rvADfpqWMRZfyThaFv5cn25dK+PrDJi+4fdVyagYR2LVjbBJfiDTpWTQQjmZ9P1uvrhEmH7QVYNn&#10;AzWMsWVVGCqchGAMx6xMXV4eMcyczWfidUT4pQP81WIFjzp7sx0I0ZluOJLqhMleLTA71g/tHVoi&#10;i5yop1NTTA+0x/JoO+xJ8MC1fE9aJv01ffjVdAog3RVbohwxwLEF+rjZ4T0fe6wJd8MZmZFLt/Ko&#10;MxWEilYxTCIbRjNj+HwzYmFiCCvj/uQllYwIFp4kbzTrxlI5pU3pjh4XeOEKw7mTRID9jOdX+kgi&#10;+NeRSCHn2rbCYN6zNxl+YnPua90Mia2aIKV1Ywyyb4T4Zn9BUku6dm97jHQgwXdsCZun/cgSe7ni&#10;aQ9+dmPY0FW+e6Cwjxv9oS+ZLf3bR+Gol353eQEhPXUfM4zhPgnR6qZIN6yvUgAZWFDCBn/U04V+&#10;y1utOSb9/7pZjOnntSPBkt5AGfeei7ovGGur99UygobxtzBrcgLD4hiYP2UksCQZYKgl/d+ldB1l&#10;VLJKEsJScoy7PdzVShbCC0pHaK1IspCEkYr2iOTrFklYcV8N/SgRSiZOyOBIIZ4C9+Qe8l5AvT2T&#10;MYFCMkf7K7/7lMJ/3MUHDzp64Vq2B84mO+PzsFbo59oSHVxaI9W+JVLpd+PtmpOVt0YeSdhbrk1w&#10;PsWTcTkVhoJfGdQSQ+xeo7uwRX93O8wnRH8f44obVCjJ1Fvcj201gnzoXXnpRXifIs8j7/Iz6cJy&#10;1KQNGUcgr3r1JKS6KSSOo/xR2suH8b87TtMl7aA7+lLTEjM82qBd8yYIbNEMgc2aIKAp/XzLZggi&#10;xMsCMqm0+O72TZDXtgUjiJYIpOUHkPD5Md6PbUafL0N+ng2U17PuahpQqZC2AYzp3/JSr1GlE0Ot&#10;qkOBqMVlWPTSfaveRpGB0xXUfRCMGgqnTJYWJat9RH8n4+uku7Z2TgThmXDOImPk6uaRNwiKCLNe&#10;koRqwnIxKyeDMmVZstqpModOhnw7oZiEqZ6KVTUsEA/oy24SkY5muGNThC02RjjiTL6Xmp0qnU7G&#10;eREMCb1wr5MznhKSq4b7ok6mSFG4ddKXTkIppNJAuK+XF0rCPQT6ea7474q3AlHUR4snVB5Znesm&#10;oft8lgsOJbhgHK0/w745Oru3xHtBrdDV3RbJ9k2R6dAMbzFMvpEhky/dVH75GW5/wkjn1ujqRIbu&#10;44A1Ec44T6sv6k4iTKivGSVtRQ4lE05kKBZDSROJqrxalnViZRlziww4WZuqQmR5oydjGYtJSgVd&#10;zsTaY6OfPRZ4O+Bt8pAkWndsq6aIbd0KPi2E0TeltbeioJsgmaRugnsbhJPodXGwQ2/ntmjXojFC&#10;GzeCjyybVkG/LoviVRCihciUscg6UbUC6R+JkCLo72n5FJKa2bKARIlClzdr8paqelIwY3Atmb4s&#10;hE8LIFe40p4NQcZcw4aXlYkkxjeTaJW87UPWTDKZ3YbuRAQdhCfDNDjYrgXhWpCDliwQPNgDD7rR&#10;emWBrP4yUojEh9fbFu2MaR5tMZpaPIY+a1EoQx+SmwckWRXvkF/QB1dTUcoZcVQzPCynKxLYrCUb&#10;171PBJgaCqO8ZRMEkG7p+VSADwQxgtSA0Kf9fVFIny3ET6D/Ghn5xWQXfEsCPIKN+FE7MvX2Wgxw&#10;b414wmy2Q2t8GuJApPBBzfBQBc9PyPT3kdS9w2d828sWm6IZy2d5cT/rMlDCQdZb2mUGjWduHMzL&#10;00hE82HZ2cm6nt7ubjDv7EBeQxRYQdcnbUxCKDOY5Fn2M8xb42+PD73s0M22OYXZDNoWTeBOYTuR&#10;3XtSsBqiQbigQYsWiCES+DT5DwQTFaKaNUcE/X0ABR/P420qZSbnOwLbZO1krs+oDBXv0treI8un&#10;X5eQrZjs+VxGWzzs6kHrolVNCmBY4ocHJHa3OjoRORiv9iQhybXHJbLS7yOa4nK+i1qNSd7GiT+u&#10;YGxc1N+bnMID9zvSpZAoVjJaqBrti5udyX4ZzsiYgZL+nkQfbzxkmPNILR0XRFZMKyRDnq0VCG6L&#10;zk7NMcCtDWYG22N7shOu0upk7bxHDM+eChIMD0bFYAqfSiOrwam1tqik9TKCSA0MoeJSAWSMvqzB&#10;VSPTtkcG02XJjFwqcm8/9Xkz3xvnMj1wirH2HN+2GOTVDAsTPNGVPrSTsz3WxlLhuzDUHUneQeIo&#10;Cx3K7KKHjOvPEaIPkQNcz/XD1TQXFPUgORxAuB9DJJLpVvKal0RX/0mSGuJt3tkZlr3dgH29AJmB&#10;/B2jmVXkQe+H4RldhaxccTyejD/cCat9HbHI1xU97VogsW1zRLZqjqg2tnAn9LuR0GnVmmFN+Une&#10;YW+Lbi2lf78F+UETDKcbWB7sjF3hzrApG0VrJ8SXDPPA00HuKBrqjaeM2x8NYZzJ/Q+6OuBOHtlq&#10;Qlv0av4/sJUVkTUJSugaHlHwRX3d1JphFfTxhd3dcL8T/TGZ6RUy0yfdeWw/ZxIqEkcqVvVomZDh&#10;ylhZltWhqxlKwkbrfECrvkUyc59K8Kg7Q5vuXtif2EpZkQwguUGF2h9jr8iXIl4kK/2JAIuCnBj/&#10;Ev7Z0E8GEFaJGve7ERoz7HGDAijqK2ycSjZKRhEx4mCjSxglM3R086Qjh4UsW14aVYwOxjMqTKms&#10;fD9MSGAAHvL+1zNdcbtAqyZVvke2P9TbCTNI+A5l8X4DCeMME+vGh6B2HA2C5LNoQCCfmQg2JJBG&#10;QyXi84vV3smRuN7LSvaGB9JFksgxGimRNZQmUhEWy5hBhrCylL8M6+Z3GYxSS8N5xrj/foEGh8kd&#10;tgfZ41vWe32APb7wk5QrbviArmealmGgW1v0sG3B8K4FPtA6YBtZ/4VED0YE7iSKXrjJcjub7Un3&#10;IaljbB71cUZhfxcUUoj3elBTKdBrHZ1xhWz/Rgey/wInXM9pjeOJrTGkzZtIafEGVkUTBWS+eCc7&#10;WiUtnHD/hKTxURdHFTFIp8bxZIYlDBlvFLjgUnsn3JPEAl14n048vpcHnvTxoHUzJBQr7+5JzXZR&#10;q3HdzHfGqQxnbAhrhksZrgyPqEw5njif6orPA21RQF+bQAKTYdcEM9kAWxlSXcynm+D1xPIvsWI7&#10;Yx2wJ86J6EOk6kc+IXP7JjLSkAmSU0hUGeLpGGLq5zPso/BlyZOyd2S5UwplaKCaAFkt8wKoOLcK&#10;vLE7xo5E0h83ydYvkw9UDPTHY7qk4j5El8FBdHmMFIaKwgSplT5lHr8sn1JGIcuyiBVvBVORfHGV&#10;KHCOCHYxk4iS5oPTFMZlfr+S5a1GQFe9Qy4yLUYtsFXDZ6qbHEU3EcZzfUgq3XAijiXKE4cj3LA/&#10;0hWHIz2oEG44FeOOs7HeuJDsjZsZNFi2170Clp6+uD0uHk8X9IJp38fA3Z1A0Smg8h4sujLY3Ovh&#10;jLvdnXCnsz2u0h+fSrejlbehpdmR7LTF2QzCar4DTsa3xWJNC+Q2e51E4k1M82yEi/JGiQpSTMgX&#10;gZb2dUHNCF+cJYSPdW6Mt5xbYqJHM4xhnPy+cyN8G9GasagnZF2LR11o9WTrT3szsiBiSLensOzL&#10;hMpLZM27Im2xN5Kam0ULJkt+2FODQ8muGEbSldKmJRLsmmGEZ2vsinEhLFNxu5B00V9f66DFmtA2&#10;WM1yLMsNj/r40cLowiSbBqOOGvHxU4NR+R7L+yGMFGQCZRzKx4XzeQLowmRxYOmXD0Yt0eCBEDn6&#10;//syM4gu61YHWTlNJo0SZTp4U6EpPAp1WziVPcOXoR4jBfICcRklhPonvQOoRKHkLSFUdl9cbO+N&#10;7+M9sCLIDQv93fGR1gmf+TpjbTD5RJY/7ncNZFuG0PUE4TFdz0WSxctUlJskujepJFdTKeA0hqOZ&#10;FHKBL6/J8HpUBIrmF6B62/swX94OPD0NVN8F6stZaiCLiMkaHta5GA3/mWDzmGHZg65OuEFrP5tp&#10;j8NJdvghti22hLfCRjLb7aHNcTrJHmcS7bCF30fZNUUWQ4h+tLzT2W6EZvpZKk8JY27p3fs+sQ26&#10;2b/BeJhM07sNJhCSRjq3wTj3Ftjczl6twyO9Wg8KqHR5jigbolV9Ag8Zusk6PeeJGAJLV7NccS7J&#10;BVdY+eK+JEuEYVlY9LOAVujr2AQ5hP5uDq/hXLYvTiQI4jAG7uSJlYlOGOPZFHP9HagsLkQzYfGy&#10;eFkYat8n/E+iVZPglY/xU7NbZNKkDMkqGR2Gx4T8Z/TLxYTsyrdCcZcWd47x/pUcQqYslUXBn0lz&#10;xMlkxu1JFESmLHRG18BnOE2ru5hJYdGar3D//XyNSsPyoKs/KgcSVQYRCYgU1/N8sYXWO0/rjDl+&#10;hGwfe0xnVLDQl2gVw3ozcriVwfsme+JYvBuOx3rS9fizDgwLJ8ah9O1IVC7tA9PVr4DS80DNQ5hr&#10;i2DWVcFk0EESWMmkm7/OsfxZadis+RNs7nah9fagX+viTMh3IVFxxMGE1tjdThTADpuoAD9EtsGF&#10;FGcciGmNeWzYHq0bYahTM5xId6RFOKCoF31uNyeU0n0UEwLfbvX/YjDj3J5t/oJxIghtC/ofWX3G&#10;Hk+6OqOWIWHlQA3dhiOtlWSIJOlKtiMu0uLPU2CXacnXCPmyLN+1TCeigwwR90PtmGAU9pJMFg44&#10;TwWRNUbL+mjUyOLHndlwRI7Rjn9CDpUtw4F+j7756yhHHE8lGSV6lAyh9fFat/gMd0go7/RxR8V4&#10;su9p7fCM0PxsaCgVjQKipR+OI/pEueNIAi2/gy8e96IPJ/Eq6WudbHqvYyCtkgpAK5RkTTdztLiV&#10;7YUbmRocj3PH5/7OaqW7Q/S3F2WGcgZJIK32YJwX1oW5kUA6qyUAPwlwxAoeuzHADVtDXEiWPfBj&#10;pA/vr6VS++BsagDOZkfiaFY7/DBmBCSTiWQ0McnkGjVhlkKlRVuLyn2i7PqXgpfSsP1M+M4kWU64&#10;3dVRNYzkbrmUQ6hPsWcY1pb+pRXOxLXB0cjW2BTYCp9qWmITw59zSS1pEbb0x0SMuNY8zxV3eP5h&#10;MvDFbo2xKdQdu8LssL+dA46QsF1IccIjGRhKS37W1wNV9KkyWqWIhO9ish0LuUaqOxtUoE4siw1f&#10;4KH6weVNX80H1P7JEYqVFxPuZCFZWUq0iHAv3bNFPd1RSR98fmAE+hB5suh2+rm1xOIwF/yY6M0Q&#10;0wPHqMRbI+2whgiyPboVHg6lT54UwfA2HKUUvsT5F+madkU6Y2+MFy5kaBW8PqEFF3X3I8oFopDC&#10;f9iR/jRHgwsU6MU0DYXuR2gmrCdr8CMFN4r37uvpgPHednSRDviEirAl3IWG5II9jP230W9vDWf7&#10;EAV+iNPgWJKWChLIsDCc7ZiIc33ycHLsSBhvX1PwbaHAVYYymSArQuZ3lQRDZfCUfQ1CbSiyWYX8&#10;q8KX3rgnfUnW+jjhYR9HFn6S/D3oQSHk2ONsih0hjnyA/v10VFvsCm6JgxFt6LcpmGwnJfQFPoR1&#10;1+aYzth2fVhr7AxrjkOxshxjWxwldzhGuN9Pyz8UI+8PXMl+XUmaGNfT35dJV3BP+tQ8Wnuqkxqb&#10;JiuVSWgji2HfZcPfogIUkkFLRgoJ06pl6Pf79OETZJXiQLJ0LQzjIvFYrsVYvZL+9RY5wu40B2yK&#10;pRtLIimi9V8maz9HliujlzZHOTNK8GGoGYlqEquqt0n6hoThDv316XhZZtULJxI1OJPiSx7iR5bs&#10;S+FIngENztIHX87wx+VkkrZEkjEq1vUUjUrZdjiehDPMHZvCvchxfPBdlIbW7I19cTLdTUsDCCJS&#10;hBK1wnC1IA4XOqTiRM+OuLFuOUxFjykXHWUr0975CT2FRMH+dar8y8L8qVizo7xYXrX9fL9NyRA2&#10;2BD6YRZZP1dCPllUsIQQfrejPY6T9B2QVRUjWjHEaIGvg22xPaQN4YhugiHVEQp5vkszDKMbGODQ&#10;DB9rW+O7EDvsDGmN78NaYU9YS+U29kdxXzgRIsaBJIokjtFCYVfp+aLgCxje5cvwJWs3qVj7U8L0&#10;/Q6MEBgCSpdrWT8SG3IFefOnm07hT2Z4NZ6x+VBaPJm2ZLC608Wdrsud4Vw7VM2MVLG0JF6qnRSF&#10;inclqVEg7nTT4EiiGwmaJ7ZFueJCPsOxvsLsw+i2glDcwx+36Jcv0uLPplih+nq2Hy1SQ+GTzNKy&#10;jyVQgaI9sDfKC7ui3bCnnQ++J1Tvjmbh931x5CHJATiXEUB3RiF3iMMZWvPJPh1weeYU4OYVylEg&#10;ux46kjGjTJNTf4sIjTBJkgt+U3l+f7G9LORfKw0I8GKR/T9tNpKmS4qM1C0fSTgeLkognSX0ixTC&#10;Bt8WWOLRHMs1rTDBRRZYbISZrk3wbagtbud6MAqwx952rbA+qA0VgxYVSJ4Q0AJ7w9pib2gL7Ahu&#10;TuhvrYS+hwz+MF3AHVp5YQfGvTIercANdxniPerKWJ+ftxga3qNreMr4+BHj7Cv0/TfzvBhOMqxi&#10;2PaYiCRDvaRvvJIxtry8uU/2fZdKdJGx9N2eoagkKaoZF426KTGoeT8KNSL8UWEMBQNwlFY908se&#10;vd1s0cfDEYsI7zfbB+JhgR8e5QaQT8jynT7YQr+8LsQT68N9sCPSS62Tdo4ocJKWLlk1D8VqcSDe&#10;j8jnR0EHMSoKw4XcGBzLice+/Exs69UNtbck8zVJmF4yjok1s9Ca/5olVMG1lXs3pIblV/7/cyH9&#10;fGsQ7m+VF4XeUGT/T5tNUX83FA2gpQ9hqDaMKDDUXXX2POrGmJJw/6lXM8zwaoHpns0xkeHbWIdG&#10;GG3/Gpb6MiSMsqXwyRWyHHA20RH7EogKtPQNmsbYEdqWVt8K20JssTnEnt8dsFPCr0QPtSzh9XRn&#10;lQ1acu3cpXWLwO91o//ktaSr9xn5wBNa+i3G1SeS2qru3UrGz+UDQkn6/K1ZPHqRZHXU4jwZ9j4y&#10;5e2EVvHt1/MDeY1gPOkVSm4RRrdCokcffSmd1s7jhrjYI8+hLbq5u2K4pztWBXlhI33vZsL01igt&#10;dkb44/sYf+yN9cUh+u9jFPLp5GCcSydk58XgQvsEnOiUgR8LMnB01Ajc2/s99I8fEp1lsms925mW&#10;zE+zygLKomZAS1ZRqwgakl40fJekFyqNlbB0684XthcFKtuLf/+t8qrt5/ttHpKgPermgsKezgwn&#10;XGhxrnjYjWFfSlus8WqEpT4t8Yl3S5W1cSxJ1HgqwKg2b2C6VytCuz0O0f9fTnHF/RxxA25kx074&#10;wqc59jJMOZZojx/o57cFtmXI6EymS79Lhn6vgELN84GsCl7YW+LqMFS+G4yH/TxxgUz+WoEnasbH&#10;wDQvBsZ5sYT6KHISDU6mOuJIvB3OU3nudvJljB1IP+5HqPXEBA9bDHd3xnt8ztMJvlQuSXIcQDcS&#10;QEIagB9jvLEx1JtMW4tVYRqsDtdQEQKwJVqL7yjofXHBOJAQjCPJ4TicGoVjBck40SUb+7t3wMlZ&#10;04DHjJtlvUuLJJzSw2CiUEXYKp2NtVj986sE8Eur+++w2dxmaHeH8fajzs5qXHhhFzfc4L7N2sZY&#10;pW2D9YEtsdG/NT7ybo733JpjslsLNRBgiU9TCtoZFyng78mcj/P71RQHnEl0xm4SKukkOkcCd4IM&#10;/iJDtzMkQxfTXXA7TzJP+qC0XzBkkGatTNuSVCgys3VGKEzTrNkvCwcznOrhjQtZbjic5IktZMdb&#10;gl2wLdiNvtYbhxM0OEoo/jHaCxvCvDDV0wnDadHjvRzVwqWbKNz1wR5YE+xKgXthfagGW2J8sTsu&#10;APtiQ3A8qR3OZiXjdF577M7rhCPvjkX9kV0wXjtFmK6mQdZRXPTHIMsWPyxMWyWvoKU+TzknxSrY&#10;BuH+Vwi44b6/pzRs1r9trqXbMT4ly+/oyliZ/pZ+92KyAw7QorcGNWPjtqWPa4vNYbKafBus1LZS&#10;w7qFuV9Jk1Gj9LVpTjgU3gY3s8kTsl1wJYuhIsvVLBfyBk81crWkv6Qe1aJ4IC2e6PJgsBewIgOm&#10;5ZI+LBZ1MpRrbAAZewAOx7pgX4Q7heyJ3Yy1v2OItCnEDV8EOuPTABd8zLj4s0AXfBngiq8oYPHN&#10;W0K9GMIJu/bF91H+VEA/7E0IxcHEGBxOJ0RTyPu7DcWNpauhuycQTSuVIvkBBapJutRq1AydVG+Y&#10;gmIJqdhOL8tX+Wlh2A2ErOFHKysXJfklGvx32F6shBK+vRL+nXxnRbzu5DpRqI44SYHvp0BlzdRz&#10;ceLbbXEitg3ZvS3O0bqvEuovJjF0owJco3XeJpzfJ3l70kP6+X3whPG7JGKQAZlqpsq7MtQ7AAbG&#10;6ZaPE4GVkposGdWTGF+P8Mczxuv3OvgTQbzIE5zwbbAzNgW54JsgV6KPKzaEuGMjBf5duDd2kmXv&#10;bkfGHeNH5h6G4yntcCw1AUdItI737YFLk8bjybr1wL37sC5ga80N2CCQnxcRlLW82DDW8nu2l8+R&#10;In6c11RsvWGfbC8e84/cfi7kXys2NzPJsGmxspju3TzpcnXBDSrE2Tg7fEOG/12oHU4Qwk/HkQck&#10;uZDx0uIZ318lMZNhy/dlZGpPLVm4DALxRulQX4ZN8j49ENUjZSAG4+5BJHB9GEX0ILvv5I5TdA+H&#10;Y5wYI3vjTJonXQLJZTv680gnRgMe2B3qgt1hntjDWFlg/UisJ05RKc4L285shwO5GVgWl4hrK9eg&#10;vrKKdWVlpMdLUsmID5a0MmLBbHyTWo9GCNfPBW0Vtljli+XlBvo928vnSLESup/v+z+5/U7hn41r&#10;i2v0xTfkDVqqAy5LSXFibO+INSRu35HUfRPQFsv9WmAtQ7b98VSW9tIr542nFLiMLr2Y6MRY3AMV&#10;g8jIZWhVP8bvhHoZxSqveO918sJ1hmFHeJws97GHMH4gygnH4ryoZB44E+dOBfPE0VgRtDeVgyQt&#10;KwQX86KwNzMCF6aMQdmFk6yTwLM1/z4YI4M++SchirXJAgvy34uVtApWpZH7zfLieVJ+z/byOVL+&#10;SYT/aih8sfzcWhoa+8Xv1vIixL1cZHvV/l8r/97+sZu1nf8t/H/JzdrOf1j4DQrw+4X/a9vfe/y/&#10;t//8Zm3nvwr/97DhV5V/C/+fcbO28x8W/k9C/7fw//k2azv/IdiX8m/h/zNv1nb+XcJ/WdD/Fv4/&#10;+2Zt55eE/2ort5YG4b4s9JfLy0rwe7c/cs6/4vZyG0lM/+L2+9vvdwn/50J9Wdgvl38L/x+7vdxG&#10;v1f4Def9VP5O4Ut5Wdgvll/e4Pdvf+Scf8Xtj7bRT+1rfSn1G8J/tYD/VvnpBj+V37v9kXP+Fbff&#10;00aCBq8qsv0O4b9auFJeFJKUhv0vw31D+b3bHznnX3F7uY1ebDcpIuSX9zXsb9j+hvB/LuyXy8sX&#10;/TWhN5Tfu/2Rc/4Vt5fbqOHvV8nm5fLcbcsYBpZ/C/+fbrNarXUTa34+duCvcpO/X5SJ9bs6Ro0p&#10;rOOuKrWoxu8QfsNF/p7yz76xDg1u8q9o+XIdreUnQfy0/ey0v16n4Rz+Yf1flZ+u9dM+637ZGq7P&#10;T4u8qGbhp3WBOwqV32XShlohRYSqemlr+Xs1/6Z1m/QwmeR7LQ+tBOoLAd1NoPgIqs988W/hv2qT&#10;BlfDqZ9/V0Os/7qv4T/5Tf7hv2owyfNPdfzzH2WXlJ/+5D/Pj3le5F91HL81CNpaxGKfC1yErQan&#10;yJAzgWwZoEJ5qb9lxbOnPPQBUEfBVrGUX+EjU9CGh0DFWZgLd0F3aA5Ov5+E6+/F4NYwLS53d/m3&#10;8F+1KUG9KDFVWC8Wtb4//7OKRvbzxxeLHPzC32qgp/pP/aKK2tQXEbfVguXaau6d2fhcsFZhywgk&#10;ee9ittTAbGYxCWyXszyisC/B8nATDGc/hn7/e6jaOBilK/vgwaIe0O2biaIv+uPulHjcGRqAh72D&#10;1KSYa1nuuJ7ujivJbv8W/iu358L4ucBF1PLd+puaZMH/1Ypk/E2OUOPu+Zd1309taG1TFjW/TkYa&#10;WdXBbOY3GXqmhp2x/WnFFiNhWqZr8RP6UsI0rbqeFlx/m1Z8GijdA9xfDdO+91C8qADFs+JROjEK&#10;5aNDUSQzmUeGQr+sOwpHBuFeRzfcb++Fm1keuJ7mgSsJbriY6IrTsa44HOr4S+H/XPBSGgT695R/&#10;xu2n57f+J/5VhmzL0G22zXOYtVrh8/ZS8Gu1UFVEiLJgFb9bRwXzbyOFK4UCVcVcD5NRPmnBxioK&#10;+JnVF9fdB2puELIvArUnYH68E/rrG2A4PB/134zGw1m5ONXXG2d7OuH+EB88eD4v8XFPdxT28sH9&#10;7t642ckFuimpuFbgiBs5Hrgh6xirFThkQK4z9kc4YmuQHb4NssdO/18R/s+V4EWh/t7yz7jJc0t9&#10;ZbCnCFQERJJkonDoU82GEivcgvss5fydggMFqNpKBM3fLCWwVN+G5dlJWIqP8c9jQNlJnkKLLT9P&#10;y73M7xfol89A92AH3fRm1J/6CDXHPkTR9+PxYEUP3J2dhntvh+FCN3ecynGkQDW420GD+521KkFk&#10;cSdfFHbwwcMCbzygVd+XOY65HriV66by+N5Ks8fZeGecj3XCKQr9VIQLfgh0xNoAe0x3a4FRDs0x&#10;wbkV1mj+aSz/b1/7Z770b93/5wfya8OxhGxVfwmFKHQLBa6jJdZdp2yvANUUYPF+4N73qD6wDJc/&#10;fRvresViW+84nBmVg2ND43FkYBiujY3Hw+lpeLagAGWLOqFyRS9UruqDJ591xL352bhNwT74MBsH&#10;evvgXH8/XOpNwfb2x+VcF9zIl6HvXnjSQYuHHbzwMM8bD7Np0dk8JoMCzqRlp3jgZqoXrqbSqjM9&#10;cTnJBVfT3NXg23u57rif56FmOl9LccXlGFccjXTEj0GOWBrgiHZ/+Z8q/Zq28etIbd4YCzTOInyr&#10;n3+x/DHhv9Cq/8lNhNIgJ3VV5Xuf+1q5F3fKLgXPap88t3zK0fI7v8l+dZ71WsrP8k/rz3K0lTFL&#10;ESgWoZtNZRQ4WXPlOeivbMbRMdnYmeWFg7mE2w5+uNopEPe6heJ+pwA86BqCu11C8EAK/37YQWb3&#10;anCTRdKsXs3yIbnSquwd1ynEWyy3eZ1b2Z4UlhfuZmtxW1LU8LibJGA3MtxwO8sTd3m/ezk8Np1C&#10;TpKlVLxxJZH+OtGT1uyKc3GuOEEIPyOp2OMp5CRX3Eh1xR2efzfTjdejEmS6406aGy7EOGN3qD0G&#10;tGkMz6ZN4dHsTYS1bIJsu7ZYpLH/7yl8oU9CltUlWeS7ECwrc1YHsIh7kviWzyvhj5rWLNYrp3Cf&#10;nNTwWHK+ErhEyDr+q4NJ+WMqAONgBeeGIhgfHEbh+vdwoGc4jrWnsPMDcC3XH1dz/HAt2xc3+P1m&#10;LqFVSpYvbmZQwLTGKymeuJjshYsp1qRIkmDiYooXTsV74Ug7D5yI8VJD00/FeeJsggf9sA/ZthbX&#10;eOwtHncznQqRSaumYkiaF1GQK7ToswkuOJ/gjjOxbjjVzhVHopywN9wWP4Q74CgVQBa+PMZ9F0jk&#10;bvKe94gQ93kdKXeyhdW7Yl+YLbo2+Q8KvjH8m72Gzg5t0duhNVb4tfm58H8u9P864VsFxmuqKcxi&#10;s6IMYvkGPpHBOm9OLNYoQnvMQn8sq4JaZBy/KEADn+Yp6h9eR4iYFDnOWEyBS1xMSDfQF19bj5vz&#10;+uB4zwiczQvAucwAnM/wxbk0Lc6m+uICP69lanE9h5bdXoPbknCJFns9zQvnkyjkOA8yaA9+p9Co&#10;CMKszya640iMOw5Gy4oYPjhNRTiTYD1WKUGcF5XAC1d4/rV0bwpf8v7IBFZvogavm+aJEwzHjsfz&#10;OlHOOELfvTfUiYRN1jF2xaFoTxyJdKByOeBMvBPv60K0oPWzPEjzpptwwz0K/0KiC6a5NVdZOANa&#10;NEZKqybob9cU3/Ka/y0t3yghkAidpYFNG1XXpIRENRReKYxl53Fj3SSYri+hi/4G5tpzBAOGRjKZ&#10;w8znUVKX80XoVBLjHfK0gzDe+AL64zNRs7Y/Lr7TDpf7BOJ6N39cydPiTIokQgrAmSQtIdUbl2mh&#10;lyicS/SzV3K0uEgLvZuvxd1cQjWt6wr/Pk3LPyaZPCjcs/GE+xQNLqf7qhlGh9s547QIl8K4KYmW&#10;sugSiBaSXeuEZBGLc+M5HrjI69/K1eJevgZ36LclAdSpFEecSHPCpTzCP5XiFIX4I61+c4DMonLC&#10;flr80WhblcL9dKKjSmlzNdkV15ME/j1wj9B/L437SAD3trPDWJfmSCXsp7VshMk+soxeq/+usN8Q&#10;QrFI7Gs2oPTGOTzc+jmebpyJJxvGomh5T9Qubo+aFbkwnRwOlKyn677Fk2t4PhWFCGAWJNDdhvH6&#10;56hY3w23Jofg6TvBKBkmyRK1KkefZP24TWFepQAu0FolJcu5JAqeAjonU8lS3HGBAr5MmLemo6GQ&#10;8nhORw2uk3Ff5rnHE5xwJJ7QnEQLT9ZQEbS0eiJBqiynQqETwu9mENaJCOIqblIJrmVocZr++ygZ&#10;+UXe52Y2rZWCL+ysgazq8WyIrDgejpLBgXjUm3DexYvPIGnnWNIJ63zuujGRKuff04F+uNGZLiLT&#10;HsfiWuFwVDOikIMihpeoQGfj7bA1oi2merbCW87N8YFnS3ymbfZL4f9c8P81wlfwLhZL4V3ZugqP&#10;183Eg2UjULx8EArnd8Sd9xJR8n48iinIx+NCYNrRHbj7EUOoEypuVrG4wL/hFqpPzEDF0nRUTA1F&#10;zYRQVI0MQtmQADwdEIB7PSgIhlGXssRX0xcn05Lpi08nybrCPrjbPhA38vxUtq3rtN67uRo86Sl5&#10;9YJQPTYSNeOjUDEmGEWDAnC/RwAFQzJGH32AROuM5Aaki3go6xDTkm/TH98i0btD9v6wvS+ZOV0I&#10;4V0SRlymUtzO9cLT7n4o7eOvMnc+G+IHWaS6Ypi/Nbt4fz5PJxK8LGfc6uSNihGB1tW5JgWrz3pZ&#10;+USynI7QonxYKK53tGYzk/UTTse1xZ6IVvjMh4J3b4qpHq0wy6v5/0Gfz5+tR8gXa4/Yz85SXwj1&#10;CvL5PIZ6XF3xIYoXjkDduoEwbB8Mo6yHv72nWoIcqzujTBZp+CQBpt09YL48FeZne4BamX4tLzPq&#10;YLj8I2rXDEHdJ5mom5uAmikRqB0frvL3lNNiSvoF4gkb/Boh/xT962n6bJklLNZ7K99fZeEq7ORP&#10;QXniMS39aW8K550wlbGzTlb5ntsO9dMiUT85DFWjglTuvie9ffGQilDSP1BlCKskuhR2tlq15OV7&#10;WKBBUReNSknzsL2kQSV3oGI86igdNloU9fLD0z4aFMuaPP00KB3gi7KBASjq460SVz7o7IOnff2h&#10;GxcG/ft+vL+/KnXvSQZPH1SP1kL3jh9qxviifKAPHvWgwuQ64mCMPVZrW+EjrxaY6WmLWUSBXxH+&#10;y4L9rfJ7NhG6FB6v/Lm1w1TRMgnHVOEzyFx5fRUuzhmNoqndUbekKyzb+sAoixzukvVv+8Kyqwf3&#10;dYRa7nxLDoz7egDnJ8BSvBnmmtskcdY3WSW7vkLl0l6oX5yNugWyDGoM6kRYkuf+nVBUjgzFs4Gy&#10;lp0v7nUOwCVJ8yqkqwMbrVcACvsE4EkXLZ529UYJBV8yLBDV02Khm58A40JZsSMG9bOjUD81TGUK&#10;k8WXxFLLB8gK1xTGYF9UD/FH9WCiTEf64gI3FBK+S3v44mlnL9X1ej3HmyEh4/oOkqVEg2e9xB35&#10;sPCzryiALz998KQX4/6unlQuDRWXwp8YBMO0QOimB0E/Ixj1UwJQ+a4X60XhT/BF7dtEgBFeeDbU&#10;C4/7E/7zHfFdZAus9G+FxX6tGef/quW/LNzfKr9jE8ZNcYvARd5ymuJk6nwd9PLaUV5Lkrlfn94f&#10;ZVPy8XBENExfdAR2dqLQewN7+8L8Yx+WnjDv7gLIKlm7cmE+yO/n3oHp5iIYq09TeUqpT9V4sv0L&#10;VC7qBtOKAhg+y4Txk2ToZrZD7WRZw0aEH4Jng4NRTL9aPiqMMB5Na4pF3XhREEnPFo4iEUAvDcoG&#10;0128Ew7d3GToeR2jrMy5MB76edHQzQijEELVUrPVY6ggVJJKwnbVUELxsACVjbtySCAKKcAiCq+k&#10;J91HF7oRkrlLZPk3qHDF3QjtVJpyQn3p20QlWbVkMAsRQDKJP+npg8fdZU0eX7VwU/0Ewv6UIN6b&#10;sD+Lwv8gALW0flnkyTBZlr6V9fN9UDlKkk9S0Xq44WS6ncqsuiaoFZYHtoaNtZ/6Hy98aycMj6WF&#10;y+sNnbqnNZOkxN4Sa+uv/Yh703vh2YQUWlksHr4VCfPXFO7ebjDvGwTLIVnWvCdwiJa/uzMsW9rD&#10;8nUWLN9kwrK5K2q39gVKd8Gke0xdq0DRji9Qt7AbdMvzYFiSgbp5caiRdXUm0ve/HaLgv4INXTs5&#10;AjpBBMnITW4g6wHpPggnlIarHH8Cv8+GU6hT4qBbmAL9p0lqWTi9LBq9gNAvCx/PDFMLN9SNJx8g&#10;r6ge4Y+akRT8W/6oHRWIutFBqHs7TOUveNbPm/6dpDHfV0ULdztpUEFlqaP/Ns5uB+OCJNRNj0bl&#10;2DCVcbuE5LSQwn9CpSnn98qh9O1jaOHv0fKfC18/O1ihgO59WbBZSw6gpfC9+Sye5DgedCXkAAUO&#10;OBzfGltCWmJd0O+I83/6XWz2ZaE3lN/elMXzWLmWSRROMkrK60ky+YdnjuPkhP54ODYfT4dH4vGg&#10;QNzrGohnY9sBm2j1YvEHRfAU7o/dCfn5MH6ZSiEkwvBxPGrZ+LXz+UlrNF2YR8u/CZOhHHXHtqD2&#10;o26oWZIN/cfp9NPxqJkmWTzDUT2Blj6Bwp7C8oGsYB2uim56pCr13CcLOSthDfAhMsgycXGQdXh1&#10;sh6gFApfv1Cyd7eDbnYkBUbFmfT/sffXcVbe2bY3mn/Oe+/n3PPu3d0x3MrdvQp3d3d3hwAJCSFI&#10;sChRggRCCHGDGMRIAgGCuzsUVi7LatzvfFZVQhLSne7dvU+f980iM8+yWutZz5xjzjF+SgCQ/gvv&#10;w/FTCQBnZRIc8oBtwUZQ8b05ExJI4wlIOlvTL9xZ3CL/oXSVrWgl70oyC8FVavvzwy0KjKROzXBW&#10;9r5qy7WPIgBGR0NcbcPGZLnm4fiFtodRmrMDt2eeBQA84EG+dwZlB+fnjo8hgKJ0tl+o9ncM1uYG&#10;tfVWWu3/Puf7U7y1sLkctMtjmt2nfc8u0PGpvXVlSjtdHNNQ2WMzdHFokrPGfQEpWO/3x/mk+S/6&#10;S5vIAG90kme5XZxGKrZdKByH2R79jVXAxbrxOsy/YBvOv6KyQ5uUt3Swcp8B9U+1U9HjzXAgRM2c&#10;Owcnz+O+LQA1t55/GXbQ7lrAEdQ5CzI/Ul+5IPbmBOo3RNH9JGi3PQFXtJDPNoXE+R4LANsi7rEG&#10;zj59xbZj9gNkExxu26YWzUhx9s81ZxTh4NLZ9eWhpJzH+buQl1saBil3XIZ8L7WR9/X2cq+zncTa&#10;qvRFztX22ud8i+fYIlX1nZKQPy5BN0fgfFi9fXYp2aZkfoaTAWwLdkN+8SyCbgbfTf0vmBzjd/4o&#10;SsdQSGevMG1rFap3Ukj7f8v5Zv7X/h7n//o9/u8wzW49YS7d3Pa5vh3TS2cndNGFMU10aUS6Lo9L&#10;1/XJHCFXJ3vF4aw28r1Hav8I+4DU/WpbZwt125e+ZCHOW2xbpGHcL1nQRAUPN1L+svYqu/i2ylwX&#10;pFOfQ/hGK+f5jip5qYtKXugg9zMg19batyCw3S5suxOCx/1oPR6TvkF8Mc+XLOBIUBQ8YCXCNpJs&#10;IJ/t47uytTwvk2FW+lO/bQhlmyfbZk0li6324+jZoNAcTQlwds82OWa7gaMKCnB+ySP1+L0p+s6a&#10;Z5uFK++BetK6dvK92QGzTR87yEVw2f6DbjJAyWPwEMpSwYw05VNGjEjmUA5sA6nSR2xFUtvE2rbB&#10;IfBsJ1OcXwTqreYXTonhb2KVQ6nIHhGp84MitadjmD7K+h3I/8lu73x/Lbeb/d8IHe81Nl/xfmPx&#10;prmNzFnrW+4N7X9qrvYMbq8LI5rq3NAsXRxJLZxeX3kP1oOxpumqLaY8hFS5FEe+3gFZ11bu50DX&#10;kw2VP4eLCyqLzWlLQITt8rkQtC6kns9uItfT7eTd9bjKSo6r7BzOf32qPG8OIWMMUOnqrs5u2sVP&#10;4HwCyFBe8iiSyTZesgsI+u2zLf0X85obdWBbuOc8wMWc10BazmdTbryvQPicLdBsZ9DG8j3f1L8l&#10;vFP7zRmckxMApGDbTwcrnW2Osc0ekIlklCuj07TDBlYgMUsWtlDZen7nG505TzjOK+35bEv/BNdz&#10;ZBunBNiSs5kquR9SOTnVURWFU7kWj2TJs4Tge4LfY7uFWRawa/QQaf+BBCyeLEQGmJbk7GxydUyM&#10;s63Nt80Dfo/zf+3wW+1H5zsyzjpfTMKZgLN2eGidLVZogxkIiOMfvalDk4bq9OCmOjOgPnU9XZdG&#10;ZuB00PBoEy4Cup00do26dmVQElFPXV9KegeJxY/UVf6MVBXez0WFoLlI8S7IkWsRf2vbpizmb2c3&#10;UsECSNiGySor2Keyy1+qdPNcVMIkud8dqNI1oN9q9tOWPer7nW/715uj7b7tB2TMncAqtc9+rLGK&#10;CIr82VxMMoFWgc61tjWc7bnfWj4yQKltCQ/6S58indu26UsoQxYAj+KoufwdZaAUIukcQW8xQVQw&#10;KwuyWVcHOkboUKdISkYr6fUuKnuzK6m/sxNgbtuNbAWZbhn3n6UEEOjGQ4pBurUr5Ew1LmHnzG+3&#10;YH6W811qmdBKFwFtAYj8c9mOqLNtr/4U5c6I1Y1JMboyKlb7uwb93PkV9vc438wfAGbmfHsG1Ds9&#10;bTaCxUarFOqHBQ9pT99WOtIr09HRthvFyd4wVy6C48gnDT3UONB3bXS8Lg0gamc2Vp41x45JVvbI&#10;FGRXHCyaVEf0l1rKJt17HzOy1QCUNuOiIs/mNlbu6n7Sta3SpU9V+uUceb+aKNf7g+R6hdKxjAtq&#10;+/dawFDjS8ud72y8ROo01m6vmX53c1HtvsP+l4D8Ne1Uts6cD/o5+lbb5o/IPdtO/ZkG8thOYo9z&#10;4c0Bi2zjSe5bVrJAc0qVbemCQTLzQO3JfpCw/rH8bXtnW1jfW9j6jnIRYO5VBNgqS//tqf9t5HmO&#10;oH6cTAevcDISYCiGt7iXNKGUYeWbRbqe9megksWcs+3NT2YsfTSNYICEzoJYkgnyZyTp3DBnDN9/&#10;0fkg3Y7+AcV+2ebvcStCs+fKdeoH7RjfU7t7NtCRLmnUm1TtaR2jza1itaNrmnKJXnOCh7rm4USL&#10;kTdX0Na24VL28BTdGGGbKUQhi6J1vi86dyTaGS1txMp2nPQs4cdazZ/XSLnTQcTshvKsH6Kysxuo&#10;/R+r9Ju5KtsyRd6NQ+VaZ3qfEoI+N6ea0x2U/Oh0jkt4DpSVwiXM+RZYth9fCYTO90pb+V5r+6Pz&#10;y0j/7uUE7bIm8nLhLQDcS/ncJ8geBIDtIGp/5zJkPkG2eYygWwiK5xKkkLUcpODV0YnyLOVzX+8m&#10;9+vU+9faO873ru4Ar+gEuexIFiA4VrR2NoQseYwAI3MZGSw2zvMUn2v7HHIetm2s6znO/WmC70nO&#10;YUkGwUE2IxBdC+Ee85LIRkkEAcoBFfBfdr4h3lK612udMeZ40ryvUGXui7r50XJtsSXVOqc6HSNH&#10;2kU4/dzftkzQiIC/aHjt/9C1STgcGVQM6cmzHbQhfRf7J+qQDUpA/9o2aRcGx5EJknWmV7TT0mas&#10;t8BKwMOQm7kZKqKe5s+sRyrMUt68Jip7d5i8h9ZIV2zI8hycf5+8Hw6T+7WeKIV2IL+xg6ASssyP&#10;zsfptsmimZtsYk23dmHdT1KODP2PNyAd46T1OP81av96ywCt5V3TgvrcVF4uvO2D67W9cJ/hc5YS&#10;NE8TQLbP7zO2Fz8l4gnuU9qKZltbA3xgNlyH31y0oBFB1ZWgRclA9txrIX6rub+yq1wEQNnazipb&#10;DdG0TRafweEvcF7WxvAs52bbrtpe/6uaEyRNyRKNKEMWhPw2gtDJRARAySIzSqbtgzwfzkAA/Mr5&#10;P3f833a+vcfqvNtbjnZPnnIPf6vvJ/YC5ena0zZWu20XqbZJOtA5wtk9Y3fLWD2dWEev1Q91Wq1u&#10;gm5ryrw+LkVnqfWnkXm2s5Y1frhg2Tdx9DXbTh0ieKVfnH9nDUqBbZmWP932y0nVVcpB3nS4wePI&#10;sA+Hyr3rOZVd+FCur2ep7Kup8m0YrpK1oOsl0ilpshinF88pT8ug24NWLzHHP0HmMN1uLXdIOJ9l&#10;CQKjhMdeQ/xrpHsCwPsGJeC1VnAA5N7qZvKsAHkvNfVvEf8SjiANl7zQjKwAMXwJ1L7Q2mlkKl7Y&#10;EPKI8+eCTJCbPyuT+w3IIqB8LWpiLU5f20WeV3rwfX2Qfj3hAt3ks0B7me8C4SUvEuAWDCsJvFUt&#10;CY7WqAUCc01LeIIFBgFimzFbGXqSLPA0RzKSh6xg5uW1YjLTf5HwmQz0D4VyZoQUnNOmcT20tXNd&#10;tGSCtreMcfqz97eK1mHbioTUfbF7vM50i3O2GD3dOVIXekfpUv8oZ6uyC4NsN8s4nYEL2EKP5wcl&#10;gkhOmNR5c2KS8iam6VyfeJ3sanvwUQ54v+3AccW2WBlnLXU47fmW8n2M83fC+M++o9KvHpCHml+2&#10;cbiT9g353me5gKRyhzdY+neQThot3+Hbcb7xj6ep5UstXVNWnuJ5I3mG+Nf5DHP+69x/je8jALwm&#10;/9D/7pfM0P7LzRHmIJj7CvT7i2j3pVa3G6vQ6j+B4EV5FELY8iFxZat4D5zCu6Yz3KS73K/0pgwM&#10;UNl7Zl0ggjjXeMYrBNIazsMCEWd7Vrd01IfPzm0NCgH0l4D+EkpBCVnCg0qyUuBdTlDwmudlOAqB&#10;Wkqm+tH5Fc28fofac+b4CnlnTN6/sqU/zVsDLa9bqhcpvixfN79+Rxs7JGt7+xRtaxGvLc1i9HWT&#10;SO7Hah9IP9YuQWd6JujaUIibOQvkXrNtUG3DBNtCdTyOJQtcweFXsYs41vrcvU9xsk81gCRlQFbS&#10;nb3xD3QO0UHrhOkQDXG0rVbRvZNJa2h3j+1E/clglWydh85fJ8/X9zuEz/vhECftu0C+izRcjCYu&#10;NV2/yGpnA+XA6outl+4J0iYKw1kFHAbvJbVaQBQ/aejkguN83xsQMJzhfcNqtdX/1qCP4ypeQxE4&#10;57DGnGm7g1OvOXqWwzVeaEGaxjmQNwsIz8p2jobPm5UmH8TOeW51FzLAAEeeWsBaJ5Z1XnnfItje&#10;6ii92ZGga+98p5ds4FtBQBnRM8m50p8ZHOKH023DaLdlCZ73rSVLvEqW4LxdawkSAuWv1Pyf0O2Y&#10;00Tnf80c7/YV4/si9PQNfTNjoDY2CdfW1ona1ChenzaM0OcNedwkhhRve9ZE6RBovTIxHbaLg6h9&#10;RvDcSCrv/Oa6MTlTF4baHnEQutHUdEjQDdvdcmyCfE+Cquf4QSCx5FHS+sws3hvH50Xrh/aROtAt&#10;VmcHJyl3GrIKVHlf7SR9Arn7bo50dKW8W3D+FxPl2ziMmtqL6IdBP9tchRVyDMdbe0EBGcDveJD+&#10;NCSNlO/i6H2OC8n9wieQejjfkO99k+ObOOpNa5jBuetB7Ks451UcQ9q2Rho7D88rnbGOIJTHlgVs&#10;734yQtk6avh6shDp3bJBPs53Gp+sEerlXvK8AWfZMAqJOoJy1dtxftm7/K73Osv3LoHwhgUUzkdp&#10;GLkrRuMXEJxFlJnS5a2xVioxIxhLV7dVySsE2TqC0lpH3yaLvNNdpes7/zXnG+rLHf/jcxwhdV7r&#10;c3fnqOjMdn3at7G2U9e/bRqpDXUj9XndKH3X0lAZqyOdTNLF6+iQROUtAh2kNB9pyjZWtjRqxKro&#10;oUa6MCxVJ/uC+NHIkRkZoDjZGciQPwGdOr+h9CIR/ay9nx84K8PZJPGk7crRPVon+iXqwvAksgL1&#10;+ymC5DUu1MeDcf7D0pFlOH+G3/kbhoDWHqQ8CB/OLzE9bpqelG7OdYN0a1NwtDKE8EfnQ+A81n7P&#10;87a3veN8S/lvQ8ocs46lLgQBF/U1tDpme+NWmGctzicQfC9TIsgOHmP0b3cngHqpdG1XlT7XUjdn&#10;pqhggakGS/cD5HtvuHyfj5Zv82AcT73/sKvKMH1AViDYXE47QEsVoy4Kqeuup62PAae/gCx8obNK&#10;18Bt1qJsCHbfO31V9v4A6eNh0qfDJT5Xm0er7LMRPznfnPtz51eYH/3WJu+MofNwLL2pnO/f1lfd&#10;UiBz0fq6sS2FHqVNjeOdWn6mV7wu45ArpPP8R0k7r3ES6zmhNZw0tcbZwx5EF8xvrJv3kcpHpVK/&#10;E3V9bKpKHiKS0bB59/mdf/O+JFIvLBorhZUXzUonOFJ1cUQCiI8ncJKcTRAL+DvT7+51sOONg+X5&#10;5gHp4FLS/jT5vhgP8gmI9d1VvLyNXM+3UCHOL16E80GNEUAP6dgDc65wvtV6u++2emlNyjB378vU&#10;dyN8OKAMp3sw37td5bVxBe9A0N7qTkmwfXBx2HrbBr0zTjDd3o7z6gB6exCEfShBvQkC0Ec5cL3Y&#10;2qn7hY+2IDD7kE1G4qRRKttE9vqI95vTN/K5G7s5TdwelEYpadwFwj2UGC9lLHehbcHaHKOsLGoJ&#10;sOw3WhsBgUYgeNd15/s4p7fxwdtdHXO90fH2hM//2DiA3cf9Pv+0JRdo9xad0snX52pXr1TtBOFf&#10;NozUu+nh2pgRoX3t4yBuiSqcmomcyVLZMlLca5zA61woa5cHwSWQKC8p3/VoY+U9WFcFD2SoEG1f&#10;MD3TWXc/d1qGCqwV60GcPClJN8kCtt2Ky5pPF/qdXzA9HY6QjDpI1pVRqAQyQeHDmaAXB1Jrfe/1&#10;k+eLKSrbswjkw/RxvnfjQNJeT7lXg5wXQY2x+yW2mzZ1EUbvft4kGU4vDwIPpcaalH0mr4wdU//L&#10;qJNWa51U/w5oBpVltuf9h73k/aA3QQBJw/kunG/O9Vjqx7yv47R3AcBHoPqTAc573etB8WrKxkvt&#10;VbQExz2GCllng1RGywtn8bxLdrBa7zi9h/Q+wcV3lkL03KRy4wfFz7ZUAY7Ps7l692cqh2uZ/4A1&#10;I3OtrHOKzFpsfQPPoz4oAW6kqvc1StD69hzb3t75/gDwD4L0T3wohuPdlAoPa/s82HzXWO1sHqXN&#10;SLX3MsL0TkqUtja2RphY5U+lrs8Hpc81I91BfNaTGkG8EZCCJUT4IqLUuksfTnfaqoussWYeJwz5&#10;KiCl581Asz+cIffcuroxjWwwPgENn4pepeabPJttfea8b6q/kSQHuZfjdLyQ9tHk7pVcmLepk5vH&#10;q2z7w5C9SY7zrRR43gSV1N9SiJfTxGsteOZ8tLg53/28MXD4CHLN+wJBAHHyUaLcsOYSSoA/7fuJ&#10;l/c9S8c49MO+oLIfNbo/DuujUpxeYlnOAsCcbxnAzmejOX4Qx/4EDcjH+R7IoGd5ZxU+016Fz1n5&#10;wPkfDFDpWwQM9bnsPVC6oYfKqPuyrPEWAQOQXASN65mWyreNoWdyncaTIcdBmicY8QV81qMHSEoe&#10;rQuPQcHwu6wfwoMfzCceUwqQxV/VfMf5TjO9Id/a5G2gxXUpZ6u+Gd9Eu9rH6vumUfoiI1Qf1w3B&#10;+SHOXuz7O0U7Aw9st2pr1DDN6VvvbwQppV4XWOvd3IZo8QbKnW49XJycdccuRkNb1yVkyzpTimdn&#10;khGsc4L3EADXkXg3Jyb430eaLplLsFgP2QNpyrsfbU8g5M8ihSPbDPluaro5oGzTGJVtQ+Z9Plbe&#10;z8dR8wZTL7mQOMS0dyklwkUAuK0Bhotj0sg6abwWBC+AeCSbtZiVod2dcvAMz602wgfq3+oMEnvi&#10;8N6UGJxqiLbj+wTBm72d7zfne9dRDqjtzvMf9iNQ0O1vg+C3yRSUoNI1nMtKavNaSgHme68PWYOA&#10;sNZDAsDzDoFDifBtpBy8R+Ci991rURHI2ZKFXNNZWZTFFF0j+10dHKPsIZHKGRmn/CnWoZPqb77G&#10;+SWUTEcFrAKQr5CNXyWDrWmuO2wwhR/hZsbkXfwrlbM1ibXNe7LlvvKVPuoarr0do7WjWYS+sO1J&#10;MyJxPrW+Xih1PlI3hxsKIWigqWwV2tOkyFoCgAtYZE2mCxrj9EzIWrIKcK51n7rtebS1i3pqKdcF&#10;CbQ++qK5WSokI1jz6837jAvEy/VwXbl5rXgRQUSmsFE3RXPIBNbps5D0/bg5kui25lsuetkn1M2v&#10;J+N8gmDzGHk/HSb3u6Rop7sUDU4JciHjvC+gJqyPfpk1yHBxYOR2oXzLed4k0ir0+zLrwm0FYQP1&#10;6w2VOOWdXqCU8oJ5cbznQ+xdHr/dV67XQKw5nxLge6unPG8RdO/3lZv7bhxoJcG3Dlb/ihGyoRA5&#10;iN17veWybl3jRWvJmNbOj8N9lAjfB335Pv72VVI9WamYEliMNM2bkUrpg18NjSHrhutK/wjd4H7u&#10;2FgVz0hxNo4uWcJ1NO5ibf/IQi+E29oDPPy2Ozy42pm3VmEg3dmupLQAGXdV1795UZ/bjtYw+q1N&#10;w/RZRrA2pIVoQ3qQvmhk+9Un6BJSK2dssnJmpnMxW6jMiJFpyZebqXhpfVJ2Y5BezyFqFiCF1sW5&#10;EKQ+hkNh2B5LS9ZkSYQWP2613QLAOiRIW9T/a2PjQH+8PNYN+4T9HZ/JfbfJNJNoS6xRxmo0Pwrn&#10;m4TyfjAUxjxe7s+MPI2S77Ph/roM8Sq1i4AU8oBuc7Y1ynhXgQbMjXxygxDfy9ai1sK5UL5V1Hnq&#10;bBlyzpi7Od/zFuh9r688ONVryOa+7x2QjaIwwleK7HOjPDzG/nm/1Xg7+nC8F5nnWt9HZe8MkVAh&#10;hvhSzsuIoY+/s2Ze7xvUe4hZGU73vE6JwPF23p7nUUo2cumRNOWC8Ouj4VmDIxznX8L514dEK2dM&#10;jIqmk/ptjN9jgIys5XGcz29bQWl7md/L8Q6b4GAj6mzCoznfGm4Em1fpKe1+epC+7RyqH6jvW+qD&#10;8sxgvZMcrHdTQ/RRvSBnO/BrQ1KUNy6F9JwIAiFzL1lkYSshUNTMUmtHf7SB0ztnjs+flsqJWy8Z&#10;EosIdqOjPdYtSm21E7RWNRfOtc4UM9f8+ro5jeCalCjXPGuGxZbieGs3R9q5nJrNj3m+tdP9aY04&#10;3leszg6U7+OR8iJxyjYhnT4dgvNx2GvtnS5Tk15OHQQBXtBtAzQ8nLe1lrlIidZkaq1oTqvaGkMk&#10;f1eu390g2/UaCKaWu9/sCXM2WQXBs1q/Fofbe17xv9cL2zet78Gp9rjsNYLjdc7j/UHymCohG7lw&#10;vA8tXroGUryOICnv3vW8Zn9LfV/Z2gnQUq6V+ykCfgGoftD6OGJ1faRtaBWpC30jHLsyMAogxvlH&#10;EM1Ld8YZmPN9L5LlrIQt57gCrvNCPWq+U9MheLaoj60I4bou77Vd+mFOR+3qHAHaw/VpFmjPCNIb&#10;SbX1Rkqw3k4K0M4WkcpGm+dT5/MhGuYgc4a1N7tW4UQYsrWSFZOOC6z/eQrpfjqs3IlI0r6le6tF&#10;1ilRHpGWbkshV05zKugvWeDX4hYANyAyluZ81HXv88gu60YtJ2nG3r0rSPerOlBDcdJqHPA6KH9/&#10;MA6nFlPvfZ/hfGq0901zgrWhk1pfae30zDmpEGd7rMUMFuwzHW8NN9z3cvStQ9L9qN8hXZjrVQLs&#10;tZ4qXd1FJauNhOEolITJL2vIscYWN7LSw3mZuVda0y0IXgtXeMuGo6M+yh3vWsN3r+ZccLYTCJBE&#10;JxBg6C7rH+B3WmeRB9LpXmwkOYlrGa+8CdGU2yhdGRShi32wvpGO82+OiYP0mfMpkYvTnb8tfZa/&#10;h9O4lyFlXwR4z1rbvk169BXL7clXWdE5lex/RR/3CNPuDtH6jrRutX0zxG5Lw1B9Dbs3cvdFwzCd&#10;oP5fH5KgXORZDqTMGLnrKer2yqYq5guMHXvR8oXzIHkmQYyRT8d4X9F8arY18hijtv5wczwlwlqs&#10;PDxn7erW/11ktX0hEg5Jlnt/im5MTXIGWvis94xM4V0OWq1GU4+tC9QD6tzWqvYyyHuVevkO6fgd&#10;auaHMOxPCYCPuP+OBQYXuLyJ1MqTkSAvzrdmU3u+7C00OUHiQwt73+C+9bVbr5sRuNe64yw+A0e6&#10;Xu6s0hfbqdB67GyQyPMtqK1wCRvXZwriGR5jnhcIgmUQtZfJGOtwPuXBarrDvMlApTYqiCzjBB9Z&#10;yZqHjZeUPGc8ppGDXteTAIEyWTKfazjLRubEK3dcNDU+Upf6hemCsy9ihC73j9T1EdEquC9JxXPw&#10;yWNk2ScAkAXP8/jkBTLn83CtpzJxvq9Q3tLr8tmctu+e1JZuYdpr3a6NQ/Q5iP+ibqB+aB2uQ60i&#10;ta9ZmHY0huC1sT1wSTmwTOtZu8EXFVGfbUSLi7RSQnoqXUq9R4Ma+8+fgfPv9w9qLHww1elRs4YU&#10;94uGeBxOyrVs4WQAaprTqYKTre7bMC370e4FoH9qogoeylAZ5NBqlnu5/T3Of5mLR3q1ARGWel2r&#10;O1E/u/AYgvcWNRbCVPbZYOQeF/1dayVDo8Omf2yaBeHCySIwnIkg73FEZnkxG0Non2Ekzj7bAsBV&#10;Mcji2dYqeqKZ8ox7WH+99a1TtuxYYm0TZL2Sx01VtEJN4PzV/D1p3+q/ZR7jFB54ht33WOsfGcBI&#10;p5FRS/El1uBkafvxepRJlI6Nznkk3RmQUXBfHOk9StkDSfe9QnShJ8jvRSCQ+m8Mj1Hh5CSVzLJJ&#10;HQTAYq7hE9hTGWQPruXjHBem6w6frQmTvUv5b0zTN+1raV/rSG0F3R+lB+vL+sE62M5QHqVjIN36&#10;44/ZpMOOcXwJkmIkKZ907F5gLWHWrcmJWxoHAUVPN1ce0i6fWl84wxDvd37Jw5AQ6z+H6HmNcBmb&#10;Ju16VnMhqL8/Oh8Gb7KudEEGF7GuvBDBArJG7rQUp5nX6T8vr9c2yMKInMecD6HykJLdRvpwlEPO&#10;3gXxnw6SPiMDfIAz3+8mfdjd31ZurXSY920czmtenncaVjairW2yCNmiDJnmeoPnrbbz2a7yBpZC&#10;iGyRddFiNuzLBoAUc27WeFTC+dtI4SIAUPJkC2qsdfgYB+C8II9uFJH1wXtW8xvs9xPAbkM7Jcxl&#10;td0GhVqaN8eT6otBfAkEruQhG8oGCCbF6oZtgj0Ah/f2O/5ynyhd7B2mG4OjKMex1P0E/oZsOZ9A&#10;WEBZfiyNjIoP5vD306N1R+nR9br0fHft6xYCskOdSf+f1Y3UpswgHSAQLna19V+iQHqUTtvaLx1s&#10;C1W+qD+s0jQlzvA8g+NtMIGhcYXJKFLZkmbKfzDLIXpWf0yXG+qdARjodRfa3wNyrR3AR9r1cRHc&#10;L4EWuELJk/xgZJ2jU82QhG5Yfsn8LOXel6zSufXlQ6Z5yBZeY+OO/kYXg1C3aex13VRsW7VapwrE&#10;zPcuyP/YpnoNoO73lDaadfeP/38HZ2A+Q/oGpJdlh0/7QxIHybfJJodgGweqxBprrPUOMllCCi99&#10;qiWORZ3Mr6dC63B6FJ5i2cru23OPmAw16WoB3RanIuGs/qMcPNb1i5S09nkbCeTIy3KHWzascL7X&#10;SC1Zzz8gNEXFM/ntgMjm4RVMjFMu6d1q/MXeyDws29J+z3DlkPrzRofLNSUe9MepmDLhNtn3UAKq&#10;KUqH+tbQjnbBuuPIg420p1u0DjaL0U4c/0UGTB5yt7N5OKkkgWiKp6ZE6VzfKJ3pAeq72WbLMaSW&#10;WCQFrPLBTJgkDkceWfp2U39tkGTBfBg+td6ab/NsK1VQa6NXih7hhyyu6yd7lvJxujnfa863USg4&#10;v4g0VTiHoLERsNbtujALll9PHkhiAc+ZCvCSIdwrqPtG1qiZhnynbd0kGAHggm27XzayRuq2uv8R&#10;9f8TkP8R+hwzVPsIAt8H2Ps9QT2O/4Qg2UyG+JwS8eVQeW1q2KYhTuB4rGHGkP9KF5UiJ21ghiG+&#10;GGdbm4SN8i3C4UWz6+L4+s5Q7+JHTYKa81EiL0ACjbgZzzHOAvt2pJdlSiuTT5Henb4EA4C/g8mp&#10;9aDeZb2PsymtDySoCGJtVjiBmk96z4bkXQC4V3uF6WqfUCxElwaEKm9oGGSQ2j8hRpdGRugMUvB8&#10;LxRa+1D1vet/qNk9/xfO7xKm/Ui57dYNS33fCMH7rF4dnByn7P6k98ExujKUCBsWq/MD/EFwmedy&#10;x1vjS5QzGsYmLvgHFRDVK9vyQ5qpwBpq0POFD6UTAKkqsFrP4/zZED6c6eycba1OaE43ZM+9sgkX&#10;xjpV6qtoQabyqVd5DySToozkWO8bzncGSHJE6hlzteFT1t5uWtzIk/dNEPwOTnwbhK4155NeTXJZ&#10;4woa30MAmIMdJ39qPACEW1BsQHN/3F/C8WVfDJPvK6Th1zZDaCRBwBGZ6DToGPKtj57gLn4MPjMf&#10;R8/Ocmbb2J7AxY8QDHMoBfPgOyC+hJrvQp1YU7J1uxbbgBBDN+TLGe6FYrHhXkaOrf2icEEav41r&#10;4Dw2gkfJW0yWLHd+Mem+yFA/NR7nxyp3WIyu9wvXVdB+tUeorpPyr1D/z3YK1pG2oVqVfI9eyaih&#10;ZxIq6dmoO7WnZZDWZtRUZqU/q231u3THvmaR2tEgSFvqhehTEL8hLVA7W4XofM9oXR1CZFkDywTS&#10;BXLOhvxeAvE2CKMAyVYMkp2hz9Ymbo5HrpRa0ym10BBhzbfWWldAqi+gVhXNTvfLPKv5pDTT9S5D&#10;P1nD0fnP+QlOERIlj/fnP5BC0JAt+JtSZzAkzJ8LZz1tTrs7qdNxvo2jX3eL861hBNnkhkm7X4HU&#10;ocXd74Fwx/nILNJ/maV0c/Yn2McD5cX0OUj/cqS8ON27ZZRjZV+NRiZa/3p/lVL3S23EzTPUZmq8&#10;jcIteqgejoePPMLjxRDApygJT7eHXXMtkL4maYutdC1GbtlIIRxrQex0UcO+XTjfnG0tccWQM+8T&#10;oN2CHOfb2LtSCK9rLtdgps28TVTxVK79pCgVTcT5w0nz/UJ0Eedf7GZr8YToeOs62tGwmp5OrKLm&#10;lf5DbSrdqVaV/6QOVe/VQ7X+UyNq/y81qXmnupjzbfPibzLD9DkE7+O0MIheHR3uEqGrg/jw8aQW&#10;ano+js6flqxcpNbNSUguNLs5p4iTshGqNnrUZxMrVpLeIHvWxFsMum1bdOdIzSqyNF5ujn63Vjqi&#10;3P7W2tTNoW5SXyl8oNgWUgBNRhLN+QXWD4BCKHmMDPC0aVQuImnfpkyVmVY3Pf4aTn6D+m3k7r1e&#10;TiuZ43wbRWMk0JpjN/STPsHxn2LWVw4JtFE/Tlr/yIIBxH9pTsfh3451joZ862Vzv99HpdR9l43I&#10;eao5v6kB2ame8mY1ouZTu59HZi7vrpKV3Ti2UwlSr3AJPMBAQDko5eiCCFoDlsPcy+WXdRrZdSh6&#10;FAfPTZYHpNu4Oxt4aSNvSx61WTlW65Md1BdPooZPgs2Pi9G1wZE63iVU+1oGa29TOFqzQB1tGaDt&#10;TWur373/Q1mV7lWbqpXVP6SK2tS8W8Nx+oTAu9WIYEi79z91x+dZID4tSB+k28qMQfqofoDO9o12&#10;eonypxNtoLuYOltE2s5Ha5tssxRnab3IHGURigONwbpWwFif5cLYeDjSWCk/opgfaTXeHF4Ion9s&#10;tgX9hgpj9iXmdCN5jpwhYEB6Ad9rbQe5xhWopzYG3gLGGWXjNA5R72H7po09NqbOWsNsMMV7feV+&#10;t4ef5a9BAaxB0qHNvW/B2o34bcDxZADZHH9D/EZIoHXKGCHcNJy0j8O/xvnfjCH9j5Jv89Dymt/T&#10;4RE2UbPE5gjMb6r8uTj4CTLMCusz6CPPKzh+JWUBFWOdW8XIU5uwYeXO6ZCy8uWQWL+KcT9lzds2&#10;0BINbhp+HrLMnifAvZb2bbStzb+bbYsxJIB6CNwkkD+ObEwZtu3uv69XRd/VD9TXmbW1vXFtJHmQ&#10;vm1QU5OD71LTyvdocFA1TYmoopZV/6zRtf6sB8PvUuPKf1EiGeGOj1JD9UFKoN5JC9Y7qfxhiwBl&#10;88F5RFn+TL7Q5n09DGF7yE/aitDtRbDtIhuEaI7DaW5rl8fxpS+BABujRm2zzpqKIcw2BMvSngWA&#10;Od/pwn2UILAAgMk749ttWBXoLkLHFs5KU95MAo3vs27eAsqFZZBSJJ9DhEC9Od6UgtMKh24vs5QP&#10;wn3Wp26p/01rjKHuo/m9sH8vmt/a4612Ww9b2UbrZTOz/nWr/SYFqfefg3RSvxMA5fVeFiCkfNfy&#10;NtTnFs4AlYJFaPIXyDCv9iforDMH1K9o7XQCGQeyXkqbA2izgAsetlkz/IbZBICNVeC+zelzmDyO&#10;t7TvgdOY853FFgCNhxJXvACGPwfHz0rE+fEqmhynQsrwjWFx2tn4Xh0E8ceo4z80CdMXWYH6om4t&#10;7WoarK31amhBVHU1rfInDQqorJkxQWp/9//Su+3iNCvqz2pV6S6l3vMX3bEhJVjvJwdrPahfm1BN&#10;h3vE4vwI5UyJU9796MSHUsrnfZkhM4hiZwarjWu3dnui1HqMrBnSmludrtJnYa82t+55AoB0XroU&#10;B9tEBhsCvdAiH2eXo8AmXlgvnU3CMISbw4tnkOrvNxKVrjxSfgGv2UAOZzas1UrrY1+BSqDUlL0O&#10;st9Gsr2Lc9+G1OFg0+Se9Zgx85Wg/2XKAfrcGWHzVg9KQA8Jdm9mnSplZu9D+EjvPtDv/WKkk/4t&#10;5TsS8d0+6HvSOhKv5Im2Knq6I4HVl4AYJLd10qyxThd4h83ctZ7B56xxh99qs3acLmjLnKDYZuti&#10;LkpaCcTXvdjfq2mDQ30WLMgx99x0x/HOlOtHufY853owSQU4/trgaF3vHw+7D9OxNrV10oa3twnW&#10;gRbB+rZekD5NraMvOH5Vr5aeS6ipFpXvVteqf9GIOlU0MeBOzQu/V32p+63hAk0qkfatvX5FfG3N&#10;j6yh17IC9AOk4QwM8vqoGOVN9QdAAV9eeD8ZgBpsc8VslmypjW41dJtMIe0be7fRLzaJwOnQgcna&#10;iFK3jSSlRlutttRuJcA0vDnfnF44h3JiyMDBVmIKCDIbwpXHMR/nF6ImCkweLiDD2Dg7yzKg3pk9&#10;sx4m/3rnW7pMezk632MEzzpezPnLIWgryADWKrcas84WGwf/FsHwVhe5LBhI6T4cXLaRDGCNQQSA&#10;Pqf+fzZEPoiejQPwWkpf0QWjhLxGmXhzgGwouI3ONa5jjjcC67B4I3GWESljttiDTdQsxulOC+d0&#10;QET5dBq7UDUearsNwnRD8orn8hpBUcz18FpmtAYaMm4x0s5k22mcvqNJTR1qF6bjbcN1tq0ttxaC&#10;84O0vRF8LammPkmrpfdSquuJqGpqX+Nedat1p/pU+4vGBFXSqOC/aEFSHfWtA/rv+ZPueD25lpbG&#10;19GYOpW1lED4sGFt7ewYpgvIOms7vjkV4jfD2pKRGDjEr9MtVYFCIysvgnYc7tTtp/jROMdlyMRc&#10;y8xZSJvy7lpH0lASnClRRH3RPBvQgSQEGYUQyAICLI/vybkvwXG+ET3rs3cM5WCDLzxWWqz7dW17&#10;kNwZR3Z3+snNedalaoM0Peupz2tx1MudHE1uDSylL1qvH5zERvoYF7CxddZTt7azUy68FgAfgmYj&#10;hNYR9MkQ/zpAlAQbieNabySSkvFGf7ms04g0b504HmdULlkP3e4j0D3PQUaNkOJMZ76eEVxKV8kD&#10;5nx+Z3nnVgmlzcqfx66FTaoAHCUQ6Hx+e5Et6sB1cAOGwmnG7uOVPypeZ7pH6rtGNbTPnN8uXBfa&#10;R+pcu1AdbRWsHY2CtTkjQB+l1tJbKbW0OLqaekHw+lT5s7pw7MxxIsRvSWxlDanzH2pbGbb/Tkod&#10;LYoJICqqa2JoTS1KqKO3G9TWfhj/5cERujEe58MwC6ZwUsa+iVinkQbUm/Nd1nBh7fRINKcNnjRv&#10;kwZc1lq3zE/MnLlkBEEJF8WmG5VWtFebGoAD5M+yFkBsBs43RcF3/eh8mLLNaimCOJU+0ZQLbf3s&#10;XHQQ7HrdWub6qMScB5kzJ7lxihuUWvu+Nae6XmpHBkJ2QURNb7ueJTW/QL22FjdquHe1/7McOYh5&#10;3yGDmNNt5A/m3YAieJ+a/y61/W1eI7BKbASOM3iSIFyO4wlyD7/Z80JDAoDjLc73k2UC4AHQbzaD&#10;34RyKobTlEBsXTaXD+d7zLgWeWOjnWbbmyNidHNknHKp8W6yRd6oaJ3qGoR+x/EdYfntAnW2Y6gu&#10;dgqn7gdqd+MAfZVVRx9D3N8n5T8eUUnDa/9Zg6vfo+ZV/qKO1ZB6YTV0fwSpv/bdanj3f+iOdzMC&#10;NSe6lgYG3KsBgTU1njc8m1xDnzUP1LHeEboyLEo3R1MCJhB9pGNzfhHaswQHGtnzkzvSuulRIzD8&#10;CJsv5iDeWuysMYYAsCzg9NvbUGgbFkWWcOazU/Md5JMS84n4ikGbeSDEAiDPBnIa13gEdDzZ3Omv&#10;t4Ybk29e5JcNkSoDnVbvzfkearB7dWe5bHw+Zsgvfb4150mGehI+wtG9tCUINVmKrbBeNRi6ddi8&#10;YbUf0vfpUFL/CDjAMNSB1Xyr7/4UX7yMwLHsgfNtAQX7jU7jFJrdnO+g3gawwNZLbJUsCGwJ9d6W&#10;ZrG2kaIZpHWcWYp6ctbPgdF7nsySFxlrLXhXBkC4+4fqfI9QXR0Y46zmVYK2LwT91mV7vE2YThEA&#10;J9uG+hdZJgDOdYrQUWr/1ga1tAmp/kZiVb0QZWvuVVP/GncrC1ln9X9kSGV1uvf/pzbVKqlepT/r&#10;jvfrBmgOzHAQzp8YXl3TqQuLIqtofd3a2tUpTGf7RREA0bpGAOROofaDRpvk6JC3xZkOgk1/u5cY&#10;Y6dOwchLSX3WhOk0YtgFsQac5RYAPGcBQEA4SoAfbSzfGH7RAzh7SopuTkx2RubaqJ9cLlQutTJ3&#10;Ziakj/c/bVOg2jmDKczx1vBi7e4+5JvPRtK8Sc2311Z1UjFBUmodMCC8yOTZMy1UjONL0OiupQSD&#10;2TPYCzaIoisKgc/6BIfbqB9InlPr3yaQkI9uyoMNlbYm2jLLFtZ/8ZJ13SJxcb5jBLszxt/UiBnX&#10;xdbKMecXQ2JLyju2nH6O6dTyB2DxJuHmp8iNBM4nyK+MSdSZHhE63iEI50codxjZdhxGJsyfGKtr&#10;Q2N1kpJ81pCP849R9891DtNF7Ax/s6dZbX2WWl3rY+7VipjqeiqqirpU/U+1rV0Z2YfEIwM0rPQX&#10;pcL2E++k5n+APpwbXlVjgqvoiaQa+rhNhJbyh6uoHV8hJQ5DMi4MjVL2qFgUAKwT5xdaV6t1NmDO&#10;alAEgUW525YlwflW3825NujCEGEdNtYFawFgVtGoY1mieAmfRe23Bp1cZ7JGiq6PSdbVcYm6cR/Z&#10;4KFM5T6Upby5SMulreRaha4GheZ4L07yfoiTysfHGcO3kTAlK3C8zcY15EP2vKsgfjjZHF3yLBzA&#10;7BmY+wuk73Vo//dB+kdo/I+Gyo38s/FynvKRNO6XkbDWR2+NV8+3dIZ/OYx+WVP5UDT2G902UMIa&#10;qYz0Gu+xEkhWc0HojK1bijfkWxAY8XMI3/0EAM/7IIQXR0bp+87I7frV9GWTEO3hup/pFq6rAyJV&#10;MCZaeWj7/IlIvJGx1P1Qne0arlOk+wNk57MA9DKPL3YN1cFWAdqUVkOvxFbSM9T8F+Nqqmfl/1Cb&#10;Gn9WGkhPvvtuJd9zp2Lu+U9F3QnyX4UczIMZzoEIrG9UVccHRWpT4zpamxykTU2pMT2jdJ70c9VW&#10;gAKJ+ZCQPNP8jnYlnc3hh8FSrTHChhc5DTUg2m1z1e2CgHy/07kwmHs56d8eGxk0FQBRLCZwrO0/&#10;j7R/Y3ySroyK05XRybo2Gan3UH3l4Pz8OdamQMpFtnmsn97GzRny0e1Fb4N463ShdpeYJAPJJaDf&#10;s7aXSl9Dpr1lZcHmvw3kPbD0Nf3ketlIGyXjo5FybaS2b7TazmeCdmeQpg03J60bp7GxCbY4ggfe&#10;4PRjWCkD5Sbp7Hf64DE+HF8CafPYtOgnjP8AClt04pEkUn0GRoAb0zcZC68pJsvljUnQ1aHROgmR&#10;ezyhKiTsPzUq6F69lFbTWb71eAd4V98w3eR6FNhCTCiw093DdbhVKIw/XLtaRCL3QnSlK+8jU5zq&#10;ZDKvttalBmh26L2aDsMfH1JNbaxF7567lXD3nUpA38fc/WdF3InUezahhh4Or6ZnUmpoBx98fmiY&#10;tkAgXk+ro6+aB+sozr84xFZyjHU6aPLNSaY7SVu2wkP+zESkCcEwKxFZluSkOmfkCKh2mi+t9pcj&#10;32tt+CtwvLXnmxoANaYSiiBG1rCTc5+tG2OLDyYoewwZYEqmbk7P1PXppH6CoPhx0q1NaLTuVdP1&#10;H8LCPyT94zTPO5A969FbTxZYa2PrBsmFY31fT5K+nSL31+Pk2jRavo089+5Q0I2zPxgojzn8I4Lo&#10;YzLAu8i51/j8lYZ26rmh3SZ0PEXgPoEjHyOQbXj4s2S0pXCbp6yZ1trqrT0eEgwRLlvAYxtQugTn&#10;LyAQAIstMJE7Ll45ODBnbJKzwsjF/jE61YO03S1YJ7tGaXCNP6lenXvVvtY9aHGQC/He0QI9D7Kv&#10;9rIsEK2rkMAznaO1rUEgAK2tjVmw/Oa1dLYLyDfndwzUFsr1C3FV1K3GXU4zbuuqf1K7mpWUfi+o&#10;v/cvSsTikHlRd5P255Ee7oPkPUHk7exGHekTpM1Naumd9Fr6FglxekCMrpGCzdFFs8z5focX2Pqu&#10;WL6t+kQKswEGhbN4D5mgZDE/3ALA5oRb7bc0b+zf5o5b+rfWueVWMwmApSCGi2ateLkg48bEFL4v&#10;Geen6vLYFGVPICAmpyj3QaThYlBnjTblLL/Mxst/OliyKdkbBqr0Ler+u5C0j8f6J218M1llX0+U&#10;jeH3bcbxNpDzI7T7+5QMGw5to3kJIvfbNroH9r7ehlHZeEAcbmMDbQ6fdVLN57uRm85iDjaC+HGC&#10;ehGOXURpW9JQXlsA4cm68uL4y6PjdR3eUsC1sJWxLg2P05FOIbD3WMeuDk7QCWr0iY4ROgFRu9In&#10;VCf7xKpdpf+pLJzfM6K2ugXWQItXdUqvLbW+r1WQTvW0pVvDdbQDAdExXAc7BerL+raoYh2dQpld&#10;6I5Ror+rF6C5gfeqc0A11a9yFw6/U/Wr3gnBu4sA+Et5APxZcaD/jjkR1TQmpKamht6jdQ1raTN1&#10;48P6tfVxgxDt6hxJPYp3EG8/pGgOhMVQ/iA/blqS8iajAGCidsyz4wxrDia1PYocXGRt1KR+q//W&#10;eWNIX26DPQz9LUj9GKTJ1pMpfswWK8h0hnrlTknTNdBxeQQ2ihJAFrgO+cuzySA2uxfGbdpeG4dA&#10;0IZLn41R2WejSd3o8ncIho9GOY99n/jTuQe9buv1ej+BtRMonk8HgnRr1SO9v44qWMY5INls1qtn&#10;DWgnKO28nJbJxzNlK3QVzKiL/MxQwUxrtMHp1pU7I4uSGKIL/eIoiWhxOMvlIZAxMmX2sER5ZkOA&#10;yZIneoY7O2jk2gIUg6JI20g1Y+fo88NtQnQZx2cPidPTmVU0LOwvGhH0F00Nu1eTgv6sxyL+rA+z&#10;Qpwg2IiUO9giQAdah2hfa5h++1DtahaqLfCEUx3gAZ2CIX9BMP6amhlYRf3rVFNLyF3SPaCeIDDG&#10;X49jRuU7lQr5S7G2/aciK2tcYCW+tJpmQ/SWp9XW6xm19XmzEO3vE6Grk2Gb1PeiedbcSADAUAsM&#10;+Tjf9L/ZzQmQkfHl/QHTeY0AKZ4P+q0Bw5ivSTtrAHGczwU259siBkakrIkYrWuzc/KQdDmTbK35&#10;RBATr+zRpEju35yK1JsDP7A1b9d2I2VTwzeC4s1jVfaVpfXJkL+hKn4BIrcSTvAeqdza721uuw3d&#10;2oxO/xS0bwLtm2yiJOl9VWvlQjTPUObOkk7Llrb1N06RnUo5Z+tfL+E35FOjzw2K181xkM77/C11&#10;+fz2S5TC413gQz3hQ5yr8aGiiWk61TteF3hc9BDZakqszvcOU86gJOWQAS4h1c71It13jYa0Rety&#10;L54bGKe88XAc6vqZEYk6RyCc7J+gvfCAnci6D0nxUwOrakpgZb3dIFzfNgzUtkbBOmU7aoB0I34X&#10;OqP3CaqL3YO0u3ltLYisqnZV7lSHgCpKvQfHV7kH5FsGuFuZOL4uR7t/x9sZNTUL1A+rVVljCYCF&#10;sTW0jue+J7LOj6bOk84dxorjrb+5cI7Vd2o+qd7Qbs7PgQ9cHxtHvUYOmiYl4p1ROEjCEpuEYe0A&#10;MGOnadaYssOYW/Ccf6CDLVpkjTgFJutA+Q1DO46/itnGCDchTIULbEpVOxW/2kuu9war7IsJKts2&#10;RWXfcdw80mH8hbZc2cIm0lsgm7Ru/ffOgI1N1o3bm/s2iqebM2jTZZ1Ns7Mgs7E62jlCJ4fE+gNg&#10;IbV8PhlrXmPlTcvSxaG2IrcxbX73JOr3+HhnLbybYxP420i5Z1LrH/Z3WxuZ+7ZNLQIqximFxVOS&#10;db5XsG4OwdH9IXbdInXAdr/o4F+V5Ho/ysDwSLIn1+s+yC2fnTMciWerblNuT5PqT/aM1cvptTUG&#10;30xEkW1oGqE9TdH2nckwvYN1rW+0suEONnzLBnaYTFyTVF3Nq+JwHJ10rz/11yXt16t8jzI41uf5&#10;pub8r5oF6OVk9H1QFU0OqaH5MdX0Rt0a2s8HZk+MUfGDCSq1rkaTcwvR47D6Cufng/Sb4yGDo6Oc&#10;doDrYywAIDcQNwsAa7p11rNB/hj6nUkHoN1tZMoZ3myjXBuq2Jp659gIX9I7cu/6mHhdo9xcJ+1f&#10;R/rlPMDrkL2SVTY5cpSE4/X1WHm+HCkPdd+DzCujfhc/3RhimK6btsbN2u4q29CXtE8gfGys3j/d&#10;2fu6ScDmKoaRW3+CzQM8CVk6SB090RdU4pBTA0FU/wgdJoVv7xiDDIskpRPYo2wd/Fj5HkaBmPya&#10;nAShg6w+AM+xNfemJev0wGhdtzXyrVFsbLIu9uHaDEef48j9MPRtjQK1v43thRep7H5kjWEEyqRU&#10;soRNPLXrB6Dst/P8hd5IOmq5tbc8FlNZwwOq6snEAG2vV0cn2hNQvW0Yl3/83uU+kc4wrjNdQ/RJ&#10;gyB1uOtOZVS9VwmV7oHh36m0ynfjeJ7D+Q2437l2Fd2xu22APm9YWyuTampxVBWnN+ijRrV1DMmX&#10;NyPOkXKlEDirf8XWv/wo6Y3UXwjbd1I/P/LmeJA6KhaHEclGbLigedN5j9MamMnfmvaFKT8LiQLt&#10;Jp+sE6jU2vltggaEz6YWFXER7YLeGAPiSZ227Fr2RLLBPBuo2VP6cCgIHknNHgTT7+OY9ch53yAo&#10;Xuus4qVNZJM3zw3DMfObkgF68J6uBAH1nVQviJ2NjnXbOTzekECxBpcUXRkOCesW5Thnd9tI/dA2&#10;zFlY4qO2UbofrTwm7E4dHggZHQ7jHh1HxgD5yLUia6mzJu9piU4jVcHkRF0fHK0crkEe77s6KEbn&#10;ukc7myQcJj1vbx6q7U3DdMC2SekepStI6BujKKvTrTcP0mgjnx7K4JoCgKEogt5ROkv6Pw6b31C3&#10;piaFQc6Da2i3LX7RNEDnII2Xe0RRPijPZIAbBOzZziHa2jhQE2vdrbpo/IxKdyvpLmo/qM+k3tev&#10;UlntalR1mvLvOIY2/KF5gD6ltryBvnybmv9tq0CdHRqlwoeSZAv52Vgyh/xYH/NCUhTatXAmjr+P&#10;NAUCzPk3YLnZXJxLQyKpX9G6CVfItxUnIIo21MtIna1uZRMySzBb/sRkks3Nc0b8WD/3/aAIbX/V&#10;iB7178bkLOXOpQYv76hS0n3pOmq1jdK1Lltr6MHpzvz3tdZtizzjM22O+hkQcXpYtLSyvcpsLP77&#10;Nv6+E/q9g/L5PitFrsX1YeRwiWnpzjzDK4NidYT0b0uibmsVoa3NYzQ2+G51i6iljhF1tKJxKAEJ&#10;+ifEcp5pugrHKQTpeVMSlTORbMd1yJtI0A7iGmB51O5T6O/jncN1slOUdjQN1M7mIdqLfj9sThsA&#10;yocCFtPwcB0rNz6kpLOi6CwIJuXuAmg+0y0CkhipPe0j9CSyfALo39UhUUfR+kdbRel46yC0foAu&#10;2Tg+0v7ZbuH6HuL+YlIdDahTRZ1rVFY90n4SiE8hEOpVraI+tavpsdg6uuN490Ad6RCgH9D2X5IB&#10;Pq9fS3vbh+jSsCiVPJwEKkn5T+IYG0xoo3JwvtV+63bMg9zdgOzZJEo72Wwujs0bu8jfXofE5NiS&#10;37zP+u2dBZBsGJbVWqzQRgEREAWkfJNSJbYax0P1lDuroa7PrA+3AJ02YMKWSl/WVgXL28n9Skf5&#10;cLYbne+BqdsMG7etNbMGIriM98Mdbk5N1iEu7mlqrGtRE/kIirI3eI8tnmTz8Kw3klLktvH2tj0K&#10;wZZLprkxzL/qp6FyV5tQbWwerGGhNdQVLtQE4jQS1J0aCP+AB+WN4ndDRAtsbQDKnGW8G6NilGNl&#10;Af1+ljJyoGOUtuLoLc0CtaNZGA4J1t5W4c4ycxf6835bWm4kXAIpW/Aw15bs6O/zsABA/TyQ6RDJ&#10;s93DdY7PO07q/5SSMSe4srY0CdHRFiE60cY2SA7XoZaUKQL3cn+OHUP0dWYNTQ+9W/0C7lW3AAhe&#10;9bsUT41PogTUxflDUAMrUnD+KUjDqW4hOtSuDifnD4KjyIbsYZEqfSQFnWuNNuWOJwBKlqRD/pKd&#10;1J//gHXClDvf9DhRfGkQ2pUMYLUrx8jfQ9YK6G8OLrWVIK0EOAYBxGwF7IJFBMQzpGPbDcNWnXwB&#10;p2Ilz7VREQzfJkl4XjVn+9HufdcGZ1C7n2uukqXUbxxqDUXFIOYUaDnQMdph6PkQSCObPlso8dVW&#10;zhh/myxi32+zewtnZyrH5hnizJtDIZiDEtHgkTrYLlJfNIvQaFJjv/CaahZSRV1DaumLrok6PSQB&#10;B8KHLAD42+uk+OyBUU5T7DWyxwVQuo/gWZZYSy+lBOi1rEBtqBekXbblmTm+T4yukdLzx1NG4Ej5&#10;BJCzxv+T8CLrG8CcZm/4kimfKxA/m5BxrkeY9uPoL5tF63vS+r4mwTpMht4P+t9PD9EXja1J2B8U&#10;X6YGaGxoNXWqU1njo2upyd33KLZyJSXC+hvhfCP2a5MCdMfFfrB6Usa5rqGQiAC0ZxCpKggiEk0d&#10;Q6/aqBKQ7zTaYE7tt1UcHzG9T+rHwTcnUecnJDjt/9YJZHX/xlhS4RT0r9VVh/nzGdR2q7XFzgKH&#10;zVT0BKn/OTS2pXNnGlQ72Xy34ud4DSt+qaVKV7fD6d38U5Vt3RubSvV6K+WTJi+COFvDtnhOXdh5&#10;Q8hWpI51idO+jpCpkZyjbW7Ad9padN5VzZ2p4zYEzOSncQ0bWZw7yfgFnGVIMg7EsRCsI7YVaeso&#10;PRhbVWMSAtUp8G61D62lB+Pv1QYk1i6C6wQS79rgBF0CxdmQxEvU5wto9sPo97ezamt6VLBmcuGf&#10;TgzUO/WCtQ8+cdr20YHk2XYqBZOo6yik/PtsFg0BaSuZWMunTVZ9juA0HvRAuq5xLS+bRETKHW0X&#10;pn3GG+oHaG/LKG3C0UsTa+q+8Fp6LKqGNtSvrWXxlan3dzpj9upVuVf3RdVW71pVlXhvZTWqdo+6&#10;UgamhtXS83Eg/8oAZENvAqAXJ9clUKcJglPdQklN4ciueHmM5RMAzshZnF9s9d9GlVrqn52CHIKd&#10;TiHFTzTmn+Qs6G8M9hrpMWcKehfS5yymsKiuCvlBzrq3z7ZQ4TM29x1Nvr6zM6iiZEUrHA4XgAy6&#10;TQrasCibnmwrS9rSY29S69+mhr/RWr4XW+to70Bd4uIXP2hDwerLwwW8xEV1VgCDSV/hNavJzvKq&#10;NvbguYZypni9iNy0PgfrU8D5JrFMWVxD0mUPTNA5nHoS/b6HWrquUYAeig3QyOjqag/R6hVcSZMi&#10;q2tp3QC90zhM29rD4ruDzJ4ohk6REMYw7W4T4bSXDAypo8nRAXo6JUQfNwnXka7Ub1twEpJ3kzJj&#10;kjZ3qk21tvkIzZ1BIbYwg88C9CWTv5RCiGUuoLoKh7gKjznZOVp7KCPf1Q3WNw2CNbbGf6ptzXvU&#10;ulYV9cfBE0Irq/Vd/1NNqt/jSLkWNe5Vf855dEhVZUD6hsWEaGpkbU0NrKl5ZLQ7Lg2xUTuR1Lso&#10;JwjO9bGJ/kiRvkHUdGQe8s5G4Tpjy5/mQj9tI3bNmaTyuRA6skOeET+Yrjn/kpG+wWhOJKC1/1vK&#10;d9bSWWJ/11jFz+BUm7NmXaWr26t4VUtquml+nI5jSq3lbzUXgAuh12zyIkFis3pI275XOBIc2bDh&#10;iwNsxpC1OxCUS0mZj9dzFnQ6jBNO9Yik/lJLqf/Fj/jrqY2StSlRtjChjTVwxiDARYrQ7LaVyjUU&#10;wuX+cc425cdh/tZx8impdVp4FY2KCwD91dWGC9w2sJq6h92rMTw/L7GatuPs4+0jyZpR+qRudX3a&#10;KlZD0OP9woM0EaL4YlqovmwehpyM0XlH2kEQbdOl+zKQy6ZyrDu4LSWpvVPKnJU1VyKFTRrbWAdU&#10;RQ6K4Eov/36726n3n6QHaUNmiHpVuxc5h2OrVwHV1dD2ldSY+02xJmj5VgRBsxp3aWRQVaXf+2e1&#10;qQGBrfInDahRRdNCa+uOy0MidHFQGLKDAEAqnEcrZg+KUvY4av6j/oEGJU/VdUbtlD5j3apEpK3q&#10;7Mww4eKjCKxZ9/oEIhrnX4TtXx4a6WQNp9cPdNkSqjbE2wZ3+l4G6WvbqcQcbBsK2KxUW/bEesuc&#10;XkD0/zP1VbaCC7IMRr4gQ9cIsPxHSNEzU3UZXnGCNHiWzHST0lLwcCYOtcYdW50zxlkG7sqAeOWN&#10;Kx84gYpw27Aza4+HG3hs2PcLZIClqA5Uhg1Nc1oVkZWXSN8XSd0ncJRNSrWOrRkxVTQgrLY6BldX&#10;ay5ii8CqalKnBo9rqn9oVb3TkDrbIRp9HaUN6dX1XHqABlJv+0cE6X6Q/1pWuHYiGc/3jdGVIbZL&#10;F0FJtimcieNnE4CPE+wrcToqpszmHdgUcZuxawsqGik2CclvMdl3mHL0Xf1gvZ5US6viaqt7tbuU&#10;Ua2KUqpUUiqOz6xaWXVtp+yq9yjlrv/Q0PA6alflLo2IClTWPf+J1kfzV/qzMniuPen/DhupawGQ&#10;PRiiNggiMyRKuSMjQH2svE9lcbGomc9bCx3Ot75rG7AJalwEgpUBa/LNJwBstK9N4coeanu5WC2G&#10;E4C6Ai58sfWEoa89ztRjELiKyF5VPrvH6dJFBj5OVnmyntNzdnpIoC5OiJcXsumaXQ8SWtmZH3iu&#10;JzKJ9LmjfZgOQ4KujSHjcHHKbN4eJSV7hHV5ojYgYLnIrhIkVBGps3QBwQrDd8YOWg8cNd/zNM5/&#10;NAPe4h9HcGNUMsi3mhxP5oh2Vv3e0iJYC+KrqgusuQWI7xqBdAqppka1aqhFUE31CAvUuiyIXFeU&#10;Alr+O0jd7LiaGkYNHkjAzI0P1IeNwjlnPpdMdZNsVDgFQMzid81v4Ezw9D5Hun/VZgobr+nuLOhY&#10;ZqXOBozYQBmbucR1vUw2tiFcW+oGaXl0DT0TU1v9IHRZNe5RfQIgCTKXVPUuNQfVKej5lLvvot7X&#10;UG/qfLMqd6pT7cpKu/tPir/zL0qH9TsdOzfGUE+GR+o67D4HwnbDNPqYKBCV8mOXrNP7ZqNwuV/8&#10;LCizFGqs1LLAYqIYVZA/DfY72vaAI3UOMecTsTB8a9RxO4McWzrdt4XW48eF977QymmUyZ2V6fSC&#10;2Zw/29XCxraf6BmqfZ2DyShoadKebSh4pleI9oOuz1qE6bWM2voMLX6UgLgKYbOlWkrmZuh0vyCn&#10;/dy2KbMBEDZE2pkwYZM9bcbPQiOt1h0Lt7B1+Ej7pkby70vlN6c4pcRS/5nu0TrYKUI/tAnTK1kB&#10;6hVSWc25eAth2hPja6ttACUgqJJ6BFfVe/XInJSKK/0i9EXLYM1LqKMR4bWdbLEwJUifN48gmKKQ&#10;kgnKI93bdHVbTKpkMVLzMVL+CtL86x0hsjZ1vKezJkDZm9Zu0cLpKTRJbaCy4D/M+XxZN1DPUrcf&#10;jaqlQWSfxjUqqVWtWkqpVknJoL4V6b8e9+tSDkaQmbri/KZkgjGRoWoPN8hC66fee7eiKt+tO26O&#10;I12PRaOO8ZvtwXbTpgTZxXoWlNjQK0OWadBy9DuDMZ2x+CAKxNkI1RzSfPZwnNQbp/QMc9bo8T5B&#10;gBA4zkJCzzVRnnVx2ojgmTZHvwHyrK5OUGJsf9j8+0jBD4LE+0hxQ+N1DPTlcm55BGc2wXm0V5je&#10;Q+I8TcpbGI+MouZ9iyY/PSxOpfPqKpfgu0T2yoG85Zt2npII8pFRaPkSAsu4h+3M4a//BPOTZDDk&#10;XtHD1lGTBvNOdkiiLQFvu1seQvLt5WJvbhauCZFV1Q1tvKlPuhak1FKb2pWo/ZXVN7y6NreydnuU&#10;zQjOuW+iNjWN1KSIAA0KD9T8pDpkD5h6b0BFrbdVw211EtvEyRaRKnkSho+aMenq2dhLtniEsz7A&#10;2x3hPCDfxgyQPW0zpbPwmP0g/xPI5nMxQZoZAYun/DSoXpm6Xxkpdy/orwTDtzJwD6m/ilrg7Pr3&#10;/ElNa1ZW5xrV1biqNfPeqeh7TPffqzty0elO79wECNREjMd5NilwERLkubrO2uy2a5R10lgaKrZB&#10;CzYK9wl+AIiyEThXx0fp8vAonbFmzG4ROtYrijpKvTWkESjOCNfHGuhI/wDtaV8TVh6DQyAzc9JA&#10;eBAoAxnUNWvwuDneGk1sNnCks6xY3iiUA+l8Z4cIPQfqZkbU0pTImnoksbbeasznIVNzYPVXRkWQ&#10;VkH7NALINjO0+YRTE1VKQDlDpx9Jd3bQclbywvkem1yyuIGTaWwNgZu2GzWM33F+L1i87XZJjd2K&#10;nHosqbbGkGa/6x6np1NrqR3kr1VQHQ0Lq6HtBODNEWkAByI3PEmn+f2PxdbUFFTCIoJ0R9sYXehl&#10;rXkJBCXyE4LpNGotJvs809JJ+db87Pusn2RrAnzWR54NXSHE7TlPAsT6KkYm6hTBuB3iuCEzUC/G&#10;B2lKWFV1rllDaaA8hnofio4PB9EWBGkERL3q1ZRCUGRVv1sJVf5vZVaurIYQwXSyQOrdf1G/YHR+&#10;/jSQYuPkkWXWS2fdldYla6tB2IZBNnfuEui7gnSzdXGcKVNWp9HWF0eip0dT4+ENFwbCeqnDO9sG&#10;csFq6uzQaJwL2p71D9i4hiI42DVIe1oFQdpinXRmmxaeB+UH+GHZI6IpObFO55ANejg/MFxXQVPO&#10;OJwxKFLvZFXTrIgapK86EJkamor+fqVhsLYj6y5Sqi4PDUM/c/6TrZ+BAJ4ESZxi05q52NT+YiSn&#10;i7Jic/xtmpk1BRsRtelU5vwb41J/cj6p/3S3GJCGpm8VqDfqR2gs9XPfqEZ6IbOOuofUUBfI1NK0&#10;IJ0G1TmT01VE4For4Vl4ydY2MXo8EVKWwe9Fj1/oGa+rg/0NO4WQUGdlTNK+p9z5vg2g/vNB0hdD&#10;MBtI2ptS0MlpDs+fnqJrQxJ1AlK5pUmY3kkL1EtwickRVdW6ek2cXxkUV1UESA/F+dFW+9H38Rzj&#10;SfEdalWHBKL5q1elFMAPKt2pIQFV9ExCKM63jfemE7W2/fb0ZN0kEApmJSvf6b5NISMk6XCX2jra&#10;LZiLC2HhItoqG1coEceow6brrxMEJ7rW0b4OdfRB2p/1fZsgnUE95MxI8qOLi34dp5zvE4VWjXCW&#10;UreJIDcJPBuydahrhLNd6PWRsQ7KbcvQA91qO0uv5o2llHBB3yTd3Yc27Q/aBnLxp5EFVjQM1Xcd&#10;QwjABJyXgGSN0HUCJpuAyh+f7AydKpxmI2fTnRkyzjj5xaRSnG+9iS5nPp3tmWs7Z5LBhlsbP5KP&#10;i30OabW/Y5wzQcL2AxoRcrcWN43Q1LjK6h5cS1Oj6uhAj1SnmTZ3RrI80zOcPW+twedIlyht6xgB&#10;MY3UkfbW3Burq0OSOCfOwUYi25y9RZTEx0n7q3D+O9R6Q/4XBMCXNmeQ9P+27QLaFOKaQr2PJxCj&#10;tLlxmN5IDdaqhDA9FB2kTjWrqXGd6qpPSk+uXkMhyLuYShgaP7pqNTWoVEkTQXgXSGFXuEB/dP8C&#10;MthbGbbWUjhp3xb2mRqna9Y1O5Ejtdva5HNnp3KMg6Xa9l+BejX5z/q6U5iuUSKuT4gGIaEQmVBd&#10;HWkE0WRiuE5YK1SfeO3tGKaLg6nZvNdkoHV5Fk23lrRodHQoKRZuMYXSMIWLMjoeNhxBmo/jokdy&#10;AZFxfcK1p1Mtp8/8BlngKK+vzYJIhZDqgiurd2gNzYytrZX1QvQ1dfD8UH4Dcu1M31Ad6xqMVOM8&#10;hyOrRlvzKQELemwqmDnfmL+tnWP759giSraCZ8H9mZyTOT9R14en6CrM/8qgGB1sH47zwvRD23Au&#10;dhUNNhZPBhgSVl3vtbB+jASVTLNxCKlyzUjXJcqUo0qwC7x2lixyunusk7KvoCJyDDzIvIIHbCKK&#10;9WlY24m1YXSVbCXuj8kAn/YnE9i8QyTx8y2UC3E+1zfW6RDa1CAUx4VqTWKwnooP0YyIQA0LrKlO&#10;EL8s0B5bCatcVXHU88x7/0OzEwP0Ud0IvYL8fB1nb24aq12290EzVBNc5I6bk3CELe5Dzb9Gvb1q&#10;izBAyi7z2Jx8pnsgJC5as2r9T42r8//V5bGpujYOWTiAi94HYgfqc8fH4SRqPkTvXH8uGmg81Z1M&#10;MZw6PCbC2dGxkLR/HQl5FedeHQ1CbQ05CJ0t+HC4W7jOkj7PWzsDQbS3SxilINjp9bIGp13tgrUm&#10;rZaGOM6voe5h1PykIK3ODIZg8V2w9OvjEnW6T6iOdA/XPptuNtg6TgjiiZSXaXAASKazyofJSme1&#10;7aY4vxkpuIHyKA05kLFsnJMz1lb05jeOSNSxLgQTku9Ql2i93ShUY8Nq6T7KzWoyzrnBKU5PZskM&#10;AsoWkJ6eqmxbA3dYCvwHR4/PkLMD97AknbE1jbpF6eognodY3rR2/Um2UzZHG9W7sCnEz1YI6yrP&#10;ez1VxtG1rqNKXmihPEjrpYEAql2MNtUNIbMG661UJGYqvz8pVEujA/VwZHXNig7Q6KDq6oMSmQjh&#10;fCUzVNuahml/03DtbwEPaxdH6YjR8U62bXsMQE3SHVfHoZfHRuryiEidHhSqkwPNQnQelF4eYl2E&#10;wTrePUTPJtRSpyp/0rstqdnDwnFSIBeXLICDne7cIWFEvTHfSGcAwv72dZRN3b4yFKSjJixIrC3B&#10;5pVfHQ5CIIg2GvUKqf5YN7IIqf1Ur1ACLVwfNakBP4iGdUfpaKdI7QLdG+qHakJ4NXXix3UMqakZ&#10;cbW1OiNAX7QI1ykCzs7/EnX1B5D6jU1dhmRlQ8BucLFzkXJFSErjKdYUXGIdSU/85PwCUHgTZ9wk&#10;9edMQPdPytCNMek60i1M3zYP1i7I3/FeCRC5u7SxJVlvYAZZhZRPhiialu4sYGEsPm9SOnwj2Rnw&#10;ehW5aSnb9rq3THCCzzgGsb3YP4msmQRIyAzWJ2DbyYwhMOc3U9mLbSkD7eSz1T9sNVECtJCSdXlI&#10;sna0itKX9ZB6meH6DPTbamkfpRMMOPmzDJRPvXBtaRCmbU3CnfWRD7UI1fF20TrdOUnnbcOq3pH6&#10;1vpsFvVW9ksT5Nq6SndcHBbKhQsnksN0vG+YjuCAw72CdBitfbo3qOoWpH1tq2l1CheddDI65E4d&#10;6mv1O1DZA8J1HSRnQ+4uDyBg+Ntz9redQ7WleSAcIECHKQ3H+vhb5M7BEa4PhDwOgc0PDne6gC0A&#10;TpAxLF0f7xbioO3NrMra1i5SB9vyuAMB0Jl61yRUUyIqq3XtKmodXA2mXUVrsoL0jU1f6k+gcP6X&#10;hyTo6xZB+rBhkHZ05DtAzA30e/4MkDnbJnzifJtejvNdjzUl/TdFkTRUwSP1cT5OxPk2aaQADpBL&#10;EJwfEKPtbcK1vaOVq2j9QPnJHkFZICNdQrpdG5qua6OSUC82Nr+R07iVPSJBOffVdcYf2uyjoul1&#10;dQUucaZPGuiN4prEOPsS7HZ2HbPGpDi4RRTv5xxtg6gFjVW0uBHlCK5k28URGEf4/bZA1veNIvVd&#10;VoS+IoV/0yBSWxtEazvSck/jGO1uHqNDrSg5nf2rp52GJ5wak6mTs9upYN390v710qVvpNxjUuFl&#10;lZXm6Y6zoP3S0HCd7heiIzh8d4dg7QS1O9vidAjcMZC/ty01rn4t9QD5bWrepefrBjpOutA9SFf6&#10;h1EfCQBQnj3Q2rBra2O9alqWWF3rM2tqbXpVrJq2dYAPoFXPwPgvEzTm9Guk/Kvo9LN9rLszQie6&#10;4fD2oWhrEI2zd7YiI3SJIdCQep0oPQmV0a6V1DygqnqGVNHqrBBtbW37wkfqwqAInQVhn4PU9TZX&#10;vVmQjvW2oWU2+9daIhs46/wb8p0FHjFnte4nGqtgXiPdnAyaee+NcTj/fhQPRNF63072jNPRDigK&#10;PusEEtBG6l4ek6zLA3E+qf/iwGTIaZxODsnSGdB8dWSGLo/G+cOs1TAFFcX9kSk63jNWe5Cr1gr4&#10;cf1wvZsZoXdQERtx4qbG0drdOYEAqEvQwT+mZsJhrMMpWcfJgAfbUnpa2di9CO1sShlsAQdowfMt&#10;4kC3KYE4nepN2RucrEvTGirn6T4q/WiBdGIjzt4j5Z+Vr/imytz5zp6HvrISx+44DWLP9g/hAsLW&#10;O5tMq62vm9bSV0389w+YDu8YoA1ZNTTFmjmr3aMBde7VV5Cgk11wJM6/DvKvD4lQMYTxPKl9WUYN&#10;WGY1zQivoukg9P6walqeVM1pKz9E/T6HNjdmbBc3m6MtGGzs+lS3aO1rHaLvQe/mhqTvpsEEhY2M&#10;sUhO1otpNdSxVhW1D6qpDkGVtCorTFuoa1aTL4JSI42f4fTV9YP1fsPaOtKbsjSWdAwTt523zNmF&#10;SNeCuenKm02ttXVynmqqfHO+Dc7kYt+A09jUsZIHUSgE5uleNkLXtoOLhHjGOlLwXH8uNETuLOg6&#10;3StR3zSL1ocNgnWwSxJMH0nbxUbtwp8GEigjKCdjMuAQKTrRL07ftY/WG5lhej4pTE8nh2tpfLBe&#10;TokgW4XreB9I4wAk5+B0DM4BgvchG4+Svk+QAQ/Z4I12ILo9392Fa801uTQKfjK7lXLWjpNn+2qV&#10;nf5KyjkslWRLxQWSp1iqWE7fltot/2d7KN1xvn8ozucCgvDtrQOckSefNqipD7JqalPDOs7gjoNt&#10;g/VxZlU9E4u+rVVZbZAMKzMCQSWpv2+4boD6mxC+kvui9UWncPWpdqe6Iy/ui6yhyZHV9CDyYlFM&#10;FX3ROAgn8yM61tHpLiFOjTb0m6KwESsnYcX72kLaQPnuNtQodPzZPujo0YnOHnsfNApU/5DKGhQZ&#10;qOa1qmoZNfBrQ3hX6ypFY3OhPyaVLiHQPmhBGetD3Sctm/MdtM+B2c+u6+zyUfiIBQE8wDZLntsY&#10;pYOzea/V/YKZGc6o3IsDY0nJNlkixambR8lCtqXbrjawZaTXmW6mROL1NXX26yZR2t0ugetF9moT&#10;p4sExhmC5NrINLmnZEB6IZSk/12dY/VWwygtxeEL40I0PzZMjydGaF0aJLcDiqVHEhk1Cd6UgMyM&#10;0i5S+UGOtpvo+b6UmL4ZEFsyybj6Oj6/g/I+nSsd/kBl1w6qrPAa6C70L6Jdduuu5xV7JVXc/M/f&#10;ccEkWx8QCan7vnUdfd08QB83rKk300j1GbW0pZEtyRqsLY1rOtOA+tWpog417tYaZNYZ2L6T7mH+&#10;F/txH80+8u7/od7Bd2lydA3NjkGPw5AnBhM4KTUpJRG6Zm3/5mycnz0kljqLugD9Njv1UJtgp0/8&#10;OEFwoB1yr5VtqRrDeyBPY5L4e0hf0N0aEGzdlndqXQu7OOFctEidI0g2tAvQwsw6mhZVXRtaxuoA&#10;JOsCqTl3fKbTBGwrgOQhy/LuT9E1Z6AJHADmn0/NvwTLz3aQb3v7QNyotYfJRAdw1nFQfrp7lDNO&#10;wMbSf988SntB5BFq9UmQvgdn72lru4CaHrfn/X3vJ7qD/mEZygP5OSNTCYhEbW0Vp5dSQvVYUoQW&#10;x4dpXlwgxyC9CnnbbRtP4ujDbeK1gyD6tlGE9rZK1Lne8JFJ9VQys4nOzWiowo9mq+zCFyD8OPX7&#10;onwlN+V1FcnncePTW51+qxnaK27+5+6wlH+mX6iOQtb2dg6BqNXSJ41r6U1Stw3o/KReTX1PNtje&#10;lPqdVkXDa1dS91r3ak1mAH+DnBscCosPVs6QaPRxgh4I+E9Niqmm+YmBmh5ZSfeFVNfM0KpIJd7f&#10;NdwZ1VowwbZFjdBluIJp8Wx0+kkUwt7WlBicfqprJBfQDKnZO8ppFs2dkgwS4/Rlk2gtbxCiOUk1&#10;dah3ms7i4MOw6BPIxccS/qwBZJueSJ8XyAqfNg/Sib5c9EEwflhz4ax0XR0POR0VRV0mo6ChbU89&#10;WzEze0IW9TwN9QHR65eovR1j9T0O3gmnONYjXoVTKA1js3SyT5J+aB2rH0Dk/naxOkOtPtoxkdpM&#10;yudvDpOSd7UOg6ARBO2p4/34zv4ZkOEEgidBH9aPwtkheiQuTAsTQrWEtP98PFo8JRyuFKmvGkU5&#10;exJ+Dnv/tkGc9rZMJojIPIMztYlA8536EoefIWvnqRSEWyr3Omndv7OpbX75c6dX2G2cfw7km/OP&#10;g+KD3UP1fds6+rJZHX1Uv47eBvkfZdbS900CqD1heiuriqYG3K2ete9FR8LkuwWg98Nh2YbocBWM&#10;i9ZbmVU0CmSODq+lcSF3aU5cVa1KqUE5CdAJ+EP+KJA8NlY3CJbzvZEeHM8hEQ/Y9CMk2n7Y9WH4&#10;xP42nBNp9lgXAmysNdWmOPrYBmrshZTuAV22Rs0VY/rWRoCU+QCCaO3tLQm2EdG1tBw18DnpfzeZ&#10;4cq4DF1Bhp0m65waGKGjlLvLZJ2Cueh826SItH9jLE4aAAtvFabP6odpc+MoHYSdnwOx2SOoxWSt&#10;7MHItD7JlKYEB+WHYe2HIVwncewJnH8Mh3+IHn8qIUwf4sg9bSgdaOwD7WO0o0UMBC9KzyWHaEli&#10;GNkwQi8mB2kdtf+9NMhfVrg2143UFw3jtbVJrHa2IKt0yKRUNNannduo9Nxx0nqBfD43DveS3jFz&#10;JAHgN381/7nTK+w2zj8PQzc7Qeo/3ocUarW/bSAkJkCfEgC2FOv3jes488I+qltNC8IqaUitv+iN&#10;LJQAzP0suvwMbP2Mrfk6jPJBbRpb508aRHZ4PLaOVlM+Pqkrtl7aAAD/9ElEQVRXS9+RTY53xpHD&#10;bNkRbBgan8C5gvQ7RgmwpUH3tY7Qvpbh2oesseMx6q0NLL3Ee20RyMIHs6ihCUg4SFe/eKdJ2Ga7&#10;XsVh19DL5wclkBXqqCdksEVAdY0hAF9CmWxqAlsmBZ9Goh6CQH7fKVJftgnQXohnIfLqyqQkXR+f&#10;oeukfdPk21rAyB0WTqrvZK12iboxNE3Xcfz1wfF8V4IuUncPgfy9OPcg0u1kJwiaObllnOaFVlbf&#10;iEBNCKusVRnhWpceAY+K0rdNY/Vd0xinG/gVnP0Kzl+fRtDWj9VnMP6vbPvZppSQ1imQ7yxtxfGb&#10;+rTV/jXLJXeR5IKp+/zkzdnSlgCw/VF+cqwRuor6bs9VOP7W99jN/5yT9s8PNPSH6GTfELR+KLUy&#10;iPoD2ycDbIH0bWtUUzsa1dZXSLiX46tqeWotbWuFnu8UqOOd0NqUhF2k7ON81gGQ+iZIX5saog9S&#10;A7W5AYEE0duOejjSCWUwOBZlYD1hMcqxxZth/Lags60ieQiSZ3agDfoXpNj0JutbP0eA2DbpJtXy&#10;pkCchiSRaZBVo/3DuazH7Ab6+uZQpN2UBnqpWaQ6Wn97aC3N5hzeqh+tnR1ANDX6i2Yhei29Fhmq&#10;hrZ3jnCWTc2ZmYXUq+e0E5zpGUPgR+mTBhFwoAQCM0EXesJLBiTBbVJQN9bWnghBtS3h48iIcZwr&#10;qO/AY2r2D83jtJwUbqNoxkfV0bz4UC0mC7xaN0Kf1I/UZsrRR/VC9T4o/7h+jD5tGEOpTdAOp0yk&#10;8Zub6PCQTto2sp9y331DZXlX8RP1vMw2vTKnl+90auneHFpGnXe2vzOn2v8qzG52/CvOP9c/mFRn&#10;ci9Yp/oH6SQOPNY7TIe7BpKyAiA3AdrdOlA7G1bTVpz/AY7f2SJUV3rZ9KMAfU0tfzGpKlGMPISw&#10;fdu4ur5sXINjoL6lXGxtbM8FapvNMkXnXuxjXbXRyrfeO1vvZ6QNnSK9tgrh4oVzQUn71HAbSXO6&#10;J0QOmXWiJzLyofpyL26sfBh67vQ0Fd9HGZgMOyd4bM771ZF8Hro6dxyMmr9bAl+ZGl1bc6JRLqBu&#10;C5nkWwjke1kBWodEfBclcRg2bsu95M+upxtT6qE+knSCuvoVvOKb5vHa1TZZhzokwEFQEmh8I3CH&#10;O1uzb5KOkfaPwu4PUf8Pt4aoQdL2t44hw0WDbNh8UiQcJESr0mO0BoS/66RzkN8wAbBA/JonogyS&#10;UDdp2t8+Swe7NdP2IV21d+l8EI5Ew1m2w5ntguKz3c9sIywcXubsaVzuSv5nDw39PicUCIzy13+6&#10;/RXnX4CwXRoapgvDQnV+KFmA4zmI2KleIdpnjT3N0f9tSMkcv8uqpY9J4/taBTrzwfe2AkEZtfUw&#10;zN5I3QtJtfRhvepENzWeoNiC1t7WqI4TAJ8jHb9vEoI8DHOmPdms1euDInTTJnr0MR1Lmm8XgQSE&#10;5PWKo95Ho/ETndGxNs3Zxr3ZbhvFNtNmTpaz1VrBjBTl4OzCqWnOdi8X4Q95Y2y7sXTtQD182CpY&#10;HzW31kYjs9E63CuZjBWqDTj+46bhENR6kMCGynuwvnIm1NMVUvt+tPQ20u92ELy9BXW9TbKO2QwZ&#10;gmA/bH4POnt/+yTkb4IOto7j+oD8lgRFW97fksyCjHs/K0Zv1Y3V+/XiQXecNjdE3zeLg9Ok6EDb&#10;dII7S4e6NtCR3q21rXtb7Zk+QVd3fIN/jLDZ7mbF+BCkV+xzaE790YEVzvzJrO47tf9Hu93tl6/h&#10;fKdNfESYY5dHY6PQtSMIgAFBSCgcbvW+RbB2Ng3Ql5C/T7Cd8IEzncMc57+RRmpFWk0Oq6oH0OBr&#10;kmvrw9Qq2lSvtj6vWwPiEsTFDNGn/N3XDdHkncN1jfScPTia2hmFxehi72id6hSh4zj/VGce97dx&#10;dJb2MSSWM+p1VJyzy6aNw3NW9H44y2mMMeZeMMNG7qTrqPXmjU5xpjsVzGqka1Pr68wwG1FMuqZU&#10;nIIn7INHfNciWl+2iNPh3hA5WP61iaT9MZm6NixVR5F221tEOmzeNPt+nHqI9H60I1KO+z+04nXq&#10;+vdkhm8gdN82i+H9SZSKRH3SKBbGjtVPhC8k6dvmSdrVJpW/SdH+jpnwoYY61LeFDgzpqOWNU3T0&#10;xSfkyb+Of/Pxq21gifO9JTieo+N0s186s8KJf81ud/vlazj/2lgcMDZS16yDZ3ykro6L0NUxoGKo&#10;6edAfVG/BiQkWBvTq+i99AC9k16b6A7QkQ5G0mrr7ZTaejC0moYG3Kv7w6vpzbRAbTCJaI1EWdX5&#10;e94PafysXgBM1tr9rUHGOoCwftyH6VsDz+kuaGbS/TFKw9XBic5I2rOQs5PIw6sQrJwRic5Ay2Jb&#10;wZrUb2vb2a4bF4cnKm9aPWcY1nHq9QXkpk3ocLY/IZ0XPmjz/rOUNxW2PzJFewiyzyBzH9QjAHDk&#10;qX6pkEh0/UicP5TP6w2qcfTu1tEgHHSD9iMdSOvIuQOgfQdBs6VJDFwmSpsaRutTAmATqfwzZNmn&#10;INw2k95KMOxsg8M7pOlgl3o60KuFvuvZWodnTNSN99/CwaWOsy2Ne3C0x2MbWBp5s9RtpM0QD5qd&#10;+v7L261O/i2zDPFLq3it4obzb9qQ6wmgcHwEcidK1ycgi0D/lUHR1LxgJEhVfVwX1p5YVbNr/ade&#10;QMOvT6quA7ayRAdSaP1aWhReRTMCqmhpbE0UQW0CpaY+y6qhTzOq6OOM6vqKYPmyUbA+y6jj1PML&#10;vdH4pPpL1P/zcIezPVAMIPxk1whqro2+tWXHEggMLnx7shGZ4IZNpxoW63TPumw3C3S7TZfaj4I4&#10;1idel0eQnskWVybYwNHGsv18i+fZiKMGKoQv3LgvU+cIqi+ahmo5THtBTKCWpYfhfPT9oFQ+nwAY&#10;mKKz3UA3kmwzpOwziOIXONja0o3JHyf972wGK2+E03H2Jzh9c8Mkfd4kGXmcpK0gfGebusi6htTw&#10;1trZu6u+Gz9CFz59Vyq4xvU2XV6Ki612uzFzBrINM5f7k3uF837rVuHEf9QqbuXOz5kYg+ORX5ih&#10;P3skPKBfBMQkUCtjq+ml2Bp6CptY+x7NDa2kJ8Mr6Qd0+GHsmya19AHpfX0qWSG5jj7AwR+T4jdl&#10;VNNnmQROZk190aA27wvRZuThgfYROgfSL1tzJY4/Q6o+18ta8qJ0tGuwTlMCLiPbTFOf6BYB6qz1&#10;zgZIwrL7R1GbbaRwmopmkKrHJ+vsgChdJLUf5jMPdUvU9Un1KAONVETaL3gEx89uqPwZ9ckMGZSQ&#10;BL2ZEaZJ0YFOE/F4jp+Tyi/2TtPFbsmUsiRqOjUa59r7Xs2M0bv147XF6nWrBBRNAmUMMtgYht4k&#10;ES6Rou2t0rSrXSbSrL62d2igrZ1b6+3O7XT+5eUqyckhc5PCbVtaX+GPddy/Q7mxdD9Bc/6ZXxyf&#10;3+qg291udeRv2a2Ir7CK1ypuOP/qaNA+Lko3xmPlzr88PMSZvbMJzfxUZDUtiqiuJTE10e/3ambQ&#10;3ZoXURVGH6B9yKYDrSCFLSCCDWvo3ZSq+iAtAAP5OP/jjKrOgMNPspCJSL4vIFq7CZhTtmhg50hk&#10;IiqD1G5NuNa4ctCmi5Huc8ZYjxYsmwA51CGGowVDvLIJCuv/vjrG9vLLUPHUhrrOe63df0/XBH0L&#10;4z41II3Mlakr4zJ1dUpd3ZhaT1dx/IUByU6jzDNxgeodFqCOWL/IEC3LjCRNx1O3YeDN4knbcXon&#10;K8ohbG9B2DY0TtTnjajvzZMd294qlTqeBneoq0Pdm+pg7zbaPairto/rr8uvPqeyaydI69RwT568&#10;SLSy8h60sjJzvm1Zy83xh5+kVTy2o1V4e+nXN3u14hW7/7fsdrdfvobzs217LgLgxnibWRul7DGk&#10;5GG2IECw3kquosdJ8/NiqmpBZBVNDLxbM0Pu0rSgeygFgfq+UZCTlo8iBb9rHoR+ra4PSfPvQQI/&#10;JRt8AurfTScT1CXlg/rNDYK1tz2su30otd2mVVldj5HNpz9jY99A77GeUbBuHDw6TmcGxepAp0hn&#10;ObhsJF3heGr7MBwLgbswOF5n+sTocBcjaOjlJvH6sDEKpGOKTvVO1vmBGbo6PEvXh2bCLVJ1iqyw&#10;vVWUnkgKU++QAPWOCNHA8EgtjIvUm5lReoc0/j5k7aN6idrYIEmfQdi+tlSOw3fi8N0myTqaJGuq&#10;vb3b6Zue7fVJj446+NhiXfh+m1SMwyFrtjWtcwTtXkN8uURztqvFf35Wbkne/tnNy79ytm5P/Mr7&#10;FU77Fzj/wiBq6lCI3sgIXR8N2RoZqQsDbcJhgNbEV9eT0VW1GOc/HFkVOVdZs8KqaVjN/6U3UnB4&#10;o0BnsMVpZ3ZvKBeqDtmitt7NCAAttfR5Zm1ni/X3ePxxVhBs3z+16agxe5B/zmatDogj2BIc9B6y&#10;CZLo+zPU/ELIWvGCBip4KFO2EJJrZgOcnoQCQPeD8rMw9bN9kpx29TczQ/R4QqieTI3AYYkEZLJO&#10;9CIj9E3ThZ4QwS5oajT4pxC9NZlxmh4VpNGhtfVAfIRedhAeR3pPRAImabPj9BRtbZ2uXR3qaV+3&#10;JtreuaE+79RYWwZ21f6HZqp4/wG5iwrxhznWX8f9u5CXt745GLYKXuFNu+i3evXn92999N95u+NC&#10;fzR+f2r8oBBlDyMQBofrRI8gpFlVrYypomXxNfQ0RG52mE3uu1sPh1XXuDp/0ZrUQG2pH6Ad1PIz&#10;kLiTsH+b5PAZqX1FXDV92xRnwxk+rhugD9MDnQUDf2gTAamLdOapn+pJrbXWOdJ24Yy61OpEneof&#10;qZ2tA0jbtqBDI7lthC3HGxPSSbERIDcQlAfoWDcyRp9kB+G7YOTPJwdpYnigxkUQeJC0Q+jv452Q&#10;dp1TCIQUfU9K/wBUv4HjV2fE6JX6CXq7UbI+apJCWjeUp+qrpmnU8Axta9NA33Vtpu+6t9KOwb30&#10;5dgRuv7xB/gTFJfLMLchG4fL6298+bGGO06vQNitLv3l43+HW5nuONMjxBmIebF/iDNX73yfEMhN&#10;Db0eWxmGX1OvJtlc7pqaG1ZZk0n5DwZXIQtU07K4Kvoe5vx1Vi3tbhGukx1DdaitOT9EM6r+f3B+&#10;KBc9ULuahmgr6X4Tku+HVqEgHsLXk9pMPc8elYIeR7svss0Jba27JGRnsnKn1ZVrHqRtNil+POmW&#10;YNncNEKbGoVpW8so0m+sQ+5+6GCyK1pL4oI0LDhYgwmApck2GCROe1vzOiTtc8jZO3WjtS4rTuuz&#10;4kntSfq4UYo24/ivm6fpm1ZZ+q51E/3Qqbm+7dJEXw7spNMvPaWig9tVduUUDi7mQiHJypm6z+o2&#10;5jXD6X6EV9hfc/K/yvkVwfa37JfBSNo/iVQ61zNUF/uGOh0t53qF67umNbQurobWJNdwVuJclVhD&#10;i6KraW58Lc0j7T/F8T10+96WodrZOFCfov33tQrWgZbBoDNcGxoEIZdCnP73va3DeS3CGZJ1hAxx&#10;rrtt0pig3Al1lf9AfTnbhtrumKDcbXPnrJ0dTW5r2Z3oE0sZsE6PSM4jVO+nh+uTulHa0tS0dALH&#10;WH0C0l9IidAMavjYsDrU9EjIGqwepv5mZrReqxuD0yFxDRL0QSOCoVka5akBDL0FwdNWO3r11ztd&#10;e+vCmuVyn9kr30UjbIbwIi6PyTIXjvZrb8eMqBlDLzf/RTWruMj/3beK7/1bVuH8n56742j7QEdn&#10;X+oL+skAtqD/t01Inym19UpSZZh6Lb2TUYvUX01P4/QnoqtrTUpNfdckWMc7hjszRzdD/na1CkEL&#10;I7ewvW1CdLB9iHa3C3NGwhzqGEKttmHY1PdB/qFRp4dHy7esg3+p0xcby2tbjcyrp6P9CRTLGE5f&#10;Os5qGKH3M8P1DrY2JUQvJgRrTQYEjSD4COeuQ7MvS7OOk0S9kpHAawl6NT1er4Hyd3huY4Nk6nim&#10;vmrRUF+B8B3dumv7gOHaOv1hHX3tLXmvor+5Oa1q1qzqK9fgjhTjIvkwjuWdpz/62Q6G9Z9u/gvq&#10;N97NZ/jfUXHR/11uP53nHcc7BuPwYBxv222G4NAgbQPNm+vW0sbMatrWJIiUXVNvpNXQq8k1yQLV&#10;tSErQHsshePYU13C9VXd6joA4TvtjHOH0XcI02EcfgRid74f8tEZrp0EYbMBkOh3SkzR482dvett&#10;GRKbNWureNv8Phs58zUO31TX3xL3cd0wfcj910D+8pRQPZMcpmeTg/VyarheBfFr05FlmbHaUDdO&#10;HzaM10f1Seto809J6182q6ctLZqj5dtrc5d+2jNjvi59DTMvKPI71hxkzaqwctPgbiNsPnvOnG9o&#10;t/dwncod7pjz2M/Oy8OBW8WL/pr/Ew+oKAv/LreK8/TbHUc6BOoEsu5cbzR3r2DZ0mw7GgdrG2z9&#10;a5j7DzaQs3EtdH0dbUDGvYuM+65xqHY3M+Rbl2sk0i1Mx5BvZ7sRAN2o/9il/tG6MSbNaZTJm4hN&#10;TnOmX+VMT5N7UQPJ5uevbCLbEzeP2n5jQiqkE3LWLFIb64Y7Axs+giR+mBGsN0n3a2Hyr2LrUqO0&#10;PoPUDurfhsB9hCz7tGGKvmqcrC9acGyZrq1tm+jrTm30bouW+nzoWBVv3SNfKQTNRwoH3T7qt3w2&#10;sNE6UHBQeS1HkPG8Od6Pc7tEFQi3R36Hl7PziqBwbvbOCpZvQUMwUTL+7Z1vyDfn24pctpD/8Y6B&#10;2tMiTN/j+E9SaugHCNueZnW0o2ktfduoBiQvUAdahekQzN4GYBzuGOXIttPdIp3RNNmDY3XBVqAY&#10;n6hCm8wwwzYXSPNvNnB/urwLG6nspVbS881VsgjHT8+QrYlzpX8S5QFiVy9M72WG6t30ML2biQYn&#10;rb+OvUEAvIfTP6qHZGsUC5FL1Jcw9q2t6ur7Nk30XYfW+q5fD+2aMFpHlzym/C+/ktzmWBxZzs5v&#10;ReRPVlHLb2XqZj969m/cbv0bv/368+x263v+1bdbv+u37Y5jHQzBQc4QqzMg9wTI34uk+qZeHX2Q&#10;VFPfNgzQbpC/z4IAxxuxO9YB8gbabWjX8W7WSINkG5bkzMTJwek5E2xOWpKKpiU4Oz4XTLU1euOd&#10;RZuuT0jWhTHJOkY5sNGtlwYm61KfRJ1Bu29vYuk+FGkYrA9w9PvU9g0Qt8+yovVFA8pB43hta2aD&#10;G5O1o2MLfd25s95r3VE/PDhLF7/+Wq7zZ/194R6QjdmYNn+TavmIVpz96yDwO78C3z/ZP+58fwa4&#10;9fPsVpEqfu/n/ldut57Lb9sdJ5Bohn5j/We6heH8YB1pFUAdD9JbidYsW4fUb6t0IgFbBGu/M7Sa&#10;bNE1XGd62fy6aF2woVTDYpxpW7Zi9s0xtvVnqgptmjTBYKN2rg2J0uV+kTrS2dREkLY0CEERROuH&#10;1uh3yOO3mXW0tWGUvqxPAGRF4fAYHB6Pw2O0rWm0dreMg0Bm6vtuLfVu61Za22+wis5fojyb40Ab&#10;6PYaSzcnlw91sl4xf+uaOfgnR//k8J9S9b/e+f+dt1vP5bftDlvb7UQnMxh5Z2t2DdEh2LY1yqxH&#10;7n3XMFTfIN2+bQoPaByk/bB6a5O3CZRXQfu53uHa3bwSDo5W7libUp2inDG2/oz12YfrBmTvGqXg&#10;Up8oZ7DGN2j+L23z5kZRKIY4bW0WjnMJgGax+q5RjL5tHKdvcLaNiNnbKll7O2ZqZ5e62ta9hTYP&#10;76/9b72OXzh5I11Ou7mNdAHlt6DX71h/UPgf279bHX07+3+h8/dTt20vlyNtcXqbYB0C2XvQ6O+m&#10;ouVT62hjeqDWJtXQy2nV9F79OjD5GF3sa8uMJKDXI2WbBuxBGt6wpcNtgaSRVgJs7l6UM7jzHOn9&#10;dE+bmxamTfWC9HFGmL5sEAp/gFc0idHeppHwimgCIAZiGaudOHx3h3Qd7FpfOzrV06Z+7XV4/Qr5&#10;blzkfA3VONVImkOqzCqcZ042SWZkzRxX8SP9r//h/F/bHT80o463CNIeG67VEn3dPED7bdhVRpA2&#10;ptXUwsD/peHV/y8Nq/E/NDv0f+rTpjV1bmAkARCGtAvWblL29/Vq68qgCGdL70v9QpCOEWQD2xSA&#10;8kHAfFUfEpdSS+/XteXAo5Fy4dreOEK7msUQONHcJ/3j9H0dMnS8Z2NdHNZZxauekjvnMjUcWUY6&#10;N0lmqd3SuiPPDNll5WLL8TX3HJJlrL3i8ltA+J/zP/PzH++3n9798+f/1c7/a6/9V28Vn/3X7Y6f&#10;k59/xH5eR/+a2UX5red/br90xO+1itvtXvtn2B+3P27/p95urYb/jwW+/cjfa7f7nN+yP25/3P5P&#10;vf081v9bgW9WAe5fPv65/VeB//fcbvc5v2V/3P64/Z96+x3A/+1G8NvZr8H9SzMw3+6537Y/gP/H&#10;7Y/bP/f231TxDcC3e+732R/A/+P2x+2fe/vfCPyK5/+2/QH8P25/3P65t38R8A2wPwH8dmD+e83A&#10;f6vdCsDfsn/kdrvP+S374/bH7R+5Gegq7Je333r+1tvvec/futnf/xTLfwP4P1Xqv2W/Bm3Fl9z6&#10;/D9qfw34/4rb7b7H7I/bH7d/5PbXYsie+1ug/q2//a1bxft/2/7NgV9R7f8A/h+3/5Nvfy2Gfk81&#10;/z3vufV26/f93PzTDv4JwP/rgL3da3+P3f7kf27/itvtvsfsj9sft3/k9r8zhvzfWwH4/xLwbw/S&#10;37Jbf/Tt7HZ/89cq/C/tX3G73feY/XH74/aP3P4ZMWQV/9bP+Wv22+yggjv83cC/PVD/mt3uxG61&#10;v/f9v7R/xe1232P2x+2P2z9y+1sxdOvrt7MKuN7utdvZrcC//d/+XcD/NUh/j/38C39t9p6/p8L/&#10;0v4Vt9t9j9kftz9u/8jtr8VQxfM2u8zsVqz9Y7i49XN+tPLlB/zzV0v+GcCv0PO/Zbc/uZ/s977P&#10;rCJ73Wr/itvtvsfs/803+/344JeXpMJ+dvul337bbtWdf+32V7/yVy9UfF6F/ezdP3+r8/9b3lv+&#10;1lvfc6v9dLNHvzz/CvNPEPWb/zX/Ysq3LLP4o4ErmzjuABJzVhKw6af2/E9Y9C8JVb7SgG214MVs&#10;CyVbUMbwaRPR7bEX2PvcvFQCPAtV5slTmfcGz1/l8SWp9KxUeOyvAf/noP9t4N/6I/7V9sftf9/N&#10;H+hEl2P+dcjs6YoQ/8lP/knw/n/+124xe/8tVgGMn4PhVit/nx38j5z7Pz24ndn7ufOj8Tm3Gp/7&#10;0/f6//GC3+zg3LPXON7ykv/v7Y7/M277ObzHWQkCbNh4Fv/KELbEjy22azi6ZbyL85q931aNKB8q&#10;X1YCdm1xXrMivqOYr7GlwXisfJ7Ll9cW9OW98hbxvC3qC7hdFwH0UYB9WHLtlUq2S9c/l869K/f2&#10;p5X/8UyVvDVZRatHKvfFQX8A/4/b77v9LP7L7Wc358lf+6wCGP6KZ/bz4V3+v/srVnH75ePy261v&#10;/Vvm3H6847/9BNhyc57zP++crS3iVGE89rPTn8DrXx/f5Zgt0uisDAJgDbS2J44tIuE3qjhHn7NB&#10;kplti5ZDRQawpafA9yGpYKeU8zW2SWWX3pf3+Kvy7F8pz+6X5Nn5ktzfv8RbeHzyPSl7kzwXPpT7&#10;9OtgfIluvD1eN1YO0pXFnXR+VhsdHJmlQwOTdXxQsg73j9PJgYk62SdWh7uEa1/7kD+A/8ftd978&#10;aPgdxv+cylhhP3+9Al8/4cwPpJ+bPVfh81/Yzz77FvvV+zg4n++//ezhLe+vqMQ/frezYxnx7tBv&#10;nveaAWhbNd1Zqs8WBDErr7ZeW9zLKHUBRiV2U33d1/mYq2DdLBu7REU+JxUdkfJ+ANhbpMsbpWOr&#10;VfrdIyrYMFY3Xh2gnBU9de3pDrq+uJVuLGih7NlNdPnBRlgTnZ3ZWKcfbq6Cl4eqFDt9fwOdHJWk&#10;M4PidHZAnI73itKZPrYzna0zHanj7SJ1ok24jreN0pF2tu9ytA62jNK+JmHa3Sj09wP/54651W65&#10;2P9y++P2v+3mAMz8/WugVqxRaWb7Otoa1H5a66e9Pzd7zj4LczYAtTWrbTlj/5LGP/KC8vfZdkNe&#10;wGffcStd9lNj08Ll51EOVmd5JqPBApSy7Q4qPtv+lr92FkbnHPlMZz9KW9nH1tIGuHID3NKbHG13&#10;+RvyuW0f6uvYVX46AC6+QGU2Ow+VRisXn/TT67z9VGvbmR5Q50Kxr3zhVGRdfF86vkqlm6br6rq+&#10;OvV0C52am6Xj0xJ1fmqyLk1K1rWpaboyIVHXxifr+ihsRLJujEjV5cGxOtkvTBeHx+rEwDD5nukl&#10;z6Otdbh3gE73jXD2HT3dOVIn20fqcOtQLEKHWkf6wd3cdtcP187GIfq+Yai2NbYlr0L0df1QfZUV&#10;qs8zgn8f8H+8uLe1ClD+d9gft3/9zeqiXesKWus3B2wc/Ru2GtgNeLYMli2NZZXQ6K1tN2EV8KfK&#10;aO9xFsfjOf8ieTyPWfW0fUf8i9YbBSbmHPNXU9uBSD6qqDePI4D0cfReR79ew64C0Gy/UVFVfAW7&#10;zKmUH53HPF9ir/NeF49dPO/lsduW9KL6lkCvS08A3H2AFYp9fZt0E7vxHfeh25cB7pkPVHbiLXkP&#10;rJXnhxfk+upR5W98UBdXDtfRxV31/ZQG2ndfIx2YAK0em6p9w+O0s3eQ9vQM1lHbVLh/tC4OitXl&#10;AbHKHhCja4MTdNV2i6JCZw+I18W+to6dbS8WpXN9/FuE2xLkx7qF62i3MB3qGKArg23VyhQH6Pva&#10;2tp44TrQMlz7W0Rod9MwB+B7APauhiHamhWkb+qG6POsEH0CwN/LDNG6tBAtTwzUc3F19GJ8Ha2N&#10;D9I7Cb8D+BUA/+0k8Etw/ivtj9u//mbXucLft8aDAdbAWA5AN2ByU/1cZwAQla+Yyld40G92v/i4&#10;3zxUxjJ732nuAzh7fwGAuwHtPbtT+Ts/A2sf6sKmdbr0+Vrur1futvUq3PGq8rau1PWvnlHBl0+r&#10;dMvT8m59Wr5tS1W241lp7zKV7Vsu7ccOrpAOrZKOvAx9XsPxFR6vlQ5jB7l/gOcOrlHRlid18dXJ&#10;2rOkhy6/PFqXXhqs4ws76MS8Njo+u6WOTG+ow5MytHdUgvYMjdaufqHaR9U91C9ch3qH6HjvMJ3E&#10;bPcv2/fvTLcYne+RgCXqnO3z0wna3TmW+1DuLrE60ylG53h8HrPnT3WM0qlOgLtLjI53iNSx9v69&#10;gm1fIntsi1+e6Biuk53CdKFHjK4PSNW5LiQCA7xtJ98iTPup4nsbBGsXFXw79l29YH2XGaovbGHq&#10;1BA9n1BLkwPvVZ/q96hdpT+p5T1Ypb+ofZW71L9mZT0cGUQCCPv7gF9x/+f2S3D+s6xCld1q/ztv&#10;9v2c121PxU9z/S22fqu4Pv7H5YuzI2r9uvbnH+O/7yez/n+3vm7/57Mceuw8wcFqr/9z/efEC84H&#10;V5yHPfa/9Cvj5v97f8OUvc35nB9psr9C+4Fux/KqC9WVG9CWAOoCqmQx9BZq6/3hNV1eN0uHHx+u&#10;Q/MH6tijA3Rm0SCA1FP7p7XX98Mb6MueCfqmV5K2ApDdA7J0cBgAG9FYh4c31onhTXVqRFOdHtlE&#10;Z0Y01Jnh9XR2eJbODM3U2WHpOj8yQ2dHpOnEkBQd6p+og/0StLtntPb2juMYox1dw7WtU4h29YTq&#10;2oZcaF5rzNrbg8d9o7WvZ7h2dwvRkX6xOtoXQA5M1el+yTrT1/Z0itbZnok6a/s7dY4GcJEcDYTh&#10;zvFM5xhdAMTnu8Q5ALbHZzsCbAB+pkOcTraN1ql2cY6dbBuLno7R0dZo6lbROtQCTd08kiP6msdG&#10;v/fxeH+zCB3geKBFOLQ8XIfbhJVvGB4GwEOd/aNPd44gQXAOnI+d04mOWLsInTSzPalaR+tIcxJT&#10;gzB9kxmszWlBej0tTA+G11Szu/+klHvuVdS9lRVdtZLiq92rhCr3KOGeO9X43rs0JTxAT8XUMeD7&#10;Af63rCKQf22/jKx/hlk4/nvdDE5+YPrP7pf2451f/IwfX7/1eZ8f5mZ+Gm2a1g+8n/XjOq85MC4/&#10;2nv4gF99j/2PA89XkHPn6R//2XlbH/JP3UoO0K2/16HaRtet5Rmwe4rkMa3ryfFX9cJjUOHdKjz5&#10;CdV4lU48OUrbxrXUD8Ma6VtAsLc7gOyRqsM903Skd7oO90rVUR6f6JmOpelkrzSd4f7Jbsk61S2J&#10;Kpni2MnOyTrROYkjlbAz4MFOdIql+sXpKHakQ6IOY7Zb/f62CdoHePa3DnO2Zjpgu+1YIxWgsl1t&#10;d7WI0Q/NIrW7OY+xvS1jeG+sDmD70b2H28fqMMC0DdYOt0mg0ibqKJ9xvB36uY1ZtI6hkZ0GsY4x&#10;vG7VN4rziaE6c248d4rzPNmJ9/Ha0bamq9HTrbAWZgCb79/bJAILd5aO3o3toDpva0hFbggFrx+g&#10;b+oFamsDdDeV2mi62b6mJLHGUdrP+4+gz4/xmSfbkID4jrMdSEy2eSxM4TzfbcdTsIJT7dH4UP6D&#10;LUOdfU8+y6zt7Gjc+57/pYS7/kNRlSspotJdAP7PalHrXnWsU13tqldV38A6mhUVoBfiav5t4Bu4&#10;b73/a7s1Av9Z5kDl3+rmB98td5xT5X/OhpiAi0MFjP0V366ZXTv/M/af8zde/ue1ymp9tNY3W66H&#10;rYHJBl1UWDkYf2IM/tRT/sXO9zmf+TPjtfJGNGdHAeccbOAHYKZye83K8uXzUsUN3K583n5TvtLL&#10;5BzouNsarAD6le9V8N0rurD6Qe2f0Vm7h9bTVujpLgC7p2uS9nQGiNgeALoXYO5tH+/sNnyoQ5KO&#10;dEwEtAn+Y6cEHQbQRwCPHU90A3Ad4wB3PMCKB0C8BhgPtQKggHdvcwwg/2gAYW9LqiMVzlqljwCI&#10;AwBjD2DbyXttfXZbkH9L/Uh9XTdC3zWI1rf1o7S1UTQWpW0A6vsmkdrWKEI7mpIceP+upnxuszgq&#10;brz28xmHW3I+reKo1hiJ4Egb27M9WscB/VHAdhzAH6PSH8eO8dyRDiQVQLmLar29Wah2UMl3NovS&#10;Dr5nB9+zvUGEttUPB+ih+qpeCKAM1MfpAfooI1Cform/rE+Vbhiu7xuHayu6/JtGJIWGgc4OVrta&#10;hPJbbXsygG3Vvb0xCtueNErn+N4z7UhAjlwgMXRAdpAEDrawRBKsdSm1NbLan5RFxY8F9DHV7lZy&#10;tbvUssY96l67mnrUqKJhdarp0agaWg9L+KvAvz3Qf2n+QPznmkXxv9ntFwDzg5Dfby3dTmv3LQbw&#10;/AZoqd5WUb0A3OcAHdAJ0HlzVHbtsNyXv5bv2hYpbwegOwAY0csegGh9vNZQVt4Y5tBw+05LMtyr&#10;uEp+s/Mxn9n7TIfn8tYbAPkqnwmgC/jMAjR1zk7Jvsu6k3I/l86/o9JvlujyaxO1Z0FH7ZrWSNuH&#10;JmlXX2h09zjto0LvbBOvg50y9UNLAN82RXtbJ1F1uW/bhwOgHwDSrpYkASrpPt57iCTgB328jnVJ&#10;0HGosu11e64nFd+qZ1doMeA3O0ol3tsqSjup3N83jcCitB1wGkh3NYsG4NYFRZWlOp+GHRwnodjn&#10;72kVA+gAOUD7sm4wRxJBM0sUALollZ4qfrg9TMGp+CQT3m9MYAfVeBtg+4Hv2YXtBrAG/gN8xxFL&#10;QsYKAL6B2/bmPcG5nupu509yAPiHYDgHOsRqN8xge6swbQOk3zYP1TZo+zaq97YmoU5F/wbd/UVG&#10;kD4D8BtSA/R+apA+TA/VxowIba4XBdhJWID/WxjAV1m1AX2wswPprmYh2geQjfoftm3qqOonSQKn&#10;+b5z7WN0nuR6xvYpboccaBOsM21DSAqhzvu/axam10kqE+v8Re3u/g81rnKv6lWrpIbVK6lFjUrq&#10;UO1OTYmopWUpgXq/buDvp/pmPwvuH+2XoP1nmIXzv9fN4Oay/lwDfXlV9VdWo8vWNWRVG+BZ368N&#10;vSzNU2H2BeWeP6rii/tUcuobFR/6UDe+fUnn356t66/PUPaq4cp7c4RcmyfKt3OmfCcWS1fXkAQ2&#10;UfAPOP2/Tou2aW77TGdjx/KkwrU3n3hMkxvQPQCcvym79oV8x16Va8cTyv30AWWvG6IzT7XTgRkp&#10;2jcBijo2Cm0NrR0BdR0ap0uDk3SxX5LO90b3osFPWJUGXAfaAHwq8Z6W8fqhRRzVKB6AG1DjCDTM&#10;6LR1HQHafRwPQMUPAJpDVKUDgHp7ywh9nHwPFbgGFNkau/x22oCPHaeaHuoIzW1n+ykB/BZUSqrn&#10;dwByWzOA0TjSqdZ7APP+VvGA2hJMonZyPt/z+jfWTQXd3wVoDxpoqdbH2kLPqZBWKU9SJY8DluMk&#10;l2PtYRxmAGc/37WH893ROMzZzndL3TowghASR7izlf4RWMwJzvMUyepU12inAe9MN8DWg9e6Qek7&#10;helAV8A4KElXxtTT2aGpOj80RacGkCh68309onS0C+/j+7dTwbc0DtLnDWwPyiB9ReLZThLaiWQ5&#10;1DlSV4Zk6Ez/ZB3rGaN9HUO0p32Qs1H5ntYB2t0qkGsdwu/GSC57mwVxrQN1sHUwzAT9z+883iZc&#10;th3S4Xa2zVEA16O2NmTV1EvJtaD0NTQ6uLoGBlRT/zqVNTa0uubE1NJL8TW0NrHqH8D/vTc/0LkO&#10;mIfqa33D/hFYBkiXis8d1snP31f+Nx/o8nvPKfvtJcp541HlrZulGysn6eaKMbrx0jDlvjhAuU93&#10;VcHiNsqb10x5c5rr5qJmKnmlo3xfDJUOzZIuvqSynE8o3vuk0otU7lynO8xLRfca0GXfX8h3X5W3&#10;eB8E4QOV7n5COe8O07VlbXV1SX1deyRd12amKnd6uvKnpCt3XLJyxqboxqgUXRmWqPOD4hw7148q&#10;0ptgp7IdAbCHAe5BwLEf4O4FiLuh1c5mZwB9D4DfR+Caxj4EkA7y/oMdEwA6iQLAHOS5I1D4Ix2T&#10;uM+Rxyc6W7UnufTG+ibq4qBEXRqWossjU7E0XR2TocsjUgFOvA53j9YuAnlLo9qAJoKEEKsdfOcO&#10;gL8TlvEdTGALVf47aPJuo/4klBNO+0As1BdaDNjOcDRqbI9PkFSOU8VPGpixM10TSUJoes73iP1O&#10;PmM3v3U38mFXyzDtd6o9iYKEdNp2+e0Vr+wBybo+GBueoqsjk3VtdKquj01VzsQ05U3JUN6kNN3g&#10;2t4Yk6DrWPbwaF0eHKNzfSJ1oke4DnVBx0PL93QI14EuJKY+sfzeRBVMTlOps7VkhrOtZNGMNBVO&#10;T1PO5EQsSTfGJ+oKyfnyMM5jEPKje4h2t61DIrlXn6T8pzYn34m0qINPwmBhJAcSxe6mgL9hgD6p&#10;V0NrUirr6biqejSymh6OqKLZUdU1L6qaHo+upid5/jeBf3uQ385uB9z/qv37AR/Ey+O2wSSl8lg/&#10;tf32a+f0/XPzlfv6U7q2/H6de36Ezq8Yqrw3xqn4nfHyfDhBng/GyvXOcLnWD1TR8u66triljk1J&#10;0qWZ9XRkTJTOTkpU9pwslb7cQd6NA+TbPoGKvUhll9YB/q/kH38N9ff4qb+B3kw2sOTSdrl3rlD+&#10;u5NVsLq3il7soKKnWqpwYWMVza2vwoezlE9w5U/LUC6BdnO8BW2aro/O0BUC+cqQFJ2D1p/uCRC6&#10;xBKgsU713QHod6Gt90GT90Dff6Da72iRQLWF0rc2YCcCDP62Z4ou9KLiQeNPGzW2RjDo8AmAc65n&#10;gsMkrgxL1c2Jtv95pvJmZqnwkXoqWdhIJYsaq/jRhirhPAseylT+A+kqmMYRMN0cn+Gc4+Wh6TrR&#10;C/bQvLa+qFeFpBCpg11idLJ3IuBK1VWq7rWBgJPkdcl2cgSspztR8W0vV+yEJQNAbtty2h7t53rw&#10;HpLLue5UcGs57wygSF5W5Q+RJGyE23F+wxnbz71vsi4PTFb2kCQsUVeHc38k3zcywbEbY5J0c2yS&#10;csekYCTV0YCf56+PwoZb332EzvRBpwP+E8YYevP9/fA1ySMfX5TMTJH74SQVzYqXZ36q3HN5PDdV&#10;pbOTVfJgggrvT1DBffEqmBKvwim2G2UylqI87MqYOF0bHqfL/WFOXan4nQJhK7XxWR1tbVKHaxWg&#10;d1JqaWVcNT0L0BdFVtFcQD8vqo4WRgZoUUyNv1fj3w6k/0z7J93K84ZzsP85jV6cv2lufkfFLCk/&#10;YTZ9fOt7+c9prLMKz/tt1Ji1fnusEY5qX5KHVP5Km6YNVfZz9yv7seG6+kRfla4dJt8Ho+X9eLR8&#10;n43ChsvzyRC5Nw6WB/NuGCh90B/rJ73TW2Vv9ZTe7iG91oX7XeT9oJs8m3nPtgnSgUdUdvoFaPvH&#10;8uTsofLbcE+bXVUkrw0TVZFKcq4od8sHKnhzrgpeHqHC57ur9LlOKnqmnYqfbKGiRQ2VOydThfPq&#10;qXgOSeChLBVQXQpIAnlT0lQAEG+OT4cBUL2outlQ1nN9k3SqJ/q8cyIV1XR3qL5Ft35Ptd/XLkFH&#10;ef4YIDoJqM/3B/TQ1AsGwj5U856xutCTatcnxhmckj0UkACKm/dlqmB2IxXMb6TixbYffnO5n27q&#10;WMkTjVT6WBOVcq4lj9ZXySNZKpmdpeKZGQR+OkGeptxJdn6pgCoJQAG6YfG6MSJB+YAtH/A5x1HJ&#10;KuA914fG6wKV1nbwPtWVqo+d5Zwu9YlTdt94Xe8fr2skuiuc48Ve0SQsA3mCjneJ04G2kSSBWJ3t&#10;lkAyS9ClAYm6MCiBBMN3DqYKD03WVaTR1WEJP9q14YmO3YRFmd0YaY/5/CEAfzBJph9JxgboDOT7&#10;YVnXSQ75k1P4fQD/YYA+L0Ul8wD6vFS5Hk33G+AvmZ2kwgfjlT89lmsQq6LpCXKRKEruT4Id8Nq0&#10;ROVNjtfNcTG6MTaGZB6ri8NIZP2REN2DtaNtoDY1rKm30qpqTVINvUACWBpfS08mYIm1tTj67674&#10;vwTqP9v+GTdDb/n5OoA3IPufdf53y9fZ807fuvOE/Wb/GAYP910eNLuNLHNGkJWo+OZFbVu2UN8/&#10;PFSXlgzXjXm9lT2zA5S6gzwr+qvsTUC9Aft0oHyfDFLZZ0NUtmmoyjb7zbeJ5wB22We895M+Kvuo&#10;p8o29iRZdJXvo67ybOouzxb+fsc4ae8D0vHH5b34qny538hTcMip+jYO3Gdjw6n8Rdev6PKGNbr0&#10;4gTdeLafipb1UOmyLip5oQMJoK3cz7WWe2lLuR5vptIF/spa/HBdFT9A1aWy5kH/8yYD/nFZTnXN&#10;hnZfHJasS+jVKyPSdXE4VJznb0xqoOuTGurGhHrQWqrzfQ34+wZU8UyHPWTDHC4PBCD9YnUNoNwE&#10;IDeh7tfHQIEnk2RmNVDxouZywUTcz7TCWsrzbAusuUqfBvRPNgb8DVW6ECYwH+YzDyNhlczOVNFM&#10;YwFpygf8BRNSHaDnUlHtmDfajlBmqm7R+BSOAGgivwlwXRkcp7N9bNfWSGcvZxspdx0A30BmGPiv&#10;9LUkFevo95Nd43WIKr+nLXrZBtz0gKn0suQVS/KK1dURJAxLNqOSkCUkjtFU7VEkNpJPNpT9Csnm&#10;GgnJee8wAM7xMt9/CbBf5DPsaEnixqhE5U9MVdG0VIAP6B9Jk3d+ukrnQ/kXAPiFZmlyLQD4JIIi&#10;wJ8/MxbGFqei+xNV+mCyXA8lwhQSVTwjwUkG+VPj8GEssgPwkwSyx5BshkbqeJ9w7esSqi+a1dT7&#10;9arrtXSj/jW0Kq2WlmMvJv+Viv9zwFfYLaj5l9g/42Yot3O13/FTZXfA7wBd6GN/r/ZPXWX2Lnt/&#10;KUcbWmrDTvOEcFfptRPaPHuEzj0xTtfm99HVB9vp6pSmBHUTnSDLFz/VQb7Xukof95I+A9CbBqvs&#10;82ESVvYF9hVM4CuA/9VgjKTwRX+SQF/5PuW9nwD+j7tx7MrfcfyCz/h6iPTdOPm2TJZv5yPSBSh/&#10;/lb5Sk+ozHUNBlLAueWrNPeSLn24UuefGK7C5/rJ9VJPuVZ1k3tFF7mXkYxeaCvX0y1UvARKvdAP&#10;/MJZgN4BfoZDqXPRpzkTM3RtXIquTYCykhAKZ9aHbkLFH+FvZtdV6SN15ZrjP5ZytIpcBCiLeS0P&#10;GWG73l8DjNlDoJ9D4pVjY81JCFfRwLkPNYDStwD0reV6Fnse8L8A8M1eJAlwdC0F+E82lGtJPSp/&#10;llyL+J5HAf5ctO/D2IPpaF+APyVFhXxm/niqJlbA+eaNAxzl92+14snIG445JIVrIwHpsBiYQqxu&#10;cI5XBwJowH8JdnOaan8YKbAXvb+3PRW/O68NhMIPpaKSWPImQrnR3kUP8nsfqQ8oSVQwl/yH6urm&#10;tHTdhLJf5xwuU+UtQVwZAvgGxZSD3m9XBxtDgTGQMPLGG20HxADfNYsqPwfQVwB/UYZcizlipYDf&#10;tSBNxdD/4tlUesyFBHA9nKDSWQD/gXgVzcCmx+FLkgOsIGditK6NjdTlkRG6OATG0ztUBzoF6Ps2&#10;dbSpQQ1tqFtLb2XUcJLAK6kAv2Kyw+8Dv0Ho1+bvq/65/RrUv8f+6zdw/eOnOZXcaQH3n5OHhGCT&#10;KP2Nc/4Rat6yUuizTerw/0ZfaZ5u7P9W5197QvtmDdC1Rwfqyv3tdW1Gc12ZXBeANIRSpejkQCri&#10;1AZyv9QF6t4dit8Lqg7ovxwj35ej5P16OOAdrrItVHwAXwbgtRmK/1EP+d7tIs8bHeV+tZ28q9vK&#10;uxIALG/qWOkK7q/soJKVnZS3ooNy3h+lsgvr0frfy+s6qzJ3jnzuXJLBReV/9aYuPD5MBU/2keuF&#10;nioB9K4XAf5z7amm0P3Hm6oI0BvdL3wYUAN8A2vB/RxN9xO8+Q8Q2GjskjmADs1dOr++iuYB8PlW&#10;gQHjfIBPFS62KkxFLnm0rtwLGwBO3sdn5kyluo+jkgKw6wR/DtT7OgDNeQB28WgzuZ5spdJnAfmy&#10;1ip9kUr/EuBf1kKlL/Ca2XP8bsBf8hSJ5vF6cj0G8EkApQv5+/lU/dmA/yF/A1jBfVT9KakqhC4X&#10;TKLCc/6FlhCw4vugz9PTVewYWvkBADSTc8cKeS5nAlV3tFXfWBgBmr9voo53S9Se9gna0SpS+wH+&#10;+X5WmZNhQ3zerAx5ljSUnmuhMhKUzxLVcy05T3zEdS1d0BgJAwvieuYiSa6OhnrDOq5yHS6RYC4P&#10;sWRobCFOOSOxUTFcmxiqfhxJzBJKInTeaD7Ah+K7DfhU/dJFVH1LAIv8bMCov9sSxCPJGBWfql/6&#10;UBKV3yh/HL87VgWT7XOjlTeB5DaGBDAiSpcGh+tk72Ad6hKkH9oGaEuTWvqkXk29m1FLr1P1/06N&#10;f3v79d/+7wX+j9Sez7RKbvOkHXNWJuF3eQC6t8LcKr1wWt+velafTxumXZP76vSMProwrbMuTW6l&#10;a5Oa6OrYTF2mul8YlqTzA9N0pg/A708Gn9VEZauo9u/1k+9jo/KA/EsqO2aA11dUb+i9b2Mved/p&#10;LO/69nKvgoK/CP1eiuZ9oqEDzGI0bjGBXjiPAF8IoBY1Vh4ALCDwrkOPCzdPkbLfcYbJ+kovkQCu&#10;S/ln5dr9kc4/M1aFTw9S0dKeyl3aXkVPd0Tjt+WzqfaPNePzG/mBT7UunlNPRVTuIqP8D5umBsDo&#10;/9J5DQA91XkecgCwG/D94Lfqa2YJgPfN5zznQ92dpOCXDgX3IxcmUuUB/80xBDRVMNcYxWw+b0kz&#10;eZ9vQzICNMstuRnwyw3wu54H+Jjb7JkmMAPT/HzPEv52MZ+/gPOcayyDikvlL76fJDUDGjwd4N+X&#10;rMJyKwLoZsX3c3yACml6+EEoMwmj9GHOHXPPqgdFht1wjhcGxetkLyp9+xgAEalvGgXraGdYwXDY&#10;xHTA9lhj+fBT2bp28q0jMa9FOr2M31a0VoklreeaqeTJJvipgYrsOnBdS2bjywfr8fdZynUaKE3u&#10;wB6MOSARckYC/FFRXKNogA/o7bwf4HwfSsEHJK15gH2BgZ9zptqbGeUvncPrj1ijnyUj0/7YA/zt&#10;DCQOdL9wSgzAj1buhCjljkfzG/D5ruxhNkEoQqf7hOlwt1DAH6wtTQO1MbO23k6r/X8S8G+t5X/d&#10;/ANa7Lxs+KutagKrcRZB4LHTz07lv5mtLYtn67tpI7Vv2kAdmdhFFya3V/bE5ro6vokuj62nS2Pq&#10;6cq4uhgaeHQK+jcR0CfqKNrwBPotd25jaR0U/YOe8n7UR77P+gJ+KDymj3n8XjfA3kmeVW2gtehc&#10;07SmZzEL7BICxw3ICwnwogVU3AU8XkBCeLSJ8uc08BvguUH19+6c61+gofg4Ff8yFf+kdHyzLq6+&#10;TzeXDlbB0l7Kfa6D8pd2UNEz7VX8bFuSAIGKti5B55csAlQkmVIAbkB3zEDMd5TM43wM9HMBB4Av&#10;tUoP4J0Kb7rbwE+Al/A3xXa0JGEBD/11gp3Km0uVtG6oQjR5AUArghZ7nmkt7zKAT5X3vAz4VwL4&#10;Fc3lg9X4VvAYBuB+sSnUv6nczzbi+jSUm2RY+pi1CwB6zMW1KZlrjX7pfJfRbijwTAzQGNALplmD&#10;F/dhLsXlrxvoSwG9MZlCEpydZwkJzkWFLpiWpQtDk3SkR7y2t4zUFw3DnAbM4z1iqfSZ8lDNy14B&#10;8OthY2+0l+f1DnKTsL3rsFd4jC9dy5qr5Bkk1BNch8c478ebkKRIio82ImHy3JyGyoOB5MJM8kiK&#10;+eMTlQvbuDkiFmYELR8Xr7xJSSQvwMxvccGmSueQ2Ej8JY9iJADHuF88l99jicEBfjK/0Q/6QkDv&#10;B360A/78STFOxc8Zx3eMRrIMj9aVYVEkuTCd7hehQ93Dtb1NiD5rUEfvpf2NIbu3A/nvs38W8K3h&#10;reLf7d5/q5XLDKev3Ya6Wpebf6qosxKKu1j5F87o8nvrtOehido/vpdOj+0IqNvo4oimWCOdG1rX&#10;Afvl8XV1eRJZmyApmAGds9bliem6PChJZ63baECiTg+NU9ETbaRXu8n3NuB/zyh/Z5W90YEKQcC/&#10;YhWumYoJ5qIlVr0MTFQzwF2MlS4mwKnoHmvRXgywoLnWwGXAL13YFIBRrWdDg+e3ghID5A+Gy3t8&#10;FYD/QWWlp6n4R6Qzm5X/8SLlr5mgohVU/ZU95FnTV+61vbFeKl3ZhQrVHjrdigrVlARAVV3cCKpu&#10;CQAwWOUGWKWPGs0HZIDcjXmNzluVhyk4dN+ShVF7hwlAv3l/CczEfksh1bgAkOUBvnwqcuGDGbAL&#10;fiNsw7esHVKojXwvUzVfacO5tUTaYKug+ysAPQnA/RKgf6ExzIAq+xzJguvleoLvXYK0WJzpr4Cm&#10;g6HErrnQXxJAySweP8TRWsfNALsL2VE8C/A8zPs5p9JHrC0CRjIb5oQVUZVLLQE81Ahfp2h/52ht&#10;bRauLQ0jnARwtE8s72kircCnrwH8tzo6vix7vaN8b3RxErh3Lb7ldzjnbgnreexZS1owuKe4tk83&#10;x9eWuDl/66EwlgKDKCZ+CiYkOw2RuWPQ+2NJBOOSSDTIlvtNw2dyvesTCzAvYsXlsB5kz2K7/iSw&#10;Rwz8JIKHeS8MwVr2DfQVGr8Iul/MsXBqPIwrgSSQpBtjY3VtdKSy0fyXof7nB8foULdIfdcyyAH/&#10;PwH4twPh7zeHmt9i/lvF69bohibnXGwmmb87zs7Njmb8vQ9Dx1s1t0Eu/rncmC2sQBIoPH9SF95+&#10;TTtmjNe+0T10fFhbnR7cjAvRWGcHZ+n0kHSdHZahi6OhgZPqKvd+6NtsMjc02AlggsUCO3dqitOA&#10;c6kfOnFQsi6OTETzdZBvZSsCmSr2EoZe9aBVzWGlVsWpVMWPmLYmACwQqKiOji6n9yWA3w343Ytw&#10;NuB3WADALF2ENp8HRbduMIKx+DGqzMt95Nk8U7r8mbwFB+UrPCTvhc0q2bpMhRtnybtxqso+GS/f&#10;hhHyvj1QrvW9Vboazb+ivUqeb0UCQpc+1Zig4vv5vlISkQszOl1iLeoc7bGj6Y3iW+s65q/4Bn6r&#10;9JbA+FvOsYTzd1nDoYGf35kPIG+iOy1ZGCvwLm3ugMi7GgMsPicZAn7HuGaWBF62BABolnFeLzbm&#10;ejaB8vP7n4L5AH43ydADENzO9eRcHgXQAMFlldHAYEnAMZ5zGiA5V2uE5JqXck6lcw3wftAX8bol&#10;AmMoNyZm6VjPWO1uHa4fWkVof7twnUWTlyxpSbUneQNyvcnxza4qI6kb8H2vdVLZmvbyrYYJrGpL&#10;Qm2p0pday7O8nV/KvMBveYbfwvUt4hoVkTALOY+iWf42iqLyLsp8mEAOLCBvEjSfwlI40xoy7fry&#10;m2EPpcgdYz6lTxETmF0D16Ly327+IAGUOr/dGEAiMoZrjhU/lICREB5C/uCH/GnxuokEuIH2v44E&#10;uDI6Rmeg/oe6h2pHm79B9c0qAH7r/Z/bz4H8j5ifmvuTgHOzO794mz1lPMKp6pyLtb67zZzRc/4F&#10;CeWxseqckytXh9Ys1dcT+mnvkI462reZLg5ooosDAXrfVJ3sk6FTfdJ1bkCGzg1K0w0qfP79VD2j&#10;aVTcksVU2seg5o9xJINb8BdALa+Pjqfqx+sKwL8wJB6AoFHL+6BtsIzT0IO+tYEoBVOtQcnv4EIy&#10;fsn9OOwhKukjOBJguAC/2+i3VWBLAIuNBfD9gKl0EWCfS/IB+PkPY/ObquBZ9PubgHrvGin3Byr+&#10;XunSJnn3rJD7q3nSlw9gk+X+ZIRc7wL81wH+Gj/wS1+A8j/D71nK73ncQPsT8J2KD/AdtkEVN/Pr&#10;egM8wVZh9h5AboC3cy7lPI3i2mPn99uYAax4DsG5sAEVvKVEpS8D6GWv+oEv08vWoFn+2Lca6r+y&#10;OfqfpPRiI3kAv+d55NDTgIDg95AArLHPsSXYIjsPzosk4LT8o4sdMAByF+fgMCpHkvCcJS+kTImN&#10;H5gPGJEy+YCw8EH8NDULv8frUJcIHe4ao2Pdo5xE7nrczhH29kZX6S2OAN/7pr/ae6D6lrTcL2Mr&#10;ScQkNffK9n4D/G4kjZvfXIKcK3nSrg1+xK8mnRz5ZEmf8ymyBsEHiJEHOP+H/Y8d6WQM0No4SHx2&#10;DdzPkQifhQktJcE+zt8v5jc7v51rgAwofZSYsv5/2JB7PslvLmwAK7Vr8gjSB1mQ/0C8cu6L0U2k&#10;wPVJsUjYeJ0fHqWDPf4dxuo7fe3++37w+zvgfrKKfx6n98FZtPDHhjmr7Dbh5YZ8uWeVt+U97X5k&#10;srYN6aKd3RrreK8mOtytro72ytKhrmjzLnE61DlWe7skaF+3RJ3qn65r4wkI6HzRbMuqXGCA7nnK&#10;Kncjebng7oVUxIfrOv3eV0cm6Fw/MmfvOBJHrAqmUO3uy9JNaJu1FtuAjbO9Y3nd+m8TdKG/9evG&#10;K3dsitPoVYT+NR1aMhcKa9XVwLcEkFAlPNagBSCdSgrVN22a/wAM5EHskYbKf7ylilb3U8nnC1V2&#10;6QuAv0NlVH/3nmUq+eoR+bbMkPfrSXJ9NlKeD4fI81Y/udZ2c3oI3MvaOl1oPwe+gZvfZker+kb3&#10;nefs3Lhv3WpmVm2tq43Ka4nJBUMxiWKVzf0EQMXseaP/1grvMAQ0um9Za0DvbxjzvYYBdicBcN+7&#10;jiNV30fVt54MD1XfY70aL1jQY89xPZZCfZ8iGZWb5wmAbwBYwrlhpSSCYuv+gyW5+H6nWjrJk4rJ&#10;+VkCdS0BhAuRWwsaOwnA2jEKTZbgh5zJNmQYIAxN0KXhCcqZkiEvDE7resj3OlX+rXLQv2GNslzD&#10;V9uq9JXWsCgATsX3rDK9z/MrOvAbSK5c41JkjYsE4H0RNvOc0X+Az7UrtqRp50iitPgqgEHlm2yy&#10;ArCI83zCZAJmjGcZxQT540Emepbx3LP83TPEBMnQZdfgSWLmMcC/BJZjthDgl/cI+BsGrZEQ8Dtd&#10;gTABzAYEFcEG8mEClgAujY74NwK+dbvZaDk+08y/SAQUn0ruLNlkR2dZJjS75yZV/bJUeFaF332g&#10;/XPGa0uf5trZs4EO9aqrA91SdaRLsjNW/HDHFO1tk6g9rRK1o3WiPmgWoyVJtTUrroaeSqujHVC+&#10;G6blH0Inol89VAfXXMwavdCL1vJqY91vjs3QpUEki55UiK7ROtI50hnumjcm0+mnvTQwWuf7xuhC&#10;3yTAn4DF61yfOF0waTA8STnjUpRvWg8tXMh3FUPZik0vk61dFhgGQuhhsQXn7AbKgTXkTMWm11WO&#10;SY+l7VT21jDoPiA/8baU8x0J4GN59ryk0m/myPfN/fJ9PUXezWPk3cD73u4vF0HsXt0JHe0HvtNy&#10;/jjg+LHiW5UkmAD8j2A3yWHdaaYx0ZolHM3cjwN0wGVgLyF5lGIuKpv7SYKV54orWuFN/1siWwaw&#10;Ab7nVSq7AR+wl9nRGs1eAxyvtlKZ0X+r+qsIcjNLAgS719H8JF4SgOsZWMgzDeTB3E9zLhb4UOCS&#10;J/m+x7En+A0mYQw4yBnHrMvtyWacJ8clAJBEWvIo5z0X6WbdmjP9fih+kOtLErg2Pkk3kXJFMK2y&#10;V7s74zK8r3eVB9C71nXgNwByzLpf3dB972p0/6rOsJXOVHwza8DluTWdYDEdVLaK37y8OQmM60QC&#10;M9puScADsL0vtKCq27laFybJyKq8dWfyWgm/2xKhe2Uzv63gt8CCSp4H9M8Rj8/gp6X2+/HTE4Cf&#10;BOAuN88SM0uEJAHrCiQhlNhgoPkwgfnJMMhk5CssYBa/dUbc7wf+7UFvdguI/wHzA91Az+PyUXQ2&#10;wMZNRbcK73HbgBVrnMvh7TdVVnxR7m3vKfvF2fqsY5q2dkjWns4pOtA1Tfts0YYOiTrQLtGZjXWg&#10;fYT2tA/Vvjbh2tsqWt80idZTMdU0vMZ/anCduzW+5v+tz1sE6tKwROWiuwomJapgItR/bLJyxqfq&#10;5gR0PYC9NCJFFwalAOQkHe8Wq/1toYidonS2V7yKJxOcDzaANWRApRKVPTpNV4Yk65rNeiMRXOoL&#10;xaL6X+c7bo4k69oINKpN4bTU8iSQjg5M9wfjzHTlWfcYcuHaBKoSlDTvISrEwhZoys7yvT+Miv6A&#10;3HuXSze/hOp/TMV/Ua6vAf7X96vs62kq22Q6f7i8b0H3Ab4Huu81Kvp8C/9gGcBcDMitka7EKKix&#10;HB67nV4Gf3V3GpfKzRKFmbW2G/jtfokljyep+pibAPbBJJyWeJKG0xrP697l6Pi1fpD71gP69dD+&#10;CuBz37cORvAqmhrzvdICMAEUwO8l4D1W8V5s4lB/N0f385YIAItVvmeNDvPdUGFrWS991roEm/MY&#10;4+hB1nieQ38/zeMnAP9i3mct7talCatzGiNnwb5mUx0t0UK/c7n2eTZQ59FG0goAvLYLQO/ogN7t&#10;AJ/jKwB/bUeA34lzRfO/3F2e1T3lerkbz3XjPV35jciD1zrCdAD+yyS05Zy7/QaSWKklAX6HVXTv&#10;8hb+yv4iwLajmSWKVfyN/R1MyDGuiYG/9CX+DnORANwkADfJsJQE4CTDJ7LkeRJmyrH0MX4TLKDE&#10;jo/D3Ow5jmbFi4kzEkHRAn4rCeA3gX97kN/Ofg3m32+m2u27/N/348YDZTbFNc8P9pJryj25W/ue&#10;ma3VzRP0ff9W2tq5rra0iNUuAL6rTawzP3t/a5sdFg8oY3WwLcBvF6/DXSJ13MZrd4rR2Q5xOsZr&#10;W5tF6tNGYfq8cZh2twrX6e4xutgHgELTL/WPArQ2rjpBV0ZAAc2GUsH72xj1GGdu9onucVT7KCcB&#10;nO6boILpAMa6xQxMUPic+0gcY0gAw2KciRsXkQaX+9kEkWhdQCJchAFcgTnY2O1ro1N0Y1yqboy3&#10;Y4quc7xC0rnCc9cnpauAhFI8D41qQUzl9m0cSsWfqtIdT0jZH0kXPpRn11KVfjVTni/vk/erySqj&#10;4hvwPW8NUCnVq3SVv+L7qPieZwygAJ+qXGSMAz1ebC35DkX+/xP3F3B2Vmu3J8q9v/7dc073d/be&#10;bAjRqqTcvWJVqbi7u7uHhCQ4AYK7u2sIJEACAUJwd4gRd3cpt3H/Y67K3vvr/rrP191Xwn72WrVq&#10;1ZL3fcczxpjzmc+EVfGlVTB4NYxZ8QDvC6P+A/RE1YOwvBmqDvTlD6MAYC+Dv8K/47mW32a3GoBf&#10;ZUa3rL8A/OWA/s26CI/x+2XdYf/ugI3blwF9SADEc8QzPFY391/xFCAAIC7+qSDKPKVGVD2HqniO&#10;18PSVD0HOPmula5afKwXn8OsbzUC8O/ClnnQzYORd0eigt9XPNRd51ABp65Bkd0CmJ7ic8Lo1S+T&#10;LOvAXgXYq14Zws+A/JXhAB3AvzKGxDBWFW+MJcmOQ2GNVO3bAH+FKzn5zq9a8XgWw4rGAEZ5PM/n&#10;BdhODLWv9gn3K1/gvLxI8nuZ53O8bIcc1cEKRaKShFhOEil/EgsD8EMSIfmVPcz5eYRzY1VhJUBC&#10;qMYaVPO86qedZCIJoyoEiuIJ/sbxWMf/7wL/wqDdf/S7SBjokdVm7kLjOnSFXULOqXz3r/rp4ev1&#10;7tC2WtevlX4aWAjQYfieufoO0H/TPV3fEt/3zEbCkwRg9E293fMsU9sAvZeD7hyRoz2jAJsXkgDe&#10;vYBw14Qc7TQQx+eG+vIDZuWJrq/O0hFXdXkp5Mx8HZyaz3OQ6nj5Izz/8Lg8HZzQXPuJ3QB4LzL/&#10;8HQAezVS3SB5sEjVDwKeW9vp/HWAfzHyHl9/5oq22jk6k8/iRg6pBMloZI62en338ExtH5Wp3ViC&#10;/eN5/Sl8zlkkgPltwriD54PLuXBd/FK5HMZfO001ny1UxQ93S/tXqnbPW6r+7UFVwvZVny9U1Rfz&#10;VfvpbIBPglgxPgDfUr8aD1r1RB3wYfQSfLxtRjmMH8YakP4VyHjL9RLun/ctDO5FNB4TqELSVwFu&#10;RwC5we+oA371YzD0IxEbUXw3r4389lx9mNYE+BGQ1wH/rf4Apb9q3sK6vMVjbyL5l3OBL+Pif83s&#10;XwcCwFD9gmdM8NSe8yeqPS3Iz+ExoupFvteLABS/XePv+SKMzHet9DTik/htmD+MtD/Uhc/kc+SB&#10;Q0D4OKqA31fjyyuf6BtUwbkb2+gsyusMtqvGieQFXoPXrkC6V72Ez395uCpeHYXcH6PKZRP4HpNV&#10;885U1ayeotr3JhCj+Rn5v5K/XeHv1p/v1l9aTizj59dte3g/Wx9Ujy1QSIwG9ovdVeHkwG2lb534&#10;SAo1L5E8UQEVz3N8AX8F4LVKKAP4xYC9FAA7CRjIYUoUpVTNc6pfRFW8Eoma13id1zmWWKuqV31O&#10;uCUZ/W+A/x+V8Bqg//y5Tpr/OwBfiNrwvwtePTI854f4HY9Ve4UbrxH6nNdVzUV2HDnDs2D30v3a&#10;8dJdWjGsDV48Vd/1ztUvfZoD8FytbZ+iz5Dqn3dK1+ed0/VFl3R92SVD3/DY16HNkpeRuoFEdlg2&#10;unMYTO1lkLOQ7QDw7OICwITUuwHJ52WgyOoz1+J5vBAEeX1yUWt8XoGOzYV1Ad/+KbnaP9ns3zws&#10;yTyOTz/pVVmogGPTed3pOWH99blrC1UDa3g+t+JRfCnes+SuyPSWZaXfy8Uc+6dmAPYkbRqSpg3Y&#10;hF/7ee15ln4dmIFNydbWkbnaM8Gft6W8ztvVdWHkHE9YDevUrByhmg9dFXiFyr67TRwo4mXV/na/&#10;qr+6TtWf4+/5XY0Z/70pqn57gqregJlgqwqkfvlTMCDAL4PFi+/yIBxe8HbAb7/v6TnCU4zFMOLZ&#10;O0heKIBSj0x7EY09tH3oIyQDT1cC+HKSnL1rJYzj+feax+z1/fccY95D+FxZ8nowD9BXvYnqeAsm&#10;XMHP3A8JAPDXcFuz3M8BiGZKAFIDQGpeJl7i9w4AXg0IzcI1LqJ5xdI7IrurXhkcljQboNUv8/jz&#10;/B1R9RSgfwrQPNldpU/A/J5+e5734Dk1r/rvAPTLsLlnPR7oqvO3cJ6WYL1IhNUkhZrnBsCwABQv&#10;73qIypdHq2oZCfVN1NQ708O0ae1HM6SPpkgfGvjDVbt6iGrfQS0Y+G8PlN4e9I+oeYvPRyKoXgbg&#10;DUKrASc5lEC17cBjHGfPZtj/Y2dscaqD4uHaIqqfQQ3ZGjzJcSaqbBn4fRWKyCXfIVAPThYGeeXr&#10;hMdSgsrimLkQiaggCVW82vf/yuCeofyvcYH5L0h24sKAXfgZgBvo9uuAvyoU2ODZzewAvursHh1Y&#10;/azWTO2jT4cW6Js+WfqxT46+gck/BtAftsvQB0UZWtshS590TtMX3TJIBO5uAnB4zq/d3SAiSz97&#10;DXn/dP3SP0Xbp+bp8DWA7l6k4WMcEKRhLaxZgzSs5AINg1IwWY3Z7E4y6dJuOnN1Bx2ZU6g9k5pr&#10;32T8PHL8yIwWeP9CncWTn57vAbp8JLmLI9zUwotR8nUOr17tYpXHyaxcYB6Rrn4EYFg+AyrXuJfc&#10;4DqAVmExzL7Judo6OlsbsCC/YRkcm0dka/uYPO2dTJKZh0q4upALsQjGBXDPcJG8Bpu9M4oLDXb5&#10;fIEqvr1F2vyUtOVZ1f5yF8C/Fpm/WNWfLVD1ugjjV7+N/AT4lqie0gsDfHxGy/ASzwt7WsjM71kL&#10;z5Wb3QmP1tuju5y4HPleBeArCUvKEDC9oxLwe6S50tIS1qnmwrUaKMbjl/G4XkS2vkzUSf1qg/tN&#10;bpH5AewrAd4F4FseA4yaNwkXzLxBLLNkBjSvA6bXYFw8dzVeu/p17hM1IYaSFGFZy3ESQbXD8+xW&#10;B88hsZ9HSnv6zZV4nodfbik+ivfiuODHK/Dylcj68ke6h7l3A/8cx72E66bqiYHIYmzSsyN4jTEk&#10;psmqfIvj+v5sVa+dLX02B3U1XbVrJ8H6w1WzaigxRFWrB6uWW9WFVUA1wK/iO1aZ6WH5mpcIrIy9&#10;//n7C3T2Xvw3KqnExx8SKX/M1qYP3h7L8ixgfW4gioB4eXAkSHaVrw3FagxV+TJu+S7l/j5vjlDV&#10;26NU/S5JatVoVa/mc79PUvpgIjFJImrWTAyP/X9gcO9fE0AE+Jburo0P3WLD9Bv3q+rq5CvcJuqE&#10;zv2yWt/fPEFrBzfXj0NaANgc/dQjTd90StXH7TP0blGa3m2Tpg/aJOv7rhn6Awm/Aa++fUS+do3O&#10;0x6k8d4Jedo+HvkOAx++sq2K7/NJH420GkMMI8i0sE61R4yfc4UYF6szqqe1HuzKRe9CnY4AzRV7&#10;rr/P0YbBKdoxJlcHpiC55wHAqwHJDVzMgPfstaiCRYD+ChJC3UqwMy69vKFAtfjF2qfIwngoD7qU&#10;PRAZKLOkdjXZ2atb6dQVrXR0TgvtQ03YcmzDRuz09wDw+6c2j8h8ryxb0lYujKl4xKO7MMQyXzwA&#10;f81k1X42T1XfLFHNHw8B/idU+/NtqvryKth+IcC/XO4FUPvBFC44vOebo7jQuLifJ+PD+mWPdUPu&#10;eqoLGwFAwyg+98vt5esG6mwHIgGrAOZ/AD4Ev0fSB7lv4PNYmHrzCLylJs8v84Dgwx0BPgmX+PfA&#10;98zEANWuBKAAv5rbmrcBsCse3wEkbwPklQB9JUB6axjPH4pc5j6ArVrm+XSXQAMw369LAGHALQSM&#10;FgbhAFeYRsReLAfs9t3voJZWGRAcj5XEmyNhQ8DCsalAAZQ/2Usl93RE6hfq9A1FOn8718qjvPYz&#10;o1T+wjhVvIaCWjlTtR/Okj6ZyzmYqepPpqjyI47xGr82n/M93ud9Pt8aPu+aYSRfHkMBBPkP4Cs8&#10;FYhsLychlcPS5U+RbJ7gGLt6ETXiQcnKhznXj2A9HuzNeeqDuuL+Q5w3ovwxEtHTgP7ZoVgBDygC&#10;8ldHcmzHkDDHkjzHkUyJd8aTiAD6e8T7E1UD2Gs/QClaLa6ZpOr3xpOcxv2fY/xIAOR/3Lfs/+dM&#10;uxOAH3cfuMiWvuVB3oetidz4seaQTr73iN7Cf/88uo3WD2mpX3pk6CcY/AvY/KN2KVrljQFaJuuj&#10;Ivv3PP3uVkj49L2A0s0Oihci06+EQa9rpfN41Cr8Wu0rgHw5UosLpfpNwI4frnwVlgM0lbB8kE5c&#10;jNV4vdoHAOe9yL/bOuv8TR11Cpl/5mriyjYAkxO/ANl/OZIfgB6f2zxYhJLrAL47x9xOeFT46pY6&#10;twjmn5eLIkAJ4Oe9mMRyN4y0evT5AYALsEpuLQyVe+euIUksJnGQLI7OztfB6Xh6EtbBafk6hI3w&#10;WoATHsn3ijlX+sFA9qcV9rdc2NUrRnAiOYkwevWXV6v6p9uljQ+q+oebAP6VePwFXJAG/kxV8bzK&#10;laNhAjw+jFn5Un+UA8z3JHKXpGf/Hjy9V8AZ+GHQDkAb8I/znv4ej3Pxh0o6JwADwUkABVDn6cMM&#10;AcCvBPiVJDsDv5LjfMYrzHjcwK95yaP2lvv/BL7ZvRYGNAtWvwOI3+V7OVaNVPUqQAQ4q98eQfDz&#10;Sph5BQGTVZrRYLcqznO1gwQQBt5QQ76tMPBfh1nf4Pv6OnhnJBc/BLBmPIAdDyDHqgofXsVrV73J&#10;a/F35bYGri6EWT0DUHJ7R5271QukzLqW9+N5X+T927MAMkpq7XRpLUngg3GqhOUrAHYVAHcIwIsk&#10;4HUbVe/x/n78XZITiqYKeV0Jy1c8z7nEhlQ+bwvBe7sW4Km+KoGETt/RQedu78L1EinXLr6F63Np&#10;B352/YEf64KC5NzcT0J9iCTyAKrg0V4qJSqetjLgeg+vaQvE6yLnq17jfZZZ5nOckPlVVlREFfbr&#10;//TgXuT3roW/MA7Af56Gq6mG0d1/zn3h8O0urAnbHO3T8d/f0PZ3b9NHo3L1bf9M/dbPLZ6y9XVn&#10;fHuHdH0IyN9ulaoVrbhtmaJPO2Tol16ZYeT84KRcJDY+fDES7AZL53ZkZy5cLlD7QJdX1r5peWhp&#10;CIt4wOQFThwXbTGythjJWuI5Z3ycS0xdZVay1PP2sDksbrYOZZUA2qB2yWfpjXj06wpICADxykg1&#10;3rnreewmnoMUdC148bXIfwB/amFLnZyfz/18PDP+0IBHKrvm2tVuYb7+poKwUqzEHXBcsnmF1UTz&#10;fwY24iSPnVrUKjKt5NLTu0gggNFTVKFghAu9+h038Jiiqk8WqOq7Jcj8W1XzbWT+vgqZXwPwa9dx&#10;kVrSrTYLAB6YLQD/WaTjk75YuuElu4S5eA/clXPRefDLSabyMd7Ly2SxLOWAvxywh8E7jrUt0oWK&#10;Mt86DPaKJ/H4z5BQPfBE0jvvwT28fw2es9aDdHU+3wNdtSucwDhHsHut5TEgMThDvA97vo80fW9c&#10;iFpYyd+3ElleDtDLYX2HE4CjykkA8IZAEVUt5/jw3Nq3LXH5W+StV0zWfORby1seQ/5WrXQS4fmv&#10;A5IXAQZSuuZZ5P5j/bhWeuvcvb24bmDo50gub8Kaq6ZK7yPpUVtOHJUree83USkrI5K+GpBXAfjq&#10;D1Bkq0dJDicyJ7W3URRv9Ffp6wB/mVUJxwCZXvU0LO5l0/cBaC/sAeBnXay12I1PCnR6kadyIYkr&#10;W+o0JHP2GiyIVyVez7VaN/3rqdhST8WSwMtI3D5X5baanip8gSTzEgnG6ifYI76rE0BdVPN5/vPA&#10;DwU2Brl/b+CXEfh2bzrIYwp94S3jj0tle6TjP6ns19f1/dV99eXQTP08KBvv7n5uWfqmQ4q+aJ+q&#10;D9smhf293mnj7X9StaYA5m+XiQpI1y587zFY0a2X3DKq9Fay330eYIJ9kEuh9tuDQTBJZDCoT5j+&#10;8VxvyX1FeE3CNfF3dNY5y/kb2+mMq7ZubA2AOXhLIyAO5Z0ungGkoXDFCyMIL7Qwixcj08PCE/72&#10;HOEEUXFrG1UC8jN4wmOLvOFhHkwO+N1k4bb2gB9AWE7jo8MKN0+buamEwe/BRJ9IkooryM5e7QTj&#10;+XtUjBPDjS595fmebnIxCmA1Q1RasnNh16zGs3kA75urVfvjjar5GrYH8FWfzgvAl6U+sq7qXYOG&#10;CxIGrLEUfo4L4WkY5wlkJsCvxEZ44M5MHwG+QW07BKvUDR5FFqJwMYWFKKgmrFINdqYWFVXN78Ic&#10;9VOdVPtsV8mDT492Csfdg5y1LwB6e1lPTy33KD4AW2FJjwQGGDUApPp9BwnqfeSpY80EmBl25r7B&#10;WwXwq1EuQZqjXsrqWP+fwOeYcFuNIjDoa94dC/hgePcu/CASBnwVSbCa41Hj1+N51SSQYBNeJhG5&#10;cclzQ1X6zBCVPD1Exfj68udsKUhGyObaVfw9KqESJVkOc5s5a/kesi0B2DWrhpMQeO8PeP4aJzE+&#10;g62FezSEyj9UAeRk0Jc/i4QnuZbdB7Pf3p7r0ARkBcm5XxhZxnt8Rh6RqxOziNnEHJTu5bk6tzBP&#10;56/KV/E1LQB/67AGxEVYoe7CYy7h/PicdOU7oWqfJzx1+KoLpYjXSMSv1sUrHtUPg23/HvT/YRjc&#10;YdDOt8h9ZHzY9CEsiDkbaQ1VfUA6+oP2v3G1Pp+Wq497xgSpHnqad4tscvBlYZo+LUjWOsC+tl2a&#10;3i9KIZL1fmG8Pu2YqN/6p2sP3t2dTE8AJq/6cpFF7WO9uBi54PxlXueiegNf9JpHvHnMHp6LsPQh&#10;j0YDsLth9du4fyMMdA3ZdBEgXQiokPTF1wO+mwsjgHf12t2EQeoBLSJkz4c6oxL42UUtTgiA13Pe&#10;513JhzoICyVC4Quv7zngRS11bHZ2kP6nsQBe6FJ2D6/vKrgAfk+dOQFEVIWrxxx+PdePeyopXATY&#10;ibCs06vnSHKuRrMvr3jW2XtwGMCpepsL6+PZqv1ikWq/vQa2Xwjo56oa4FfjP4UV0EeTI8z59igS&#10;I8zzqqe6YH2AHwpdCLO7xzrcAivMSMDoAegAvpxjWeE5YAObi6mGZFAdkoFHmvk5jDI7fJF1Bfjd&#10;JD+GyipxTTnAl9WYR+aRm0GNvYUyc29BAFGL366x7PbgE5/TgL8A1BqY2oNPNXhRg7hqxVhVLseX&#10;vzU6MH8AvkGPkgmen8dqVsDyJIgaQBrC3301PxNVSP5Ks/wF27DcyZCfX0VBvDwE3+25ef5+Oe/5&#10;zpTQQs2eWSvHoA6Gqez1PtgIj8J7kBWycQES36VqJd/lnYhqqUGp1GAlrFiq3hulShJbhccoVtiS&#10;DFKF1/I/W2ezXJoNqbhE3Irz9LVcO1fk6dhct/PK0eFJWToyPl1HJ2bo2KR0nZiSqdPTs7G5maGJ&#10;R9lVLVVydYugIkuxkS5ZLudaDXUVBv8TKDKXPz/H+XJB1MtgxFE3i+CofLFbpANPZNMHA9zyPRLh&#10;ZyJSUFMefHuFvXvY6YXnVML0ld5T7Yh0fpPOb1ih9XeN1ade9TQ8L3Rs/a13mn7okqKvOiLfYfeP&#10;2xjwaVpXCNsXJsP4yfqkCwqgV5b+GJil3W5nPAmWn9Ui1L+fuhK2h1kruTA9rVHzgjMYB9/TIZ6y&#10;eJkL+FkkposaHoyUlxr0pbci8a9vj29HOi3gta5ojlSCaQFZicHnohX8baUXf2AFQsa0rPXI9OPc&#10;DwskIoNXZUj3UmR7qavaAHsxoHehTgA+UeGprxtccJOj45y8s3NbqJiTU8XjlaESDsCjQEru4W88&#10;oEYiqcTPRZbo8pl5Xlj1hrQ3y5d6UVCo3TY4OUmuRPN8s0fmzfoeyFkzA0k/V7WfX6FqD/YB9upP&#10;SAaW+WtnqHrtNFUCpsp37Y9hptdg3FeQ+nWDSi6CCYUwALryCY6tewVw380xKj1FdGGayHPx3Ho6&#10;KdTTBybhPFjGE15g4/Cce60H857pqeKHO5NkLhSiAPrXeW8PsiKvqwGDR9SrkeOVKwG/2dTMbmkO&#10;0APTE1UG/LtmfMC0Em8OCM3UQeYD+oplHAd7fNufNy3JYd23HHVgWwG4iSorHh6zp6/xc1ANVct4&#10;/HXeexmv+Qbvu3IySgE5/54l/aQwIl4BU5eTrCqsJF+pS2AwdtXreGVbyxUkU5JCAP47vBbhWZcw&#10;JsHnqF7uwUf+3oB/hmOOLfJUXen9XAsoopLbSPZcM+e4Tk4tyIfkcnVsZpYOAfL9gH7/2FQdHJem&#10;Q8Th8an/AP+ZOcTlWQH4Jde7BLcVJFEASfC6LmUOYy4A3wnc5zDMbHALWbqIyMVErhGwFb6oEmBX&#10;GuhI9xoPyBno8i5reHb+PzB93SYRqipWjUfly5HzeHed/lWH3lmqL2YX6Rvk/C/98O9I+R+7Zuir&#10;Dsl4dcBdlKT3WiZodctErWqVpFUF3IfdP+mUol/75eDjm2ufWxlPaaETMwHpXPzu5YTbLN0COB/y&#10;um4Y3s0bXuophYomvghZy6WMpY8j572AwVN0llC3tuOguoIOr4R8OrOwhc76ta5rHWR7qZedIuUr&#10;729PcLAeNug7IWnNboRZDmYLc6X2tPZOD5EAnFUBsivdwmIU24M68NtvlSDjTyxAms3NI9nkBU9f&#10;czfSmMRSSVIKSywfxLf7Z9e9eyrxfpjVPhufVuHFLg8a8IDxEU7Q4yQ2QF/hqAN+GKFf5osM7/rB&#10;TNWsm6Mq2L/K8v7jmbD9jAD8mo+nqRp/a9arMsva24WVZR5cQn6/0AcAkzy9rpwLpBLGDgtDPP31&#10;nC8Qy3R+77XzvmgAdaUvGheG4NtD5RmvF2ZMfD48RWUvj68se8rnyZ8VZiThhCk4T0cCVo9TeKDO&#10;006VK/w9YHNAXelEYBn+NvdhbodH36t5jgfzDPZKZH3V63hm1EuFB/U8qo+N+YfP98Ce5Tu39tPV&#10;TjR4f88A1AD46mV+Hd57Oa//1gSSCqpo9VTYepJqURjV73gwlNd2TT7e2ItxSj0g9yoA9uv6tbw8&#10;90J4ya5X73HfQK8iuVW40s/eGptT6RF8z7lDJrZAXmBTfjcsfTte/caWEBHWcEE210uWjs+MNM04&#10;NDlN+8el6MDYtAB8x2ESwbHJmToxLVOn5mTpzPycAPziJQD/FpcZt4bxwYlBH67jLuCF82Rl5mTt&#10;suG6qHYh0HNc3890sse3V7dPx7cH9o+APXKfhFDtkXl+V3Yu4t/P/i4d/ECb7xulVb2j9PPITP00&#10;IE3fdk3UNzD7Orz7RzD7ewD8be/i2TJeb7VI1IoWSVrZgsdaxuizTolhK6J9I/KRNWSxGfmRNsnz&#10;Af58ZP4iWB/5695mXt5ZhUwKGQvA17xIBnN1Ege1guwWBqEe6kom7QwbA/rrDPpWoWjmHB763OKW&#10;SPxW+HQOkpeNermp69A9CEfCCOCuk7GhRtwyyeH7TxPO1hxUrxEPdeoesKtbjBIWpHg1G6xdBYt7&#10;9P4EXuw0CuPMYq+IKlQtyaga6xDmucOIv0frO6oaT+2FGpHCHz6DB9Aeh2X5vjVPAyrX17vwxiWo&#10;z0VGgWtcd/86jIkcrX53Csw/nQQwQ1XvT1GVp2w+grU+5rGP+Z0HtZCd1W/DdvjSGvypV8p5qsvs&#10;b/8dATjgJgITAPDADvwcxlBcdurKOyRupeWuLZan5wjX3Vd7ma1/dg0+r29WLHvGicBz7ADPgAeI&#10;9tP24xUGrueeiUrL7TcBODK+AkCWvYas5jmeYiv3cw10/r7ylQGAkOPwYt/IgJUr9eqiigQTCnbq&#10;inequA22xvP5dYU61bxejVfcwfA1b47DfwN0Fzh5sM4WYzXv/9ZgldYtwjHDV/vYvIzEJwE4EZTD&#10;9JVmcWxTbQgnFZKPZ45eJKF69uhZwI7iCaXFYWykjlAe7qiqB0j8d3ucimviJnz6dfbrXOPumDMn&#10;UydnZOo4wD86JQOgA/gxaTowOjUkgMMT0nUE2X94SrpOYidPu2cfwD9/gxfetIbEXJPftm42CXLi&#10;+grTq6EAiM8BVqoAeuUzfI5nIZknUZiPF+kiN5s02EF3RML7Z6+EqyzBxp+G2Q9JxRtVtmeNdr20&#10;UO+Nytba3vH6dVCmfuierB87peurtulaR6xth28viofl4/VBm3i91zqyb9jbrRK1spV/jkcJJOrP&#10;vpnaO4xsNzGfL52jM/Pw8vMBC57+FBntLL7Hfd08qu3+dM6eFbBNGdmq9AnAZ4Z3swavwnqgq4ph&#10;1uJb24f5b1fhBcB7EcyVLVV8Na/l0VA8UbE7tyLxzeAuNw0dVAxugO5wPXXlC9wSYdzAj3kQCzVQ&#10;zgl0wvCS1oq6KDHzuxDmLq9sa6dqL7lcir1Y7GWeJLGryMx4+kov9eUi8Bx/5RPtOSF1Xhm2DZVY&#10;vEe534cEV+3qshcAKRdx5YuRqHqJCw/gV70Iq72CdEWq1q40S3HhvuuIDIaFQo21sNjaySgAGH8N&#10;PvfdYTwXANmbekrHo7pOAnWAvjD4E0plgwc0cHkcUNfyNx6YC4NzYYDOZagD+BlQeZDL00OhIs33&#10;B0mAw2Crec1MCxu6wIaotcR2wckrAOZ1EhHJqwowulFI5YuA/AWA99wAlTyLYiAqXLjiKTaSSLnr&#10;9Iky9yl8unskUBVh9Z8bYTxFQnoS4BFV/E3t8wDSU1vP+riRPFxbz/GqWG5FMVa1HCutsn0YBsOT&#10;IFAkBnAFgK+0KnJSrEtoHv2OWBWOGdLdhUKeKqsA7GUo0PCZPPhp8rA1NJFAEl5BV/YQLIzSq7wP&#10;VXlXIfYSxXlzPoDN4ZrMRYki3+emR/rwTUvXcdj+8PgUHbLMB/j/iHER4B+fSoJww07wcZ7ryr36&#10;AvDvBvhYCK9crHB4Ac9jYAecVD3J9fYUoH8a0D8NZp7k8zyO4n0U4LuvfKQXXSn+/awqq86orOyI&#10;asr2qGb/5yr/7kn9fGNvfTEiWb8NSg/9x38C8N92StJnyPjP8OufFqZwP1lfA+ofOyfqV29/1DVN&#10;v3bB43dKCx7/q86pJIo0rfcWwNiCA2PcDTQXoLcII5pmyZMLAb5HLt1ZFWYNBSPPcHCf76LSpzur&#10;BOC4RrnM8hzQV3rZ5V0w/dL2OntDUSif9So5t0R2hD5s7iKLnyq5GfBbmiPxQ405JyyMgiKLgncN&#10;TAcQAb2jynXTlkr+Pc/zSHUYQLmPwI+HaUESSRi8c4MIL4kkMVR5lRqf/+RifBu+/+TVzfl8Rap9&#10;GKCTQGrIvtXILquLiH824P1eltSW1zAZLHehQKUa5quEQSte8iARAHbl1quA/42RYVDLnrnG1WhI&#10;ZQ+I1Zj5Pwb461y8wWOeNnNXX1eOvQkoPPX5FuHpteUeePPFzYUeGB657pJZGFyAWSvws37uChfa&#10;AOi6qF3p6SwY0FNa7/g+gS/2QGIFoPeIuwfdXB0XArBXuoKQ71BFVHpBDQCteGZgKIstf7S3ih/s&#10;QXRVCcepDLtT7mnHRznuHnT0FCO3FW5x9Qjn3EtwIQUvsvF0pBfaRPr1A/4n+qj8cRTBMxynF1AW&#10;r+DzrSw4RpUrRoY1D26qEb7vyygdj1W80IfPBcO/bGVDAniNBPCPWnr/HpvD8yo8QBcSDyTkZbSh&#10;tsGDsJCQQV7XJdhALHfrMFi+3D30bitQ2S2ozhth+utyISTILgA/QyenR0B/dKKBnqL94Gzf8BQd&#10;HJVOEkgP4D8E8x/h9yemZ+LxeQ3UpEf3y25qpcrbC1V5D3FvZGWel+qWP4QSfdizKyjRx4nHSEKA&#10;vYqofIjn3leoiyKls2cVtmgqPxJ6uVVveVeV3zygjTd21rcjkrQRdt/YI0s/d8rQt+1T9HmHJH1U&#10;GKtP2ibo83ZxyHwUQO/ksAx2a9+MEH/2SdOmnila343He6Tqz96ZMH1W2HN836gcvgigmGm5g8xf&#10;hBfny5zzHCWyudzloo+RrQC7gVEOQ5aZdbkAPMpd/mgPlQL687cjr29qH1i+2AHo3fctxDUc6Gtg&#10;/Gth3RtaIvPxV3fZPpD5OFm+mDxL4IGqAPALgyBeCom6CGEFEBi/Tu4D/NC6yp1oUCQe5LPUL72T&#10;E+vBO3utB2B+wO9EcwbQn7kKq3GtR2CLkPx1FW58J0+5+PVr6gbIqrm4LDGr8IlBInvgCiCFYhWD&#10;yD4X0AcAIV8rYFCDys9xlVuVB7RWAXSXaK51oc9E6SMY7n0XxQBSAFsFQB2hUm7lQIWVZGZs2DzU&#10;dBOB0QG7VYJBXbsKxUCEjT9cibaan0kmte+NCFETbkk+q0byfHwyn7ViWd0gnr188OcGIEAE8BXP&#10;IJ+fgtGf6K1SgFv6QHeVYIeK7yGpu5vPfZznBzjfXlDjqUavFXDC5diF+/d34jmEnxuC+/egBHmN&#10;MpJH2cOohCdtAUiaL3N8nCStPMJYAN8VdreMd6L3Mfe4RtULtjtOfCRAGD+0B3MS4HEvl60w0FGH&#10;ob7BScgWE7sWsYC2jQC+DvQmgHIz/B2eazfgue/2YDf5OgD07pPnjTAW4Ndnw+JTYfQJsPzYZB0Y&#10;mQTwuQ/o/xmpOjQmFUucynMzdW42f48dLr4yT2XXA/6bW6r81haqvLO1Kj3Qdxc/38vtg4WqICof&#10;KCDaqPoBq1KecyfJ4rYWAL9iL1L+T9XuXaea31/QqZfnaNP8Qv0yNEGbBqRqg7cx7pqibzsm6/Oi&#10;FH3s0Xj8+2dtk8JupRsA+K5BGToAi+8bnKFdw707SWZg9R08vqVfqrb3S9PuARnaO9gSP5MMlqXj&#10;U7J1diYH4nKAD9Ofu64lGRNQPAnwPIfsEts6cLhpZejH/mQvsn5PlT7YXefv9Px8+zD37flwy/ti&#10;wH4e0Ie17W5d7Li+lUqX+iQ4A3Ni3BnVFWhhAISTyuuHiyB4XW5f9uAWt04C/M5WwCOl5V6ggldz&#10;XXt5aE+FnLuNk2wVcadHa5FcYZbARTztVUOCsL04uSiPz8dJv4GTQMKocUGMxxT4fh5dDYAnIksw&#10;kZlcfDVvwKweNPII9Vsj6ga4IsxpuVzuhTeeg0YN1OKbIx1jACHA80ox7+SjdY4Jodtv9Xu8jgEc&#10;ADtcep8AwALI1WZsJ4JQOhth9Mj8tEtQPVVFQvHtR6NDkUqNdwH6aBy3WIu1Du8MNA5bwX3Pw6M8&#10;QqGNR9GdBABdxasEaqX8mf4qe7IPrA7YbdHu6RSWybo82bfhvmc36qLMC4VsqTxTQxRzrN3Lzmvr&#10;PcXrllWld6IG7+oSimHKAX0lbO9uOGF9givjvILP9fvIc882eMWfu/1WeCDTTT85B172WukE7KXA&#10;KK/IUmAeD37d16NH5iOAt28P4cE0S3tbTkBfTuI32EsBeynsXra0ZQB72RLuXw/xhK2vYOtF2Tq/&#10;IBvQI/NnmO0jU3eHkfSHzO6juSUOj0b6j/F9bolj/O70xHSdmpqhcyiF8wsyVXpVrsquy0dh5vG+&#10;+Sq/hbi1uSru4H1va66qu92Nx9c/pHoddmFBoo7MztDBycl4/F+f0vGVi7T1zn76fWa+1g+Dnful&#10;a3N3ZH0nPHwHJHy7ZH3aNkUftknTR20S9SWS/o/egHxwjg6NyNORkcRo7iPfD9RtXbRnZGQPs51D&#10;UnheKoBP134eOzI+S8emAHy+wGmyl9sPmxHdbLDa88seaeZEVNhjc1KqzMjPA/jn8H9P9AoXTInl&#10;/c3I++tcA+9yWK+wM8vD7mZ4AF+MvHcEb0/GLYWZQzdbMnRFUBOAzyfbWb+O5e1xK18EmF4T/jyA&#10;dwME1/c/1oGLCqDD6F5v7mWtxSgIqwi30Yr0eDP4CQ+28LwqLEVop7W0jc7ymU4TJbcgtWCrKmRr&#10;Dcms8nkUjRMOctKj6CE8+OaBowvA9+i25fyb+GK8sj2zS03L6ga4IgtYSAAeJX/bnh4AfojMXwsI&#10;PzIoxyL5AewaGNnxwUgpbN9lQGMDVtkKwIwuSHFF3bteZQaLr+FvbBUMcoObJFL7CUrC8ekUVX86&#10;OUSttweztfC4gscYsBsVYRrtAuOTBC4AH0CWPeaOv91Vei9gvQuWN5BJoqGf/+3eW8BTpkUhSm51&#10;yXMkIo9xu9RBAr4NBeCuOoC+7F4S+MNIci/FJaqsKlyi/Ays7QE32zUso1e41YZbzq3JxErLid81&#10;CAHogBuv7qm34Nc9OIekdwMNL3818MOUGWEvH+S9Z2zqWL7SDU18TdwEE9/YHOJx6+8WKkV5lqD+&#10;Sq4C/AtzVbIAwpsL8c3Iwt97Zx/A6ME8ZP7BkSk6yv2jY5JDHBmVpKOjfD9Vx5H7J7EF52alqHRe&#10;GpGl8oU5vG6GSq8noaAmzru/HonB3XWPzkjW4WmJwUZsA5fLOjXQjcl/0c0Zl+ii3Ze30Nf9G2nD&#10;0HT90Std67tmaX2XbP3UISVs8P85zL62IEWrmyfow0JkfZck/TkwW7uHZuvw2HzA7kYT2Uh3R0aI&#10;g8T+CVlh/7JdI1O1e2Sa9iJbDk/K1okZeTo1y7uOZOv0vBy8fZ5KbmyDNzYTkonJuhUeuQ8dSAAF&#10;Gbrq+chJNNuXcMGcd3GOC2Bc9eSqOgcsf+5amBXlYMB7bt0trrzdUzGMH0bgA/A5qS504CSb0Svc&#10;8QWge8YgMl3lZOCLgovDAyOuRTfwH+QC5OR604vzS1EUN9qz+fULQ1mu/X6kk41lH+/lzigwv3eF&#10;cXut0KACRVCNL6xB7kcGE2F9j6ATtf8CfPdwr/LAk+eL3wak3mRzJYzrOWIsQIUHmDyiDfBrvL22&#10;p6xg2FCu+i7gh30NekeN+/t/wGNELfcFc9d+GLkfksIaV855fCASLp/1z65vryV51K6bIn06Vfps&#10;mvS5twSbHqLmixmq+ZxbbxXm8D6BH0XAH6rkXC4M8F1oU/kKCgX2LXsKee+VcCg7L4opRjmd5di5&#10;S+95EuR5ztV5jqc75XiLrrA+wkVNbo8dWmR3Avz87W1Ie0Bfeidg9N6AXhb9aKQwyVbQDS/LHyGx&#10;eJWk6zOwapEBOM/i/NNu+Ry4z185j5UZ8Mj3Mk+7mhws34kL4DfLG/Qh3AeQ68EdboLKs83zZhgQ&#10;QvnNMHzoccd1fR1MbDK6Mh9fbnmeD/BhfVfieU4e0J+alBlAfQjQHxqWpCPDk3Wc+8dHJ+sEwD82&#10;BuATR8YmgTMeH0ViGBavfSjyXRDthkEJ2jg4XpuGJ+rngQn6Y2CKto7M1q89mmhLr8b6s2cTfdYx&#10;Voui/qJW/+3/qe6N66l79N910WbYfWOvVK3vnqrfkO4/d04NA3dmdY/Qf1CUqPcLU/Veq1h92SlO&#10;m5Hs3mzQO6Me9YaEnoKYkanDs2FxGNzbFB2fhYdHxh/Ak+yfnIm0yApxdEZuZCnrwuY6i0c5szhX&#10;Zy2DYEwX0lS6dZIHW5C97sQafFaYKgH0T+DfYHt3Uynm+cVLfYH8M9xO6Rxe3oC/AHqXybo018B3&#10;M0mvkw892nxBWLZ5UI2sb7kX/D3AN+jDnKenQjwlw8Xi7F/GCTbTn0W+nQX0fj+v53frrLBw5ybe&#10;z80t3L/uXhJMXeujqofdaho56OaRdReeqwzN+GFzCWyFa9rFd7Xcr/bcuBs2vIEfdcmn1+G7Ai+E&#10;B/I8So1XDlNbMNwLHJ9XPOoOa7vIZeVIVbzLrRtDfAD7ewWZAY4sd4RNOz+Gmc3c3sgTW2CFEEpl&#10;Cde1135EwOLyzkCfAW6i2iAH7NVfzlT1VzNV8/WscFv7pasIZwF+Hvt4Gn8/hcTBa2E7qvg8Bn7F&#10;SygYpLcbY5Th6+3jQ0ccs7r34rsJFieJh94FXh13I7J+KTbAi1PuQB3c5d1/e+Jd+b73Ew/2JhED&#10;9AdJ3A8THgtwow0UVomLre5DQXjK9sEIOweGBtQe+a5G7V1YUehWVr5/AdBmeqs6F8SU4pfP39Eq&#10;ePYq11/wu/IwUu9xHM5xXcPL4Olt8wz82/HzXB+l1+cj7QG6e98D9hKDfhHeHJlffEWWSuZnA/xM&#10;GD9DJycB5gkpOgyzH8HPHx2B9MfnHx0eiYPDkrUHQG/vHasNXZrpt44J+rhLmm5KuljjG/xXTY6+&#10;ROMb/XeNi/6rRjT+i0Ze9leNrfe/aGlqQ73fKUVf9k3T9akXq+B//n+osOFfNITnD28C4//cOV0/&#10;dUzVD+3w7Ej6b4qS9UWbZH1SkKSPWidrTas4rWkdq0/bN9N6PP+u4d52OFPHJ2Xp5MxImepJb+S/&#10;uHmoVT+/2HuPufkFj83P0/F5eTo2xyWJeTqxIB+/66ojgxK2dLhHumvj8d6WVNUvwnr4XM83V70A&#10;0z9LhA6xZPb7vaIMP+W5dM/He2oOoBnUYfkrsrsEkBffzOtyeyHs70OhDX8XymiRZ2FK0OD34hLC&#10;LZ7DgNuFUlUzvadGXHjBheD38mc9j3VwY87z15Nc6sYSfN8LJ/y7AP67eQ/A74q9Kr8Pr2O74AjA&#10;h31c7+4eAbUknNCjzUUxdXPkVa/jSQ18d3i13AdEjpp3YNEVLhYBSJ5j9mIMA9/93pehDsywHhMw&#10;6AB+rYFP6CMP+BnMWACP9hP/AP5az/lPVpVl+oeTwq2j2tIdJq/5DEB7L0DAXfXlLAA/JxLfzAX4&#10;gB7g64vZqvnEFYNTVf2By4WR+ySpsLDmVST+8/hud8PB25fdyzn0jEhoKuoFUYD1RpL5TZ1g+046&#10;dytWDpCXPIAteHSQSh8frNInh6AWBsPOvE4YtXcbaw8M8lqeRfF5tV1wm23UoMdggroD/C6YCisl&#10;6xjcHXsr3LLK5+TxSDKuIDEH8BvcAN+j8aHQ5jZAfEdrVZNIqizp65i+0tNnbnJp4N8d2e4qbPpx&#10;S52vd1Wdd7sB9KUOg96AX5ip81dkqPjyLICP1Z2GHJ+Upn2jk7TbAEd1e3//Hf3TtKNvqrb1SiDi&#10;ta1nvDZ2b6afukVrTbtoLUj4X9Sp/n9R20aXqEO9S9W90WXq1fjvGhxzmQZE1Vev6AYaBLPPbPQX&#10;vdo1XdNj/qaOl/6bukZdrF5ElwYX66IvO8TrS0D/BYD/vDBZ6woSkPaJgD1R77VO0jstY/ReYYy+&#10;7+VthtKR8dnyHuBnw6Bcns5dDdCR2Gevw6tbZttf42nC0tWrvBS1ZehDd9obF+LDz9wAM3tq7XaA&#10;6k4wBqK9s0sOAb4HXsJuJS8TsL3ryyseI7tbvoUqt0gHGY+ilnpABSYOvpvHSr3lEMCruJPfOREQ&#10;luC+dXJwK+kwwOelqLyOq+nCyKxPuqXco3UgdfgkWx1Yxvm1Ab0lfQT4BGAPoOf7mPVDoDwiU3wk&#10;irr3qMRaBM/oi4uLzLLTBUP2lDUuiwX4oQIOhRMphAHEBr1XGrrdlhnfoLd8fhfW5+cqT0m95kEr&#10;kqMlvzvJvIo68AzAmySHULc+FtkO6GFxAz+A37cfe9APUMPoNW4iAejDKjbAfiHCyjZAXAuYaz+D&#10;zQG2AW7A1wJ4h++HREBSsCqw1A8JBLav5PNWrBih8tcBLKB3y2k3u/BeBWV3IdVv7Rj21jt3Uwed&#10;WdJJZ5Zi3+50j7yBHJthqAO+4wvESySPF4er7EVUw4vYBUigFFVY+ihK4KHOKjZhGPRuIeYNNW4C&#10;+N5Qwz31edy9BL1hSdjgxOfdYzA+l55qe5DnogBc+GI1EEBfJ/HN9iUG/q1c07c0V9U9RarhWnBT&#10;S7f5rgL4VQA/7GwL8MtQBmW3og68seUSwqPt9vUwfQmevvQKR45KF8D4l8P2s/Djs/N1fHK29g5P&#10;02/dmunrto30dVG0vmkL1jrE6ceOMfq9W5z+7JWoLT3jtLFbrH7oEqu3W0drQoP/ovb1/6p2DRqo&#10;d8PGGh7dWONj62t2SmONjL9MPRr/d/Vt+FdNBvgreudpQbO/qV/9v6hTw7+rVYO/Kb/+33TRR/j2&#10;j8zuBcl6v1W8ViHp3y2I00qY/p1WCVrZMlrrOuMhRngTPuQ8/vzMFYD+6uZ4aiSMK4hu8iimGdwS&#10;2PLXbAjwSQheFHP+ere68rLWtjp/KwH7ulNLiVkRwDsCOMz4z0XmVb12uRxGDKOqXqjCiS7zNF+Y&#10;2gGQztyP8HcO7rtW3/Po7hbrhQv/qKzzoBsRRt99a1C64KYOmCGsNjza72Rif+5k8q+AJ8JgHurh&#10;XLAUEcCfM/i5PcPPXkMfkgLHoZTXN+OXu3jDFxQRRoKtMFAT9paueQ/TSV78YZZf7pVfLpIZFEb1&#10;3VvAa8vtk73qrOqdUQAKMFgBvImsdxmp1127PLauGWTNMk/7YQfeGoXfJ1EQtSQAuQ4+LIaJKIBa&#10;t4q6sCjGI/EuWQ0RWSFn5rcS0DoAXQd+A7wG1q+B5UMY9F8g9W0FQqVgxN9X8X5WKS6h9RhEBb7e&#10;069udV18JwC/vavO3dZN527vofN3e7AP6+LmKa/xt6/yt8v5rMvHYGd4PMz5k9ieIXF4nz2vJfCU&#10;Gv69zL3zPTDI9eTtu8uX2jKQfLFhTtBeEGUF6I01wuCr12j4cW/D5d1pAXPo1Y989zm6YAmq3beB&#10;68CA94YVYeNKWL+KayIUyWDfPDVW7evkLn5/hwtpvJMt4V1trs9Tubexvhqgw/RlgL5sAcD3grPZ&#10;uTo+NUt7hidpS784fdumnjZ2bUrE6tdOCfq5a5q+apeI2o7Rp22a6StU9q9dE7ShR6J+7xJDUojS&#10;mqIYXZ9cX93//l/UteHFGoBsn5bQSAuTGuma9GiNbVZf3S777xpY77/qrjwSyZg2urt5Y41p+jd1&#10;b3CJiur/XS3qI/U/ANwftETSE6tbxMPw8VoJ07/J7bL8aL3PB/jDPeQBvTf8OzMfX34VTH8dX8Re&#10;hgxX6iznA76ELOfRTEBv5i8JxTMA5kZOwi2cJO9ycrflGSfNbYYe5j4Hv8SDJI91UrWn8ZDA3pTQ&#10;pY/ul1blttBkeBftVLhgIgR/i1ersD9zcN/9yy3hysnMBq7tg5fYGoQe0Q+s77DSIEICsF3g1ixQ&#10;5udx3+HneH4+XDC2Dwa0S37rpP054qzZHsl/lvAy3zAoxcXl8Qq/ljd8cG1+RElwUYV1AF0ig3oG&#10;fmB6QP8qTP+GAQ+7h9VrQwnAjVd3YY7ZOyxNdT37hYUnb9rnD4nM67uqz4U9hOesa17j96/Dml7Q&#10;4nn+FbxOsAq81iqvGccCeOmorYBvrQxWkQwcq1EIq1EFJAG3adJaD9p5AG9GkPzVn0c8fUgAvv85&#10;ScEDex+RKEgYIrmEGnsvoiEhhQq8R3sBeqT7PT10Fq9+7j7A/jif7wXe73VswTKA/sY4PusoVbx2&#10;YbpyoMpJ/l5U5EUu1VwPYeGJR9gBqbv8+PxGttTieBvUtnW2eDdyDXpQlyi7kaS9BDnObTmJuZyk&#10;XYnaDLvN3IlUR21WuKDL58mVmVZnXD/VrhW4nefcinwnXCRjVncLa3v7C/vYl97ZMsh8T92VeyQf&#10;PFRcB/CvydN5l9Zig89jc0tmYXsnZevwmDTtHpygTT2itaF7jLb3TdHefihp5PzmHgkwf6K+65io&#10;L9smoLzj9ElhbLj/DY/91CVR33eM1Yfg8ZG8ZhrV6GL1aHSp+jW9FLBfpgUpzbQoNUYjYfTJUX/T&#10;fa3jtbx7lm5L/asmRP0XDeGxvjy/LxagnRn/ndYJejs/NtTRLwf4z+bF6Kn8eD3DY6+3bqoveiTB&#10;9hnaOSYlLCI45hLD+Vk6uzg3MP756/EysL7DZYTFN+BpYPoygFF2PQfHoCcbexcTb60Udjp5CAC4&#10;Rv0RWNzyCtCHHVM5ue4g6h1FwjpwV9eFoh0yPI+5vDUSEeb0iKyj0gM1dR76ggIo9SCNA2Y3EMP+&#10;a5aF/6IAIpbAvtxMjUqpY/UwIBiW4BrwANxA98KIawA59sVK5ixsb5Y/x/O8R5pLdR0l+Ewv9/VW&#10;z5Vh1R+fzRYm1CZ0C7MUoU4eO1PrctDXB4baby/4CLI+SPoxdUAHDPbtZv0L95cTbxCAu9rTZM8P&#10;UPlz/UO4Gq7qBbO/q/6GkhwiRT5enVbplWu8vt4F8HVdb9z9poqfK0kKHhf4x1gC7x+xCbYIk0PX&#10;Ga2bJn06Ez9PAHjB9PpkWsQuWDmsdhmspxwjn6uaz1Hx9ADODSB+HJ//BPbkhZEwO6+5AsC/NUkV&#10;yw145LwLkgB7hRWCt6fy2gys0IWlv2HMxcndoLdCtA+/l+OMKqvyCkiSbSXH3Q1SwsaZJGhfeyVe&#10;0u3qTW7LuPU1afCXc479NxVcF2Z3+/cyZHxQZrB+8POQQcktXNMA2ttYl8LoHsCrRilUeqeaMFfO&#10;NXFzXqSIhmu/HMIrRwl7L/zdw2O0f1Sq9gzDrw9M085BxOBU7RwA0PskESna3T9DB/H0Bv+23gna&#10;CPh/DQBP1ietY7UG4v2odTOtaxOjjwub6sPCaIg5Sg9lR2lS9KVI+nrqGXWJhja7VBNi6mkybD+D&#10;JHBVepSuSr1MUxv8T1oQf7EWpDbQ7LQmGhZziQbg8bvV+4suWt4yVstbNtMyGP6J3FjdmBqtxfEN&#10;dWNyQ73UJl7reiTrq55IkUF4jRFp2uve814pNDtDZ/Es567M1emrcnSGTHfWKiCMZqIErqnz/Mh+&#10;Aynst3432dU+vY69Q/UToL8AaIPecvjCKKtBEzq78niYSzXYn/Ytf8NtiAvgJxmEOVi/JicwXCQk&#10;Fa+q8+KakACc4e31OOEutS0hm4dxAE/HcTGcx6rYrkQYnkRAnL22uc7zXc7g185emc935Tvyvc5Z&#10;6nORBZbnorsQYatpF/cY+A9zwTp5wVihPuH5CxVigNQVZEh6L/OsWg5DIu3dOMPNEmuR9u6ZVwXT&#10;h5VsXkNu7064Yi80iXQlnKXwCwDrmX4hQlVcuN8XtgRA3t8NMFV5AcurA4M9CPbBi0yW87ceJFxG&#10;clgGWJ1UPPduheDpw1WA31N9HyL/Pa23NpIAaj/G+zvcgqpubCAsqX2HZOUpPD5r5at8Xvx59Usk&#10;K9++zuu8OYEEhCJ4i8TmXoBeLecEZcB7uva53nh7rB1g95x7lReZcE4dVd5E4jHA6LEXy22DNDCv&#10;x3MAvKdSSboGfsUS2B/Ql9/AOQ3AJzF7vYbvk7DDFtuA33bAzUYrPSLvXWh43VDq+hCPQRxVHne6&#10;1eoB8N/gATv+xn+/hNe+ycoBBQDTV3ppLORXCjGULm6uM/PAwoycUISze1iqNgDyL9o10udFDfVH&#10;7yRtG5gRCtq290zWvj7pOtAfTAXWT9CfPROR9cn6qXOSvmqbqLWtYvRBi2b6sFVTrcZyr2gRrVdz&#10;muiBjGhNj/o73r4eEr6+RgP+0dF/1yjYf0JcQ43hd5Px+nNTGuqmrCa6D8l/fcrfefy/aXA04G9c&#10;H8YH9G81b6ZXYPsHc+O1ODlKsxOitCC5qW7KaKqHcqL0Alnn7Y7x+qSHF+eQtUZl6MCEVKR/OuDP&#10;0emFxGK+sC3AlagAT2FcAzg84MdBC+2n7Lftvz3KiqyyBA6gdg22weHwfYPeGde+36OwTgB1bF8G&#10;4F2+G0bh6yKA377ZS2lRDNUoh9ASygzhQZsLScTvWZcAwmBPHfjDIGAd8M8hEy8A3mMU5z0yy/cw&#10;4M8Qp1A5F4DvwbyIp+dvXVyCqgnsz8XnghO3q3YjjcrHfSH34sJG1iNfw0YNBv4yAG8f7wAwoQkk&#10;YZY34A38WsJ+3d1nygF8OVK+4rXhEeC/BIiR92b5sG/b033CPHn5E262gT2qa7jhdlte1OJuve4v&#10;F8K7vXqKtG5lm0OeFQhLZ0kMQR0AWMBfZfnu6Tn79w8mq3KNR/5h7A+nhPvV7u+3arwq3hmHRYkA&#10;uzJsMAHQicq3YPU33UwDu7J8ZCjfdVvrmhf6qcafwRWUoVIOlRfOIeeSRF4Vpto6hIVNoYFpAL8H&#10;4rj1wCvA9AIVtwkvDRKfhO1tqc3s7thElFxr1ie8duMqzulVgBPwlnN+XUZbjo3z1tReXxFG/g1+&#10;FKNnYlyA5W25fR2fnu9pOM67599dezIvS2cuz1bJohY6MScD+5sTmmSEOXqee3Zmlo5NyMDLp2jL&#10;gBT9Dqh/6xmvP2H+rQMBef8k7QbshwZn6DBK4ACP77YK6JWkjd0S9At+/wfk/edt4vRx6zh9APu/&#10;B0490P5KdjTyvb6mx/5V4+P+rgkAeWxjkgCg7wXgezb6uwZFXaaJsP81yY11T05T3ZXbGP+PIoj9&#10;u4Y0uRSv/3ddtK4oXm/jB57Li9MdWTG6gidPimugifGNNTWhqeYmNdU1Gc10d15TvVBA5ukcr+/6&#10;JGvL8FTYP11HZ/AlPYc/FxUwN0vnwkHgAIWFBAY/APIct4FvtjUD46XMxoGVYf5/LnbghAP6sODF&#10;Ya9uuW75zsk38MN0WwA7SeApLghX4BGW/0E5WBVYGvq2zgZUogS8FDYkEZdYhoFAXtfvwWeyp3cV&#10;nqcBQ7UfktAn3EzhqckzC5vr1AKvuIPxr2wReqC5V99ZnhvkPh7yLIngLCxz/kaY/xY31iDRPOBK&#10;MLNYb9g+MgLv5aqha64HwFYSnp9HWpsxvR7da9QN/Ave3sA3O4ayV3eMeRGmN+ABflima0ltln8K&#10;8D/RWyUeSAuLVziurm3nvhezhEUsj5N86jaTCM09nvIgqlUBXpyE5IrAsPY8jA/A3G/yGVaQgN6e&#10;qJr3ADi+v+ojmN4rAD1nv3YaCQEVsAY1sHqitIrnucsr38Oy3zX79uxlLwxQqVfdeYQfwFcRIRG5&#10;Ws7nMyRu33KeiCqiui5qOIcB+J4RcS2ER+IvzKO7Jt5WLWwbDUhRYWZ7A7/sOs4poA+LterAXxqY&#10;PwL8Cq7JMs55WGQVvH5bVT0UCU/XVdi7L3GlXbZOT0/VySlJOj4pRUcmYHnHJYcS27BcdkKazs3J&#10;VxnXSTmkV7IoUyUkgVPTsnRgNID2bk51Jeu7B6Rr72Akf98k7SD2DoLx+Xk/yWA/hLqrH4+DrU3d&#10;E/Rz59gwwh/Aj99/38DPa6LXs6L0RGYT3Z7eUDekN9JVSVGaHtNQ/Rv+XZ0BdJcG+P4mlwHyRro+&#10;vSnPAc9R/6Yhjf5NAxtfol4NLw0zAhd9CpO/WxSnJwH2UiTEnMQGmhBbT+OR+5Pjm2habH3Nia+n&#10;a1Pq64HcKD2P7Hi3U5y+7pOojUiZXWP58JPSdYwv6sG/U3MIsqL7hJ1Z5BphAAQzhmkud3W9m4NK&#10;NvUIevBq3HpwxYAMTA8gw1JDt3BycYTDU31ea+xlhpb2BrNZIVwkdQD3xXNBARC+X/k0z3USICk4&#10;AXj/tcjOo5HqrHJOsAfhPNBTdluE9T0o5EaaYTpysUFPxvfKwfn5hFtrR9b6u9W2md+AP8PFdhqm&#10;CeFZDFec3c1neQi2fawXFzkg8zJbL1l1UYslsUe/8cWRXVjG1wVeeZWZsy4JePVdXamup+sM9go8&#10;fdmz9sJ13h7Ql7kUFhCXeh98gO/dYsoe7BrCwHdUPuJaCMJdWR2PoQ6Isse94gzw+3VfHKjSV4ao&#10;dNkIlQP46lWTVPsBXv5DfP1afD1g93r/MOhnme8FQav5zE5StglOGB5bcAIhoZR7KvZpEg2Jrxrr&#10;4QrMUIWJ+ikD9BVI+gpAHcBu4IfzSxjo3IZAudnfh8Ibs/2FAhpPyd3ROlItZ9nONVYWgI+H99gS&#10;59BSP8L6sL3HaK6KSPJyzpsHo8tubhFG5cvvIhF4AcvdBREPjxosJZGcWeytzlJ1cGyiDo+Boce4&#10;9DyykObouGwSASQ3CyswDyWBIihdlKdSrK/Lcs+4dmVyjg6MyNTO/vydgd8vXTuQ+zvr1q/sdDHc&#10;wBTtG5Si/fj/Q4PTueXxfona1DMOyd9MX7XD47duqvfB3Ru5jfQS0v2ZjCZ6LKOh7klrqEVI+iGN&#10;/grg/6oODS9Wl4b11IPojQoY0vQSpP3f1ZvHO1/2d3VscJna1q+nQu5f9GXXZK1uE6tnc5vo1rQm&#10;mpPQSFPxCfNTo3QzsuKh5k31aHMkQ/plupc3fDwPW1DYTO+Rkb7nA/7JF9tFZts/IV0Hp2bo0MxM&#10;HUUBHHO3EIBfYiBYEltOm1k9126g1UntCMiddSMRYeHI4yGj+zEniDAIyMkPBTAA3dKPCGuOfYFY&#10;KrrTCLfuAxe5z8Xkx0MSIJwc+Nt/DgJagXCS7+az3YZcBPgXBofcvOPsopZhybCXDoeuQHPdcjs/&#10;dMU9ZRWAfDwL2M9yoZ29IVJ1dm5JO52/tYOK78GaPMwF/qQlNaD38trlwyPsbvn8wYTIfPmaSNQS&#10;oQ2VvbJBbzAF0AMmr3B7xX7ejS4AuGW9AU8CKCWplHpRyjMkgaeJp3gcVi99pEckSAKlDwNuA/1R&#10;gP4If0u4q2zZ4/10/nFe81mvWx8VptJqVwPq96dK3iXm45l4+emq/mgqsh4vvxp/TsJyHzu3mHK3&#10;Wne5cceaypd4TTx6uWvjzebYDq+RrwHwtc95nbwBj6R3Gy9XRfpckLDN6DXhvHAOg7Tn/LqyLgCd&#10;+xBCVSjAsRT3LSRgtcZ1YX9e7hF3zluZZ5WuB4BhUJnkjWIrvZ7H7PU5RyEReCnrtc0BfnNVeCbq&#10;JkCPj68gXGPv834KpboPqb6d63nzyBRtHIj87puszVa5kN0ug3REGsDP0MnJmSqeC9CR/aVX5EWk&#10;/hWoXRj/zNxsnYAMD/G83UPw80NTCRgfBbCjf4rWd43Vlt5+zRiY34yfooODk3VgkJVAAs+J1/oe&#10;sH77plrbsolW5zfRa1mX6cn0BnoKxn8mq7EegfUXQdLDGv9NvYj+sQ3UJ7q+2ja4WC0Ad8Fll6rN&#10;pZcA9EuUX+9vyrnsb8riNuuSv+mij9sn661WMXo828BvpGtSGuvazEa6q0WUnilspA96xerX0en6&#10;ql+C3iyM1nPZUXqxRbxWuF9e90T9PIAPPzJDO8dmat/ELB2eCvvPQvYjjd0M45xPAsD3Qhl76FBV&#10;R1yYU3XG9iCK9/V2Bi+/g+zrLX49aup5UhdIOBmE+X5uLfXs9VxZ58ALGviR2muD3rUAXEjPctH8&#10;I/xzXSIIKoHEwd95sMgJwBV2TjAGfzESMIzk26a4+Mhtry/HywH4oy5FnuUqxJY6TJY/7q25rm+r&#10;sze2w9+309m6OOeef3ch8x8GaE8BRstzvHm159ft21fjmT1v7lFzfLJZ0z65FMCXWhF4oM2AfxX/&#10;/voglb02SKWwaDmMbFYue45E8gKgewHAvoBnDju2Is3rosoNJL3t0/MohRexCs+PAowj+CzDQpQ+&#10;ThJ5mue8wHsth7VXTUfKA/A10+UWXtXenPO9iXymcSFRuWKwBltS65ZTy1EtywYi4QH2Sx438Px6&#10;d2xGd5U80kWlbo7iTrKuvXgcoD8VCY/QB1uG+gqDdk+4P0HXSAJ/DAZ/1PsSdAwR6VbUSSV4eTe0&#10;CPKe8++1D1Ue97EU91jNHR25dgpV4Yq5G70whiS+pCicuwjbO+rkve/D+GVXwvpEpR/zqskFeHJA&#10;6w1Sto1I1I9c58s7NtPNaRdrTtN/01Kk9TNtErWiQ4K+6sm1PjQLn56m7Vz3+4Zl6AR299SUVJ31&#10;2pMFqEKUbvECLIIbr87O1qEpAH9EinaSQPYNgfkB/87+vE6vRO0YmInfh/F5rcNDUnR0aJqOoKIP&#10;Y6P3D00mySTq126x+qwIlZ0fpdfzogL+Hs5srMdym+nxnFjdntJMM5tdquH4+z4wf4d6f1Wr+pcq&#10;H9Dn1buE+LvySAK59S9R1mUXK+PSvyntEqT+ijbxer5FMz3AF7w1PUq3kE3uIbu82ilW6/rHaT0S&#10;5yAZcNvYNH3Fh30Ln/9qi1i9XZSoT7rE65cBSf8A/v6JmTo2PQO2B/jIngt7wZ8jzi6BPW9orvNk&#10;WrcN8hr582To8zfkhymTC1G61IOB3N4O6C3lvOrJctxeH+Db54WoA3+Qg5b2hJk+wvYR4EcSAJLb&#10;oH/+wu8iCiAwjpWDp9s81mDm5708wu+ZCM9InMXPX+iB77LjI3XAPzK7uY5e3konF7XRmevaIfXb&#10;IfOLdOq6QgLmd1Xa7ZbasOyTsOHzAwGxB86GASCY9d3RsDvM+R5JgLDkr3p3rCo8uAfTe3Tfy1qt&#10;EDyw515xla8B6JeGq5woe2WEKt4Yp/K3Jqj8ncmqWA1QkePV62aHxpuV62apcu2s8FglgK58By++&#10;EtZejk8H6JVvjCe5eCQetYEv9wBd9fsA3fX6/yjsMfu7CGhkmHHw7EO1y4S9UtINKVxnAaDLHu+G&#10;ggDsREXYZYdj634HD5OUuXUXXzdL9Rx8RK1FmD3Sgsznkuc+RMJ+COYnQpsqpHw5FtCWsBL/XX03&#10;cR9/49/5Orif6+I+j8p7Gq9AlZ5yg+lLF6MsrTKv5LpbjBpbyPWFVfP9c1e00FmU29nLOa8k7tM+&#10;h1MA5tgM7RuRpCNeUDY0U2s6JurKRKSy5XPT+uqNfx4UfZlGR1+qeXH19FjzOK3pkKyf3Geij0fp&#10;U7R3eIqOjU3VqYleOsvt1Eyd5XpxxxyXtu8flo10T9NPHeLlJjZfd0/SitwG+qR9qn7phafvHa9d&#10;JIaDw9J0eESGDoOnQ6iKXTD/hp6JsH6c3mkZrReaR+lOiHlq9N80vPFfNLjBv2lsU2x5XH1NSG6s&#10;gXzejvXrq/Vl9dQC8DeH6Q36EAA/p56B/9cI8B/Naaj7yCI3A/rrUwz8pnoCP/EBXuSPUbz5BLLU&#10;pCRtGBqjL5Aeq9vGaEUBUp8P81XPeP2BNNkx2myfrSPT8fZzkTnumXd1fmR03MAH8A4X/Jz3aLkX&#10;txDnr+bxa/J15hqyZF0dgKdPipfwtzeRNZeSnV05ZTVwF+GT7cUv9nku2PFgj8HrgE0uTPMFdjfg&#10;n4sA3hFZcQfrWBnUzQ17wPDC9F8JF1Qo/cWO2JrYv5+CGdyl18C3xPfOOkfmtIDxW+m4d9tZUKDj&#10;eP7ji1rpBBeX45R7pN/QXmdvdUmpy0thRq8Nf2VgmLarXjEMwMG0q2Di90arbM1oVXyAxHfF3AcR&#10;AFryV3hd+wpkvwHq1s9vAtCVU2BgmNn7t308P7TWrv32Sun7a7hdrNovr1Dt55er8os5Kv98lio+&#10;IRl8PAsgm9GnwOyTCd7DYK+r5gsbV7iI533ur+H9VqNMVnuJLkAPrbb6KWzC6BWTZne3wnoCNgfM&#10;YQMOb/PlgUSA6Vkbj+O4LVnlXZwf395LArgfQLtjjsdqrNpcCMN5LPOU3IP8jeW7H3vAU2ncPuzB&#10;tiJV8XqVt7UPdtEDquW38Vq8bqlLZN1QwnbxRhQaymzfeK8jSdLRyWk6NROZ7fEmkvSpWZy36Xk6&#10;OjVP+/HlewHVnuEGOcwLw+4AbEcA7fFxKdo1MltP5DfSoAb/i9o3vUxFsZepV2IDjcuO1aSseI2M&#10;j9KYuGhdkYzHzovW2o5J+rE7sh3JvrV/ovYMTgme/uCYTB2ZDICnpIcBPs/jb+yRoj9QDBtIFN/2&#10;JnkUNdHadkla06aJvunWVJtQAbtQBPv4PAcB/UFYf4+B3yNeXxU10/KcRrovpb5mNr1U/Sznm1xK&#10;2K//TW3q/wV//9dQktvuMj43Xr41QG9V/+9qSTQn8utfrFyem43UzyQuut9Mj7e/OjlaC5Ka6orE&#10;xroh5e96uV20voDNf+ND/Do4Xl/2jNZHHZvqnYIorWqD/OAL/zwoTZtIDt5Z9ticfJ0iq7qU14xu&#10;Zi+5GXlF+L67goZiHwMeyeUpv/OL8yOFQCSJc4vrpgKvcjkwtySEYhJF8RIyOBm9DDtQ6pHWewrk&#10;tkahwWAd+MMKOo/6PgXQLSdDdVwd8N1Mw4D/16hrtOAth0OTDVdtPdyJC7Ed79FWxbe2iYzWewAP&#10;FvFuu9737jhscXxeaxi/lQ7PRO7Paq7DfO/Dc7mwLm+uE7DLmavs9d0f369nudsLwODB3VkH5vQq&#10;u1AcA8hrP/Sc+HQJhvbOq9UfTlPlB1NVsWaKypD+lW+Ph5F5zkdzpbXeJWdOJD67XNWfzlXVp3Ng&#10;dlidvw3bOwVP7l1c8ekfT+Fnz7cD9o883+621SiLVaMDkyvEKIkkFLrFvo4leRk2R8JXvd4b794L&#10;Se9lwj1V4ypDjluYQiVhOtGGVW0GsisU3TjjlnYqvrGt3Oz07HUcu+tt71zXAEPf7udwnji25S5w&#10;cj39Us7XLZ1Jli04ZnhwZLp/V3Vve9U+APvf3Ule0LVrbKJ2j04l0nV4Wo7KsVYVnBt7+jJuTy/M&#10;154JWfpzYLo29UvRkUmeR8/VqWmZOg74jrpibny29sCkZueNPRO0CeUauY3XzkGpsH2qjo1P0rFZ&#10;rYPSHdX4v6hbk7/A+BdrQEI9jUmO0uTUGE1IjNKo+CYa1ewyzYq9WPdk1NNqwP9z3zz90idLX3VL&#10;0OfuR4l0/7NvPN4+UTsHo4iR8+48tWson2FQnHYMiOX94/Rl26b6iATwVecYbezNc60ekPx7+ZuD&#10;w0giw5K1mc/4XfsYvYXKviGmgcY3ulTjU+LUr1kDdUa6twHoufVg94Ykgcb11BZwtwPo7RpeorZE&#10;AYBv7QTQgODnFg0uUXPioqdym+qutMa6KrGR5iRFaSZfbl5SI12XepkebIHkbxerN9vH6q12zbSi&#10;sJlWF8Xr484p+qYvCYGstMuNBOblhWkuz9mfc60+cr3kVqQXUbyUnwGuAWzgl8Ck5wD9WYB+5ooc&#10;nXWHGo+Ccv/MFb7FG/l2ESrgGv7GnUu82okEUoyXK3H9dGh1ZYbAo3vQz3P1LgRy8c8TAN4jxFyk&#10;7pZr4EeirojGoK8Dfuiy4hZcsJdXB5YiLb3ow8tFwxTddagVLsowwLcA0MP6x5CIB6flIvlbRIA/&#10;G+mPrDvhAcBFPP/atigGWOouJxTe76m+qnZp7etDAZnr5gHhGoD5EWBfOxvAGszzAD/x2XwYe56q&#10;AbJH1UteHIK3R+Kv8ODfdFTBFFWunoi0B8QebPPgIKCOtNqarBqi2k02P5pAwORred7HqAmiei1s&#10;vmakXBLsvQW9q2wZzH0e1jx6XZ6Oc248E1H7WB/VPN1bYcT9eY7bCyRIjp9/dtmsS6UjTUlQX/dE&#10;imDKAPhpVM8hmPXwdA+EYnlIlmHrMZKAly2XLS0EqBxTZPjhGTnajcTePjxTO4ZkaQ9SeC/A3DcO&#10;hpyRoSNzs3gNPLOtFaDdOzJLO4gj0/OR9Jz3m3gtrrViyMEzSHtNPm4GMxZrNpVry1uY462PTHDf&#10;OiwoinTP8CztHgb4Bmdq92BYfwjvh18/OIrzOA5ZTlI5PStXuydl6huu67f7Jug12HY5LP1mrxS9&#10;2y9Tb3VN1MoeSVrO7RsdY/Vuxzh91ClBy5Dg92APro25RDenNtDDuU30bvtEfdstJZTh/tw1Qb/0&#10;SNVPXZNg/siU3e7+qdraN1W/oxb+4H22Yht2D0jUPlTD/iEAH/Wyb4gfj9UPnZrq7dZxWgJGx0fV&#10;0+hmDTUEid+r0cUA/FK1BPytkfhtGsH29f+mtkR7T9uRCNoA9kJHo0vUxj/XxUXvtsXj5zUG/PXx&#10;NvU1O76RpvDCM+IaaXFKE92aEaUHkTXPtGiqZW2a4YHM/igBJMnOqVk6PJ8DBmMHUN+MjL8FwN/u&#10;wblIlLj6CfCX3Az4Xcdvfw/rm+XPAu4I4HmN+Z4GjEwFnvR0IK97agE/X5EN+FAB1zmBwPpcQKG0&#10;FknuugBv+lj2oCv1AP+FBPCE5/Jh/qfx9ReAHsKloAa9AckFbcn6KBfzw57zNkMj+e80WwN+Llb3&#10;4veFap9/cj6MboB7mgYJeRQJeZQkcNyDfJfnB7Y/dSWyE79ffHtHlTzghoyeux6kitdGqvxNZP0K&#10;JPx7+HFAX/PJXKT6fFV/izz/ZqH0zSLiCukLHv9wskpeGqAz3sHV7age6gVQh6v2nXFhVN3lsfpw&#10;PCoA4HudvdfYr8MOXIiPec7Ho0gCo/mZ+Gikat4fhtoYrJpX+6GQuuj8HZ6JcBIu1L4JGdoBeDbD&#10;UPum5aninr6qeZSE5TZoLqEOFXMcY/e6s4SH4Sv4XBW3dgjNTU9c3kIHUH0HJmKFphTozFyOHTao&#10;+Mo2Kr4K330V10Coi8BjcyxtCXeNSNXOYak6ONmSnOQ+v7XKr8WzoxwqXOW5hPPMMT06vbk2cK19&#10;3KGedgNmV+f5GiqxXYQ8Ts8BvGNTdBhFcG4q6tGgn5ypwxOwn6OQ9MPStX1wuraiCLYD+l1DSAKA&#10;/iCS/PjYHJg+ExvgOhRIaGGeSl23MZ/XnZ+v0xDamZlZKIhMnZ6epWMkhROTc3QQy7B7FMloWKa2&#10;oHp/ALzLi+J0B1hZBHHOjG2sBdiB+5vHa2X7ZH0KUX7RwdNzSdram4QzCA8Pmx8ZyfFGUdvTH+f1&#10;jg5P0yGHu/CMSdEx4sDwFG3qE6cvOsXrcRLK6Ki/qUfjS9Wl8WXqAeu3BcQt8fNeeFMA2Ds2rB9A&#10;3w5l0J5EUAi7Fza4VEWN6qkdz+3UuD4B8L/rlaQPO8botdbReiCrsa4hq8xFzsyKb6Y5cVFanFBf&#10;t2U21uOtovVG22h9gkT6fWiqdkwim87L1KmrcjgRuSq/KZ8Txsm7s24aDlb2WuawrvkWTtLN9vmR&#10;xT329Qa+Wf0cjO/a/1OXk+XdY3xOto57OtBFQfx8fF5W2KjCg4Vn3c3E8+xIPFfMhaW2XmqJRHct&#10;gL26we8mG/+IUNRjdu+JDfAItEEf8amhcaIHpvCoYV13WNUHcOtq9UPTToDvufyTgPvk7FwC8AP8&#10;E/aOAD/4f8t8/P3p60hEt3ThdXqo2CP6TwL6l0aqwh59lee/keyfL5C+MtivUA2gr/ba9k+R57B5&#10;9bvjVLlqDBJ/RGSRyyPdsR6A69Z2JIFOKn3S/exHRpSDl7+uHg2zR0pqHWH57Yd49Q+R7x+SKBwf&#10;APhVXtvfR1XIdhc5uRlJqdcT3II0v7alDrnYZGKOtg5OI7wuI0tbXZo9vyUA7KTKGzvL+7t5xLxs&#10;SQeAXBQGOHcCml3jATEA2j4K9gZM+8ejHqa6eo3gWJ2EtV3kdY5jWHF9kWpu7sg553iGLcd8HbRS&#10;xQ0Ant+V3+SZFU+tQh4ox/KrSRIzc/XjwBh93TtKh2Y0DyP0vm7cjv0cSff0zBxYHaBMzNAJwHl8&#10;erb2oSa2DUnTFsC+AVb9uRvyu4cH4wA/j+0CrAcNtnFccxOzdQzgeyOUc1dwvS4q5PX9Hq7h4Jq7&#10;HALyQB3fxT0iz3lwd1KajmEj3Pt+F6+zYwTvMzRdH3aP18N5DXRNaiOsQGNNbQaZuvS9KEmfYgm8&#10;Am8zCmL3AJIVauewxwLGpfE5UklCqTrqxpojIz33jo91nz233koJC3v+6Jmot9vEaEbTS9QDad+p&#10;fkNA31AtAHd+/XrK95SdfT2gL0T2t2mA9AfwjjZEW35uRxLoTELoGdVAF/0+IEHf947T511i8O5N&#10;9VxeE92b3khL06J0Ax96KV/i3uwoPdeqGfKlqb7uF6/N3uVjdoZOLc4KTF+6lBN1Gyf2rgI8H9LO&#10;XT7v5UK5mwN5p+U5TG3mR/L7+ZbvYVkvkr/YHs8HF3l32k09AP6JWQ4yN+FuPt488BTAO7OIC8VT&#10;MNiFMi+iuYX38Dyu1/R7xRZyvapu73Zv5Vz9eN1CH6/y87JObxXFzxcW/4SVfg93QbZ2CH9fyuuE&#10;Nf0u1XQVn1cZunoPH3mSz3h8Ti5gB/QziRkOAO897ecX6PiVRTq1pKOK7+ipssf6qdz975HoVavt&#10;v+fCyMSnswl+/mSKqmDrckBbtQYp7nZXeG8P+lWG3VlcnddHpY90Dj3pivHLxxdgMWDWkzfglR/v&#10;L72JP/cedGuwAh+QKNYA8jUeP3AMIzyeQLiF18v9Qr/+yM4u7laDIiFBB+XEOTmLonKjFE/HbiWp&#10;u7TUjVb/hB23DMvV+oEZ+n0gfhP22Y5sdl+GHWOy9cuQdH3QLUnLOqXrEa6PJ9pE61PXnsOKx2Hn&#10;M0jn4wDFUXwl14YXbBGeJi3BGpRcybmEACpu4JrxqLzP6xLuk9zLXX7rWZXZsPIUiABgnwXkZ7yJ&#10;JNfJKV8T03N1aAwAhC0Pk3COTsnR/gnJfOYU/do3Rb/0StUPXZP1HUz7Q9cUre/D9xmI3Iep94+2&#10;FSBRBMXh+Xc+E0m+7DrP+2MrXcvB5/HUoJulnub4n+R5J7G2/pujKIpDvIYZezcsvZtjsoVj93X3&#10;pnqlBfgBNzMTG2tcfEMtSW2qDzvl6udOyfqlcyK+PVl7OL6Hh2cA/iy+A2B3R10sxiF34OE7HQP4&#10;x8en6AjJZS/Sf0MvMNoxQQ9mNNVIfHznRn9Xq0Z/U/PGePaGgL9uBD8X4DcH5AX2/Pj6Avx9G1i+&#10;XZOG6koMatpQExOidNG2ocmc5Hi8Rpy+6xantR1itbJNnF5uFaenkfjPES+3bMZjsfqUjPbLkGTt&#10;4qQex5efv96dPTlZsLq3BzLYK/B+YfTdI7Z1SxjL7+Qk34qcC73IkGl1dfBe3nvGc6jEqfkGN7dI&#10;rgB4GOMYTHF4KgeHOMLPx20BAKFbcbuBZZhvv4mTdDsXsJfWIvu9vr7MddYPIVFdBuwda+rWA4R1&#10;AURZ3YYaoTWT1/gb9CgHR7ELeZxQ8KOlMH4JPrXY8/WA7tgMvD0n/sgUTjx+0xt7nryijU5c216n&#10;b+uqkkeQx88DwGV46hWAeqULclzwMjp0pAmdcbyCLQRS3AN9K7h9c4Sql3mAbVBkMc2r7jsPULEh&#10;3lX1zLUFOgyIdo2DVe1bYaSqJ/pJr7tRhzviDpG3a3Yrbb0P27/nppmDpbdQHM/31jm+a4m3AeP7&#10;VnlTUDcBvatdaCEWVh263sIDmHNaAB4SwFjL2HSt75uEN03UT/jT73qk6EcYc0PvLFg0X5/0yNb9&#10;gH12WgONSWuiQUmNNCqlka6GJD4flqcD00iW0zNDffspkqaTfDnJ+gz24ijWzkoqJFXkum2AB3yD&#10;AvSgL/fPXUksQG57x1i3b4MRj02NSG57+OMkAo+Y7x2eHlbA+daLYrYNSuZzJ+vH7h5xTwbwfIfu&#10;eOleGdrYLw0lkK69WIDDE7i+JpNQbA1I5t5qzQ1b3dCjEtVXg82qJqru4rhh/Upu5NrAtnhK8CTM&#10;f3RSpCR3D/hxM429qJ0dQ9O0EZ/+NcfsRY7NknQr5wa6PK6xXmqTofUDmsPcKdrQNV5b8PrbewNq&#10;PtP+gUj6oXh75P/BkZGuusfrlMDhUS7+SdGWXvH6oUMzvV8Qr7vTozSm8V/x+H9TV/x7F1fk1fu7&#10;Wte7RC2R+i0AfSsDH3YvIil0bNQIlm+s4U2boOajdEt6rC7aPSJZ24fwQQbEaUOfeP3WK1Hfdk3A&#10;lyTog7axeg9f/0HbZvrSAxR9yVZk/QPTOKGwRKlLHm9Hkt0Ds8Puno5xGPiennGhhUfhS+8C+DzP&#10;fr/0ZsKLYWB+A/80F0Hw8yEi3uoUEjD07fN+YlO40CenB/AfwmsdQSKecGWUV0J55dwF8LvuGunv&#10;NQFhDb7fmwQQadxBkARCb3bCAIj0ZeOEInuLfeumG/ytQV+2lL9f0lbF1yCFkbWnryiA1VvButwC&#10;9JMLiwBMe51fggS+xTbBlWoDVP5sf5W80F/nXxis4hcj68rdIqv69YEw72B5e+aquvAKudrlgwA8&#10;zwl7zPVXrfeb8+o9dyF6qhvJqzPHt0MA/l4u/q141T9JvFtGJYZ6gYoH3Je/N4mGJLBioGq92cU7&#10;g0kq7tfH673WB7vRTSVOcK7bJzG6UUml21XfyvdFWp/xuMSigiBzzyKdT3FRn5hmxs7T3tHZMGSG&#10;3IT1h+4AHwb9Can6MSx6b3YTTcfHjkqO1uCEpuqd2FQ9k2M1kIv8On739XAnSRSau8li19xcNfhn&#10;lz/D2MWB8XnPKwA3Sd+++gRJ34nfYz1nSBhnsVBnbalg5oOw4n4k/OGxlsg52gmAN6EufiM5/UGs&#10;7+0dmtL1W9dU/dgpUT928cYuyRGJ7/0e3Pp9BN4ewB+fCnOjFmwLjpCcjqIiznoRD8nebdMrsX1O&#10;kN76rMoEcj8KKTRygVSWWLG01klP7QL+faMAPwnH4N8HW3v2YHO/FMCfpFcLm+l2VPPiuEa6B///&#10;dTf3tkzUTj7n9l6u2c/WNu5v4/leluv6/Z39knSARHbYm2jA+AfHJGkXyWV9z7hQxbe6RZTuy2iE&#10;Db9M0xOaaFpCY42MbaDeTeupYxR+v8nFyq9j/RYhSApNGqlXdCNN4HNcn9ZYj+XF6KKdXEQ7RyZq&#10;x/AEsiUy3kU7feP0W+94fd8Nb9W5mb7BBvzcM16bBvJcEsXhaWlk5DzkdnO5b3cZwC+7H+ARFQ/6&#10;gsSvhXlaWNOMXwf+0tuRUx6Z9yDgDQAXr++VbycB8skwmJcbqX4C+Mcs8WB8LwE+hKc6bPBzkiy3&#10;XTdv/+UNKzzoV3Kjy20B7G0A1qvtvGLLmwu44s+FIFgAy9uQCLw6kCh1Iwc3ZwQIkb7t3kuf2zt4&#10;jCi+o5PO39VVxff3gi0B0EN9SRjcPthXVY/AyI8CrscHoij6q/wxfud+8U/2VqnbQ3kRysuA8DVY&#10;+DXY2Atzlg9RBRK+0jvOvAUbvzFAcvssy3D3zHupj9zy2VOSYYqShORpspIb2uowrLdpSKLW90vV&#10;1mFcbJNgRhKSp9D8fapIEjUv9UIB9FHtG3h5otJTcm7e6WlLNxf14iiUTQXf2YNzbmd9vm6U/cwC&#10;pCyK5syc5nhmjv80QAHwj07M196RuZAC4Ied/kA+/9wnAS+bpNuyGmlaUrSmpCaEKa4ByNou8Y3U&#10;NylGY5CSDxWlaNOEQh1CGR0GYAe8Bxzy+AhJ5QSgObe4gCSAlPfYieU7Mj5sEzUN+U2SPwmzW1af&#10;QFYfGQXjA6gdg9P0c980reuWplWeA++Sqg+7JGsNEngt4W3Wv+2cql/4/e8w69ZBnsbL0/4xuSSN&#10;LB2dzLXD9wvfM/h2rrd5XIcLLe2LQjOVsEsSx8qFXVVe3FUXbp3moiL3dCgmYXq2x7bv6BTbjUzs&#10;htvHp+kAHt1JYPMA1AaS/qP2yXoyo7GeTL9U36E+NnRN1EZIdEef1LAuf2vvZP3Jsf2te5q+90ay&#10;PTODMnG13+GxyaH77t7+KdrYKV5fFzTTayjwxYC3f9TFGomNmJnWSBOTAX7ji0N3nTwUQA6+P8fy&#10;n7ACaAfj98PXz+T83JUVpZebw/j7xiVpH1ll38gU5EoK0iVJOwbGaxsJYCt+fhMnegPZaANWYPvg&#10;BLxRmo7BxGev8IBeK1XdUaCqsHVPBPSe5rkAfEep/T4JoMTAt9+/9Z8j/P9gfSTeaayDR/FPXE62&#10;B/z29Efx+gb+YayFmf8oF4P9/klPH9oiLIZRPNq/hERSVw4cgO8pJnc9RbpX+oJ3uONPCHtc5L53&#10;auG24kEsgOOh7ip5rKcqYG2veqtxKytPwz0Pk3t9O6D2gpbSx3qo5HFHT5U8wc9eIOMe7i/C6q/y&#10;N8vw117T7kDOe3cZb6ccNq54x62w/Vpddf7uDjpxndt2tdFZ743v3vFuExWYBVBeXwjgc/DSsJXZ&#10;DfBtHJShbSPxsZNhx8v5vtfzXW/lWHth02MdAHkX1XpXGLcm9/w7ySAA39OcgL8C5eOuQC60CT3s&#10;byF5oCZcZurBrTNzSADTW+nElBY6PonkOwHJzkW9CwbyXPRm2GljT/xyj3S9WJioK1KbaEpaM03J&#10;jtUILsDeiQ3UJ6GZBsD80/j5mQ5x+nJkpjZMaI5KydF2PO0ePO1BjwE4weCZLbWPTY0seHH9+zHi&#10;8FjONbbm6PhsQJUTClu2DUyHMRP1bPOmuiWjma5LidadWc30KBfx0y3j9ErrhDCF9h2A/6MPkt7T&#10;diNykeM5fAcIZCLXjvdpBPTnF2BtXJiFujiDdD+3mGtzCSRxJ6RwP8rI1YQeD3m6i6qJsBAsFHuZ&#10;OCCMuzxlWxjAf2ouFtAVgPbpo73zjW0HKhqS3AKTu2jnD+zRzz1IWp0g1c4p+r0bj8Huv/ZK0M+o&#10;qLUdk/VKqwQ9lhOvJ3Li9HrLGH3RBcz1t1pJ1Rft4/UBx/uV/Dhdn1hPo2PrqyMAd4yOa6DFmbFa&#10;mBGv/g0b4OkbKadBQ2XD9q0bw/YNLkHmN9SomCa6Irmp7smO0UvN43XR0YlJZGK8xZgUZEuy9ntO&#10;NHQOSdRuEoCTwM5BSBAk5g5YZ+/I1FCVdGJ2JqyfK3cfqboHtgX8ZvhQ905UuriDBFCK9C8NjxNm&#10;fsDvHmWe4vPIrRdWnOF13Grb6/ovsP7p+ZaE+cHbW+Yb9JZmwf97RNjzvPaEF4DvBhpuyABwQhst&#10;e3YP+iHTwhJVt2B+pLvKHgG0Hi33ApYneqnseXy516KH3WqGqPy1wSqDhcvw2KVPeU171zAYWOWB&#10;QaIc6ezNEiu8vv5FAO9tlJHo7oNfA6M7vDV15UqShneleWcQCQB2X44cR8ZbbRwmwe2eyEUCAzmR&#10;FV/lKSo+qxkcOVl+S3udhA0PcEHtGZ2LTIXxB2SFLsfbR3IspjYnMdoXcxxvIuG6Ws4rG73s2NNv&#10;Xo/wLBetW3h7vXtdUwuvbfDaBNc/lN2NvXHSIMHYYgUlNRswTG+p45OR18TRiQY+n2F4pnbCttt5&#10;/y2wkRtKfAZTPYyUvSKlvq7JjdeSwjRNSKyv4QnR6pfUVEPx+9NTLtX1eY30YOsYvcbF/X6PVH0G&#10;0/3YL0Nbh+Zpz6g87XbV52iSAQA9zHfdz3u5Bn4HXn3roFTkvP15sj4HLI/kNNbC5CjNSkvQjLR4&#10;Lc6I0c2A/4H8BL1QmKJVvMcPvVEaeGaPUezmWHkO/yBWIbKfA4QxF8ZH4ZwC+N6b/uyi1iq+luNw&#10;K8rJuzN7+fLTkf0cal7sTfi+p4K7cu4hjkdRjraJt3POlhRw7jw2QiKeSnIZjyolARyG/XfA+NsH&#10;pOuPbs2Q99hk1Mj3bRP0bZsE/dg1Re8UoorysAGJl2hKzMUaG1MPcDbUlLgoXZUCQHOa6lGX0uPp&#10;58X/XRNiLtXg6MvU+bJ/U9fGl6pTo/rq3KSBBjdrqCvSmuq69KaamdRYHetfrMJ6l6oz4B+MvB8b&#10;XV8zeM0FKLGriVtSeE2O20VHpyQio/ESE1O1b5wjQwfGIVdGJyOTEogk7UEN7PFABhlt58hk7Rqd&#10;gHxLD4MxYYAv9B9HXgP4EntrL5t8CNn8IAf0obYB/GGBDb8Lg32e43chjsHvef2rXbXnop2c4Pm9&#10;/t2DLafweMc5qIeR/Acn43lgfsv/E3MAPQrB4wwl3qJoKa/pfnpeohlA7/l9ZDKgL33AA3yuKUey&#10;c1JLvWoM/1376nB890iVAdqyVwD5iyQBwFzh7ZIAd0UdwMu8AMW16fzOO/pUv0ii8AXhXnlug42/&#10;rnqNn5dZZvdFwgPwN70HHY+9ifzmtvYVPDsJpGRpO+3HruzxdkkT7TFbkvD4/G4JjQK4sHV3Jbde&#10;638M1bOP522G7db3IfECiCPI71PTAT4ys/SqlqGXXGgfTpLzWIZr383+rok32B3uZuOKOy9njnQQ&#10;tuSHuW7jb27gnLnM2HIf9vKc+vGpuToGAx+ZABAB5X5AuW9kdnj/jYO4mPsmIrmTtLpzgh5oHsdF&#10;10xLClI1Oy9WQ+Iba0A84MfrD8BTDoprohE8NgV5Oi+7ga7Mqa87m0frsVYkg3bx+pYksmlAGkCH&#10;oYdkB7A4Nvb1Jqvx+g5P/GOfLD3fIlpz8csTE6M0NilWU9PiND8N4Ocm6JGWSXq9KFlru8Cm/V0Y&#10;hLLAHuy1BEc1HEGOn+R7nZ7XUmfnw/bYDFdknr8ayU6U3MQxvxe79Bj26Ok+AJ1zaQvm7czc+tyW&#10;CfC7JsRNYULRmAeS3YjVDVd9vZJQPG5wdAJEhdf3dnJOkhuxzD915Xu2T9JX2J91reP0RYdkvcBx&#10;mxBVX92aNFQHGLkQX94BOd6zaZT6N22iITGNNLRZfSR6PXXhdx2R712aoqj4ffcml6l71KXqGY2v&#10;x9P3JimMxfPPTmqiPtGXqOWlf1FnXmscCcEtt2bH19f0pvU0l9dchC27PjlaFx2ZloqMJgCWvfQh&#10;L68lARwie+0bjfxHBXir3kNIr8Pjs0JN9IGpqToBSM/f5D5kgA4wm93dt8z96u2PvNecpVGZV789&#10;wgX2KGB8KJIAbAdK7saX347E8q40SP5z1wD+q2F6WP+ki3k8yAfwvSLuwFT806QUPmcaoM+KFPVc&#10;A+jDmmpUxC3Ies9Lu7WXszEJpoT3OQ/wi70W/dmBqn5lKCcSFn4Nhvbe515Z5r3TvJSUE2qAl5Hp&#10;Xc1W8YQLVwAMoAlg8dx/qGSD/UkQ1a/0xbv34uLgYnmB5GAm9coyAFbjoqG6qsAaL0zxwBCAP7qg&#10;ufZNiVSsHZjgOWfYxhfilTDOUo+LcNy8gMWgxUtWIv1PYGn2c+Huwmd7NDrsMDwd1kKuhq3H3FFm&#10;CRcff+8+gh648yIXJ47Kh2F9zkPwqnyHwPgut+V7uSFJWPTk5qL4/OJrAf0iFJaLVvDfJ2agtLAT&#10;h8Zl6+DYHNjY1XOZodJuKwDdCrj+gIU/A5SPt26iqzLN7lGamh6vMalNNTChCcCPUh/A3zcxWj0B&#10;fu/EJvj/KA1JitZomGlCciPNxfvekdMoDBau75GiLYB9Bx5+J6+/ntt3WjfUC60a69UuaVqYcIkm&#10;Iu/HwvTj0hI1PT0Rxo/XXcjjl9qkIvOT9U2vNP05jAQykusUT++BPH+PEzMBvRfnLORau7KNzl+D&#10;zbmeWEKCXeIybRKjt+DCstV4c5JltmTudjyQZD6A6Bcsmnc9CsuKfY140PguEq47MLk4CfCf87Ej&#10;YR4i6eweYuCn491TQw+9jwsS9E6rWL2RH6VlLeJ1f06ChodCnAYqbNxYLZo0ClEYFRV+ti/vzG2X&#10;qMZqT2IoalxfXfh998aN1L7+JbD+ZRoc20S9AXrPJpdqBMd7FlJ+Itar8LK/qhWJwqrAO+d0QQV0&#10;wxb0aVhPIxo10LRmUQB/OmCfnKqDAMvh4oTDsP/RyemR+xPSuJ+Jj8nQcYB3fGaaTi3MQpYi8ZHv&#10;1Q8XIY/ayksrQ180LtxQ1ulAFoUaegPDTFNXW39hNVxYg39HgUpu8YgqXus6LryryM5XAO75SH4u&#10;RBdOhBF9M74HfubC9ItRCV7ua9DDdsWAvtQbNeDhyx7qrFLP4yPLa70u/EmAbeB6VRlgL0O6lcHY&#10;Fe468xy3LvBBHnsjTXfyLXXHVQPDHXs9yBYGeQD8Q5107uYWOuvKsbs7qvYJQP4oJ/5emIPPsXNa&#10;snZOQiWRRA/bnqBMnLB2ePAU+bcH2bwFJtg0LEW7nEincTxdpHQ5CQ/JWEmCqDU4OU6VHJcTWJ9j&#10;vI6VgTcx8Qi7tyDz1uIGfdk1qKbrSJ5LPLDJ50A1WPJXwkRhEI/wgF5gp7rCJn+XysdIaJ7h8BSm&#10;axZCJRzf4dpI/wEP8pkdPWh1eLxZn+M/Hq9MAtg5IlNbYLLNHk3vnagvkLDLOsTrpuxGmpnaWCMA&#10;/BDA3Y8LsA+3fRLx/bBNz/hG6spF2qlZtLomNCMJxGgQsnN0Sqxmp0fp9bYAv5+TW04ozz3gYqDB&#10;ePouyXq9XYLuw/MuSG2kySSXcUjVSamxmpWKysiORQ7Ha0W7VH3eHVU0KCtYhwB4kqwTmKcorWbO&#10;k2DLrud6u5HrbinH5nYUIVF6B8cE0Fc/Y3b3Pv9DUGqRCA1Q3e78rQH8jF3zduIeNzH4XQNi1eQ2&#10;3p7vd40JrH8crHiwz9WBTmS/dUvS13yH1S1j9WpuM71APJXZTEv5/COR4Z1g70JuCwB2AUmgNcBs&#10;AWBzAWlLQNshumEovS2oq7XPb3Cpmtf7G0qqseYj2RelNNFQEkhvgD4Uq2DG79zwYrVvVE95XoJ7&#10;6V+VggJIq/dX5Ta4WHmX/EWtvUjn+CwuwJmW0HhHb9DPxfrP4HFujxDex/vM7AyduTwDhs5Txd2F&#10;HDBYBsBXPc7F5XXxXiVnlsQLhRZYvnWjTPvOxwwsX4A8j6RQ9jCM45pvF/zUbWBw7iaYzA07r6yb&#10;1/fuO54zxT8dmsQJxfMen83vkceu3isG9OeQ9+e5iMsehXkBeY37yOHPgx/nPf+hOkhKrjX39FfV&#10;c31U/kxv2B2//6Cn8trq/NIiFd8EA7pf3p1teQxQuC0XXrgUNj1zTQvYJFp/DIzVlrEpfE7sze0t&#10;VW3wXFugM/Naaz+qaM9w7NLIVO0akqTtQwH6kCz93D89dCte1zVR63ogXfHL2wDVXq/gmonCubKl&#10;Su4oUi2grCbZuLXzMZKfVc6+sWm8HokC5vdxOIMKct2DWSbSxZjjdxOf4RZslTsHh9VxVj98Z+R/&#10;BQrIew6EPQMD+D1FxbnxMfPUp0ugb2gd5vNtr84saEWybRlWs/k9Df5D43KQ+ygPgL99KMDnov69&#10;f4p+6JWEvE7S4y2baUE60hSQm+V7eJQfVp+S3VgzYfQZePDhMHWP2CgSQGP1TGikfiSGEcmxmgMA&#10;3mqbrq0D8gE87xmm7CLTYp93T9Y9mZfqhsymyPpYTUfaj0tqpgmAf15mrG7Pj9fLbfwZ0vRTH5Ls&#10;CD4vKsWdb44ju61ezl/RCivTOvTi8/Rlxe1cq3eREO/pFPbuK3vAA3jeSde2baCqVgxW9TvDVPOO&#10;NxN11BVC8Xhg/lexAx5ANWF4VaHbsaM8S1BfZz1W4mt1bAT4f2LPfu0Sry+K4rWyeayeTI/WE7mw&#10;fVasbsAeTcK29MSjdwD4HQB+9+godSKae1S+Sb1QnNMRK9CnKaqpaWMVAuYWDRuqTaOGGtisQRhc&#10;vSmlsUY5OTSA4RtcooHI+alWRRynbk3qoxQaqE2DBmrboL4KCa/Lz7jsEl106nLPsUbKZU+QBE6S&#10;BE7NytRp2Oi022h5bf0cHpubqZPEGUBplg1tjmHziqdg9acAGDLV7OmmmR5FDkte/9cB8/tvygBj&#10;ACTgP4dNKAH4ru8385+/jgsbtjuzII9k5MxtyZapfROytIfbgy7eICmU3oy8v7e9qi3LQxdb+3Bv&#10;uukKPTfB8FQdbEZiOHszSQU7UOIac4/kP9wVudslJIziOzro0PzmYXHGDheJzMnX+RtQEe4MHDZp&#10;4O/wcV7bvXd8pv7w6DaAPuJpISyHtz0OPQZd4DOdkz4lXbuxSpuGp+mrvsla1SVRrxbF6ZmWTfV4&#10;82Z6tjBRb3VK0Wd9AA+ydDuvedADTkj2SsDq1WllfLdj8/i+4xPxqGlcyNnBP57jcxbzObyDkVc2&#10;lrvXvyvcDHz+psyDdW4f7jl6+/67sAy8XpjVuFDQ5AhFPLwPvw/7BtyIeqpbkBQaj+D1jwD8w5Ng&#10;fRTHIbz+wbHZwed7C/RNg9K0geT1e5+UsCx1Vack3d0iRpNh5UGxjZD6UZqH318xqq2e5ftfk90E&#10;sEarP56/T3wD9UtoAONzwSY3DlNT73d2HX0OgM/ViYlccyT4gxNy9MPANL1W1FQvtEnWLbDbrJQY&#10;jU2IkVenzc9N1B2w/bIOKSSIVG0YiCoa5QE2TwOiHGH64iv4Xnj54quxlCgbb8BR7oKcezrqPOG9&#10;GMtd3QlRVL8+QNUrBqny3aGqCrsFjw5R894IVa8epup3h6h65UBVIvkrX+I6e5rj6OXD7gK01O/R&#10;MiTlo1yv+71GYFCGNvVN0U+d4/RJ2zi9gad/LCNO92JPbgb0C0h84+KiATVqCFB3iyEpRkerHVI+&#10;D8bPMsi5bQfIuzVuoh4xTdUWye95+SJsQEeYfzSJY0F6LGx/SajF79WsEckkSdNTkzSMhNLbCaXJ&#10;JaiFS2D6i5V16d+ViZLIILFcdMqyegEgX+AOItlkLRdP8LMTguvnLwf4891GCzB6MY6X2rpDDmxf&#10;+ngRYOdifdL+FpnqRADgvBtJ2HGU+5bLpTBuKYxb9ji/t+T33mVueul5da+pvh3mvhGZic8/eUWO&#10;js1GLk3L1H53KiX7bxmapE3EFu+8OxHVsaiVKsncvqjLLMl5/zKvyHPf+md6IMFJPLD20UV46qmp&#10;2jo2QbuR4EdIGK7A8nx/2CWHpHAc9fDH4Hj90CMmVHzt5yL3iLm3/gpz3LyXdw46PQ+1MRMwjsnQ&#10;7lHpoTzUlWlnkPRnSJZnvcYgyPssbSQxfIZnfaUgVg/mxOiO7Ga6OSOaLN9UN2bH6N4WcXqhbbw+&#10;QCr/4FLY8VgZd21B8ntXoiNzsVSzeT0SiaefimHhU3PcxNQMxjlAVp5x5eRVXu3oZMk5cdkrjOaB&#10;zlKHxz3ucMGOC1J8vFFjbpTxqP0sye9+EsHdHD8ShEERdga6GuWyEMaf11KHvdJuCgwM8D1Atg/5&#10;uh/g7xqWoa2w2WZA6Tr437sn6Ru+66tc3EuQsZMTXKbaQPe0TdSXw3P069hC3ds8WtPSmqo3bNQd&#10;yd8roakGJjbV+NRo3e3Brt5eI480n4JkntM6zK978PL49BYk0dwwoLiC43VdWjQKIUYz0uO1KCdR&#10;t2RH660Oqfqud5b+HJQdBiG9BPcESevs3AKOF99pEcnRHXdJjmV3cBzudtLrotL7OAaP9FA16q/m&#10;NST+Spc5e23DKNV8NCay+Mltxb3pKI95S/Gq1UNQBINU9RqS3wRj62R1xWsXc6147b/HwbzWf3O/&#10;VP3SM0Vfd4zXGhL/6y0S9FRuku7NStBVqVGagjIahvXpFtVEhU2Q90QOMj+rYX2lNWygFCILkOfV&#10;93x8fbWAuVsA7gKe0w7f37phIxU2bhgGUttGed7+L1iFi5H5DYjG6kDS6ATje2GOl+u6mi8b4Gf/&#10;7W8kg8a66OxVOVzg9s2RUfULq+VCLOR3izmIDkB5dkm+3J7KU3fuQe4GiKEHOZLn/K0AZAlggR3P&#10;uL75hlYA2lIThg+DfhwgIvROI9t6+2rvuXec9znJRXycBHNoegpy3oONSFtYbsfodOR1CuySqvXE&#10;H4OTtW00Xt8XBhe9t6wu82AWftu78Li1dhVe/fzNrXVwdro2DGmmP/rFcwKa6re+0aiFTADCZ/eA&#10;zFJUABLt+BV4S17zx55xWj8gjQsNqTgL5vGaAU9xoQBOzvUtimgG7DwxlQD407J0YjpJ0p57NseK&#10;53ssYtvIDH3WLUGvtYnTPUi668nwi9PjdHkYYY3WvKxmui4/Tg8WcjFwUXzaK1m/DEvXTl7vyOWu&#10;Y3CRSyqMRbKZ3RyWR9LjT8OW4vPyIuBf1IIkzfsu5HwgY+1dS65Fypr9+U5uN13pTSYAvjecMPBd&#10;wVjxMAkxdDRG8bgxhveV8+o/A/96QHJNYRgAOzmvlY7OaA7r5wfmdbiJxf4xXj4bWd66dWCGNvSB&#10;aV3U0zNBn3RL1vOFSboWCX453vs+EsGvEwr0/bAcPVmUoLmZMSgBLvRYWC4xViNRBVdnNNXbHVxb&#10;n6Mjk7B1s2Dp+QXyvoynOeanUTnHJmbxnoCIc/N2p1Tdl0PyRPrfkhurx1rE6v2O7mITGXA8MCoy&#10;LuHio9MzUUbzLcFRb9dEZL6Llsr4vmX3cBzuh+kftTVEvr82MAL892F5AO/NRPXp5LrwBqNOAmNC&#10;UqhGEVQvxxK80CscT9dduKffOa/gRGkcHJ2lnYNQhj1JSN1Sta5DolYVxutVGP+pnHjdi79fiDwf&#10;jeXpB8N3BIStkfM5ZnmAnAGbJ8PyScjy5Pr1lAbwMwF9DtHKsp3ntCaaN2mkfP6mA+DuQEJoedm/&#10;kTz+qpZ+jhVB48igYNuoBjwf8OP7u9T/myaQeK9JT4gA/9zVsIebX1xl/xxJAgHsXjfvcOMMt8oK&#10;JbrISvxvhefrzZq3ehUbnpALc+voOFg5QXsnpAHiTB5DRVzXUm6uWYIkMsN677lTV7YITTn3TEzR&#10;Xnzs4ekZnHQ87LS00K9/z5hkbR+WqC3DDfpkfdUtimimr7tGa+MQfC8gOQZ7u1OO/bn31PM0lmvQ&#10;zwLoYyST/VMytB1v/OcA2ImLcyf3T8zLDw0VXTXoUl/vfeeBxKOz87VlVKY2A8A93vobAJ+AxcNu&#10;wF4kBNuemIUCAuTHZuTxuUlOsLttwen5LZDGJIuZ6diRdP0xIF1vFDbW/fmNdXV6lOYA/GnpMZqY&#10;EhVGpV3wsigvQXe1TtIrXVL1Aazw45B0bbON4T1O4xM93nJwUmrw9IH9Ls8B7C1DDcM5t49a4BmP&#10;SK84D8h5LjnIWS5AL3LxTsQVSPgKJ148aJh6Ql25VLksNB3xlJQvfljfy2vd5WYJidgKB3l8al5r&#10;vk8LzkdzEjDM7wCYvn9wfK72BsmfrQ2A7TeOrYtRfuiRrA+6ZWlpVlPNTGmkJa1j9PWMLvpyXIHu&#10;a91Uc7jYh+HtBwD+iSTCG1BBH/bN17ahgMUbsbp9OQCt8GIe2xlX1k3jeOPXPZuxG/++vn+6vhqQ&#10;qxXd0vWSB8zw9j/0ytZGGH9bX4A/MjdMQboO/5SBf3mrIPVLrysg2VtZevyG4+Aa/AchikfqBvXc&#10;598DeatGquZDAP7JROkzwO/4AvB/DvjXjSUp8Lv3vavRYIDfhwTaBXvaBsL09Go+752jPdi3bf0z&#10;9ROg/6xLitagfFa2TgjFNy82T9Ij+a4/iNLo+CbqE9VUnZD5baIaqbVZPCoaf99EmY0aKwVQpzS8&#10;TOkN6iHPL1MugG4OkPNg/IyQJOoD6PoaSAIZG9tUw0gePUkA3Ro2URcSQ9eo+ura6FL14rFhAH+B&#10;awPyEvVyIeqpdYouOnM1bHUV/tHr46/K0ylY/gTS/xQs7AKZU3j6E0Hm472vba7TZnW8+LnbAM+N&#10;XpOeEUb9D+FVf+/TRF91aqhvu8OwA5K1ZxyeF8l6ytV5XpADQ5lJD01N077xBiMxKiVU552cA9Bm&#10;42dh/H2jk7VzWJL+RN7/OTxdP/ZL5CBGhdvNKIB9k3hPj0GQnM5dD0vAcCU347OWtA6DcB71P+3i&#10;H3y7B9r2DE/mgk0L4wZObv7O565rrrMkO9cNmOG3uaPqYLdfImlwcR+aREKY5gFPF8yQCKZGZja2&#10;jE7S+qHNdJDkcwoGPgMDnyFpHZuYqV3+rL1StRxZeluWG5pEa0JiE41IbKzhSU00NglQIG+vRaLe&#10;3SpWz7ZP0jvdE/VVf6yMq75ILCdgO28tvm9yqvZyjI6ifDxKfWxq8zB46JHq01xkXp12moTkmnYr&#10;gBKA786ybncWBvw4Hm5oWoGN8oCfPb3VlyV/uXsPeAbkAe9T31Glt3Xg2BXx94UR4AOYE7Nb6th0&#10;PCvve2JqCx2fRnInERyd7vXomdo5PBMgZgL8VG3uHynn/b5vlp5sGaO5iZfgxetpZk4zzc+P1fTM&#10;JhqD/x+V1EzTkmL0aGGavhnUHBvH9UAyOW+AYjNMIGUkr0qk+TnszWGOucd3jrqZBkpqu23GiDRt&#10;5ZxuH83PeOm9o/K1YzDAJ+HuGsr1Ni5fxyY1Dzbh9NzIFF7JtZCOm3A6lrZDtaJynPCQ/K7Y9P4C&#10;VS/C+m/i7Vfj6wF/zceEwb7OvQ4A/loD36shI1WYVS7a8uDwzW1D9d9x2H4fisjrKX7nGvi6U5I+&#10;Rs2sapesNwHaq/mALj9FT+Wn6fasJM1LjNZ45H7/um2te+L1e8REY4Vi1BrGz6h/KcC/VBmAOBcG&#10;z+OxTACcB9PnNoT1+f1QwH5XXpYeykvRjRDLgqTGujwuSouxUTdnJOjB/GS9xHuvap+qz1FL37RP&#10;1E8dk/Vr53SAfyUXj3fBsdQnTgL643j7Y3MzdRy/fxJWsRz2aryTJIBjizlZJICT1+To1KJsGDKe&#10;g5+IHEOGD03WZx0a6dam/5OWpv1VTxU10q8cDO+Lf2o+jEsch929IcHeEYnaPTwJFkkH8HhZL8yY&#10;C5hmcXGTCFw74IKhPWOzAHo+iSQeKZ6Mv+Rvx6SE1zk5K00n8MNnrsiE+bJ1niRVciUWgCRzns96&#10;HBY+5A0QJiRzwfI+8zJIaJkEt/yNxzZOAfyjSPXdJK4/h6Vp1yjkLJ/5AD+Hugbi4ESCRLBlhPul&#10;RWn9oNgwiHPaPtSzDoBz7xisxaBkfdElXi8WNNMNGY00ObGRhgP6QYB/UGKURiRFaRrAX4Lvf6hV&#10;vF5ok6CVHRL0mctMuaj38B5u6mnwH56JZByVpAOw4Xbed+OgxLBAx8nUEtxblZ8iYbkS7Zxrzb3I&#10;5GpUGSrGo/Qe8AubSbrV1Z2enUDuo4jKH0TiI/MNeo9ol9/nhUDtw4zGOQB3ZlEBqqO1js9C6k/z&#10;rAoSdpYXpZAM8P5uRHJ0KskRFt4yKFV/9kvRdvz+1gHYsf4Auk9aWKI7O7GhpibHaArsPhVpPiu9&#10;sZbkNdWLJLufhuZpbyhgylHJFViva/l8NxaFSrgSK0SSmGs4Dk4l6U2qG1zEahyaDKMD6BOzC3QU&#10;Rj8wKUf7ePzAmByuJ1QB3noPNuQAiuQokv9UGOTDLpFEiq8qRNUi+69rh8Us0tnrUJ9LAC3APXd7&#10;RxXf102VT3rUfqhq36rbV9D9B99H3q8hCWADtBpF8M5QVXnNxSv9VPZkjzCV7H6Arts/wHvuhPE3&#10;kAC/65KuT9ona7XPcUGi3miZCPjj9HLzBD3bPFGPwr4G7L1ZabohOU5zExprYkJDjWzWQAMaw9Qu&#10;2gHchUj9ggYNwoh8Zxi+L5J9evxluiM/Wm93zQiA/o5j+i2g/qpzMqSL2uiZTaDGiI29IKveGdrZ&#10;B2Lq41uCz3fRqYUwMnL35PxInAD0x5GuhwHNYaTnQSTvQRjtANL8APf32efy+KE5+NyZSPOxSRzs&#10;BHxfAqDBK/dJ1D2ZDTS2wV809LL/l+4vjNZvAMlThUdnJOvIjFSkWLIOjQWMKIUT01NhsTQYDCB5&#10;2e1sPxYB7L5RsB7Z/RBZ/9CkbC60JG3oF6utg+JINglk9hTYKEnHed0Ts1PDoOQ5vsM5AH2GpGXg&#10;ewDOCz48MHd0VgYJzUmNcAtwt0RGWh/h++2DsbcNT9WOEQAQn+Y+b3vHpsL+aeHWDUW/7hOvj7s2&#10;0aYhaaEU9DDM5+qwHcMztGlgqn7tk6QvO8frLfz7Pblc/GThUZ7bTmiqAfFRGgrjWerfmBevx1ol&#10;6iW830pvi4w//nUQjDWeC53PeoTja4B5r4KdYzh5Q5G0fRL0E8d209CMMOB1aDKshg8/PhOVdjkq&#10;ZxEqzOvbYUwP1LkdVtktbWFzQIXXj0hcWO5+r1HoCujdgKSbyu6F+b0oaSkAuL5IZ64s1OkFretA&#10;7vBCGlTAgkICVp7fhnPUWgcAoRP9lsFp+sOFKvjaTSNytI34YWC2Xu0AC2XDPC2S9FBBklZ05toY&#10;0kJ7JhdiWXg9VItrNDzdVnqNAU94jMIDlUj+swtdU0ACmFcYEs+xmc2DtTpLojjJ427QcRJQn/SM&#10;iGch+Dx7sWs7YVz3tnOZsasOD03EOqFUTsxAwczAvnB7lGR2bJZfg+TG8TvqBqrzea9rXczjOfo+&#10;0vMDVOsNULzr0RtegzFEta/z86uw/UsDVf2CNwTtRULtEI73Sc7BYc7JruF5+rV3JtcBUr9tsj5u&#10;k6R1bVL1YWGy1hQmabULeZD+K1s6kkgISXqdeK11MpGkt9qkaSXxVlGaXuGx51ol6dmCFL3Izys7&#10;Zmtd91x91y1Nv7joqXsqoM7Wtl5ZgDpHu/r6+5MAB/P9h7gWIi0UXW1GLf2EUv6B218mt9aGeV10&#10;0aEZMCJxeKYLTwDZdDfPRG4jNXcBvh3jkgheYFyKtoxJ0DZAsBUpvmNMImxkYAL84YB+aJw2D4rR&#10;T71j9XB6fU3GXwxo0kBDov+ue1rC/KNzA7jcsffQ+ETkfCzSGWBOSyUykEqAczoJZwrSf7KrBWG7&#10;0Sm8dqIOI3nd1WX70BT9zOv/0jtOf8KAe2FEJ4i9XmjE540MCqbwuWDGMXHaMSRah/m8J2DS41My&#10;g3d3Uc0efr93At+Xn12j7nUA+8ZnaAdy3++xDYuxE5bdgSLZZVmJVfipf6Le6dBYqzpF6xe8puvI&#10;tw1M1qb+KWGgy80eN3PAf8TrruOkPwuw5yVeplHxyLnYKPVHfrmoxZJ/fka07msRr5cK4rQKxv8S&#10;abjeF+tEZDSJat8Uvj+f01J705AMfdsrUZ92cyTpu75p+nNknnaOzdV+2PC4i1Rg4zNIWg/OFePV&#10;vXqsFNCXEN7Tz4zuEe2yu/H3yNuK+7sBfsK3LnxC7ruY5fzS9rBhW4jAC3dakYhbASzvK4BkxiuX&#10;XA0rL2oL4FoDHqQ6FuRPvP4XfK63Cxrp52F8/imFOjKxOd8nXau7xuqDHlwz41vp/JxOOjWlJecY&#10;WYyNODGjFYDkPcLrYyE9jUi4sel5Nyzl9hSgPj4TK2ZwzsVHu9T2qnYkABIeYD+3uDCMcfhznVtY&#10;GNY+7B2N9B+Wx/nIhiTSuU6cmHM5j/naPao5ijE3PLYNW7BjBKpqeHaIbR5gJZkfJcmcvtLTnJ1V&#10;cU8XVT2IFXikh9w+PBSDPUyyvJ/EeTcJ83aOHcnSA4jHSCa2iRv6Zeh7APlNF9RPx3R93wHCKErV&#10;V8SnRckhPm/H/Tao47apWlMQo89g6y/bcm7bkhx5/s9dsvRTtyz91iNLG3uiRM3aXnjEdbcDS7Nv&#10;CKpmqO2PlWoL7Z7QQvumF2rf3PbadX13HXp4jM6/caX0w5PS9nekQ19I+7+Wjv0und8tnduri/ZO&#10;AgSAcT8X26GpKRw8wAwwdo1HVgO8TXjtDQBhw9AErR8Spz8Gczs4URvdCHBofKjd3wnw/xzUVL/2&#10;xN93aaQ3i5pqYezFGtTQ5YSXaWjTv+nKtItDg4atHOy9gHnvsGY6NDpRxwDuceT00Unpkb3ISCbe&#10;nyzsUYYqOICn3jUiJoDwm65N9VGHWK1uzwXVMVZfcVH9NCBF3/XnIPaI1XfcX88J3DQc8HqhEazt&#10;xHHUbYwmpJFQCAB1CPVxkHDd/4U4QFLaPcoeH3Z3dd0IDvIwkhy+f2uYUcjQ6o7RWl7YSN/0Tofd&#10;3SgxiQsMr0nsReK5wu5PMu7XfdP1fFGMrsysryGxl+LdGqpLTGN1j2uk3nENNCGlsW5D+r1UlKgP&#10;uiQCZj73EN4Pu7CPY+HCnb3Yof0AayMn2LME73VCHZAkVnnFW2/UhfdaQ+YeMZvBzPbm55GwxUu4&#10;aD1Y5+YRRBjJ9nLjMIftEW08/j2dVQnow8aeXo12Hxfw3e4t0EGnrinCChXAtCQTwrdhehNF4Xbo&#10;HkQ8H9ajo5Q8Zz0mV5vw2L8PAGgch6PjW3JeSaR8tp3jkb8eI4Dd3V/hMHEQ+3BocsSHn5qGrZhV&#10;iHVAtsOWu0kYB2a5fr6Hjs8rCqv4nJDdZPP0FSSkxR1JAAWBqc8taMNnaMFnKVLptR1IAEWoyRbY&#10;MoBPYtw0JEe/kiR/5lj9UDfC/nXXdKxYhr7omqXPu2XqC2TxdwDrh945+tEBwH4nYewchyqYg/pZ&#10;jAW6lmOJPfBxDZul3OhyX47tNTzGe56ZS8IZnx9Kqjfyfut7oYB6pOn37lwjyP2fOmUC/nR91zmD&#10;4D7v/xPA/q1LToifu2foD6T5hh452tST4HP8OSAXtuY1B5KcuJ4Ojs3XAVTekaktdXBuW+27qpv2&#10;Lh2oPU9M1vH3l6jkpycA+LvSgS8B96+qPbNdKjlAHJSKD0vlJ6XKs6qtKlZN1fkQAB9WnZgE+AGZ&#10;K8UmuE8+oB7pphvJ+mMgnsxr83sBLJj2+54JIX7i/q994/CeXPxDErQVqb9pYKx+7hmj99q5c++l&#10;mtL4YvWp/3d1x7MManqpFqY20GoO9nrkmNf+7yGZ7Od97PmPAHgPnh0jARwl8RyH9U/Zl2MxzOgb&#10;kClv8rr3oibcDvwOfOP9OY31YE4D3ZFeTzcn/j00DH0yp6He65oA+JL0C4lgA0y9tX+89vFdDsH+&#10;RybB8jOyw2i5wyrDF/ABEoPHDvaNSkfFAOSRMAW+e1M/JFXvRG0YkBY6q7zbJlrrOibpc0D4I958&#10;/UASxnAk5Vhk+kQk1+hs2C5L7/MZ7m3VRFOSG6hndH11iW6oXsj9bjH1NQgvd1VuLPItWR+6Y3GP&#10;FP0KO23h/fZZ7k8im4/nc/CaW7iIPwH4b7aN1SvtEvRqQVOt6hiDnMZf8zkPTsPzznFDUBjfg1g3&#10;md07qOTOSASmrwtvVV6M5z93Gxest/dG/rvfvX2/57XP39Yp9A08xWt5pd6pWe6NZzlt4NtGtAQA&#10;BYCBJLOQhAAbHxxLshqF54dN3cHW/tqtsPzYthHZWCaOzTRAjzQ/NLMV5NIqciFj/w46MRB7xzZH&#10;OeSGDj9fANLPid9NEiN5TV730JQ2OoCS2M7zdvO3hwF3ZMAR5p9jdVKko7NRELz+QVTTbo7bVjz/&#10;eqTuz/3S9BXnaW2XVCR0sl5vhWxugYTGgjzfOkUvtEzm5yQta83vi9L1Xoc0feGZglGtUJFtSKyF&#10;XCOoDxLSiTnYHL+fBz6xWQcm5HGNZKP6sGN9XaKbAStnaCsJYAvfZT2SfD2J5XfiD2ITsnyz238R&#10;2/vnaMdAlNtAVMqQPO1GOW3l/G8eT8Ian6nfSHb7l/bXiccn6NyyBapcd7uqf3pK1VtXqPYgDH5i&#10;g3R2F7EfcB9VbckJAG5QlxHlqq3mtqZc1bXcKhLVRK0qJVXpogMw/D48t2MvLL8TFv5zeDxMk6Bf&#10;Bxjosfq2e6y+7BrDBR+tD9tG6+P2zfRppxh92jFKP5AQfu9n0CdoY794/dwtRh8WRev11rG6PT1a&#10;46IvCxsA9IhqEJYVzoj6NwCMXO+bENb3H0Beu43SqckZOgkjnwD4p6dnwAQpKrsyNxSs7Jmapy+4&#10;ABbF/1WTov6mSbENw4KEhWlRWpTaSFeQCBZmxOjarFjdlB6l+7Ma8P7RWgtL/knm34g/3j4kMSwr&#10;3o0aOMDF6jnXY1yQR+z/SQQerDuEn/fvPG+8ezheEZntXu3r8e6uT/+jL8zBRekppG+Q81/D1hsG&#10;kCQAu1e0HXQJrk8YzPUTiuBlPsP1ObEalRiFz2+mkakJ6hnbWN2i62k6rP9atxx9DAt93jkReUii&#10;tXLgtQ56MAsZv2c8bIp0/Rj78FJhUz3tlmjt4vWe22Ah93ZPbIlSg00B/skFgPMqQOme9d6pFyla&#10;isQ32M8vbaPTbrN1M1L5ptY6QzgBuJ9faEIC6xv4Z2/rqNPXtNUJ/Pwxg36m6/Y9Q9JK5zwf7orG&#10;m9qqagmWYEGrMMi3E4VkmbwZ1bV/VJ72GPj4/D3I/kjPPs8AIKlRLttQBlth1C2WrBzbXW6bHcqA&#10;kd9DW+qrrhlhznttJyRvvxb6YwDHsUcqZJJKAuf1BuVxzbiWIFsnppBEJpAEpmA7ZrQO4wYlqIDS&#10;+Xw/Pu8xPveh6S21Exn88+AcfQLwViCjny9I1wM5SbovP1V35STrjqxE3ZmdpPtzU/Uojz1HUliG&#10;1/66d742D23F50NGj26hI+MLQivuQ2NboHL4nlY6gzL0Wz9ACqA39c3R1n58H88u+LsB5G0DslCD&#10;udo9iEQ3hEQxrDmfnUQ3rrl2Tmyhraih7QvbaNeSLjr1+DhVvXut9N1j0p9vSrvXSSc3Is0Bdvkp&#10;1ZYRlWbsUtVUlMPgALiyWqquUW1tNcCuBNQV4kkAu5r7PM698M93anzLnRoer6nG4wP8/QB+H+Hp&#10;o21I983I+98BskH9dfc4pFFcAPqHHWAbZPzKwmi906ap1rSL0Sc89kO3uMCKG/sm4kti9WmHKK1s&#10;3USPZTbW/NgGYZ1xn5gG6h1VTxO46J9H4v6CJ96NRTiEHD8K21ryH4X5T5EEjuG9Pb3n9sn7ya43&#10;xf1XjWv43zQs+lINa1ZPkxIbaVFmjJZkxegaQH8lCeaa7Dhdk95U16U10l3ZDfVam2Zhq6JtqIsj&#10;E7kYJ6Tj1RO0c1CCdg1M5MLETgDW0D13Xl6Q+4dQAwfGuDbe7ZRQJQO44AD9BrdGAmjb6haobCCj&#10;/9ItOXR62cyJ9zTOsWmelcBvz4GJ8OY7YON1HLc7USWTEuppfEoTTUxtpoEkgC7RDTQ6qb6e7ZSq&#10;b/vl6LteychRVBOvvx+m9AV9gIv2p9EZ+mRItl7slKC78ptoaXYjPdoa4PdENpKEto/m+ExyhxuY&#10;D4Y+eyVgDjX7SHxu3VHmHH4/soU3imBJZODvjEuQlxTye4BiVeABPmT/uZs76MTitjps+Qrw7eNP&#10;zHJfhFYkA/7O9QIklxK89tHpeaibzJDA13Mutw7LBRD4flhrLyy4C+BvcSELx9CNL3/qlaKfLaV7&#10;Z5FMs7V9EIzH77f7uOK7Nw9uru97ZOirTiQ1pO/6gQC/fx7PhzF7ZXKcc/mb5to/wl2BsFUkjJ0A&#10;cN9EPtuMAp2bV6CyK1AxxDnAfxoFcGQKAOMY/dw/W2tJKq/joZ+E2R9umab7m6fqHgM/O0G3cXt7&#10;XoruyU/REzy+rCBNn3fNJakDTJLNbj7fvqEQEODdPihXW4mNWJtf+Gzfd03VLz0ytQHwu2/C7lGc&#10;D6uw+W10ZkE7VEKR9qMYtk1rpa0LO+vwQ5N06o1rVPkV8nzTCvz3p7D394Ac/316u2ph8Jpzx1Rd&#10;cgaAlyLPKwAqoK6tAr8EIHdEkPy/F/+A/L/8u4D+SFx0cGIKDBUZINs5GmbE12+BhTcMRirD5N/2&#10;wlN2h91h/A87NdPqdtF6q3UUWRFwe7/8wiiYv5m+dwtjLt7fesbh86P1flFDPde8ka5NbKhJAH9Y&#10;swYa6h1I4hvotfZJ+hmPunOMJT3+fgI+fFJSCG9ldGS8k1GS9k/N0ou5/13zo/+qaQB8OjJ/UWaU&#10;lubF6uacaN2Y1SRs/n9lcjMtTHQ01i2Z0Xq+TYzW8nk28B4H8M0nkfMnZ7mkFlk/wYUefF+SwGHU&#10;hcF6zgtfuD06NVv7x6XDUO7Rhq/HzvzRy0oG4ANKjxb/ifX5E9m/CQm5qT+engy/B4B6UYgbcnol&#10;2JkFgB9pu3MUFxxS/pkWibo1G4WS3ljjkf4j4y7RtYD4kwGAZ2QLGDCDY+emp7AF7Oi15D9ioV7q&#10;xHdtg6ppHhvaK83IiNbS/AS91T1bn+Elf+T5fyJ/94yH/SbCejDfKcBZiox3bcM5mP3c9S112oVZ&#10;V+KpF+LL52YSMCbS3bvelN7WDuB3UPm99vjtdYLkceTyQh32AN4slISDRHAUGW1WPQLI9oxvATkA&#10;zkFZXCe5gBtZDfg3DvQoMnbFU2+w2RE8/E6k+UaY/lfk7U89smDvHADD35HwNgOeXTD4HqTuDoC/&#10;eQDP7e/BN9gWprTX3UyS2Axw3YhkQ79UbSbpbu6djmzO0O5hJEjY+NjEAp2aUoRiRKlMasX1lK8j&#10;4/K1mySxntf8tGuOXm8D0+cm6XbY/Q5AfnfzNN2VmwLw43mMxJqTGH7/hOe+WyZxnWM7umbpR0D9&#10;c7f0EN93xe6RmL7omKIvO6Xr644eiMvThl4tsa6t8OEcpxltSZRFOn55Gx1b1EWb56OiXrtK2viG&#10;tA8WP/2HVLoHaX4Icj6v6qoS1VSXqIrbyupSVSPRQyDTa2pgcEAPzYNb4l+A+38c/wng7wVgjojU&#10;T+FEpWjrqBT9OQLwD4XVYMfveiP1uzeDwWL1QfsYrfL+eYUxequgmd5pDfPD/p92APxdkP29AX+v&#10;eH3WqYmWFzXWnRkNNS8Ohmt6mUbA+jNj6ukVJOuPeO9Nw2K0f3Q8Uj9Fx/D0hyclAMwEHZ+UotMz&#10;01V5ZYE2j0jT7TH/VYthTe/wc016nK5D0i9IaUASaKjF6Q11NUnhen6+J6ORXiuI0yfd8d994oO0&#10;d8PC0150xAV/dl6uzgBID/S5ieGBsfx+Ut3YAlI/+MPReO0hqVxoqaHx6PreKWHQ5k+Y3ktF3YJq&#10;C8A3U+2E5bwtkzeH8Jpvb8ho4JsV3U/OJajuoLMJZvulX4Y+780F1T1Z73ZOwkfyGrDjKS+EcZkn&#10;UnjHMOS7pxSHpug3FMfjLS7T3JR6GpMSo4HJMerJ9x+d3EQ35MfoeZLn21iET3un6ddB2fqTz7J9&#10;FMzkcYtFHplG3nN7bG4u6iFNe6eg6lw4NQ1PPi1Nh2ZhcVz+e1NRGAsovQvGv7Gdjl9RCLu31bF5&#10;bYJ/Pjbd8+X5kAIA5Hv/wvt9gc35tHO6vuqWiSqEkfuRLJGw+8YBwpntdPpy7ALKJ1L5B0MDwh0j&#10;87VlaHMke65+75Ol9QD6d8C7zexPEtg2AKlMbB9MEnAiIKns4Hv5sc38/hf3pMOnf9YpW+s65fH+&#10;uWG+2slht9mYJLBnGIl0OMcBlbQFRfF73yxUX5ZWdcjQszC91+4vBeQ3E7fD7ncD8gdIyo8QTzV3&#10;c4xUvdHSlW3percgVWuK0rS2HaqrXaY+5nZNUSo2N01fdczSd51z9GO3PAgvh8+Rr9/6NifxtYAY&#10;SIrDO+vD3u20ZsYoadevUsVxpPpJmLskADqAGkn+75jbEr3W7I4/5zbys38fgWwEyv8E7v9x/CeA&#10;v2dcYgC9Wd+3O8cmw/pIZDP/KK8yS9Jvg+L1fZ8YfYP0/6JbrD7pRALAp79XRBIA/B+1jdXn7WND&#10;pxE3/v8dT/YNMndV28Z6Krexrge0M2Iv0zhiflJDLWubEJo2bhkaBysmBJY9ODFT+yfA9ADyMMA/&#10;NDkR1iQhwNI/45luiv2fNTWhvsYmNNKY2EaaRjK5OrWhbstqqIfyG+m5Vo31dpvI+MM3XSM1+jsG&#10;YyX4PqdnZOp8XY3AKV7vlJdOus/gqPgwVXgYFXDYhTJYnI0kJCevPwB8aDDJd1mPp3Zs7JWqP/tm&#10;aD2y9U98qvvA/dkvkYssnos+DTbktS/PDf3ZS93VZjHAmwMrYSF2jvSgaap2jc3mfqRIaC8/H+a7&#10;HxnvJieRJaVHJ0QWmuzh/u8kjRfaNdNVJLcJqVFhZVuP2MahmcWcjBjdlhenp1rHaWWHRH3SNVnf&#10;9EjTeph4D6x3cGorZDCsx+tsI5lt8OwMCWrDqHT9PoL7o5PD9menrm4D+Duo5JaOOkHCOjKPhAVb&#10;nZiHTeDWFWmWzNvx7b+QrD7tmKy1HdMhgAxu0/Rtd/cDzELae5EMSYz3Pom0PelCGyzISQ/A1bXx&#10;OgwTH0Kd7B0JQwLwzYB2Y99sbexDcOuftyGtd/G7nQOxAk4GeOctffPw/5l6LK+Zroj3+E6Mrkht&#10;ik+HfNol60M+x6eds/QV8YPLeLtl6AcA/yPK6NuuqKNOmXofdn6tME3PtEzRky0cqdxPC4N8LwL8&#10;Za3TsLCZWlWYrvfapITv+DHxSccM2D2bpJOvH0g4P/dogWrJw77kk8RaAvZCjm0XfT+0h9YM6Klv&#10;Lp+trctelU6dkKqKIWpYvQZfblAHsNcBvhYA1tiJ/6+g+u8w6x9q6/77H8n7f43/BPB3jwV4dXL/&#10;n+BP1I6xXKiAZtsYLvKRibA//n1AAswVrx+R/992j9fnHfHzKADHFwDue6zAr1iCnzvF6xsSwVoY&#10;/81W0Xoko4FuSqqnK+Mv1tL4v+p9nv9b7xhtGQw4R8SRpbEZsJzn5je5yacH4fD7eyYn6MCUVBQI&#10;F1rXBN2ZXE+zG/w3XZ8cpYeQZi/lx2tZS483ROtDAPIFn+ebLiSpzrGA04OHyQDc5bZZKAiATwII&#10;HVynZYXFNd5UMYSbJY6DcfkMv/eIIXEBfHz3BiTl5j6ufsLXe4DJlVBcpJv6IvE9QIUC2DkE5h7k&#10;tQXJOohqcOeg865Ac8ffW9up5NqiMDjmqrN9k2BF2PMgIDg6BTAAjn0kgv3jsgBGTmg4eXJyHp8N&#10;q+DZBw84AqKfAcwLPVO0CHvTt1k9dYtvor4JTTUmCfuQHau7AP+LAGBNl2x9wQXvKak/AeK2kcjl&#10;4QB2QIa+6JGoj7okaJUVW7sofYCN+Bllc/hyrMHSLjp9QzukaSvsAErhCuSq5f3UuvpzN8wclKFv&#10;e6RrHSD7EAb9EEB81T0HpvMOPDnaB+MfxnYcndBSJwz+yb719yABAPyTJI/jfH9L8ENjWsLSSHvY&#10;fj3H8/c+OfqD19mEGtg6EHURIk9b8fWbesHcvM8ngO+e9GaaHtdY4zKTNQblNyMlSrcB4vsAcJDq&#10;ecl6Dn++om26PgLonwQ5TnC7rn2K3ucYrSxK0ZuFqVpekIJiTYcsMvVumyyuyVyt7ZSrTzmGX5Ew&#10;vseW/NILG9O7hTb0aYVqa6uNIzrojxGdtGlCP22ZPVobFk7Txtuu1uFP39XxbZtUU3ZeqoatVQ62&#10;SqTKMtie+9WW6nXAtWQPfr0ax17FIx6Uc1yQ8hf+Gaj+Gw/WXYh/BfS/B/K/j/8E8M34Eda33Lfs&#10;TwyxZ3yCdhE7sQE7xzsBJCP/k7QFkG4YFKff+gFwFMD33eP0HX76my5NyYaxwRf/5NH+dk30ZZvG&#10;WlPQVG+1bMYBjten3QGWdw0dgWQeEIN3iwNAsRzYBH3RKYbnNNI7BU30SWesgEtAhwO+IbH6ubdb&#10;fDflOXFk7xRkV5LWtkngsVRkF++N5P22iyOB5MPfAv7feibBIClctOkwaWSa8JQBj9c/ixz2Li/e&#10;UdXJwEnhuOeMvVDHg5S9YH5YfSsefgsS/c++JB/89CbYfmM/njMwg4s9Tbt5bU9LeTTbtes7UEje&#10;Srv4xjaRqbM726v4lrahL7433fQ00NlZRJgiA/jEibktw4yAF6O4IeTJWYDEpbgkplISRhnS+/yi&#10;Qu3Fc38I+G4jkU5JvATQN9D45KaaaumfG6NHWifoTXzpx92QxCSmXwD/933S9VmXJL3XPl5vYq9e&#10;K0zAfiXo7Q4JWkOS/AGbcnB+a7x9R52/taPO3dReZ65upxMA/9jcgmB9QgOO4XnIeZIKrPtxB8t8&#10;JDSs90s/M14+LI2ycPNMnudpvYNjI91t941urj2e5huO1Od3vt05NBcJjxwfkKdt/fMibO9R8d65&#10;2tKHx/oRfWF+wotvfu+Zox9g7c/x6W91yNUDSPHrMpO0OCtRV2fG6jZ8+T35abonJwXll6YnYPTX&#10;Yex3iI84Hp8SnzlIVp90yMImZMPkWfoUFfBVlxx9g1T/rkeefgTgv/RpgQVpiX0oCEy+aWgnbRjT&#10;Wz+O7qV1I3vp+d5ttWLKSO1++Tlp7y6p+Bx4LAWfpbC4p8+4Rap7uszA9lh7TS2sXlODbzdwPdLu&#10;4D/jMARAJGod//r7uv/Cky489z/8908w/zP+oyf7sX8+56J9bvbgOfyJeF5u97uYh9g3iQTA7Z6J&#10;sK9v8cK7xruENBm/RgIY4va/8Xg+FEB3z9/HkbnjkWxx+qNbjH7p0FTfF0VrbWEzfYgd+BJrsAEm&#10;3T0EaT0yVXu8H1gfEgfP9aYdz7aI0b25TXV7ZmMye2M9ne8lm/Fa27kZYPcYQmNOnBcBYTlIDN/A&#10;6t924eLtEgH6d4D+284J+hrl8RWs9kO3JCR7Kn4vQ3tH4GnHubw3HcDnAD6Y1czvysEZ+GxP6U3O&#10;DJs27HLBTr9kEkByaJ3kxo8ug7SU3Y4Pd4Wewy2vd7kYCVbdgwy2fPcKwEPTAOx1bVVxS3tVhkq5&#10;Dip2hx/PnVsJXF+gcqLEra6uaiF3E/YSXLeaPr+wQKVXFeksSSLs2DMtL1TmnXGimNVcu1ENP47I&#10;1js9k/VMuzj8aVPdld1YT5JY3+qQonWdXWuQpu+wJN+ToH7sn6Uve6Qiy+P0ZutoEkOSVvC8dzmu&#10;3/DdDs3E31/fWcVL24eBvXM3tdP56zqEwpWT89rq8JRWYVpqy4Bs/dTdI+74286Z+q47n6NXPgm5&#10;udYjdzf1ywcs+WEE3DJ9x1A8O3+3GZ+9Afm+wYN2A2H4QS20BQ+8hWSxBYBvJTYC+A2eN7df70lC&#10;6AProwD+JH7vlaWfemTr684ZQa6vgsmXw+ivFmTplcJsvd42R8tg7LcKswJzv9MmgySXAbiR/V1y&#10;uR7y9EPnfP3SraV+6d5Kv/QkerfC+7fm2i2EGNoS7WHzzvp9SDd93a+jPkey/zB7vDbfc5P2vvuG&#10;Krb+DmufBisAvKIEgHpkvSLMkdun1wgJHxibx+qY+8JcuZ8bgAbKawG/wfcPQBv5deiP/EdyIGqC&#10;CvBrRCLy95HX+N//FwHzv4/Ia//zn+//8/cXeXOMQ264OT1NB6chV6cjj2ek6MB0EsGMJC4OXyCp&#10;2jc1id/zXKT3njGJ2jYsnoPn8tl4MjL+HunvEfA/Ac3v3UgEHQFoUTN9UBClj4gvAeT6XvFhjnPf&#10;UEAz0ANngLRzUy1v3Uz3pTXRkrTGZPMoXYOfvTaxke5Ib6JnWvH7gmitbNlQH6EgPu0Qq89sMdqR&#10;DNpGIeVi9F1n5L0r4GD+L9rG6qPCpvoEYHzdEb/OhR8kP0nLdfsn8OEnpmYDeu6jAk566SvhvdC8&#10;S4tbO+/0opO+Sdrez2WSaaEwZc9wr0fPDY0cPS8dGdyzDDab+bH0ULd/cBKvDZO7h513fXWXoDLi&#10;vNt53d4O+d9e5Td7UQqqwE00rkQN2B4sht2vba3KG0gSiwuwOFkkX69x8Gq81ipZjG2AjY8taK39&#10;c1pq+zQAN6m5/hgLG49EKvMZNgz26rUc7UJO75/cGqXGc0hYv2NLfkDBfN6NJADwP3Ol2IiWnPMi&#10;HbuchHRtR528ugi/305nFrXXqbncn9NGx6a2CtNTVjk/4+V/7pFBgs8OI/M/IoW/65qhX5HDG2Dq&#10;TTD0Zst+mNwS3QNyG/j5Dx7/tbfHB7Kxd/n6A0b9o0++fu2Ro5+7oUpQEfbjv8K6f/Tg9yQTP+87&#10;3sej6gbxB20ztLowQ6uKcvVu21ysSi7fI08fd8rXug48r3MuzN1cP/RsTkJqgTpppfUDWuv3AdzC&#10;3FuGttXWoe20c0RnbR/dQ1smDtTW2WP0/dQR+vWqOfrzvlt0as0KVezbIpUZ5MXg1rIdsNcg1z3g&#10;FoDObR3QI9LbwLQcv+C/L4DtXwH3T7D934//7L//0d8A/ONzM3VsDlJ4TnpdpOmoY26ajs3jZyLc&#10;J47OTtGxmcmhln7XKO+sA9sj77/q2JTsGq+fYFn7/K/aR+tLALq2KEbvwjRrCiNjAX7eH30SuTiS&#10;uTjikXFIeP5uZcsYPZjSSDelRenKLPu4+poR30BXpjbGtzXTqy3j9Das9j6v9WGbpvqoqCmvHa11&#10;RVH6jITyJYngC97vS5jsC+Jj1MWHRdiC9okoAi8kQZJ7AM17pRHeQtmJ4Mh4fLSX305wuyRvgZSm&#10;vUMN9EiLZ8cOZL3DbaeOT24eGj14ffgegB4WgozyyrAsHrNqyNexKTk6NRPJPi9fZTcUqcYlst4k&#10;A+BH2mJFQF/u0XQXxFwJwEgUB+dk68xVLUPTCG8VtmtsujbjwbeMSA2LSIqXkDiwDuedPLwNN/K8&#10;dGlnnb8BdsYKnFzoPem59co6EsORGc0BP0lpDADk+/zcO0NfA7J1yN1PkM5f9EARuOBkfGvtndpa&#10;h2cVYFMKw7zzyVkA3z9Pa6FDE5DrHpGHyS33L4zK/8rrbeTnP3p7ShN5DttvHRgZnNsxpBWs3hz1&#10;l6ff8Og/AfLv8c1fdcnCrmWQvNOQ3l69lqpPuqTp024uo83Rl13y+F2uPumYixzP0Ucd/hlreexT&#10;gP5F1xb6lgTxQ2+sBuEk8kcfEmCflny2Am0b2UXbRnUn4XXV5lF99Ofk4fpm7EC9P36IvsePn/7m&#10;A5gbYNcBNCKxYeoAbo+qV6ja8+ZETXXkMYPcLB8BfARQ/5xP/x/9+1cQ/t+N/+y//9HfBOC7QUXG&#10;vwRgB+Qn5nOfOH65wX8B+GlITwAzmYt+VAoyD2ndJUYfFDbSunYAG9Zd17aJljdvoKcy6umJ9AZh&#10;081XmzfVmy2iw158P/ZCRvdL0rYBCVwYSPRuCVrVJlaPZzbRTcmNtTApSrPiGmlBfCPdggJ4HsCv&#10;KuA9CppGgA+brwX4HwP6tYWNedzv3QyGj8HLAX4SyTqk7YdF3BJftI9FYiL3R2XoIF4/jKCPc2To&#10;EODy/QOjveFisva6UWZY3pkRlIn3Z3O3mW0DU7lFxk+Egc3CXkyDOrC/d5slL9bZP4qkMjFPp6bm&#10;4c+by0tOXZ/uJg1hmezSQuQ/LO8tvq93MUwLnXRfQWT8nokAZhw+f157nV5QhKdvr/0TcrRjFPIX&#10;4O+bmaOS2zrpzF148Dvaq/jOjqHqzg1CvRDH7btL7dNvbKfiGzvonAcUF3mjzZbaitf+AVlvG/A2&#10;zPlKy9RQpvpSqyStQrb/bH8+DuBPbB0Y/tgMAD+9QCentUIVtdDxiSgDWH+np8fw3D+RML7vhp0A&#10;rAbzd2bsbpn6DYbeCLPbtzu2EJb/G/s2Ryngo2HvL3m/T/HXnwBqT8mtNaj5eW34OVfrOsLiPLau&#10;U44+Rap/1jVXX3Rvrq+Q6N/3hsH7FegPJPr6AUXaNKSjtowE4KP76FcA/i3xzYQh+mX+VG1+7B7t&#10;XrVc5Rt/lUrPcKEDUs+Fe5AtDLQhp4kqwFwNg1fD5BE2N8Dx5jUeeDPcLd6reI4r4S6w+v/Zf/8K&#10;wv9/xH/0D+CHvemJ06HvXiROLkjX6YWZ4TYSKAIDfxYJYBrAhzH3caH/1CtR78PAy1tEaRkAXd4S&#10;gLeM0lO50Vqa1EBXNfu7bklsoAczovQo3v2ZrEac5EQyM0ACMFv6e3+xRB5rqrcKmoQtuh/NjNZD&#10;6U31dG5s6FrydoGnDmP0XkFj2L6ZPiY+Mdsj+z8mPmrThGTQhETQVF928n5/yfqqazLgh/kLrTLi&#10;QmHMHtjcrO6tjb0vuePQaH4GwGHrsOEA33uf8bgH+VzE40U6kVuYn6RwCMC7bbPjwDi3hMrE17pD&#10;bFpIEF4XfnwywEeGn/Y01hRsBaAtXtwaX99GpUvq4np8/CKAdTnPQR2sHxirb7tFBXbeB0tvH4Nk&#10;HwmT8po7x+XpxEInjE4quamTSm8mbumMZeDnWzpwS5j9b0YFXA/or2kH+7dBJRQA6Hz91i9D77dP&#10;1rOtUnRnfqquyU5CVSXo6qwk3ZqXqFUw8qYRBSSyAp2YCOM7xgP+sa11ZFQLjotrFWB6PPe3gPyj&#10;ohQSMUkDP/1OUTayO1tr2iHJ22WQAJD2vfK02VVsyPw/kfx/8Po/dMnQNzD9l52z9Bmy3ABfi/f+&#10;pEtLfdWtNUqktb70ba8CfdPb0VI/9i3QL/3a6bcBHbEqXbR+cC/9OqSPfh4xWJ8O7KvVgwZo3fTp&#10;OrRsmc78uUlVJ46B1HOAuoTrGi/uKTRkugFdRVSK23/4cJjb/jt4Z9+PPGaA22Eb5kEP8H8XhLvj&#10;/9q//zUQ/38d/9E/gH9irlkevwvbX2iseRKmD2v0F/D4Bdafm6rD+P5DkxLxum66gVzrFKeXsxvq&#10;sfTGuh9Z/iBS/ZGM/3d71+EeVZ2u/Qfufe599q4UIaRNr5lJJn3SG0lIJaETFBWkiWUVFwsuqyK7&#10;oq67XtdVBEV6L4FQE0gIhFCSkBBC6C3AUhQFae99v9/JQCgq1+V5dtfHEz/PzJlzJpPhvL/3fX/l&#10;+/xUGd8XKdVH+T+MFwI74XU2AhNNnTHJ0pUNBK1BShDqZeFLhh7bU4NQm+5P30iLkOaPlQn+WObt&#10;gSVk9kVsUBZ7aBciArCQimFZJGV+tB9WsxFYS8CvotJYEdUdpWwMyrxBVAL+ZPhgbEzSUwEEUupL&#10;z79UUzXRk0tJYzOOEszH+si0UoJVShyzQZBG4QCZ9RAbBZVYko3B3j4GNBYGqb1k5Dkhw2+MU09K&#10;IgqZmikNgszgM6ExTyrZOngsRKWoOsXXpSKrJBORxTZtT/L64bQKY8L4vcoS2ih89VwsLj7vxYVn&#10;o3B+rMyN91BmR+EQr2+ghajNozfv7cH+x+JwbEQMr43mdVQE9PrS8/7VK4lqCO7cy16cG89jCvD0&#10;7KPJ3sMo3weEskFyEVQOTPcYMd4ciCHGAPQ2+qPIHIT+Fh2GWnWYEBqIObJ8NFtmylHSC2PnhGIv&#10;JXQjvfs2ATw9/QaCenm8TamGeV47ZhP0Mxlz491YRL+9jA2ADLltTJGhMA8jHJspyTenu+nhb0UN&#10;fXh1RhhqyODbc2KwKz9O9Z43FCejvs99UQAAGKBJREFUoW8atpHJtxWnYEu/DKwpSkUVvfjuieNw&#10;8K/v4+quLcCZ45Tq0pt+kbi9pCT4dVmQwpCe9Rs3pIedUl4aACXPpZNM5DwZW4FduFwLOXYTHj50&#10;84lqDyT4XAP/zbN+YPO9gS98m+/aBxH3u/3YNQT+qafI4iMI7JEMenxpAM6O1bLT/J17zeObcXIU&#10;Y5gkmiQ79jWiPk9mNvWgpO+MKbZumOzsgTe5f5uNwGTGeIJ9TNCv8ZKuM14xch/8K7yq74Tp9Otr&#10;EoO1IbdUA3aQoZuydfT8AajrGUD5GKxND070w1JKeQH70kh/LAjrhiV8XBol3p7gjyXTc7+UFmBZ&#10;TDCWRQdhlVeHDQT7Okr91V5K/0QjmdSMHdlSvdREe2HCPhUyC8+ClkKCXXrmGQdlP4CgH0zPXkIQ&#10;0wLs7k07Uqij33bg2OMyrZcyXRawDA/BcbL+fqqDFjKiTGBpyJP1/Nq1J59oH5qjR5aJKycfY6Mh&#10;y2fHUEKPJbMSnH8nyNuoDA4/FoZWMn1zkYMNjYPs5sKWvDCsJ9jWiJzOoWzuF4mDZGFZoXbiKS9O&#10;0oOfGuXFmacJdonRfMxjbU/wHHpyLR2VC9szbSijd/6DPRAj9QEYYA5GvjEQRaZgFBv1GGgyYqRV&#10;j3c9Nsz3hmBFgh0rksjqlNoiucsSnPx3cKI0nqD3urDI68RSglxiOeX5ymRhbvrylFD6bxeVlpuq&#10;gGAn8CW2ZUdhRy7BTWm+My8OuwoSCPA0eu9MNA3shcaSfGwvKcKWx/qj6qlHsX7McNS98yZOlC7E&#10;d421wKkDuH6qFde/IthvfM0QYEvPusyAu0iJ/g0ZXZj9W1yV6a43O99uAd53+ysO74DoWxBt/5Fj&#10;6rg0B5qw79hl9/2b7518v+nOKzoe/0fjfrcfu4bAP/mkBceGmlTp67bhlPRsBE7Ty5+RRkDtyfhs&#10;FNokE89Q6dGnRy/QoTzRHzPDHsFHTq1e99u2LpjkeAQTrV3xuqULxhs74UUC/WXdw3jN1BVPB/43&#10;xup/hQ89wZSKBGhMAKrYAGxLk84+euk8I/bnBGNPlsz516MqXaeG8VbFEeAx3bHA8wivC6QiYMNB&#10;VbDO60fW5/MYPRbx/RZEB7KhCEKpRGwgrYE/1ifo1cIQVXAyW2qoBxP8kkDDgv2U0YcIVMnMKmPV&#10;kjL7sMh3iSFuHKRMbqLX35lrIPgp5/vZcFBm+I1w4cK4aDXP/cwLETjxTDhOjArHgaG0CE84ybih&#10;qsPuym8TcPEZMvIIL46VRODIoHB+dwTloFAGJT09/QH6bxnbbi4QJrRjZbwJsymjP4+0YlqMHTPi&#10;7FhGn7slW4bM6NdlzLzIg9YBkThAKX5sSCTahkTj9JAYnOTzo/3YiBRTuksvfE+bmlq7PNmJT2ND&#10;8IrDiKfI8o8S/EPtJgy1mfGk2YSXXWa8G2rBZxEWzJGhMcr2+XEhWEQmXyxMnhRKHx6GMj5fw8cb&#10;0iJQkRGBysxw+u5wMneE8t4SDQVe1BXEo653AnYWJqI2nzK9D/13YRbKcntiZf9irB4xDNsnv4GT&#10;ZctxfOd2nGvdh+/a2ngvtrOxhHSoKQlOAAujq9lu7ZL8thDm9kFUg6lidwVinn4Tfz5gaudp8NaO&#10;asc1RSD/9/1ob9B+knbi92wdT+oYvu1er/3UuN/tx665gYckW81RsrhKG/0Y5fzjbAQeN+KUpMR6&#10;SmSqhc8l5xyZfqABzWTByhQ/zHM/jKn07H8l8D9kfODshincv02PPoFA/y2B/xKZ/hXDw3jV0BWj&#10;/f4Lw/3+E285umNmhA5rooPVuPtWKQecKcNn9P25OhzM16Ml10RPaSRopQGgV2cDMYf+f35kINZR&#10;IWxKpSdmlCfpyEpGLI4NxjzagcVsAGQ+9UqvERWpVmztaUF9LmV8H+l5dylQyDCczIk/2I8sTiaX&#10;0lDHKa8lh5tkdZEptseH89zBFjKUDrXZVCc9hfktZGdJQS7VZxJw7d1UXHk3CVfbc9ZdfSMZ119P&#10;pXSPUL3qB2kZWgfSG+fLklKzKne8R4YF+0lSxnAcHUygMgTEMsZdQR8spZ7fdgTiFUrxFy1BGE+m&#10;/iBCT/Z1ooHyuDknjA1XOD9/BBuMCBySKGKjUxiOlvwI/g6R0C61sqyUjLyEYJ0X58a0aCc+jHLi&#10;3XALJjl1mBJqxIfhdjYuLsyKc2FeQigW8LzFcaGKzUuTPGxgw7AuWbx3FL/LKFRlxaCqVyzVSDy2&#10;5JK9i9NRT1Dv7NsLW4qzsaFPL6wZWIjq50agnqx9aOZUXNlSDpw/zftMQEo4SVwn8K5cptImuK9p&#10;wL7F0r6Q3nNNjvuAeXvc64aWYz/0+i9bx+2hwwMMKqut+PajgyQbrQEnHjWgjSrgJMEui1iOlRhx&#10;cIAOjfkBqEyk7w7tgi/snTHN1R3TQ3vgM5cfPnb64S+U+3/k/g1LN7xi6oTnjf+D35q74HdmP4yn&#10;5x9n7Iw3Q7rjE16zMk6HTYk6bIz3RxWl+fY0SvACSm2y7KFCTZI35krWWgvBbcCHlocxiYphRaqN&#10;vtGEmgw9KtODsCldz/eRMkVUAjFBlPyBKPUGo5ISX7LkNMq02iKyubD7AA+9vButIusHOdngOdE2&#10;MhznfxOLSxOS8N3vE3F5opcRh4tk9KPDKff7BKtceLK2+wy9+DevJuHa5FRce4fn/0FLcHFxQgLO&#10;vRiPg7QDu+nPt9BaVPAzrk2Q/gw9qnsaaBscahptSz839vUPQwujociNHYUhqM6khKZ/fsetw9P0&#10;4CNMBgwzmTCcDcDz1m74LMrE9/CopZ9NMqstNxQttAPNBHpTbjh2ZIWxgQxVveFLhbHJ8LMI9hmR&#10;du5DMCfWhbkE+AIy97KUSJSmRFDCh6nOtdIUN1anhbGxiGSDGs3vNhbbesVja6842ow4VOUlYLNM&#10;binOQvmAfGwdUYKdL47G3smv4ezsqbhYXY7rRw4A317QAE7mvnFFlpNqIewtq8yuScjrBLN0uEnH&#10;m2+I7Hagd4yOYJe4n+0X4P/4Rqm/v9igPPuhfiY2ACbVABwZZFCAl3ntUjRTGoa9hcGoTu2OJe5O&#10;mGHviukhPfB5WA/Mpu+eRyb+wk2/H+KHd5yP4HeGTnjN/IhaRCPAn2DsijdM3TDZ0QPvODpjuqcb&#10;1icbUJthVIt6NtGPr6WPl4ZgR6bMmDNgD5m2UVif55SnGDCXrP5W8H9gEcFdlWpQdqA2y8gwoa6n&#10;Cbt7SlUXEzbROpQn+VN6WlDXy4Q9BTI0p+Unk5GII1L9lQCVZabnpXNNSk9JiWrJMS8ZaKck48o7&#10;ifhaqvhK0srXYnHhRaktJzXmEvDd6ykq0805yvzTY8NxcmQEWkoIYAK7PMOCVZTXKxKtWBEvc9pl&#10;jriVfpfgznBSPTjped3YzthG717d3nG2lt56UZwTH4SZ2FgG4cmgQDxu0GGoKQBjLD3I1GbMp89e&#10;k+LCJnrnijQ3NvCxPF9JKb/Aa8XsWBvDgVmxTswme88mey+IC2ODIuwdjrVJEWRwyvS0aP7OWGzO&#10;jkdNThJqslOwuVc6KvNzsCEvF+t752F1YSYqhxYT4MPR8NY4nFowDV83bMG1s5TklwXgF8nWF3j7&#10;SAeaTFMliBWwrypwXxN5jssUz/TcfK5JdTYIDBlGU+fxR+aq3w7se8XPfbvX3/yPxo8pIgK/JV9H&#10;mSgz6gyUw2Yyo0FNbz1JwJ8YTLYfaOFxgpESvDIlAEvoteeEBmCGxx9f0OPPDe9Cby3r8gMxJzoA&#10;H3v8MMXRDZPs3fA2G4dJNj/80c6b19YNH4VKZp4eZCZKaAJ8L0HZ3ItSn+y9PsYfKwn+8gS+Rn+/&#10;O4sKI4v+OouAzjap8f7N6WwsKP0lOUaDJHjIMRNIVuzMsypJLzXVG3Ks7bJa5hqIf3fzbwlVdeUl&#10;CeQRWYU3iNZmtBtX/5COqx+m4NonlO1/TcbVj9Nw9S+JuPanONyYEo/v3vLi0utsHF6ihx7loc+n&#10;gig2ooms3kTbUJ/vQk2mjWxrJ8AtWEqbsSjWwsbJjIXRJtoPE+Z4DJhD4C6Itik2lskoaxKdWM9Y&#10;l+BAWawdC2OsmBFtxceRFvxvhAPveZyY5LaqeM9jx0eRLkyNctGHk8W5nxFJgMc4McerMbk8nh9P&#10;mU5wr0iIwHJK9bL0CKzNoEzPikdldjLZOx21BXmoKSpG7cDB2DywBGWFfTAzuxB/Y1S89hYu18ha&#10;cZmwQkDKIpPr0qFG1lYMThBTmssqMxVkaTU0RhCLL1fA5nWK0dWPdoup+63jPcfHPv8tcffmO7HD&#10;BR1C8/B3H//33e78ex9EdPw+5PHd5zy0JydI5aRrLaSc70PG7y9gN+M4wXGUTC+g30evK+mrNqcE&#10;YW1MD6yI8sf8cILe04Weuhs2JMjkmQAsj/UnsLvh01CCnJ7/b64e+Ijg/zMVwschXTGXoF9HVldJ&#10;J8jG+3tbcUhWt+WbFNPLZJtKAr+OAJZOuP0FFrQypDd+d55Rgb0h14jGPEpn7iVBRgOvbS4yQ4pz&#10;yDLXo4NsOD7EjWMEu0yfPS7ZdZ90QKrcHBhsRdMAPY484yLAs3BjKmNaJq5PZQMgde2lAur7XlyV&#10;2vETo8jyETj6FBm6gHI9Q6fWg1fJfPgUu1rcUZHqxFqy+6o4srzXhBVxFiwm8OfFmDAzyojPwg34&#10;KEyPD+ip/+QxEtRmAthC4Fowl4/nq7Xf4u0tmMbj07mfHcljBPI8xgJvCBbGhvKxm8fcWMjnS+jH&#10;FxHsywjuFWTzssRIMnksNvZMRkUG2TsnC9V5BdiY2xtr84pQVtQflcPHYOeEt9Dy6Qyc3lCFK837&#10;gXMyLdV3I2gdZ9LBJgztm9CiAE4mV768/bXbZLkAUOagS9zsMed/HUK9/c17T+s4kx9hfN94ubbJ&#10;o5snMm512Elofe3y++/sC/Cdc+udftlku/P7vD0eas4LJvPq0cKQxBUHCSCR+4cHSvpqPcQK7KUq&#10;qM/UYWuyjn48ABsT/LEm9hGsi++BTckyDk9gUF5XJPZAGV+XCTerkvRYyAZCJvXMiQzA4mg2GvT1&#10;lYn082T43WTtvWTmQ32cOFhMcNPXb03xR01SkJL4+wuMOEAVIvt9jOYCDfx7+bi1N1/rSwsyyEVg&#10;h6kkGJKn/cLoMK2+O/enRsisOBeknv7pp0NxdAQbgLEuXHwjATc+ycWNL3Nx9fM0XPk0CVf/loJv&#10;VXXdBHw1QQBP3/9cBCRrq1R72dnLhrVenWL11XEEupd7WQwSb1axMtbIRs+EJZIPPcqKLyPNmBYu&#10;iRwlbPjUI+u+TZgqiR4J7hlRNnzJmBVlx1xha3ryBYylXjdWUqaXxbuwSobRkinlU0IJbkk8QYlP&#10;H76xZww2ZiWgslcaqgjyrQVFqMjrg1WMtSXDsHviZBwmwM/X7MTlw8cJ8PPEBv+xCV6VzeXaZcYl&#10;Bpn8BvcENwhyNSe9/bkA/ioZXC0bFUaX63zMrgDom8umAdcXPqgqwN9sCNp72Tv+3NYy+DZ57Lsx&#10;2xuWDqGBnpbitmhXJ+q3ynW/bLe2jt/n3fGQsP2+AgNDQE5AkfUPyCy2/jJeT1YuMigrsDtbj+1p&#10;ZmxNDFSlfysTArE6qjvKYwOwPUWPXWlB2EVW3JLO19LYCCT5ERTdyYgyni5Tc+nL6cHr6cfrexpQ&#10;x3Nl3fseSvTmAiuBr61vb5FZcEVUAn3EYsg4O+1Hf6tas36kxIljQ6VQhgvnxxDkz4SrGXBSJeXS&#10;+FitMMNLkfhOikhKZRnG5Vcp138fjytTEnGDUh5k9+ufpDHI8h8x3k+FFJu48Fok/i4lvthoyGSd&#10;IyUe7OsXjl25LioaM5ZHSYZdSnlK+KXRZiyOMpDdTZT0BszlY0nQKAUQPo+wkO3NmBVu5HErFghz&#10;K/YmwL308l4HPTeBTdZeQ3kuU1fXp4ahPD2c/j0KmzPovzO8qEyPRWVmIsGdivWZCdiY0xOVlOkV&#10;AwahtP9AbHphHA5M+xxoIXtTnt/sNb9GOEpvueo8E4/dkSHlvPYQ4MjrClB3hAK4sOy9bxq5qTpC&#10;1rfJMV/c/3av9787tM92y2po6sMHeF/4tu+76f+dt+/7m35aUOrrKKXJ9sL6BHgrgb6vt04xvUxj&#10;Fe8vxxvpxXcRsDWJ/qgio6+O9MNy+nlZCLM1hd47WRoAfzYOQdiZGoy6lGBsTw5EbSqfK4bXlrnK&#10;arc99OZ1KlMPGwD69yZ6/d0ywUakf187jkvONplT/6iU3HKoaa9tw6V8tiR+lJJRYQS2h8E92Vnq&#10;xn1LwH8rtePGheGrFyQ8fCx106SIpBdXJqXimzcT8fXkNFycmIQTz3rQNjZCLYCRWXNSlabtMRfa&#10;BlMd9A9lgycLP0JQSWlfFqPHsmgCP1qHJQT6YjL6Isr0JfTai+nJl0hE2rGMsSLGTvZ3UPo7qQ7E&#10;y7tUBhdZzlpJa7ApzYXKnlH03fTeWcmoIWtvy+mFrfl5KM/Nxer8fKwvKUHNS+PQ/Of3cGz+HJyq&#10;WIsLdTuAE0cI8q9IcDIURpaWZaLta8ElrZPy4xKy4KQD2DXZfvuxW9EB8AzFrsLu97hZbsX/D9o/&#10;vN3r/e8VAvJ25v/ez+fb7jz+ID/vP2t7wMBvyRVgG5THb8nXc6+FTGeVTLSyl8y0e6gM6jIFyIHY&#10;GB+M5eH+WOTxx6qYIJTHBVIJBGAHgb4rlWBOM6qMNQL4XZl61RnXlE/gs3FpztMxCHaCv1kqmlDm&#10;t/az48AAJw4J4B+VjLUhkCq1qlIsgS5r1k+P4vGRTlUa+uvfuBkufMP9ty+E4pvneUzKej/twFmZ&#10;eERZ3zbMpuLE4zYcLLGhZaAd9UUW1PQyYndvFxryHQQ2LUZvJ1r7uKkqKOuL3Pzb3ajPsFLVGKlq&#10;TKiIN9HSmLGa8r5U8rDFWLGcsZSyfjll/wpK/lUqyYMN5YxNiQ5UpzipfCQnXBhqMiPU9NQtWdGo&#10;zk5EdWEO1vfujZnpWfg4NRtzHx2B/bMW4mRDIy6dOAFcEhkuElZASHCT3ZQ0V0NjIrnJ6MLIDNVD&#10;TpCrXnSZwaZmtd3N5DdZssMxX9yS0beeayC79w2jxT8P+D/8+X7O2wMG/t5cKXooIcA3qI4+kf7C&#10;9AeKTASCvCZr04PRQp8v02zXxhowxyGTeAKwMjqYN7sB2wj2Gr4mCTCqU/Xc67CVIcNuAvzdOQJ+&#10;gp5q4pAsgR3ggJRcllrzUp/uaIkD+6VIZIkJZ4YLy9sV8M+NkbzuUvk0TMn7i89GEOgRuDBGstU4&#10;yNTtabWGSa51WSEn1VxkIY4Vh/vSOtA+bPeN9cfr2EgZ+NiKykQbNhOgVWkmbJQkHpLBJ0lP0Epf&#10;g5V7Sajo4Hl2VBDQKotLvJ2y34FNSS6+h4vXu7ElNRTbMsJQK+vIczyoy49AfX6MmrlWXZyOjSVF&#10;qBw9HOueexb7PvuM0ryV9618+fIPKZJZQNwOTjKwtteea0kZfaD1sZ2AXwDKm789nZOsKLsuwWPa&#10;/DMfQH5q/OsB39e598Of7+e8PWDg12UEo4ksKN66tcCMfdIIkJGbaQGaqQb2MGTfJENomQa16GVR&#10;VCCmWjtjrluy6wRhg9eAdbE6lMVSCcQGojQhiCwYiA1J9PxsDOqzrWjOt9A6SKoqG04NlZxzlO+P&#10;uyjrrZTVlPn8vbsyuuPYYAvODrfh/EgHLox248IoAn6UG2epAFQlXb6m5hdIjXo2EtJQnJDSW0Mc&#10;Kj/csUEhavGMZMmpTTcTtFq9snVxRmyIN5CVCfwkAl9Az9iaYsG2VCqBVDlfapbxWHqI1igkEfiS&#10;aDHNrXrxt2S6sS3ThZ0E+e5esuacAM+LQU1REir7p6O0TyoqRg5AzaSX0TRrOi7V1fI+FfktX7YA&#10;tb0jTTGyMDRluox1t4eMfWvMKyCXkGExn9uWG187fgug7e+rXvPFzxP42mf6sc/3c94eMPBrUijR&#10;03UqOaX0pjcS4PU9gwlynerQq+PjehlPJ+jrCGKpsV1GsK9grCLYl8YE44uwHvjA0QVv2h/G7+y/&#10;xhshnfCepys+je6O5WTTWkr6AyWh7evZ7aqWvDZUKOvy+TtoCWoSglXWniOSo/4JK1nchgtkckmH&#10;fVZq1EvJavr+w3x9f7FNdQY25ZvRSIBLRZP6PLtKpyyMvTouCKsT9WyE6Muj9CilTJeJNOWU7pWJ&#10;JgKarJ5mp21xYGeKjX+XHTtS7JT3NlST5atTZP24ZJkRoJPF86LJ4rFoKEpAXd80VPVJx/rBudj0&#10;7BM4+uUnOFNXQ5l+BDcuned9Sa+tsrfIJBdZHkpAy8ox7lWvOVldC429hKEFqqTtDsF/HGFzkfSq&#10;IdCWjN4OcV+T4AODvJ8vfOC4n/Bd3zHk+N03y62Qm/BBbfd6/3tFx8/6fZ/vfrafcs2/wibf+Z2f&#10;/afGdfwfuDngY0tV7p0AAAAASUVORK5CYIJQSwMECgAAAAAAAAAhACbVPBmZhgMAmYYDABQAAABk&#10;cnMvbWVkaWEvaW1hZ2UyLnBuZ4lQTkcNChoKAAAADUlIRFIAAAGrAAABnAgGAAABEGm/7gAAAAFz&#10;UkdCAK7OHOkAAAAEZ0FNQQAAsY8L/GEFAAAACXBIWXMAACHVAAAh1QEEnLSdAAD/pUlEQVR4Xnz9&#10;Z8AmRbX1D3P+z/McjxImz9yTcyKjRFEUcyAjAkoWJOcgiKJkJIMo5ogBI4qSczAd4zEexawjmckD&#10;Bupdv71rddd1ge+HfVd3X313d9Xaa+9V1dXda/36Q0eVBz5yVPndJ44vf/gUdmL582dOCfvr504t&#10;f7tW9sXTwh7+8hnlka+8K+yhL72zPHzdu8sjXzuzPHb92WXpDeeUx79xVnn8hrPLEzeeV5bedK7s&#10;/LL8lveUZTdf0K2zzO+PfyP3f+Kb2v+b53bLbH/062fpmGeWR687I+yxr+mcX31nefQrOueXTg97&#10;6Itvj2vjGv/6uVPKX645pfzpUyeVP37yxPKHT5xQ1qJSv/3osarYcVGpP376xPKna05SxU4uf732&#10;bV3FHvzS21WZ01UpneCrZ5SHset0wq+9OyuE6cIe++Y5tRK9Lb+lryDLy24+Py6c/6EST+h/Hvum&#10;K6nl+tsjVEgVe7hW7uGvvKM89OXT41oe/IIaW9e25POnlb989uTyZ13zHz91QlQuKva7j6lCWoja&#10;fvqE8udPa6cOLbUKlfqiDiiEMFoOe+y6M+PEoMVFgNiyG7no8wKRRC3Xs0LvqZXKZX6nAqDF/xrx&#10;rFwe8/Gvq9G+RgXlFZyLxlTlQMyVo2KBmoD4kypGHaJiv/+43K9W7E/XnFz+cI2WrzlR/wBaqtgX&#10;BD0HkxtGxeSG4SJffXdU6lGdnJKLWXpDVsKVwdIds4Irbs1K9S55Tlkh9Jbd6MqpMVQOVK5W0BWL&#10;hv3yO7LBa8WMGhXj2vE8IXasKna8oIRXoCUX/Nzbwv72BbUKPh0u8A5VBl9/tyoGr8QDnZCKZUuf&#10;GxcKErja0puyXH7rhWWZlqNyt6iyIKcK8lv8XlHkf5eBMsdQpbrjUjEhS8UeVaM+/OWs2ENfFGq6&#10;vr99Xp6la/2LrvsvuKOohHWI/VkrVArU7Ibhx2qZCBQOHGoxWjBOLDfJIJC8iJaOiiVaoLPylgvL&#10;0lvz4leoklTEbknZumogWdELxL55ZlmqilGpQE2N+gioRcWEmq5xyWdPKQ9dK3cElEqjQOyPnzy+&#10;/O5jxwSMf/7MSarUKQmx/gmiYiAWUUkHJhJCeFcKpKhUV2lFRVxu6a26UFVo+e26+Nuqe952YXni&#10;lnRJfvf2rFQTbIQwx4WzHJtGfEJlNCjXQCPjjrpGrjeDCF6m6CiXhGdr/UHRkBBJTf/yWX4UWuLV&#10;gzJKWgYXiItWZTIUK/pxoqjYebkNF5WrRujXRa+87aKoyPLbLwrzsssVd1wYCLJfIphRk8o4mMC5&#10;QE7nDY5VI+yHW4omSz57annw83LJzwkMoQdqhP5AjIqxQqUgoitGyzyMG8poKQcMu58jGlzgRFSO&#10;CwEJLppKrLjj4q5CXrZFpepvds2MqOmKVDLOg5vLusrJHV2xyGfiGJWikhiVW4toyEJW6m1RISyQ&#10;UvQLFySPRMDISmXuoVJ9WHfo5uKG0bJRMVcuS/a9RI1wcbptuCSBR8s3yV0rapxz6fVqQHjWoPZI&#10;bfjkW1YKw/PWIlg4YICWK8Y/ZDIWUqpYuEO4YFbOFXPohjeBipBadbsqIHPlqMTKOy/pzBUM0/4d&#10;upQ1kESDRfivFZNXULmoFOlG1wZaXKevOd1RiIlWqtjxiigKlyIdtSZwxD/UgGHjgIReknK0pFtW&#10;LgThuSgQsHUXroosb5Y70zqVxm2fuFmBQhVr+YaZb8EzndsBhGuJ61IA4Xq7gEfulVsSBMMVza+o&#10;tSoX8FZeRUJWGQcUWiAVaNWKBVI1lBshI8NyVIr1uy5VednAb13lo5I0SFbUuS2DSUZHVy4oAWq6&#10;plAgpKQAJK+dekTF/owbQjwSnfLB30AMN4RbXxVClJ0rqtVuUKV0okywOrEiIEl4hVqbaMhFxoXX&#10;C6ZC2Kq7L+sqZtRiue5HlIyGAK1wyUzwVIrKUbGIxGrgiM6IBcurWjkrkHBF/mARDWvNIaUrRN6i&#10;lWihjley5IJQU2UeR0FwUQoElL7gRCnRcuVW3nV5VpLfhyoX/9u4Y+Y0UMvoCM9CGMji+iKAiDLh&#10;kgr9qoM1Y1TMbphR5vT4BzhGxR5Sy3BQuyE+H+4RFSPJ9mF9xe2qQHOxK+/KymWFsvRyrFMOVS71&#10;pF1RDRhuWN0fV9R1QI/gWSiQtz+jYqgouaJymFZSQlWVAa+IPOqSPPb1dAG6E0FkENPJgmO1Ytna&#10;eWFccM+pS1SRRKi11fdcHsZy65LLb6eRUCVwV6jhijdlXw9XJHjQjUE7OjI+LL34MF0ZuWMEEESG&#10;6rNWJjZkiSsm5Ig4qlz4c/XpaLUagsM9bhYnaNkaMHBDEBt2vdX3YpfHuivjynm/YdQ4JimD8zyh&#10;flpWLKWbE3UEMyVqui+PhCAmeEg7CjVMrqioWEP9Xz6vsMmOETj0jz5AzV3BLyFFBSMKKrEuuy0D&#10;hqOfKxYXf98VZeU9Wa5S5Vwx/+6y+79aORoq0gcNF8GDsK9zyxXjemq4BzHnMyzc8Qup9ruKGUpE&#10;b1sxOnmYkzLGiZZLtWfu0kUIqeBLvVBszb1XhK2690pV7L2q1BVRsdX3XBm/9+ip8ncScC6OY6yS&#10;O66ksVyx4FlGxTBRAzfk2qJ/VoOHKxaoKVGvRaWW1E5l1NxqvhIUtNJSMlHBdMXaDaFiFa1wq1o5&#10;LnzNvaqQKrXm/qtie1asRy4qdXdWKI6B6Zh9ACH64v6V36oYqIU7qlLDFaMe0IqE3UdF5bGoWEgp&#10;VUgh/nGSIWWVU1TsUYXgf9wqvXj7FeXx298brkiLk6N8wVHK9agYlVpzv1ASch2KUam0aIzGBQn3&#10;IIZF1K2IUbHlVK7yDJd0uO/EsOgUSZrgYY2IAmEjih43DLjDHVP8Bs/U13r6Wx8oL548vmw1eWx5&#10;0ZQx5YHPnqULEnK3nt0h1iODG8oFcUWQqxWLit9DxFQj1Aquvjs5tur2C2rlkmctYhHu8SKMRm8Q&#10;49pBDLRALSqWeSy7K61GpIIeXkPOLBNiR86fUradMK4smjCmbDRpbHnltHHl55ceW05YML2suesC&#10;uZUuTEk4KqbKBHJCLCuYwYRtRoz9wn2V86KPVi30Ji4pt8+OZ++GDiA0/uPXZfeFsB+VU6WiP2aO&#10;ZfDo+YX7YSjqiEYRFc8pb5k/rbxi4jplsSo3e/R65XVTJ5WtJk0om6qiu4+MKq8YmVB2nTSxfPuM&#10;g8ua+y4pT96bCK64LysbiBElhdhq/bZM7gdqy+/qo2KUqhTDCr0rJnKuGBXCIpe5Ygoa7pupYij7&#10;GjxQHWqFjmNC6wmhtfQbGQ1J0jvOmlyu3WPbcvYmE8uGcsftp46ULeWaW0+eUF43fVLZf85IOVD7&#10;7D1zoraNL+980QZl5Y3vKU+C5J2KeAoWa0gBuKMqtEJIETx+c+kbaqVALnmWA0J9VBxQ+EMVC2AU&#10;JyJ4wDEHD3hGh81SKipGy3CwCLUZ5v9+jwLGzQybnVPKTz9VVqlV1584pmw+aXx5oSq658zJZZ/Z&#10;k8trpk0sc8etV+bI1p8wumwst91KaO6ofW85Zo/y9C8/qkpKYdx1fll5BwEItHpXNL9ww5BwMq7H&#10;uYxKPfZVXeuX5GFfcqXIYcgq5TFXKnKYKmZ+uWLwy25AxVZoeQXDaGg5yZ9/3X5Z2XTSuDJ//Oiy&#10;3eQxZcG4dcsGE0aVOWPXLlNHP6/M0vomE8eWLUfGqgFGlWMXTCmvUtAB3ZfPGCn7T5lQnlKgWHWH&#10;0ocq5IjoPEbFbMsqz7iuJ5B7hHyUkpQHI1X92MepckX5JEPafxGEkblVUXLZY6ETjRamilEZtSL+&#10;v0onfcP0tctb5Hr7CqGtR8aVmWPWKTNUmemyaaPXLrPGrFsWjV8vfttSlV8wblTZUpWcM3Y9bR+l&#10;9XWiIRapws8XX79+3B7lKbmhBXYGjwY13BHUvq5GhzJERPgle6i6YsexvxLqm7FEIksEEYV9J+jk&#10;Vw6LZW7hxOeX1476f+Vl00fKHjMmKfSPlG3U+gvGjSkvU/DYSO73/InjyqumTix76fc9hc4r9Ps8&#10;VYoKUs4eu26ZOXqdKOdq2zaTE/ktR0bL5d8f51hxs/KZzhseQwNfn9xyuH/sy5JUQisRaytWXTFN&#10;QeTzOV4X7khIxZ+DZxKhEqRxMlqSZHr7eeVfd19avnTSXmXXGdPKMYtnlj3nTS0nLZxSDpg7qew1&#10;a0o5XsvvXn96OWXB1HLkvMllh1mqqBpjJ1V4v1mTFGDGlrlCbwMhO2Pc2mWDieuVjVWxp++7ujxy&#10;/bs7tMJrnJiF1qO4oBCDZ1AoBAYdZVUstCIVSqRSa5HBiTRBUFS9DhZ2gw6qClpKuXIOz0SzzEeX&#10;lr9/5/1lzc3nlm+fvnvZa+aUcsqGk8uxquDJi6eVMzecXk5UJY+fN6V8cs8Xl0/svV054wUTy0tU&#10;mQ1VwV2UF18o5I6cPaGsBCl6FASuWrEncMOGY49ItD+s66ZiGUCIijV42A1jZEqtQMUi+eHPlays&#10;c+AcwIHg6qrUioV4rckW/YeUIgmvuE2JVWpl9Z3vKYcumFYOnT++fP/sg8qRc0aX41VJuiYrCe0K&#10;Rn9XCth98nrl5dOlakbGq5Kjy4v+339EwCJ4rQC12sjR6A719Me+yPVXC1dU8AgJUlFzxRJitUh1&#10;RSIm2ZzUgI8/o+csxDoFoQqG+NW6zZWO5KxlEF59F6o+x0Yekttz12XFjWeXNXL3L+y0fvnsLhuU&#10;IxdOLcuFFPxCJ1p5YM5fREQqh6claozn14oFz1yxL9ESIieBoxqjxb+44tDyv+8/sjz4xbdl8Kho&#10;BddUIVvow1oZ23AlV4ZJF/I/VE7yyYNDKwnzssPG/2e5/aCXl8e/dEpwrK1YeFBTsexoSj3VihHy&#10;oz9G0MDyrmXVidUVCf3/+/7Dy92n71m+f8EB0QgeRwy0ZJFcZVz0mjtUgTsvFfmvEirqCUs2rbhb&#10;2ySjLIDj/ypaaET6YNFQlbsYLv/QF46NSoWUaoIHRtDAs0JOyULryhUTqCqpgmMkNlWOisRtI+1M&#10;5djpx5ccUK4/fufyrbP2jRtrMd5Rbzxk4MjWf0r2sRdOLtfvsKjcdvQOIvhZHWJGz4aad6ME6qHo&#10;dUwpGUde3BMRTMVAKxDj1nDlFxYuWHPYQ9eqgpZUJGbuizEIAoe40Zc3+RRxhNyfPnVi+fZ5+5Sv&#10;Hbtj+d55+8tl3xYVox8W43+VZ4EaSKAe7hKH4uJ7V2xLG/uv0r5ow1UghgKpPejMYQSO2sGslXuc&#10;ikERXZ/dMfqRVd3HfQiiohe4+Qdy7IQIJk+gG3/z4SPLnWfsUb585OvL9y8+ILaFhlMACWuGs40c&#10;NlyJrnIdtxLt1Ia4Y2/d8RXuiYbwKzlGmFd0dqgn0NXg0XdbakeTDmaO3SfPqFjeWDsjIP75+w4p&#10;N56yS/nq0a8vP7/y0HBPnziDSF8xV4oLpk/mgEKFXLpicCv2o/dNo6APo2TANDUiKFExctignJJ4&#10;qBVDBJOYqVifx1SxP376uPKXbtCU4MEAJJ3MM0Jq/eiyt5QbTtqt3PH2PYTeMTVJSw0QnuWKSxHE&#10;cke7YlQmLjiDSWttRalcp+Rly1UhBw/y2rJvEtYlnyq3MiJq/eu96sD+9nl6zHS7dP2q4JLPcS/i&#10;JHFM+YmFHKkiulAxQv/p5YGPHFe+f+EB5d537h1uSARFDOeNcLUk4VktDS+oHEGAC45gUCvnQR5K&#10;V3yVZJjRjW00wu0ZDbFlirqI3AgUqswyxhapnNDCYwIp8YtyyWfkep8+XsGPOJFo/eUzjATrYgka&#10;SyLkZ/eF2pO7/ueyg8sPLzqgfO89+xduwhNMOjIzri6XsdpvK5iVysqtulPcUgW8zRWNSqtSEWy0&#10;3UMB2NIbz4qLxt0I8ZZTREMjxW/QZkkFhQpRMSwQi9kCskjSVQhTiR+rUt+/4MDyU5W/VB4jDUT+&#10;kNpPUZqIOYikG2UgMAouOx5pua9kJmaGsx0JccFoLB0fRKgIAiGioc5Nw7pSUUH6YaqchW9WKu9D&#10;R1QMd6z5jGDyy6sOL98XSt85983lF1oGUU5Aq1EhUPPYYl8pWjv5kpYVjArdMVihtmKBWEU78pYD&#10;hyKgk3GbmO2CD6vXbCnlLstAxWJSWIT8hJKpBL+++qjy00sPKT+85C0KGEeHIqFicXBIXPNKCFS5&#10;pIfKAj3xK1REIJSJN8RuU6Guwq5QdWWj5TBvN4xzCz1CPWi5chHqJYAfvPaUDjF74Fq//2RONzJq&#10;MWXnoyeUBz54VPn1R47OoKKKRaXqwKmHu3MsP7nGxQ1XDItKqXJZoUQygwZIZaWiYnJDTz+i4chb&#10;Hbc4d4T43g1DSoFY7YMBTAQO8Svuj/3+40w5UshXBXIc/5QI86gRBxIO4o5nXzGdlOhYg0dXOSGQ&#10;t4MoqWjaCpeNmz6hygRSQohIGOqiGp5BzyKSsiLj0q+jNtqK1dwFWp8/WZXLoNFUzFOOcvZAjvSQ&#10;qPNmmluHMGt3DDJXl0y3VOXowgffEoGsqPiiyvTuVt2SQAGKuHCDEtGQY3d8VrjP/FWHAaJiGRWN&#10;1kMEDtHnrx89ahAx0OrmUhFIUPs1QoJYSizljVqxmCAWLikX0UmX3qTKqYWX0wFVMAHFFsEI/1Qg&#10;KpYV8u80hDnVIaUE/NjXag9eKNke0/lJzJmckVAEDPVIhNiDn1XK+uiRHb+iYr/92NHl95/AHXNK&#10;HDVGYoXiVx8txhrdsyY5yiU5qcdConL1onBLOJc3xenaZAWoUM7WMZqJbFQON9S+S2+ox+F4HFfH&#10;ByVQaxU9gzePRsVk9JxBDI59tl674gVgrfW/HzwyIh8u+cdP5ywddsheNaI4KxZkFXJ2xzgx7hKu&#10;2CftUP5ILi62CSytuWLsZ7Tsjg4YnSuCmAJHj9Tbo2JdB1NhPiKipBSVIxD+WeJiLabNYkRHQn1U&#10;rmpHEGN4jqjoTmh3Nwb7ej9pzPkt5kGF9dORusrKVVlmOwEoeKp9A6naOGzHG8Kqh7QWCTkmYXIz&#10;Hc9CRknEK6ozJ4y5zTFtNqLipxItJjASFeMfkFiqWMxXlOp4GFeUa8RcYAzXQLupYhElo1Lpin1F&#10;bJnMcVEqYhd+/AZpwhtUGVCS4QGuFDOAXDmMG+jRCZbR4K5URnG5n3hVZ5ZSqeMDupgLrByWXZd0&#10;wWgVUIpK9SgxUJm3lggetLI4pURNBXp0kj9WJvxGyVxFI5y8Sjc0TynjuKpQ5MwIVjW86xoCLV2b&#10;K0V6Ii5AH7TtM+YBEyY99sE/xuTm2jrR6dTB8+5L5hZObvejUqBgVLIilT9Rudpp1DKIxj7IMVXM&#10;Q2vhkuGGWTHOEQEKtBQwsn/4zJt7GdpBK9xPrsfESzYSRYgosphj6wpxB+MroMTd+XSLDBr1zmaH&#10;VI2AsuUoB+ZmNBWLOcDKZfl7li2yj8Mt+Fi5Fce2O9KYylmJFEECXqXgZYoUc5j/JPowdLEW5AKy&#10;iPcKENldSSLSGkS9aB1Qwu3Cz9WaX0/dlu6XrQpKiYQTc+arDPdUkqRc9aNnGKhy/B7/K9SoUFp9&#10;oKBFS9fCddCTf+gLOeyOZ1Gxv1wj6SdOETDWYoG5v0in6L8QTa7NABE84kCKOna7nFOflfGJ7e8x&#10;tY8KKDf1pgu/Wa0v1FjOOb8uiYZUOGePJmpVbYQrZiRkqgPyiQalUqHcdW2BEu5HQJPBqzrvNyVT&#10;N9RGZXA7LJIvKCn5oSowuURbKS6AE+Us6ndWRFIiWfQinVIf5jrLmZTrSFbkrcrB4BYhvk6y1LLH&#10;NBwwYh6yrgtPolK+72VexWANAQLYqJArRdJ1pQIlHTCDQw3fqhAnpgy3rBERd7I0ciUQtl5Ok/up&#10;jH2qm7piETUjcNBgeIIq1kyLTW4xF9FjholYJOGoGO4XKj15FNFOO3VKoroeF4sLOCg4QnHSuBBV&#10;LiKgIlqohnrxK6TOKQONqtbb7bF8q7bXSgXXGPyMiiVicQ7ub+v8VAyOhaursbNiKcSNGB4XgzSt&#10;grDr8Q9Myqd1XKl0B9BJt2DZbmOLSWF0SZgMpot/to6jLbontUIZNNL9okJERB0/zqeKhC7EUypS&#10;kbMk37hWwIgQD1JUKqMeoRz3S73X5aUaILA4aDVIDSqZa0CHC0ueYEaBijCFwZXrpsbKPOrkflcO&#10;g2claaisXJVe8orgMFwmWOi6slI5eTk9LMdgqEc3svuXihQ/EsIfVl6yD/tgyaV0M1rVpVvZrmVU&#10;XJFuOO2urKjHMzoX1D4OGHAyc1hWLN28ur55Bad0jXa9tlJ43VpMqETj/VWwkcwelCyCSyD16HVo&#10;vZQqWIwP4naoa1m4iy6A8XPMEY4KBCq1QjkuyG2gWuHmd1cqrHHDqJgaze4elQMtuC0FH0JAFaNS&#10;IJYxIfVgzNfoE24m3YCXMC0uhQ9XTkHacIMOIdwtKxIX52l6umhfvK2rmMpum8xu6GASDQVKKJBw&#10;v6xY8Fmu3wkAaFEHZ7hmjLiA58WtICqEZZBQf6WpFDkiFIQqFJEIX9dJIbJdzrbyjrwLgkXFqGC1&#10;gaFq/RZ3U+oy1h0jeJXBp61UGHxWo1KhiMxNsKBCGApprZxajoLA/bJ7wT8wJecRVeoxBvEjQMAl&#10;naRWipN63J2nGlbc0SPSosNdkta83WbEMG4H5egTaCn66XyZr6QwuAY4JaOkYq5U0AYdKPejG7IW&#10;2gmV68gXeUnwYiy3CZfWMlIZ9WqkU/gGpTV3X9lddIeKzLd/hs2VGg4cJGXOweCOk3A8uoHryxww&#10;qBSWAS4DRtxiRe+BVAy4NKE83E//yAFAiuhDpRzKg1NVKUTYrpXxhUZFmHYnYwpeTMOrleE39huu&#10;XBwL+aTjWgd2DalzdtEPlHSNPacySGC4YNwQ9wbcDoOMEfU4SNV6RiqHozPRRqSS6zmStRfdlfcy&#10;bzddL+4b33tpd//Y+zNrLV2v3qwLXVjFbvCqj35xTbo2Gh/Xo1LEgXTDjA21Uhnnu4RbK0WLUJmQ&#10;QPh1bbUgceVVuItaOdyoqRDWzeFVJfxba9zM4/8CZUoaxy4d56ARCemcWxVzpYjKQslIpQasaEkD&#10;rsVCBIov1NFZFDBc0j/zqIY1HxXiwMuuP6Nc9fzx5a9fUQveKl7RurjP3Q1/5HIx+5PZ1XXGdczj&#10;rQjFPrXi4YaBVJqFMF4Q6qIiFSYadAFDFTOnmNSVlcrecMygiZCO+9VKRS7gn76WRqCgUqvkDsct&#10;nlAWTxpbXj51Utly/FhdCGjJFW85u7tYX3wipWVVKiy2aV0u6Lm7fVi3+1W5BUp4Qh0fBK22C0L5&#10;qFQPlepdL/tVjfvlwAooBa/keqEqVKHk1Nnl9hN3KgfOnVIWjl+vbDRxdHnjrMllo+f8R7l4i3nl&#10;o6/eoqy5K4NHzIO/9+Juvm5bBooVLQcLlEaEcu6g1Bt1YaEqek45T2GOzuGC6t4TwQEntB81y3DO&#10;LdRMalQItHA9QmmE1BvOLz+84OCy6+zxZZPx65ZFY9ct20wZU147baIqOLa8eMrEcuDM8eXVk8aX&#10;YxZPL/+6X5Xg4o1SuGTyKxCtSKV0urisVkrobuDVBIz7ZU9Ybk/3o1aI+R2+3WOUgld1cLNzP7jF&#10;TW9HP+BdSoCgdUJNnFMOnfb/yiumji1Xb7+w7DF1XNl2yoTysikjZaMJVG582Xv2SDlwzpSYs/vq&#10;6ZPKS8esXX7zwbeVNUzSukv8Y4bMPfCucg/Xk/2dPpVK0Mr5GBnSGbyhBC1cz0gxB4O5GFSKyvim&#10;3N+oC8k3IOPelGqLMAw+xT9VUoYyTxfAv5/+1sci8v39h58vq287t3z5pD3KIiG13aTR5TXTR8p+&#10;cyaXPVRuNTIuJ0OOH102nDi+bKl1ZmIfPDKhlJ98UojJvaTaV3TT9IaCRaQMRcLKKVeKxg6rY+xx&#10;Uw5FoUp1E7ciSMiCU/RPpCqoFIEiWoaDOZRXZZ6RSRek5b1mcdHjAq2FQmb9cczqZDbn2mHwb/PJ&#10;48v64uDOsyaVExZMLS+ePKnsPGOkvHTimPK1Q3eOqXiJUgpaRz445Vs/3Jyz+7WVYu5FW6lQFDxO&#10;mKNIqf1wQwZagDceJVSlnCdwBVpvpaLTSRv8ZzlEbvbCKZPKnrMmlvnjxpRpo55XZoxep0wfhT0v&#10;kNpElWU29UYTxpb1QU3b5o9bR5VfNyq8sVBeOHadsqMapHz7A+rCcGNBCN3a3+5p0aJCj7W3UMWp&#10;4FW90xjuB6fcnccyaIhXKPPahccSqSTvilsuKk/efkXZSZXadvK4stP08WWbEaExflR5ocI9y/PH&#10;McN6ghCZVPaW7aqAQiWYOs583Nkqmag8UxWaPW7tmITM7+sr0Lz2ef/ZobRSudARcBmNzDV9TQhV&#10;QRtTxasLegAmQjpIOXmBVkTB66rvBq8yrHuMDmVO93uVItbTv7m2bLvef5SD5k0r+86eVE7cYHI5&#10;dsHk8iIheNjc6eW0hVNkk+V2U8prFVj2mT2x7DxtpOw2Y7LSw+Qyf8LoMlcNsEAVxG0Xjl+nbLXe&#10;eup8pmcEQrK4jkApNWmgVHOU3c8Dm11/isqAUCRgxX/+sfPh4BYnIRolWkFm1HkkzgzLhOh/yIVW&#10;33NR+Z+zDyq7KDCcsv60crx4dPKiqWWv6RPL6Qr3J81XZVX5BxQZj9poYvne2fuVRZNGyU3Hlh2n&#10;jim7Tp9QTp89Kl5ZAUKe0zTMKSpFJSKkE/0EChUbCBThdrSAK0VvVweJlhHcTDjuiVw1GtqvhmYr&#10;BCY/rpYqv3CzRdp2Sdlv5nPLoTMmlBtOe2P56B5bCc3ppXzrE7HvMhSJ3ProhaOUFiaV7aeMF/9G&#10;RXBZfqP6bHBKRtBySA+0nKccJPA0u18mX/mj3a6G9Ui+OgAl+zDoicKAtFTKo0atmKViVgtYl2j1&#10;m7d5/xUeQhPicGeV3Hn5beeVW4/Yvly5+fRywJwx5WOvntnziWDliimIda5X51g89IUMEhH9XCmH&#10;9CAfiuK6dwTM3O7/zdVHlJ9f/tbyp0+cGK4Ydy0QnTWvBEKd9Q+crUHM1sqtuS+3RcVUeSvzqGRF&#10;nhTBg9orbj677DF5pDz22aOjQpZINlzvMeQcVPmiEjB37SMB15CelUr4fBs0XBCIZQSR7527T8w6&#10;+80HjozK4oLRwrVS8RQ4biej/Nedlyo6CiH6UlWxW/NRMbtqVixdmOCTw9WqlBBbfsO7hY4asCIV&#10;UTgChagh18OrACDlnSojYKgLVMqnfz4DdKn/zKt4bFD//NsPH1NuO333csNJu5dfXn1k8C0CBqNI&#10;VK4OtlChdyz6/8r33rJlOXru88rvrjqqQSzd0CjFlHD9H/9jF45GEmKdkNU5uvxEz1cVhA4xlY5e&#10;+VflSTVYPMxtHUVxkMphZ/lhvLSmDpM9TIbWjgy8UMn/vfrQcuPJu8l2L7wIi1srocnUovE8f30y&#10;PFCKllcpsbrmrp5PWLvMvn3HEMTRe6qcNB9IZaWcfOlyZFqJIFFdL9FKpOLhmGtzjCKSL2PpWKCl&#10;SrGjjeHoH112YEwovvW0PQr3h/Fvh3XzKipTWx4UcEe7pF2tqxjrjYEMKNmd6c4Hx+qgS8ij4BSB&#10;iwlZckH0aZ0J4ymqWBf9iGpAhppIUXt6tAJzF5hs8a3z3hSTie9+556hPPBvj/nF+LcqFC4UXYds&#10;fSoQj9pS1kqF2zWVcoNkpXLqj13QQtZRL4JTTFel29HnKCdeq3Q4BThrMc0AVUGlklMyBjX0Tw98&#10;6Ihy17v2LDecsHPM5FwieMPH8ffoGhCGhxDDdNG2cDOV5pO39UFCgUEVwtyPinNcXydgKelHxCPh&#10;ypg611YohvgIdlRKKEXyDddjBaKRyOhT6R9wvV+897By/5mKfGe+OWbGcNBQ7BD4JnwfkyviMk3F&#10;KLFApY5dMM89tmnd8929b3CJ/wcl8YmneR5jipwQoT9nNcE9X8sj7G8gc81J4XKBFPFB62t5XhIb&#10;yFUR2rUDU3yY4PjfF+xXfvreQ+M+cOgvWYzHySB0ELtGLLoPGc1sdXiZ3BXTvLUN1JoK8T+4Xrof&#10;Oer8aDwuHhp4PqC3tZXiOrl2KgVCWFSKAfV4/YKQItb/6ZoTFOWOKD+48IDyo4sPLD9Wxag4B40R&#10;UkgrtHL8z1qwDRxq7YpUoEAAISLWSoAey7me+1KZMKGOeVo33AkFQdSr0ij5XismdR45VpULN1Ra&#10;Ck5xd/7PlVdEvwc+ckxU5Dvn7BuVwu3o4pOMI6wOVQoXZL5E9LWaygxXoLWoSJQptyIwCGmCgwNE&#10;BIXGUDlUMhGEU+lR9qxEK+coZaDQiuFj8tWv3nu4AsOB5adXHqb8dUIkXFosBj/izkeWOZERLiRS&#10;RC+j5SCAW+U6FUre2UCnc7umYlblDhAkXAKEKxVICaU2lEOfdD9VKicNnxgVizk+CvG/UZL91QeO&#10;Kr//5HHREtFK3HjTCYxWzHsg03do9dMMXClfuN0sp6fm77FPhPC+MtlYOa92QJk3z4W0rhehXGLW&#10;gHSVytkuWhGv3K3PvEXg0D+Ru+qwmXkVwYI3BtVOY1xUtRiIrJ1IkIq3bKliEbprZazwHWCoDFNP&#10;s1J9wwWHY1IIss1uR2+C1JPqnDm1Md9PFfIszZh6Cq+chCFbq9rjIPUOCBZzGiQukS+RiGlVuvly&#10;RZ6dcssnclRE3Koqwcm1mxkNshUhKhKVUUUcHDAaskUprBlsIVD84QMHlr+qMjk5pM548XzaQEi+&#10;mbOfqZh8liQnpGJQXmhx0+thtZorxD1gbrMsY4qALjDnJ2WlooIgpIrgpskdKu7Ky+BQHTFa+g0q&#10;wY1zJJEqwgALXFJjtjnqUdlDqgxGxf7wwUN17c3s5z984lhpumMDqZh6QNAIdZH3UkELlRF+rIBB&#10;xdyKGQmzclxUjClUi4utFcsKZE4b2FZRWn4TjYNLZ04KhAjnJOFQ4+l6UaE60ILFBGFVykECYHhG&#10;JObREsa5V+rpPDmqVJGKyqXQBTHcIaaqyZJbWakwD8zIWG/dEB79u0r5/yMAqUIR9VATcjtrvXS9&#10;07tKUZnhyEelAql4p67Ud7yCVmW+X5cXglLmsufVtkNp5DQqjk/H+wtrB9NTU5nX5Dm3cJKSoYG4&#10;VSTjxVfcUYk3e8WNvbSoWB0RjorWO5c0WE5KofFw9QxUKdUUkEJkZzTGcp+cLEnJNl6N6xFncxiL&#10;V+Yq93K+4LWuoS9zf98oAUx3oG14rw1vxiK312Xao2sf2qs6jDX3EuQeyzXPErgxHI3QwPxmSoF1&#10;TE54/jh2fAcW3ogBlOdlGSyA4gR5YvEVL61AUcbFaZsBMkgDZb31lY1wdldmgyVQYRWkbPDq3bXx&#10;h0ssAXvmPgAKcK1jxCgB5wJ4n69aOk3u0+/P9Sb7AClSd11+BmiEgFoGexVzAzCBRLhy2wEcQEVG&#10;HQKLUIeBQYCVIDFD/WgBxSx1XvB8vADKSd35IloAQyXSRwYsGawSOLxxl4dwH4TCupiYOQSz6Jk1&#10;3sWF84LmeElz56GKccQ7e3hdDs8nGwZ7csoxJesJRFtmQolZuQpJpP5I/xU0l2n5IAfvgng82Jus&#10;ZQZvf45kIzNHYntlmYHyNT4KWFqmg0SyS7ZlPcNBqavq//BX8iaZh4vDkQWYwbLjk1R5Wx0zmmNW&#10;c1UQGeVyYnA3QR3k2BCJK0AC7Zye5XI4BEbcr6yKCxNQARYDiQ59XLwMD8ybyaq8lj0MnA2QDWJv&#10;z0Z0EuxDGsa6t8EWC1EmvQMIDe3QaAPUHrzsWmTJsRJ0Hx8nieMBWA3HZlnvWBkaowQwtqse1CVK&#10;HBLAAqxsC9iVgL1TeQmGAZpMjk9+anNUMgo8MsJFSBS7Yjp3PMzCD1BOZSS0Gvpc9uEvaYw3eGyj&#10;Y5LAacMdFlJL65SAERViyh0V7KYLuQF6L45wpEak0QyMGxjJ5XUvJyAJhJfzN8RA7uP13C9Do/fv&#10;gQO0nnXPDItcGzPcMhK4V0EYhF12zgSL6FLzdgUrFNsXssThY/RhCLC/XOPH7jMVdWCZVcms1Lns&#10;QOz8CzEUzdsxijCYYHFirLvHIGDMqACmghRAESJYJy+xXBmUlpUOo8IKmd4/AAx20cDZuKm4UiO3&#10;64DwyFdOlRITUFJn9HRiUFn6mpL9OI4VWw96gpPhdJC5uZ4s70GrQKqMZSYz1EkNzl8BFnXAmi4h&#10;ZUhrnJtQSDoROIDUAoZOJ38lw4h0ybb6oESyC8DY8dlCnhVMUBfvgM61zOH7jNWAFf1mmUGLUBE3&#10;X+WFddJbMqmGkhsSSP4/QqeOEcvXqfL19l8C1JfurUXXU8D43eXx+239xLsWrEFLsA0Oyzav+zcM&#10;gBKwHqgAS3VyKAxpXkOhgXu8G2npxUYoZfrxKEKxBzNYgJfhUKmnghTMEkZr8cBEl8REteiPNIxK&#10;NglxiQlmaln1DYQ/EqhKswqgCAmtJYOSUQapr3iqQf4/gAJwVTKA1m/h+TF2gAFQAuFllzl+kMs5&#10;xmDAegNUjzEYxHzlqwFzbsvSDLMAoQyLa84R36gLQEUd+yjR5S8tB6vUTpbyMURWQ2EIjs+l6Eix&#10;wVhLzjqIh8UYUFIpZgmsyi7GBbnlk/NtMz857MUzVjXmRgjkLgSv6WIYgO8d0Mh4EWGPhlbj8yq/&#10;zFOZk6iMLbwSsAgtLsU+ZowZcPZj6JuGXEZjylbedvHANPJo8BjBAizMy3lTwvul9WAuF5grCJcy&#10;niTnXgElz37l+GaCl3dlBBjhWDksb7q37MqI8YQiRkQNrp35yGYY4y60h/qVORsuUwYlQyk8IxaA&#10;0c6Rw0QOopqAyvwlKR92cjKL0IdkN4qgi4W8rIxyH4oS77CXDFhlUedd1Vwhsym8sZPm5As8mJIG&#10;sgBQg0jhwZDBBsfUiAKjBcbLXm9BZIzV271PO3hsyxEJ2Kbz6TrCSXQdjBn5Wj068YwRCpnrSulU&#10;0IZEWOa2y1HADIsh6SXWYNiS2vY2QiRMw7p7IiEohKrNlOQAyagsnZ+s/IJRYlMySuDI8DB3eh3y&#10;ohRAj32Djm/2echHGXrSkzMfDZobd0UFBGu3ucxB7xzFb83b299YNpiYnaEdNnJIDHbpOgiB3bXS&#10;XQiwYFgf2lvAomtCnhZgbh/ainajHQGIfM/opkNhRCxZagQRREY4BA9CYgeW85RDX/4DB8lOXBy4&#10;igloHEKgXkQLVISBCGGeRo0XKtarxDOzzI4nADnc2CwcOqsNOmzDjT9s7T6U3KIZ3taWsSzQOuES&#10;zOqvw9eKARJvS8gncKojygldZ8wqkbZwu4Rz29ERGhUcxAZtTvs7j2GhGZTL2I5C798Tg7AgVrJD&#10;B1YqFigaQInCISQIeV/RBajHHt4iWgdo7mNEKMyLj3gf4UJe2PSZek/tvbc1syc8vjYoE/9tbuj2&#10;PrPvQedy3nBvwbD53lp3jLqc59M11fP2LOtFB4/OB2ABlutW6xcsS5ERYZ/wh/OqjHapoKXiTedf&#10;EuGuDX8pNJJViQlgRRgEJN99jBLAKlgWE8mqQfUHSBGHK729HBcH9RUCqUBaBU0V7MCquSjBSSlu&#10;yycoErDhBvW6S4Bj5gMAeQZEC1bcc6/g/DvrwIljZsn1OYf1bEvnAriICNx0DcDMMEJ833/s8tV1&#10;YpvbpbZX9r0IiUmENt3Q9glgTq4l+gWznLxsoLlECCer9E+ABmAc2EChbEiWnFSgAFQOJclzahiI&#10;FzfI4uksJeXs3KZHJliqaG0MmxuMkkZk2c8GmVEDzwrdndu7dYCpgNlWcLu9WQ+rxwtQOW57Pl2H&#10;t+U1wTTKdCrAsihCbLQgtaKDj2k9/g0Bo7axwKC0wKDtor8lsJJlgyLDWCD4cjCdx+LEKBSHe9JG&#10;s4unHDAs85QZhPkisOz09nkq3rTRhUEUlEMIXpmCIsKfGsZ9Ij7EELO9mD8ki+Vo8Gxclt3I7XSb&#10;7gXxdQZYbGtYNjw1Z3idcjg0cj0YijEBy1Cd7JKJVVkvv4AjQyF1Jl+5g+zOMs7t9gKwZJbaVwQA&#10;IO5lJcP6nBWAuc+rsnvcL8CKWJnodv2pL6dUxxPiJIS6CpCTJyUX5DwVIqIChDlcABDmvIQNSPPb&#10;pNIqYDRaGA1XgWoNMHoW5WxRA2bz7+26t3UgaZ3jt6HS5+aaDBzXSDhswYo+2E0JlgELsNQWXf5S&#10;O7VA2TqwIgymjAesDIU5SuRwSIeZ9BSzvi0sMKOalOQBhH7Mz2AFYBUkLiI8Jzq+WO9hgGZREQm5&#10;AhWMEijOCZ0Xc6OfsDXw8CqNS0P303lby1fu8lThFc8AJsthEPm/nlkDVsGKaVcdaBmi3SfL6+8H&#10;h9vw53CIwPDt7gGLiQmKUALHnWSHwDYMDoAli9QkPTHwHDc/tvIxkJZZpg+DFaHPHhO5ijiNsGjY&#10;JYAArPPIaoAVlVaDhNdWD8bD2Ubj0cg9UNno3t4DkmD55c/tZPPe+m3x+72DIMU+CqUJkIARs80q&#10;A5bs6sFylDBQPbOSVcGuCpLbCGDiFr4cP0fle4YNApZgBQ5fTFYR+eKlnCkRc06dQyH/2I4BhqAQ&#10;WB2NdQF5LyoBypuK5Ks0mEXoyzE156qUv2kVuMoqGqZ9P0QPVg9O96DxvbnMnHKX3saToix73eUz&#10;lu8RULyr1ueowHH+DInOVxkCPcrRg0XEEEDUrYZBrK9/gtUBZSf/qkIiQ2p1YNcgtSEx2ZUMyxDI&#10;gEWMYDDKjvKow0uM/mpHxqyYCv7Ql2EWCgZ2oQA5qU54nQTG9ZmnbABkc86Kz3yoEituPresuU2V&#10;+wZv+6GiiAxVOsJgejMP0Ky4vQ+B4fEVqOESJmGryFWwJZ6ZFMN4ZpJl7yuA/BREhr88Zn/8BGqV&#10;tq/kqb07cB7CXuatfG8UM30SuOx7Cbzutg05mbomszKqtCGwl/BOG4+p7ZJllu7OWckscACsJA7p&#10;icF1gbVEMtHMcjLzBJgYw6oGsyJRWkwIMNjENjwnLkbbw6N0scEqlatvO6ecM3udssfE/1NeOGVs&#10;efOsyeUts6eVV40fW35xzbsFVobCFXcAloDi0UZeUDIEVgDkJ3L9lEaUPK3Ls9WUgNY/wet9vNyG&#10;yPb4cY66jXOHiVXtnE0rwhQZOW5ohlnCt2C5LWirDiyAqpEpp+b3OctggYeBYhljmVGmeACwA6oi&#10;Cv2MeCcuZABFSb4KWlfwWLZ0T1bhZWeXrx+2fdl/yrrlmAVTy2unjo8H/Pjc0caTxpSNJo4rW02Z&#10;ULYdtXZZ/f1rVHm87W3l5oNeXX5y5luigXj4dqUal7C14j417r1+ol+AqOGf5HX3FYwEiN9gW37U&#10;6sn7klEBdAPUsAGSjfM6V1GGZI9wyORamJYq1oDFpF2B1bILkDzhNhxb4LQhMdYlNpyv2nCIBaO6&#10;e1sC6vM5wlSfgE5FaMoBVv5jdt4Aw2XE3Sou4gJgmsfBKlihAnWx3373m8th80bimT6+arR4wmgB&#10;NlqAjSpztbzL3JFy9mteUA7ZZF55qQB8w+yRcsjcaeXEBfPL7z9+THnqO5eW20/aq/zp428v/xQg&#10;/whhoJwSz8JfVp7k0XGB1LMqwQqmNWCx3ILVgtYyLAAjBDfmp3QIjTl2CFgZGiNvKdwDkPNVx7Ah&#10;oAyWAXs8bpskszqwuGVyrVIQY4XR7yXSZT84wqB7yglS9p4p+edgV4xYDEl2TiqQACguSmAxTZwL&#10;twqEXbcetWPZeeZIed2UieXvYugxc0bKiyY9rzx/0npl3rjRZTHsGhlfXirWba5lQORh6S20jY8Z&#10;7TRncnnj9MllZ9lOs6aUHVW+euqUsoP+98NveFn51z1XlZX3XqiGvqCs5BtdPLohIAIMhb14xhIQ&#10;va0C5WXAYdljiD+7cNey5qtvKythUIS/zF2dCFJXwyPz+U0vRmSqeBJYZlbI9sosAxVGm8UEz0wj&#10;Fhm0dxfJPB5LKf2AuR9cw2Ca5btlI9IdoCJnARb5yf0rg3W9gPFFBaMqaDeeVf4ub95n5Lllz6nr&#10;lKe/96GyRuFjpYTIMTMmlFePrFdOf/6c8rk3bl+O2HBu2VRgLZ4wtrxq+kg5QmzcXmzcc/rUcuDs&#10;KWLn1PJWAXeIyj1nTSqvmTKpbCyGLlTeWzxJ4Iql2+v/Xz12nfLmaaPL5a9/YbnvHQeWP33itJgq&#10;tvpeRt0F6j2wEgWYAiYeaRFTKclTywXY8hA6AiVY1XcpontRgUpW5QgMy7FegQKkCIENu3DuBAug&#10;5OjcpBWj2pxlZkUaCpC03NzqpwxmZRiEXSQ08pZ29FAT44HqZwFaSHeBFTmLMcFQgJlIrQDj6Sku&#10;VJ3g6BDzyeVbtF4rFm/gVEkoWXG7PFPLxzx/pCxSoy8SY9YXAFuKWW+cMbm8SCx7pVj5uqkTy+un&#10;TRIDJ5RNxiuEjlmvTBuzdpkho+TbTYu0L3nwBZPGx2fHnj95QrDxwHkSNHOnlJcL4FfL9lW4PWzK&#10;mPKhHbYtj33xbIGlMHen1B4CJxiW4sKs4m5yME0l12+wbDDLZahf1X35DXLeyi6zKsMfjyAMios2&#10;ZzkEmk0A5DCYAuPaVBsJVjLMzMI8RhjhsIqLjlm6iPYGY4a/lOwOC8zqd5+KoSRes/XUTReUx7/w&#10;rvKHq44sn9zzBeX1asRtZS+bPBKvVpgnWzR+TJkzhtcwrFfmq5wzWssVoBmjn1umjHpumall3liw&#10;cNyYstkkvkM1trxSgK4vITN/wnrlxdp28KyJZfdp48tmYh+vUNlSILIf765YX8BtMTK2vGTK+PLy&#10;MeuUc1++eXnqtksVThXybj+/rKJ7cfs5ZRUyXWBxy5+ntg0Qd5BX3MLd4+wcm122CIeR2+v89mAX&#10;3R61m4AKdjElQt2kGBuEJMGqtJZVkbO4HcKoRUyWUUkoxAAqQ2KqREIiFuGQ2x9QXLnKzEpPSu/y&#10;xVOZAEkhI/omVFieeee73hTfwnqF8tKL1bgvkR2j0HewQt22ajjeYDJfDctrI5I5+VaTeeNGBVjT&#10;Zbw/Y2M1OF8sfJEAeIUY+DL9L6+n2HrSWIXVMWW+9mG/WQJiFoD7VRR8Hm7s2mX2mHXLzHE61jg+&#10;Gbd2WTBGoVUgry+WbyT2brruumX7tZ9Tzn3JhuXx268sT3/3fWKY6nVLHX2hfo0StDlfdekhQOIx&#10;LIW/2t0xWDyQ4IcShsECqBa0Tg32kzl7GY/1eYwEmPkrb4foxMTiyFvyJBShLtKhoAOti+0Z77FV&#10;iv/HLB5X3jJj3bLvyDplJ4G1uViAsNhu6rjyxjlTy/5zp0pMTCjbixUHSiEeMney+mgjZQeBsvnI&#10;hPLK6RPL3jOmlAMkWg6fLwW5cHo5YcG0cqTy2iEKe2+aOalsqbC4jcDkm32bSLxsJnCfr/NsqjC5&#10;4USFTgEzX3lujmymuhCzR/MOkXXlKOsEOwF0nn4jxC7W/ttN47U3XyzLkesCyn2sFqQAqrIqclWA&#10;JIeu/VGe53bOyhCY+YpBCAPmUAhILiMMJpMIhWZRqhKDZcGBWmEsK4aeODmKsIKFEsyHBlO+G6wA&#10;rg7iApZv4tFfWS3AVitxL2W2kvIDb7x4SlJ7zQ+uLV85/o3lS0fuUi7decty9AtmlgOmr1uOXzSx&#10;fOngV5Xfv/eocrRExk8uP7K8+1Wbl0PVhztp8dRy2uLp5dTF08rJC/OTfUfNHym7ib1HzZ9aTlk0&#10;WcydKuEiMLV+4uKZ5d0bzyrnbDS9HC2gg5FTRpctxeaN+PStygUCaQMB9BoBvf2kUeXlCp3XvGz9&#10;8tVXzi1Lrj4sP/k3NNREvfNlT8ksM4rnlVCA0WYDQKVZCbbManMXITCYNSzdQzbqnxnB8Lgg5nFB&#10;g5Tjgjl4O2z2rpS1yS5A6u5bCSjG2VISo7wYG7wo5LQlNUNOsawOcXZ0Ly9P3X2lRADv6buw/PbK&#10;o8o+M6eU6w58TXn6W7yL4qpy5MIp5Wgx7ESVJyyaVg4VO8/ZeHo5Y8MZAeJJC6eV41X+9oPvFLvl&#10;JBI4y++4RHnq4vLkXZeUR798cjl+k7HxDUaEyhZi4a5i084CcyuFxs2V37abMrbsIVb/67ufKitu&#10;OLOsvFEiKeqaESUdtqaJClgwylaFBRYAfYn25mG4U4NZEc2Yn1lVIYxKdtWXeORj7C2LqqhAugf6&#10;VWJ+GYEhkAANjwE4wBHTiMP2kvAUAcwjfstukjoiEQus6J+IVczRW8bLqlgOwHJ4aXmd9xfjdR1w&#10;WebI+RWS3peVNeo7MQj7yHV8M7L2lVT+84efKkvven8pP/tM+Xt0iPV/An21gPjHfVerca8sV+y8&#10;efn5+0+QCqydXl7ow3fuyD2Rg85X/+3S8rf3H1o+u+vG5e3rTypHKNTuRx9RQPE17S2njCvbjowr&#10;y695R3kiRmv0v0QSgfWMJ2srWGaV+1YAFaXa+2Gm9wmohwBJYD3E+1EBiIgX4oIyXk6So+4ABapu&#10;bDMK2W4l2HaOnbO4ELbDUKb6/u7Dx5Tffiif9YK+yFVCROYsGJVDNwYp5DGmhosRhMoqLDuwNHqO&#10;RABabuvN2wLQ2gmOMcGh3/LYkuZ3y2kk132zkXPHdYQkJ7cSssUSOrq3yWpk4DnuNTe8u9x2wDbl&#10;lA3F0KmjyxOffqsAePtAGASgUIECCYBcmlXDYHk5Ihqh7wtvi3DoNJTYZFkFRt4z8Q4OhUnTpGvc&#10;e6lKJk4s40IACnb+4WPHlJ9ddkj58QUHle+fv1/5n0sOjsdEOQmAZSMkYJG7Kkg0mBuOBoVBK7l3&#10;JYCigcWOWAcMSeooAyjGChPEzgRUN4jbAEUZ4AvMDrjmvHEtlfm2UHuxrTcEBd+qv/+0N5VHPnZk&#10;eeTzJ0hYvSuFlMDqHsJHJVegeM4W61lVhVq07SBggNQLDAEmNtG2ic8zRjAIh6jB7HvlAfNVkBEG&#10;xTADhQEc97x4jPInl76l3P2uvcrNJ+1WbjnlDeW75+5ffvW+w2IqMPu1IiNGriuzsACKRovJLRn6&#10;aNynFKr+pYZ/Wh3pOw7fTh3a/yinbzShXPiSaeX2U19bX6qRNgBaNQPTAdQt67dnAWy1wrDfhMA1&#10;5nJeL2CFwwnIZTefKWCYoCpQQ0DlrX2HQL+eMsJgCIwcC0zAMq0MgCSLaEabwyq1GdOp/bZHz5PJ&#10;dzRpI9I9N6Lpmat2cgJGGMQTVDo5RqdOAHASwijvneF9M7ectnu57pgdyjdP3LV866w3l//9YH7t&#10;DGAt4QmDfMwrK5/hMCbHDDEtGu6mi8q/7r26PH3XFeXvd6mfc8/VEgJXlOX3qsHJRxWo1obBonSI&#10;5bi2zkHqeW3tOwQ8vGRj3WFyuI+FsMCcrwArQqAAyqfYs+0cBi0wnHYCNAEFODy/BbvcGR4Ai85w&#10;lNfk86zQzx3kuEUioCjzdnSetAt/nzih/Py9byn3nrVX4cO3Xz16x3LjKbvF21t4yQnMQx059g/O&#10;F6w5rL7brWuwpjFX1/kS0cgSFYQyvkYaKrEBxGCxL+B4+Rlg3YkYyZzFuYZB65mUcxm5vvjsndYN&#10;VDhZBxKjNwJHQMGoUILxwTXCYI5c0GYYTg547bsUWsD4KC9CA5GBhqD9wYWPsQHYWvn8MC+K4Ak7&#10;T6XO8UJyV0dXqGuRcZ2Ql/jg7Rm85g1W3fqON8SnYb9y1A7lznfsFWHxjxIcMDCkfAzR4JmZt6i0&#10;b5Wn6FAj1YaLqWi10YfLAKEOxHq7ATFAGMuxPcb+UqykE/TnSYDkNHUc0PeuuCWyUqVfXJaMSpa1&#10;bApBIbNc7yV7zVdaJqpYYJhZzMNwu5pVlNYKoRtgVu1n2boXoAFU5qs6QQNW1cHcPOipHavwDPb9&#10;w8eOKr94/xHlvrP3LtefyHd8d4zP3n5HAoNPdXIMFGOMZtTQEZ4bn4Q2aFmGN1fvxtygZlmUsvi9&#10;3S5QbAbMZiANnv+nPY/DXnTU1edayXs6AadTrAmWw168K+abCQRAdVPRYBZO2QBmkeG8RfsZpADu&#10;y+8MNkUnGBVIfwtxwZsfaxg0ULy1KF6Yg+SGZoQ+GBYdsq6/JXrSKdYJ8ADKJYS/T51Yfv2Bw+IV&#10;SHe9Y89y69veUG479Y3l3nftXX52xaHxigY61ul9tbdP3sIra/5qwYrlKjhoxJZprLeAednrBmeA&#10;XXWfFkC/0StuidRjtiWCglxp8AIk8pWA6gDh3WzxqUXe3KJSwEQIbIACoBRhOZCQDu4+ax8C2xEK&#10;IhrgpCVQ2dfK0YvIWTwVzo7dC7ZAsqpBy3jTkxIwf/vx48ovrz68/OjSg8t337NffMccQfG9Cw4s&#10;P3/f4YVnvtg/vKre3+pH49O6sKKyA66CRWO5pBHdoDZvAwzP0E1AJPtjH4AmL+U+ed8qwQ0A/83x&#10;IgzqmngS0kA5T8GgfHePAIjX3dQ8ROT45lkSFglW1LlhE/u79DggQAUJxB4DRWnwsF5cJFhEvuYp&#10;kvwHwEjAcvSdgy4ReGwnRwESn1j+7wsPLD+6+KDyI14Dp+WfXHFI+c1Hj4l9Q+KrEhHDBZIBC5DU&#10;J2kHeM2qECDkLm1DhBg8N6SNxqXB28ZmNCK2SZJn42cO8m+53yBAWHtczgWzurAHoyqrMMLfw19L&#10;Vjz6JQuGZFiGxZzsigWraspwmWAN5qsYXqoAGSiHPoNkC7D8hAJg8GhkqkChWvtbrAPSrz90TLxo&#10;kLD33XP3i09H/0TMoiNMfuItNeyPoCBPRVKVh+W8DEBTifcpHLZjhjYzLEay7c1VfND4CZxymxjT&#10;C4IE043vl767K9ACk5b/G4BU9mVuqiKiLuf8wJ5VnagQKCEYKrMMVgKVYBEOLSj43WC14S+ilMBB&#10;qjtysR5hr4bCBEn9X4Fm4SeweMcCzxMnHYNlAo2GZ04hzxs/8OFjApCfKxfBov8+b9/y3+cfUH4g&#10;4H71Ab54e1xITRiV8ZpQoH6HLj5jeionnh3OmU9UXkBERxlLdkWDOSSqjNde1vHCmFOoMpWj9gnA&#10;ZAqVqdr4HQCSTQaU9QipKlnvrGNPAtWyiWuKdTq9NV8FYNThGzXMPZu5A1xfd5YfpO3zVbzEhDAo&#10;C6AATF0bxgAf5CbwAFBEOzDJ92AEs/xCLXJXPGisTi7GP4Eq+SdexPWhY8uvrz4iQENA/PS9bxVQ&#10;R8TvS5QEY54hsVleFWOGssev95OAybBIxCRqvDSERpoZlSExO5+8dNVv8jM4WdLYCUQYg8Gxf+ac&#10;lm0tqGaSj7Mc9qhsgaIEnPiqfWUT79XgSZHoO6H+QjBlXZbKWrBgWQgP6h7vqAMwBg+kiqNvRc5S&#10;d4g7GgLH6g8laJBcRkoK8iSB4nVAfg9G93KM6HNl+CNnUdIxi9cv8HKTj+ZbujJ8IvcRIVyEvIdO&#10;c3vbn1va3JwkPNQOY1SSSlehkSEx1aJZhbAIcdGAl+tezjl83g/JzbqBGrQEi+UBMAOgZDPHzfMT&#10;8mB8OlXkqgpOXDPOVs1iYlgFwqxWqjO8xGACzPItfO4MA5DlucOfwQIog5Wsal5awgh593IMMSWG&#10;nmpfK3JZzV9hX8hRYOIuFwBQlvnuOHtSDWawKD3F2uowxEd9r0SybDB/AUQPYIIUbxaO0JVADRrg&#10;1v8TKAlMguVlb0dMxKQdAdXlpBth/LlxYxGwAqQAIftLLTAtYO5PUbZgZfjD6ssaBVRvg3kKcB78&#10;3EllyWdODGtZlf1gSfc/8Mo65Ry/EohwmHI+xwwzyQkkkOfgkRQZHiH+8pSJTkwsJiaL8r6NEoqI&#10;MBCVyKT7OPFelbRFY/DggkruC/H5efLYwCSbLlRmfqNxs6FruKwAmCkefO1Z2PaZGoAq6O7sGhxf&#10;V5Tx+k1dd7UEipDHOncdACmXsXZ0nZDXM4txQMKfIlCV7PF6dnIWYIkEf/3kceWBS95YfnfV/mXJ&#10;NccFUABIrsLARGAd0wEV3yQPwBJR0OSfMoaiEJNtWNv3MsuCWTEcpYutRjgM0AiLVWg8/k2BKRBp&#10;EJYDNJllPcYofYTKBqzBMht9WbDIQAi4ANQlgCXrWE9m5nb2CRYLqDx3ssvA8YqiCNt0fDvFl0x6&#10;NhYNhr4EK5lFvqJMZgVQjbnTy5twlyitPCi9wDLtbuL4pbhr8WGA33yYt3kCFAyrb8utkt4DvQAV&#10;fTC8QGExJ9AoBCpZ2trwCGiABGCUVJB39CE8QoBQYVW+zWOEQz+LDCDOZzQwy2FuWG3rG95Ww+Xt&#10;w9v739r/MzCUHLcLfdWSXQlQhj2YhGhopXvao9qGmKDji5gg9KWgSNBSZCgKRUis7MLIXQiMBjSY&#10;9NcaCs0qvh+yFiPjv1VnFrDIXQwT+QWRlPnwMcIjgcMyh8krBA5T2eINNITHChrjiZ4k2g0AN8YL&#10;tPxSExu5LAEkr6XywniRYz49meDxwsbHYGiAB4gwLR/YozSouU5O5P/qPvo/9/s6R5FjhJPovIBj&#10;xgfrYx8+IM67qHonsxNidkqMZQyA6MaEaRkHJk0QhXiwnnbD6Vm388cb6Go0C+1QhV9GvOPLbz98&#10;ZFmLzqzfj9uClUIjX741yK4qNCpYfqOn3+QZD+A1IFF2UwEMmIACMBoB0WGwaBy+xxWNiCcLGB4a&#10;z8ZP5hkMb0uAACMZkwAayMHON3mR8xiIAAWnYF+V7fYuTFewOqDYLjNYrRmsAExAwT5KT5EwWAbJ&#10;FmB1aacvB8D66HGABbMMlixYlSAlo1Ki52tXAU0m0PzpfD/LZWZxUX8jiZLDoD/xOi5ay1GqUnhh&#10;eCqVB6AsaSg8PNhE44XX94oxwYIxqR6X3pTgsdyHTYAxmyj5/wT3scYZ7BwAGL9zPh0/XgfRgJb7&#10;5jW2gGUdxDBZPKdWmWXgAIl00AFF1BFIKGcAwtHNMNILJGAw4k+EPdkfyFUyq/U/KPLFa1fzhcap&#10;CONNx80r7QbDX97+9+SaEBtajgupzArAKrPMKjPKy2aVzZKeRgg21YYilyRAfn1QApKg8D6lDH02&#10;RIfB68HKEBjHUFchzwUAvlGYDOW8ZtegJRsNEoa4IOxZJToMdianNLssLsKJ1WbkeoPUMutvasu8&#10;I5zh0GGwY5e0RLzJ0yEQix1qCLTI+BNg6QBWgz1Y8hCGS4Jd8qCQ8orNTZ8rwgOPuCoZh6RX38sz&#10;ozL8eYSDsKeGUwO1/TCzg8bGMiwmAGnPBCwt9/d2HoAAlMeahgcIv38pz5ciIwFK9nUAab0TRiqt&#10;COk/htMRKVRXwAIggxSv9wMsRZt8/FfOLIu2UxvmwyAJWEh1RpBCVGC8BjcxQamLWcfEQihBiQqA&#10;YqywNZ45TmZx4BQVAZJsCXGYfhd0N1g1HNq7ulIVIWT0YXAwvLiBaFRbsseAVRZU9vh3+kxPaP3x&#10;m/U7Q0UVrAQq/z/2qSE1nYLQx7qPi/FqPYVL3v8Ow7G4pv4641opVQf6kF5+TPI+gKpv3xmotxyX&#10;6dH0STMU4vBmVy3pGCvFxNunG7AiwgGYmdWyiuRm9ZchUJofsCKupnQ3syJR1jAIOLAJsMyqMMfx&#10;KjKSWWfWUJggpcGwDH8xDAWrYjgKS3DMktZ6YAxKgkSJXM8+F53r3IfjGfBgXj2XZXyuA6iArKFw&#10;GDAvdyXbqjkMplxnwEDA4cCApHaK7s4QWGZV5K7KLAZwg1kiD4D9/uPqZzkEMpKRaJ4QLLJF4mss&#10;O8ScUJ6icNc9LM4t6mCWaE9easJgFx5qjsqxw6xkCgwaJPMDjRShLpL+swOEOcTxkAAgPCFWJajZ&#10;pzJIgGYwWU8mZqjM4+T/9UImlzl3GsDBMIPmUtt17YRD9yGDYbJwUMJgdVbCoNsLYzkdXlaHmv72&#10;OfpZvHU6O8SW8AkYL+E/PoebEBdBNX6Q+aX78QpWDiZrl4m9hD4DlSEQZsmbiNEoPvKUQsIjiApY&#10;VdWfw8hjKEFGN1RhKs5vEQIFWIajmrsCFBockAaXo4xGF6gRLpNRPEfFa1UxHt6L2bUBWvN/9VgG&#10;K8+TYZEHAhM05S5yKMu6HkDyw4LhXDiegMr6VAM0HJTw9xXq3ucsQqGH67K/JYNZRCyB9VeR4U+I&#10;OsKgSl61Cnhg8cdPKmehNKw6jKb7Vi27LC7S6jvd8RJYpQuzAuzCH6yqYc+WwsJhQx7JmKEqnSEl&#10;G4OGiARPI6kBzYAEomeEl9MSAJZpeMocYmIYqt8vRzJyuT8G/wto6RjBPIa7aghOwcM1DTKLa+YT&#10;4TleiMBIZmUkyREOng2IvMUoe8Molt2WMCvY9VluS50WSjAVoUAiytW0FLdICIMJVv12ERQUQJmv&#10;+jAYBzZ1FW+xiMXBrMxTmHNTl6NUgTDlKEQFIQ+QwisBrQGLMk3LNEI0Hh4/CFY2fIa5FTFTCjYl&#10;M/xbDuZ64LYPie06Zf5P/m+AE/lMABJea/5y7krL9fyWphjHtcMolX3IlwVYct4KVlq+9cxGW/q2&#10;iMMgs3ABKxhVwYqu1CdOGnwJf/wosHJnkl3PKA+T+EQ+cdzHqkBhMCwuGDZVkCI0KEdFmKiAZOhr&#10;knWttP8XEUIYbEMXzMjlbOi0zFFLb0BOn5ENf1tOHk3zvoCdx2CdY6QTABJh0GE0t9tJ4jcBZtC4&#10;JkquPyIB89rJwV3E6B0UoKLPJWfmi+kJmFIGYkPtGXcyBFYPWFrmrj5nBWCoQejFAiMZlICVPeq8&#10;j2X72xfy5RnkqRhSIk8NmT2rBStHKbLxH6VSNYx0la2NQE7L0ClxQrznGPq/zvPJPYSw23nOS/0t&#10;vhZ7uxpWYAQoyHYaU/v4OTCsA2sAQIGgY1Amq9IJOJfBa5fzes8KtZgiiGtvQ6McrgqmvFtcHdSO&#10;F2khc1fmL0UkJDtAhSIUSCKC25q27/u5aX9Wt6q7U0w4RA3S+XWO8mhFUtb9g1zHOGmwqrKsDX0u&#10;rfoep08VNyCzcpGXoqTiMCorFU+r6H9jWf9jD09WDIa1KAVYTsnW73FfyyDxW4KVITFZlSPvvbUs&#10;c2nr2BWqMK/XCrFztmqEQ0qzK4CiHQTS49ehjnuwuFWS0p2Ql1PQOvDCeIhOOMiyY5yjGJVZhMCk&#10;WwtUlwS7XEU/YXBEnXWsC3+6QLwp5XlK9ez8ZriLkGegonOalX7kugQoXjtwndaJ9dwn0j7RiLWx&#10;E6AExKCsuIOJND2jkjkCIrYP798fJ44li2Nom1lm0AALcLL/VZmr6yGXpbPVfCYnXKqI0eUvnLQC&#10;hqUiJBymeRTDbCIk+hGfeMxHgKEdou8lwDIcniiw1OnyeGAICtRIBSqZlZ1fQh9iIgSFTvQw92oU&#10;+izdg+Y0toAiF3lIiRKALM0j5ssSrPRYKjwAluJ8mMDGizMPydsJW03D9wAASILWbm/BosxlA1pB&#10;ijAKeMk0h78+DCJydI0AVsNiAFRDIGKIe128IY71sAqYDbAMWijneCzVzq82FFiARjiMgYba9jkw&#10;AS70tQCLyS/Rv6oTZSpYBqxjlcJcy6JOqstiQkj0qwiDhL5kVZgAyk4vXpjeyHBOVNigabtzVg+W&#10;ShpCjQRYzEaKG4sKaQZg0HIbAPWgJTC53gMFozI0ar0yjP4aYCXD6AKkEsWiswzDESG6ngyFaeGA&#10;1EHRI1RuZRelwQqGqW45cYY2S4d3OoFNnosBq2AZoRCz2EP8rQVI0QGTMcTB+JRDocGKA9YDB1gK&#10;g9wGSQVIb10XUDvB/g5JdHgxZHiA1XhjgMWgqRqDTigVF2CAZcD4tgdjc/k8slhF6BJYK2J+YDKm&#10;B0VWmZLrBq4HNX+r6+QtAcSDcQgPQMuONEAlWAaMa4wH5gKsvF4DhZOFlK+KMJ94zBENsysGsDHa&#10;J0z5iwEEK0PaUu0cn8unvSGKIlzmMPpfUoYwjDDo4Yw/gR5gaWePAWJGn4PaAhhojRwVrcNzYELN&#10;Vb4LbEYlu5JBVNqVjdgPWAZMv/G/0QhsU+MkC9R4alRP2LS1YHkSZ5YJ5LD1/0vowwBKv4XV0AiL&#10;BRQ5i2ugc9xeJ8vJLsv5jBa8BNMyHrBawMJqaPeIfLYlDMv+V5KCEIh8d+7Km71BHgG41p+Us2KU&#10;V7HRct2lc1WbrwDHAEU/QhcSMVll3ITTBcaQEhfrGB6hLisWlVOHktDWSuTMB5R4thoMNin0WYrT&#10;2MmmQUYZiEHrwWr3a0tYljkQ0GBu5kUYh3MEm7kuwrCuy4O/nq+BGTQihusbJRHFIqtjWHVw8pbA&#10;6SS82ri1JQLL+YsS822TtZJiya42/GHPxqo4kU5IuDKjKCP81QvsQ1+yatgMWjeLSQBhTvLRmDWX&#10;MC2aZ6YIV9HYt/cffclG7wHrp0gPguXSzPQ+ABWTQ3VO5hwaLIfBcBwshp/qMFQNjVx/Gw6XEtYF&#10;WuYv1b+2hUGKwQExC5BowwyFVQN0oKVChFXkqshZwiNGlAArOl0Ci9jYUS4AyxCYg4+OsSlBQ1jU&#10;/BI5RhfWeRIXqBAIKAYs2ERnWGHONw9tBirBysTfWuaaBMXmxqexs+F76wGTCVivs//Ab3Wby5iC&#10;LTbBqjhn5K4+JHZGGAzGnZ/3vVS/BCzzMRavRoohtQQNhw5QKjgAZhJQhoBTm3t9idrelmkphV8P&#10;lpAk/GW+ypm4/COj7MkogVZDoSVoeEylOKVVkENhHwJVkW+qEhWgyAW1pEGyo9rff3J4svdj+cRH&#10;37iUYQBQDTACkGq8Pab7XfsarBY0nyutl/QemjLLOtBqHaLLQWisYZDSYdA5C4t8VduIrk7cOgmw&#10;UmVTAojTDnnMaWgJgIXgY3zwuHxpSXS8GsmeveuMoXGHsybCR+QVKdN1cnmLSzPNDBsOgRH2qFxU&#10;sAUKb1bjqBG83LIr1tWg4fktQE2Y6wB61uXBB+f8P95G2R1XDrNKy8nmPiRzDQYqQApmEQozxwJU&#10;duyzntTdzIqU4DapDEvpTkpJRoWEZ5ywph22OQ2xDB7Z/z25xDPFwSqDpZ0ovTMHa8NfmDrE3BHO&#10;14ZXgYFslwfFcg2DGR7S+0Kiy7pwIqNhaIhslCxjW23AYZDc6GzrGp91fuOJRraF6fd44C4fS/X/&#10;+6nHYfMxcQJU4vLqKDC+/x4kITHDNqDFFG9yGHWr9cxQmPM2HGUoscjt1Swu0hIgmMR6DpjXryQI&#10;AxQ6zOKD0z1YNV+xo42dDVbcCRaNCX9IdsDJSTDPBMvSHU/zhBRifFSyAmWvtefSINlACZBBasEC&#10;lHgstbUKkJ8lZjmecgxgemb5aUn/H8vtehphN8NgXk9vKelrCBwCKyJHWOYtSu4wGKwQGQ1YGQrl&#10;9JHDnLe45YSET7CWRM5KhiVYJwmsqjS4E5yTNwiD7JTTpmKSBzmLu8BVtqP8MuwBVl4Iy7AuBQah&#10;MOV6fNgSSR6VhFkJmBnFyEEoPYDDo4eY1TVqNT9DHGyqJUD5dz/8vfIugBj83zhm/T+WXfbOkWDF&#10;uoBZST7jOnVtHuFIwOSAIem1HIrQYTBZFVZzVR8KWaedAExgqa8KOBZwAJTSvU9DsAuDRPSDu1cr&#10;wC7CHxM4zSwOgmXOyj5WsIgn+mBSxOEEK78amrHZ0p2KxGM09EcaZrnvhAfn67eTZbCqZVY0ejU3&#10;7jMMcGQGLBimXJUgJnD/7qFvsy2BSrHB05NL67UEo0JsGKgEK0rVI6JFBasXGZjSwPVqDwBzmwRI&#10;LbOSXZQOiZbvSyqrACr6WCLU75mD4bvBLvt8laBxEIfBDIGEv75fFSeH5oS+AK3PVxiSPTqWgFTB&#10;Smbhub00dxnGuyjqN7TcsIOmfVTGbzR+BWzY/AR/hshnHsfADZ+jvR6HaUeDrgMvJUi92j5XV4pZ&#10;fb6qHWQtA160VVWEtiRDEsMsMxae5ZSdYtSgYiK2RIgCUsrKqgahagULVoXy45kjg0VuUtgbGGJi&#10;colsYLYQoaOC9TgVFpvwZBjWgVTNDRaNVwEBHJe80idAqrlpEJzMXbZnA5MP1ATYrHN8lmvpcwMW&#10;xhf0IjQywqHrxskCMEZfAqzMVbZgF1+l42FxnjpBzleQXOLwHgjPzjEgpT5IdiWrIld9Jm/r08WK&#10;72cZxT785ddTU1zkwcILItbWE2oZsACJwcsOqAgDmXSjA6nK4G3unySz+ueHW5A6gPjYGe9Xr8x6&#10;htXXegPaMEBeH97WLVfjOC4xzutwOXBNAscig74X189y5OIw6pjssg3cjFQZbaU00YkNMcvt6jZ2&#10;KDQGjnCMCeZkplCD+bBcWEyHSmQDNMYCQV/20JcSIHJUMEon9S3svAhRXxcKUPTsHQa7uH5jHRgV&#10;YOmdWXnnruW39yANgEUDukFlMMKsYD3e+lk/I2hg2mU+azG8DWZR8v9xDG03aAauBywjQIzUOxxK&#10;BVLXXrr3DspTnrFNQMXAQGMBVAXLIfBBxl1hFW9Ci7yVYZAIF1MABRYp6o/cIgm6iWqUD35BaPIu&#10;oaCi0Eaq64CART4KsHQyngaJHCWL2yG6kOhb4EnKUblMGJSnBavwxAQIsJh3vgyQKlBdfgjAMtzR&#10;YDSuG9gN2xrb4wVaKv+d+Rg+Trvdx2mBwlK+c22E6DQ6zYTyZJeuP8I6zpgMM2hxI7IyK1Sh2iZe&#10;McGyw6HaDzYBWkYxmEW792GwV4REPTSFpDu3js2sv10r+3yCRRiEWZ4Mk/er0jOscixLYxwsQEoF&#10;2IVBWCSgIlR0ITAtw0uClCZvtrBQgwVYNF7bqP+m0fkuVrsNAA3i8P42b49j6tjDofEZ4TDCdooN&#10;6pRf96FuCVTmKzlnBcqAAR5lgKd2g2Ee0MX6cNgyyylJgMWNSQkO+lmAlYBJLopdSz6X6MY/xjhg&#10;PmDgO8EhQStg3QUA2tf6fJU3F2uuqmHQM2YTqL4TTEMku2BWE/5k8W7AtlHrMmYwDEwLjpfb/dr/&#10;9brZCTh+v9MwUN2yrjG6FUNgBZsEmB2Um6jRLjLnrhYs2u5xxBmOTziUAcpDVQm2oPF+kb/Vu8ZE&#10;v4EPdDq5WUpGKYaFqOhGKgRWgJaM4gJCZABSFRh4GWWECIEToS9yVcZ8A8UNPxojjUaSiWHRsF3j&#10;8uFNQOsb2Q2eIOXHOePN1M3vLWBprPe/tcfpWEtZ32TTA2b2Ew7lWKEI8y6ymWUV6GUsXr/asOoJ&#10;tRMAARRf9Ut29bkr8leEv1SFHbNqJ5m+cPde9yXREctp0R5ddwjsO8OVXZxYxkUErQVSO8UMr6LM&#10;m3a9ZDdYjLflR6WzEdwwDne2aMDaqKy7ceOVq/HJpTS+89huG2aTRQbb3QXwsbzfCvXDouQ3ynpN&#10;/fudam5V+O4sclbfz8JYph18bysiD22kkvaLdhSbWpGBEQozomWZ5GGsNnMXUa/rFJtZLRVDvjfM&#10;ipNpuR9C6cGK+1W6OFtWQEm3sgqQbDArRwjSa2kYvNrLHVDRqDR0ssuNm4xKy6+o8hbq/oNmLm3J&#10;yp5JbDNICSjng1V5fsDiWgyWB3gBy1EhnE/M8iQaWzDrBrWB2iif7s/wRxrxOzG4c8E8E8/HMKta&#10;sMCBkgdAIvJ9lrHBhlkgmTsS/gQaNxzreGAO3gqYCpAtWZVgcaEsB7uavJU5i9ABu9TRjBdrCThC&#10;IeBwk5C+UwUoG3CwYb3cGqCs5Ct1fFGBsrM+zOW+z/xffkuwKGETDkP4G3QeOxXveQoAG2Z1s3gF&#10;UjhmtXRYD+QmWDnclAIt2fRMkZFCIwmTA7pm1WkxlT1uPmZvGTWY89kALP65AuUw6FDoOYGea5El&#10;F5gXCjhxR5iwUOcueL5FVFK5ijK+qaUGCI9VA0X/aQisblkNHu94r0a4o+Q97hH67gM0sbCGQrY/&#10;+a38LIb35/f4n3s5HqzNcMg5zKhwnhjQ5dp8fbmczNJyyPeU7lE38tMQYFaFBoqIFAPfXQhM+f5s&#10;gCVp6n2tuLUvMl1bP3bW56zKKoQFYbABqusMi11mFcAlq1Jc5HKCFrnKrKrSvctZ9ckPg5UNlEAR&#10;Ap1TWtBgA+uwKcNc/YpC/Zrqaj46MxT+Wnuy/pbHy7DK18V9/PjyOI4iCwbV62KORoS+2IaKTSWb&#10;jlfLGgo7oLgrThvEq4KSYRmVCH+pAgmBbd6izV0mYDkwwVzCJJPUIGNPKI54ZUKwq+6kMjvE5CwS&#10;Y4qLyF1fe3fhqT/msbfDTHkDjlcYqIRVWo5hphAZ+p/r3lGW3XBmhBXmASZYqnwNg+HZ3N0dAsuN&#10;3Dc+gPERzvw6wpr7ryqryV1su++qfwsaijBVo51A+yFOdJ4c6IXhCZLB6j7IqTLvIONoya4Aq8lZ&#10;HbMCLJQgYGXa8P0+AAOUBC2nUhskmzvHGQYFFt0r6Yr4YkIIDCSijJ1SXEDRfIQnBQaegagg/KXA&#10;SGqnhI/R5Q40JVoBFKpQtvKms8qvLzqg/OLdB0hlnlmW3HRp+YcadOktCh81BOaLHXm1t72/t2ho&#10;GryGOlgFWPnpW1hF+OM3lvNLqhj/2wLnYyU4abGN8zQCwwZg5KyYI1LBSvAujPqF0z0LWPESyVp3&#10;LCNRKkOsD4U9q1hPvZBmoKKMQYtT8ys/GEMaJLJgFQnui6cFGJ1kxwIwxV+dkEdy4h6WlrkYhlUI&#10;gdHn4B0T8bDZmeX2Q19dPvr6DctrJo0qr5w+oRw4b0rZe/qUssv09RRiBM4d8lb1rxi9ALgYoKXx&#10;asN2JY2sfNMBVi0FRuaq/hO4/bZunWUdI8FKwOJ7+pQNeLwH3nI9mQZoGQH6nNWIjCYEUneW3Q6R&#10;v0kLAVbfVryMH5AMGsSgTFYlWIQ+DLAIhbWflbLdqsMSPtHOu78BGiziZAKou3dFDpPH8OS981aw&#10;SvY48lV9tVtP2LHsOnls2WwiH5IeW7adNq68YsakssXIhLLDpHUkKi5XI8gbIycgTM7Ir/AESHR4&#10;Eyw3JssZApNZCUgyaphZZlUu6zh8bYGPx/DRmXAI/W+UNeRyDgEVubOyi1fiRd6qneN46XGEwcy/&#10;LVg2+ljuZ3kUI8CKyKR2fJa8BWAGKwCqzAoiKQzyFH8FKyfLGFWMf4yDtGABTg2HjxIOERh12+Nt&#10;CBRQK285txwy8f+UYxZNKwfPm1yeP2FMmT9uVHwYc6OJo8tmI+PLtpMmlt1nrF1WCqQ1d5xTfnPV&#10;W8vVW84L7119F2FMzFFDruDbI/ddEg3O13+y8REYLZP4uDTg+ffeDDjLBt7ios2PYVVk9EZoFKME&#10;UjfcJEYhMoJdHVg9YAarDYW2aDOBxUiGQXM4dLv7xfyhBBUCSVHcye+++Qiz+Ad2JgySq+IGWVWD&#10;XbyN8HdWABQhUsxKkYHJc7iobyqe33h2OWji2uXoxTMFyKSyyYSx8ZFNwNpw/Kiy3ZQJZc9ZE8rW&#10;E8eXo7ecU76w10vKaQumlpMXTCs/v+ytaiCFobsvEmjvkcerge8GHBpcIVGAkKMcFgl/lvEOhTBu&#10;MAwmaMNmsGBbhODob2UotIRvpTyjLxH+ajcEsFo1GKFwCCyWHQoDrNqOtG0HFsxC1Elc9KzKcBiK&#10;nbFBlGDGxtzJ6DLrht40jPItkmCQgMqB26R2jLiHwGhCoNTQSvU/3jIyquw/Z6S8ctoEsWmMwOLb&#10;+qPLnAnrlY21fN7rX1yueevu5UWTRpedlc/2nTOlHDJ/Rrn+wB3VR7qo/Og9B5bvn3tYWXHTJeWf&#10;36Kx+do3bMnGRdX1eYoywyCfaR9mF0BjABOdYMrazzLbzCz3t1hOdSgLZqUBUjdPXyABFoMCw2DR&#10;PsOhEBtmVoRAukwCC3sQoMSqNIHFPUdhFPezbAaLYaZuqhR9rQCLMJhDTTFwC2AKfUxo5BUD3CIh&#10;DGKEhGXfvKAcNHVs2XvmlPKWhVPLi0dGlw2VsxaNH6dwKNDEstdNG1teO11gimUbTxofrNty0tjy&#10;mqkTyl5j/7PsPH5sedWUSWWHkYllDwH6/tdvVR798jnln98TKGJB5i5CpNYlNFbCnvsrMAIM9gEU&#10;gKwBTMCSqGAbLOrAY3rAnbAHsGquGlKHKwFMoc+Texh1j/txFbAYAJCjLlNUSZHVAxQMU/RJgBIk&#10;hpvyBZIpLCLt1KGm7vskMj+z9YyBXHbsmVV71wp1sMvMihylEwejuDg8CsCGhpdW3nZeOXDWSHm5&#10;GHPui+aUOw99RXk9H3QWIBuMW7fMU1jcTDnrRRIf201JoPi2Pt8e3n7qSNlx5qSyy4wp5Q0zJpcd&#10;ZTsJ9NfPmFpeNzKpvHXOpPLHj76z/OsH71NjK0zeg9WcpsaP8BchsIbJyqz4Dat3lrEIgwLmiW+8&#10;u/zx0l3KahgUjEIJphoM4REyHqBqX4sRdwmMCIkCy2EwXh+O1RDYgSYH59WsT9TS4S/JUUcvYtRC&#10;OAikfLgOliVgEQaHb5HEIC4j7iBdwYJFsCvVzLvzWd/IUfIWLio6gFVcBGBnSzBcWPYSG14lllz0&#10;8g3KPs/5j/KFN29T3r3RlLKVQuEWylXbi1WvmDJStp06sWwqkADqldMmlpdKMe6mPLff7JH4DvFb&#10;Zk8p+8+eXPYVaLsIxBdNmVi21r67jF+3XHfsnvLIs8qT6kyvuv0CNaxyyB3KJTo/X14lXK4WiHx2&#10;MI2+nBpeALhDDBirBcoDVx1QnrrxXR1YySxUqpYjDCZYOKvvGPsxIMxghchgWUA5d8UHTbEa/hwC&#10;DVr39YQOKEDjXhZ9LBkTZgxUCg2YhYREnTDQyMiFQmGUGQYBDKkeD44R8lRGjK5hIExhcLn6Witv&#10;+UDZXeHvxmN3jU7wk1JSn3jp3LLryLhyiEB41/NnlY/svF3ZVupwg/Hj44PPB86bGgx8zYyRsq8A&#10;eqvWD52rXMYXTWdPVW4TUCNioULk4vFjyiYKm9spTL5s3Ggdd3Q5YdPZ5Qv7vbb86r0nlKVfOaeU&#10;739A4Ih5iJVOuost6oDzldUETP08RuZV5n21Xmhkl0KgRR8LVvHJdu5riVXcgKzMCoBgmMoIg1hl&#10;VViwKsGizBF42pi2FkGqsOgfBuehusZ6NeiZoPxDn7PCQB7pXhUhLOsuABM4mau0PViVodAK6ck7&#10;ri7LbyVMqGLaVr7/8fLPn36mlO9dFd+tf/q77xdL1lEI5Fv348qLBRSfW3+pGLarWPSmWZPLPrMm&#10;ljfPmlJ2FrO2F1PXVxeAT7DPGbdOmStluVjiZQOYqdy3uWyLyZPKKxRKd50+qeypXPiODWaVFV/h&#10;3B8of7/vorLmHklvAbg8PoQGKChOlYQ7sSrVYOaqZJbBSgsVKPNrxm0OhxYYA+0k68WF2lJgEb38&#10;qfZeXGT4a59+xOK2PjGSvEXpu5JIdr/g0a/6iXCImhFYhAGLiYjPFbDuIYSb/BJHhYabpYbkgStr&#10;rF9x+/ll1S3yTPXDVkme/119l81H1hFLEB9iihr9VVMnlR2njCsvlbh4rULkDgKOT7dvKTAXjllX&#10;QK1bpo1+XnxjfxafV5e6XKzQuil5cOK4siGg6//eNGdq9PHeMBOQJ5fdBNwhk8aUExdNLT886zCF&#10;TrHoTkIn4Y6+FyV5CmNZAAZQWLLKFoABUJXw/czjDIM4bzhwBSlngsnZFZkiFNbw1zFrAKyeUYRA&#10;yj9fE7ObklGwq5fuAgglCMO6MNgzi5ND8aB5CIsELICS5byLDAvx5KAqQ7wndADYMgHG0/d8hZsP&#10;0GwrgbGpOsnrq6EXSGS8YGSsOsyjyzyBsXj86LJ4rL91v26ZPeZ5Zep6AkpgzRzNd/HXE6tGl02k&#10;NLfiG/pi2UKBt+XkMeWguZPjy9/7ipkvFICvEPg7zphYXi9n4OPQrxI7z99uU4XM48U4RITYEsNf&#10;KEMsO8F5T6uqwLAerJZdARb1rszq2sisov0iZ6XACJOwgF3+kAyApbDIuRdmVzzygxK0IkRsAFqI&#10;DBn5y/KdcEi+CrAIhVKDQXWBFBJeoS9uhciYsJ8VoFJUUiFHleQ7+itvOqf8Xdv/971HlF+c++Zy&#10;1OKRss1k5ZyRkbKVPH+hmLVw7KgyX+Jh9ti1yxwBsuGkUQJm7WDSbG2fKqCwOeoCzFVI3FAgv0CM&#10;ebnA2lIgzxfbNhDIu01Xt0GA8e38jRUuNxPztlK+3FzAweKNpUS30W8vFdi7KW9++4JDy9PfluS/&#10;Q2r2Jl33barHLeeUlYoMALSUgVwJiwiF9dZIC5QtnLaClCX9Ue5t9R8+6wSGgIpvkwgkADPDErRU&#10;gdjf3CnO16omYJR5S5l7KiiU1P7x+QpUDMkRL0G+C6yO7nhSZdMyVa7rNNYwsQITaL/9yNHluMXq&#10;f80eVw6fP7W8WsrutRITB0lEvEadZ3LPbIEwUyyaPkoAjXpehL0ZYsHUUdhzywxtn611RkTWFwgv&#10;gFVi49ZiJ2GQPtwChrYmjipb6HgL9P/zBOBCbVsssOmcbwBzKys3FBsXiY0bKRS/VMc+abM5csj3&#10;lH99+6oYNuPuwArGAmGZWdWAlSClGozlyqw2VxEC47OCjQoMIwzSKaavRVRrFKFDYowNZs7Kz6s+&#10;88EExIZHNZJh0d+CXZw8GKblBiwY1rOLiphZ8kTYpdCy5vbLyo6T/m/I9VdJum8qDz9wzuRy3IKp&#10;ZRflpo0lLmjMOQILEUFOWoAJAACaBrv0GyBtpn23EEDbK7y9EoZIXLwIkSHmrC91OFcgwT4YOluh&#10;lP/DZsnmKJzOjN8Bfb0yf8yoKBcJ4A0VijcaPaZsvc5zyhtHRpX7zzqo/F3ArRZo8cJJgJKtUFgH&#10;HOr6bGODIdW78PcOmYCqY4MGy1/+aVnVh8MmbyWzEqxhoJzLAvEaFlMVZr4CLMv3FBdcbHaI7XEr&#10;bk6JC1gra6znUdCnfvLF6PDurI7uCyW7d1TneW+pvper0beWbStF+AI1+Pwaul4uAF6sDvTmCmEw&#10;ZqFA20Y55xUC93VSfG9Un+zNM0fKXpL1b9DyztMmCbCxMXAMe+bpOADHMmDNFXizxqwnR1hbgCmU&#10;6vdZAm+O9ieEwrSNBeKicWKcWLuJ2Lf9qDHlo/u8oiyTso2oEYxK2Z7f2Mo8HYbzwijyE0ARAr96&#10;elkKcDUMWlhYDQKW8xYAuewAo5/lscF+9J1p1DkPoGUY44Qx8KiT58Atg7aiunJXjGAIsMxbCViC&#10;lsxy3kJkYF8/bodyyMwxZZ+J/1X2njK2vESs2EIgbSXF9zoJgP3nTS97CbxtlIPeIPYdPHdaOVC5&#10;Zw8B8RKBu7n+ZzfJ+H0F0CHqhx27YHo5edGMcuy8KeUwhdOD5k6NIatN1dDbKw8+X429sZiJA2wm&#10;owO+/sQEMfNiMm+uWIs4ma9tC2EwoVMg01XYXGF2m/+3luoi0eGJMrdkCBz+zlYrKty3ihdGxksj&#10;MxQGUAKNz+HH6AWkEJvMsBasDIOnJFgAA5NSYLjfla9WWPK5zF1WhuQsALIyBDSHQdgV8l2e5oky&#10;lBE2iPWoK1nIYcX9VZLH//re1eWfP7m27DZlVHm1GmSfOTPKYfOnlaMWzig7ThtXjlokIBaOlONk&#10;Ry2cXF6rbdtPmlAOmzejHDF/cjlFau/d608vpy+aUk6VJEf9HT1fnehZU6NPts/sSWUfSffdxLZd&#10;BPzu6q/tJTt03qSyw9Rxyl1jxKjRkRcXCpz1xbx5Ao7wuEhgbqQ+4IYCmo74HgJyVUQMHmBXSKwR&#10;BIAAjTLaQm0CYLQRyx5pd84yWBgflAkiqK3bMGiwCIEpMiqzso+VLAKgDIcJVgKVCdBghRoEJJXL&#10;GbiEXV0obMOhx88yb+UtcplYtkpGPyZnNIlxd11Ynn7guvL1U/YqXz/hTeWynV9QznzlxuXgWeuV&#10;N098TvnArluWe057Q7npiF3Ke1+/Tfn+FceUQ9efKTCnldM2mFFOWzy9nCo7ccG0cqzAPnbetPIG&#10;gfIOAXmi8uHhWj9cLDxadqr2P2ejGeWMjaeXPaZPKNsIsBcKlI0E2GLlrXnj1ykLVW6hULrHVLFe&#10;4feUjWaWj20+vdz5ho3LatWrf5hu0AwWBkB8UyvYVXOXwXIoTHbBrAyFw0CxbMCaEYweLFjkkgP5&#10;oJzM97MYI+QC8KCwYJZKeRc3H5kwg2qKacYDoTA7m/FEPHPbAyzf6MvRbgZXY8zu7svKU/deWf75&#10;nQ/G70/e/Z7yxw8fVx791KnluBkTyg4KlQcoFF7xio3LiesTDqeJgTPLCVKZgHO0WPau9aeVty2c&#10;Vo5XGD1x4ZRy0gL9Pm9c+fFFR5ZvSzi8Y+vp5bAF48qTXzqz7DtXnXIJjAUCa1NJ+ZcKpL3E5K0n&#10;jy6vhPUzJ5Z3LBop1+z50rJCTskDdXGHAaBUesq02yQcmlBYS9ovQmIDVicuyFlaBiTYBVkiLQkk&#10;wMoHE7SBHzB3ij19mhwVT5CIUe4UA5bnDOZIxqBlOJQaIgET/ipQ8Upv7gVFKGQ5w2I3YMoQD8M9&#10;FaSuvAe7oqzmFnzcPb64rFE/CCYdMndmWXrtu8vf7zyvXLHDxuXoxbMCrJMF0JtmTihnbjK3nLWx&#10;WLfBtHLSIilOgXXknAnl6e99LEckZKt1Df+8571l1S1nl19ecWB57eR11Smn3zZOynJc2ZOBZcn8&#10;LSQ6thADX6fQevlLN1bfS3nrBjliN3KRYTC6MBWolmFuu5ZZwSiFwQiF5KsQcxBGYNV8ZYbFVDTn&#10;KrOKsh3BCEbp4DEjt8be9JQMg1xYyFSB13kPy9/km/ryuBoGGaV2GHTussGauOFH2QCVtzUuL2vi&#10;PhS3PARa3J+6pPz4nIPLd07ZV//LuN6l5ekffzxuXB4psbGvhMv5O25WfnbZEeXWE3crp206Uo5e&#10;MKmcuMFMCZt1BVAO1j5512V1boUYrwjAl7wf+9oF5eAZY8vrJWJePXWkbK++33Z1DskGYtumCo1b&#10;qW/49Lc+XpbeDKtqzpKZWZjZ1LIsQKtgdTkrGHWaGJYgmTAOgR1YKd0zX2GAhfnGI2V6QIZBpHuE&#10;P8XgFBqqHABpG19kS5mfJa8PYApxMkwNUcMgU7oIgTl1OhstwLobsOpNPzU+BlgBWMz1832pvB/F&#10;LYvHddyc8MIkzsvL3256b/nX9z9Rnv7hx8pTAbQAJ3zeeVl5+v4PlfsE8IEz/zOZzHkxHIjbHWr0&#10;5VJ3KwTagx8/ovzyLOXNrRVOxcTD54+U10mgbDNplNg2vmwjsI5dOL6skJiKeZGEwMqsNgwCnoEi&#10;/DkEOrVEO/HgxxcEECCFwKgqUEA9xMONEIlUpe5VDYODYA0zy7Nw8n5Wekx4jSQ73sJEULyB+Bpv&#10;nVR8ZfT+UXUElyp/ORyaVQ6HNJjBavOUS1vOckrgfOfXQPbmffuJMfH/HAvwBVA8CntbsjhzZDqL&#10;pXc7zrdC/al/3ndV+dVlB5XbD3ph+eB2s8sHX7aoXP+WV5Zj159VLn/lhuXxTx8f0cOKkBDY5i3a&#10;yAzjI9MOf4BkwJyzeEQ4mXXKkCKkXQXYNW9LZmUYzKTGP5CnnLNyNq6AC2YlYPlkvhilCyE08j+8&#10;AeUPH82PTz/wkWMCNCjN+yBiaCaYlSGnDYEGy2yigV1mg2fDt8bt/Pw9AQoAWY67w/X2PUDVY2Bx&#10;zHsEjFSnQXIZw2GoU5ivZYbLlt0qlcvryAnh9A/veE95+qYzy7sXjSknLp5WfnTK7uXRTx8toXFm&#10;AkxXpQIFQMNg5T2sXljQZg6FEZFo9y+eWv7wyePiN7DAsltFGGyYFX0s5SvMzMp7WnlwylCCgNSw&#10;i29u8ITe7wTQ/77v8PLLKw8rv3jvYQLtmIi1vOCESmTOssDogYpcRamGbRnVL/csaUHAAK39LSfK&#10;9KC2/7OC8zT3rAifHVgIHl1fOpSuMwZuedrlvBASTwCiuiirBOROyl0nSm0+/IGDy2PXnlBWfONM&#10;sQuhQR8zGWXAXAZgQyowxYXYxcjQF0UGZHt8rNOsEg68irWOwD9jkieIBrMi99Tb+tX8fJYBC6C0&#10;zBQAXrb766sPi+/u/+C8/aP81fuOCHbx2jY+dU4odF+LkkaisTrQ1HhpV8Rd2xU8ihNKUI3NZBjy&#10;EgLj7pwAGha36xOYJ9vZuHWbgcKYyRRAAVo9t8t8+IAwnRaA1ZuNvl4eVVp+89nl1lP3KP970cHl&#10;8c8cU5748mnKcVUNSpwATlhMc0iHpp+VfS1FIUaAKlgGjPUEre0U90CBC/jwPshnle5+zWo8+Uju&#10;0kkeq0Ax3MRFkKsIj3xJlffC//Tyg9VveVO574w3le+cvU98f58vCDFaT7/LqjA/8Jx5yw0W05J5&#10;isPTmtW4eH6Ih5hxhEi4WArsQxIKV2n7pVKIAKXwd69+jxCYYEUoFEiERo7FskEK0OqyX8+QuawK&#10;n8p4g+ePV2d/MftVvHng0a+8rTzyJbFKbAvFW8WF85ZFhQFjxB2wGGoCHFhG6dyFPaQ2x1KRK1dV&#10;LDyiFGHQzEp2JWjs5IME6oRCHdzMCgkqA8w/KzH+7wePLN+7YL9y+9vfWG4+abdy1zv2Lj+6+KDy&#10;h48dV/h8UyReYr8s1FcVGgAFEGHRiJepEQVgnQ/xr+9eXf51/+VlyQcPL5e+cELZc+L/KyfOe075&#10;8kHbqsLvjNAGABYUrZlRNoMVxnK17vwCJqdKm01mWF5vqFfeMhNTFAQgIxiwKkzbar5qFWC8PhzV&#10;HEYozG5Qy64OMAHVj2CIMMIjVKDwIQR2M3IBjJF3350k1wSyiAzL+HjMkvkDZ8aLi/EYQCUE/vKq&#10;Q8u3ztm73HDyLuX643ctd7x9z/KDCw+KT2YQJgErQwkzWjMfZINkOFxV3wuIRQ6T/fbqI8p7Nly7&#10;3LDz4vLdA7cs79tmenmnpPQfrzi6/PnjJ8VspJiR2wAzoAKbbbEs1q5mUucwSNW6cCxWJWgJUlxn&#10;DY3JsgvLalgokKweqR9DbTAMFgFWJzAqWNwdzrzF4z6ABWgZClNgCDD6XMh42FVDYN4lZnZT0ykm&#10;JiZQYhkDhwqPBssPKJjCDoEAyvcif/Het5a7372ngNq5fP24ncqdp7+x/PiSg6VsTigP6kKoDGGQ&#10;irdgRUKn0XlEdajxyB1Pf+/jpXzr6vL0Pe8tT9/3wfIPLa+puQxQorPcADPMKrMpSlmE1brcmhlu&#10;sPL6eoBYRiAlWDlRxkA5BEb4q+wys6KsYLUCw8yyNkiwMl9FrlK7QphIUYFHjrwLLMLg26JvhPyO&#10;92Gwg0CMb45EIhRlkfAkSJ0wwNL2JQqZfODzJ5ceVO48I8H62rE7Cqw9yk8uOyS+yUWoZNAzgBFQ&#10;8eIqPBOmVWb5xcO26HOF0ZiwgUZWg5KrJEACGBpewACEAWrBomzB4pjxWwWoP5/OH5Nj0mBUTpC5&#10;UCHv/GBZApYloXAYKOqHwIjQh2NWwMws+li8WsGAtaHQYHkgl9cCxagFGkIlY4LMv8h3NxETCYOx&#10;gaH4jJFs8wdikPKwi6m/cRKxihPwKtDffuSo8oOL9i23vn2Pct0xOwRY975rr/LTK94aJwDYiOlV&#10;YMRb0AI4Ks8DaioFViT2phFXKXfF04isR6PTyACmxmUZECrDDEwLULucxv/3zOIc4SjVWOcaMvT1&#10;7KdcBbMASWBRD8AyUB1g3HGASd9EsiMuGJYDpD4MZmQCJAy1nYBlzlIJWNcykAu7+pTEy7b+QqfY&#10;yQugvBxhUczK/pYOJEbFLX1UYfUMVOCfPnl8+cX7DyvfueDN5caTdy1fOQqwdir3nrV3+eXVh8dx&#10;GI6iQkh3RuANEt4LUPHoZ7ArG42GdAOy3KlCGY0/CEAPVpeb6jaXDBQ7/OWc9uoMsQ5gupY4f6rA&#10;BEshGuu2ZVSI61YfLDrBMEsMQlCEqJDibUcv/FoFGJVhcDAUGqT2LjEWAkMh0WOCnX1aapCv/PAS&#10;Jz4SGU8r8IP+gdDIAUMZkgiVsx6SJ3ADDUW4RDT9zYePLD+/8tByz1lvLN84cWeB9foIhd8+503l&#10;gQ8dLe+QEtSFR+UU62EUBnCorxzNUCOoseKWSQXJLxYBGEpbC1YLGr8ZIFsAxf+IiT4OAsNg2XLa&#10;WYZA5ojEXQCMZYEEUJbyzlcdo4JJOWkohtU6oGpIlKV0z1CYjp4q0GaB4dL5ioHb9st1DEetBaMc&#10;/mBTCo6c9Mk/x0GjfwCzUIPvKg8KPF7J8BuFwB9fflC544zdAyiYdfPJu0kJ7l9+++FjQwlynyuZ&#10;1YOFhzKwmy+GxNRYeHA0Xu/9AxbgZN/JjY8ZGEr/NgCcQqdZlFOia7jj/8M5klmtdI/tlWEZClNc&#10;5LyLPvytkHVsqmAlYALpa+SsMyqryFd9rnJpZsXtkcosd4wZyAW4EHuyv3CnOPITVhUgYCEZ8w4x&#10;B3QozMdT4iRfPlXi4bjymw8eUX5w8YHlllN3L189ZicpwV0kNPZSH+vA8tuPHa99FQK4eG4/xDjb&#10;+WVlvAOjhpTG4imN2oABTjRuNrKXsWSIAKpmkIJF7KP1dhkDvACyHgtLoFL9pQGUzqPlZHuGwRAX&#10;DEXV0LdcoMCcBChBS5D6UXZACsDEqHhMqppBwoIEAVQF6QspKEK6R18rGZZ9LeHyWYHFSwd5s3EL&#10;FqEPg1n0qoOuHDyAQgWeEt82/tX7Di/fPm+fcvOpu5VvnrBLuemkXcr9Z72p/Pyqw0KwEC4jRARY&#10;ySyPwANQrIfqcijKBrS5UdsG7kYeKhgtKF4249rfbHmcDHvJqmoCK26ZhCJM8AiBka8sKAKUFA/k&#10;pGUCLtVfgtSHQAGD+ovwl6EvvltMG9pEAgMCc0g98VBCNZiVNyAzDNKea8UXVAmDxMVgFPTLG5Gd&#10;wGhOAoB/+exJMbL+8yvfWr5z7j7qBO9Rbjv1jdG/+sF7Diy//tBREUYZlQ+lFGDR05dRVmUYjFKY&#10;CYWl0oC5bEGKdYNULX6rwAQQ9ff2/wyYRUYvNgZZBlAOg4CVTzlyjcmq7hEe3m0hAGBPAAfDBoDK&#10;XMUs3Jggg8OKVWZThD7aUqwCLIACA5SfGYXFPa2as1K+c1s/lGAKDF6MsUSNDMoAFYDJA+grMWWK&#10;kwDm7z5xnFTgEepfHVy+e/6+5f4z31zufude5Vvn7lt++t5D1Bk+MS7qMaQrleHWdw0jMdeuASvy&#10;AeKDsoKCRV6hEWtjBoBNA3cNTSlZDuMAJcBrwMgXlOS6gbJ5n9iP8jYJCAGEQ6X6S7BWaD2VHTI8&#10;8xB5nCnRjyvcJVAuZQiL6wRWjFY49PUOj5GXlqANxJi/hrBDUPQf6zRYyPbIW8wbBNX4Ip02ZozU&#10;TgKkfQWo1QrLqEdU4E/fe6jy1UHlvy/Yr3znnH3Lt87ep/zokreUBz56jEKplCSV4cJvyOe2ckIk&#10;ncnsq2SDZCg0wwAkOssAA1gk+NqYBrFt4NjGMg3PyEaAwG8wE9Nx674to1qgfFz2h1X+2k8oP5e3&#10;nBf35TL31FEcgQBoPVA9WDFVWr8PzhHsgWIbE2TMKvqjAET7d2GxWcaCWai6nJGL6QeGmbivEswC&#10;tBzUpeQfHvjw0TG89JNL3xJg/fCiA8v3xK4fXHJQ+dUHjgyVCBPj3bCwSuGDvBUxn9lAMoZueilP&#10;mczi3bmEnmggyirrs4FpWBp/sPOcvwFSHWUPFgFyNfaVGZT2fyh9zGS2mD4EVogLiSNGKOJLB9Hw&#10;KRIAzQBZXHRyvREUlA5/LmFWgCCgKMlTBsnhrwXuzwI11GCyizfz51Ph+a5cmCW0FRYBMKS6gEpG&#10;CagLDxRQB5QfXXhA+aFA+/n7D0+gxEKSK7N1+T6+p1UHoyq7klGAlMwKeQyzutBIo1WmVRtu6MF1&#10;lWIW25JZaV5PMHuA/NuAwSqcgydF7DAAiDDig9U3nBlgPSqFbACSWbZkVoAVcp19MlelAZyZJaFW&#10;ZXof7k4eAAk8XAY2fJIpFqKfxU7KXVKDCAzbXxVHAZPPuv/8fYeWHyrUff8CAfUeAXXxgeV/Ljuk&#10;/Ewd4wcU/pYIWDrQeBYh0AIjFJNA6sKhQiDAuEyQ0qNDbAAmw1BqxBy7oyEHAWsbnGEkj060+6xq&#10;3nTW75v5qj/mM9UfE1Dj0Z4ASka+vVERQk7oxgcsMyuYRJ2pL/UOBdjLdMyM7NgVU9AyYhkwg5Vs&#10;slLM0aU/84FOvn/LZ3+Qhmj5GJYPkZEGW3770WPLLyXTf6hQ973z98uwJ0b99PK3ll9ccWjcz2Ig&#10;mPAXD4TjXRgVwduqyOB9Tv2U6sxbZpPLzGUKPTEMRYMCGpY5CGsbH0tAXA4C1JcYIdT/l2DBJoDi&#10;5Y85lzEB65gl0CKE38jd3wxv7uiG4PAYoH6j3iHZYxKsJXsPLkB1hhp0iqmiwnnLYFFCJj6jT7kW&#10;SpAE96dPka+SWe4YU/K2/gc+qPAnYAh731W/6nvn7lO+/579xaqDy68/wDf5JT11IkQFL+EKT+PC&#10;ZSHdw1IJEg7jJVzPAIs8AauSWYRBGtVPICZYfeMP2/LbkjX87pLtXm+XKQGlBwvT8XXuYJdZBaPc&#10;xyJCqF8VD8RVFrXWbmMZcAbZRa5CqAFQHan4Yo5SsNwqwGQY97Hyi4EwizsY8YHOoJmMH5cIoBzI&#10;VbzUjr/7+LHBHCbB/I9C4A8u2D+ZddFB5ZfvPbz8hplM8gAECWDxqrZ458P1SrxiVHSKY4pxP4Hf&#10;73vPR1jxZDV4hMFkGECGElR4AqQWrABG6ykgxCBYoQbO4aq6TSX753Ia/9OByVvYYC/hjv+/NYUN&#10;FqzGidoQGF0OCSNuhRApKiBexnj/Ykj5YJZytpjVAwWzCIGEP3WDGGwALAHFMvmLzu+wIsxbIzVn&#10;8W39+CR4fEWGH71jJjy2/V4UpJPLBBhC3k8kLlCAP1If61cfOCpuPpLX4qUmdACrh+XFA5ZFBoCl&#10;h1poYHSY84upCVKwqloO/QyKDIOQIZFcUxkR2/0bwMG0ZJNBZjnAEkAJTnaCk83PZmJfBYvZSyi+&#10;wZF1S3XVWUZoZAww+2KW7z3DIvwxfFfFRZbJKEqD1eYugApT5FvrD586PgREN+xE56wmN5D9wyeP&#10;j5xFKPz11UeUn13x1vI/Cok/e99hOT9QChKpz5s+H1EM9zz4x/AyFKHAyrxloQGz5Kny2vhgmHID&#10;ILV3YunrLGNZpXNWKDU1eJ/DWM7f8zduuegYgBIzfQFXIHZ5KsGMY2k/Hx/QnJ8CwBoCMwziUHI2&#10;KUFexGJni5CouoRVlnWPoQLU1wUOyjHyllnFoIJMYfARJseozR78vNgk5Y09G0guI1WhBn9fv61v&#10;usWgbr2fhbjgq3UoQUbRH/igGPb+IyXhjykPfOzo+Dh/9Ms4OX2roL8uPEacq0oKZplhqiTiomFW&#10;gBOhryb0MDxfjTsg3xOgBMF5jP0qS7TeiweASwADvGCX/68KijhHE/q4jhr2IuRFmcshkGTuS3l0&#10;PSIIjhiRBGa9MxiVHeeeVYgISjMLBsGqGMilLyuwAKYFK6PbiYEJn2r/vUizFgIiP/lTUdSOdJIt&#10;NFjm+02/+8Tx5fcfOz4mwQCiv7tliR9zNBQKmQDKyyMDsHgy0nE9QYuKV7ERUl75IdUhYGUjOgQm&#10;YDQoZYYs1v1bSu5cttTHHDINaC7rf4NZKdOTSXl8riGHwwRaBcsM6ozrrmHPYDE2aLBsrVocCIHI&#10;dYEThsiQEgQ0CwtA6oHKjjDEsZ6Ibz4iCzEUYQ+WhEaV7rAMM4j5/X2+/Jk3ypCfMRyF11TqM7eQ&#10;SqAI+f4jYTBfJQ5Qya4ESA0jS3VYJXsNSdmYakhZhrpkkwHIENhY7Kv/a7Z5P4PFOqP8vgscv+k8&#10;PZMoB0Hio2VPfJMIwfX3ltEC8MjRKOAc3CVfpWRnAmcyKvNVKkEUIKzKhxEYfJDDV4t+bgdUDX+h&#10;1ElREhjIbpjlT9XBlhx+ylDoG5EAxLvFQ2qiZgBI3oIKzNF5bp/oQpkLf51DocARowI4Hm0NduG1&#10;+WSkw2CCluGwl/JZpvXg9Ux7NmPfBCcBMrAZRhNE9nP40zqMljnkLYswncxKMGBMFU2x7m2VSQr1&#10;WT/VWWZWYVaCjFz4Qe80chbM6qX63wSULeV6kodlsAGwtYiHf1Q8TMAYdhJQTRhk56CpjFH4vHUC&#10;WNkTT8BInoBFgtVFMkeOiw/AVCkBle8jxCNV2eq1eDMloPmrOStvoWOceYttNGrmtd5idLyCF+Gt&#10;AmUQWOf/+9L9qNyGIxA+8xwAlczKa9Gy+lMJVBp1oV5eX3Z9bnPeyromSIDl+1cJWG0jsclvkrE5&#10;DD4oQvzl40eUP33w4PIXaYi/VWYlu/KrdH/65LHkLIBKdmV8BNGeWbzkOG6C4QV03nSSFiw+g0EI&#10;jEk1VkBiVw8aHsjLjlU6dFSwWM+GQhnKs+l/0ccSYDRkCg/lkso+ypZlqyUaEiybwWqN3JaMS/AI&#10;tRwDJxC7KrMMVlxXVX7cuwKMEE6yZFN1xJjMWYFierTMeSo7wH0IjNtLYYDmfIUaxASWotavL9un&#10;PHDJHuUvHzsyQiHWgvXnT0oNZs46IealGywntQiD8Y+AxTAUOWqQXR1YzllcoPtcDLsgNqiwQPNj&#10;QsmwKjhuFHiEHVkIDgMn0LAcpU+QDFgLGjnNoBjE1oI9sS/LBjqdgW2AAlhmVQBWywQrJXnkowCr&#10;Aagux1hg1Bc1nGBF6ItcpXYJya72Ir8PgZWdYZXqQj1wxQFq634A10BF1yrBOj7AonPrcMh6sCuM&#10;f1Y4rEyz+osBSFSgwMoL0oUxsszFVrCyrN4pVRhDUUrYA2CpD0Ppp/wzj8EoEn/PqMGyb/joP/0b&#10;UNIGt/f/f2F0yHth0YywoPJgWICT4sFARV0q0/wkPqVZRZl9KrdLzl1xZ5icRdkPMdX+lcqHP8Md&#10;41SFBiuBkhL/uMD63cePiQe4GKkAuAyHSmghz/OfYBbDUJ5IEyZ2UXbigosxcHQEAUZeFwwL71Nl&#10;AjR5ZQtWAJUh0Q237KZUhyGlK4u6e2DaJ0oZILmMfQKUZBdgEP68b4a9npHPfPcSoc/G9WC6Tl1z&#10;m7tiOAnlJ1Aol8IwMaufvdQP3kZbCJxHg1n59jPWs0PMY6gwKy3DXt6qchgErL/KgkTCZ63ffPio&#10;8sBHjlb/6ViBlTI+pCLICqxeGSLhUxmiCHk6JNglZROPCKFwIjTKagfZoBm4DIc5wsErhAwSZZhC&#10;Xsj4IbAwMysaty674RO0CpLER/bHMiz6d4PlY3magcFyLmWZa2IdQ0QAVCpC1YOQR1iESREes36P&#10;RUc4Ryss28lVmbOYdATbaB/GA7Nv5dGLkO5iFtPNYBXfyhoIhSLQH2EWg7S/+sARMXTESAUhMMHK&#10;Z4NhFZazn1IhAhIPLWQfK7+tm7msAkYIsNgwWALKgAGWG2QALFt9+A6wUtIzhijv17ZoUBq7AmbQ&#10;GEIyw9J6VqUl8LGvyhjyEjCAFccMdvWSnbcNcG1WfC5jsLYyC7A84xaQACtvMCYwEQJhk8DivYIO&#10;gTyZn2GQfNV2ihOkJZ+TEmTQoYL1F+cs7v4y9mcDNFjGSEWYQmOMXkgx/l7/wFiijfkY+XXqk7Xc&#10;M9Fs9HIIlWCnLiSESlowVPZXlgmrYifTsh9UpcIZhsxvGO3eMspdW+VFlpne7XUspnvX0su825fn&#10;oR/6qrapzHdQnR2l1/3isDR+J8fiWLk+7FxEAjr4jxEyubPAeKIcjG2+d+evoOfvcgg7XuyLQ+JA&#10;NU9X82/hWNU5839zO8fK7bmvzev8/rgEW1sfE+QZIq/W47FYT4fF/Hs4b7N/u85xY1aAStovTRFU&#10;52gtxozRMZXAXraZ3MPbsJgRPmTddgRuTb9eRuyGz9Ton/OJ6tM5zgz4HXpBgYZtZA3WsV6v9SNI&#10;vtlB6bGJFOZpwRGVBLzff1TEeuAjR4lAGQFNrvhR4jAM7dERCiJhSSpvR4uwjrXDhpRYEkrEClOF&#10;FAGWyP7qiqrSPHduYtEb6MikiOplfmcde0YD12UDwgzvh1RiPPtH6Q/qxUeKZB3gdRvOko6QBMNx&#10;+C2343hKa5UsOCLL+SrgdOQkUU8olyYWk5LZtuK2QYJhJtDwNhMuSZNk7AnUH6MtfX0mADZICgaT&#10;0uEhEi8Lz+vPiWjRi/IxqkU9GlK1xnaOxbLb08fH3IaULQ4tLiwbl3jxntYhYIupLW5ohBTofcF+&#10;YT8JnxGpkjzWxUkofC78Mfwy9zGxKJk7hi/bfzH7tv0cCx5UgplYJKM/iDdr/fajEu5mnTYmsdCE&#10;DROVrchMGJlp2FKKZNbycj+y2JdtlsrK5bpf6NA1yrNkrGg8ZSTMGao1j/l7mdLZK+4D8JuyElmr&#10;zVBBmMactcLhqiPRA/Q65ogeGpLIXh2RTOWvQA46ezqtl9kv901SQhII1Gct/57SKNfzeC2xclu7&#10;nscxSchY1In6ZGbB+XM560h9VAcmf1dCDmeqNnu5NJmw9vhYrifRhgkW8nLIOvnZLGOQCcyHM5fX&#10;WSYzhZyFYLXkOVsehwk/ajJWSuBcN7HsgyZZR6wqqUNWN1mrzV42iIWFohNfSEq/+9gJEKuXfbkx&#10;S8zkwuIglaXOUjCZE0OkP4s4f6oSMNJoJRSWBCLlUolKplqxLrrQGGj/kHoZfeLtKUEkEYqIVEnl&#10;MggUEawh2vC6LAYqMYGbUbGXhSYXztI7QToLvWI7UTqYHFmGM8bQiiydPQ2C4dw4up3by3Z8L1O6&#10;bwFBcOqeXO+J/2O/dh+2eRmL/dW3aYnFMjNlH1d2zExzXnlU9cl6un65nHeDdX31Fr7rGFkr6tqT&#10;DEvyDJOqz1oQKbf32as/p6whUEcuRvqrdXhQEhRr1uKdUpgHWrvRBkz4dj6BDAySpY9BsvAtkQni&#10;mVgO7hAp/TJvLSW5WK4ZzCMT8vPwdzq8MUKRfEhjGWnIdIvc9rtPKGNlfyqzVLv8e2UqnrTP4Sf+&#10;MUnlNOi0SB+qzVJtv8qkstGXiv4UFaOCkn0mFiWNk5KwSsDan+LBiGggCMeQVr0Vw7KjWfe114ho&#10;mb0Yk+T7KZGtVAIuYKdlf6D9QJvNN0vtMBHVIRqZC+knZw3nU5lOncToMwrb0zpnr8uD6z1JOqIE&#10;sfS71pfyO+u2+P9+IIB1Ovq5nfW0pVrnbXHxUW+ui4wqklG3rBeEMXnSPGqTA+raRtCAZGFJMDIb&#10;M6z7tsn/id/qNqwfoRpsWwYUOkJVi0GGuv1hcBSRHuPuhdZNrHgBdGBaiRV44wPgnz4QfhHkqllM&#10;Fj6FH1VCtaSKoB5lbodUbIvEIGJF9rqmDko0xEoiUWafK1QcclBmgv0RKejs1GeptI5YsBOJ9yyy&#10;L9cZvPDN5exbmf1Osc5OJpiJxVBin6WSPJGZbF2GUmPFOiTTNpEIYuUAP6RhW8qELJNUWES/uhz6&#10;XYDlBCxAzyiLGfxcTifEYSgzUiexcC6TK+7kdCRJy6yV21prHR/y9Nt6spkwYbzIBvKEiUC35v1Y&#10;yNsSK4+XBLP5mJwnJSrXkBksMyvXmZZE0vWGsQwJTcb8zQElSCSiZVtAuCRVa0m4QaJhJprbmpL9&#10;vBzrtDW/R0ZLOWhi9UqkJxXZCWKlLIRU+o2AK1JF5kIa1oxlC8I15IqAz0hf9dVIBmSsSqhUZZVg&#10;ka3ITJAsJaF5gDHmwO8ovGchVko/WBj/WMs4UCXVQHb6nAglYkXKhNVczGeTYD2h2uggiVfXo7Ii&#10;VEcuGqExSJSp/p3desi/RuZFZiIrmVRat/TzMiWTCpylyEgGE7IZfEBOUuEYROmM1HaUiOARpRn6&#10;lePKwjlFChw45ZwdPTMMv7m0ed37mAQ9YSAd+yQhchtl7mMS+/9ze29Jtv44eSzOrWuv15n/Tx1U&#10;MlQuAmWddE4RxsPZ1L2/y5il26GVil6mnSgdmNy2rdHuLaG87CzGXO7AEFKFcd+Gexk1Y0GuSiz7&#10;Q5RVHsbEdBEIKdj2tWKbShPLPum3bLIeXRiG0WvWCn9uiJUkk6+LD9G/qgouSCVykcH+/ImTemK5&#10;b5XEooR9qSW7uVAccEj6cTC2ZQrNfhUlF+z1jAquDJUjPadBquFRwBguDQn47wcrklAYWQtipRHd&#10;QjoEaD2RDFiCBtFYNrCZvZyp0gFwlJSAdqReWuXARThXJYqd18u9kw86vvcb/i2XkwwQiuVcp+SY&#10;+T9Y9rv6kt99zwdj2cRLy+39es5/4Jx5vhxkYR8HChMxyVjrTjtALJGQgZFsnxzgMMFaM5Ha2xU5&#10;sJG2lD4eBKyWmUp4BHZZmlwp8elnaZswZzbSI1/hVktmrPATMpjW8wXNlGnha58nU6XvDfhgvTdl&#10;8z2rvFclX26IBAdSDsKHSi75P+th2i+yl7KWiNXfGc40lsveyaOBlnyWe5Z/sNXyD8t0OigDu+ig&#10;PhX2F262qcKRqRpCtRbpXWaZZ8sGVtRSGcsiCgMR3JvqBiRicEIZrBogAVySDWM5SQfgSax0gixx&#10;hNY5qrOEJKoyKQhmInj0Lx2RZRvO6tLWbueFLfnp3CRGTIkLmZiki318fOThbSKmyn5Z5GDO/m35&#10;8rJ4RUVHoDyHJWe/PmiD1w+hWNY16n98qyB+U90joNAGsW+2g4fju7IhVZJO20Qk2pDA5QGk+DwK&#10;pKrbnbmMWUz9oKzE4tW9vFMlZ4xBrFQz+EME3C5jeRCDG78QC7KkQmJ7m7UG/LMu8/rg9GVmouPv&#10;p5Q/forkQQZLn+eGvDlB3yr4U7PXnz4VxBqUf1nmjtlRg435ILkHJpy5yEjOXl53hsoUm1HCRqW4&#10;8KhoraQHLzpSDWUpl2SnNlN5uY1oXuZV8znC1BPJI08Bpn4HsND0lVh2hMxUHppOeTj4GwRLx8JZ&#10;++iezmtzZiCrtOveNryc+w0SMIkweEz2a/+HffoZdYPH7Wc2DP5f/79JXPbJ+kA0zpUEpE55ny5/&#10;g2Dxe5WOaUk4W7RPNbebb1e4PZnIxjKPP3gOEli4BLMg3wCmGJlKv4ksMX/2qyIp/S6Cb0hBS8TB&#10;bBXL12aJH9o/sXY2RZAvrM9Y2d9SsvgM7z2Q/0emamShfJ5tgxnrREYF+3tWLcGyb0Xqy7QX5KkH&#10;oMyTeRQl+1tcaEq+1KxYm3oHKjpk2fFUhomU/kwJGIQiaqn0dho7yHWdzI0f2twSsEY8gZX9piRH&#10;LvfkScCzb4DFc5r6P4A2YYOIImUQNAiGQ6WjPRup2GZJls477PS5ztSenJPVEyVuJPMkGJJTTv4E&#10;UpAvIpONhoxZ+2QrlvO4SRKOY2J52edvLa85ZV9kYZWZsSB21sPlcD2x3L8OjDQEM8ksox2U3PZs&#10;i7ejXK9ltavLaOOQ7jlxMUyB0Bizntkr+9SPI/trn6vrf6F0tN77lfyO4C2/xPLVZdVXRSqTqy0x&#10;xg1Mul4aKrGIA8mPlIAsd+Sq6zFnmuF1pzOkYc7EyGm5sJKn6AZlYJat9BuQgTxiQrpF+pG5IJcs&#10;7itg7kupAdy/Sq2sRlAECtlX11lmFMgOHgQLMimyadsjKvlmvOXDo3J8pvxCLKREaPdKrL605W8R&#10;PSupkmQAC4CQOq8noyJRUucR0JyL/XBGiIPz2hjFC3mHM0umYUmOQfMrbLCc3JjEWn6TyPt12uBU&#10;LZ8TXwKN/3kGqfJZpXwWKv8/CKRzM9zONfCwGm8vWypyPHGLnFzGfS4snouq588AkCSKOnR14jdI&#10;VeXgkJmMUYpMZDBnMRPL5Mo2TpK5/Z/4Rt7EfgwlIQO3DGDCpgZLz1v3Oth4mYGrGB2upaVhko0g&#10;Dbmqr4lo8ZAGqknECbKIODE4If8lEcTn15GE/K4y/Fn7xHzAek+L/UMCwguUnNZDBjLcjn3imHza&#10;0VmK0jeLIRdECwmof7TUszk7ZYbKj3hi/Xb3tVISOnq4JHM5O2VUIZWnkZGclShNpGzInljRyCHx&#10;cjmkHdmK6MayomBmmAQxs5O2yQA7CYUTGPQElmfKOIfPn++0bTInv3FOOcSjvE1GjmVS2VHTnJXS&#10;4b2eBEhz/whiJGGUBeg/ydg3tt16cXzXuSVUX4pIt+f2PCbnGTxHa0mcNmsmebyNLOR9MiNBstzW&#10;lv1vPeGSSLRvBioI5uyUBKuZqq6zn6XgsBy0dVmrkqklVawzWEWwI/gSiEWifHlpLqc0zC6GuyDO&#10;SGQjZySyk7e3v7UZKyY+VCNDtVmKZbpVsT0z1qAEdOmdwzhYQ6rWIJHlHuuUKf0gFP2oJJO3h5G9&#10;ZGw30fI99HLkuszgBhEoCHRdEikkQHXs3E5DizQxYMEyQBDtM+vE4AQWgxGUJlbKERMrh9UhXv4P&#10;WRASBZG+nKQKbf+VJFtYZC2dp46W2enyrecZ9XHwzESZmfiNdfaL11HhyEGsljBJNMp4dbCcHofn&#10;pactASlzmW2VWHFsnZdtcT79L8valpJzkFxxHRxX187b0ON/gmgm2yCxsJ5QSS7u5Xmbh+WztCTM&#10;bEUZAx9a7oObtoOBLYglcsZy/xSVR3JNKquXWIZQNUP1JnzkQyZW3NvCD5WN4tlFbU8fPT0IFX0l&#10;ZSIy1SCpBgmWb8mS36tblJYEM2/MGbpQ8awjmcmEClLxYzVIlY8i9ERySTaycZFBMFu98OEMFZED&#10;QtVlEykbIhsltqkMItGIRKUg0jON0cDIHHLycPSQGJRJKAMJiJ7tbUkSN0CrIzijPYNYMmesuF9G&#10;dIxr0jZkp87HMdJJL+wkn7MWRMJ4EHaYFD05BrdBlu7x9GZ7viTimf+PBbHqk9OteQQRc9b0NXk5&#10;5GK1JB77QaSsA0RzP7EjlMkkW36z5yeKMN88K0Y1IZUf87Ax2EG702aJQwa1DHT0swiELbmSWEm4&#10;ft2kMslay+zVY9b6VjyzQ/ZSd4TScwhDHpIIglTyZ/k35uzljJVvKE7Lt+snudqs1RGLaUq8AcPD&#10;6jGqUS2yEtlKFgd7FlIND1UyyueRvmHj41n8Fno3RgBl7msNlCJYzUwDGUoNm0O1aTnilwYpTI4k&#10;VUbF1nL2AOQSSJQBLECz7j7WOQKoJxYAGaRedmhZpOLhaEse90k8DJ7vcHgmObwOCdplW+4jp66v&#10;Emj3/XfH8m8xdB/bWM9raPf177lPbud6/dRhkIj/iQybJKNeHmDp6ijZxzIGsTzD39v7e2G5j+Uy&#10;5KK9wAlzgAtswIJtWBCtH631/ibVcGmCRekMpnX8CcP3wq/8LosglYN/JoVQT4wcimT5ks30aboz&#10;Hj+wzwcvKg/4LfpdjfEESAxe5FzAzFYYI4F5Ywxy+aA9oVwm23P4kpKLi1nqz5KpbM5Uka1qNGmz&#10;VUQZScDogJKNIjNlI/KbR+bYHv0pMkzt7zgSWvolURrSCLyMmpllYhqPwHZmS9mi/QCUvhnnrsTC&#10;klhaDpLrGnTsIJUcyI4ZjkrG0XI6ZGYHbNipMZNp0NgHYvaEay3/D8tj9dt8LLJXHqM9n68jSZPX&#10;GL9XEvFbHAdii0BZJ/3eyMC2jGw1NPSOZXbql1EE7JdyUEQMjPL5rRafZd/Q/rVf7FHCfLtDkgrz&#10;Mv7hbZCIMkimwJdvTB209LMcLXTWWiKfpsRX8VNuImeWoh8m31b2snnoHUlI2UnImnhQdQMZixTG&#10;BEJnqTatDWQr/SOEasllYtlaQrlsLSZKNtnJ9yBsIbPIDtWSVI015Mn7VESzs7uyJZbBGrTMUD2J&#10;tBwSxhE2Zx7EDAMdJ97+QBQU0Nx85hriRieZr/4PTpayqXfE+HoTEb5zajn8bf1rDsN5RYL2bXre&#10;Hr9V2ej9fBzI0u7r/x3+/+UmyPD2yGCYj8drriBUEq1fTuO8kflUr5SDKf9MNJMMspg00Y5qG5aD&#10;TG27Plv7VwO3bl3LkAzrhuCFgTOaCRYZqvqJg234Dn3zIJjJlCoDQmVZ/TEkYfpqEKux9OlUYxjJ&#10;xQTriZbD72Sv9r5u932EGCKsd409baNNbWQtZy5SZ5zEJ7xWDK4zKki5wzKQdRPJ1pIJ43eiTreN&#10;ZTUaQ+jDss+yoDVI42UiYFpGxR48AaQ+gM2zBDCPatk82yDJk8vpHLlvSKDab8H5egnWO7HXKZ09&#10;wtFjfZAMz7bclr3l/3pfzK+3ZHn4Ggb/l//ricU6+9v8/xiDIM6wUUdZBo0kmM1twdfQ/I6DlIdN&#10;WTNXn73AJOWzA16PmVUG25NsDpgEz5ZYkMrZKjJVY60v2d+iFMlaYjlzYSkJBw3/dtn5u3zfCg5O&#10;xGhh5Ya58udrjqePBYmyA0aW4oEt1s1A3vljPZkHFZHo0NU+ldlNCfPbjNWuRyp2ZYkgtfIZZc4I&#10;ErqRusc+ZCHJiFaM/nUZKRu8LTHAMBBed2kjUtocYSPq1mhM6UjcjebVdRNoaXTq5YR1X5ZXKiMx&#10;whZv66qOOmDPkkXaZWcvE8XL3i+39aS0eV9be2z/f1vmfhynkl31cx/KgxW27KfpeDWD2Vxn1x9J&#10;TXbiLWjRTmQpbWtnaGR79+SyRDQWA1hBLBGIAQu/dCQGL+QDSET7RUrFnmQd0UIKDk7ahUQmk81d&#10;EMrBbJUkYnADdQa5liAb1QdzpmolItwwX4I74tFaIf9IX1qhrxU3y+JGWO6IsY/7UZyAUZS0ZHqO&#10;quRFJfuTaJgjRBArbuD1lqNsOZOCUTYaKu5ByUwop3nMkg8ZCAgmUUsctndSEMDIPBW46FOReZBy&#10;AB1ZSKWc4dkMp8HZvJxD0ulc7qtAmIj0dRnjmyl+vSu/hXNWYmFsz+X8zY7Pdr/C/NnM+3h/XoXe&#10;/sb2njzPJJ0tj5PXwod4uF5ff1xvJZqH7eNN3ioJLG6TlIYpC9v2ojSxglxs5/eQhc5clNn24Aex&#10;wM1lm8nik1f8D9vkH0Emk6r6R7y4LYbkUwqGz9Tl6K9z0zh8kEBPhsJPa7el8dXwX623PtyOJYRS&#10;I6kw/K4S65OOluGMpGFIwU7uiVDOWtER006xs1koy5P0adHEwrhILqRPr0PZqpKJkTaXNEAMaasB&#10;WovGonEqoWxtXwoLeVDJZGJ14ITc02/VIip2kq5ffjanCBLhaLVsidSuWy6FkzfWO+8znRrrfxvc&#10;x0QYJsew+TeI9f/vd/9/u479u2ukLrG9EiuzWLZBV1etm1iQLdfT3J60LetuW/e3vMxEY4gD0frs&#10;RfAjKIJpTyzL+9i/DmhgHuRofWVgJLf6VgRx+WD6om8YN4qqSRL49xIljjYxYOnn+bgTZv8PSVgz&#10;VssTulciFtIPUtG/SlIF85p+lQ+YB+1HAU0o2J/L2RnEHoRgRAgPVMQwKOTK5ZR7vSEL28c+wpgj&#10;FvPElOop1chtn6rX5LXhBVCAwbs06UMBFqQiglZCebkDnT5CNUuglETpRC2hYrRPWSZG/iSj2mF1&#10;SyveZZ3bBp04bdCRMX8jtvtWbCVCS5R2G/t53xV3KrtFmebf2v/BTBgfoztWXBvXndffGZmUekvW&#10;8r9BqCCW26cnU9c2lUiUbRtHWSUhAS5lYc1cDbHyJr2x7AMlQdKBlBFCPs7IdzdC+sknwi/C0l/c&#10;xUi/YjQw+1Y5vcnEyiRgwgRRyEAq8W1I0quy3J7KLDMX5iwV97iUwaJv1U154s3FylRs8N1kdiSV&#10;cXBOEv8cTPZJrDszM1HC8MxSPbFsZCoPd5KNUgJClj5td5FF1mawNiJF6q+N3JZEuox2fcbKUbtz&#10;QuoFkNgw2LX0sp2idZjhEmuJxnIb/YczQOvcafqf5lsbrXmbP4zybNb+Fv93+zOPg3W/y9rr8/96&#10;27PtFyYi+WX51NFGQIFYjBy2beX2cTuyr5ejfWVkLDDJQY7ELNofrCp2PYZZdoQSzqFOhrJV+ETj&#10;Ixh+8whWMxe+F90RfCtIVSUgwT98t8o/ujMy/J2uUe/zSSSW+a0llrfBlchYdKuUnChjuD10oTZ4&#10;eN1D6+zsAzzbibIkdaYc7AilSnCfisr5fhWP0z/yVUWMIA7RhTIbIiJLHdjwOpGniz51UIPGbSOY&#10;LYHIjAUgREiy0wC4zTKO4PUc4Rp2ksxYw0Ry5I8IXh2xzQatc9qJbd7eGkTps0+aP2/YfeZQ2/p9&#10;dPw78xuWK+7iXEk0jmPScdz2fP/u3BjXO0Cood+cwdwXxKLuXRupDcnadZSwl4f9+nDbx3LNYHlv&#10;KzMVllimJPR2MlhaVSOoFmWrboRQxPIARvgIfhM+1JuDdZuxLAXTd/tkQfKwSmM9/Tz9O30/f6c0&#10;J0yszFp0p04sa7HimevR10L+fV7kujZ3jJPQWZPlwZ0y63odTmdUDxLldCVdfB3mtBTsUzRaGKK8&#10;M9N4RBkaJMmV8wKzQRyNHKWGZ1gEICIQryBDyuVwOOAh+1iucoNOcwz/JrAtibqRvlqaNF5mihK/&#10;4aB2Qpc2O/eAY1ezPPN6ay1xWiK1pS0/t8xxLhOp9NvdnCe/6DtsPqePswxSsK7l9hq9jLV18nYk&#10;bVofUDCTitcO9/0ttV/cfhBpOmKZTGkdFh6ar9bKwZSKViBJuJZgLEMsRglzJJBS/sA9xy4Y5w1j&#10;+5yDc+ePde5gPGwrX86ujC2JlsTL7o6TCNshGZxIgwcQLUfK8+1OdfAi+lQ1U7mPRRbjn/5dtvJF&#10;+GS+MC4kvlkjIkGmYYs36ih6RAThfcwQSBWGYBAp0jmRRyTzekSkas5QloCWDkgLGjxBEmhNlBwg&#10;kYzRL1s/yoX5xeI4TmaqNluxbMLZAZ/NeqfU/zbOa8f2Pl6OfQbI05NpeNuKO9j38lhefa+21eNg&#10;fG25O2Y9xzOkY90+vOx9sMGgQV2x3EZ7uc0gFu1Fm+Z6thPWP8FMf8tBjTLxsESPAQ2VNhMMBeKM&#10;FUQiO4l0ka2cqYJU1ewf+I8DtfyntfA5+vbKWB6pzpIBN0iU/a7szviGsTNV+n8u91KQxOPkQxkD&#10;FyIV/FHGytEMNrCzRzZMOEqP2edBM2NheSHtRYlASEBJv8hg9cZvV0Eqp9KEwrIhcj1JletuJKzT&#10;0iIVRBruW7kzbGJ5mHc4Q+VyRtOMuhmBMTsN1kVmOZMdLcrb5dyymEVxh7IF69UJ7ZjDy4O/Z+ZY&#10;zoclq4yjdJYxgYJE2mZS+feWhP1+ZK3MXN53Bd8EZp3lOF+/3lp7fa1R17be3Tr36IZ+b4PPYDu3&#10;y9nu4BGYiFApAxND4+hs1RpYd5h/gy/yQCzuW5GV5DMiGbdoOmJVSWhZ6JJs9TgDYgxqVII9m2WW&#10;6pOHrU0uvfRTpiJLiTskJQjFIGCMCnaDF9qBlNYvZ4rLrAWR8qBLYmQwidWSirQapBJ54n5VZKia&#10;giuhXMEcsUmyPYgshEw0QowEMtFW60rx7fB6NjA6G3JpmX5VRDYBEJ3hjHYRDQ2gQG2HfrkHFdNz&#10;qsW7+iqJMB4OxGFYbsvOkW6Xg9+GY8kpY+BAjlydkYwRTo2zUdrq751pW0eMSoCBbZUclMMZjHVs&#10;9T2ZtbAklQnVHyeWq/m3bp8ha2VsV1cte1u7vf29XXdbRWCifSuZyFYOZl73l5JyIIOhd5ZNqgyU&#10;bEtLzMEf2bcUP8AfQgLiHyKTshaP+ecLhZJMZDJK/A1fZPvjIiCjg0x5YnSaSeBkLBMts1dmrVRh&#10;JllKQJfmRZALvpCYRKw/iljMYuJtZcpYVReSpTqtODhowe+ebQGJTChfQD6lKQvWM1ihbbUyIQPr&#10;aB/vLIgKUmmRiSjDYx8x4kPkUUP4FdAtsaJRMeQAxIqGF5EgFFkqspWA0XpMrwk9n8SyBbl4epZ1&#10;omklmUnVkqhdDumjMhzMhDKpVNJ/wVmdFTrD8WQ4Z/wmW3VnJQT9o7tFlEqCYQJ5m7e3y8P7UAZZ&#10;hn9zyf96nWupdQlC8f/1WiltUde6zfu7PdpljJFCnkr2rYfoY3E7QiTqBzISA+RgrItcJpYzEyQy&#10;sQLbrszfQhYqYy3lI0tkLS0/rszF+0z8LJfJlEPwfdbCIFjc5oFAQSIsiWQbJBf+PXiDODOX+1Jw&#10;xMRSQpK6i5d2fprXTR/HfaxeBjq9sSM3vnK2b1pM5ajEMrn6i0CXJvO54CghlLNWzU4QKTNaH1Eg&#10;T85OT4NAbMuvGFdCyfoIlgBYNnj4lvU0iNXLQMpekiThWE/povUq/XCSYYLZ7ExIP0tAyiCKnM9O&#10;69JOafP2sCCVDGfX/5sULXlcttttzlbtPsPrJpK3sUxGxbrfZL624etl3dva0ssDbVQJlDeTBwll&#10;eejg1uExMCqY2IGrMQVvSmxA/l+fk3PxIw9oReCV33T9Lv2GImqJ1WWt8M+eQC5T/vk+LD4NqdJQ&#10;YfZ5k6xPOCkFYxRdlk+G5Etm1uJP6sT+K1o8xJVyj0xF6uuH1duT0YfKURZtY0g9jHtVyjwmVY0Y&#10;EMt9plhWVIlHAuqIjh9ki9KpvxLKy153o7fLBirAASjIFkDq9yATIPcAA3iMWjV9qo5I9CVqf8rW&#10;9anC5ID0kTAcFOeUwz0ja1Xz7+1yOLwcvVu+hwyS21bdfXktBwnVkurZlm3+n3Z5+Nw21rtrYJuW&#10;ow0qiUyqrm207CyepiB1B31UBTKylYz7YG2fCwODmEsobEygXO4n5PaDF0OBlJnu+j1GBe0jEYRz&#10;DmEQ6lkMYlGyb/igiGVymUQeoGiJZVJhEIkyk0nu765QqDoSjkqWwyAYfax2ZMOjG5QQCWIFQ689&#10;PYbV2e4TQS4PpXcEC+2aj9UPEyuzk0inZfehHqHDqYjTyz62q0FqGQ2nRuZTLzS8h1vD6nA6oLUz&#10;KrCWPEmumr3kECZSW/ZO8kxjH5wpTE7WDV3LCSnttN5mR22d247bmn+HFF4e3kbZLrf7YD6Ojz/8&#10;m7f52my+xnad0sTC2kzm0iTKe1u0W7Zhu18EKLVpDg6BQ9/HYtkGdjFSeFPimgNPBM/EvMNZtkzr&#10;8TE5fqvbwhcquTArnvAfrMlYWPiiSEWWsgXJ1G/io6hd9sKXK4FMonYZ8mU/y10lZS1JwphDSPYK&#10;O1nEUqZy1uosOmcQ7aQk1ufzxlmegFRZ51oFmcRyGRfOOjIvbwarEkrJ2bfKCrqytmiYSN1qCGUy&#10;0nuMAFaiOUNhkbGIXk2GwiwnWnlBH8ukWnazslGUmcEsASmxcISGRLHM0Dqz1Ycylq3dZqekbJ28&#10;NTu6nb4lTGaqfnvud8kAkfy/7f+1v7f7/Lt12/D1tdfdEstEsbXrtJFLE8ttGKZ29WihM1YY2FTz&#10;N8KX3ZQkMrFMrshUwjVK7FmIFOsE4MbabW1Qxx7/N6OCEIqyzVidj8vgwLB1pFL5t+ahSNaZyB7D&#10;7cPmtBb/1Bws02GmRU4c1knAJBEkYVSwq1SVfjbLQSy0cm0ISgYuWtnXD1ykTMhGpfEtA8laveyz&#10;ASLbe3LlthypEvAhC7lvBYEUZW9NR+mcJgYokjwDQ+uN0/WOicNeoWVIgbNfIeulWevUw+vY6nuu&#10;VHlFV/r/19zLtiSP/2+YTLnO/u22/H9+W31P3u9ie3vuZ1sezmrUsSfaRVruSRZt1C2TtTJzJbFY&#10;VpvL4v0f0f6ZtXocEpckGYGSG8OJJ6WlYRKsz1wYBDPJWt/BLAv51jqfRGUUkFs8+dBjvp461+WH&#10;svw9SdZKRMxZKs3+n3zA/ymXiFjwhTLVXEpDht/X8sTBYUmYGconyJMhB3lfYAxTkq1gOamTdS6w&#10;mifVRvodIJQqZSOCNI0SEaaThHlTMCOTyZWR7d8Ri7K1llBdiTS5FSLl8op47CKdoXcU1qvjyKk8&#10;6tfaILEy4q+8K50Us9NiJgPlSvaTrVBfarWIs4rfIAAkataxlffo/1m+N431OEY9vo/rcw5vH7Z2&#10;f5ft/1FG3dhWy66uMu6NUbptvJySsJXUPbGCbGp3D2ZYAloOMsSeA0+QCzz7fnOWaXF7RYY/IAnx&#10;nY5E1X+wLjNR1sDe+uNwxnLpjOVlEwzfzzLJxLqTTZYiUpAtk1CMqiMFP3MK97EgVJ+pkoF5gMGD&#10;5Ik4iE8cF6QI0L2/Qsthde5fZC2RytvJUJizVZgax+b+Vt63oMyIRUlju6TRkX0RxSqpKFuCtcTq&#10;yYUUlFMoU3mCqSOtiTVMLko714DzyXBIZyxsOGPZoe3UlM5ELslUtjX3vjcss85lzT7t/v2x2uU8&#10;//D2vC4fa/jasXZ9pbJSjlhmtiJLYV39ZbSH+199+zg4ZVtmBkti9dI78Qj5XbFJ6Q6xMku15uxl&#10;H2D9iRtqtqLLEMH4jC4oh/+IUKGSIkNx3yqJNEwmbzOZTChnLft3bzkqmEkms1Wa+MLrqOvMjLDo&#10;Silj5VA7xMr7WUmwqh27A+RoYB6cE+lCeHgsBirIVpKCMXChbcjAIBYRI6WhjYfRuJGXDzImuWLK&#10;vxqFjmlmqsxKEMxRyuTqMpYASYKpwVmGSJIVQSqtxyTPAM+ESjDj3pWW/WQwj6DHq5tFNt5LwZQh&#10;+lc4UDhNdR6vR4mD4Vi1NJkyYyXJcGg7a0uI1vgtl0UqyHRvEivXkYX8lv87TCr/b38M/54kClPf&#10;rd9fREEWNv/fG0EgCcb/QKxVIlZmKIILfajBwINBoDDIE5N0yVgKVvzG0LuWI4tFYEOWpzSPkdga&#10;+OIBSEjUEMmksg2TLAYv8IUgFMEaUmW2glxJLJXyw3y/u2Ue/po+GzOA8Fdtg3z8buKZWBhEMslM&#10;LPgwkGhkfEzxL5/J0XPm1IYUtAS0DHRpRmI+oA8WLEYCxuBFykGPAnbGxTekiizVRBWnbw9SWAY6&#10;Y8VbkIJkzlw5kBGSMORDkssWHWFIJctnsPJmJJM//bKXpSJW9KsqyDFnEMcYcBaWRTC2QZ5q0d+o&#10;ZElCPTPyP5vjttvS+QeJshIyiEir7xOpZCwjAdmH/2n39fLwb3ns/vitDZz7Xi2LYBCN7BSEqxkN&#10;izpFwMC0XzXahu0mU0us9tGS7lUGjRQc2F4JltkLOUhQFJlYrqRqDUKFKiGAatm+gA/ZfyBWkiyz&#10;VviYfC39LrNWkKYSxyQzcdqsZWLh35TtOvumZaLJzNVnqhyXyG7UH/naCEQa7mMtidEOhttNpp5Q&#10;cUHPQizIxDKV9npED6dnle2LYTw8OmzZeJmZsH4b5KKxq+SrhPKwO2Wv4TMiDo9KxSAFZApQBS6/&#10;VwcJJ6nOY0cKpwpH60s7oR2xXfe26EvJ0W2r71MGqyX9pSQQpYhRt625X4Sq/Slvi+3NPs9mHNel&#10;l+nDDW+jJBs6E1IiY+N6G3MAcbbGYhv1VwbDII37Un37Wf6xLduV5ZzYnO1vcmX7M6DRr7eS0NnK&#10;hGrXQ7HgBzyTJT8aIBUTDTpSkbX6914wrE7ZEytl3r8jln3dyyH7xA+Tq1N0MRqYgxdwhhI+xaP5&#10;LaEoe3IlG5OhPbHoU8UgRiWWzdkKIjlLuaLOWMNm+TdoJlI2JIRiO2VYQyzMmcpZK+ad3az9boJs&#10;ZC4TSQ4QJEviLVM07fpYylTIwBxGtyP1pII0vfxLQrXLNjID25wx2oxDxuj7UUg/SJRZyhkrjHU5&#10;P/+bxr5s64/HuWL5Xp+LfepvykpepvS1+Xqxrk53iSyRufJ3ZoOsCmlI/SEWZEqCOei4pH14gY4z&#10;Eg9HZsZKFdASq1cKaSYWZQTDSihKE2qYZHz+J37jtWgiFJNyY/ZFyMHeorsRPtcPktHdaInlDGQy&#10;YflbT6bWIBZdIPMBfljRYXCGN+XG5HV1qWJKk4fXPcTOfCh2fFD/EO+y5p8ZERRDfeJk+OBQOyUk&#10;8nA72x67jvtUWcFHiSiVZNwkphPKJ3dyStMwufqsFZlJhPJ9LJMtt9Pg2fjLbz6nrLrprPL3W88t&#10;j7z/sPK9k15bHv/KaeXvAvhJ9a3+fsd7ymqRLOaqVWeIeYNyCJwAZ+iJpUh9pyJ3DLMPOqUdddha&#10;J05nT7OTp/O3xIJI+q3amvuv6sg1TDbW++MMHtfn7X9jez2+SptndrR1GJjqVH+Lusfw+oW5XdYR&#10;iTZqTe24SkTjqeKeWH0WYz2Jl+oh+lYR3NIgFX0sD7u3w+8mmY0RwbhRLFJhHiH0uokVffim35Uj&#10;0fheP2gBiXib0zCp7N9OJBjbkli9JGTdZZeIYkQwFWBIQX5ghdIWZBKpBoglXcn7A8lUPBYCkZy1&#10;nK2wIBHyDwIFuRQtyGLaHpVTyWyKGBat5kZxA1kuOnNl5MoMhewLo6FvVsPqHMt1Hf+8+5yy+vp3&#10;lXdtPKHsMe45Zedx/7ccNPm/yn4T/k/ZW/aGMf+37Db+OeXP37i8/OPbV8Yk3Hx/Rc1a4SxE2xz5&#10;YmACUi2nM99NN0oH9rLNzhq/YZGNninhkHwtmUygJ7/1vli3JPRyuy/m34bL9nfO35NM69316fe6&#10;HOY5i9oWGYxlGU8qL79T7aBs5pkmKQ1pmzQPbEC2JFGuQya3p4kF6ZJQbf8qMxU4elKuCRW41nWT&#10;ysvuFmD4Rzvsbh/CWr+iDCUlP4m3N4lEJpeX28xl8mAtmbDggiyIVM3rfksuj1ut9cxs1UzX4E7y&#10;ZznQ22Pkox9yzBOSsZCFNkg0MGgBmYJgqpAyExnLz2T5zbJhMTooEpLNYgg+s5Uzl7MT2ppHDvgg&#10;GzJg+dffVX5z5UHl83tvXi7eZkHZY9Loss3oUeUFIxPKxiPjy9YjE8urpk4qO02fXHafPaPsNHtC&#10;ecWsiWXbcWPLtv/1/5Wff/JditZXyiGQN/QRcAiRiLmAIX9wHEmcuxSV71DkRTZVp8QZczSwJxTm&#10;LEI/a1Xt4/geVZupsCfvu0pEgAyQQts7IrGc2astOXabtdr1J/mfurwGskWfqjeuhd/zuntyWRKy&#10;TOaCKJDLWcz9qrQ+Y3mZbGXrBjHIXEFAMhoDGNmv5beQ4NU6WV6loMlkGyYVGQoiuYRMJpbX2yBN&#10;QE//qiQjc9Ws1RLKpHJpMrmEOCwPk8pJyOsQC+PZrJh5gRxM+ccOSS4/JhLzoOKAeWATKy9E6bNK&#10;QcvBlIKWhT3JIBbE8Xpkr5qi+QhBvk8wScbMdkvBllhP3MD9KmWZb55Z/iHwfnj+AeWUTSaWA0ee&#10;W46eO6nsP3tieeXUceX5E8aUxRPHlIUqN5w4tmwyaWzZQmTbYvKEsvnE8UG8zSaNK1uPGlN2mLSO&#10;SPDRsupbl5UnbsuRxJX0DW4X0DefUZZ86vjywCVvLX9TFHqSvoccij7QyhialhPWUbZwdjnjGmW5&#10;kF21TxT9JRw9+le5zcQKG8hKzlZs62VgZ/G/Jk9ftsTGct3bIBLXmJayln4gJeTR/pVkDhImXKzX&#10;vhbmrE7ZEUuEi5fMQKZqDLmvZF8RKkcFtV1yMAcrnLFqfwuSiVjD97NacrFOhmoJBXEoh8mEkZ2S&#10;WPif/LKqKBMqy1x+tqzFujNXn7FOj0yUH6VLXjD5Nk3bpehimXvCkoORsdrOmLOV2WkiZbYiVeYc&#10;KsrhPtZAtqrGNggT96wgkH/rspkapm5nnxjtaYgVfasoZTcoMiljrVJf6vrDX1UOHRlVjlw4tRy1&#10;YFo5Yv60su/MkfJKSDN+TFkwbt2yYPzoskjk2gibOLqsP2FU2UAk22ry+PLqGZPKq6aNLy+eJsKt&#10;99xyyBZzSvnRpwTwu8ofP3l0+fbbdysfe92m5azFs8q75k4rNxy4o+p5miSSSCcHXX2XSjkdmShn&#10;VODQko5yxjWVSDGlqGaodHJnq8wuQQ4RCnLZTDCTKTKVrf4P2anNUDavez+WTZZBy99aEvm3llxJ&#10;LLJWn6lYb4mVo4CSfJGhUgquqIMWOXCREpDlyE4iVRDKdpOUAKO4Ik/bv2qJ5XI5v0G0hmC2lljt&#10;upfD10QoD7+bZCZVm7EwCNUaHIiZ7JJ6/rSPRwT7ubVMZ0IKVmJ5sAJyJan6tGdisY1Z6/GyGFlk&#10;pZB/ZC3WsyRC2EICRqWQgkmctL7iMXAh6cf9q4HPZarxMIbecxliCRQRbfUt55YfX/SWcshUEWv+&#10;lPLWeVPLnjMnlddAEknADZStFotI80UuiLWBstaGZDERa6HI9sKRcWXPOSNl/3kTyx5zRpcjX7Rx&#10;2Xbs2mXztf+jHLbhrHKsjnf0nCnluLmTy9E6/vELppbzNllQ7j95n7LihjPVNzuvrFakXqV+yLLb&#10;tXyPHO6ei8qau7XtbnXiY10Oyc3W6POIKHL0VXHPSk4dyyLA/VpuiOXM1S7z/15n6D2G332MyG65&#10;bMnpY5tgJkxrrfxrl02quDkc/S8yFf3NzFiWhDlSSJlkGiCVypVME4NIjQUBRST3sUwylAhECuLU&#10;rMU0pmcjV0uqdhk/cok9G7GwyGBN9yR8tBKszVjxcTqZv1kcn/aBSOJDJKCq6iIpoegig4k/kItR&#10;QfexOtk3RCwIZbZmlko2twy37BvOXBhZyBkpZq03xKLCmH8jU9nyu1Mp/8hW0b+SPRaNfJ4y1oXl&#10;W+/apxw1Z2I5dMHk8ib1m3aaLhk4ZXzZRqTZXDJvgwmjJQUxScLxo8qCCeuVOSLavHEi2ph1y+vn&#10;TCrHbTq/HD5/etlv7kjZY+7U8nL937aTJ5VtlfVeNGVC2X7apPLa6SLsjAnljbOnlrdvvX658ahd&#10;S/neJ8pqZbcDJjyn7Kvs9+bJY8vBM8aX018wr3xqr5eXH5x3uMA6p/xThHrqvkvLU/cjFcl0F8rx&#10;lcWYGCspGVkFYjzDBjNWt8z+lTCDfaosvex1EwnL313W30T+llgu2dZlMbZDOq0PGxmL0hLRtvJ2&#10;WZWAvRQU8SqZWmLlrZLBAYucH5gBtSWYidRmK5On3f4MQkkGQiay1VJGCyuZKPHhNmuFX8taUtkg&#10;EaN+Me7g8QdxJ7JWZLAs47ERd8DaThgGodqslSkxs1UnA1W2I4IQK+VfL/Fai0xUCRbzvRiMoIEq&#10;seLTLTSeslP0qSq5cpkyBy9WqtP73XMPKvtNGVveNHuk7ITjz51eTlg4o1y41bxy2iZTyy767fki&#10;1sYj65ZNRK4NJyh7jVunzB07qsydME6ycGzZUgR6ydSJ5WVTJ5RXKtu9dLJJOTZ+X6T/X1+2GfJx&#10;ysTyUhHtddMnlJ2mjSs7qC/3mmkjZcfpk8sO0yaX18lYf7WO9Trt93oRc+fJY8peuo4TlQW/sP8O&#10;5fcfOb08ddd7y1PflvPeI3l0tyI52U2Zi3tHHUHuk0OLYGFkrI4skpkxCCHTPhhE9P9RRhbzcToC&#10;0S9ElvIbmbTPTiaSpzJBIrLxsq+/o6y+/p1ltbJzbOc2RCVUn7ly9M/k6ggWfauUgq0kDKIxpcwf&#10;T4jpTfRlK9FEoiQSZX5HCx9YJuzjkz7yDfpaLYnwFxMrfIll/IwALiKl/BPB5H+PVzmYU56QgUkk&#10;lk0qDF+P5Zq1eJFnbKvrkaVkMWLelB2xso/lOYK+SdxnsGFiMcRuY5i9vUFMRGgzVZuxIloocjDr&#10;wlGEBmC4lGH1fmg971u11mauiGxq9NV3vaecs/nUsreI8NqZ08p2cuqXj4wpv/v020v51SfK8TOe&#10;U46Yuk45dMa4csj8SWUvEe+lIsxmkodksUVj1y2bThxVthoRYUQustSLRZwXigxbKONtMl6Eki1U&#10;httIsvIFkpLb6lyv0D47izxvmDm5vGH2lPLmGZPL3rMmlb0lK/eepcyp7W+eNa3soeXdZ08qe2h9&#10;56ki44yR8nIR91Ui8Q7jx5f9dL6P7/Xq8rMrTiirbr2o/PN+Eea+C0SK8+X4crzov8lhkZWylarv&#10;6nuQmBepvDjtXrKgnF1Ey1kVSaQgV5OBvJ31IA9Ea2wpZBAxIkOxDyS58Zzyv1fsU247bMPyyIcP&#10;KE/denaSr1rOHdR1deTq+1ixLhL5npb7WJiXTSRI5TII1manSrIYtNA6/SuWI5NVYplMLamweDJd&#10;ZUi+6nMxQhgkGxzEeLaMlUkkSRRkkv/DDZOIbf2H6Xoy9WV9HssDFpRebi2lISfjxH3GikmN3B+A&#10;VDVjZdZKUrVSEPkX8wCdrWQMUBCJePOOGyoiUyXUsDFwwTvZVyvarfjmJeWQueuWfWdOLG8QcV6j&#10;7PD6//qP8rFdti4f2W3L8t9v37U8/eOPlbuPfmW5evPJ5dgFU7TPhLKNMshr5eA7TZf8mzOt7DN7&#10;Ytl/7hQRZlLZWpnpBZPGl02V0chaz584TtlspOwpmbi/iPIKEfE1kpy7iCj7iDQHKFsePHtyOVS/&#10;H6p+2Vt1nLfIDsHmTC37zZwimSqSqf/3uskTy3aTJpTnj4wq608eVRZPGhWDKluPG1test7zyp46&#10;96kbzy1XvXab8sUDX1duOXaP8pMLjix/+7T6D1+7oKy59fLyD2WjlXfIae9m6F+OStZTP48+kOXl&#10;6ruRmCJUlZw5gJJmYvGiz5R4IgpzBmNZv7sM8ugYyjDLrlOWvY3zpOyLjDRArF4CdhmrksrkImNx&#10;v4r+dEpCBjIya1kapixMMplgLperXCHrMhaqppJpuJ/FtqUQjD69SGTzOiR6nHdaVnJFd6aSyiV9&#10;ppB/JBORioyVWUlJpslOXh6QgSLWX3nQsSVSS6xgaCWUpzQxKthJQMvBmrG6bFVJhsUQZ0esrLyz&#10;lc3D6VhmKe3HRw2abGUJ6E4tEYxG/sfdV5TffupdZbfnrVV+dfVp5V8//khZfft5ZcVNF5QnBBqd&#10;4SdvvEAy7MXljdpnt1H/pxw9f2z56G5blF9feXRZfdPF5fcfPr48pPp+YL+XlRcro22k7LT+eKSj&#10;CCZibS8yvmGWyKV+3IuV9chsr5o6pew+bUrZS9sOUN/rLbJDg0xTRLQp5UCRad9ZU5WxRFgR+DWS&#10;hy/RcTbRsRlMmTd2vTJ/nPp949crc9X/mz9hVI5e6vjs83wRcMtJE0OqbiOi87+vkO2gbPpGkXrP&#10;SWPKYTNHyinrzy7nb7N++c7Zh5VHrz+vlJ9+tPzz++8r//z2VeVJZbFVymoxY10EWhP33CCeyCOS&#10;rJE9KWN5lYi2RqRZo6zIPrxOLQh2B/tenoRp5F8Sy0QiY0GyJF2OCmq99q0gUNvHao3RQDAaHmrn&#10;qWIe2Xf2Cty/wWAFRDpT2YvBCzLTGT2ZKrlYjgyF75GtGnI9hk/GA49JJuxRXn5EslAWekSJ45Ev&#10;kaWyT8W2zE6nVgkIwfps5WUGLHLEUPzRMtY9NpKEsmlHGdsgEIRCEsaN4KafFRkqSCUiWQLWDOYO&#10;40DWYuQvCIYuVvSJrAWJIBPRyPIvyeb+FY3LNj8ukm9SlYwQME/cdFZZCThaf0JgPSEg0fHcH+Ge&#10;yRM361i3nFMeFVAJsiLlLSIx/0tEVkQt6qd8YL+XlM0nPLcslERcxHD9+Bz4IHNtNn5s2UIk205S&#10;8dXT1NeaPLa8jIGNKZPLTspou5H9lJXeqCy2+/RJZTf6WPTdtP+2DKbUUcl5Y9YtM8euU2bIZslY&#10;niW5iQXBRLRFInf07USyDfW/kG1jydHNRsarryfCidjb6RrInLuJXHvOmVx2mzGl7Dptatl1yqSy&#10;07jnljeM+89y8NRR5d1bzCo3H7d7efBzCmI3XFRW3XRJ+ccdV5R/3i3JeNeFIhtZhSlJIh9v2RVJ&#10;Vt+hdWVBshujg3kfK0nlaU4mVloSy32sIJaMm8K2vIeFpRzsrCFWa2Cd7xl01oJUmanikRFZEKqW&#10;DtgmGY+T5Es9TSiylbbHci//wlBdIlaaFBmqrBIqshZJRZxwxoJQD5Fs4EuQieyVpY3sFRkrbwxn&#10;mdnJr3rSgbp+FtqzDrfXjGViYd3Mi4ZYUWGINGxIwiBXT6Qklxqq9qeSWCkFHLWCZB250uIG482K&#10;aDEHUKAGqbR/REWiJNsAVc5AKfCX3q7fQqZcVJ4U8A9+5rSy5/T/LFtNXi/uc22gbLWYwQsRbJGy&#10;CaTYXDLwpVPGizQ5ArmFCIDDv0COv40I9EL1wdKY8UF/bkxZPG696KfNg0Sj1y0zRq9Tpo5du0wd&#10;/bwyfb3nlumj1y4zxqwdxJo3fl2RSjJR/8ftAjIXfTsGUzZT1iKTMtLJje2Xqt+22/TJ5eBZU+L+&#10;3dELp5XD59HHGymvFrlePG182X7G+PL6GZPK7tpnj5lTy+5TRUCyr65v1/HPLcduNL1ce8CO5aeX&#10;H1eWfU39VrXZU+rLrVDbRGZiSpNItlzrlEmotGi7Sqz8KgltmVkqBytY1/8MmftWLbFWaL3HkmXh&#10;XDOXsV8mGWli0ddqSWWzAkqS0afHnK0gFQbBklyWgo9++fQg16PIwMhYItgQuUys/Oj3YOZqiUXJ&#10;08O8Qyb6WO5HmVDud6UchFRJNmerIJjWw74k9tLRazNYJVeUNWNBKFfcjUCDPK4+VWYq/U5WisbM&#10;TGVpkI1Lluq32VbIIXgJP+9XWH6r1gUYj4OE/BDAcf+EmQGs33JR+Tuzt296T3nqZi2LaGuuO6e8&#10;b+cNFfknlheNTIr7YFupP7SVssNm48eLXGMl20SSsco6ItqmcvqNlc0WKPssGqssI0k3d9TaZZFI&#10;s7Gcf+HYdcsCMtGY5wVpZo5+bpk7bp0yW79Ph1gi1bRRzymzRKrZkoRkrdk61kJlK/6f7AiZthTB&#10;XyIJ+SIR+gUi1AY659wxo5RFx4ZEfaUy1z6zp5VjF04vJy6aXo6Yo4w5XRkSIur3F8gg+csUCF6l&#10;gPAa2XayrRUEuIH+Ah1nKwUCsu/rVe6mOh4q+XrlDtuU7198aFmpIPVP9dVW3Kb2ZUbK7WpXbvxC&#10;OgUnhtTzS4+VKApiKxWocgQQcl2UE5yrtVKQ/S0FbWDZZi2koDGOoMqoMf4hP3FpHxomloN6KwWT&#10;TDka2BLrsa9ArLeXxyBXlYStOWslwVIC8snUJFVmMMwykDLuY/FocY4GQqYcHeyfJB78VhBZyqQy&#10;EQcIJ/ZDtHzPQA5etJmK6fxZ9g3DIyLZvyJrWQJ6sMIEo+HT2sZfEXKvB88ArqSzfZv+T7bi1nPK&#10;nz59dPn++XuWX196ULngFTPKMeuvXc7fbm45Y4sp5cT1x5V9504q2ymav1jy7XUzJpddJO1eL0n3&#10;Ujk2Q+1IM/pF2FzIMEYkGaWMM+p5IsraIszztO25QabpItI0tuk3tmPTtO9MlrVthn7j/yHTHNl8&#10;kW6hMtsGyoqbyNlfoPNtrj7UViL4i5X5sC1Elg0lFSEfRF4oQ16+RIRg6P91kEbX+AIdZ7Gujxkm&#10;G+sYG4j4m2q/TbW+2QSdQ7+vzz5xo1yljrlY2zeGvLLnKwtvpu2bjR1dtll3vfK69dYux60/vXz+&#10;La8rf77mjPLPb3Ff7sLyj/svliKQ46ttV6IYJK1XogIU2FayLOnNlLClt56nUhhBFGUrE4pJt4kf&#10;Gco3hntso09VSdWTq2avSqrO1KXI5QzY3Kdi8CKJlQMVSawklftWbIuMJTJhZKm2r2VSuX/lrNUu&#10;Yx7I8OAFlhmLNFazFAaR8n3uOdsdwkE2yjarYRAvn6i0ZNRJdVHRFxPJhvtb+ZAjs5KzP0X/yjLQ&#10;2cqS0Otu1CjR3WEsq8HraNJAFIwSqaGO9K2XCMQLyz9vv6pc+Kr55cB5EySPJoo0I2UfSaT91T/Z&#10;acZI2WbypLKNHHnvWSMx0+LYBVPLwXNGyo5TJfNqP2eeMsZsSbboIykTzQhpp3VIJbLMGiPCaZ3M&#10;NIu+lNanrpfEiywlY//ZymiQY5GOt1hkQGbi/GQpBiq2UyZ6kc75QhF9KxkZ9PmRhSRP9T/838Jx&#10;ypgx+JHHgWjzdNw5Msg9UzZL1whxIyCIvMhRbpDPlRRdKNnJrBQyZvTr9H8b6hjra32Bfps3YZ0y&#10;X8ZN9fVFNkj8ApFty1Hrlq3/8/8rO6suRy2aVj67/+vLQ589S33UD5Wn//uD5R/3XaysRd9XykEY&#10;cCuBQJeP4vfZKmSfbCU4sT2IlRkrieSyJ1SY/AJiIQfb7OTlMBFm2fXaft07FMBFKEhV/c/ZCmK5&#10;dH/LywPD7TLWUWz4d0sqE6klFiOC/DZALEjCZFzI5dJZy8Z+Hik0uSwVk1hcjDKXLEYN1edCBsYk&#10;2+hX1VEbZS1Se2Sy2p9KOZjLNj+42GetbGwA8HvpUmJkpmL4NtcppeklXSJraf2f93+o3HzWweVF&#10;Y59Ttps+tbxImenF6ndsLedlWH17Zag3z5tSDgmbWt4sknGjd1v9vvnIBMk/MopkoIxIDzlw3Bnh&#10;jOqHycHpVyHDvN/62o5jzyJDVdnI/24mR91S5IHML9LxGfV7JTeWlTHJlrvovDtpfQetv17Lr1ZG&#10;YlbJ9pJ224hk3GdjLiREmqtrIPtxDgziQCCWuT5+j9+CSMjPXKckQEwnUPCbCDZbBJw1TkFD+83Q&#10;73OU3SDwQp0vrp3+JmQW2ebLNlCfkLbbaNQ6ZcvR65WXrPNfZTcd+60LJpQ7zjyo/Ou/PyUshJn6&#10;vzGgRLaqGSsJlSrEmYvRwMxYWM1QlVwE2jZbhS/FY/kp+/ClmEIHka47vctU2RVJYmXmSkJBJkhj&#10;CTicrYb7WZQQieW2bImFRcb69PFlLZMKYpClMmPlm5ssD9NMLGenJFL2v7A+c3X3upSxyFzMZPfb&#10;b31DOC1loWdeUHb3taJR1XcKSWhCJdEoc/Jm//7AQSlIHwtypaH7eazh/iuOLm9Ux30/spUy05vV&#10;R3nTvOllV5UvmzJSXiqjT/KKaRPKdlPHxw3jF06RTByZWF47bSRG3xg+f7Ucfkv1hTaUU202cULZ&#10;XgTZccaEGKV7g37fScd4rYjxsqljyraSWJuKZAxIkJlepGO9kkdZZkpyitx7zJgUN5b3mz2lvEUZ&#10;9DCR+gjZ4XOnlkNmTy4Hzuae2ST9Prm8Sdl1Zx17O0nATdQn2lDXQEbZWM6+WE6+GEKLBItEFKTe&#10;QpE6spt+Z0h/njLQPJULKmHm0PeDdDIIOReZqv7izLG1fxjk0v9pf7LeBhPXi34bfb4FE8h++j8y&#10;noJOPknAgI7qOGVqeZX6ey/+z/8o5TsfV8BjxFbZq2anMBFsKQNOXq8WBKoBFB9gW0ssk4sAHUE6&#10;yPRuSUApH5Vxj+prDFzIv1BLIpIJFdKvmsnlUcF24KIllYnVWisBIdKw1ZfJQCBIkyRqs5alYCsD&#10;IY63JdHU55I5k0HAGDHE6ojhI6RhkSjJlaTqZlqoj/UYd8rpY2kZY5mGdCYzsUICUsr8jot8v0VK&#10;DCwiokqG0bGlrItYLP/r21eWp7//wfKvX32x/ON/v1ae+tm15Y+fPr18cv8XlwOn/d/y6nXXKtuM&#10;+s+yqRxsa2ZjTB0pr5Lj7yFZuN+8yYrEM8oRC2aWg+dOK7tr+yvkZDuLFAfPmSr5OKMcL5KeIMIe&#10;s2BE5JgcxNhbZHtVEHRiebHKHfR/e2v/A+dOL28VkY6cO7kcv2BaOXH+1PL2xdPL6Yunlbcvml5O&#10;Wzi1nCxJyvGOUxY9WvsdRjbV/7xx+sTyUhGUrLe9jrmTstqO2sYN8Jdp20siu0FsBQuV2ys4bK/6&#10;vEz/83LJ25dOGa1MqewqgjDqCcFiyH+MSEQGFCHnkIm1faEy2MLxkoZaniOJOVvLczGIiGzU9vki&#10;GKSFzIsmKatNWi9utG+39n+V8uPPBDF4stuy3RIeJQHZWjmYAbUvW2JZClr6pfpRGf0q+Y4CuKVf&#10;DFzwejSRLO9f9cSy7MvshdxLyZfyT4qrEgoCDROqNUhkcrnMmRdv64llwkAOZ6YsIVRmJk7ayz4k&#10;YA5i5D65zD7cOI4HGiEUUUONEG+5RfppubM6kNFmLWesllj5hiYiWcrCNnPl3fs0y8I+c6XGz2Hg&#10;i0SwS2IkK+673HFxWXa7OuG31/exq5P95D2XlPKTT5by08+U//n0GeWwjaaVV679f8quI6PKLpPW&#10;KXtOXa+8aco65aC5E8oeWn7txLXLrpPHlsNFjOPWFxE2nFGOFaGOmjuxHDFnjMglWzxO+6xdXis5&#10;+fKJ65Y3Lxhb9p83uhwiwrxV+x6rvspJItMpC6eUd+n/37F4qkg1uZy2/vTYdrIIduJ8kU+kOkbk&#10;OmbBFB1/muTihJhBsp8y2vEi4lE61mHMBJGE3V/l/iL1AcqCB5D15oiQ86eXI3Wdp+hcZ24ws5y1&#10;6bxytI69R5CUIf1xZf1JY5SJ1lHmW68sFtE2UKZD4tL3oh9GP40RTkrmUG4q23ZkdHml2mBrZbPN&#10;J0Da8eUgHfeMTeeU89efWJZceXBZrUzwrzsvKasqibr+sYhj8rQkaolFyXb63ZaBmMkDOUISVosM&#10;Vv2LwQvmA7KPbThjJbGSVFkiCVU2ZBomGSRy2ZLK9lemNKXEow+VGctkSrIlUSCNieXOnNntZUp+&#10;y2jAxWc6xiDXI1Q6iJXRBmOUkBvFy8hKjO5Ue7aMRQNn5koNHsRqSGUytcTK+yc59M6L+pferszF&#10;S2MYKr6DmQKXxn2ZVXe8p6zkfgzDyDHb4LJY50bpU/dfXv753x8o//zBR8u/fvCJ8rSIF/Y/15Ty&#10;s8+KhJ8r/7r/Y+X7Vx5Xrjnk5WXNrVeVcs/7yr9E4qek/x/72FHlrkNfXs5dML7cuv/Ly+8u2L98&#10;6c0vKweLLHuJKIdsMKscvnhGOWHDmeW0jWYFkU4R2chWx80bKScunF6OFylOVEY8TlkNYh03f0bZ&#10;TZlnf2XIt284u7xLme5UkfEUSCgCHj9/mkwkF3l55OXkhTPKaRvMKGdsOKucvsHUcvqGE2UTyjs3&#10;mVxO3mBaect87ncp800fr37mxHLhztuWXaevW14ociFfeQRnnqTfPGWqDehriWQ837bNpLGSphMU&#10;cMYpK48uW6jcVhnrQJH79EWTywUbzyrvWTyh3L7r1uXSjdYrT33v02W5cOVmPl+BYZqSyWViLQPj&#10;MOEdPiD/0DL3rZytsE4Oyq+WypewJ8hScWsHUiXxIA+Eshw0uZy1hqXfI/g0JIJMLblqicWMdlk8&#10;7FjJBLmwmNIktVdvEPfmDGRSUSaxdHL6TcpGbE+SMfyeTDepIiJw8TVbYSZSvlyxliIZHcu2kWi4&#10;IJzWiVBPfDOtkwLIP0ARqZJQIlntY+XIU2YtE8x9rS5jiVg5YVTkIpvxeEM3/61f9rw5W0xAHdpm&#10;i9nk9zCLnMmvV5R8hbSIqe3L79F57rqo/P1b+l1Effq+y8uPzj2gHKIMuNssycS5M5XpFpaLX/b8&#10;cvfJbyhLPnJi+drRr1FmWU9ZaFY5ZuHMcuT8kXKMCHWisleYSHcAz5LNmlTevsnMcvYmynQbjJR3&#10;rK9sBCEXzQhyniQ7QZL0BP3vyYtmlpMXjy+/vPL48vR/KyB8+8PlqdsuL/9SAHj6ux8pT918SVny&#10;ybeX/7ngkHL/aTuWv3348LLyy6eUu96+e3nj1OeWFyrTbjx5VExIfr6IxvD/1uo7vmTKuLL7NJFR&#10;hNxpyhjJy9FlK+23zciY8sJJE8pL1PfcRdL3zcqKB2ufD718/fL0Dz9QnoBAN4kkSMNQH30fKwYu&#10;IJPMDzZ6FNDEajMX6/hMSr/BEoN4JlTb12I5iPWl00SmfvqSs1IQClPCiFKGosO6R0UqsQYz1qn5&#10;BDE7kqk8u73tV3HQlHyZlXiRjGe2+6UymG8KY12/qq5DLFdyeOAi+136TY1ja/dp17NPBtEyijEZ&#10;N4fdk1DOVJGt4sZwmj/Xk++zSGK1BGtnFHTTdpjKAzlMHi23NrBNBOLJYRPL22JWuR/j4PGOey8u&#10;a2REvI/v+qJy1Kzp5eLtNy+/et8RcvILy5o731NWK2P+/Y4rym8/cVo5YNZzJTGnliNFpuOU0U5S&#10;VjpR9tbZE8vuU56nvtYY9ckmlrfNH6s+2cTyjg2nlNM3knyUlDxxkYi1/mzZzHK8/ufIeeNFok+U&#10;VbdeUlYrUzNa6jqvuk11YVhcgYYXmjIz5XFeGae2ferm95RfXH1UOXjx2PKK0c8p208dI0KNLlsz&#10;sCPZyKDNK0Wu102fVF4lqfviieNiaP75+m2TkfVERslFkWxrkW57/c9rxj63fOaQXcua2xR8lJWW&#10;ozx4JETLYBrEipHCHMSIYOqgWknWEsqk8nK7bp8LadgQymWbtR4WuR76In7O41LKTqgxyFWVGPbX&#10;a3s+tBnKpIpMFsv5/sFu5kWbtVi3JHTmImM5Szl7sd5lqXqhUbJeCeWsFRVVmk6rmavaMxrkuvz/&#10;qDQZMu6J8dyMj6WI8w1FIzV0Zq7eyFY5mNHLQJaj0xyOw+Pk6UBJrN7IWDnTm5IJqyJJXWZ2d0em&#10;AePZp0qoeHyDp4VlvIJMpOLdGLld6+yjDPa3a95Wfnb2YeUPHz6xPKVzrmbWeTwKcqV+v/D/x9h7&#10;B1xSVOn/7H531zUAMzA5DwMMWRTJKqAEA1lAcs6ZAURBFARJgpJEBUURdcGIKzlHc85ZMYySmcSA&#10;yNTv+ZxTT3fdOy/u74/zVnV13/t2OJ96Tp2u7lte+M4VCvOWLTuu+J9lz6kvLSetN6V8dLfXlm9d&#10;cLiOTaHm9z5d/vl9QtOrpThXliUPXVHKQx+Tw11UfnzpnHLtgVuWU14zuRy92phy5CweU3lJef4b&#10;n1bIC0xS73qchL7zeUmOOhlC33l3kFw4pyzk/EWSgRvA55Z/3HNp+e1Hjixfn7Nd+cg2q2vMN6oc&#10;Pn15KeeYshtqNZkwkln/gkeh4Sb1Jve6K6JwY8orZetK5V4zYXx51SteUu5+z/7l+bsuLQsAKdQK&#10;mGpIyBg6oMtHRVrlGgkq+034jnzDPkS7wRoJps6aULALCREPoBIsrYoZHsLEuVavBjCDFckLVvbP&#10;YiVQNgByKMirz9oQ0NYDVR/Vj7qg+DLPZElt4j5CBaYecHdSuPfAiWDcpTr3vXIAmT1F7DgSrJ2N&#10;aSOxTNYR0NT7aAzDSxz5VcCIzxkQCy4ygQlWvj/cIFFfIIBasChxNJd+NslqZXVq6/HsUkAFMFWd&#10;ajgYYMV7/VjOhxf9jFQ82tE8ZOht2u/p2rXNcw9eWv7x0GVlMevqSzX9UGP3OVkHCvtOJxHHrtDz&#10;2x8XeFdLkT4k58zj9TYu/cZblCyyc3JiHN7Zumc4V1oONbnpzPL3/5lTnpXiPSeV+94Zu5cv7f6a&#10;cslrp5cPrj+tXLHJzHKGVPTomWPLXpNXKHtOG1UOmj227DThZeWNE5ct25Fh1bhw//H/WW47ZLPy&#10;7E0kJvLWSY6bR0hgVLAAirrNy4bNvhX2IiqFb/Z5gKwDzuPMFmJWu9Qq4IoXw/DbcBmtoWR/vz5V&#10;KbN+fu8FN4QlPnVaUze9iVCwDf/6cVY6saUvv1zU1tCvtZgf+KUMAb3sF3TGSxNjMMnNuwzrAMmv&#10;mY7lChxKxOdDarU/3L1++Jo55Y+fmlP+8MkTyp8+eVKU8Tuvnzk5Afvyafof6qV4FVoDVo6v5Eih&#10;UB+I0IfQz0BRhlNVuHAym6HCaXE6yhaqcObGsdu2eDtTVbBcHrYeiliO56UGvyv+F492AGGEkYST&#10;NaTsvqe3hK6HKwCTza9vYfK+x3FVG4CwLnMuUHVgasc8BiyWbz63LGKdlGwBN95Zp/JZ7e+Sb1xR&#10;/qnyaTn07z96aPnJ6TuXuRcfXP7w3p3Kb9+zTzlupVGRKTxxpXHlzqO3Lb+7YI/y9ysPKwvpFGVA&#10;FNewAoUR+rcg2dplOmmXLVjA1CoV5k4bAyxKgxb+XdcBFpDZ///yuRM1rsrXS8OF2aAMf61t3TBK&#10;QhCK1TeycRpKNbcaitWGglhbj9egdT1BguXxlc0KlaFcr1yGirTo3OveET/l//CnTih//MTx5XdX&#10;HlN+rRj/11ccVX5zhUqFI7+78tjy8NUnxLvbAJBfk4zHBHSy4+J3SYu0cJgAKMt+uQ8BWe4crrFh&#10;h3cJcF42TN34ashw/rb+f1moG6EjIFWg4sUzzSP4tnYfvZxGXe1hua8L78F6uFrzOcgJywqpY+ZK&#10;nr+430QbiQadWx6njxktWmaMG+rINoKSzy5grqA+x32rhTeeXs5cfYWy/6RR5dCVp5RDp61YrnzD&#10;OuVP5+9XHvn0weXxzx1fHv/COwRKdowGi9nsHldZrVp7qvpOt6y6Db8CqBauAYWqcLnuWRePf1EC&#10;0YaDhIB13IWfEQrShlKlpVI5mmon5cbzWKTZ+fE5A+UxlsdXDgUzDBxhxxT2ZYkhu1IihXS86XYA&#10;LIBCogGssUh46KCjZ0ClPnV8+f1Vx5RfXnZE2E8uPLj85KKDy48uPKj8WCVtv/3YseUPVx+v7bOH&#10;eExq+aTCwqf5oWh6UV3gSGLoAncvNpFRH4SqDwEpAYt2OygOmz/Tk/bsfQrz7pFTY41DR6l1C5k5&#10;zwOGsQ41uqQ8e/+Hte7CeFfFM/quZ+TszwjCxbwgJkDpYQlw4slf3mcBYAlUvmCm2aZu7//vOhZZ&#10;SWCKcZug0ZgujjmercrjaxXL52MR50KQxLgrQknGpQCWFmpWS2atdx0XdWa26/zyLnx+Kike3dFY&#10;7dm7P1i+cswOZa8JryhHTJ1Qrtx6rfKzM99eHv/kkQHVE58/Sf5yquDRdZMSJlQKBwUWqXigAayA&#10;i9sw3O+sQOE7AZIiIW4OD97LytIPNgJVDE8auDD82M9ipVKprcIV4yqpEhD1YyzAYszFekVXAKX2&#10;jPCoC646zorkha1PXKS8tXKH8c9t3Y5JofJ3h3KnQ3YrVFYjh3uGqV1HCBm/MaRegdDvtx87uvz8&#10;0kPLDy7Yv3zr7L3LN8/Ys3z7rH3KQ2fsUb5zzr4B2M8uPaz8RvARFvI5wIznb3jCNHrWBKuDC6hk&#10;i+L+VW/use1cdjZ6d7/YMpy1gjZPUCwQIIRqvD8w4LuXH3QjxS6VwGgTLItxdL7rfgDV/7jv8jKf&#10;p3lJZgic+PkebWMwWlD4boeBGQpqnWxYsbx9qJzqfeiq/8t3RD33M6we7/DxeznOT3O+MC8PthMV&#10;cG6bWxlDsAHW/NsUtt1+dnn2HrV99fTy1HUnlSevO7Y8ft0x5cmvnFbmyfkjOyilivFUBcvvuHAY&#10;GKHf14Arw0ArVkDGrAvG6HTanQEXipVgZUgof5NvDqvXSMZ46xEyhAFTqtOjnxd83XJvcyPi68WI&#10;5VAsz1znURGXjhWBibpjzUixa6D3d8Wg/DwqqfcIBwMsEhYqgQoDsAYgj6cAy6AFVPquvyoE/OOn&#10;55TffeK48vPLDis/uOiA8o2z9yr3nLpruftdu4XdI3vgPYLsnP3KTy4+pPzmo0dpzHV8TL36m/aL&#10;yZj84l9OdcpQZhiuuPDViVqlYtlOFiYnnM+NYimLnRKnfYZwyk4q4zF3Xkn9LADcfUEpX7+8lAcu&#10;LwvVi95w0GvLJVuvWq7afo3yvfe+vTxz4zllyV2XlucF/T/u1f/QZwOuGvaF0kUJSAmQwXEdgAwX&#10;y14f+9Js7/3zNhjLHj+240hCZH6B0en3GIuiTDovMSblvNVMag8WAKWSUc/lBC2UrUI3X9HD03fo&#10;e+joFDbGuytuVtjHuxkFE69Q6ELALgzsLcJBTJA9CVhN6GfV6oz5gfIpoIv3VgZg+GHOvOCtTeGT&#10;soCngautp2gw3hI48nl830k7GGCZdr8N11OYGJoAFFFXPo9VlapVrVSutqQ9QTNkVi3PtUrlomeQ&#10;Cay5pCy/pIOqMMWBqjRUAMh67g/86bMnlt9rXPVLwfLjDx1cvn3ePuVeOeOdp+5Wbj1x53Kz7NaT&#10;dyn3nLZ7+cZZ+5bvX3Bg+eWHjyh/EIh/+vRJgly9EL0TJ7zeMB6GyuYEhoGyueeOsnFAK1eokuwZ&#10;tc1XWPLLS/YvPzxj5/KtOVuVuw/eoNy06yrl9l3XKF/aZma5Yv0J5YTVJ5f9VxpdLn3dSuWS100v&#10;Z796hfKuV760XLbdDHUGJyqsNAipNp0a1cyhl7v2IXM7+0lpgDDavP+5nMfgjsOhoI8ZI2Patekc&#10;5ZPBTF7OMi3PoSFq2/p1pO1rCEnq/k6e3bpAkAgWgbSI8VhEFbo+Ai9/fVOKdZvGyNoeoBaQfq9K&#10;1SlXTHVLmAwXY/YIBatq9aFgDxaKRd2K1YJk9WqXw68ZX0mdXKJMhIcOBTHCwDRCvwz/AGpg5kUL&#10;lSfhekPK3lLNMHYgH2rMF3YmVLUOXKiXdtQDyDgwlKuqGOuAlBn1f9S46ndXHVV+cbnU6sIDytfP&#10;3rPccaqAOmnH8rUTdij/e/yO5aYTdyx3S8G+efZ+2ubg8ouPSLE+daL29eTYl4BXJxy1ahXL6fZw&#10;HF14w+bSMPHL+ExnsqPZ6exsMT5R+ayMWPrKnVYrN+y3abnzqK3L909/W/nFObuXn50tVT3xLeXG&#10;g7coXz186/LbK08ui2+7uPxTSvWcoPwnGcMYYyUALwYN69r6i5lVZ7hkShb7S+IiTSDp+LItjWNz&#10;3cc4fOx0PoSHtoAlgAI8bafzmc9cZUIDpYoQsY7HMBSsG5+hUoyBZa6HWlWFcjYw7k9qmesJWLzT&#10;xGrVQVUBGwQKmBIgrK1jhIZZN2SCR0DZLBbcIO4SGALLcBHqeWyFRfgXICU/f4EdKdZcnscCEpzb&#10;hqO21rZBJiWfCdXSTsRMDJWAEjvbzLqIsFAgubSxzAHMlZz+6Vqp1dXHll9/9HCFeFKrc/cu95+5&#10;R7nlHTuVG+fsqMHvW8tXj9suwLrntN2kWHuXH0nVUDdS8RGqah/id4x1QeJnVLlg9WLywn4bgNms&#10;WJQ4UkzQVVg3kpK1FiqAMwLhXXJMlEzlMxpr8UYjvoMbyvzszwKNrfjMM9oW1ZhPuCdYIp0uAAAM&#10;eKwuI4E0DNjwMtYrU34PZQubzcdDaaC4P+YwsA0HXW8Vy+fEP97NdrSzDee6By6XDRYpeZ4udthn&#10;GwDqFqkPY2QtPxWloGKbUCzCwAwFY4wlsGwA5tLRkJWKDh248newaOs7/BaoDPfkx9U65dI6J+/i&#10;Xq78FcB40y31YEEw5Xsusp6hYH3nRWt+FquPGVO1XPc2qFvcNI4xVioW5pfK0CtYrXxAhorludqx&#10;VKs55bdSq19ecWj54UX7la+/f69y52m7Sq12CqAA64Zjt9XyzuX+97y9fOc8jbEuOTSTFxqXMe7j&#10;O+ndYi6h1Ao1ctkqVijUkHWAVbCo2/lcb83t4Zg46z3ahrEW63HkgCYdNhQh2hpQqsUyYyq3N8C0&#10;paFA3axww+tYboGKWSK0o44kYKI+eBzDNny83XE2imXAeLaNcDBKOiba4/xmeOgxVmuhXBWmtgQq&#10;l51iVWUKdQKkavELjvEIvsZSthHUyvXW/2xAw/Al/FHWQgVIUVfbQNq9S1owDOoNofnDNercpVoo&#10;F8twgi2TcWEuOPxrDcC6eg0Tc+zFl5OOf2e3gzh4vKkpIEsF4yDcY8RBaRsUJhRSYPzhk8eVX195&#10;dPnxpVKrC1Crt5dbT9lZ4d/2ggqwthNY25fb3rlLKNl3L9w/tiXR8Rftc6iVeimHD/lIQkLVhXuG&#10;qC7za44Gzj2vHSlMTmTg3LMTSrFsx8PSYdMClm4ZpRhUi+EMI8ayjWVD48+267ze23TWhHvDlvs4&#10;uL/s58CxDihUtnF+PGZiRobB6s4jIXU9Pyx7WwPEGCuX6zm/Lc1PJXSmcRNpdSxeYQdYAFUnXlud&#10;ErIzYnkQLsZWwDUImF93Nty5A076ZD+2AiCMe1kO+wxUCxY2V2KAv3sSLpbcID4eX6ntWoH1p09r&#10;nIICCRhixJCzWmKGjVc7WdUAy3CZdnYywsAKVqqY4JIkP652zLMzyOKhNoSAv7nyqPLzDx9evn+R&#10;xlbv36Pc8e63lZtO3jFU6ktHvTXA+toJO5bb37Vr+da5+5YfffAgbX9YzMIAbECNHo4LoQuUNy51&#10;AUeAK+/LqJTj5LvwcCZKlqujhI2gWAKLzCDm0CscuDp4bFOX42YsyQKcu1q3XdPWtluBvI3bh20Y&#10;LpRxPu8CVJ3PcRyDUGWoC1DdsTTm44+3L9XjpWPhvp/v/eUbmRhvAZBAUpnnjrYMFVOZ8jw7uYGR&#10;7etmbnBddI1iLKyyTalHmFeXn75ZYWHAlKGfgcrwr1esGFcr7AugZHGftJaGKZUp77MaJgBzGe8R&#10;rOYHHOM+loFSGWqlepe8i4RFwsRYK4FCsSpc1yoUBKw/q0J2jalCAIZZqSxv1BnPzK3U8g9ix6p8&#10;Rh14ACrgQr2o00PkgUV6XZ8lNn34mhMCrJ9fcXj50SUHSa32LfeduWu59Z1SqxN2KF888k3ly0cz&#10;vtqh3HriTuWB9+6p8dc+kWr/7ZXHRDjKPhBexrM6QFXByqeKz6vjrbzgCVpaO/s9oUqwekuohsFy&#10;G2ANjGVksSzDwQfCMtYDATdr63pv47q38fYtOAP/p9nWIC5ErRjL1W1ifbUMR/tjoI3jo+5j6dWK&#10;c1GVSLDwwwgR0jVmmOJZNb5H5w+werj0HdGZJVQO/1qoMId88TyWYQIkShljrIhA3B6ApXIlXI0N&#10;3ccCslalACuTFo6gKlCyWMZ/AarCBEAGysuk1wM26h5jqS1yDRWyfpwlbj47B7AElCDCqIeUVWVC&#10;kdrQz2Dh0FinVHVHEyxUCrU6VQd6htozlsVYz3f86TMnRgj4qyuPLD++/KDyPY2tHpJa3fXuncuN&#10;c3Jc9eWjtw21umXOTuUuqdU3ztqrfO+C/crPLztcYzKFgdov7qlFdoiLUC+YwSLt3l/o9qIrBKyh&#10;YDoSpdaHk/VghYMZJFkLlh3XzurSdWDobzBzAzlhMBis78HIda4bJG+f35UQttt28NVQcDAUteW6&#10;br98LPyPbjmhwrqkjsoYN1XrwPHndX76cReA6ZzFOU6YQqm4DromAMV1QZ1inNSUgEV7AFZBwphc&#10;jWIBjttSsaRMJCvqDIx2jJUGXAkSUAFagtVDhr+6xGcNTBv25XgqZ7a39W6dyrniAF9OpcphVLAT&#10;YJ1YlkE5UKyEKzMa/S/UYX3Yl2OqzJL4pllMvK1gsbOxwwLIB+CDwP6uEJD7YfzP3111ZPml1OqH&#10;ZALPl1qdsVu5TWOrSK9LpW5SebNCwNtORq12L989f7/y00sOLb/62DGR8GB/YuY8J5gTzwNy3P8I&#10;sKjrolWQ4qJHprDWK2RtaYuxQQUMR2sdMpyqOqWNbezIA+vqcufUMjs/yx0IFZQWphEBaqyFb7iM&#10;ev2/7T61+992Gm2o57qzewYnx1k6V4ILix894Bw1AAZUVZWAxgD5Pes5NgKGLJnGxKujW9gMkYFC&#10;oZz1w2LCdYSAhILZFuPrqlgtQK3vtctuM1D9WEkqVOuPXJ+zLniVdJZYOxOjH2Mxw70fXxHlIU4n&#10;C6xrjw8FIbQiOZEvkcnxFM47V2RiQOYQ0GqVISD1+ihHAMT4qk+7h4rJYobF/5xU/qjQk8TDb6VW&#10;P2Pq0oXMstgzMn53vWuXcscpu5Tb3yE7Oeuk2L91zr5x4/gXHzkixlbsK0Dz9ifH63FBBVY+/Ahc&#10;53WgRUjCoLqGhcCUoWGbxMje2uWw2RFtdliPuXBsSt6fEcsyStZTDyev5u0NQ1sftnabVpWGvzPW&#10;VxX09u3/ifaqYDnuYizGsfSK1VuuH2xL0IAsxlkVKAzoAMtjKUOSoVu+548kQ590SItlQArTNbwx&#10;P+OQr/+OTKcT9ido6lB5Jk+gUfIOwUyvA1EN8WpnjuGbA21a7gC5DiAShgRDURmgVX+fW/3fdXze&#10;YSDLf/3ciTFJF8gIBbt0+58+PSfHV1KsTFggZaKwKpS/IIEazOt7mkdAJkf3/axh47N8D5nAP3zq&#10;pEiV//LD3Lc6pHz/AweUb569V3nwjL3KfafvHiDdc9rbVd9TbXsIqn0iYcEsd4B8WKrKlCpg5VdJ&#10;6O2yl9QF1ZgqwdJFEjh+MaTHXIA0rFQOXTA7CMmNFrAFFaa2brC8jPGZdj2OHVaXWwXpAJEZgBam&#10;to0yrH7W/yO+t67zZ8O0DIStQi71f5vvWeo7Q60SHspnAC1CPqtTnjtA87kDKiyuRQNEB1WYladX&#10;IUcc0UGqbGGi7u3iMwr3cjxFmEdaXVCpc+UBR6sRimWQ3Nm7pC18tapQqA6+TpQGEGLhr9cKFLXF&#10;uuuA7KSqTKpX87JLQ9mZhGoZJykyQZHk/gWCAcpfBpFVrUyul23svA8A4wC8fdyvQqmuztT6z684&#10;UmEdsywOVBi4X/nWufvEjd9vvA/A9igPnblX+fr79infO/+A8qNLDik/l1L97pPHBlTsFwmRvBkI&#10;WPSQ3FREtbiw9JqEJWltivfpWx0aJmQ4R2sRBrqUAVLc/6rtBi1+FT4crQctHLI6rp3YbbbWqTvn&#10;Zp3qzEgnCZEgYVV9wti+/672e61CmajozWDlNv6eQci8rl3OY6GDaJISKmNmhSGi86lRQLvMFKZ4&#10;lwVg6NoAAiEa8/jydc+MgdI8LkJ1UC7/RE+GjVjCRWkjBEywBGSEfQmSv9NhYN6nMkw5y2cYrL9X&#10;aBARq8yfDVWFBhYMkM1MtOtdtt+zDGFg3FMKy1Aw71clfXwAycShe6gyDMQMFOsoDZq35XsfvnZO&#10;+c0ncnbFzy87NGD54YcOKd8TWN//wP4xfvrOefuWb71/38j8fUv1H3zw4PJjhYq/+thRMY+Q/49S&#10;EV5GSMCJp0erRs/XhYQyJuOiXC5z3NU7Q4aI1SGqc3QmZ+qzhX3I0yU66jI2rFLpqNT7cMr11oHt&#10;0JnkUL1aqg6TfwfBCkevECVk+d0Rag58tlet9v+01v3vBiKbvxcDLIxxVex/PWafs/bc8bpoXi2d&#10;YOXYB2e3itjpvdwBVpWpVSub1cr16EzrZ3uI+mlzBqg1d/b+39T9OEgIiSAwDAEGY6YqKi1IwxYC&#10;xOdVttaB1X1hNGR2MFOHVbUEh2PIv10PXH0C428a0AEQgFEaJrbne8n8/fbjxxamH/308sMjpGNM&#10;9cOLKA8MmHg85PsCC6AIC7/PuosP0meOLL+/+viAku9kjAZUcXJ5NqcCle8dzFCwVadWueI3b1kO&#10;tTJchIEsp3K1Cpb3uaROggZVit/a0jLrrGYjjcV6Z+0VpbWEROrUrLeTt+OnHq5cZhZ9D2ea4eo+&#10;01j7vcOlzfvZ7m+3XIECruGOBIhincGqISAhdwfWzUCAI1eHZpL0FzI8wwyCwRoJLsphqKJDbaBq&#10;zW0JVB8G2lrAnOGz6uDrBsaJCcODUR9WKH/GbVgwo+U/feq4DAUxxlnOwwNFfIiNKSvBnvHO228T&#10;sFQmAPvL56rqSQH/eM0JkWQAjp9eflj5voD6roD67vkHhn3/ggPKDwTRj4BI5Q+xCw8qP5RK/UwA&#10;/urKoxQ6nhDfx/eTwvdrg+P9GLw1V/YEJz3CQLJQwJXWwgVswBXLdazVWgsX0ES7lknJO2TEcrnC&#10;B2wCyWpFnQE/Zshah7XTum4IbS0QoXY8shLPebUAoCbD30MdBaufq/VcHoTJ9UxM8H25j+1xEOLm&#10;FCXOhY4VgAKsOlWJ+1OCaWGFitnpMeHWcJGRrb/GyIOn3diHWTcajw8AVUNBrmve9B3MGhq4Fqrw&#10;AeqRpACoVESA4XsNjt9ryVMXmdBI0OKNt4zP6aQFOpNtw38rTGHy864uMzTtsidPBFRNHX5g568a&#10;9kS6nQRGD9icCpg2/hwPEiZMOfk265ktJCGRCsU6QGCWuhXqZx8+LEI+wr3vSZUI91ClqJ+7b6jT&#10;jxUO/lhw/eziQ+P+FK8CI7Hxx2u0D/rOv+vA84QqbGgGvE9ysikFFopF6RRvWqpXq2Ax3qpJjQAl&#10;wHLCAxVLcGyhXLFdn1UMqGTxa+9WtYAkHT/NIKTZsW3D64YhS8t1I6nMSHWDafM6Sn8H9VwGJh1f&#10;3dcIdfX/gCtT7BxjgtSawz3/Qkj3SyGcF9drsogngBkrBRQVJk+KxbrxVaNYmENAW7suOlWilQAr&#10;vwdgXL5YvVWsMO5XkcVGteRf7dDFKmaQrF6tKqXJ72Ww4skTsOOS21bxU6kPi7JMuWfanTl4rCQ9&#10;bphQLRRkrkBqx1uk5XmSl7DtN1ceXX51haC69LCa8ds/wr1vn7NP+ebZGjuds3fABWSA9SMp1E8F&#10;1y8vPzLeZwGUMamR3kHf34V+Oqk8KMnJjRBBJx2YEq6lbzzGe+nq2KofX2UJSBjQtKAZJiyhy3Yc&#10;qgt7at1jsB6mdNK0ti3N4Vu/TZrBMBx9ewLQQyI47s5ERLu91xsezJ/P/5f/32Ej69v99rINgDhH&#10;qBTL8W6LxnwO2M6dTRidT4Uqzz+Rg67HjaTIiTZq4oLrSDinsgcmkxcuMyXfru8/Ey8lqmAlPAmr&#10;ATJUuS7bO6BkARlK5Zu9Asq5goCsUa5McPTLhipBY1lMhErlmIp6CpQYUllnXjClibR7r1wxzpJi&#10;9TMw9EGUrCoWJUkOoMoZ6sfGY/Wozs8uZTx1sMZSJCcOKN87j8fsBRbJiXP2C7BY9xNB9dPLjii/&#10;vvLY8vtPcj9NO6r/x6P6pO8Nlt/q1J5sg5Xjqx6qtH+tWL1pfa0bKsxTctLchuPJWVmuY6wEoY5D&#10;VEd97LT98iBMmAFwHUvn12fqLHt+E7gHJte12/efS8BGah+uU/b7x357/6hLhfiROIFCKGiAXAZM&#10;Asdhny06L3ViBisTSGRquR5SHilX3tjtrx2lFYnlVqXi2tZtXLpOKBgdrUCz4gFQQCvrwQIyQMr7&#10;rLZHCANRrGpMWLBahXIJJKuWoRoJLs9QAipUymZ2/qQocBnS4KSxMd/Pyom5mdAwnWEBlELEag9r&#10;W5ILv+dBxU9kKh3F+sXlR5RfCC7U6GcXH1Z+wJhK9j3Zd88jQZFZwZ9/GKiODrUL6vWd3Bt7lAcl&#10;awiIxQmuP5yQr1LLE456OTvYJzFUMtYCopolzB60h6yFrYcLpbqgqpnW03NXoFozaEBG6IRz2oDN&#10;lirg8VYqFs6NE1tNwtkj/Oons7K8MMY/uZ3haK3/vqXXG1hb2+6xk/9XHksPjsPAts3LbrNK5Xnj&#10;HPZq1ZnOt6cpeca6kxGYIaKN60vZQsUk2nlf03V1uIgPxH0rj80cWubTwYNQpVphDgP9JiZgsmJh&#10;QERY+EgNA4Eo3x/YA2WYWoubwpSIT+UEbhhWMRx6+JPHAZYWZA+TLJBze4qT1QNnR60IA4HM8SZl&#10;QFiTFREKanzEG5R+89FULgzAfqIxVCrYQZH1+6nGU9zLQql+p534k+DM8VzOqHiUk/JV3j+YISDW&#10;vovwcW40CqL8ZcgEi2WHhYPqlRbtA6n3LNNJMuzLmRrZa1vdDBdlPiwpCAmLarj0rwxnNlhWCEPV&#10;rmdyK+35uX57w4eF2qBksQwwbCNnr4AZxPwcZUIF5AbL++1jiM9UgAzNMFRujzGVlqn350fng3cC&#10;3iJIbhVEt9GpCZyb87p0IWFzTSg9Po72Chs2rFABWXSuOcsCi2xj0+lmcoL3WiRorlN2s4JkfiGn&#10;jZfF9PVepQzWsErZWv8HqMEcBeKk+qdOLMswpkG1QrkU1qFaDg+xJDI/xOTcuYSCMv4pN5LjPpW+&#10;jHAQuH5/1fEVrqNi3MSMCVTs55cfXn4mhfrZFYeVX111VPnt1Qr/RDdgAu9cDgZJJnODlDuutgmy&#10;J+jBMMD6X10YWcLVXyzgIjPYX0xBpAscUFXVonSmEAdJZ8mEhh0nYeqX09nk/GrHqMdygJGO7Ho+&#10;kpLgpFO3jm/YMgTL72kdXMuxPr8jQRpWolyf5v/xYut78/9olaotW+OYY11NTGCtKgHNwKuhK0SY&#10;37I0klmdhlUMs2rlr4fkVCjUCcXixnAqFMqV4Z/HUVanVrWsVjG2qun+UKhGrbzMPECAArYWqGGw&#10;EB5DleaoLkXGvMQYy2MkQ5UbEA7WD/BhfVmqV/9ODOqUWIy19KVAys1cACM0/N2VxwVklCz/4Zrj&#10;wwgfsfxugGLwmO+Hj6eQVY+nkHlHYX1FdYSAgOS6yqfqr0D2P/Csi3WjlAvoOrCyl8yL3o+7AMuh&#10;oOHJ8KaGOBWgVrFaM1itM7Ls0K512r7u9YRl+fnW+F7Wcf8M+ACmh7A3j+8SqATWIKclWG1bKNfA&#10;PukzcVxtZzJofkAxwEGRBFQHTwMT53egrtIQYa63YFHPGRf9tTNcBg1FimlQEf6lGSgbypQw8TBt&#10;wvREE/4Bj++j+bVm8aiIQ79qrKc0RIYnl/NmMvW/V9hYNzy+siiRDBwAqwUsIfOsjAwLbZklTMgw&#10;Q+axGhYqWL/vYb4vQkuSH6lOGMuM23zDOWbLM8aqz3QNg/W4wkPqAVU8OpBgoVy+OPGTqzVE9IW2&#10;eWxlsAKyDqYEDAVD3XC6NhR0fRAqltNRDY7be8ftt8dasCj9ve06HttwyGZADEmvijmmy3ZAS9hy&#10;G31fA5u3j+/u9qcFvpZOm3MuOlWilPP7HRQVIJdeHyGgtuE8x2M8Ixjjru46yebxpHCUCVcLFiVg&#10;DUNF2YKVcA0qFSD5t4U9pgKaXqlOCcAw2mkDFIM1rFSGzOrkOkAlJwmVSyI4gYXz8070OvCKek7M&#10;jUyhQjXASqXKlHv/7kHf38pl2wBAOogoZb5nYInO+wg24mGUK5/xyncUApiknsEpPRU3hznBGHXC&#10;A4GFkmUYKBNU0UYZgPVKFSEhsFVjkm5ClGrVln0dx+/Nyy7jF0zk4FkKAJyUUFDOi2V7ltme24xk&#10;7Xo7fmsJmSHq6wavhy63TetDT/YjXjsQ+6ZjAFyOgeMcIdQLeARLvGEYuBqgOgsQuB9FEqIBQ7BE&#10;h8ayyrw+6hBZrm2UfYqdJFWOo5gTmOOpDANzTiDGOCrLfHi2D/8CKJX41eNklDWkwCITKCMDCFgR&#10;EpINrKFfhoEAJqBi/qB893MMe/J97RiPhhD25UO/LVhVfGTUSfrBzMOfPl5jrE8CVFWWpVQrwfoT&#10;H2KcVRUqIXM4mEoEOIyRwgRc1gXU5/OeF71BCw+WcAFZ/9NAYX4KuapWp14kNFS3YvFr/G0oyAVF&#10;2VAygMqpT4y3emvDQWz4fpeNRAa9O6pjQ11a5aJuVcoyp/sEBKq7xADVs8Jb9XK9XbZy2WiL/9GB&#10;Y7UCmBYur/ey/t+AYlVAY9/yOzlWj5+AJss8N4YrQ7geKIMStzuqumCMj1jGUKE29EtLiKi37f6M&#10;x9Ouo1hWqeExVa9UOb4itQ5sARhPrxP6NRZKVVXqUTr4qlQYqmS1wv7GuP/aE8pfBMjfPjOn/O2z&#10;GlupLUO+HqSs90MnM0QyLsCyWmG5Qd7TwvhQG0u2IWHAVdPxfnlhyCjWhHg5r9CqlCDFOKoqVwww&#10;az1PEmqV1mV/ZAFXmxECLC4KcXiEhDKWuVj0iNUBXLq3ZXm4500nSqfqxl+qe5yBtRCFMf7AMSs8&#10;thbQBCohWxj3ijIRAoCR3m6UJQHD+ftwzZ/l/xpKw+Z6v87q1sNry+9JmFobKTnRnieXkRxiNkU9&#10;lz0sg2BwXQwH61pQgCNKGeuAy8v+HBavkBZMwyEgiYvM+qVKJVwoV77ttvMlddoeYwEVSmUzTJ3Z&#10;Z4moEIlPHVd+fek+5Tcf3K388ZK9yh+vOLj8+eqjAzCHhQbL9dYiS8hcQSbKAhSva/7jp3KOH6qF&#10;AVXCxjSnjCmDzpqKTyP8Q73YORQsw0FUip21hWoJLAaYGD+wED+yIDmPFLtKG0C5xDzWwjqoZCxn&#10;Sl4h4dcINXAAelJtV3+YzmClelWnaIB66lYtM3FUypWGWiUULFNazXA6HNCZRMPjbWnHgQ2Tzdvi&#10;9EutaxSGZTt/DwPtwJLLtmwf3N5tGaYCTi4Pfya3qcBrWwPl4zNcnC+XYRyjgUN5ImQjDAQsrk0N&#10;32poiDnMI03utDllu43bvN7LbTszOAArHwkhJNS6TrXSUrGIhBT21VS7fzEkfq1xyOKneQgB8V35&#10;7SPy278T8n3y6PK7S/Yuv/3gHuVPVx5a5l57fPnrZ07oQkCXgNTWLUYPA1Yq1SBQVq+EipAwzZLn&#10;OlOf+GL+3n8iAAD/9ElEQVQsZTSVK0opFKEipdXLquWQMMO/HGu16hXwvQhgAZRUK5SrJjJ4V7d7&#10;RVQrJ+ryU6zq5eg1ax2noOe1cwRkMYbo1axVLqtXVyr0870u1w2dYbPTtvUewHT41sEzpEuwaDco&#10;aS0UArB+53C7wcplK2u/Tb8/+b1W3JgjWYHK43YoOFjvz0vfIfVqtDQcOZE21+c2CuF1/boOsd5K&#10;QYXy+Sp9R6NOAOOyBcjPWQFWhHwBVMKUkU76EIrVKtWwStHmUJCx1t8QgqpcMa4iT4Dvf/wIhYMK&#10;CeXf5Bbw8RSYBCnUyTAN1ZchNe6xFXBhtGWI2GT2ZMCUWULGXJLDmoZMQyYh/50a+GXWEKAMFaUz&#10;f7zo03VbPNJfx1j+aSCfrK5nqmFgQFbhcpsvVnsxDVUOkqVk6j1juULl32HqIKvA2ZHovQecTMoG&#10;IHbUgK+Dxu2EhwkAbQ6zQgnCuXtnp2whS7BY1ro7tb3aIjMY6wHCn0l1ar/PZqhyX3J9W499qirV&#10;HVd7jFEKnNrhLGU6Nz5XT97Up8vb8962scwUpLgPBXQVngAKdQqoSFKkedkzLbju/Y3fHE+5pEN2&#10;9g9ISKc/AXgBF6VAE0QdZPXGcACmMqEicZHz/mh3uJdCIZiYLwtYAslAtfW51wq2a+T/Asqw/RHF&#10;+u0njirY7xRH/uGTvKjl2LA+RDwuNoZEPphZQuDKJEZM60C5gExl1vvQkNKZP6tW+7Orf2MdYSEn&#10;RyeEGe0YoaOTHAYM9WphMlBe5iLGhVSdi4o6oVQeZOMQrRkqW/TENsJAVAi45HCZRdSAvDppQpMT&#10;eVvHdd1hoR0Ws7oZQta3Zsg8Vy8m+wqshQFXu/2gmg3+b76jh5U2Qxj7rLY4rrpPrbWAcQ683HY2&#10;1Am5WaZOgiLvSeVYi/Puxz8wQkXAinGRwjnAApZQKJQO0ARS3PxF8VAqQZUZQNpzXcJFp5sW/gBA&#10;MuCiBKxQsC9K2WpmMH6omwiJYUiAlUrlzGCqVZ1tEWEhQCVYzg4CUcK2dAjII/08LInBCfbna+aU&#10;ZXjr0W+uOi7efoT99uP15u4njpFy9YAZrry5i2KhXpBMKEhIKKiqasUjJ41iOSR0GMhDiw4Hnchw&#10;mcmO3NZgOUT0WKxVrA6iWkYvqYvMFKioc7FlwGWzU4wEmZ0JC8BwHDtdHYsBCKXDQ7fZeW0ek3Tf&#10;WdsTgEGwrFYBV8Bk9cr1TKfydoDVzusb/D6UrW8f3iZM++CxlI395Ny0x97tdzWfM58XnoNDndoM&#10;37Bx/lEnK5QVizIVLFPqfbuua6hUqhbLmWKnXbBE2JchYdSrMlFasYDMbVatVK7BsBCwUCurlsPB&#10;VCuZ1CqsqlhMuwM0hEUgAZbDPzgJ1YITwPrlR48ov/jIYeWXHz08jEmxv7nq6HiEAyMs9NgrZI4J&#10;ulIkwCINH2OtFihMZGcq3sqlHR4CC2ByeTAkZJltvb6FC7A85clwAVQLVdR1MWN8ZatAPc4Au9Zb&#10;mOwodprWkbwu2msoiJoBUjxUWcdaOKzBMXgY39N9Z11nRzeMrfNHXWAtujuhStC4WdyPzTpFq9Z+&#10;x0hgUXrfsBaqdv/astvnZhnjN8gIAZ+6KTsk4GnBCpBqSTvXI7K2gNOAFRbLPVi5LkPAQaVKtXLy&#10;ojVS6x1EtAmuNivYhoI9VPX2TwOV6x1UAVaFCagGwMroLS3FBfExWA9/WqFgTJwVQFap334834bk&#10;cVZMUSK5cY0A84RdqZbrAOaZFoSG1B0mttbfQE71yvtcChV1QH9F2QQRv5UViiV4WgsQUTQZYST3&#10;ubxMHaPd97va+2Bue4T3x99AFpHJvYBHQiONZbKG1Psby3mfJiFM6AziAIy8G08APcn8RB6XCKtQ&#10;yYkpM8lxft0m17nNYLZlD6ufGeuBzc+1EHMvLks+533gXl3uN8qSr3UeyeJ46j49GceW27bHOrxs&#10;IwPL9j5nPoc5UXrIaoQxbCN1kiwPJK3YTtc6hgS1jfUMHdqxuCObNiKKjrz6G3U6+d4Xs9On7kkN&#10;voXkCMwGPE7cOefgHMTvyU1IpeDld584NqECIoP1248T/h0/IlQjgeWQ0GWGhwmS0/GpXLnTfTLD&#10;UAkmlnUCXgwqLMdfCdLfUbZab+EBpki/N20sGyrgMVgGCkfwcsKUjmhHoqTdjsQyPTj16L2rQ9qZ&#10;Ewicvze3UwJh2zZsmfhoAUt4Wqj4bNYTpn7btPw/nvmfN8nZ75Esjgug6BwE4khQ2eJ4VXp9vh4h&#10;v3/QsjPCWqiIHAzTv7IWqg46qVXbZjNMXUQDSPhLBSqNoUUChc8ZJMpByLLTd/RF2WbAXe+jt4SK&#10;p91jIrvqMLOMIUqlShuGKibVKnY0VJ48m2CJ2CGgACnViaTFYCiYQPVKRZ1f5OehxuxhdEJqqEcZ&#10;oDVQWZkMlFUJ0FqQWqACtgrUi6mVocLSUfpQkeV2pnwbFuG8WDp4QmTDWbOe4V7bhhMnLAmC4UhA&#10;+vFX25afN0gOKb1+EKrH5fCtirSg5DE1pn15QuOkJ7U9CgcE7bFyHrzsz2fpczWo8j53GGNczCqE&#10;DQPULnt9CxCljWW26YBS6TF3RDTVd4AIyCjDxypQhipL/DPhaqEio+2hjVWqtValKOHESgU3Uqqj&#10;VMkxlKFi8NVlAgcUyuqUpc2AsV2fKTwpdrJXKMHFzqNUim3nclAcsCAKqLoeph8/vZj5RFPa2pPO&#10;r/T/XWX8RCvtuggucZjuQuuisxy/6q+yd4Zhx8uePHrzTpkMRzp6296uf/xGjTPk9CwnRMBVx2dR&#10;Tzg89mEZM1Q9dFYrt+W2CV5+BvP/fkLjHh/P4LHksbXHClABKyaoHiODV4/XFh1I8z3+XuCizvlz&#10;+3Ad8znnurjOeX8UgGRui+0rYL6mmJcDOMHkjCDXG58wWJQO/9qO2zD1QFHP0j6a/pqv6aMtbyNl&#10;2Zr9nwm2hquHSmOqX195VMFapUqoSFL0QDH1PWaoM7GwhnupUG3K3cvslHeSMhXqL+oF4hfx48Cs&#10;UDoJmE5E9DRSJH48Lk5MhYgTRfwc6XfK6KF0QmvJ5Nz44YVqj7COuga9lI9rEPwIy7poXMCsc7Hp&#10;SbN8lAFyOEE6Wj48aWcSIOqxGXPwJijS0yznc10Z9hmiYQenTCj6doBIKICrh6kHKSHLtgwH++16&#10;qHK5L/O7AVjqEs5uANL5OZbsMFJxfKyptPpcqK/2m84DM5wytrfxncPL/j8Y59jQAUkHVwWnM0BR&#10;GdABSzVDNZK544xrj180MLX+AjgGi/APeFrQWM7Ovi8BKIYsEW3JyHKT6ZPvY8mAQApxyTKgQq3a&#10;8A+yHOolVKTTpUDEipVAh3hYW0+oMuxrLXYsQr4M/xwCAhYHlgeYN4g7sKpScf/KJ8ehH8a73z2O&#10;csjXhnv8sJhDvQj36nKsu+FMgQRQffg3HPIlSDiHeu0Igyg9jpCjdfUMiRwCWhnSqVvnzjLrrdKk&#10;9VBkQiJBsdGWIWFC1qpRD1V+Vy633wHkoaAxPspOoXd8IMjjyDZUODuAhCrXAUJ3jM2xt+bwz+bv&#10;5rMdSNUI2bqMbGMOCVszPAaJNp5oAB4rVw9WqlZ0uPIhyuic65gqIco6bQbKMLVgGSonKhwGYh5X&#10;uW6LULCKTQcVIBkqFCrvUY0MFcDEh2XDILXJCZcGCngoLcOYoQIoQEGBQp0qVNQHocpxFGMng4MZ&#10;KoPEsuvA1K3HKlQGyo7gemvuadOhGMCnw2GGKhxPzp1gpcPj0AYmHT/bewDI6DkZkcBl3bCkAUmC&#10;kt/Rf9/IUNnyf+V+GKo8Rp2POKZsSyjqOeD5J/0PoPK9qxYijtX1Qbh6mNrxm6HCDFUL0P8FlqFy&#10;PUzgYIaNMlSKyEWwOGFBaaj6ZEUqlYGyD7puuEaCygmLYZg6oKoFIyjWMFSUPWAJFh+OMqSvH0M5&#10;5DNQD6tkh2KGRQXKpaEKiLj51vQgDvOACxgoWR5ITESv1KvUgFpxkhuY4kJouW2L7dSO5YXOHttw&#10;DTvCE19zD5+9ezoTvTYOlxYzK6gHNGk4sp08Q8I0O/zwcoLD9tlmtZl/+weabXJ9qlsu87966Phe&#10;q2GqHjeMM3TTcVXH93H4GA2UVTmNzkLfr+MySD1ELPew9SDld3Fufb5srDNUXCfPvuAaBVDcm/qq&#10;tpW1ySM6ww6msHfXe1dpgBOGeuEfXGMt41f51qUM/xhGJFS9GSiDhF/SPgAVdWZN1HtU4evyfyzn&#10;+1ECVd4AxgwdrMRcwBxHJUjDUPkLWpiwro4kVqhCoaBaJTtrizAvgOqVqjNBlZZQoUTDUOWYSu2N&#10;SgUohooTjxIJPkPFZ1kfcLF9hSrBSqASpuyxh52tdcR0roTJk287qwqSIWCqRGvp9Amblw1A1vPz&#10;OWbqYXO5tOX/9Pf5eyi9zVO3s14dg8ZFhsrH1h+ngUqAbD7ONMOGpfJxLnyOgKz9Xp8r6qFOtZ26&#10;gaJ0PR5GrVC5gyOSsEJRdnXB1KlVB5X8ITpc+QS+IpisXBHqVcUCGpf4XKtW6Z8JkiGLJJtv+lao&#10;PIuivelL2JeQMesogYIbKRVZP0I+VArVEmCk0WXk3zGI/AN3iwVSC1Zm+5YO/6xQLVBY3pOSrCqs&#10;i+yfyl6pdND1/hPLOTewjqMqVGwTv6tVjTagCuNhtgrYYxo/Wa3yYUfCvgQrL3LbM+oi1gtPiTlD&#10;hqUjyUFxTnpq1IYeHYcO1UkHTqOOo1MOWw8NAOHsOW5CZfieHqJ5gBOmbWO5WnzWmcL8Lr6b70ko&#10;057CtG+RVgd2VCuOyzAMwRPHVGdU0AFUtYr7VlWZSLdz3CRr4nvqeekh8/nq1bA9p4apByrNy05S&#10;hOIxd7AByy/fdMk4ylBxzQMsOlF8ooWIzrku2wahyo6+h4qxVr4f00AFTENQAVAoU80xkKgwXJiU&#10;iulIaR5T/f5Tx4Uy9Zm/hCnfhEuCwkqV4V+WmfHL917kDuZOchAJV0DFQUmWMcZMJCjICDKmivGU&#10;T8Zw+CcDQNc7mKrR1l2EepFI35K2dcrcFw2YokcMxeovPHU7B/VcTpUKZ6oZMUNEHcdu2xIq1zOj&#10;165PgOSstQ0IcjugSjgifJPahOLcgfIAl6EDHEOo9vo/aPP/S9gSbv5PmPbfHYRT51Fqu1TS/Hzu&#10;F5/NdoxERqbdUT91LrYhoDDOozsvL2PMywzl4XxzXlnPurrsz8X1iMdKEqowOkiuXb3WdLK+5p3h&#10;K52lYkXn3ABlqFwmYJk4c/gXflozfzzhG/P9BFUb/gEVxjtanGPgtYCeKxvhn8M+nrWK561alULi&#10;ItMHSIaoT6k7jU6ZMakI1w66R7C5F4iD4QCBR5CQ/UOhgCwUqVo7hoqTRswc6kVdJxdl4mWdxNj1&#10;ZGMR7jF7QsZvYqFSYZE6tw2OpeJCcoGjTpnOkL1whk/ZS2eZTqlShtOlQqRT4pwJih0168NqgoUq&#10;VcXh8wARJqiwp4EHSADqjgviu7xNQgVkzPWrCldBo+7/a1B6y33y/TUUdx4ThNle0EQGMBSLura1&#10;YgWU7fnQdrJsGwTrxWz4XLfLKBYgpYI1KkV5g0quc6gVPpEJCUr7RqtULVT4noFinaEyWERTvd9m&#10;hIUqsYxw4MvAZKVKRUq1ojQTIUACCrA6qFrzWMofji9ogGrtL/+TP3AQ/1g78mctGyzKHqyUWh9M&#10;d2AkJgSVU+rugRKeHD952eGgx1OsixM9cAEETQ39/GBjDHxRJ8LCAKoHrL3Aaek4Bs6OEz27zGMp&#10;P9CIIydYaThxD0qandzLbX0QBtrze4br/I+EKNtz8mzOXHfd3z342fzfLVi00xb7UY+FY84HNrX/&#10;jaFsbGOoHDr2y5nMMDhuM0S2Fiwvc/67UtaGhoasUyxdZ4+r+jFVdqT4AROyAzTBZLBiaFH9rPM3&#10;OvVq9sveRxOqCPvku51VoHq1qkAhOHUoZMXqEhXDQLUJCsoYlA1B1Y2hBJFjTkD6Ew96aee8Q9Tz&#10;AFJqfWDdgQKUwPLYKkI/9UCokqEK9RoBKici4qTLQq3U1sKEMRDmrUy9QmUPuTRUfU8cvXHjOAzK&#10;7VAGK5xNjpi9PyoFUDjz0jAleA7L0mhDMXLbXoX8GX9ntuf3MfPcsNgMVW/+Hj7ffxdA+Tu7/WyO&#10;hZdp5tuVOM5UoqzTofSdS56H4fPTK1ZbH7YWqPY6tFDFdatApfVAGapQo4hYaudq0L6UQIUqyafs&#10;a+3YqvU/R08JVOYD4pEP+XL4c/Vtq1XWxUOFykOjCAGJ3tQeL4UZNseG8UGFgCF5UFpBGjboHl62&#10;5UCQHeegSHVmSc+CZAdQLAMOMAGV2gOmCpCXDZJho26gMC5AXBSVmYQ4W8aFlOpIwYDLL45xj5gX&#10;28pkZ8hlnCfhyjEFAIRDRi+ecBkOg4JTu+51LUyuUwYA9dmsDAnlsDVzBxQJQX4nZlVqlSmXeygT&#10;lvyf3ia/r4euX8c+9ZBl3fvdA9i31Q6kgpU2CBbrDE4PVwJK3R0X73HkMZHuOsisTl2H10GV1zXC&#10;+1As/CKvP1FMhIbyhx44+YvMjxM9Wkt8r/XDSFQIJAxYXP8bj33Ue1WZrJBfR8YPHjLTF6JDsqJG&#10;coYqlGppoFCqnKKUKpWUMq6yQrVqRemMnw2IAIo6B0Y9FYveYRAsMnodTLUEmDZ93kJkqBziRUaI&#10;mLsar5IOyDQ2sjJFTxj3RFAtxe+Rys22uHi60GyXMOEQVirB5PYKVThb9OKANQgUloBUYBoHdh3z&#10;dm5PY7mHwpDQ3o7BWqgo83u8bfsMVfv9+Vkbj+d7X9r/148BMQPFMasdoIApzEAtDZUtYbL5vNYO&#10;TmaoAMkwGaxhqLLTlAoJprxXlWPn8ItmTBXqJfOrGvCxsOuzzEiptkW7/FARlGHys1U8S8X7V/LG&#10;L+rUQwVkWRcDFaqoi4MGKsK/3iJZIRr/QAgIkdWYA0Vmz5k+Z/koUzYZQ6XlgC/bCPuA6RFiXOb0&#10;CaJuHEXZhHxYniTCvCxtfWICsPryMZ3c1nhXIBciM0lcoHqRWJaRhXqSF8YQEmJc0HqhR4KqqwdQ&#10;hGs5hmihypuv6fhpPQi2hCaN5Xz8XaBVR7dz8xh/7/A9MCQt4tf4+Q4SE9TrMskMJzWeltLlZzKB&#10;MdL/Bp5sT3h6qHpVWgoqHW8eM+dA50PHHNlAIKrnJNLvZEgrVD1gqVIJVYKVEYPaON+GijI6ubxm&#10;LVSPfeW0hCtCQADLjpa2TLEDUkLVvskrnnoIiOjIU50GSoACJkJAhXsR+sUj9YytUqmAx/MAyQQG&#10;TGGoFMMkVKqaIrt4dZlnpCNtoVKkBx0jVoVyhs8DM+o2YlKPoRyL2lCosJpGjziXeLZCxbKBGgBL&#10;xjrXQ/rj5GbputPj7fNS9Hikz93jYU7XpvU9pjN9CRMO4F42HSKn4shpAIieWY5DGjtAapwvYKv1&#10;DpDqrJQoXDp7LruMNywFWLkunsitQKUS5fcAi3+phNL1XK5pd31X/Epk8335+R5Of5/r7f5mHSX1&#10;Z3zjGqCs0DItczwcs28z2Dz5lnOYiY48z1larYgWUq3yXPfXgOvjkuseyhXX+jSF8IIsxlaZUo/h&#10;gcrwD0E1nKhwnXdVsK4dT3kcRTlsc69z9IVoJGCOygAHUSHbx7ocJjW3nVRfxokJQr8cQ2EZNzp2&#10;THkzXClzHjtRd9jnkA+ZbS3Dvf5A4kAFFSeiVakASm3DYypn8hz6tW0vZlwUHCBh0kUj3FMbF4mx&#10;VYQfslSoFiw5R3WK1nKKjhxM35kA4Ww4ZgLQ1h1mpQLlskO1NnyzsWzocNh2nZ0+laYP//I7DEu/&#10;fW/9Y/Yss73///B2LVx5HAkVQFHGukhk6PjacWQoWILRAVctO6Q0Pse5bc9rPoKvbWudaxNqVaGi&#10;U2yVivCPUD+hyigGHwioGqUCHnzL4yl875HP98sx5FBb+CZj/hr2oVCUKNOjdP4R/inykt//9bOk&#10;2R0CMt4SB6TXBRjLqFMnPmImoPJYCoCyTMViObMdOaYCJMwgUWfngMlA5fhpEChD1ZrBAqSB8K+B&#10;ypZjp94GoKon3ReAixLb1PEShoJ5OkwkK3TRHM+nWhko4CHkywuP9e04T3UWAUD4lA43WNpaxx1e&#10;btuxdPR05oSkt/azPUxZB6oEZxCU3M7rRv7fWH53/3+Bp4UqEzPZznLWtV5g2VBWzg8gOWvIOaL0&#10;+fM5pZ2Xn8ZbcGlXZ2eoorPTtTJUce10XQ1bC1U7pkqlIiRUpNIplfyqNUHVjqUM1d8wQeX3UnRw&#10;XU/YR3uuAxygMlgAFVzILDpEdiE4Wu5S6iwYqsj2hVplnS+wOmEGyiAZJtswVHkwvVo5vbkUVEMw&#10;2QwR6w0TcIQiVaB8AbCnvnp2hIEGCqWKGF7WQhXb13ifC4mqtcuUrjM2M1Q5qzt79XTCHiabHZ06&#10;5ciOf0FZeLuVJx08wrpw6rTh7QeN9qWhSmvhHF7X708LlGGizrocL1rF8rg4XpTHqrV0+j3PkUO/&#10;BCwVLZal8lyXgEod2lJAxTXICbq0u7McVKoKEp2noIr7VfhKF/ppfTVD1SYu3NFbqVCeNlGRL9mU&#10;/8a4qs0Eyu8rVFYreAngxABPyQ9AxUqbAcvMnyQPkGTOdGB8Ef/EUGFAlFBRt/VgcYAuOUja2xOA&#10;cXIMFzAZqMzypWqxLk4wJxvI6okPi9CvZvxklKhR9Hxh/b2qFpq8D1WdgDZ9ly9yWoLML48kXHKg&#10;LjxKuNJJ7XyGIqFrHd9QZJ03JPFGWjs6jipopYZYjGv4yVWtY8zUGuOnHFcNQsZ3JGx9nf1jG2f+&#10;vK+U7Cvqm0o1pErdNrnsttwmgeuTN4NwZf3crjPK8WqeO5/7gc6ulvGmJV2TTqlu6IGzAVP4Q6hU&#10;bzGWCsVKH4tXjtOmTj1eT4YayS9JpAGV1QnhiKSFjO1oAxzKBC+tDQMHhkd1uBTh3zBQhso/HQJY&#10;jKd4WWY8EVm/NP5JhalVKcxjpywJ92psS69RgTJc2cMkTBgy3ioWkAREnEBZQFMhixOMatUTznou&#10;TKpThYptBkK8HEf1yz1gXVv9rC9eXkAurr5X3833B1T0wAEPQOFoLl1PBcApbTg26xMCrK2z7hz9&#10;n1Nlp5UFvMhTn48sXn1VGcZ72bO+NFS8yizDQpc2f3/W2Zd2HxMmH4+hyY4it+3berD6zwKQn8Vq&#10;FcvnqVeufO4qgBJk/KCfYWKMG/V6/jHDZZh8XewPhsmhH2Uql6HC7+jUVRIdyeLHNUiiVYgMDzBZ&#10;tWy0p6Fag2C1IBm0UKq8J5VjKMyTa6knVMSKorHJ9kVGRDuVKXOgop6zJyLjx0RZ7Xw8Ni94/GKX&#10;7k20SDQHLSPVjnEi/Gg8j8sDTS7rpFWVipMpoLgA+btWaledUCESElhVogjluAABChfRcX6fnGjN&#10;ThDKVj9L2r7NPsaAWP/T47VwjBhf5VtgcdBwUsDScljNzkX6u7YR4rW/VWWHT6eXA94EzO+SQ723&#10;zL/t/QlKBer/gor9iG1kTwMEpdr5n9xYbveBstvnAMgKhsLmOsAxPLlcbyt0EFYgBY2Nc2nrVL2e&#10;XwCzUvna5O+Q0dFlyb1EX4O0HqrwAa5BVSrfXslfXeQa4Ud01mkOCTNKIuzLkC9AUdn5bfXlvwss&#10;UuzUWR9ZbLLaWu+0ek62FROqx7hKnHRG9o8/mNPqvPvPs9VpByog4p+7JHVosAIi7YB3jrGSU+fM&#10;Qu8fl9fO1vS5700NJCh0Ilz6pNmhA55qqEVanmCrUkClMi5MXCzAQ1l6JQoI4oLmuCmXE7DsRYEq&#10;L2hMyuVCoZhcJO1PZ/V/xXfIwQIEmVUBh01Hxulx/oTLFg6tkh8qyDIhyVLbSKF4jzn3gGIi7cB3&#10;DYLFd7DOUAFgu53N/9Oz33MGfIaGCREwJVQGBoja40v4ch3WAUW9g6YHKiYcV6VyW577/vxjeb3S&#10;OLehWFyzBirXwwc4/9VH6GQ9THB0w/Vi7NVBJSMyyogpoQqwKjT4LcKB77J9AFXNPo5ZUNrbSq77&#10;aQ5S7QM/Y0ooyBgrbRiqDPVGCvc8bnLdCQnMYZ7DPtfdHr2LzOFfhIOU9UTZOmViDNVAlTG42qhz&#10;4rVsuOI+SIWsv4h5UXuY+gE128V4S9/f/W/tS2SWGov19KZ8d30UHYfDDFaqhpxeTsoyPb/HTpSs&#10;i/HNCFAFKPFdAuIOfeZOfpk+t7G1UEUZ30vZj50StFyX+5F1w5PGfrvem8M9EhUjrcswMMFqocKs&#10;Vnmvz2B5fULm69Fm/4bNILXXl7KFKrOBvSVE+JM6Y6KfChU+lsORPrSzYrXhXzfuQrka8wwLh3nD&#10;RgiYwyaNqbxgM1TUA6ihrJ/BGQaqHTtlZs/lYDrTUNlaoAxYC5V7ovi5Uk5oANVDRb09+RGT6yKh&#10;VNRxfF9AzBeZuntOLnYog9pC+WLMVntA7QsvlfG+GGpD5bSzHTUdeWmo7OCtswdkggJADEkoVQWt&#10;20altxk0b5/bDb8SurUWCv//tu5lw9Ru2y7b+nFVWqpRhnYGKGdhSNVu4cZ5qlie+1zP+eb10ADU&#10;wuU61l5brIWKcBxwWqhyfKUhhPyvVar21c9th0+CwkmKyPxV0FroWqgi09ckK2wGijKUqm3AUC6W&#10;sfiCCpTNUBkow8R2uZxAxeCwQtVuF0AJHkPVguV1npYUz0XdgDPrpDGWqU7dKlVMbYmbuwDm8I+6&#10;LtJQqOEZEkAXU2xuwhG4wPpufc9jKJ2B+rLaVMabmmLZSsV2+p8jQAUAvRPj0Dir1EBl/CIiUIWp&#10;PUI6bStAEijg0edkvFM9fgEkviMBIszztn2Zn1sIZGzLGC0+xy9/8D/0/Qrz2B/DkwCmeZ/z6eJU&#10;2/yfCVgeR28tTCxTRuo9YLK1IWALWnZoRAOZuFAb10TXyjBlPVXJ7ZF5rUABE/Uu/BNELVgBUvhS&#10;trMcvhaJCo3lO9+ULwoihIMHEWOqUlWohKmH7G/4On4fyYqE6i+f6RWKZfNDWyQqDFNrJnAYJkoD&#10;ZahaYGL81CxTGiymJmFxkBWkFipKQxWhXj1xTHy1QkW4B0i17id4sUyVZw+YoRzrtB3Lzc3bhEs9&#10;phygbWP7SHRUqADJUPH/Uqlynx6VOQuIY+FsOGmOb3BKW1UbWQ/O0nVKW4KW6/vt5NRV1Zbefunl&#10;9nPxfYLF6jlsbBdjtm597nuOnQYBasGi7BWKTGU/dmI56zo/3OvqtgMwwj+2yW25Rl3mT9fUcFmd&#10;DJHB8rIhw2LcWwFzBx0dYa2HYtXoKVUqy/TjzAX8XfW/XycfliphrgOTVYtQEbPCGawWrg4qkxYb&#10;sCEmGv37UwarDftaC2gAqYFpACgZPQjAGKxWofLAsy2AQ8rrCcOhI5QbAaqAoLEEjJJlgEqYnpA6&#10;UXIRASjao1ftH1VIEPW5EaAyUKmYXMwa/vGdOFeFijl4I0I1gtO73q5LA55+Gyx/TFsO3/xwNuZt&#10;htu9zgkK9sXKRDkMVZjqrEepMKfc0xKqFiyM30SOd1qgPLcIjAoUgPVg5f2qPNf9OCs6trgu2o5S&#10;1+tpXTcrlIFqw0DOva3zD9VjfMW4O1RL16oBinpmAPvfP+P+VTz6Eb6agKFICVHOrgCyXrlQKyuW&#10;WKhKFcJTYTJgy+REQAEliycX60Raz/NLqcvwrwWKnUmgULBKOjtXs3w2MnxRap0zfV3Gj95DJdvQ&#10;0/gzDrNwZODBnHGjxADApRWpt1QuO31AFTd3uZBcVC62LnoNW9yW39VD5QuSFynDi+7nYAA7HETf&#10;VQfrOF+OcVprwegdv3PkZr0tAeq3owTWfn1+D+uot9/hOiXWZxoH/2daZgu9TWxXAbKlWg1aHKfK&#10;zP4lXNR9A5nzyktnvH3ApvOUIR/XhEjB5zwh8xgKmCIDW69lRg+9WgFQhoQJVoSAao+STg+lIoqQ&#10;tVnb/reBmXCQj4Hgw1inYPLtR67vs3+totn34YBhDmzkUxsSoiYbCE/LeEZ6OyudD7n0Da/8pcTB&#10;+X3U2x0IqyC16XIsYtsKkNsMVdR1AijjJFSgRoLKYLnuE++L0KnQsNVQz0oVvaTaDJUvtKEKq0Al&#10;VBlaPHlDrmuhsqNhkaYOKBRKVTiGHX+4jXq7LiHotzcE1L0tyx5jtdvkdjXkU7nwHjKH+Vm2bz+T&#10;n+tV1T+PCkyhYHGPahCmFijKfkyZbXkPq064rcsBW1UwzOpFaMg14Rq0v3NFW3aIRBv1OleIrFaU&#10;+EqrVk/iF1ynChk+ZV80VA4DM4JKmLpoSj4d46iAiPwAfo6/k1IfBCvhYngEXLCSBlzLcIMXyXJa&#10;PSStIzGhQqkMlYGihHKX7FSQX0M+h3LDYZ0tB5O5ri1DHThRkaBIoOKEypmBjWWHgA7/uACUHUD1&#10;QgU4dblVqrygVqrsKf2ZgLRCFfvSgUWJWuU6X/RhqHBKfu0QBUjLhIAdu3f8dOphoNJw/H57Sraz&#10;tdsZGq/LOp/hOwA727wfA1ZDTIeBkbDg/3VKZeUaVi+n1IHJ9YQsSp1XqxJlhoK0a7s6nho2qxTm&#10;8ZXnBrZAtSGg6x1YI4R/XDd8i8dFHqVDr+FfPzTpFSvDvX5GRR/6UbKO8E/+rnonNtUcCmL15u9g&#10;9o+MiAdlJjEfPFwaKHaMOu3sfLwdaQgsjGXD1ELlg28dOHoaehycVzBx8jjRLVAdcDrxeQM44cqL&#10;BGDp8J01qmSookfVMp/JdcCV3x9q2QGFJVD+/zyakA6UzhQ9Pc6Howsm9/52YIMQiYzq6D0cw3Cx&#10;zeA6Wy5jhmf4s+06FCu3aWECIENvqKLd+6nj6I6nAWkYqvkqASUn2Op8VgUanK6UUHG+DZUn5GLd&#10;dRJEcV9R59ZQURo2A2VrYWI56nGNasdXrx+WPnia6nTcNc0usOZKhQxYhIPy5xxLAVgmKXrrQXOi&#10;IsteeLoxVTy1SPjXAQVtPDbMxoylbCl5/PMWLNooDVffAwyCFetpixRnpj1pi3lakT6nNxFgnAh6&#10;HIyTg0KQ/eO+kE74U5x4skQApNIw2Yah6sqqVCxn2rdCpYsfQBk6LRvemP4SCqULWdvyaWFd8Ahv&#10;cBAcLy0cEaAIoagDlp21OncbfrUwoDhRx8kDil6l0rItP0O7rf8uts/P2PJ/Bch8L+ti/6hrXRhA&#10;aZltUCvWs4/a93yqmM5By4Ip1g9BxoOaCQjAqIOp5yTPsayChHF+Kd2Jsb67RjqnXNtQJ2DqwKK9&#10;B8sq5XFVvCJBY7D0lwSL8a8t1eoM+Rq/F4wf4pc59Ei4MokWvivLp4ApBRK+jpDIYMFJCgzAgo9q&#10;fyayq2DFzd92TGXaugSFDMnj6UfD1JZWKQMFQAbKUFFGxq+OnzyGihCrxr4RH8dJ0YmTA7dlOHMD&#10;DyChTq1CtcZFMky9VXiqcXHjpiQh4JA9rfUxE4MekAvG/69QRTvg4jABFE6WQKXh2Cqr0iy4SxDc&#10;WYGRGR4goE5p8zbD9VwGKmxw2w7GxuJ/qjSU+ZncL4MWCqV2gGoNgFCtBBQly+MyTK0BVqiWziVg&#10;xTsEgS0USGAAFIAFZAmV1crXgDI7woweKJlki7VwAVSrWAlX9Q1dG1sMEapipTLVzlqdeaqUO3mH&#10;gnU8NWQeT9lQrj4D2IeADJFyfJX3czuoGD91SQqgquMpSuBJgFCqnN838M+0A+yYobIZKluEe3Vg&#10;aZDc1kGlde3YycZJzYmzWpZTA9JguJfAUGa7Tv6NgGSIss5FC5BqO8uhVoDUlL7whDCG1/8jFSqd&#10;J9PnOCLWh3q9YvTO62XqvaP3dW/H8kjmkM6fwwxlru/bvdx+PkPBQahCwe7QZ2QLBb7r2THYACo7&#10;j1apfA4oAyifMy1jPpdel6Eg4LTWd3LtdRyGCnAAytaChd9QOhSMumAyVA75XBoqq5Q7fZc2xlpz&#10;Wz8fuGeVZYR9AmrAJEKRqCAN2KUFu7l+OZaiJPvhkn/QZfqguXn3BFkWl6iRMy/UabdCGaIWJsNG&#10;6V/YI+vjTB/LqI+zfLbhtn45gfMFizCP1K7Ms6xdtsb4yM5CPbKGYQJTn831cpguDV1vnKpsnXjA&#10;Kasj23B4rF0eaR3Q9GqWUHm7dltvP9K6vs5n2Q/BUdu97/6Mj4GOgZJ1kc0kFGzHjTKfK0rGTIYm&#10;Mn0+l7XdFuvVwRkq6lwv6o4ssuxBc/TRJjIi7KtgtYAZLvzIvmR/A7IM+YAr65n5S8Wi3tqAj1ef&#10;p8xMYFrLRmcaa8V9Kj/mgbECuCgNFV/WfuHAP6xQGSyMg3CYZ7B8cD5YH7hPxkA7J0cnqoWqBWfY&#10;Bi9IqpKBwuhB8+0/g1ANOIAcxM4SPWz0xrRn3TBh8QhFAIVaAVc6px3UTptmGNJhWWfzNl5uIaKd&#10;er9e4dk9HyiL7v1gt723o+R/t8vt5239ZxIuH0Nb7yBSnf/HsaFQJDUMlCGjTgkUAVY9l1hsyzZq&#10;Z/1IUHm5v24A1F/T1iIERLFUEr1EKE4EUaGyL+FDNvtb+F6oEyrkOYFWprxv1cLlcm6FCZ+n3pZh&#10;YoMSRuCogSqzfh5LOUZsjfDPcJEFNLUJVo6p2pAvD6CX0+gdkF8OkOddatgXJ0IDTEqfiACMZEUd&#10;U+XJk/pwUgUKNjyOcrtj+bxLz0XrY3dsnssuvJOFIuEkaSwbqnQggFI7YBmeSDWzPm3RXYIhwqec&#10;3zfowHbqQYf3+nDaWsd6ZRqEzFC16/3drrsdG96uXea7MJ6ncqaSDibByTGUITNUHOdwicW50nnn&#10;97rinew6VwvUTj2ejK7n2lClUTdk2QFirqNKwwZMBmvAL+QvrVqFT+E7dVzlsVSqE/6YEDnjjG/a&#10;dylzGGOFylwBdW4K95nA3pKNZAR2CAkDKoDCPPBqwcrxVH7Y9Xb8lP80zRC1FkCx8xWqzPQBTYKV&#10;gGXdUHks5ROHtSD5Ini5VaS8OH1bXKTuIvZQtWMAnKOFyg5jqGI9jiTnxMlYtmNFqHS7HLqOSzJ0&#10;alVDznzXB1UfhMDr4/tU2unbsgUhVWoQFsyfbb8Xc5tt8HP8T+2j1JP95VhaYHqosiNpIfI2Pl8Y&#10;UHWm9ZxbLzv54+WBDk3ma9SWQNTeDCbk6xIWjU+0DzNSdv5TofLYyhDhjyhQGwa2fkoZ76j8Qs6k&#10;aKEyRG3CwmMqgxXcMKYCKub55WMe2NJq1QI1VwrFP8ynKFMms0zIWPaOemejVyDF+ZXBR+WBizKg&#10;uUEngpNUgTJUXVkBGrbhi5J1Qoxz8oavL2C9uF2iQcZy5xhyhmhvnYWUsus4lgBbygnlsE9pPQq2&#10;UADNr+MRO3A4ZQOU1+G0GYYNw5Dh3XA72cSF9/Sw0PY0MNdtMdYZnhaitj3N+yGoAQSw2e9qoV7V&#10;4rZAQCaVrucowz86n0zOoEpxz0qlzyGlz2+uq+c+lKofq3LdAiTa6nVsQ8Kn6SCBqyYs8IdWsdI/&#10;siS64Q1N4XPRcUu5AOfzmajow7saVclfH60p9TAAuo57r6xPwUiw5O+yuURq3AgGMm0XqfZqBioT&#10;FTVBwQJqFSsakAyM2/hC4sgepISo27EGqg6oBqC2tPmEtGWerAYqnaxWrUh7GyqXvWkbLoYuYlw4&#10;LiY9pC60L3q01bp7YOpeBhoD1IJkI8wLh6pKY+sdt8/4tetcojwZhi0NgOteHqkt6x9cat3g+t6G&#10;981tIxlQOSy00Wn0E24BKo1zwTnjPLfn0+cyLM49iQvg6aFifmDfEfbXzlB14yktOxNooFqw8BmM&#10;5fCfuoxv0Ynjf6lOHjulf+aba3Pokv6sdQCkZfs07QlXigmlzRMiLD4R5YmhgIqEBAoFUDG74jNk&#10;MvhgSiBmwILSMCvUoDJlb5A7xXpDNQwS1gLkE9O2YZw8SqfTbVwAX5DBi5IXLn+YLIGKErWqULkH&#10;pbQDuI31hsolNgwWy4BlcChbR6X+ryy30fc00LTlcL01fwdK5baAoVnnz7q0tevb/fS6+J4Oqr5z&#10;4fiAiuWECXiYkqVzYHia84h1cNUOLd7oy3WIa0PHJwUKyPL6tRC57qSFgbIBkKEatgjlHBE1UGWC&#10;IkM/+yv+a3DCpwXKMFSO0PD7tsyExRBUMkGV6XSPq/7yGaTML3YBrswG8uH2y0MS458mbN7J6Alq&#10;6tzpdIwf63IWMMZW7RiqGstu97ru3oTMWUCfeOpkB927RY/GBYosXw33GpBct3HR3eM6Y5VZrR4m&#10;GzMNPHiPQX6tZwiX61J5pGL3MoaqvX51VsNHvXXy+ThytQV1uV3fbsf6hXx395ms+3OUsU214f/F&#10;8qCxjzpW7bNLHwf7GiA1FuFhnJtUr1apBiBqljnPhqqfXZHXqIUqweqv4zBU9oPwhSYx0RptrMd3&#10;qONr/f2phArDbw2MocK38em58m8sFYy2FBH8OiHKDGBnTFvC1O5s+TJ//mwqFZk/VIrBl4Ea/gID&#10;lDuQg7mkGqjSspcAJAHGwWCApIMjORGPQDOIjOSEwOmmJGU9lxlncdKQdE6geiCZT7SNkx8vzB9q&#10;y7R5qpPhGobMUDk1nA5iZ0mocAwrVE7pSSPtbJBap+zrPUyGK1Prw07dAzUSFMC5FBCqx/ez7t6L&#10;u8+03zH8GertPvXm/WpNbQIoZ4LU8DZKHWuoV39+fI5YthmogfPcJCyAikxgdnwJ0jBQGW3kGAsj&#10;7M+pSmkBlfyCX2+JKWzVb8J38Ct8jWXq8rdhqOj88eOEavBFLykcKRo5rsLPc1s+x3oLTCjUZzMr&#10;Di/MWscGwr82A8gH/OEM/WyWyoSqU6cAqpfWlNyUXs/pc8g3UqiHVA+3YY6f25R6G/5R0hNS+mJw&#10;sZiXF230jM0FNlhc+IClAah1DpudBzNgA2V1UMNDfdh5sz0ddmnH7tXE96BamGy+D0Xd2yy65+Ju&#10;uf1cCxClzdvZ2n0eMIGziO/Q8dmiE2k6HZ8bSp/LmAdYl32OWQ6QeIyEa6DObkGs59pw/VAph/Kp&#10;XL6umMP99v2AI4V/rd+EH8nXmK8Zww/V2/AP/7RSRR2ACP3k04bF64ethSq5yNdIUI/wj0RFPmjl&#10;7F/OvPVGfNBmqKgPqpN3NJdbmAagqgc3DBYniDIGlEPrDBXxtE/uMFQGKsOKtIBK8NBDOttnay+4&#10;zY7QOgh1G8uGKECq9WivjjiSgw46M9vqc/f069vtXI4ElC1AknWfU/jnz2Htd7nu/cJG2gZbar+l&#10;SGn9MaNUhsrnxyUdFeeN80qbz6vbUqm4JjmzolMuwTTcIXp6WULWd6IeU7VjK0M0DNdjlPKlSFio&#10;jPF8p1I1mqpghS8jDgxnZBaTFiz7fMsD5u1cAtSfFO0t04+lMh2IZQjYp9H5Vfm/1Lq/vNuhCpNf&#10;sxs7XC0gqQfFuCrGUlqOcROzv284K7epY6gwToRKx8kRChI/KwTgBDsD2M7Ha0OIhKomJypQ7UW2&#10;2RHymaEeII8Thh0nwqDqnHbEth7OOOTQtraNbdv24dBvIAwEIJWL7vuQttX/6NrrursGw0OAQ9H8&#10;P/w/4/80++s2bFgBvQ0dQB/i8tlcl50J50XtMkLhmGGiMLoNpTHUifNv4zzG9RBIWMBVr53bEjLA&#10;SjNUjJ0ZX8UYi/APn4ihAWX6StQrWAEXvqUS/8uoajCaAhgPYXpoMgx0W/q4haVfz2cByVANjKmA&#10;qIWqvaFlqFrjn5heyj4MzJ01VJF5qeoU9ZqgiINVmW9IyhRom5yIE1LrhorP+h3mQIVRD4CihzNQ&#10;2eaL+K+g6sEZhMo98bAidfdzqnP2zpc2vIyT2rw8vD5URyUgBThsX9vaMkHT92s527I0VFYw6sP7&#10;0f6/4X3wtu3x9J9PqLLskxZ53ipUAc7gmLQHqoZ8OtdLXYMGKl87K1VathEOtgZQJKu6pAXj7P8D&#10;qs6kUr5X5Sgqfbkd0gxCk0ABn7cZjNjMRw6XiPC4x3tSCahaa1XKH+ILe4gG60l6jq28s874hTK1&#10;VnuOhKhfBpxsG1SqWJbFyaow2RwK5gXq1aqFavhihuLUsrd/DZXrdrzW0vmWBsrq01q7HuscnLIx&#10;IBq2aOfGb60vIISkrd6n4v+3YeGwGaiRjPXDx5LLOnZZr1QJFuenvYdF3SBhkcRRyboWKl+LiBAq&#10;VNgwVLQ5+hgGihKo8AdnATuYaon/OBS04WckLQAqs4GEg/0MCwtFCxXrcn2Clz6f61mGDYZNtCcr&#10;PViRqPACZdh1gqt+eXwJ8/1UIp35D7KdHWIiLa935tfkHfYZqDZ9HtDU3iNhyWVmUjgbmBmcwZPS&#10;xc71pHa9VVwIWYR6Aoobiwx+tUz8Hhe4ttFr5ttU88K2EBH+2Nwb24FctwOmsw06qxXCDhpGne1V&#10;n8dnVH8ah6ztHSh8ttZHUirsmfsvjjKmKNW2BbVOooJtA9qm5H+y3v+fst139vUZ/T/vc7vvrjub&#10;mZbnI76jgpRgpUrlVC7BdFeFkLo6K9r7ENDXoZ/V3s8HBKJWqTIC6a5xBYxrT52pSwCUBlyymikO&#10;X6kdMqU7a5f4JM/2RUgY0ZXVKEUC/wYkfBt1Y7lfn2BhgOSHd/1TvGmk1LnRi3xF5kJwxY1foAKe&#10;NKZk5ERa05pTOSLVCOnqAWJH6s5yAOw85gOJevQi6m0aqDhwTkQA1iy7zVmexzlhX6PX4gRzounh&#10;ZFwAoPJAWCGFf5M2e0ouKBc/VWoppZIS5csk1a6yf9nloHmsgnPhdC6HHTKWq4Uzs23j0G73tgag&#10;tVivEtDc9sx9Xpbdl9+7SHW+r9sHShvLMu8DdW/XbT9kg50GEHHMg8dtZUqoMLVX4/zFearnNs93&#10;gsd1ADSuBdk//7p/qlVCFsB0kA2GgAYqymoBVfUP+0yo1g34UZZ+epv7pPmUeSpVDk+ov7tRpUGo&#10;5iIoISK9ggETgFEHIN92ikSFGGLaX4R/EfKRSq9jq5SztPzCNNOc/zQl0/UcU9W0ZYWohevR+J3W&#10;HGNFTxLKJHAALGDLk5Lr+uUeKk5shnxY9mTu3bgQacTpMeePi9YAxAOFMdO8XvgYI8k6h4get892&#10;2dwWNz7lXLYnAHXACdPCYWXduiEHZr0tlis0LUR8xssdWGx/D8uXlEX3a/19/fdYLYf/RxsSsj/e&#10;pt22XW63cfiX1ty8DmgcAg5ChfmHwXuwuA7ZqeWyromukYEyVL5+qV6pYEA0DFbUiVSGoOrAqv6z&#10;lHHvqprDv3zcXr5JdFWhysQb96MyEsPS74GpZ8FAObqLdLqMkHAAqrYev85dwWozfy1YPeHUnQUU&#10;XB1IWtfNougTFYCUvUjWKT2+4qQERKq3J6sdTzlJYXMPxwWJwW8Tw9tiMqicoA3zqKcz5PggQ5se&#10;pNbsVJQ4HqUd0o7Y1tk2nDAcdNCBWzNArbUK1Vlsd3FAhVJhQNOGn913Nv+Huvej3QbzZ73ex5Sf&#10;4Vypo6lQ8UqA+I44H3nO4j0c9ZwYKsMTgOm8x3YRDiZQ0cZjIhUoOsYEq4fI1zPb+ntYDv0z7Dsj&#10;ZrK78yWTHL5S/Ye2bsyOXzHEEFBZkrjI8X8LVZr8+PMkMQjx3hHLf7/+tKjPrUoFCy1QDKHitpSV&#10;KjMXKV2GqANL1k15r0DxJSmRvUrZ2LnYQUqBFNOTbsiDip6Bg6u9SfQoGkMZoAQtlcknwicnTCpl&#10;peoVKu+6+wJknJ5ZP19EK5YtFSnj/bjwcojWDIPh8/L8O+VsPMKBc6nsrDqjHTUcr5ZtvZtAixPH&#10;/aXq3HLsUDPZMEwst6Hg0gCyns/ncnzPvfo/bEe97kO0131pzesHtpVxvLT52Dm+eA98Xde2uwMy&#10;SC1Q1NP6Ti7KClTClOOntqNk2W0u81EQFIqEBMkrTD5U1cp+gt+lb8nfGgMmW6oVMNXICiGIsRU+&#10;nUm31q/xe0dqqVIZ7sUYKl7/XOfM8jzitdynqrJluIDK9Ta7YYWaK1pbqLwDBgp4BjJ/9fkpL8dB&#10;VrgCIJWxDGiqc+OO0tvwWZIVTqkbKJf0eu7lDNWwStl8gbHsbXuQWoAAarhtwV1yMp6XuluO3IAV&#10;64Ycc6Q6PX/UG/OygWiBYXkkxaLNBlQoF1B1bVKw+P76/8P47qaNemtt+OjjcX0k47zYOKeGCvN5&#10;puT80oE5BHTiyB3gAsZZkVZvo47++nK9bYR73bNVTQgYIWGFikdAAqDaaWP2Od4sPBJULVB93few&#10;ev/GDJY5yV8WHYQqnvzlp0cTKmJENk7zF/Bhz4XKNupDUFWLWFUQOPQLuJqHErteo0ITdoPL2q4T&#10;5JetoEyEe/wIQQLFCVZ4EDG3Tnwt4z3eqBVQ1dDPFxYLyLjousj52jC1k51qwjo7S+s01DvnwnFC&#10;rYAry6hXB7TjxjIOatNyOC8PK3q7gANHbpcHAfLn2za2cTYwDfVKmLx99xnKarRxDG73WMv12IZ9&#10;k/mYu8/Wdq+ztefIy5TRIXFuo8wObCmwuqiiHxd7upKTFH0yqqpYgKU2Ihb5BiW/6hKZ4Mj+yVQH&#10;JJfYoxEtSdXwM57pC38kmgIgfDathSuTcBg+jpjg9+YhgaKMhJ6MmRRAxWv++IVFKVW+qpawjjjR&#10;5niROhDl5ML8ciDLQZz+IWBJoeIVZKiVwPI4ylA5Ixjg6ECBCNBiRgUnQyBFnIxyVYgMVqznhOpC&#10;+HEByv49E7oQkS5PI53ObAoDRfgHVLxL4kkurAbY/c96UvbOMOw4rUOxHSWO5nXheHLKYZBYtnmZ&#10;Z59irh4OXZ/gXVRv4iYgS5tB69LqWrZ5mzb0cxsW4NBWjbr3xdtHnfbYv77u0ueGenteaOd8ZYjc&#10;W5ctrDC1ltdKMHENuGa6nu0LY1prx1a96brfJF+QPaEwEIu6lKpLWjQwhZ/J3/A76tHZyw9tnc8K&#10;oqWhSusTFSkkc2NM1fPhm71EdP1r/uaUZaAtwz02rrIWdQ/IEii+MBWKf87ALuWSdUE9O1YNmICK&#10;A+rfSdErVS/X9e2yGCdAJUABVrTXpAQWP+ImWOKlmLU3i54tejxdtGrxhGlVq1CoCtc8ptLwk5yq&#10;W7EwO45t2IFs86o6xQ3X1nDA6qB24nBgvqe2UTdUi8ja1SQD27YgtAY4LUxtu0uM7x9eH/egmuX2&#10;f0W9LnvfYl01L/s85L73NnhOUKvz1FnpGkQnpaigufmbQFESLfSP1gBOKhVQ6TpJqfLndnql6q2O&#10;rRhPyZ4WSJRPMrb6Gr7SZwIDJvlPC5WN9/+hVgEPPorvUq/WKhbRV4Z9VqpBtTIfhH/8xCm3of50&#10;bX3XiwRKUHnQZVlLAyiMdkACKP6p/2FKpJ/37y3iVcFkZXrU4d8NGd/GwdbxEnAZHk4MpUO+tuxO&#10;rEpbhH1hXCBdrGrx9p4Kk8sMBXXhZBnnCyRd4Ljn0jhI6zCtpTPJ0ZoEBWOrKBtnxDoHlvFZrzOA&#10;febu4vx8dXKDERDUekA6wrp2G1vbZnC6z7OselsOt41kPqb2XHCe3EZ98L4VYV87y4Lz7uuQ5x+4&#10;rE6Uw2Mq21LXWuOodkyV9eofags1UscdEZDqQBYw2efqOGrYLA62bOsNiOCAusdVMBHt4iTeQKbw&#10;z+OqGFM5KTEA1mc1pvqcVKl5pzREphR6LJWyiXlnsi6rKhXWjan6tDkHa7k2OMh4loNmpcKAZhCo&#10;c2oIAUyCJ0ztQyrFxc2L3Ld3cX70tgmUExSt2bGWgkll1LWudczWYUe0BirPiOhgqGAMAPIi6zBD&#10;01qsqyXLbINyDe+jS/afusu2jeP3OozltvOhzo8xGCRDxXl25+Vr0BrXre0IuaaUvqa+xoaKa8/s&#10;dJtnqcf4SmbYclaF/EkQBUgVKkqgwtzxGyKHeoarhSojsj5RYahCpcRKCI9Uy1Dlb1ahVCKLxz0w&#10;v3w93xaTD1/99XOpWNSByvTGLAqe7OUfOz79InFrPsYRoaDgigMCJBtTkeKg6UGyFwmVAjTGVlgD&#10;UgcWoR9WT7QvAOaL4/rTtyreD7B0sWJWBRczSwDzxQ6w5BiGyQ4z7w45UJPh6wAaAivqOCiOiPPh&#10;iDigStqYmtSFgLXNMLRQcDO3M7UT9mEBSDW2c5u/Bxtua0v/H9viBy7pZnC0+xR17WcLnmFq6xjn&#10;qC0ZQ8XUpFpGKKhz64ygzznXhU6vhWd4TJUhYV5brnkLVIydBI9/I5iwjxesWrkCKoeA1WinbKEC&#10;mg6qOkxJv65gfX5kmP5+PT/ETRhIJIcQkW8QXILJkMWPI2p5GcOUqcGTog5Ef7veb405LcZcOZ7K&#10;X/YIkrVT3Vtn68Avxk5fPjNKq1UckCxkWSFfGgedSkXmhhNi40QYKJ/YUK02vlbJxYkpShWw9qI9&#10;dUsfcnBBqWdsnxc5w7/sWQ2VgcIMTAdOA1Eu43xyVBlOaceMgf9IDtsYbWxnR6ct64MAYGxraIYh&#10;a9dTYm5r17cl/8v/m7Z2n14MKMMU56WW/bmipEPKG8UeV/n8+v0V1Lk27U1fzCAZqta4rmlnl/lx&#10;3Ylo+tAvZlbYX2rUE/6kthYu/HMYKisUpYcwLuOWkPwbPx+ASsZnggmZFSteVUZ0h9XXli3D48Ck&#10;BSkj4/dZ3k/BB1OZ5goqE8py9w/YkZrlywRFzfJ9mXcD1NCvgeoR2gQTSQnuRT12gw6c0I97UDcK&#10;GsGVIaBOSpy0bOekUjKAHWjnxHNBdHFQrz5RkRm/9gYwxgswY1YFbbroLPMbtzjIAFA4jnrZfK2Y&#10;HMqGc9nJ7HQ44pCxrnXg2LbWvd7GMtsCRguNl9u2FzN/R1tv29rv8P+0tfsFQCOBFccZdc6NQeKc&#10;AVNCxU1tJyviBneEgEPGPSmiBdSJEJ1rd2urToYp7zdScp27GRQVJHe+4SfVHpN/UfKDElEKJoNl&#10;/3sS36sKZbgCMBJtFTAsIi8tO0mRPp9JCkOVyzmmip8qDSEiqstIb5leyvoyw70M/+byc41AFV8E&#10;bPyjBihZqpVKEY4iWaVaqB7XAfKgGb/qTnIiExT981EGqoeqN7c7vRonv6ZnUSFD5PGSDai6NgHk&#10;NLDNQNlwoAG4VLodxyJ08qxvO2Zbb83OjbUQDa+z07t92Nrt3cZn/NkWThvLNi+79L60RrtnrbdA&#10;tXWHeDltqYeJ89OfrwTO46rWMmpwSM61EjhMgq4gGSqus9vc7pAvfsnehk9U2ADPho+1SmWwWpgG&#10;FEuwdEABVyhVwjQIUQ9TKBTRHJyIl/jdKjLnQCWGIvxzCNhZDf/mkkavSuV/lDKoeJNlxlRfSrgA&#10;KMoGqhxHDd7hJuXZp9T7EmPwOV8nsQ3/HO65bEO9COtU2hxWtApluNpxFBeXZayFq1cqOZLCPJc5&#10;pkrnwnpHuyAcMj6HA6pux3W9tdbpXe/tkihbZWm3o93m5eHvaT/7Yu0j7UvsrwylslpRcowufcw+&#10;R+2yz52NsC9CvsYc+jkMjGWBxawKA2XF6jrOCP9UFzgR5jUdK1A59LN62ULZhsCyUrVAtUYbPh5D&#10;m6Hwr43Usm6rcNWpfJ4vG1B5LEU9qNOGf/0ftVWoWE6geqgizx8DvVM7VWqhonfIbF+94atlH+DA&#10;gQsqBqKGKqYkDUEVFvcvEiqD1ZZYB1cdS827DZAGARuGqnWIrl6nI7XjqLhxG3CldctyulatWscd&#10;NjtyC8ei+7PN7cw+d93t/uzA5/6Fefu2fLG2bl21FiiD49L1dplzRulziLXTlmwGihKg8lpx3RKi&#10;4RCQ65lQSdn4aR21GaqIYCpM+JXrbWlfswHTMFi2Fq4WKsoWIAMGD3NhQ22xjuw4QBkqA+UsIPUk&#10;D7h6pTKp/mKUyjd5rUwBE8+uANANNdsn46BYT8kB21jmJIQBU4CViQlA8kmlHm8zBax6sl8MLC5Y&#10;hhhAJEgCLlQtQQOqtHqx/w+oXLb1xfdd2i/jhP+H41J/URNUhiXsgb7ubVwfbm/Xue7/19axdp8o&#10;h5XVULVwDZtB4hy53rb5HAJVHxlkyTUyWIYq2wbVCWB83W3xW1W0ywjxIkRkuQHJqtX6lethdO7V&#10;WqjCZ9vlz2fWL3y8CgilLdtzDmxO3+uhmquSLODAzV8sshg1ZgxpC6DyH7T/xFPnnaDIJAXKVF9i&#10;KLDCDFZk/ZY2H/yjwKixFSfxiUihIvMABWC1d+JEqi0B0snmgigE9LipByjbWLahXlzg+bcnaEDF&#10;DwrMuwOIhpyjCfsocyZEdUQbjheG87L+kqb0unTgYRAw0tu0P3P/pVom9GttECC+x/XB76I+uA37&#10;kJ/V8gO05T7YvE9tfRAwtdHOMtnNON7mJrbKHipA0vmtQGUCQ7DI/Pxanv+8PsAWgHGtQqkSKhTL&#10;UBmwEU3XH3hCtSpMI9pXMzHBK8qAiDpvVsJf88cL0vIRkB6qGFNJrTLMs4ikkGRbLyqGipciUY9Q&#10;UEIEYCNCleFfpbAC5eyH/zHLMSFRO9an0xMqYHJIOAyV6914yr3L1/pfSkyAhsI/teUg1o97DELl&#10;RIWthSxh6kM+Lm7OUh8MX7qyZvzyxwIATMs4VThY9up2SENlMxStsW06eg9GbwlVCxft7Wf8v7Bn&#10;H7w02vy9bve2+R25ftEIQL2YGSzKpZUqzw11ysHzNQgVy5nU+ECAZagouS6+Jq1SWa2sVCwbJLdh&#10;LDtpQYmfGaSB8RURUYDUKxTg9MvAlCDhy4aqDwHxeQOVwpL1DP2SC/iQiY25DVQoVp37lxMDyf55&#10;A6z/cn0JpZYpY84UOwHd7ATL7BjGAYwIFVZDQ0syB99A5UygTyIK1YeC2YMlUNmzxUmvQHEfi4s1&#10;DFReVNXpLQVUmtoJ9aRI6RQ4Qg+XH3/HyVzH2V4s0zdovRMPGA4PINQJ8aRUbqM+vLyQsZa266yO&#10;vVA4yhYszMvDZWts53LY3Gm0cEU9lrPkPACcz1OWS0PlrCBKlR0Z6qQwvTHUKW/+ZtSR17T9sQmH&#10;/32nGtff4AxZ609PVB/rHqFXCSyABkCGyGULFJYg9f6f0RlCw/1agwVQKmPbaiiXhlAxSz3uTzVp&#10;9bkmr5bxT74gqL6oL/y8/pnGUrbMAAKVdqyOrTqgdHAAFWrGQdSDjQNX2cbFfbiXaVUsweohYjlD&#10;Py5G9nBtOn3YgImLGnDd2abSpV4KXQj9nCq2k4SjyNr0uWF6MajsiDist6FtwKErJM882AND2cKz&#10;gPdQ1Hq7fSzrOwAFA6xhuFqIvF3832Y/vX7Y2Nb7HNOo6vYGK46JddSb84QSZVuC5M7JJec6O7cK&#10;UigWnZ6hQqkGzdfX1of7gozr3/iMYaKOuTMPoPC9uuxxU6ta+LSBMlwGyYb/J2AZneU2CRXtc2GE&#10;XxGtkd1fFek9KgHqHlJ06EdpicsPZ/bP4R9fxj+gHiVZkib8ixCwHgwl7QbLIaAzfZTdyfka4Z2V&#10;KUM9QEq46Kl6qPJE13CB5IWgomyBskpl6Efp5cxO5dtX+8fiWxt2HrfZycL55HQ5GxyHTCP0yjKd&#10;uXVayhaGHgrCubTFD1wW5u0Nx/AydX9/tjl8bMdqbLe0qlG25jbKmJPIVCna7uW488cW4tjb81Dr&#10;PkfZKfWKn+OqHqpUqjz/GHWuY74AZvDtShF91GsbINXlp27OJEVmiq1QCZN9CH+L5Qj9EiBD1EIF&#10;HJRA1IJlpbJvGzKPqahn6NeHf7x5rOMFsFAqP1tPo4HyRrFhBQsJdJIiEhSymNJRoWLQ51Cvhapr&#10;q2aoPKZyrxOPdjRKBUAjWYYECZWViotktaJuay9iZvwIReQIHWjpGNm7poPYaVjGHO4YqtYxaRuE&#10;CSdOp24dFrOjYy1YCVEPVtrgtpTt9wyXQNUCFHDU7dMG92MkuMI8/zBAIjlRO5Y6o2QkoLI9Fd8w&#10;dYoly3Pdd3LdtYkxVQ/Tv4Iq7Ob0iZxUq+XwmwoR/lMVC59jzJQg5XiJBxNJTJC4wPyOirSECjNQ&#10;CVKfQzBUadTrcv2NazMDVGTN6yz13vxMVYLFFzuN2INlqNi5R2JWOoqEWqmNA6I3oFegx9BBYDzh&#10;G09nVounN5lJQRiokwZUqUhWpXoyu7GU2wQUANUTztQkgOLX+lqF8sXLi6reE4i40AGTYAvAFOY5&#10;+1cdJ6YmhaNk2GPHiTYAUzthYTheLOOQOGqWdm5bOj3tS0MSdaCSLRIYBiyhM1hs339n/319PUFk&#10;u1Sr4YwfCYv2cwMdg/Y7luMzwEhHQagHNFLz+PXGej503C5t/JJkQBTjVJ3XBiorlRMVGNcopy0B&#10;FeGeIKkzK1Asw9RawiZ/oWMNhXJn3IyjVGIR/tWExONfkQKFMuGvqBGqlUClKPT3rtjeSoUNQpWQ&#10;5dgpl0Op1DYXu45ZFrQpqpMwxZgKYzzVj6lMJV+CzPHlqFR+eYyhRHaEfXUsNTCmalWrU6f+wH0i&#10;4mTUkG/QtH2oEiBlep0yVEphQ3sj2HH4wL0P6rqAWSZIwMNFTsXSdoIqZqPjGAJmvkJCfkTNj2ME&#10;UCqtVFapQYccct7GeodPw3lTmdJoi/LByzR+EjQPCAzVKXuoDFMPI0Zb7Fv3f7SNFCbrqXTt9q57&#10;32x5PLRX9RJMEfbJqAMTyQdDNaxUsU7njRkUDqkXBVCCRutDreI6MJ4yXITnUqVooyOkk8zIo4Vq&#10;WLWo55CAMZWTFYIsHvdIX4oIST6YKXN16vIz2toxVQKFMOQYqQ39WsXCrFjh8zVKS2FJqGhnCh+8&#10;hBBxnyom1NYkRZuoyNCvJihUpmo1/8CJigqVExUBFGGfDspjqB6sXp45IR5wGpjM+rlMhUp1YhnA&#10;UsXiqd9QqjQPcPO+RxoXiovHMz5+ieO823uoIhwZggp7GvXCYaoFSDivHC4G6ypxznTGQcCwkRzX&#10;ju06Dm4np2yBMlT+DOtH+pzb/D9yuf9ftn4dy9rXUCM6Bx1LnbnhbGUeC2DlcWYIuDRIbYlKGSgi&#10;Aj9T5TAQy3Wc84SKuqHKaEIl1ysSF4PhoGFyaV/Aj1KpEibMHXU/6SDHUpFxjhAwkxGGyio0DJPb&#10;2R7fpz63S9j1yoVqUXZARZnCFFC1SpWWgzDaKROyPkHhjJ9hMlgeRxkuqxJtTKhtJz76zjgnyaXb&#10;B9XJJ7MuV6gMExcoJmZ2F6q3gKeWTxMCRs9ZL6wuMsqUPW5vOBEARSq9cSo7nkFqnbaFi/Y2q9dm&#10;90aqU5Lhc5YPa+tedhulP9N+h83b+LNuX/wA+8Z+CqYYO+lY6tjLqhfHwvHKSMJw3D5+h4OEdi4z&#10;hZ7njXNLe6oUakWnlWMqzjelr0VcD12vTCrpur0IUK21ULVApWJlkmKgM9dyhICAFWMqLwNZhnoG&#10;yVB52X7uusXEkKFYFpqYfaQ64IU4XVehag2oEiQ27BXKXxj/pIEKeAyXoYoDqkB1PYiMGcRA459F&#10;MVg2nzRDhflkolQok7N9ARRqVaHqZ60DFz1gGj1kXNBInydUWKtUNpzHhjP14yZ69x6czgFfpI3U&#10;eOvoLQCdGqnNNgxCWx9puW3397psrW3rkxmY1ins68ZTdb+jLguVbs4BluOrHqwER7BoO9+f6tsT&#10;roXatlcprJ77rtOzUr04UFz/mJXeQaX2r6kdf6lQdYD9r3ymG8MnOAlVjp0c/uUYK4EZBot6CxT1&#10;5AE1smJVqLCAijxETkBnzmwHlVWKFfnhhKrLdBD2xT9TbElc2aiUgXLpsK8t88HEHrIALeBKeDhZ&#10;hikUSWOmbPMJzSQFUEX6vIZ/DgE9nsrwj4tH6NeDhVK92JiqBarvmVOl7GwO/8LxqhO6tGq16oXx&#10;GdracO/ZBy9XPcdN0d5BluEf5nWePdF+x7Dxf9p1bZ3P9/slAJtMJWaFGjimOqbsjr/acKcTprZ4&#10;yabOJaFfWp5PfrMKwP4VVPk0dg8VELnkmrdwPX1L+kFcb8bT+EW8WDN9KaACsJpVDj+rIPVA5Xgr&#10;E209VMNmqFxvlSrLDPuCj+sEWyT4DFWjVCNBlWFg/6W5I/pH2inUqoUKo3cAKicqWqg8mDRM3cmo&#10;IBmmLFOxUr04qXlvylC1SkW5lN2mk84DcCrnc3F5KvX2XqlaqDJsqXDVOX8sd86E86i04XgGyc7Y&#10;O246eLtMGYA8ZKfPDB/KEW0vAlWs76BYGppoDwVyWwLohEW7D97nYYt1CgEZj0Ub8/6AKhIWHD/n&#10;Ic1QDcDVjaf4OVO/ryLPZ/wQHEoWnRjnvYcKI6KgPcLARqEMU6talKTUyQBGR0pn+78am//ve6Va&#10;git++aNRLfyNsZT8keWInJrwz6l0VKyFqwXJMNGW/k/pTHgCNrdChP1NrPhdFYJq6Rdp8jM6IXkB&#10;VQKVgzO+kH+oHWEnahodY8ZEvOMvzGAlVLyX4lF6jEijAxgHnzYMFPY462qyguWAqoIVT/lyYqtF&#10;AkOhX766DDtTAJ1RFt+m7/ryqWXezWdELweMpHHnS63mARnp3oCKWRaEKhUoJtIqzMGRnqFHv4cx&#10;R4aAGI5os2PivG19uDQIwNFC9dxDAEVohzVgaZvFKBptUTdo+V3+Xluu8/8AbGDk/6cR5iU42Snw&#10;+Vyn9khOZJvfIbiQZEWEeq0lSO6EwgSY36ueN9MzMQF4maygPVUqwSJyAKq2FHxDY6pOnQwUoJH1&#10;u5EEl+p0ugIqO2b8qXbQsoh+ohPvO27/qHZChBqRtMi6obK1ULVw2e/NA0BhhoqXvvyViRTxqx9D&#10;MynC+M0pNhZs/A6q40iMf5L/nB0TQNWAqJtUi2IxOLRS6QB5jD4Plp7lLG1TY986389AYbz7j9Lq&#10;FFYhAj6WDVVmjRTycQFufV9ZJJv/hVPKQ4e9rvzlY4eXxbefXf6hC/ocg2gB9mzE/IB0blmIYskR&#10;GBOEsxDKdFAJIHrtu3HGhGYks4O3jj5SW4KUsybaejfmkSotfkggGawhAxS+B4B6SPv/N/y/+G7/&#10;r/7eWb/P3Wcoa1t3TB1UjKNSsTuQWqtQAVIf/gkitcfYKlSqVaoMyV3ncRygGgZquE7UwgRazFnj&#10;1gyPDb8Kn0OhAjK1o1yCqjX8F39O2Hqw8PdhqNp6CE41OJmLCEmM/Exi94oySuAKwK7LZAXxoqH6&#10;W5CaFOc/rzulMlLrqgOQocqbwM0BRo9S411gksXdbW3jGRYdcBUyq1evSjrRCv0iBNQJzlBQCqQT&#10;+/y95wdA8778rnL9dmuVa16/Unn8jg+XR756Vvnr5xSufvW88sjXLihLvvOJuEn59B3vL4vu1gXG&#10;MeQ0LtOZLhRQ9NwJ1AJ6+zorwU68lHN2Dp2QYH1yIpWkdfSuLmBSpTBt85Ag0DKAUXYKpu8dBmp4&#10;eXhf2rr3t91vKy9t7eP0hsqdC+cjQemXoy1gsvVQsQ6V4jzHsqAyWC1UfC6UqgI0/BRwO67iiXCs&#10;hcr19lGQBEv+U6FKyN5bnsK/KlgO/Sgd9vV+ncmNFqZgYQimuY7mZAGWgLLFOypCvjSuYsPYoFGq&#10;7ksI/QSV36D0CCEfQDWZP1sekGS3gSwyf7XnoP6othuOe31iGEvx+ilnBDm5Vizi78j26QQ/JeVZ&#10;fOtZ5e6TtynloQ+U8u0PlvvnbF32W+GlZfsV/qPsP335cviUl5f9JvxX2WXUv5W3vGyZcvob1izl&#10;h9foIusCEQrq4kcCozoKoU44V2TGLi7zcSIBhQO2jmrHbB3WDmyohi3gaswAhRKpPrze27TL7XcB&#10;7YjrvB8D+6ptBDb7GvursVeEeaoHXLSxTvX59wiCewWRSsaUT8X5QdEFQlUwL3POgK1tSwDz3KJU&#10;CZMUqY6nAiRZjKfI1uqatmaQbNGByg9aw4cCOvxF9YRJANU6Zfph+pzHUgDTWgsWJRANG/5vqCjh&#10;BDNQGErlB30jUcEGAVMt+T0qxk/xRKOMsC9f/pLp9ExM1NCvAYoDwAKsChWqxEFyEii5KQcwbANU&#10;7QnpbOgE5snjBEutfE8q7qyfXpbce2mZs/y/lWu2WrOcuv7Y8pbl/r28btIK5XVTxpSdpk0sB6w8&#10;uRy08pRywMwpZcepE8s240eV92yzdik/+Ew4C4r1xK3qJQGK0E/hXiQscBbaNLbCwTweMUCUreO2&#10;9TalbkfvHL4CYFisRoyrvM727NeXhi1BHPyu1mgfOTwEqOwIDFXeCK7HU8GKsm7DMQdYMk+wbeGx&#10;qqcZqLQIqwmpQ6UcBgLYIFhY/vpHr1hWKEq3tb7gzpZbMlar1n+GwYr2GhkBjjOBhsrqZKVqzWrV&#10;KhWctGVYhQqTUuV4itJjqnyaUV8SUNX2SFK0/xDCM/zzuKpTpoCp6SkI82roFzff2I5tMGRZcp2K&#10;Rq/Dycuwz7MsUKh5NfyLHyaQzWfQKpW8fs91y+d2Wq8cPWt82WqF0WWjFVcsa09asaw3fkzZbNL4&#10;8pYpE8qO0yaXt82cWN48c2zZfMq4svno5csJm84uL3z3U+VJ0u8xpspQcMFd6WDpPHIchYjYPJyo&#10;3ixNh0tHTYdNmOzMfm6K7Fz/jJTgUNhHSp2wjxIDqIWsDygACAOmXOdx1mLatV0b8rX/dxAk2nvz&#10;I/vePvd/0Bz+xTbVMgOYKsS61gIkna9FnWUmMMM/zh3hYQ+VQ7/2NgeJisgC/guoXDr0M0SUhiii&#10;mxE6Z3fosQ7fEkwYnTk+3Ccv+uwfZpBsLwaUhShMYR9ghVL9K6h4itEz2DHavANOVAAVQHRJigpW&#10;C1W01URFApfwxLLAwfxLHwaK0hZhX4UqQ78zy3NcKAHx5P+eV85Yf0LZd8ro8iZBtN6EUeWVY1cs&#10;q41foaw3boWykVRrsyljy1ZSqS2mrqjlFcv6E8eXjZd7STnrzeuVF376+bJYDoRizb8LwFAoel19&#10;/536f7e+VyHnGQlYhSodFBt0btvIy2zbj6UMldXFYeBIFnBVcFrz9w8vx2P0spw5obCVekxLSmjS&#10;9D/JClKvYNEeJcsAVqHy2KqDqdpCmVPpPVSEgxkC5n1BK1UC5vGUwUKpMtk0CBX1FionKVoDmGGV&#10;cls+FFtL+aGBctgXP6mDz4Yv92awMANF2QLVAtZZTVLEmAqgSKuzgi8IqAIwbSjy8sNppBXZJv9p&#10;gmWVMlBYr1xAZYgSqICqTq4ldAQuFArlimQFz1kNgRUw3XRuZACZprT4tjPKCzddUK4/ePOyz7h/&#10;L0evNLYcNXtSedv0MWXjCaPL2mNGl1XHji5rjFuxrCOw1h0PSGPLBhPGCrQx5VWqb6Ry02WXLR8/&#10;ZIey5OefleNq0CyoniE8EWDzbnuPLuR7yu8vObz8/sNHlWflLIsYb8nh5kfvb0dMhw1nllMurmOX&#10;CM8EEQq1MKYI9UpmtYrMXAClbQOu+rkKU5sNHIbIpa1t79UJeHIfHb5m8sWWAIUZKJWMsXxsnky7&#10;AOURKFirVAt1TgKiTqGkamqPHyAXRHlzGLiwmkJvzDD15WCy4sWUygDhRyO1kUZnqEG6Pe6hCqQe&#10;rITJkFF3ORJUARZDIHGBGmGP8JOlZMwrO3OvR5hYPqUskxDlYCsNCnvZa402m3fESjVsViSXzvwF&#10;WHXs5dCQdd4upposBVSNq6UYPCay5JuXlf2WW6bsN/6/yhEK+45fbUo5cpVJZY+VJpTXjhtd1ho7&#10;qqyy4nJl1TGjypqytQXYOsCmdUC23sQxZZMp48um48aWLce8rDxw3lGlfP+Tgkk94s2nCdzTy8Of&#10;PLJ849RdyxfeukG5fvtNdLLeHaENY65UKTnWvSQLmjHUQ3LIB9XDoxQPeqYDUPTOn5ZqFTbCmKmF&#10;qgsB9X+4GYy130W71adtx2hr12N+VKVf7hMwhmoALgPUWK9aGRpi7XhqcJJtlh5LtWOq+TXsM1AJ&#10;UdY7hap1oPpXaXXMWUCM5QE/AzCBxi8qplL1hi/bDBPWgpU/1ZtQkRWPoRFvUEKhBBUZ8xAobv4C&#10;FWrk+NBQWeIME205vYN0IzuQ8mmVMkjY8LLT5V4OOZbFCaiwGS4SEiOGf5ywm/PZqyXf/Wg5YNQy&#10;5ciVppSjVp1cjlplcjl01uSyk8K8jRX6rT5m+YBqtmAyVGuNG1XWGD86VItx1VtmTChbKBTcYMVR&#10;ZZ1/X0ZMvacs+fql5a+fn1N+dP4+5dZDtyzvf+W0cvpKU8tFr55dfnjBAWXRnbrg9MT3XlAW308p&#10;Z5RDenxF2Y1l4k1GqVZ5jyktYWqgqDChUAZsQKFc13cZKoNFW/tdbrMZnLbuLGC7bhimrl6thamF&#10;KsagFaoWLqfWbS+WoGBM5fEU4KRlHZiACiMpMRJUrUK5bK0DCn/rVCoVC4BctkBh9vkWKiB6BC6q&#10;UiVUWU9uEqp4l/qwUnn8ZKge9ZfSRvaPe1U1OeGUOpk8ZwE5iHY5pTgVqTO3qfQ4ym9SSqNNsDXl&#10;0zeeU56sJ3XJd68oB4//t3K4QAKqA6ePK3sJkm0mK7wbs0JZo1Gq1WWo09pqW1O2nqDaftrEsvuM&#10;8WXnGQJMn9lwrJTrFf9Wfn7Fu8p337Nf+egb1ynvWmmFMmflSeXE1WaU9641rTx40tt1kk8t8wTW&#10;MzHGkEPce3559j45TmTHcEiBdZ9CugCoCdVCueTYddzUhnyttapFvYesb7f5O0b8rvq/DUhrLURt&#10;m9tjHel2jR8XNverDM3wsg2Y2jqWyZ8scwrTYPhHksIqZZCYZuY6191gGaYXg8rGsjts1lPa3zqf&#10;k1/aDFoLFe+ZwB5j5hBDHpRJLACPS5J2hH9AlUDVpz2AyuMnQ5XK1Yd+qVIoVgIVUFWwUKOYrgRA&#10;7BjGzqokno1kBbGtLJ/4TcXyCYiDZVlQRSmVyoyfTlY9mdSxeTedp/CvQvWdD5cjp7ykHLHy5Aj7&#10;9ps5oew0bXzZbPIYhXhjNJZaXmOqCpVUirBvjTEo1/LlleNXKG/SdvusPKHsvdKYstuqY8rBG61d&#10;Nl7xZWWbcS8rJ641oxwjWI+ZOakcJ6iOmT2lvHuNGeV/dtyy/P6jx5WFChGfw2HlWIvv5xmss6Uc&#10;jD3kVIJskYw0fDgliYJwekEQ4yw5vC0gk0MLgn8Fk4Eh+7c4yv47Yl1Td6axVawenB4elhOshKuD&#10;qW7Lvi8AHhIzAqufYZFAMc5qgaJtACqpU1iFK+pSKStWC1cAEzDZpGYqrVz2AwMFNAarhaqFa6S2&#10;eL4KsADJfomPVrXqgEKdrn9XAEXZGcIScKXoBDc1HOR96sEOcDn8GwmqBIl6HwLGnD/+aSeNWh4K&#10;AYdDP4d1LmPMJJi6A9cybyCltLWhH5aZP7XfwqBUUH398nLYpJeUw1aeUg6eJdWRUm03dXx5nWB5&#10;5YQVBdGoDqrVxowuqwmmlbW8ksrZAmzTCcuX4zdeu5y19frlnDevXy7f/a3lDWrbdPyoss3E0WUn&#10;fd/bBerBK00uBwmwo1eZWS7a5NXl+2ftX1546MKy+BsfKC/IiR86dY9yzyl7lR9feIwU/ezynMK/&#10;5wXKPx+6pDz/EEkBqVgNDdP55diyfLaJMkO+Yagc+rUWUOk7sHZcBQQtRK0ZEuqpPIMKFdA0y9FW&#10;t2E85TEVhhK7vmCpcZVBY84fIR9jKZIUWjeUpGiBapWqH1edmxBVoDoFGwJppNJ1gzRgQFRDv7g/&#10;CmR0/ghBA1X4eQXJipVQkZwQDwr7+vFUJiqc9aNk/l+nVL0NQuWY0v+0NdYB0HBa3aWhsg1DxUmI&#10;92RXy5d6tMmJnOtH+YTKx2/hxJ1byo+uKYdN/K9yxCpTygGzFMZNHVu2mzahbDZxhbKBwjvUaHXA&#10;ElSMq2ZLpVYes2xZmXGWIFtf9YNfOasct/r0cqDgefuMseWtGmdtNl6h4IRxZfMJYwTouLLl5PFl&#10;m2njtG5MOWT21PLhbTcuf73qtFL++NVy9ubTy96jlit7TxpX9p20QjlxzWnlvNetWW4/bo/y+0+e&#10;Wp6/55Lywnc/Vv7xkJz1/gwVF93/AUGV6e7FqAzOX2FqbcT0eoWIz7RQGaCRzKDEcjfGy/Yo4wZw&#10;r1RYn/lLsFqYWgMsLMdVWbdlaj2tT6U3CQrXBRJjqmGoBhSqKhZQGSx8Z9haoFxi+BrmJEUL1HDo&#10;Rxk+XVWqA6pC5QRFD1VVKgGV46xT8nH6VKdWqTJuNFS2nPeX5nl/kahQ6JfhXw9UF782MDFmitCO&#10;MA/lqskIq1QAVXsb2g0WFmDddL5Ork7MjeeVF77z8XLg+P8sh0ip9p85uWw7eYVy/IZrCo4VypZy&#10;8A0njC7rANOKyyv8I3FBXVCtsHyZtQJjrFFlqykrlrfqc2+dOrG8SUC9SRBtNnFceZXAYgy21tgV&#10;yqtUvnqMFEzgbDZhhbKtoN1r0nLlEI3F3vKK/yzbTdA4bsqEsvWk8WVrbb+9Pr/LxPFl3ykrlPds&#10;MLt8fr83l19dfmJ57u4PlX98XU4qsAgTnwlnxsEFhkJIHHyh4bkf5yfsu7QslOItUJgIaB1AwCio&#10;WE84SXsL2ULDahNMKFIuo5QCJp4ATpgCHMLACPP0v6kzRtT+LQAsFK5CZMAc8mVImCCxDsCYSeHx&#10;02CyQm2363M81wY4cdP9A6FWVizgyXJw4vT8m1gWNIAl8Fqwwl+GQHoaf/rfMwOUVCatqzDl+ysU&#10;TQkg3rZESXsolIzP4O8eT2HBgsQmf64XmN5RATNoNWGhdiygsvFhoEqI2mfzAQvFQqF6oJgd4UQF&#10;UKFMhmpYoQxVF+bppHHi+JU8ljvF0olrTyj1DAkUNtwkqG4+tyyR8x00/iVlP4V+u81EScaWA1aa&#10;Us5+1axy9nrTyqGzxkRq/ZXcCBZAALbGii8vqwqsWWNWVGgIMGPKxoJgCwH1RoWNW04eq7BQKieQ&#10;1tD61fjM2MwcvmbimLKRbCuN27afJlWbOEowji9vnTapbCeotlO5zeQJgnN8ALrdlImxzS6Cdu9J&#10;o8pFW65X7j11n7Lgxg+WF7714bL463LI++VsUq75Go8R2uHkAU4omdQKxRJUVqjFgoKwcTFhY6Tr&#10;BUhN28fnDFEDYCjSSFBVoFxyD8tQcUN3nsLs+V9+V3n21vdpWQobr7/u4fLYKeHKNkogwdqs30hQ&#10;zeNeFOZHPwgFK1BAQ4eb1zx9IDreqlrAZajwFYNlyAIwIqKqSpT5erIeKvyW+mP4blUnR19YLFeg&#10;QqUA7vpUL6yFyPUBqNoHFFu4AImyhyq/nH/KjmCxE8761VnpDvva8RTQMEt9JKjihGjZod88jZms&#10;UJzQvlSYoJP4xC1nlyU//lQ5YMx/lV0E1DYC6o0K/faUOnz/jLeX5z79znLpa1cte0yeJFhWKK8b&#10;v1zZSICtO/YVoVazBMxsAUVCY32FehsLpM2kbpsLrI0FDuoETIzDCCHX1GdfpZDytVKgrQXNtgoH&#10;t19pYtlu+oSyk0Dadeqk8rZpE8sOsm3Vtt2MSWWHqVLPqUA2qWw5dmzZQdvtpu9794azy93v3Lcs&#10;vPGi8sI3pEoPfUCAyCHvPVcKkeHhAiCTkmAGBeePJIRUKE3LFaoIGYegiu2r+fMJU4Z72ECIV5Uq&#10;wJDS/PnTR5bvnvr68vQ1B8dzaf5tLgPkBESC1cKWdYPUmsNAoIqntG8DuDpLvUKV4V8CFIqktqgD&#10;j8xqhc+0CtWalQqYekvIEqq01oddtnA5BHTmj9LWg5TLhouyTqglHZhmoLC5oVIGS1/+RclgffUz&#10;IHl2OqqUSrV0kiLAIp7VgcYsdZU+EaRLnTL1y15GMgPGTAruVTyhcdU/7r+sHD5pdNlxxoTyBoVe&#10;wHDsKydprPPZ8uTnzyyHjPt/5QSNtQ5beXw5UOV2Cu021TgJUGaTWh+9rIAaHUBtLFheJ8V67aSx&#10;oUbrCaK1x5CKF1SydTU+21DbvU7r3ipV2lmw7Cx49pgxueyj0PHtM8eXvWZOKnvOmFj2nD657KX2&#10;nQX7LkCnbXdAxVTfYuKK5Y0rjio7jV6xvGOd2eWed+2nC/K+SGosfvACOf25CrVkd58ngBRCKSxc&#10;SLjIWOw+wjE5pGzxA9ysRXlQIDmw1CeygIaqmuHBYjlCzh4qm0PAgEHGjdsnv/Sucv+Jm5Yfnb55&#10;ef6mU2MmyQA0Efb1aoUBmVPogzD196gW1DEVbW53+GeIHAYaKGyB1hmoFqoWLkr8ijKen6p+Rkmm&#10;r1cqIqzB8VQnENVCmRARlIkSgelAstGWgBmqTFQEVIyngCinJ9mcOqSdsC/+EUAJpqyLZu0UUMW4&#10;irmAFSgUymUcoEK/mKUuFWI5XqL5Neb8cRLUA3EyOGGqPy2pN0xWqqyrJ5M9rhDw2+ftXfYY9f/K&#10;rnLWtyok20Kh247jX1Z+fcnxZd9X/L9y2spjyud336jce/zbyllrji3HrDyubKUx0VqCCtXZSOOm&#10;TSeNKW9UmLalbOvJE8vrNW7aSN+zftzTEliy9ULFNN5CDacoRJRtN3Vc2U0w7z1zosZzE8oBCkH3&#10;nTFO4eekcpDgOkBQ7T9rQtmPbQTdLtp+2+nj9fkJZZOJY8uG48dIPUeVbccuVw5ffVr5yG5v1PEc&#10;Wf50Def2DDnQ+eV5jaOek3IsZvwVKiaHvOdcObOcFIVAVe6VOgRUAgFVIzSs4WGOy2wVNCkVs+0z&#10;+SCgUCpCPoMlYLLtovIsYKkD/dE525X51x9XnlEI2APVQ5XjKpQLqJiUjILlmMpAZQh4XnlETsyz&#10;cGQFyQb6yd92TAVYLg1WXPcK0zBUhqgFKOryqwBJ6hRPADdAGabWQpkasBzyOUqzYrm0kagAIoNF&#10;vYZ/CVVrmWbvzXn5/hFkCK+GSkXuX+AIqhxT9XA5BOS3fomVHerl/SjCvQwBOXFRVqhaoNIEGpNp&#10;b1Lv/s2rymcO2qrsNfHl5e1TVyzbKnTbduzLyttf+m/lznfsU67aerXy3J0XliXf/kT5xGsnlPOk&#10;YntNnyS1GlVeP3GFUI+dpCz7rjy97IuqTFqxvEFKsr6AW0/h4Vpjc2y10YTMKu6jcG8nwBg/urxZ&#10;Y6bd9V376vNAdahAOlRAHTZrcjkEsFQequ0Pmjm17KNQcDd9bgcp1lYTpKiAPWG5MnvicmVt/b9X&#10;639tMmq5su2Y0eX4tVYq71p3Zrl65y3KTUfuVL753gPLLy8+vjx+/Vll0S0Xlefvu6Q8x3QogbVI&#10;47F595wtqKRqMRaSctXwLsJG1cMauCKlDoTM+mAmiABKKICsjplo03Y8Vr+YcZTO9aKbz5RSSXXq&#10;dpStQuVyqphtEKi8R/X1C/fuwr7BGesZ/gFSax1Qqi+s6jUSVPYbL0ebOmxAshH6PanOPIEieeHZ&#10;FPhwwjQQAkb+ADFJAybS54YJiFwOh36hVMNAYQbJZdz4DbV6d1hk/ZywqFBxU9hKFZCph2ihikc/&#10;mC2hZcDiV+kNGSAFUHGCZAMKlXXeoMO7KFCrBRrELnnwI+XqXTcr+2gstdOkUeXczdYof/mf95Ql&#10;3/14Waje/Hk5xT8VFj149JbljFmjy4GTJ5Y3TRylMdCK5b0brF4OnfqKcvW2m5ZP7fS6ct4b1itv&#10;mrB8eQ0qNWbFsrqcfW3ZpgoJCeOOWHWyIJpc3ijl2kJjqh00jgLSfQTRwTJgOnzlyQKL+sRysEJO&#10;lGvvmZPL26ZLqaRSm9XQcjWFgLNJlqy4fIzX1hKor1KI+ZoVliuv1/987fLLljepfYeJo8vuk1cs&#10;h606oZz9hleVT+z8+nLLsbuWn154XPn9lbqQn5FjfPl9ZclDl5Z/fuvyzCzeK5XANDbz7HTDNp97&#10;ZiqfuVfjrwBLCiWonqENtQKOqoDz77tYy6lM8+NFOECl7wwlSxitVB1IFa42UWG4KLmOQMU4yjPV&#10;450hNTQ0TA7/WrAI+0dSKoNkpXKdzB8goULtuCoh4zm+VKhMuGX410IFRFapXqmkXAr5hqGiBKgW&#10;rnrzN81AzY3xVIZ/afyDHqo2rZ7p9KpQAspjLKBincHy2MoH350QqRIWgHHCbsnSapVQAVqeZJ98&#10;bMk3rirv3XimxiiTyhNfOrs8S4gk4J4khJAt1kX789UnlVPWGF22e8ky5aBpy5X3bTRdYc3B2vez&#10;y18/c0r548eP1fG8r2wz/qUaZ40RUKPKWmPGlDXl4NzzeuuU8WVPwbKNQjeyg5trDLfDlCllt6nj&#10;y+4zxgqqqaFUhwZQgkzqtK8UbE/GVgKPm9JbKtTcQJ9fY0zeO1tZAK06ZrmyyhiykTnOW4sZ9fp+&#10;5iZuMH5c2VD/Z9PJE/Q/x5bNBeQ2Wv8Wha97T5tY9pMyM+Pj9HVXKVfvtFn59SfeWcq3PlKW/PQT&#10;AuzDCh95qYxCPI29mBnBqwFyljpQSc0ExmIB8IzGSjz2skhAPAN0hJehYhnm5ZulgAVFS0uF6mes&#10;xxiqApU3fxOcwXtUCReKFAAxrmom09oM1bxbud69Uj2lTpcOd95NKFNvT9+YYyl8C1/C9+xj0anj&#10;c41ipULhu++qqiW4FHnZHhNQj2kdEA1k/4Cs3p/KtHoChuW9qiwzHDylRPjXQpVgJVRuH4aqVSpD&#10;FQpFqQPDfFAOA4lzDRTmnsZvnsVSnZzlcdiXABkwn3jb8/d/pDz/wNUK9y4qT96mE6rt59+m8ELr&#10;Ftwq0NRL/vPb15R/fOeasuTH15by40+W8tDFurjvk9NorKL/Vb79ybLTzFHl1XLq1SLzJ0WRajE7&#10;Y2OBtrkUa1MSFuNGldeSflc4R3Zv52ljAx7GV3trXLW3xlF7RcJiQnmbxlNkBLcmVa/PE06S0p+5&#10;QtrKK76irBS2XIDF/wRo1GtNjbvWEoTrTh5XXiWgNpg4TsBrPCbQXjthXNlm8viyvWDfQSHkrhrz&#10;7T56VDlC+/WJbTcpv7rkhFLuv1zHebWO96rywrcYU51XntW4bJFs4X1y8Ps0/rlHDi9VW3ifnF9Q&#10;5PxFKZcUCmWLUDDaMZRoECraGT85BAQwoIqsYIUpsn2dMiVMBss3fVu4WG6tAwuTX6BYnliL71Di&#10;S4DUdthYAEX7CFA99qV8ygJl6oFSCEgYKKgGYXLYJx4qQC1UBgqYGqjI+jGuAi6AMlQJFPAggUAG&#10;UJ77hzIFWIR/gqkN/QxWHBSyS+jX2FPMmqiWWcAeLqCK8VMFipOabQ1Y3OPgpGuAu0hgLBY4QPSU&#10;Lt7ThBRd7C4nulvOJGfhlWTRQ6rHpH3+XfSuCo9Uf/qr55S3Tn1ZWXuSYFJotpqcHEVZXeqwlsY7&#10;62mMBVxvFCBbTZFySHm2koNvN2lC2Umh3dumjY+kya4af+2Ms0udthEQwLixYFwXSBX2zRy9bJk2&#10;+uVl+gqvKDNkUQq0lZjxIfWaPS7T+KsLwDWlWGsJ6rX4vOB5lf7/egJoE6nXG7UP2ysM3U3q+DaB&#10;vOOUSWXHSRPLLmrfdoX/KPuOeXk5ZtaY8vGdNiy/+8hJciA55P+eW567S6GigPsHyQxU/a73a+wk&#10;iHQeAOIZgfUMkDD+uhewEqpMtxuohMrKlKn1XM6EhcZ8ANaAlZbnvSuHlGoYLkpD9RRPe8sHgIvS&#10;xptrh2HKZYCSCaxMpWPyR4HV/7yOoilKxlWC6tEK1SOff+cIKpWPdCRQLFudyAICXNZTrQKq/h0V&#10;vmcVPxCsL2JuH/UIARlXVagCLAEFWEAUgFEHrgqVS4+p2qd6MddRpbQeJAOUcPnEAlG9aSiLHykg&#10;c3SbHOY2qZ4uwpO3cMF0kXmBZvSO58ck3Kfu0EVTfeHt9JrqIe9Ub3e7LpzaX9Dg/+7TdylbTnyJ&#10;oGKu4ApldQGw6gpSDwG1lurrCa7XSy12EEBvl/q8YcKo8jopyebjxpZt5OhvEUBvxQTUW6Qi3Eh+&#10;ncDjyeO1pESrCJiVRi9Xpo9+RZk86mVligy4pmjZYM1SKBhQjecZsBXy4UoZ2cpX6f+vrXIdgbWh&#10;/t+WgnZXMo28e2Ol8RrDTZI6joub0JsJui1lO2g/dtX/3kdqePDY5coxK40rZ224Wrn1yF3KHz/6&#10;zvLMrReW5795mcJBgaCOZwGz7gHjdgFEsiLey5EgDQIFOMCk9cDE2EnlQh5GvFPbol4CB/OYqrXo&#10;0CpU/DBBq16UmV7XNdY1B67oUONFmnSsaayz3xgmRz4ZITH80NipjqU8njJYDv3asdTwmMqWKpXj&#10;J4+bPI5ymxMUrte5f2mAhEK5Le9RZegXMFHKOpUSRJlOr0ChVlWlIvRDrTigajz9y/songImsoCR&#10;6csTFScoTlqf/XNPFScRuHSy58U7/lCrNH5ChzfRhjLdqgt6+3mCSKGByvm3S6G0PeEg91/iRZq6&#10;8PM18I7fpxJoS9RLX77zK8ubpy0vVVhO455MVKAWDsmYlbGBVOMtgmVXQbXZxNHR9kqFahvI0bm/&#10;RWaPMG8T1ddXfR19brbCvFVruDdt1LKC6OVlMjAJqqlhy1bVWlbjK/3v8Tz3pfBP9mopFNnB1ygU&#10;fKWAWlv7g/H0MjM39tR+HL7S5HL07CnlyJUnlgNnji87CbbNBf/rp61YtpKS7Sjl3Elw7cINaoH2&#10;Nu3r9qNfWvadOqpc8paN40b03687M96L+CzPiikk5tEWwCHhwT2ztGGwMvzL9/6RkMgxVE6kBaQ0&#10;p88zhZ7gBFAAJqhCnQKuqlBhfejXQ9Ur1XzaKkChVhUolxEdxY/B5fADgHJGRYaCuVzHU4z5B5RK&#10;kAEY9Wo9WKlSS4+pAKu3gexfjp36cRTq1WdAcjzlEqA60451qtUolcGyUtFrsOyexfGwExTugVKh&#10;8qS2Ru+Vlicdi7ChCfXiQtVQI9tSrWibRy+pUDFuULLt7ReUxeqVX7jtwvKODSeUt8gJGVORKMCx&#10;SaszGXflGGMtHwARyjFp91VaXllwxM1kqQyPlazJuEiArKk2lpm8O3OFl5dZshmjpU7LCSiBhKFY&#10;00epXWo4U58n9CPk5N4YqrSu9mMDKd1GKtfT/1xH/5uwcDUp2TpSsi2mrFj2lEIdMWtiOWn2ZNmk&#10;crjqO05dQWOuUWXTCePLFoJrG5RTx7WdbHuN8bZi0rA6hi0E/5sE6G5S1+NmT1eYuFm5/9R9yxNf&#10;fF/5x73nl2fvVdinc8V7ERMqncMOqIQq1KpCxLk2VKlGec7zUXraDFue+7AKUgdXXW6vL9Zdf/mH&#10;x1P2IatTu5xQpUWnLpAypS5fY9ZPDf2sVI9rfDUwrqrWhn9Yhn4JFObxVWseV1WlMkhpee+KsZYk&#10;zkrVGDC5Hu8A1HIbDmK0h1rVRAWv5/VBD5yEGvahVHkCOZGCoj2hcYIHgaI9LgThg3rCp+kJFc7F&#10;65wDJikSMEUPLAdBqW49PxIaz9xyfvTOL9xxYfnxefuXI9dcsbxRzryhEwLjx5b1x4+L9PqqCsVm&#10;rzi6rMFEXI2zXiUHXw0FUjhHhnDWqFeUlZfXeExArLmiINO6WQJuGvAIspUEFTZN22Xo99+qv7TM&#10;0PJMQYVKzdJYiyeU19X3ETK+Roq1qcZRm9Ux2dqM8fT/2RcmCG8o8HcSJIfMmlJOnD21nMAzZVPH&#10;lDcJxFdr35lqtYE+9/rJGgeq7c2MAyfwnVJRKR/HuL7WcwN8S4G7o479wGlTymnrrV5umbN7+cO1&#10;7yjP3qPxpkLC+Xfr/HEO62yJyPZFqJeZvlAd5vTd8YEYS9F5BUisF2yGKrZroFpYn/o1UC7j+t4q&#10;gGo9fUB1Ol18RGawqNuXOn9qoML/enXSsqAaUCpB9QT3rTAUq8LUmqGyOhmqYaCcpIhEBc/Xo0rt&#10;2MrqhVm9rEyARFsHFeMrVEyyGaFgkw3EBsK/yALqhGA6CfQ87ViKeh/6cVKJrbPEBnsyerbsFW1c&#10;RIy3+PDuPt7rt4ieVGHnP1Vf8o0ryw8vPKD84Ypjyh8uPqx84+Rty3s3mlz205iEsGkjhUqbTZpQ&#10;3ijH5PVmPCVMuntlOfwqjLHiHtNyoT4zpT4zBQ1h3SzBwuTd1TQuminApkmFcsxUkxIrvjzCvUnL&#10;vzSM8I+QkMwftgrQjh2jkFHjJ/3P10iNXi+oyBxSrs14S/93Faka6gh4zKon03joypPLXtPHljdr&#10;2w0F/Nr6vnU1hlpX+8xr2jZUyLfpJDqMVGGehF5d262p/xFTsATa6wTv5oLrTQpbt9ExHjRjXPnM&#10;QW8tf/7s6fGKgReYY3iPALjz/RFeL5K6A8WTt+saany6QOH3ItRK53geYyqt4/30/EjBIuAJkHyd&#10;8jq2xvWMa0k9gMoxVWuOZABqWK2yLkWiw5afsRxjKsJAQdWD1YZ+QCWrCgU4w0rl8RSWYGWdsZSN&#10;cM9lN6b6S1UkWz4WPAgWUAEQUAGQoaLsoVId1ZKNBBVTk7LUyfmaTlQ9Gf4hAizrAJMzlA1Ta/3F&#10;oJfLnrCFinIh4wJUS+Wi288qXz97p/LLi/Yvd528nZzw38tZr5te3r/pjPLOV44pR8weEzPON1Hv&#10;/UaVzLbYfuqEsrVCpU3UkzO+8b2lWYAgVSF0mwocYalKMzRWmS7QUKOpy79C5nFTGtvQFtk/hX+R&#10;Vtd3AgqOzs3mV0sxUCnGb5vIXi8gNpEReuZ7N6RYMmbdb6LttpYSbT9lTNlKQG+o9Wvp+xjDvVIh&#10;6pqqo55kHl+tsPGV6hzWEHB8D4Cuhgk+nooms/ga2Xra7lXan3VetmzZ5L9eUnYVzB9802vKt847&#10;XGBcWJZ889Ly3EM6z3foOt2m63h7vqp5ns41b6DinC+6/f06/1KYev5DgRRF5HUCrv4axmdrJ8n1&#10;pI13Og7/wHYLVqtY/rGCp28EqjPkV4IMPwuVOl2+NpiYoE7I5+UI/ypUbQhohRoGayQzXADVJypY&#10;oS/glz9aa2evs2ywbK1a5bJorlDxiD2PKsePaRPPxngKE0Rk/2KKkqCSOUHRvo+AEDBOYHtSgSqS&#10;DpT0aGlcpDaDhC2IC5u9IjeAP7XXumXO7JeVw1ZfsWw34WVl/1kaj6w8qRy26uTy9unjy6bq0V8v&#10;iEhPHzhrctlX45UdFU5tIaclA0fCYiU56Uw55fSAYlnBVCExLArnaE+Ali2TBVaYloFvmurTBOAM&#10;AbWSHB84ZqMaMZZSWCmomCa1kcK0DQX4RnJyVIZwzY+j8HwYYeBq+hxjuFdpnLUhYzBg0f6tXNVv&#10;ZanjqlqeLdUhVF1LcHCzmftkvGoAoNiWzoJ6JEH4TqnXbIGG4q6pz661/HJlo+VeUbZc9iVl78mj&#10;ykVvWb/89LI5Zcn9HylLvnVl+cd9HyzPabw17zaFZALtaSeMMKIFDKikWG3oN2LIJzNsI/1qfaTR&#10;5StWKurA49LGbIr8RRD5XsyecFo9AQuQqlJRd3KCRAXZP97Jksvyb4Y+KJSsVaqRYDJQlIIqs32M&#10;o1CoP30mX2DRQpV1fVmFCfP4yxnCmMkusnmT7cCYqiYt+p8nBaRMiebs9ATLvZGXDZXb/QxOl3at&#10;IBkmSl84snr8TM78Oy4qC26+oPzuypPKnuP+rewtiBis7zJ9Ytl/pYll75W0rLEJodKbpVKHrzyx&#10;HKdtjlyFG7jjNR5ZMdRjdTkdzkrqG6WZJjAAB4Ai4aDlGaTM1TYz4FouwVJ9koAj3EtFy6ePAYqs&#10;4hqCFdXhf2wgeFCnzaSOTLzdSMYsDBQkUuraBxQNUPi8oQQwUvaoGAmRabIZ2kf2iTbgAbJZqpM4&#10;mQ1gOg5UF7Uk0bKWvmMtvk/7xiyPlccJyrEJYuyfQt/1Ryuc/O//KFu+4r/KLiu+tJz3xvXKg+85&#10;sDx784diytiSb18eL8FZIPWK990r0iAMJHLg9oevTVyvCpSN69wDBUSDmd/oaPERWQuUQ0DXM4WO&#10;YgESENGpVx8URIBlpaIMiGQGrUupN5b3aAfDP8AxVO3yn689sX/tM3AAVQKFMgES46tcR2mohs1Z&#10;QisZoWCEiTVxwTgqQIoehIM/qwsDM/zrIXLJBWnHUhn2kbzoLwChH22EFQ77PCjmZ3K6mdO6sEse&#10;vLK89w0rl22nLls21VhksynjIzPGzPFwXAb+Gp8cLZiOW3ViOWaVKfF2pq00xsKp89H8nFoUaiAn&#10;xmkJ46bKYWfKEVeRcoSzy0EpZ7GN1k2Vg3tsFU5MmCZHJaRjzh9JAybuvp7wc9K4srWM5MIWMjJ1&#10;JBcwHj9hLEWyhHtoJDcIH4Gd7wUYoMIiQdK1p9EhMAZkPLiStqEt9mnFV8TsjlWBqc7yWHUUsz8E&#10;2TheliMVlIKtrnIdVHWUQsnlR5VXv+y/y2bL/nfZWip2uM7bZ/bdSn7znsLbpMq3PlwWKfxbqNB7&#10;3p10ctz/GoQqrb2erWq9OFS2XpUqUCojuyx7+mt1fp/gcafehoEGjERFG/K5dB1ggAlDhbxMaZUy&#10;XFYp6vUVZQkNUAGTze02h3wxhgqgeqXyekMV97JkMbYSVBwwxqz0Llkhc3IiU+vZw2FOWAASZX/C&#10;fRGkRtyXqmMqUrrAlWCpJEERmb+zy+K7PlQeu/HCssca+X71106bWDadIps8MW6mAtYOMyeVg3l/&#10;oMLCA6RiuwqyNwhABvKvkoqsMwYQMkxKuNJpcd7VxzLOITO4QmTwSDbwQk96fuACvpUBTkaoB8Rk&#10;8LinxSMnpLiBaVv9P7J6O0hNtxVQ2wrqN6ncRoChmq8TWK9BOfX/gYowkjIAkWICDWAAPG2sCxVV&#10;HegAhnYDFaqrcrq+b+aYTKjMWEHhLNugWjLUMEzHmLcLNLZTJzNbtrY+t64Af+VyLyubLr9s2eIl&#10;/1H2UNupr1u5lK9/Ol4jwDXg+gDU0lDRMVLqutaMH22e5zlgFSaUKkAKRapQCS46bx73QKGe+mpO&#10;R+LeVPifoHIIaLCsVIZqGCjXDZVBGi6HLcZUCcapAVEf/vVKZfN2BgeochkFY12Gg6wLE1gcEOA8&#10;QirTUKFCTFFSO6VhMlzDUNk8kDVYC277QBgg9TBVwG53Xb2kACNFX77zyXLQKqPLLtMmlB1WmiSI&#10;JpS3TJ1UNpcTbyrQeFR+5xnjy+7TJyg8HK9148tmvHNd6zbBpFi8qwIASQDgZGTt1pRtIJh4h8Ub&#10;tW6L8ePL67Qd46FXabvVBJITDIDGpF2UB5AIRbmRy6TbHVXfXftA2LmHbPepWp6qfVHJ/rCem8/M&#10;1Fg7/rdCOzl9JlBSsVaR8xMKAg3toWQVopmCJdUMyGWCKaZKKSQFLsOH0iWAfKe+T5AQMqLW3Dt7&#10;DWMyfRdhJ7NP4ga5Oh0mBL9G48HNpowpb1l2dNlp+f8o5UdfEizqBDXGBabO4hpmBOJOchgq2tsh&#10;gMM+Q5Uz0Xu/yoQYmT5mUpym9WoHIiKlGv4ZpjbcG0mpXBom6gBDnTaWW5VqLRMVAgYoGDv96TMn&#10;NuFf/jZVjqtaqPTFEWs6UUHY18eelKFW7Hy9EewfHwCgHFep14h6hoGRDWwsTyYn3yn1/iJk7yaI&#10;pFQY4yxAasEKpaqWd/zPL0u+94nylv/+t7KvoNpv1uSy38qTyz6zZpRdZk5RKDixvBHABAPvq3iD&#10;HAPHB6jXyt4oxdhB8PHTPNsGbDl1aE3ecyGHwtl3lOPvqrHajoKEKUtbT+FFnRorSV1yNsTosr4+&#10;s4W+783aZnttu7P2BZD2Esj7Syl5JutwAX+E7PBZPPQ4seyn791Hoeie2n63KWM19hPY+p9raoxD&#10;8oKQbE0cn0yenHxtwUZ2D5UMxxfIAbVg4DVtq9YwlbdLoWwzpHArqeS2QNwOQL1qCDlDKjQz4CS8&#10;fUVZb/zo6FzW0vcTRs5Cyfh/gEVYC3jqiLacNrW8acx/l2sP3r4s5toQNdTwjlQ8ZUwxYzpZ7SgT&#10;qAz7DJIt/KEaYHksFWFfqJOAko9lXQAR7uFjsZwKxfvTh5UqLBIVNimWzGC1cA0rFkYduFrrxlSG&#10;hwSFoRrMALJNQmRwAIk2YLMZtP+/UIVKjQBVnshULPdm1BOwHizMSoVlmJF37lugAqqHrijHrP4K&#10;2YRy2Eqjy74T/7vsN+kVZbcxLyvbj1u2bDttkkKyFcprpDbMCt8AqHjad5pCQzn/XitNLvvOmhLP&#10;UO0kCBjvbKyem3T8PgLiQK3j1dMHzQKCSVK88eVt+tzWcrKNJoyLe0Kb8uSw2nbT/9pLtp+gOUjf&#10;d5jCzmNXmVpOWHVqmbPq5HLyatNVn1KO4WWhggvADiErKXXdRRAy/iJbyH20zVR/rVTyVXL0dQXQ&#10;2gIn0+grlFdrPRZzCAFQ7WuNJ0kisLTtrEhY5M3pWYSMgioUC9AE18pqX0UhY5igIiu4umCjHTUD&#10;qlVHvSLCw9UFV4TB2pcNJ4yKm8oX7fJGXY8LBVDNApKUkFJ1iaYKUgtRW8/xtfyD5apSlADjsA9o&#10;bC1UT6jM7F8/njJQA1B9SWEeIFXDhw2TrQVqGKp2ucv+EeaRbPCNX4d+ORdQ9MW6VClDhbGe7f52&#10;HW39GMtQ+W21hgpVyjcqGSqNswTVk5QMOFViPFKfJ5MTWx9QBCp+7E0lFyKeAOaBRS5IE1Y43JtX&#10;LWYACKi0c8qSH3+yvPDz68o/f/Hl8o9ff7U8+91ryt3v2aOcvO4K5W2jlimvf/m/lXVe8R9l/fEA&#10;M75sgaIoJNxjpfHlIDn54atOK0euMr3sLWi2VTjGrPU9BdTRaj9OUJy48pRy3KoTyjGrTIhM4v6C&#10;Zkep1usBVN/J7PK3afu9Zk4WJPq+WdpW4JwokN61+rRy6mpTyrtmT1Y5tbxT/+8kwXa8xnjHaZuj&#10;BNahfKf2560KHTcSLMw1fJNUdHupFzeDt5KK8DDkFuoYeHfHFlLezQU1s+XfMCGzmW+YohBt4mh1&#10;ILwyALhIYnAzm3FajtVmSJ1WETyzSVoo1FsFgCpIjMtCpQQYtiqQCeS496XvW23cK8qrJ61QNhg9&#10;upy8yarlH/xm8m1kAvP6hEJFSJjK1SYo/pVSGSrMiYkwYKplPkLvkJAwkIREf1/qxaFiSINl8m0Y&#10;phYo14EIVXpRpTJQBogyHwnx71MR8iUsCZRg4suB7Lp3l7n/4/EVO5aJCr+/ArDih7El0TldSb0K&#10;0k2SQm0ARtaP+1QuOYkeX2VCIkECnCf4BUUAqxeHNpcdVHcyPYnsX86mXsBctTtVCqyY03bHB2Kq&#10;zXP3fqAs+dYVZcnPrinl4RvLL645s7x705XLBi9bpmw26iXlLVKY3WdML/uuNKUcJOc+Uo5+9Oxp&#10;UpYpCvXGKhQcUw6aPbUct9rEcuJqE8qpa04rc2ZPLMfPnhCZxMMF1+4CZ3OFi5uOyyeAD5DiHaaQ&#10;83BBdcTKYwXUpHLK6lPKqfrce1Weqe+g/q7Zk8o7ZCetMqmcLNBOACx951FStt0Vim6m8ctWgon3&#10;Zewn6PfiffIKT3fROGwHdQbMqOcRlLdNnxxh6y7TBbOAPGjWOO3X5HiX/ObjmRQsIBS2zdL4iXmO&#10;eT9Oy4KLhAih5WpSJOY6BnxSrJjZobbV46bysgqDXxEJHMK/9ScsH4q/+bLLlY/v+vqy5Jsf1fXJ&#10;8VKk0Lk+XCstGyZD5GXKFi78Ap9x6NeGgADEMr6WCsU9KvxNEEmpMmGR96eGLdXpXYIM3+591yCh&#10;WMNQWZEoRwIqxlStUqUKEdKxnOMo/hHLQMU64PN2qVw9TJ1KRdavP8hQqq/QkzQ9TB1POZnRhoFx&#10;EpvwL08wF0EXpI6tHAbmvat+PJXhHxM4c+Y06yjnV5DICgLavLsuKvN4uI5nie7R9nefV/7x0CWl&#10;/OJz5akHryxX7f+Gst0K/1G2lnLtJEfZbfKossu4l2pMNqrsPW102X7SsoJu2bLPtHECTSCtMbmc&#10;JKU5cY1pcvwVFLaNFjSjyv4rLV+2Vs++tdRjx5mjyj4rL1/2nLpsOVSOffgq48sJAulkwXOaytPX&#10;mFJOW22SgJoYgAIVQJ2oco4gPGrlCeV4AX2gwNpKoPJWp8MF+5zVJpcjBO9haueFM/vP0FhMaopS&#10;8lj/gQKS6UzH63+8Z63p5ax1ViqnvnIl7dv48hYpG5lIfryBCbuzFQqvrjEUWb41FNKtIcgwlAuF&#10;4p4XqrSW1q8vtdtyogASnBsovCRhs8tKOn51MBdusGq58rVTy/NfUKd67ZyykHtVwAJEgsowtdaC&#10;5BKjk20fTnTHjCqhOg79MvxzeIjv9VChUpSDKgVEgqcCZrCAqFUqgGFuoMEyXK6z3qFfQGVl6sFK&#10;qFCiHhgMqk/XMkDpy/RPgchg5TgrdzB/grSHKsZTValIg8YJ4d6V2oDIUBksoCIDRMiY2T9OLic+&#10;YfLYCuMX6p2oMFAtVP2yjLmAmOqLeHxBQAFX/K4vj4MILH7f9pn7LixLfvrZ8o+ffbn88MPvKF+a&#10;s0u5Yc6e5Ybjdi1X7bV5+eD265Vz3/qacurrVi9HrDa2HDx9ubLv5JeXQ6ctX87ZbPVy7Z6vL187&#10;+q3lpx84qPz2Q0eV92+0ejllnVnltpP3KL+88sRywzv30fhsbDlizRkKKRXeCaRT1pha3oUJTIB6&#10;Z8AmoKRUcwTgHIWWR2lb6gcKnG01PttPCvrONabrM8A3KULFIwXd0QLwSI3BjtTy0Qobj5e6nqzv&#10;Pn2dGeXsdaaX9689tZy5zrTyLv2fAzX2e7MA3Vih26YTR5XXThpVNhz9svIaQcMYjAQEY6mVpFKA&#10;hULlrP3lYyy3C1OlpJobC7DXaLy214wp5fLXrVqu2XhauXLdCeXB3dYrn9tiYlny7Y+V54gggIXI&#10;QmWrVF42SLFdU7dCGSwvx70q+dnSUKFW2ebx1HD457IdU4XV8M/QGDCDRDmsWEtB5ad/EywgA5xB&#10;qBIcAMrsXxAdlkBRsoOxk6IaoCzPj90gpUKlOOAaAzMXkBvBUQIPdVmUxM3MBSTUi7GVT27C1CUs&#10;qkINJil6tfIzPcD1dMyyJhzksQWti7eu8gIUAKvbSbkW3sPk0YvUJigF2T+/97Hyz+9cKftEWfLD&#10;T5UXfnB1eUHlkh9/ppSfXV/K9z9bHv3KheWLx2xfvv/BI8uSB7X9HR8q5e6LyjNfelf5zXl7lUvW&#10;n1IuefW08oN37Fx+eNoe5axNVosX0By01sxysMZPx0jd3iGHB6x3CCrsRIWaJwqqOatqrLbq9IRK&#10;4STt+wsqEhZHz55e3rvWDKmbxmH6jpNjDDZR204tx+tzx6pOwuMUgfdurT9D6nTy7BUF14Tynlcq&#10;xFxbYeqqEzVmHFt2Uji49ZiXlndvuV45dr0Z5Q0r/ne8ro0Xi5JZnDXm5TF+YvbFGlpeT6HeG6Vy&#10;pP53nkRWcFRZT1DuoHHmcQoxz5RaXaBjuupVU8t9u21Srt5x7fLcHTrnwBPXEYh6oAxRrON6A0/4&#10;QZphMlAsR5vqpNafJEEhaGKOaQUqbAimFioyfgDTJyYopVgAJf8HICuVAQuowgSV2keEyvejgMkQ&#10;UbcCGR5D1cME4UywZaDXUx47LaAYS/nAWPZP6YQi6USwnoP3iWpPFmFfhIA88XlznlSDFcqFStUx&#10;FEA5BGyVijpZP+oR/mGGChVjAC1bIMXC+jcF8fi438tAe61rHe9yyDe65osoeZ8er2N+7sEPlxe+&#10;JfC+fVV5VssL772wLObFl3efWx7R+f3FhYeVX5x/SHnkmhPLR7Zcuxw0ZUp5i5xxp+kTy9sna4wz&#10;c3y5+A3rlA9I5easOamcuLrUC8VZeXw5dlWNp2YnZHMIAzWG25dpVrMUIq41rbxvrSnl3VI1FO4k&#10;bTtHykbC5ERgZCw2a1o5JdaNK+/bYGa56didyu8+9s54xzv189+4WjlunbHlyDXHl4On/lf5wXv3&#10;Lk9ce3I5Y/OVy5sV3m6o0G5NqVDMrFDYR3Lj1VrmRjQ/SbT71LFSq1EaN/Ig5+gYP7510grlbVp3&#10;iI7ruBkrlvevNbkcO/Y/ypKffCFmWvA2rCc1zpoXyaderehA592szhK4ZPiC68N+gkXnXOu0exmf&#10;ox4deFWwFq6u85e/tqlzK5JFgmUgelRt0W6oJCyRFf9cgoT1cNUXvwCVzTAZIpshsvXL2qlmJ9kZ&#10;IGrB6g6wqlSOrQAsT9DwCQMom3uqVCpOvqAKiHQxwhj4JlitUmWd8VRC5eeBAMjJiwUCLJ5gJRRU&#10;afMLJm0GqW3DAi7e93Afr1rmB9/4uVJt9wA/FPCh8rTAevahD8Zbi174xiXludvOLx9/6wZl7ynj&#10;Nb6aWA5ZZZUyZ42Z5bN7bFF+9cHDyl8+cWI5c7MZAkkwrTJdKiJnBJSwfCDxKAG2l8Zxx6h+xiun&#10;lPetPbGcLhAJHU8GHqmXx2HHC8p3rL5SOWTCy8on99y0/POuq0rhBTgPfqQ8K9VY8o2Pl38+eEVZ&#10;cMM55Q9XnFi+f/Y+5TcX7VMe/+wx5Tl1gO9cf6LGXMuW10iFVh+3nEK+FWJGB89qbaqx1JsUgu41&#10;bWzZVUq1laDaSKHjRgoBmfG/ibbZUoDtJkXdf8a4cshoQfX9z5VHbj0jIHmCp4xvVthOxNElKGoU&#10;0sAUalR9YyQL36owue7OPOoVphYqjHpOnH2noEqYhi3gElge8syNYZHqAqhVKkBLuAgJY5pShn3O&#10;/vWJCADrqeXRDptnow9bPEslkFqVwgIyHWCfTs97VGncv0qQXALRcFbQywGXYHLGz1D1IDH37/x8&#10;piqUKa19yM5wYdT9piC/mLKFKN40NBJMtgekTPcDU1r8QMC9l0ixLtO2qJk+o3Ha4vvOK89LWb92&#10;4FvKIdP5wbnJ5eyN1y0/Pe+wsuSBS8s/HrxATn9++ZngOnDGy8uxq88UQArhVp2WSrX6ZIVxU8oh&#10;GlftKUd+55orxfjobI2Nzlh7msZhhHmCSuOrSGworDxhtsI/fcd71l+5lO99rjxzp/ZF52XBXXkP&#10;Lx4yVMfyvI5xyX2Xar2O/473l+fuOqc89rk55ZY5by07jvsPqY9gmjAmfoycZ7ReI2B4fQAvwdlN&#10;ivs2hYHbaHljEhYY06mkWhvpc1spHNx+yjip4IrlrmN2Lgvv+mCZz6MaikKY7LzwFpJPqVTzbyPl&#10;nomp1uK6j2DDABmszvfkd8MgWako//55hjKDhr9btSwS5gCDkVArwOrUKRUr4XpnWQZ4QsqqeSZF&#10;a3wxr3x+MajikfohqJYKATEdcBqQAEwPldcNL/O6aJYBzcBRPsl7CwSWFeoJhQ4O9dqUep9aT5jC&#10;ke6mTWFiKBSqxXiqBwuQ5mudwWlhGoYqfqGjKhU/gYNS8asb/KDAMw9cFuWiBwTp/ReWZwXXd87e&#10;TyHZ5HLkjEnl5qN3Lk995b1lMU6ufXuGx/s1JnvPZtPLkYLjaI2DjmF8tfq0cpLqcwTXPtNHl90m&#10;v0zwjCunrzVeYd+48u61J5XT1p5STl17akB18poz9BmNwxivrTKxfP7gbcuS73xSwGQn4sfiyYYu&#10;ulP7FuHxBfFQ59Ny7CdvOzveMrXoxveXj+21cdlBSrf15NHltZOWLxtPXiFgeV0oEU8V5z2yLQTb&#10;RiiZ4Ft34vJl7QkyqdZ6ExUqStG2mbJi2XH5/yxLvvf5slDXbUGMiwXSTZmciCSFlrmevsasZ11E&#10;KhUkwHF0Y5CwGGJoeRg0h38jgZVRFrkAwDlFy4CjsoaBBupvgs+cBBMVKENlyPI9FfVxeo+pMr0O&#10;jTm+cijo8K8NAfPtnn0v0O604eJAfYBY15Mo/GNsFdm/5kTZ2hODeZl1T/D6qZs0FouH2XqorFKU&#10;9MLtcpQxaz0hS4VKBbNiJWByMEEzkjrZ/PL/7h3l/JYUy7KACcB4K2z8MgdA5XZ8FrA46f+z42bl&#10;I5u9qvziokM1JuP/ap/v1f9WmLjk6x8sXz35beXAlSeWw2ZPK4drbHUkb01SGLbPhP8up75utfLp&#10;w7Yp3/3AIeWH5x5Uvvne/coXDt6ynPP6WeW4VUeXo2eNKSdKuU5YXUoldeOX+68/9K3ln/doPwUR&#10;x8k48Jm79f9YlsWLcAQ8N8lDOQjHNK59Rs6/5EefLtfu+3qN78aWt419adlecDEti5vOPMjJ+zKY&#10;ePx6KRSPrjDLg8wg96zIHPIDfOsJPn7KaKPlly1fOXnf8vzdl5QFtyqiiHEVWdw+UUH459CvDQFj&#10;rN34B8uULLc+ZF+JcoTMn1XKQ5Z2PBUv0mygCqAEESWzjTqwKlCtYiVUhICCqk1UtIABE2U7rmqB&#10;6uv9ThosA9UaDyjGWKpJeQ6fEJ+Mx79ymqz+ny/p/wjSTNPzve/WtoCVPdlw+JcQZVawffEIABES&#10;zqOunhlnasdUrAMMg+UkRZ+0UF3rMcOVgAFSVS6pVP6INgZQgIR52w9pHHGWQr6Dy4/POTze+c17&#10;Hfg1j/yRgYvL8woDv/fhI8tOY/6r7Drhv8rBAuWcrdYqt5y0W/ntp88o5buf1djk6vLP732ivPDt&#10;q8qSb32slK9/rPzz/o+Whz97Rrn3PQeU87ZZQ6HjCuXo1caWw1caVz5zwDaC9Yr4nWIUmGPJ46Rz&#10;IQTknHAOMwTjvM7nuSic/sazygvfvKp865QdFbpuXk5fZ0w5btbocvBKGk9NXyFeKMqM+u0n8+MN&#10;Y8sbBBAJi1eNGRXPia07bmy8yObV2mbD8ePLliv+Z/nnvR8ri27VtWA2epOoYHneEFQGyoa/pEql&#10;r7wYUOFH+F2FibIDqRpKZaACKgDjl20EUURnzfjKEAVIgmtuHTa1cGUoWMdUfpGmoXKiwoZzW6Va&#10;oHD0hIk2dtRQ6UC+wos1dVA30GNwsDpQWZRx8JwEgURdzkXSgt+4egyVI5QMaeb/vFv/O2NbLNYT&#10;VgosXhEdvaqM53Vi0qagyaxfghUvf6njq3mC6WnagCpeZ+w3qwIQICU4fdYvgYo661GbBqoEqZb3&#10;qWRcdS8AEQryEznUtY7ExX36HgBTSaj6yA3vk4Pna5cDZn6Jg+9Q/YVvf6TMf+DjZe6dl5dnv/Hx&#10;Un50bSk/vCZS+/948LL6yx4X67P6fvZFxg8KPP/gh8vzD3xE5VXlz9e+r1x3+FvKKetPLkfMfqnC&#10;v4/H8aDCHG92FHQsCnl5aQudETMe5OTxnBNP6wZgvJNCoeBX5GxXHVF+fd7e5b6jtiofe+OsctY6&#10;pM8F7syxUtPx5RDZrtP5QXOmUS1XNhVcPNrCawk2msQvqqxYtlAIeM8xOwgs7Ts37wMqQkCVtqpa&#10;vI6sBWu+DHhauAyVQQrA8DFCvgYoyvSp7PzxJZaZpQ5ItlQoJjsoQgMmQLo+4ekAA6JoJ92e46h8&#10;wWbWAyrGUZ5BEYpVlapVKb+ZFpB6lcqdpezt3YIob/R6FkVm+wCpD+c8oyLGUFIvtuHdFhwoPQUW&#10;PYFfB8WBqIeIg9W6x7hTThh4ixWrTmUSNAlUhn0eU4VKjRD6uXTvTU+Ow7YQGSQvO5FhS8AAqFcp&#10;Q9f9qmEoFp/rv8fbtNtHnc+p/Oc3Plz+8dBlsex1GWLWZUq+i32r+48606k8/8DlZckPPl1e+NYn&#10;yp+ve7fCPToLdxQJlo87VJvZ4zqP3EdiJvnw246wxwmP/udEjYs+Vv788ePLnUduWT6x9erl/PUm&#10;lcs3XqlcuvHMcsKMUeXAaePK7pOXL/vOWqEcsLLGXRNeXrbm98Rm8vtdY8qpq760/P0Tx5f5AKLw&#10;z/cdO8WSAZVf9ww4BssgtXUDZd8CqlahXFqhsFAprIZ9Dv0CHJWEefhahH/XOwmRU5GsTH++lrq2&#10;ad6qlG9T0ofnhpQtDRUGPG34Z6isWLmT7DiDwTrHitCN5QpVlKFSvWT7vhUJDNri9Wb6LMCEvGqn&#10;OYA/X3uySh5LyRn0hKshzxpcxss9YnxFqJJghTrVcZSTFoATjx+o3oLVOlZnFR6Pq+zsbrdDd45d&#10;1y/mx68bqAxTC4KX27rXD7THL3Xk/8zvzvXtd9IexjbV+mNIaObdeWF57v7LBE2ua7fxscfxy2Ky&#10;q87jowqZDJOBArB8ySU/wCa1uO2s8s+HLi1LpMaPXHtiefCdO5Sb99uo3LDLWuW6t65VPrzR1HLp&#10;+jPKVVuvWr6466vLaetrbLjqxHLsmjPLsauPL1dvt2b52n7rln/cJiUi0hiGSWUkJ1R3GIjPoEKu&#10;BzyoUjWWbS1U2eknRC1M4af15m++l6LP+v3tupM7P4yOXJA5zAM64GI5rYfJ9YAqwerHU3MDsnTe&#10;cGDUQdZm/AAnMn7AVUMyynjaVxcmxlWNUj0SIZvqsj7Ll4NNb8//4f+SovzTp+eUh685Mez3Vx9f&#10;/vipXAYyHqRkvwIq3kegC+AJt4YJC8Bqxs9AtTAZMDsaTvdiSYrWyVsAXGbIR9Ji0PFdz/VZD8hi&#10;DJXfZ+v+jxRtodbnryTyg9n5XS1Unam9VSy2W8BP4SicZNYI3+lx1AB4slBc1nNOuKcnw6GZUwlQ&#10;rVoxsXkxk5sFFZOSgXAh26j+vNS0fPdjZbEAeez608qP379L+d05+5Q/nPP28quTtyvvWWN0effa&#10;U8uclSeUizZZrfzpskPL7y94e3nmf98jSBQGjwCXM70oUgtWa8Dksh1LAZRtGCp8rIUL63y8+jv3&#10;rtwWiYkKGWYuKKPzr6ywHckMymUy9OtnpQOVCeXDQSr/cISUuiEyUJQRwn1ZO17rgBUmVSI97p8p&#10;NWCcDAPF/2J/eIHGw1efUP6oEOH3Vx1ffnflcSqPK7/7xHHlD588IcCaq53nhKRa6cRzUQSVkxVA&#10;RSiUv+6H9UBRuh7OVQGzoxkkWziq2ufpM9Rbp15M2rwBycZ2tmxLFRv4vKDytpQBm+rx64g1e8gv&#10;0cfv+PozdTvvlz8fn6v7SyZvAe9Bj1/1oJ4qvRRUOm6fjwyZbfpMKH7Cgz2FWt2mMZDqT/J6Mt4D&#10;ojafbxIc/MojN7qf44fpvvrO8svzdy+fVXh46ISXlNNeOb0cM2NcuXqLdcrCa48vT332iPKUFGDB&#10;zWdI/VKdMJQwIg8Zy0BjoADMIBkmq5TrAdeLzKAwVCMBFj4ufw/QpFaMq7A/f3ZOdPKGahgkStpc&#10;x3+bm7+UGf459IsfJZBRd0rd5jEUIaB3kjLCwy+nkqFAtkxYDMp09CpAJSA5AHYoFEpA/f6qY8tv&#10;P3Z0+fUVsg8fVX7zEdlHjw64Hv4Ub63JA33sK6fliaY3Cwcg9EuoMAM0bAuqQ2Esu6dvQWrNbdG7&#10;1+V08lSndluvb7/HQIxkrQIFMPwQG0ChULX0Ni79/dT9/7r6PSrvrWl8tpNiGaiRwOL44+Y4IbLO&#10;odU+Oyeg0XgngEqonrqVe4LAp3MdaqYIoW7Hs1PxM6S3nV7umvOmcsLUUeWgVaaUw2aNLyevMqHc&#10;f8ibypNXH1oe/dwR5TE57FM3nBY/eWSlAiorVbw7vQJlqAyTAWvN/jQSVAFL46cYIJGoyEfq5cc1&#10;/MN8M3guKqUoLtpqooLl9tXPbT0SFRCWlPXZvwALmKp5TAVMCVGal9ve4PEvpfJwcMCUB0uCIsdW&#10;S0GlA/dNN3qFP3ySXwo8RhAdWX51+RHl55ccVn528aHlZ5ccWn5+2eEC7dhQsBgk0rNIFflfEYNH&#10;CJi9Lb3oMFQtSDiU21oHa0Fo6yM5bxpODlg9JF7XAtBvb1W6VHZZ9xl/ziWffRaVYl38nm9uQ7u3&#10;a422hbIFQBMzOdjXC9WO+iZUGKGij9d1jts3hQOuqj6pWHk+n7lNylXB4twGTAIpXmgqmHgjLWr4&#10;DGGiPsdvhd123HZl7xVfXrabPL7sP21C+egWa5dfnLFLefxTAuq6E8qT159YnvjyOyOkzESF4BRQ&#10;Ec7LQr0qSFxjw2Ww4rqrZNn+hM8NQ9X6p2EKwLAvkAGUQAiqxxALMs2AI3/MGRaZvDBY/pGCRxTm&#10;UrZAdVA57EOpKFuVojRMPOqRqe2kPM3pdBQqU5VPfPnM8pgOykrFgcd0EZWZUm9uAqseIaRCSuZS&#10;/enTJ5Q/XH1sAPVLAQRQP/nAQeXHFx1UfvLBQ8J+9eEjyx8+rtDwUyfoAN4R/xOwnuKX9XRx3KvS&#10;i4ZjCCwsZg/IBgCL36i6UA6gHtaOFk6ZFo7qVLd6f37aczElSqB1MZahxLFDGbSM89MWEFxenhU8&#10;3NyNbeIztAsojUMSugTPRhqe71gsoGJeobZZzC/Yq43/Zdhy3wb3lc/H8n0X6vMApuO8R8dcO47Y&#10;X9bXY7XF+WB8KeOVbpk5xagDkdQrYNK5jfUCLNYTIkrNVJJ1jRCa86023mL1j29eU/YY++9ll2X/&#10;uxw3Y/lyzxHblL9fcUh59JojBZVU6ounxAtaFkQSRFFGqFU/hsKAah5PLPyvYNIYHN+x//A4/dNf&#10;UzuP1bNMKp0E2A3ZWfMs1TBQLsPkyyQrEjKV8nG/oyJ/nT4TEwkVICVEPVACSbDBSUR5QCWO4tEP&#10;K1SnUvoyG/+wNXbGJTvoOpa9AqqUKmWoXBok9yox7pKhOMStf/zU8eW3V0qhPnx4+cEF+5fvny87&#10;Z//y7ffvXb577r5qO6D85OJDFAYeE8kLsoJ8lhvCpNfn35bJCt8Mzp42L3SmmitMjdmxBpytOmo6&#10;a957Yl7f/HvklCpDDUiNowY1mRDz/uTU4exAqPFMjKPk4BgqwjpS6my/QGU7pgKWToWYP/iQwAFM&#10;1yt0hscAtcuuA5XXdccyfIyygXNAx8P5iXOWcwPbEuPc5nKFZ6hsFY5rQeLj8a+eV64/YPPyk/cf&#10;UOZ+9Mjy5DVHlyelUk984R3lSYXu3ANLmDKlzi0SoBmAilcs8KxdVSxDBVCAhAFWvmFJvkVyTFAx&#10;/Sih6ocoLVTUDV3r010I2AEFXL0ydSFf8JLDpn5ien1HhVPVhsqDLg/MMOoGyzuQ9cEeIMBqgLKx&#10;zMkwVJQkO0h88P0PS6UA5VdXHFF++IEDBNR+5Vtn71O+ecae5Ztn7V2+8b69AqyffOiQ8kupFduS&#10;sGC/ItysWUB6U19cX2AuOFBhdiQbDuXJtyyH44XqpOGY2AKp0DwyaoDEsj4X66RabEfGLZb1+fkC&#10;7Ll769hLDg6Y87Q+s3pqFzx8B/ei2GYpKALUBKor6zbtdrFthWZgrmL8zwYoGftlqCh97D4PcW50&#10;rny+DMuwZXtCBmDDMKVJqZiNcev7yjMKJ5/jNdx0fNcdXx79jMD64skaS723zBcs/PJ8hHnVnEYH&#10;JkpAms/MC54Kb0I/LJ+lAiL5lKyvZ9m+n8Lw2E9fzGI946kKFNHQo59P0HrAskSl5laozA7LMabi&#10;1WS5srcOJBklKXVn//7GneeaAfTP6NDuDGAcRBP+RcZP1gJlqDASFA9/+sTym6uOKb+4/LDygwsP&#10;EFB7lYfO2KPc/+7dywOnqzx9NymW1OrCA7XNEeV3Hz82soQ8TMn/efJGxdxcDKmUnSLDwN5JsAXV&#10;iWzRSzfOFctAgirVBAROaQA6U9szGqssvlvOHT9UnQ67+O6LygsPfai8cOsFpXzrqrJEirTkgctj&#10;5vpigbaYJAQwxFgsQQMcwwOclC1QLVTDYyrvTwdPs9zWyVxSujOgzLBQ7XVSccz9kzlEtnVhXYWG&#10;bRbdlaXhys6MJEeGiYvuZMY5TxMIMAHyxA2ESseVuZ9V6PeVU8qCm6R6t2jbEaDCYoxc6yQt8JcW&#10;KPxosPT4HaBSuRz+YcNwWRiwpetkAavf12GQebDIYHM7XnqliuwffxhPtb/9a6WydV/YwlXLLnEB&#10;UGFSK5SjUarHVDdghsqh31+vz6xfqNTHjio/vOiA8u1z9ylfP3Ovcu9pby/3vOvt5e537VbuPfXt&#10;5aEz9y7fU1iYUB0XmUL2K/4Pv/rARWCKTQ3/RoLKiuSyhco9OVDluyvSIXHAMKY2RV0Ash0ln5NT&#10;PsdkWCnUC/deVn583u7l4i1XKpe+aXa5+bAtyu8vP7y8cOfFpdz1wfKsHG4xCQTff6pz/ggHQ6Fq&#10;GJnjrR6k4bYWGC+369g/r/cxtKXrOVs/LZIVhkrniqQEQDFeas+hQUqwUpkMVkDFesZgd/Ad+rzG&#10;TLwOYf7NhHVnhIqR9Fh4a0KFce1auCJRUdvi4UUgq0qFBTwCJ6GSMRdQShU+pvAP1bJStUB1alTL&#10;Vrl6uBATKZJ86xFyClIqOAjI1Ikz/vfzVAxbuPFLgiJnqfMDBUFXUtbb0lBR8k/5Yv/zfofYORIW&#10;uZOhVg1ILUx5MnI8BZRAhVJyD+oXH1Hod9GB5aGz9yz3nP72cpdguv3kt5VbT9y53HHKruXBM/Yq&#10;3zl3//KzSw+LdDtQ0YvwXcwhjAtTgQImytYZsBYqzFC1Fo/aNzZfMMXN1DDV5YDPC4LnpSD/FBD/&#10;vOeC8vT/nFx+fMbO5bqd1yjHTv9/Zdex/1GOnDWqnLHuuHLi7JeUa3Z7Vbnp6C207/unM5LUaGBo&#10;ofi/DCDaz9kMi80hYfwvPlONYxxejuPW9hiTfAeBycnJnL8sE6KEa/D8ct6Za7mw/tIHP6nz9G26&#10;NursyBQudPqce4qUAKW2mMcZQKld13HAGqhQI0MVT5ELnn4sBVAJlcM/SqtTq1QtTBg+beOhxcFx&#10;lfxeaoQBTj/PLyECKsb3HVQtUNTbsVVOXWLdIFjU45/HzrnM+1bUmT2BcgENIMUBV6gwYDNUf5Yz&#10;/lHjqV9feXT5yWWHle9/YP/y4Pv3LHcr3LvtlF3KLSe9rdxcobr/PUB1QPnpJYeW33z0qPLwNSd0&#10;UBFeRu+mC2eFGozzs7dtgTJgth6qDI0oUSuHgtz/efbOi8qfPnlc+dl5e5YfvHu7cu9hm5Zb91yj&#10;fHXbaeXmnWaXqzcZV85dZ3LZa+aY8r6NZpbLXjujXLz59HLaK5ctZ2y4nDqKN1WoUmHa7F+CMgjM&#10;4LqsW7FoezHj+/NmdYayPrbWAMrnw21xHio07KdVaRCeVKUEK8+rjeWAisfmbzu3PHWbOpyASNdF&#10;0CyKdwByjWqCQnDFT/AwK55OkSwgpa5lV1aoAMpGls9QtZbjqWGoerUyRIaqhQufjnoDlMdQKJGT&#10;FU6fJ1gJVU5TEitSrmVwyhaogKrOY3L+PaUt5zvNrWA5yfBIp1L0ACoBSztv2eUnIeMgdcBWLkp2&#10;nu/6s1QKOP6gcO4nFx9Uvnv+vuX+M/cot71z53LTiTvKdi5fO2Gncvs73iao9gil+tHFh0rVjip/&#10;vGaO9l0DSQHMBWmhAqgwOQyJCF9wX3z3vHYo5se1PTfO5Xo4X237h8KZCzcbW9676r+XK14zpnxx&#10;q1nl7t3WKt87dOPyjf02LNe+dorUaULZf/J/lM/ssUn5jsLWX39QynrFUTGF51lelcZ34/iEeyoB&#10;hO83NC04Nm9nGA0Pxmcp+UysV/hK+nwxgGp5kdTWxxbQaPtho32pjqaeozQrUwOSjoV6/A4Vs1YA&#10;LYBxlrDv3OL99sy6qJZhn0temuoxFGOs5unfCPekRjXss1rRScfyQNbPyQpDZR/MHyyg3vsqMGXU&#10;ZZgchQGPwYo5f0yojTCwhwrRiUSF2PgrBkOfObnMlT93StWWSJnpS6CSQMCaKxDinwsooGIqEjvq&#10;CbUx96+RWQ6Eg0RNIkwTVHlv6rQAgmTD77k3JeX52aWHlO+ct0+5971vL7eespNg2l62Y0B128k7&#10;lwfeu2f57nkHlh9fcpjGX8dI4U6MfeF7nyQsoGerQPlixpgA48LKEewQXt870KDDtfV2+R8KBb8g&#10;gD6/9wblxoNeX75+8vblx2fuUn529m7lp2cpZD166/KFfV5f7j99z/L0l88VhB/SZy4uz8mxn+cm&#10;sUonPYbBsbFueHnYgAejDlSuh6GsAVF2DIsU/uU9smznWCjb47PFuagGYHQ+bciX1ndKBg2oYl3c&#10;x0oDsm6cJXBinKWyBctjqBYslzGrgnoDFNYBxTVfKvRrYWrN4R/+mr7Jjd1QJpnhCsCqSrXlSFD9&#10;tQoQUEUGXVD9DaUyTAaKlT1IPVQpc/l+9UhcVKgSoh4sQ8WBuORAW5WKrJ92HqhQKaD6tcZTKNU3&#10;ztmz3PXuXcrNJwHVDuWGY7eN8g6Fgvedvnv53vkJ1a+vPKY8XGdVBKwNVH4amIsOUPHYRwXNQI2k&#10;VAbHzuV6a4vvufD/o+y94367qnLffe8593M85ygI6aEjApaDvbfj5yr32FFAiohUgRAIxIQaehek&#10;CoKA1CCIYjAhQBqhKSB2VBSUvgkpeyfZOwELrju+45nPnGPN33p38I/nnXWV31rzGc8cY8213jjW&#10;U5Yv//HLl//4wCuWL//Jy5blPS+K9KXLv130vOU/PvjK5ctBJNIvXRykye8KBt5HpK+oUyDfwN0g&#10;TSWUUdtIK4lMsF4XqQk05/07ah7495pQiUYoUK+dSQOJ5ryJZphYkMaEch6YVJVMrA3l+4xEjT0F&#10;NKHqFDARhIJYjDHyJpjHXR2HIpXykKqTqJAqBSOIZHj8U+/PlnnGlkG+Jj6COJLRP8P/QVH/qEBw&#10;G59jyo3aDnPVOicTBOGkOElO2IoEeYDzfdpHhDD6ZvSkkepjL3/w8tEXPzAjf+9/6t2WCx575yDV&#10;HZZzTr1Dkuqtp/zMcsGj8KnuFj7XvZe/fuGvpg/GanUikuybf3V6kBuDo+sbGWDhJ+iKFWDAQCby&#10;nvLwj7c7wdqg8oDrA7AMTL6gdDgUiA9y8qmzfF4Vaa6sICrIQ94YzF8KleBlQp5LJTZItSJEw15k&#10;Qt1cB6xSwNNAl12XeVLaV3l+K9eD6yC1cRkQkMGvAuvrFmRx/0YoBTYG6VK1Avwv4MREKKsTJOLT&#10;CPpEQiMW78hR38jE9yAhlsm1Q6xA9dn5dzoQx9AsasyenDeZnKaBjnbKSaKmUAqrB7GCUIBVE4zd&#10;5EVTKM3uSE+DVDQKEIb3lj4bjZ9pKRGNz6JeoWQwFiVD1VIO8/kUhOIEIQuvg7Q8PyCQ3wko5OJt&#10;TJ80Ub+Pv+Lk5Z8g1Use0Pypuy7nPepOSag/etjPLn/4kJ9KpXrnI35+ef+TYvr3rHstf/eS9vA3&#10;SA9JuZBp7fKdKqwjVpIbzvSPLyvFPJ95PwMDdeLGt9SDpX4DsMIDkMBFRtP6oHRKH1QuBmiUr2Wt&#10;3XsC7XkUC1sJckAsBjxkynpIw3OoRhYG/hyAcJ605t3ONqSVWIb7cL5JNurzfCv4jUGEQM1XKBIY&#10;7VwLFCvyGXaHOC2QUUlkUtmoHcKgEZxoU7552mdALJPqqrdpZTokYgo4TwMrkVKdml+V/wQuxlv9&#10;Tx9ORS6RyeQCK4VqeZYvpVJBKp5RxZTPhKIfBPP7VP6XpCC5EuTK6Z8BYfK/KUaDUeUt66IfpGJO&#10;6Qe/TP3q9I+8f4h+ZEwPY/CnclV/KkjB1A9SfeSF9xn+1CPumESCVCgVuPDRd17++Mm/pIe/v/Xg&#10;JBWWAlJxcbkxvFOVflQSK248+aZG9qmGNRWqUh2JVDk4SzmRAzbqQpUItYN8fT58GdYQ5kAOEowl&#10;So1U5OnHcyrKE2lmAnEc8pV0lUAzqexLoZqklVAu+7fU31p/X5bb1E/XrT7wJQ+5mpJBqEYsHiCb&#10;aBWzQhlSqgEIBHGSRAGmgqleGazggy+QiQe9TwgSNVIFDr0tCBnpTKQBXBRUChHQ8iWMv8m0UivW&#10;twah0pcymWK8J8GCbAncpeAES+tQqM+ne4QAPXKQygqU/0mxvW1LakK5rpKKV+wBJHL0zySDYP5B&#10;aR1CqTz12x9TP8BzJkj1D7/1gOVvXnDv5YNP/6UMpeNPMeVDpf7gwT+RBLvgUb+wfOCp94gp4n0V&#10;+Xv1w5OYKCBWK63cHqTKZUigEWuLVPapMl8G14xreGblcpBIaRnQ7woy8C5UDuwAKyZCtXjpMKeE&#10;JkXxr7ZgEm3V+1iVTLT1fJxXkqcHLAZ87v6N9TfPyPq4RiJWJZWmenyRyYYKHyhJ1aaESaRUK133&#10;qlBOZ0JBHr5OzGfLPN1LpYqpIWSCVPnRnyBV5v8oiNUCFfarhCdpzAUoi0gimwjlULqUyoQyCEaY&#10;VFIshcsveZNWV+Tjppi1Eaj4bCgVpLqkk+rRyz6TxUpUCVTbPlMIBdg5RDLTGdxJmgxaiDz5z4zz&#10;x4WCMU2MPvhgyOen42Q+Hf7UP73yoTGde+Dy58+91/Inz7j78q7H3yVI9QtBqp9d3nLyTwexfian&#10;ghee8YvL+55yt+VvXvSry0dfetLyidecGj8uzgGlwrLFTUrkgtqY1gWxTK4kT0sZAOvvVbSBUAdT&#10;86/I94EYAwiF8aCsA7Wrj+tiuufVGIIIUQe/SWK4L8+t5j7OQygrlRD1qCKkbedVz8/1/bwC637j&#10;9/v3kpooSZaiViZYJ2HpC+EgEsTKa9uuud4iVpr/peVcFCruzTlxrwK86mGgUEz7cirY1AqwYiKV&#10;K+pMrJz+xbSfVe6QahDKpMKob0/9QI5Zxikr1YsymUikfg0kAxbEEWKsZxrKpemfXCKCeEz/5FPF&#10;9A/iAIhDqHAmlEllRauksgOXrAeNVH4OgEXgBygv0hEx5MQ+/bpTl0+96pRcmvSR3/zV5cPPuefy&#10;/qfdLchz5yARUb+fWZHqosfdZfngM++5/NUL7ptrBAmnYzEgao/8NVKZQAQt+s0NeGB48GhqyCCI&#10;G+6BkoNlTI88KCGVByZtzoOZVF6IazJYUQYZ1qQxUdaE2YVJZeQ+rIgcN45j4utcxnnW39J/ZwK/&#10;MgZ+K+d1aOQhrcQyer9SJwWTQvXrzLVvpNoJUsT9qoA0zvMaj8silqaEV/JlW6Z9SazIx9Rwi1RX&#10;8BmHhAml8ZckKsDQ59eUGplMLpMKQCCTirFOSl0+XiqAZJAKruxjIauiFy26FxDJRCiTKqWukYrB&#10;nCsZcpon1ptUDrFTpk3EinwLVuyPE8MX+mSq1EOWj/7Wg5aPvOgBQZh7LO950l2Wdz7mjuFLMfX7&#10;6Zj6/VSQ62eXt59+x+XCx95J6/5C1Rz5g7wZ+cOKcUO4YalUY/rnm+slN+SlUkz7SEWsLVIBD8Yk&#10;Rkk9UBnsDG7XqbwOHpgUztc219X83L+iEgpfDuLkolj6Bjjnfm7RlhFGtm11M6xU9bcSkMhPvUGW&#10;hmtpj+sGdN10/YZCSbF0vZticS8gUCOSwb1CmUSYpkomUKT5Gk8nlEiVU/wkFYQKEgWhMlDBtA9f&#10;CjIZjUyDUFOEuhEqyUVQLQAp8v2qQizQw+gxblEqQF8TidTKBakIVuz7VCgGy4SIxIEMFbZoBh0V&#10;1QhiRR4HTSF1DsD8U3PRPEkI1UiVU0AQJOJ1d953Ul4E5Jj4U5DqH15y0vJXz73v8oEg1cVPuPPy&#10;9kfecTnrIT8ZKgUIUvxMkuqDT7vn8uFn/cryd0FAghScB9HGvLhYsQ1SpaXsxIJkikhZnUwoK1Un&#10;VpCKwVUHqNYBxoBj4GZ55L2kKQd6qzMpDEcPOyECM2G8jYnjvrXd9f14vK/13rG/rIs2zp3p30wm&#10;ykAk4tsc/HYZFW8nwphsMjyE1wEf3iTqJ8iPEgapeuSPtKkT8GyikypS+VEyitxH8gdCqUwqTQNH&#10;xE+KpbKJZfRHN0GcQSzyCkjMakWd85AMMD6pd2oy5dsaKBY8QKngSZII0VFqku379GtPyy8Vfbop&#10;lsOCQ7lgICoFsULqmgz6wD4RnlkNUoVCxXw2EflcDhLTPvwptidcz2vz//jbJ+XU70+f/SvLe1mN&#10;cMYvLOc+4hcy2vfmB/1ETv3e9rA75DOq9z+JyN+9c4V6J1XsOy92uylpCRupQC7ibMQSIJsJJIvr&#10;QaWp4CCVBtfAGHAB8gxSBuw0aCmP9qo2Sr0dqUlg8rgvZW1Tt18TS/WAKV87D+pIY9/8FqmYpoQo&#10;ln8HIK/rYOK0KR194rrkq/IFul60Mx0UtNA2yEV7v8bApGLqJ2JZpfqsIgCxSCFJ+lS0BQ6e26J/&#10;jUAzqZyHSH1FBTOWVKxKqEEszZoExmwSjDGLMiEObbpHmm8AR11O/SATItIAafbHGDZMKLhigiWp&#10;QPWt7D9VH8oPu9gRhAJmN0zPh8BBKgcq9AMg1eNznpsfdwliZSi9LU36u5c+YPmbF91/+dCv33N5&#10;31Pvupz36J/LqB/TPvtT5z78DsuFj77T8idP/aVcwc5bv3xRye9RmVS+adxMyORVFRUQDZJBIAcr&#10;bJH5WtBMKg8+YVj9av1rvoO6nAJCiqYeF7t+YEVM18WxZpLVvEmlvIIRkIrzqOfCfkwq6v173Cbw&#10;e3UNNCVWvYlCCvhC0thGPpT8qPWUL4nU/CqMG4Tinjidlcqk8jQPwiTJ3m4yjekffhR1+h9nWqqU&#10;UUCTKsaYIoCK+FVSmUxWJSPJFVO/6ld52gdq2e2okX0r/38qBSmkUkkqf0vvKyEVOwKpTA2QK08Q&#10;pFIxxbPUjh9FGy83QkxWUTD1+9vf+tXlL59/n+WDz/rl5aLHh0qd/tP5bMq+1FtP+bnlHaf9/HLx&#10;Gb+4fOgZ98hX6f/hJYTTeeUDUj0uL3S9WdxYq9RMKgNCZZg9SORpIIOqD6wgFW3rQVgH6xi8zjtA&#10;kH1IL26rwzONfoUctey8UckDTLytNj8TI4S+CpTENjrPXSKZYEBtnuqJOPm7UacgRiXXah/pY8V5&#10;N2JBKqmVFEqzhRGUmKd3oBLKBDKpmP6Rx2C6XgEKXlbEpyIiiFKFUaXcSKVV6bukosxY3SEUCxWC&#10;KDX6V8mUStVIxXMol+ECxMo0SCZCScWSVCaTpnzypXL5RScRqsS0jQiIAhT+ihIpz6WsVqSX/P6j&#10;kkT+QbYSOIuff5NU6pOv4YHvSeEf/eryVy+4//KBZ+ihL8+n3hI+FIRCpVhMe15M/d73lF9a/vRZ&#10;90ylYiEtz9Q4j/xYZ1Mq/rsiN5dVFXwf4WqmHUGgtKbnhTWOvKeCGgRBqNbHZWMMuDGQTLI6aN2n&#10;ItuNKOf2rX5GbkO+EcaoRDJq+9wG6pSxRgB9Xj4Xp4lGCiuPiSKFos1l+g9V51oIIlNHqL2VSYRi&#10;mgdRBmlSeYI4aQjzgy8NUS8Sje9T0N/bjKjfE5pKkdfnGfyMyuQyqUg9/tKnb4SCTPosWcye2moJ&#10;iHQJgsHXk/K5lJDkap99NtEABBrQNDCX8r3h1yDVaaEc+FRMARVr34+0BalELoXPjVyeBJkaLm1r&#10;/zqxfOKdTPox+FXsF9LiT33spQ9MUv1Zrve7e673e/vpej51dhDr3If/3HLuqT+3XPSYOy8feNo9&#10;8j0r/KmPvfyhSSoeOvMtQVs/SIU6pZWMm7RWKqYjs38lMs1gkFWr3QdgwTxYdwYvqP0gQYG3SXWB&#10;ANRP+b3I4/q92rNP238/n3be5Hd+E4YEAnVgWFAnkUmki2uCEgUIVORSpVZHX0/9IIpnDVYkCCUy&#10;QASIAWnifgUO4iu1fiaVSWRCga5KSaggSyNUJ1chUyVSqlGkNu4ahzFOA12BGnlWeOMjWpuJ1MjV&#10;CDX6WqkQJXHnc2cGqYj8Ed7+dKgVYJ0fhBpg/ohaGWPqxwky1VOq8mV8sixOPleiB3IlBeU3t1D6&#10;qzX1+9hLUaoHLn/66/da3vvkuyapWJ50zqk/n2R6+6/dYXnn6T+/vPtxd1n+lOdTz7/f8vcvedDy&#10;z+FPcU7sMy8oN4CbGSTiP9XntKMFKkSeRrRGMpPHedYEyrcK5aLc8sZqADZ4sCZi8GZdHcQg6hjY&#10;pET9TACTYS6vSDH12aqzmtU+RipjpG7P47OcKr9FgeIKClBsINSItX4oWZKHMgrejI6VCUWzD0Wk&#10;z0qFSuV9CdKkSrXnSwYkyxUS0W6jePXbwhA2EplUJlkllSCFEh4XpGIayMwIYy7jXmGSmVR1erf/&#10;DYpur1QHskAeSES/AtXHDA4y/e7pQSoHKiCUZnv7PvW6IFWG1GMaSOXKj5JDBjgQpDKhBrFUN36E&#10;VqJXQK7PhCyy1o8gA4to+WoSPhKEeX+Qitc6eH2eVzzeedodl/MfcaflXY+96/LHT75HhtL/9sWo&#10;1EP6i4m5OLeRKpXp7byWjVpJpRwBNKmkVgpUJJkizwCxHwUZZjIlQRhcBa5z6nC6kQO5lLPO9XWQ&#10;t3wNSoyo3iBSTxs8tcs0yoa3qdv6fEjle3HeigpCHhNrJpkJmGRyfbtulVQrxPU1qZJQSRCCCAQT&#10;pDAzsajDIOY9ZIVF324QCliRXC+1KsqVfhTEYcYkHx8SaXwOkvXgWk71UJwgQ4xLEcLQeAf0d1DC&#10;EW/yjL/sE+lnXv/wVCu5TlKsfQQN8HPsV7FjBynkR2mHBAY89RtTQE37kmBBnEEs/ShS2jmZz/3u&#10;afkcjCADqyg++uIHJKn4yMt7Hn+XJNVFj7lLhs/Pf8SdM59v+j79V7SI9iUnhcKdks+49v9eKFWQ&#10;ys+nPN0TmXCSIVDkoz7/f1WvG6SqoB7l0oAZxOqBi4YtwlG2ItUplwe7BvQgxYxsbySopJjr2Sf9&#10;+/4b3K9iDlqArfx8zpSzLn4TET/IomCFyST/y0TiukqlAs2PyvvRlUYrHrTqYSJCIKN6jVT0ZztQ&#10;CWUiVXh74Yndf6/TPI9BkyrJRJ7wOWM5SRUEaWQSKTSFY2URbXW6p+lgXaKk6Z8VztsnqfClxsqJ&#10;xtZQKPwnSGWF8rsls19Fm0nlH+AfAxmdsh+WFvmrSRmkeO79Uqk+8NRfTlKBi8+4S+Bu+ZbvB576&#10;S7mKIr9JESqFyrEf1I8vNPHPmE2qg+fy/6lQKxNM05CrG6E0FRy+VJ/+tYGBojGAUtliENVpoAcb&#10;cJ0H4Zx2UDaiXAcvoAxMikqOTsZS9jb1OFlf4P6QqhLL29V8bl/S+jv1DEr/bAC4DDTdGyQzqbgP&#10;EMuk0uAfpMrQNwEFZhdug0hx79I4ki/kqn3I12CEp3upUIVUjLtqzD0OPS4B5BhTvyBEkAB8joWx&#10;AfImDQEK500etiXt2wcqKT975qkj+keQQpUBOuY0EMViWhgHhqElYCFyMQUMgvFgN8EPkMT6B0ql&#10;IFT4Uq96WJBDX02CKKw4/1CQilc6mOa974l3X973+Lsv7wlCve8p91g+FNO+P3/uvbM/pMqXEoOg&#10;RHLyPzByo1jyD4JUTAHzX+qweDPIIsINlYJInhqaYPILGCyyvFjlHb/KaQy4XsdgbIOQQWnQ5sFq&#10;UlGuAxp40EMG9zOBmB46n9tf3NC2HaAfZDKpGiK/pVb9mKt9DGL1fPyGjABepLB6PgAO8phYXCOu&#10;l1JIFteTGQHRPIIQZwcRIE8+kBUBHPrOFQ/MMiJvUvGGr8gEuVQ/YwQiRFSWH+V3J/CrJoUy+te9&#10;Am7Pd6Sa2uxnXIeY7EdIIFbMpPa/PmZCkAVfKWBiXRKAUBCobx/9SD3tA5+J7csq9cK2DA2Kjbkx&#10;88dpXum8US1CKleAPiCnfTHN/HhM3z76UhbQPnD56+fdX6QK4nzgab+0/EmQiI9n8iLiHz/lnsuH&#10;2rSPVen/8PKTl39+9cOT7OwXUh2MG8dXS3lV4MA5kIfpnjAWcQZRWvnqXLkOcSDU3lNBW+CrgQkU&#10;9S7noIu8o2OVRB6Yc9mDuw5qt4s0kCf2SXugrnDXts+JbaNP22YQAwUE1Al6GDzC6pVcYD5P0M8l&#10;Uv1GPfQ1MoxOIKKoFWWniSSV3uA9yAPaHpFDTVAVqcxQG8jBNI91fhBnvN5hIqFQqVKRz097J1Eh&#10;mD7rrCVI2reNuAhkZaKsOvp5bDKmifDhT7G6p75oyPMoq09NIZXLSbLgxl5qtY8/2inPkKiUMkEq&#10;s3F/IxEp6qS1f4NQwEQCrkOhMjjxmocpOPGykzLgwLOpv4ip358HaVAq/CpIhGJBrg8+817Lnz37&#10;PstHXvTAJOE/v5q3fHUeTP2wTnnBg0yQitcJ+G4Eqb/Gk0Sq4PWDUCb5V0z5xnTQqMTqhALUNwLl&#10;AGykcr95kO4FD2qnAFWqgQsp1AheaDsGPccRRCTXDZKRVhL5uD6myxU+D0N1IpPViQfkJlP3oyqh&#10;IBg+bJCKKTkqxEDXwN9+IAup+EfiBDNQKEOLZse/yhlTwSBoIyP7EpFEFlCVinpSG/nV9I/x2cSC&#10;50qKJwhwgfHex30ji4nlcpKyofbxfvZ5IW2+8RtTPkUApVTeEYSCIPsbqTT1U2Rki1QmoAnFtI91&#10;fh99ya+m8vB9vw8/+94ZTsdnIrr3gaf9ci6ahWS0/SXfTH/pycvHf+eUPD/2l8GQsE5YLqYMfuUD&#10;OAoI9Fq9yOO81v2JVAwCpZBpLK3pgyUfcAqe+qzqotwtdiOaB6QG7yCAomnkNbA9uN2fhbprQolU&#10;VjBtIwLNKZ8g6/0gk8H+2rk4b9TjC0GeBp8vcKAC8JtNsvzNlUytnNfepApFmUnEoBcRhrrgY5k4&#10;VqcZaTyTVJo6QsR5v5VQFWuiKZ9jtPlFiaYuSSrIwTiPehOpEsowieZ672cfAx+YVPmeUnTgfSc9&#10;/G0bxfySE9IzK0X8+MSTSWXsj8EPg30Aon0ff8VD88MuH3nB/WLad78MUDDt+7NQKpPK4J2pv3z+&#10;/XKKmMGJVKmQZZ6HNZWCUDi3EMmo71QpWPG09K9MKnypOhi8mqIOjBxAtLVFtq73YPLAyrY2+Lqi&#10;NZJowGqA0o9Ug5V0PdC38ryty/RPBHObSFQHvcpRT5+C3C62AT4nH8Og7Dafo/eZKQYjUv9Ofrev&#10;Tba16wEIozvyx0oWk8q+jgc0MAnsc+e3JeI+1gBFBXVJ0Ab2CRnZZyWU9019VSUfu6aMW0LqJkEG&#10;KEyQJhyZn1CVCVTSuX6QKv4IyNfwrxjIkIqD5IYxB0WBpFKK6OkfYw3Vyr5xYvT3q/K8+8Tr7x95&#10;IdG+++ZKc76IhD9Fyn/34F/mQCjKf/2CULIX/+rycZ5JsXo+VIpPQ7MYN28Uiylj2jdIpekfUz6n&#10;FUz90rdKUmlgJHGaT+VpH2lO5yJ1oIIyZMzpX+QzpW8jUiWUUwbqnFbUAT7njUoq1bEfkcoDn7pc&#10;nT5tW/c7pxWc2xb4HWk84hgGRDKxkkiNYDzw7YQKHDpPanX52THgwwfKgf/7kTa/ZiZBqlVTqhlW&#10;KKtUJZUJVfe5JpXyFSaySVX9IchASl0li9shDRypbYb7uJykGiH1UKsgglOeHK+Uqv0zYV5h5+sy&#10;8qukVPthd0CKxxdneVdKhPq7lzwoifIXz71/TOvus3z41++d6vQXEIo08JdRj3ox5ePzY3//sgeF&#10;H3VK7o/9Zwg9pn15YUP+IRXKdEXMwSGVAalIZ1JlClkySOE8A0NEqYQyafhQjMs7aIPPKdhroHoQ&#10;Q9R5cNf2Oj2sgQq1SZXcn1T7ItX222XvexyLNLcv+YpKKisVJNpRKMpVpZpSQarL/ijU6C36uIpI&#10;NVSFwW9C8dUjPwgmSAFU3pj+vTWmfbkN+xFh/ZJs3TepSaV6E0sLFJJ0bQFt+laFXFXBSKsyuVzJ&#10;5HwF3Mnon9f9wTI65xrAIBSkIuL2+fa8Si8phiq9kQW27V2TJFWcyBsaoVKh9Jr838aUD0Ixzfvw&#10;s++7/OmzINJ9AqFUqBV4DrhvkupvINRLTlo+9sqT8yGvfbYMoWOlglQHz+FjIPogyBVc+FQnAhSQ&#10;SuQyoVYEy1A6gFgiGARxeYUYMP6PgpSzX0sdnIAkrHRnoLKwVC/2iWgV86Cug33UxZSvrYIXKYZK&#10;UafBvbuv0Z8yx3MQYyiX+5IOVCPQPovN8SnHb0lSccyGJBVECkihmnHCL22kSnLlf5nHx2UZURvg&#10;hLV5Q7uRyQNfpEKpABE/poIQKO5xUSeQIXgMaqQAMrKP8dmGtWo54sd/6CRCaFJdjk8edfkPCAKM&#10;3xxjzcfKlehBHMhTCWUyiUjUtXLkK6EI8vFeYpv+aeonKBLImqicyq2WLHESClTkNDBgQvVvor+K&#10;fzZwUn7MBdUhykfg4cPPFP4cYsV0j2kgq86ZBhI6/8gLHpDRvo+FuhHcgNCXtP+DxUW1UuU8ewLT&#10;QFL5VI1EgctjqgixUq2SUAQv/MzKkSwplZFK1KyxVW3UD1KZQKQoia266zyAPfhrebOej3JGOUnx&#10;rkEoYfQHY/u1GlXQx6Sq6OoTfTAMPmc/IkhCxW8nrcGK/FpSXDOnkCiJFNdo5VcFrnpbm6515Xjs&#10;ilDO5wPddk/rVM9l8oNgMe0Lw5rv0L01iPaWoUZ13wblFeEgWSjUZb//6FDPEVTDaKdbU8iEgjlC&#10;aIhQkIe81K1+csKuE2lM/7RCXWol+coOZzpQsSbVWL4kQDymaXz/jNUSrCLnYS1Rvr943n2XPwtC&#10;ORhB6PzPIBRKFWRCnT4SUz7+NQ6La4n2sQ/2tz+mk/hRtlK+wCCnflzsuPiaDopQgtTJ0z7nR0TQ&#10;pBLJIIyCGCKOSTTKo5+Jxf8I9vtYIpAHpwaoSVUHeAVTry3iAflKCjaYWHVb93O+KlJtBxzDfUjV&#10;Z5yn+us3iFCa+nmqZ0IlyeL3mkgmUaYYoFbfFevcRooc/GuVSnVqYXEHKrbge537iXtvQqWBbWTx&#10;vjtxyrFcZ+S0L1ST/5J4Kf97qpEKpFo1IlmZTCqXSQX6yPdClSCZCTVIhcIw9QvWKQIoxeLBmEkl&#10;AikIQWpQpg9TNRHqIcs/vvQhMe17gJ5Ftegez6A++PRfziVJkIv6nO7xX+cDEIoV6BntC38sVaoR&#10;KsFFbaRKgsVFn0nlKGBOBVv0rwJiKIVgkEhKJYINwpCnznmTyspFSnRw/XJjtBWlcjChwgPcg51+&#10;lVi1XYGJGOSNMHw9V/VDwXScQaB1WdNAjutzUX2t03H5JHb297SP3xm/xb+HNH9r1EMwroGvQ09N&#10;ppZemaRSEEJEEplmUuXSpeg3fCnusbYDkMvTfnwq/n1OGtncF37VIJejfiZWJZXbSPGb0p8KhbJS&#10;pVoVIplg5A1IVInlKZ9RYxJBqmBcEGugydjrtRp8KBX5AdjN4Od1EYfN+c8dvPOE8jC9g1AQ6U+e&#10;co9cNfHBp98jyxmoCGKxquLvXxgK9eKTMqjBglk/J+M9rT71sz/VLnZVKoiEQpG3UkEeh9MPnPuU&#10;DGiYXKwPnJXKGEQSsUSuXXjQeeB5gAqDSGNAk46BXDGIUAEpRlnfaRdxTKqaej9uFyk1LR2gfUxT&#10;Keu7E/odEIbrQ2ojAWxArFhOu4HBML29vpgY1znuA6F1CMKrGRkJjHvY/eJ2H6VI1AVRAlpNsZ4O&#10;glQqVlE0UkEYlj7hJ0Egk6nC9ZVQ/T/Phw9lQpHSZkWqZIIspINMu6SCRJVQJVDBlM9PlUOxXhud&#10;zxxKJaBOTPekXKRJyJg2olL/9NuhUr91chIKFVLoPKZ9QSL+Vy+AWB96hkjF9I+p398HoT72sofm&#10;PlBMppe5OPctcaGaSlmpfEMgkMG6P0/9dEMJWnBzNfXriBvOQBhr/0i3ScWaNhPLA8jt9qkYwEpF&#10;KofhXZ7hQW8w+KtSWZnwrVSuJCsEaySqffbKexoJdKxBqloG1wQgzF7TP0hjfwryJCAS16aRidT3&#10;IonVFEjE0f2rpLou1Cmft6VOPtVYpVHJJIJBJKKPLJ3j0w5K8yMvLeonQgWBWjAsiRaoKmWiGZSZ&#10;7gkj/kDZUz9N/9KfOjWDDCNoEWoRPhW+jUnFYPeKC5chAd+4QGH4d6FWKqZ1PJMCPIcyqVgx8afP&#10;1PMo2j7y/CDVbz04pn280iFCEV0kKOHABCoFqfj/U/1iBwappFROFQUUqSq5GACQSP8VRAPFZBF5&#10;ggyNVG7TtK/Wt3wMSMMDtJY96BUIGEQCdeA7FaEaKfKjM5Fv0UAwInyjjm2ThKVMKqVag3qdm8/P&#10;pOKcyAeBLpTyYDQ6kbIsYkGYVYCiESs/tR0pdRDLyOl4qNU8peOeWolITbJZnUCf+gWIJoLs3wIV&#10;+oeCgkkmcolUAOJokTckEnE0/cOvakGKFqioKjUTynUmFaqkN+XlU1Xs43PO/KePTwY5tNoWh4vO&#10;McghFQM95E4DHpUihVgiWC5DClL9Y5DqHxqpUKC/4ZkTivXr917+9OlBKnyqZzAdvFeG2Fmlji/F&#10;Nyc+/sqHxjSSpUj8wJDquDCeLlx+Fhc0bkZDfvQjbkB+yiouvMglMulZVeQhVLu5DlwksUKlaCNw&#10;kYGM5ltBmKvbdyxENNe7bQQzAKu4/Rq6p3V14Oa3G9pgp45UA9j9PaBjO9qj/7WQhu36PtmHtoVU&#10;w0fSsXzMum+X5zpSvgHPPxTIz41BmHb+/hwZv7mSqJIq83EtZGRkcFKlCrmMVCwQ94EV67w6749f&#10;zqQxaINUnVj0JTIY5MkIYa5yD/IkIBXkWftP6zxtTPkg1mOXK0K99DkyTf1SjZJMLF4gX1Qq6iCQ&#10;Fcvkgjzkgad84ssgE4ELxGkfCsHSJEcAJWMQTBuyMz6Owb/SkWpBKAU12I5XOpi64VPp5cOTlr97&#10;wQMSkOuvf+N+fcXEXzz7fsuf8pzqN3jI+4D8MhKEZOUFS0RSit8MqeIihFL5gqfk8/9dA+mwlpsg&#10;1UKpPPWLfKgR/6tKyqVpoYkFVkqGhc3pYAyyGGgeNKoTiaxUzhs1vA4UtMDyR78kl2AyaJBDlEEq&#10;om56Z0khbMr0r6QyMZy3z8QxXOc+gHNQv6FknKuDEZ7icSyTaCYS4Dq4Hn9rXBuum67dikwtP38p&#10;yXnup+/bDJMu7y1ECtVhnR+qxKselMkDBym0WHc9BSQP7GfhL9VPkNmnyjwkYwFDIxBE80degNVJ&#10;EMEI4OXjpvSppFh6PqXnvOlTQQyI9WnQSSXFMjvlkM1l7aiSimADRIFYH31RU6zn3j9XTBCYyGVJ&#10;hNKJ+r34QdH/obnyAnazYgNS8YkziON5dBIqLrbTvAm88tFIltOMINTAU5IQJpRJVaeC5B1y7//k&#10;+Z0ijq2xiUNdkqeQS1MkEcDEqSF2k8qDvJLKhBHZRCoTaiaVtlsTRuXo14MRo632qXlgAq2JZXLx&#10;W0UYE6qSS9dD4PrQT/3jNzdCcZ2d9zf9IJJTk4oUktW8CeX7bFIB5cd3KPxulslDn6pSJlQlVSWU&#10;AbG+EOMtv54UeQhEub8/1VTKoM4kE6FQJ4kPz6ukVHKj8sMvTOGooBOVSTJkrUXiEvhSjVQc0Dsi&#10;nK7vTjw0Q+J87JLvT0Au1OpvX/jADFwQmEgE0Vgsiy+FShFx5Li8bp8OI1E//pcQkZ642AC/yr6V&#10;In8soBWZ5FfpnSqTKonFzQyYVI4GKgKofLe2DI5GmjGgQnmaWmU+6vQfGWNgleiYQZvIJKUyaZSK&#10;HCgH/dRnblcqIjiv7RItgLFuj4He+41t3E99tb3Pk3Onj8uVOFukcj3XjDzXrF870neEGr091Kgt&#10;piXlnlSjxv1waj+Y+5j//bKRqRKLvAHJMoL4hzGNi5QoIQZXsxd8Kx4sO7yuvH2qHqTAr2qARDVf&#10;ScVXk6xUJhApBDK5nIdMVqbqNoFOKlaDd2IhZdGJcDnBCkjF0gxL4NgpU8CHZ0g9I4AZsOD/956U&#10;xPpoqBF+E/4TwQtWWPDax9+/7CQ9kwoyQipFGU9LpcrI3x9Cpid1IplYetuXoMVTtbA2iOXFtRBn&#10;TAWtYMpjQdPHwpIGklStrOkMg0UEkiXWYDLSMscA82e6VmiDU9CgJl8H9hjsdcC3cqrd2IfLtIko&#10;IkZ+o68RxNseflcQIPoAlEt+l8qVZNpvpBAq0zhWg0lkWIU6oeIaOTBBCjnICyh/GDCWJvFVWSP6&#10;5D8c4Bpj0OIe2MBxr5JYgfHvR8e0MMkVxAH5CWeIxLSPsHvkr2jhef4jp9QKdTKpUChF/UwqwNKk&#10;SwlSQCi+b0KQIsnVfCmIFPhC86cY304Nl6VMkMhTQCmWZnkiWk7/Eq9BpRT9w+HSWkB1TCaGShG0&#10;SN8K1YoDsEOUiu0giELrpywfe9nJSSzh5JwO/m2oUypUEOof+Zekrzolj6kIY5x4WAmTis+cceGq&#10;xeIicnEPBNnys7+hZFcGgVCsfqPiJq1JJaJBoPzaUpkC9mBFqlWoUA9EjNSEMtFEthjMG9M/AxKI&#10;FIUQnQTqs6rLfY1BPU//xj5ERhFrEEdltZPqHMb2nVydKDomZU/7fGzyhn+/o30mFoAgSlVn8liN&#10;mNIZnvrVPDCJZqRStemePxjjKaDJ46mhp3h1+gc8/fMzKhbQGuvp3yAVJMs3MYI81EEgq5KgvIjk&#10;dBDJpGrTP5GKSoNOhmQtgFMWpDIgQ39g3LZLYr1c/hUh9k6qmOrhP+WKiyDUx3+HlRN6m9eEYurH&#10;V5KSVGF9LPFJJKaCoV56qi5rlhYtboCmgiiUiGVS6QYHqc4JcqFMJThRyVVJRaoBZXIJGnAakDOx&#10;TCYHKRjcJpVJVgd5raPfTKoc8L1vnEfvr3oRk/ZdQo3AxNiH9yMfysfTMSuJjPq7ZzIZg1TKc61N&#10;KO5FJRVEqWQC3DvXVzJ1BJEgkQIUECzud6SDWMOXqr5TJRUpD3ZnUlVyVVIBvuHn6d6aUNEWPj91&#10;ii2YVOaIZm3kRaqYuqE0g1COZEjeNP0zkYJchVj2u4CjgR9/pR7k/vMrglwxFQSUP/FqfDX92x5S&#10;yKhIIqFNpFqfkSb1v+PJzzrzJD2Aj0VggiAFZciVfhV17cbkTYp2q1a92ZVQwIEKBhLEqtEtq5IJ&#10;5NSgvDs4VefAQ1UBDWgRUQEDbVvJWfNDcaRO5E2eCoXuTaDRtxMpp4Oq4zf6fHTOnN+aWNmWjxG4&#10;LrGPVHOIoymfr6eJlX5Ru86Ue57rHahRQBPJgQueXembFEOlbCgNjCsq5aifyCUyjamfFMrf7c/p&#10;n9/hauRJIvGcKqd8YbhNpuY7kSc1qIcgViY+WUZKPxGLV0Me1QXHnDHyHxQYrhTrJGfyeQapFFYX&#10;ar2JxQdaAKr1yVcqiAGpPgWjQ0Ihqf20SiqwF6kgkElF3pE/k8o3IYl1joIXJta46WuFct5ON4NK&#10;qhWEm0hlMOB3SeFBuibaPLXSYlVF+0Y/wf87122QwDBZTA4TTm0mFFC76lUnxdS2Pg+g8+LYOn/K&#10;VZ0y36bHJlUlFH1crkplYqVx415EarUCa+XifknVfO98H42ckQSJZlKJUCKVy/oPMyjWozuhqipd&#10;jo/l4EQjVCWWkaoUqcg0ghSQjLxJ1WdwhVROk1RWq3zTthNL0lZJVQGJnLJsyaRCrfLZV9mnF8lW&#10;34k0AyCxbb5G8ntxAYJMSawjKFUqVCNaRvsaqXzjrFSAGz2IxbxfhLJKkY4ooAmlaaADFyZWJRgD&#10;cqS28irPcD+wRaq6T7c7Qucoo0iyJtuA2wepRh3EUl09ZiWTwW+HLChVBnCaGiVpHHwwaVr9qj2Q&#10;y5IakUScgUGmWrf+PoXJ5DwuQCWTCTaIVJVKflRO/UKpjK5UAUiUgFhFtbaIZUiVlK6xJtTgzelM&#10;/0JFCKMHnFejNh6k8lQwdpJ1Ion+GVwwOvCZYDGgjW08PfQq93wOFXNf5rqAsuG6fK7A0/D2ANi+&#10;FRFALBd5BzGYfqBWDrWLTJCKgAV5EYooIAtra1idgWRCUS8yiVQGfea0goF5VYLBzwA2PLiHr0U/&#10;DfIgagPbmThOE/RtdfqHAGObQZaxv0oeYfTl2Hke57dpYJa1Xe6//TZeOPQypBVpuF5JGAzTUCSD&#10;+gPnxL0JXHWujFmF2pUalDOamwQK0vT1geErNeQ30iO1fzX8KUf6HEof5IJQ8qMEVkvQL5cqNXKl&#10;L9VIlX4Uz0cL9v9ukIhIdOZjfLdpILBKpdi89tQoS8EcNXcapIJQqEr4O5lXiNydIBDEgCyQSKQR&#10;kSCDpnBrdMKF40dqQtVVwSaXvs60Jhv/IREQ8UuEZSLEzrf++P9E+T+KopykQr2SXEGqhKaFIpeC&#10;FeAAqsWAwAIHHFKflUoQqUhnErF0SQNRyH9qECBcbTJkWDwUYQ2RxcjQNg+Ma7nlOY7hAEO2QbA2&#10;5RNpBoFMHpPKfXrdBTENjPPyf+sAV/FsDUJhMPit/O6iUDntC0IRNjehVgiCSGnG6/DpFzXirCEV&#10;y2dTrZ3/+mFS6R0sDKdIRV2u9cOo5jQP4ijVMiQCE6QKTjB+IBZpvt1LwCvSL7Q1fqiR1crRPkLo&#10;l7yR51ICHzciWMGqiU4wxnKIiXyodTgdjognpCiV8hmoyCkaz4yKhHkD+UCa2pF6+ueV6lKlQZ6a&#10;fu5NTO8U2TOhDF8Ipn31M9KJ4lcBpns8EGbKV6d/NVDhqYN9Lb/1W4nlIAVTP+pzOhgkEoFEKJEM&#10;wsTAK/AUzWXnPX0z6ZzuYkwDDe9zG7SxX22bxGwEOdSmetWn6uTJehMKqI5zMEGB9hvtjUgmlEhl&#10;YnGNQsUjD4moM6FMDF97BRnAmIozoxg+E8TTFNB98n61bffC1vTP6sSiWqmUVCynfoyZNt3zFFBT&#10;PkjF9A8ysQxJAQlP+chbkS5Bqd4gXBIk++zrHp5TPa3zi1laTv/GNFB80TQQl2cfZCIDKrH6g+DX&#10;RVpIZWKNQIVIZTVKxEkmsSAVD9SiDiJBrJUi5RwY6wLBCqIOf8qESnI1ItXgxUyqvAmNVF2hklRD&#10;tSCVU0jF1M9TQxNshNdjcDYSGSZCbVN+rEbQoF0/B1KkbWy/5V+57DYj9x/1Ikz1nSqBRt0g1Kjn&#10;1Y41qXT+lUyDVGMKmNG6mEabSJVQmr6tiQUoD7/JAQrq1Vbh7SBg3UcuU6OukUrkcYBC4FsUIhjj&#10;SIY6P/pSSOVpn6d8Uqi2Uj2IZECmJBjp6x+2fPa1D1s+F2TiM9CfP5MpYIz1QiqJjgVoBCpAI9Xw&#10;pz75agim10BELHVMRhZSdcUKWdTyJTFehFLwgQ/FoDxSIpOpRfiCXCnVbR5ssmVdkAhipS8VFzf9&#10;qrN4AKyLz0XXA+Bm7SCW1wNGWdM/TzGirTnalBkoHhweICo3kgXhVp+LdlAjBmBVsPzvjLQnCZ+W&#10;qaaFg1zkIaqIBdSHNg9wq0yuGk9CmXQipPqLxCadYcKpXEkz+lR4H96GtE75yJtMvj6+RqkyfJ45&#10;yviwed0n+H6Rn4mTX6PNKbyIM7cbSbAgipXJBLJfpWnfIJjKGkcildQJQCYIA4HSl2I8Mv0zmZpC&#10;MWazjelfkOlTv33f5dMvvc/y2Zc/cPnsq07JbwN+vk331iolmCsA7jSfqhJrdBAbRSiIMxPKpCKO&#10;35kecJjcUzsRTGoFoUQsXYia9jxKFTfHgQpBpCKf1uytcRNDsfJGQC4IFcAq2ooySMh3cpVBkgOl&#10;DCDlGVQiEynk6vmmSMDkSvI10hgQyQSDbEmcJEaQ7UIIJwUz9JwpBnof/CZFIV47rskBTI5RLyKP&#10;7Qcc7s9zbv1z2/wN/E5F/axUvkb1WvGN9Frmus/qYlJ1IrV+2YepG35w28Z9vO0KbZpXU4hTSWVi&#10;UWbq57Hj51QmFZhJ1RGEIvXYvTRI9YmX3X/5x+feZfnE8++6fOJFv7x86mUPWPa/FsUSeUykGrQw&#10;4AwcyujfUCmFwSvGRiIXKysgF8QBLFvanw/Hoo6Ty2kgSkXED19KwQip1FqpRCCRKVMuCtYmyOTo&#10;nwGBEk2pTKpcD8hUMHAgSMWNvCLm9kSXTK6ZWB4YSSZ8KJSGwZSvjITVZslSEAffghQkwdqgtFpB&#10;ruGHRd9GqAraKunq4Ic0UqpIu88lAtjncZl03p7yUJ5Rp/4m0bqfAi2qx5+yUlmtTCqjXivnM9gQ&#10;1/3KgInh+wKphm8Focgzs3BfSNXqAmyjlO0bYl/6FFlTqsivo36QyaQSwTSemALGdI88YLzhcmDM&#10;SfHruz8lSKU0/UOpPvXyk5aP/cZdln981i8s//zCeyyfeQVqdXL+Z5AjEaoipn+nhC91Sr6C4aAF&#10;sNMF+7QDEBLYpoFWKofTecEwgxORR5XSp4qy85oKolSQ6ozIo2JBOBY7BoH8Cv0OofgUVUwHU6XK&#10;9I/pIKQiKshUjw/AGEz3LufmNDLhT0GuPigaaDv4jugfAx+fSiF3EcGALEmYNvDSsd8gjvsxgCsY&#10;6O5Xy87LR4q0ESIVpJAk+2Td2N+oH/3drj5SIn7L6CcVJfV5ZrmQinxVbxOJcn64tJWZ/uW6vEqE&#10;QH7rL9SEyJ19KIfKr8xoXkzhSnTPbaC2ka/I//gR+zWpZkJhnK1al72FGRHRZC2m1VeUoy5Snks5&#10;8tfD6YzdplSQ6hLWsr7kPsvHn3f3UKp7Lftf85Dls687pROqwiTyzM5IpRKxrFRSK6uWO9q3AkwF&#10;RaggEpG/RJxcUy6IBWGsVJ1AOR0UuexrYWGSbE2pEkEqE0sh9UAhlaeDSaqmVhlWh2wZwIi+5LGM&#10;SapCokYoD5gr+ag+z2EoM5AYULn6Qml+hDOjYVIyh9LT0kdayWfyAJPMZQ/sOrgzH/5UPi/qZPGU&#10;rRLICraG9rFLKinUKKs/fYbC5uOAQqJuNAJcm0qszGN0WplQ+FVcyySSyODBTzpUiKVIvBunukq+&#10;KzFyUcf99KvyIPtFHcrmj2fyf6OtVCKWSRVjJMaLiZXPp1CqGE+XM66aSmXagDo55S1frflDtXBj&#10;glQEJV5zyvIPz7/n8omX3H/ZH6Thu5YmkUPplVjM8syT5lNBKhFKRGKJ0Sm9o6aAIYstNXIqmD4V&#10;/tbpkSKhzb/Kh70OVjwmyef8eFZ1RhIrp34NOR0kTwQHQsUFRcFEKqmVSWWlwo8SyeQgZ4QwbgiA&#10;RFaoOg1kYJhgGcRogQwPoB6caGkigxLr1+qzvZFnJpUx2jyYVc9AZ/qn50tBgk4UkcSkGXXatpJF&#10;GNNGyqQi0DiW+4F+7pwPvyVIVInllOvj+rwuYXyc5/lUTsEDep4kQvGpZ6mPAhGzz9RnGaQxtfOb&#10;vRCE8gzqDftOVipBREqFamMHVZp9KfL2oyg7eMG0D/WCVALh9BjLQZZPv+JBy+de/RBN+xCNMv0D&#10;Q2yGWplgQapTOqEEPoqpt3EF+1brsKFJxcEAbYoCMt0bhCIPqRywGEoFkfSfFk0oo4fUg1go1kwq&#10;6k2qRLtZg1QilonEt70hEHmTqZf5J2V8TguCNVJ1IhVimUydVCZcEIZBS4piMYidekCrTcSSWqie&#10;tJMqB76nbs3fanUig/MDlYSUvV+2N8l8fiYS4BikM6mAy1yPVf25I/oHuNaCSGXF0pRPgQiTiXIl&#10;FCASqFc6RCCHzmdSOTWhSD1OpFBBmiSWiRZ1jVCVWBCpBygKUCpHAHnQm1NCxOG1D1u+cObDUzT0&#10;AFikIq1E2lKrfSx2NaFydTkryotyAT23gqH4U7GTAM+tPhsHF3ODYAGTqgcxmmIZOf1j2temfiiV&#10;AxekfmbFRbR6cZHyosaNSIWKNH0tiNVukJGkMrkagQA3+Ipz4ka1sgllMhl1MDFwGGBO+UY4L+Mx&#10;SAEv6EGs9dRPg5ZB3Otj24ywFVLQtyrLTnoB/yY1+hLEyG0g1VAcFud6H6Oe/Zo8g7S1HficgH8r&#10;eadpWNrbvAbXKesaqdjOxqgqEvkK6rhnkKcTrxEoCchUL8uQh7Ywfkks9fO9F5l4LmXfSeS5InAA&#10;nzvIwyr0K1AxCLYR+fNiWvIoFHkIBLHsU0EYkUsPgfODsk2ZIM5O+rogGZ/zS9ERsVKp/vl3HrL8&#10;86sIUvDSIG/v8i9smAI+LDpqYaxIpQ1FKFI9EL4uUpFasVK9UCzI1ZSrEsvQ9FC+lq1SLltqpKqp&#10;wQ00kmRYx4asa0RjQPSB0cquywHVCFXzpBCKfxVjssjKr0mlQauBnH0A2wby3860gU07hJhJ4bre&#10;L6eFcxuqVMPt2p/Ogb6zarV9Rbn3a6TivJxf/V6meo1EWqIEucY10peruG4ilEnkh73UmWhp7IIo&#10;6W9lsKFN9YJU6Xs1EkEsQWX3I7Uf1clkgkUe4mQIHTKhWkGumVSZNlKhSvhT5P2mL2Acm0wgxzWf&#10;Po/UszHnTSxUyf+A2yoFd/b90yv5VsSDQ6FODiJBsIck2/Crari9kspKlaH1nAIK+XYwgPUwHlkN&#10;S+DweiWVyXRJ/GCDIMUlQSSmhMP30tRwfnmxgps338gtUgEGhVZYDNXaIVYQ5QDOeJIpBh3kCFLl&#10;v4rJwRsDFP+okcoDVoNXatDRSEU/o++jb7NLsvSLGqlStRo5ND2UclVSGSYVqMdZ5QuZHPFznmuS&#10;58t1iJTr4rJgQgnzinSRCtXiunN/IAdGD+MnpTGp+PQYL6FCNuXj3nJ/g0SDUINU5Cu5QA+fB5ly&#10;KgipGCtR5yCFAJE0BcxABdO+XPsn4E/xOIj1fyYRa/8yTaKpDg6QJsFAI1VyI4AI7fvYy0/ON3I/&#10;/gqB70yYUE7rfFEqxUp1pn96ZrUOsWs9IGF0h9WdzyVM8UOBIoLx434/SNTC6qS8/WtSASuWSWVi&#10;QZQ6BexW0UQijTrSy6PePpa+vT5IZWLVAcSyJaOvYG/W22SpPhVwP6MTKPbHgO3blT4e/DM8hQRJ&#10;nJgO0p88z5tq+6pfKBikMjkrODb9ssz5+LwiBTY45GdCOU896eq6NXDdnY4lScwcpEAZzAhyoESp&#10;RpAq1cr3j5R7y9Qv2iJl2qdU/pQDEyyWVXBCvhRGl9A5dYTRnYIMpzeVQpnsX9XQekYA8aUaTCp9&#10;jkyBOPK86dtVLGAiJdEovybE5tW/tuzjNXfARy1JP/4KBSoA//x6JhYvG5pIqVoOWvQpYKD4U6gT&#10;ZYXUgyh8FZRVw5GXEsmf8hQw/a6JUJkGIJMDF9wIpyYUKTc1I3+tziQzPBgMDxSnDDTnPcASTH/w&#10;Maw4YbGtVJDPpKkwqRKxXw9uD3QrzQwHLuhDWvtBqhrt875GvzH9c73zgOP72RTn5d/rFPh393PP&#10;siKCvm6ARxVWKk8BN9F8qnyuFQo0yiJPJ1onk/wrFMqqZRKZND3P1I/pXuSNXsfsp0z/TKgapPD0&#10;r8JE0ir1NiVEtYJYnhKaVHCD9LPBDfDpV4VS8QFMvtf30ZeelB/DlGq1V+JL0AJSsTEvIAJIlarV&#10;SJXTv0ylYBDJELmaAhVSiVgKWphc9IVI9O8qBbHCGq2eX8UNMKkqsUyqVCmTq9XViKAGRdzwGBTk&#10;PaBc9sDqD0Tb9M8Lb3tksK2q6CRqpBnka4O0KVntM8ME8HtOgyiRb6kINQIV7je23yWbyz7PqlDO&#10;d+Vp9T5v52nLa8b/niJIEXmupZVqrEYXkciDNHSQhlB7KBb5SrL1hzLJK0hRSSU1QqGESqr+li9k&#10;oh1iRbmSCmQb/VqdyOXnU9ukslKZVKCSyi4RYgOhPgNHAvs++lL+L5TwDy/jA5f6DxwQC0INYimy&#10;wbQPUmnqx5wzCNTAKt48oaJU+FUmVZIFMjHla6SSMsnHIvqHsolsIlYSCnK16V+dBppQM7FSqdoN&#10;Nal4IKxU0CAZlpdtGDweQB5M9M30nCf06R/EYDCaVITZPWDdXkmV+/Q0kkFdB3gb+DW9ui287XUX&#10;QqSxyoI6QN59XJ4DFaQ+lo/HufMbK7k4RwyIz5e6eh1cJuKXxArisBSsqpSJVMsmlX0o/CKXIZWD&#10;E67PqWLzo0QoL0sSkagzuSqpHKhAkapSmUTypUgJVAxAIudNoE6snPJpKgiZTCr+Iw5k0jtUmq1B&#10;rE6q/PJRAF/KUBmgWhDs5CAXn2eWelUV41V5kN+l4EXHYG9+RzDgj7zUD77kdwJXGOpn5NedWiAE&#10;UOfy7MfV/ADEFga5B9K3K/hcXNDPhiEA+4PU+4PU+Hb8A2/5eBA/yN78vwpUN5W31H0hbjTvhAEe&#10;H7BPUr8n5jbAc7Z8tWVCPgCP1CtJ5naDfTjvvrx7dulZT1zBHyjVR0r9LE/f/sDHJD8+YjraWfGv&#10;Vf/6HJzywx/F6Fjl5Kuug0DOp2GBlA0m7+y/Kh8Efjt+6gDP+WgH1Wi5Ll9CbX352vDBmEmwH7Zj&#10;n2Mb9sWMAXimsQ0Zy928waygnks1XqPex+I1Ix279vO+x+/UcWpquA/rU3mbwvcF+DWnev2PBN+b&#10;fk/a9R/XkzrtV69KaTYz30fvo46DI6EeW9uMc6+/x2NvpJptYsgNH5MUeDZaZ7HzjLbCbZ757iXW&#10;7jv3m+E2/nFGrmE2oo4ZNhOCFWKywIRhL/jJh2fq3db0CYkmH8qTaoJCudo3l71sdNhGYl3YRFLF&#10;v/wqn/uoLmxq80RAPuEpZa9dmOFHscCPZ1nz4HytB58IWEfIZ50ndqFL+z72crlSFioaqnhZuHh0&#10;tSNU7Ch2XiHBGmJUxarW4ZKpfoiVZ5cWpipYVZhcZqY5BKriPydWNdovaFAgVBociE0MgiJIhoXK&#10;A0mDUMJkpICUMkCMZlQRmuurYFmUjFwG2dozRQCbMBkIlvPVEFC2oaBcUY2HQZ2NxAz398eBZwNV&#10;YbE6GDNLhKZCgmJjTx4jrTKGdLSpbHEYBl/9t7ah7xWcQ7RZLCokQEMgDLWTDngJpc8RqE3nI4zt&#10;x/m5zeWtY+2CvlfEtQUHVuIkjPs1BMH5+Z7V9izntY9+1Ec+r18TRYmV9nsksfIxavte8HHrudfx&#10;5rzTy8M7QIh8HGBxsnC5vJfYbOFIbXvBoZ0qUM5nOyGgKQxU08yHiKUgUc7+Ei/Zj5jwRj7tCXWt&#10;vtudFCcB+6UU4DWP9tnOWZTWwCYqXwVqDdb5RFoEai6T30usnPcCvSpYFQiUnR/rC/XozT+98mE8&#10;AkaoKoZoOe+yBIu8nmhl+dXR/qqHZgqqV1XFaobbRj9ESwIGEDOAyusJGSEShErKX2cAo4w4cVPw&#10;luLiJx6dyJuC15SIm8fN9E0NMXIbHpCFxyKU7y4jQHXABFxO76uV12AbD0bBdXXmxX/lyjwDPlzz&#10;S2JwekBfhqseIL008IXo84WoTzgPCWhr9ZdCoCDhpWetoRkp5Bap9dV6kT1JXghPG0/2XF4bljGj&#10;tdGhrw0bhu8K6sMoYZRzhh7IfJu1X35OHIu3rsIA4wEZa2M+YMGp6bpuGH3KEiLhShaZ5ZqYdj5t&#10;O9q2wjnaRmUfR3Vr70lYez8Slvobqkcl0Rlt/Gadk7cZ5z7Oy31p40Wcy9u15bpj+LkPNXX9Vn4X&#10;3NM4hxAniZQEMe9LilScQ3ip3L/LYhykqLGvBs7H9zPvOR7ZdDyXDc7TUB/1ddkvclFfxyHtY3yu&#10;y+Q1voW5DCcGL5RP3pB3WnBZRWxjIbI4IXKkRm2v/SxOCXg/wW30td2o+WpXbHcsRmxPKu9KQgWw&#10;hRYnp9hJp9SpTOr8EDDKa4RYNburJUCREgfPMJ7sLqnr035XW06cHOfktVEOpM1/DZBIWbxSoCax&#10;AqlFrziZMODJGU9HqPCyaHRs3R6WNkKsLFJCLr9o4rQWqDh4eEwV9p6Ay6QWJf+w/HGtbgtDmCRU&#10;9CfPRR6zh0f3sB6hPASH1ECchog9Mr2mlWcVN797VQwOvCq8q8hbyOrgIc+Aq4PK2271q6gD2oOe&#10;1PDAh1CdXAWf55hRfwnbB4FIKVdSAgjtOlLIXAntsutI6YvxkDEY3hZt1BuedXsmjIG1EQOXsdiv&#10;GWEbZ4vAEKgS5mptW0hjGKkN+WjD4Fs4yEuQDBv9sV2cxzt1LrXPXqh9qsDhiRnj+HW7WcgkZluo&#10;58Jvqses9VxbhMH3q94Lo4qFJxkWhTV0zw62yQJCxblarORVxfHxtOLYvqcgBYpzaffaafeaV+cg&#10;VNGqcPv8m1wGjMsqUrVPTd3PY7vmK8wN8vSpZeeNXJ5FegSYsxayWt853kQq19u1/m6bbUS1HRUO&#10;/WHvgPKA+sc2Gxh2rfWxbaTsNsrYz+pZVbsKXFYkqzoFFi0cCOVtn6v9Jm9NkC5MZcRr9rJCE6pY&#10;IVTpHP3OQ1mxLlGyJ1U77XpWaqs77zFGVLIIk9M5vwXCfTO26gnxaSYw4LqtNjBupoWMGxVilDep&#10;1VNmVsKNJm1i1IUpvKo5DLg1kDzQCPP5GdVW2M/hvJrvIbyWGu43b1v7uY/LfvZUn1lR9rMshwMr&#10;EKKax4ANcRKG0VvP1vWQGONk4yZDVftQVx8q50c5I/Us3oIlyDBXQ21RchmjWA26BEKhsrqdQdlA&#10;bEYb4TyF/iwmzlcRqp5O3X7dR9vUY7m+gu0Nyv7daquip3Oj7GsE0gtt98L3ZX2PZLh17Ucfw/dE&#10;xl33LcOKTax0nEib6ADvz2XfR99jys5vgeOBdd08rtbnWn8TkyVEhPOYYQHr+ejXF4GwzX8CbFMF&#10;yKCtlqsYuUwfUguQ8y5bgDLfRIuyQb9a3rIvwDatipafWcm7Wts9YIGyDQQWK6Uqz0IlPDI/qeJw&#10;33U9r3Lor5b3Qg0NfspC1cQKfeli9ju5aF2hvypSpGuh0jOrWahAFSkDoakCVfMzZkHaqqvPqurz&#10;KuC8xYcyqGLETas3rrrMeQMjBYgKKWE4Dw5SPLE5DEgeL81l12kgDpGaRQscSXyq6IDa7rb+AnR7&#10;VgV4ARpQZ0GqYoXwVEGyKNX6WrahIG/jkUYt88PwkNp4WayotzGzEXOZPCkrpnIfTYQw/CMvQ12h&#10;Z1CjL0LgVHng/lWo1vsB3haxsABYFKrw7IV1H4mXhMfn4mOvj1+3UT+d86jfG/TzuSamRRa+X7pn&#10;8jow3r53hu6h7h9iQTnvcRMpzsvXuYqV4XsOat2RsFcfeXrj3Hz+Osf5vGlfC1QVKdeRevVcFaD/&#10;DLzdDIuSxWcvsZLXFPxuAuVtdhBtCE6GA8PmODVoA1lGpNrk2W1DqEgBdUPMZrtnkap52Unnh2CR&#10;H97TIxf+ye6WWDlvYSKPCFWxAnsKVEXoRNeTKKe+NF36BOvWLUgWKouVUqGKFahi1T0ryu1ACgMS&#10;0ht549Os9824ptL8P/mTKH16EiZQ86AKlSFx0ssnFisuum8WN05l0tafm9k8qkvsQaUXRdqEqNdJ&#10;kHIVDwONQQMQKQYadZmXEFms6kpAo4tQrhxChCRWFqXe3j/aprLFqcL1pAiWn0vpOdWTunhhlPZK&#10;DT8rcEr7ruEYBst5GSQZGfJsa2PmVx1JKecXFsNQcwwb9W4gE5RllKuRtoGn3dsNo0+7jTviIKGQ&#10;oaeOz6JWD4o+vHVmz4h6Hct9rku4aLdIbZ8P0H51POfdpmNV1P27XNsP5LWJ6xzGG/C/Q6+Ia17F&#10;ivuB0VbqicfoQ737UM99454QWuT9ivwtpHm/1DZ7UcDluV73W+0cZ+4nkSKvcaJzUl7gXOu5a0yP&#10;3yRhYl+khOlcl4jylujMoqT/2zrgfhnyy3zU5X6MqC/CVMVKwNuKthCqFKwG+qdw4U1FmuG/qE8h&#10;Iw27Q4otynwTrS5UaWdsi4rnFHmLlj0rnq9XmwcsPi6TN7CXsoUq40lZsIRmc8P+pjBlilAhTEKW&#10;A5/Bhoc99wcu9V4HAoUYyUuqoiW4Te0IFtqAtljEeL2D9RBdrBAnpxYlY6sOsMNZKbOcosRBEayB&#10;Wkc+lZsfBSxWcWE+FfmVYDUVr0I1Y4jTGvaeZuhGxbbhHXmBBCC/Pz2ptWdUw4AKC6re4mPPSyKm&#10;djDa9/Cq2iwrP3qYkOggUjm4TYzW5nY8KIuUPSx7W47JOxYvSJQQLgyAhEkpkNGoRmwN1Q+DJ0Oz&#10;a4hs4PI5R4EMYnggCEek1Pl1ahv6NWTILR6GhasijTjHLP0qtgRAQoMYyTOqAiJBUX/3A7xrw/Zj&#10;W7eTDnhbtcvr8jGUlj5xPfY6V4NjXBnbXXl+/P7z+M0SdRZa8PsJ3V0e9wQjr/upe751H3WPff8A&#10;whLXLu+ZxUZAoIQ4bvbRvax93Yf8GAfaZx0jHJu8xpHOlT5bY8jn7jZS6rTtk1Kc/BtdB/p2pDH2&#10;d8RpRopUnNMEcwIwWcvIBGIVk7/8X19FoIZoSaj0OnvUNaHSu01CChecNigHcqL7B7IN2Aj+G0f1&#10;snj93V5W95ZAeFlpj1p9ba+YbR+oYiUb2uxhESoJl50CCVnWndne+4vUqM+t/OkI3h8cn5LYFaoU&#10;ptLXqT2xIVZ4WCFWiE71pvbKk86o6mdwED9Mq/APqWXS/Lw0sDjFhZlDf1Ltli9ihRjV/N4Ys4od&#10;xA2XQCkvQTojvS0LjIQpxIeBEQMH4Vq3kY+UthSzbY9KIjShidUQrSAGghSDO2deFiu8pOhPW92X&#10;hQqS8fJnihVkCTL64bAfGFcSAguPDYNJT36GjJyMD1gbGAyPYCNkw5aC1MSp1vW2ydMAGGKLVYWF&#10;aauuChfYMvqgbqO6cdwhLBIIC5Lg+rEvxMv99sZarIDPces82cb13gd5xOpgg7y0IVq55L9ffxl3&#10;3yPlXT9EwuA+jPs1hMdCpDxtM2jzdurv4419k8rjGmNF56Dz0HZ13Lns86+o9RYqw/sADgNWzELV&#10;61OwohyTOXtX7LtO9NKri9QCmOLUeFnRRawJ1YyVUAG8rY5oD6StwGaEPREkVDUFPerTxCrrmjDN&#10;QmVhGgKlPmqTDXWbhUr5YWu1EruFBVkJGPjPidVGaDA8qIy+Ne9KL8iPbVnA5y/+fVJihWf1kBAk&#10;vQRcV/u5LsOAsWFdno4g7bVEvdb1H9DEaQYC5DCgUYWqlre8ql1hErzaT4gbFEKUKwGLONVnTtR3&#10;4FI3scnwYOZjsDDDmcTKyJlRDDr25TQHUvSn7NTwvhjcs2DRTuo20twuUlb6eVUgK/8sRnWloIlG&#10;WknnmWJ9QRhy02aiQ/xadl1Na16GRManA+OURjQMU1sIYdhzGmUbbAyw6od3BWzYwyiu6gULgPcn&#10;MRj1hutIfYytPqofQtHFgvOzZxM48M7oG+Urzw9xmXBV20bYfablNolf7KOdd+2zm9d1yHNp14S8&#10;f7d/V17vuCcSim1U0UG4tR/y+v3eJ8fu+8w2HdfwBKGCejw9LdQIz6mNgTW0kCPfdwswlpzuhXnc&#10;zfW1ja88WJQQkS2xMrbEjH1U7uT+24fB+OxKFacuUi2Mn6A8wZxfcxzs2gWJleBvZelj3wM8frB9&#10;2cujAjkh3xO0E3lS9KkKFmWtAKQubGcKl7wte1UWLWCxSkELAfJnXQYoy6MaYnV66ASPidAGrW0A&#10;Vawsdp9CrKogVViwpG6BskS9ilTNG3pWhWryIyQ4Ne9yClH8QC5Cillsa/UGXJia725oU3/DF7lf&#10;bGKwuLcWq7jwFqoZ9OtL1ps3Vb0siwroAoSXNXlN1NUBRz/24YFZYQECtX0M4rVQQSbe97AQOTVq&#10;2cLk+lGWWA1vaturctnb1fqKalzYD0aQEB8p79/YyAHnLQZr2PhVsZCRJm8DaA+s9nFqwz5vW8sV&#10;1HNO+mxOE6N2HuTlRQ2BIT0Y4oRI7QqWBOpgbHMwxMdi5f16e+9LsBiq3Z/1mT/js/59ErgKzpff&#10;4d9DOq7ztpCQIhZznX87qaDr533PYlX3Y/EhVZ3ETlD7aKMc464tc5ewxrZtLFGu0PjaHaN1DM71&#10;3hf5Mf5DYFrZeaOOdVILmEVJIkYeoXpcli1w8DMFa0Os4G/lNHah8lxlTW5XCLuS/4S3eVkSLLAW&#10;q26TQpRmwaLsOouT86TYSQkUQsTEX2KU9rOliJUdgkt4zo93FbbdNti2mXwKFm0tXQuVxIrIW4pU&#10;E62MxlWRarqQGjJtj8eV/8FgK8xHiK+i1tWwH/DB+0nEAY1ZnGq9Uk5S8I+veV+YmupCqkx+BhfY&#10;MwZ/fqTeIPK+mX1xRXpPxlqkKq5LrLJPa6v7JGTnvg7hkdcA1+CuA3yVL0Soz6cI/ZHOIL5ehUuA&#10;iOswIJj7VfKTVz3k1/MqGwKHduh3JQJVPKs+a59m8jUkmF8qpb4ZPlIZYRt06mwwZeDXxnQYTWPs&#10;YxfboqSy86M8BMaoglJFZfTRMQgNXte+3O5zknBpW+eBz9XwvsmrXdfI18uCVaG28Tvr/vIftIUI&#10;+TmiUyG2beBeg3UdiOO3+0rqe13FJicvZWxoTKiN/dS+HltHgvvVMWpQ9hiuda43XEc0wvmKKkbG&#10;EK3YR+Mq6J5VQ/L1LbHf9oyq5msIEMHJfPTvIkU9tiTshQRL29hWAYuVJ8OZNps2HAWTKQAA//RJ&#10;REFUw9vUOvpKpIZYCbKp1A3bWiJYzZtKjyrabafd1yJlwXJ5hAGlFfaqQOpH04OqCd0him1HODDE&#10;ChGyWLGxxcqYxWovgVqdRDvwV4JPnRk/4A2xfROojH/yg5tQpZDRHuCiZJ8mUkcSK98ECdbuTXQe&#10;sUJM7GEhMnt5VU4dBrTwSIQ0c8p+IVy0V1igKrpYTQOfdAiV+qzEaEO4AOLFP8o7EKKSD4ZD5BAY&#10;xIaVgRCxktbErUR3nWEjY+9pGB4ZjWpsZEhkkKrxsjGzIaxGsRpPic4IP9nQy+CSDgNveNu57Lo5&#10;734Wg1p2uisuHL+CfVYx1TL47BseF/sYwrP74VPa3M4xXXZdzbuP92+Mcxm/22k9rwqfu68lffXR&#10;1SgXcA/H/ULMhkhJqCRenrDQ12CbvdpGnyFS7ue8x5TFxm21fe7jsUta62u7+xBtAHWb2g4sSivB&#10;yudZguvgqUWs/sdQC1RdWFHRxYp8hyayaVN4pBA2hH70vxSbUsQq7VcAO5W2KuxYChj2LMRmL4GS&#10;OFmk1mKlkCDCVL8fKFuaj1+aUCFa2GXDopVftGhAnCxaQ8CKPjT90Mq/EDJsfIC8onPytDrQoFed&#10;pg/ZIkTswKJUYbHiQZcfgOkhmERLUD11LFWcxcrPnPzcyeHArMsfL+SnlLIfbd4u9kF9XDyWZ+oC&#10;CrSRMgPQxebCy6uSR+WX5HRDtLxTyE8oBez5ICik+Y9LLEoF6TUhQp79FBEa5dgXgynyfeAVYapw&#10;PYM/VxgxqJtodaGCVGepnZVI2ZdnTYgUYOVSQuUrQpS0P8hDPsgadQfPDpLjHUFKiFVg4goQG4Ij&#10;TuTxnFSn/IAXVMxgxp0hoUA+t2AGjtcTqf/FsiDDWL0iwkQSgYroV4xrhbcjrUbb9VtwP/eVcR3b&#10;gyoKuQovcDAMPedjY4/xV5hL50ydF2BUL4u8/mkLwjPaLEI63hC1egydA30oU885IDqu17bj96l9&#10;bDPg9nW57Zd6tvVvcTn2xb3jHvLOlepjOzy4NpnINPpliC+uY95DtkGQEKKoA1xjeVVA46QK1RYO&#10;NLGhP5Mjj1PXz2Bc0q+KmrbzuFZ7coEFFYUPq3yDxUqiRBucUx8LFdAEU8gVgYgUXE6hAhaq5lUl&#10;bCMitWDxLBm70DyqLmpMmFOozkib5cUXmhRj42Tb8MguSdsnuL7mSW0TM8VeEokKO5pfRSdFyHiU&#10;Evn8j2o8twr7zH+lSrEKu/y5SKn3J5ew/RKkIVoWKsSLNjs23dlJnWgp/QKpL01Dqlh96tW/Js8K&#10;HCkUqDzQAy+l1cvSSRk8s9pLrPaC3U3EbAv0IXU/UL2nmmdmIJAXLF4VeXM7EKioY2DYQyr59Jya&#10;QM2YhQhYjIy5Ho8oUwb1HjAZTBjq9A4Vs0CH8ZQXIdvD4qjzMlwD0aNtJ7wR5SFUa0ES+SG5Z7IY&#10;AQyMjY48Lfo5nyltabAABh3jVmfmIAxfEytEDcNZRaYac4w+qduAy6Rs574Vbq/YEQnSxKiXQWef&#10;cT4NBzHcKRTD20tjXs5nPufqHYG5vK5TeJH91lDjNtb7AD7nvdv922bod47f87Q8tvP08W80fE9B&#10;fUbmfY5+HgOxb+4R97uNG4HxInE5krflfB2LFaon7/3WvuPF6T5W/yj2e/aTd/79BnyY+WGkQDWu&#10;ZOi88THbGk87R//wsZlnwomNsVhdEeX8VxxpA7SqN4XLYcDokzYioe0sWg4NOq02LO2Yy29SaptH&#10;39kGOv95JvApVhKqLlghRBInlbHpn3vDaZH34gr6hA3OF4ItTiFarw8n5LUIFnmJlb2s8e6VBCvz&#10;ILYbOqJ6BMqClcj2h0usLEhHEizEybFDsDpoy6uMQka+CJXzFRYgToyyxWhGFTAuchUrtiPlwpPK&#10;e9JMw4LlG6T6XdHKhRXNm7IwGa5LhJAxkCxuFp8ZFqMKCxPtDuF1sSrlLTjEJw8LsYp94j01sYJ8&#10;yiNa0b+RphItCRgCBkkzTFhEzM+sNAMVqb1fEVyk18xUhDdsHPDoEB/qMg0xMjBkadgwas0ozWJl&#10;sakG0bAB3Mvg1j5gy0CT9/5qG+ksINpGhn9tyHWOM2YhUX8dp+6bvMvOr9u1LwsWcHl3/zp3Y/c8&#10;RlvtY9RrTv8hTOO4pLp3pOuJhPurnYkGebWzT3tRpAbbe0z4+PK418Kk8cE4GvV7QeNSoT95XwJ1&#10;HrfqUydfse+zgcSqCpaxxSHEymHC5Blo/Qz4abHq0RE4nkIVk88mVnrBv4kVgtT6+pkVAoNHJa8K&#10;cQr7kx7VECvnV0JF+sYmREWgap7+Lqu/xMr/e8p5C1WvfyNC5f+YGLa2iZXDg9aC8TWL4bwgXG6v&#10;0NL1oR1G1oVtJ+2e1WsepqXrdfXfagXgjBZP5IsVXfUmEMPsccwp73SOeW7VOU/stOZn1GdVgDri&#10;uPXdqQSxW24ON5cbFnlWCu4pTg2e9dR8BduResBVePBqAO9RFyLiTyL5SxM17/JlAQjhmPvuAgoB&#10;sjnvPpBXX68WYavQeaZoMaqkVirCs30S3canGSPqyJM6zxcVhlEiH8akGSIhjGIIVaIZRUA/G0vX&#10;GTagFW6rdTLWu9hqT2G4ILy2wJUrw172F0Y4n+vsIVZ1v86zStArByv4j5rrPAghLX2At3X/LOc5&#10;+xx3f1cN7W21c50sLGMbofZ1u6+tBQiQ5556u7o/i1H2b17SSnyoY9LSwL3OcVHyLrvOeVYO5v/b&#10;KiIFLGgq08Zx8aTaP3ZEeBo8GctIREwC07vKMWtBk8DVbfZCcgrAGzgWfJzFKr9kQeieSWd6SFGX&#10;//Cw2Yo2eSViY1tgsZJnJcEaYqX/h716bhU2rT6f+gIhvxAW2v2sqvY1RuRpG9hR7C0pZdlf1gpo&#10;vQCOgR2JYb/DKUkBUpjQz6FoQzf05SIJECAvSNDSyWlemJ9j+fWmfMz02iZWVZBc1nMohfwSbYk6&#10;B7KblqrX8uMEdJL1wZnFZy6PH9pOOvJsp4uzFicLkdNab3BhuRkWqh3BChC2s1iRIkLUW6wQHgvV&#10;DIuS+7BdDrxWV0WLfB+Erd6D2ci+RZAA70BtfXA2Y+VBCHlWEi3IZeEyiVKsIE4TqTUkVDUdWBOW&#10;FEPg9oz1R12FDYWNyAAGyoKGwMlYYdhkgGTUhF3jSZ+t+hlbRtn52SOZ690/l5ojWPlMyR7I2Df/&#10;5TX/VXTzHNIYd6Ea+6rnW4UHwakiVetq21UXIFo6FwlYO6+Gq6M8vDEJbYptP1fOZS1mPh/n53qD&#10;c1+dfyurjmMgVHUb1ane3rG2z+18zwMWq5ysTPu2GFWhqvW17QCCFWPLY3N3/EX/GG+aMKne4578&#10;iiMtuoCHRX3lyswbysDPdl2uYUCw5jbcH2KFV7USK8QrxCofIVTPCjsR9Q4DIjQWG2MuA4vQF0jx&#10;gorwVHGaharazbkd24o9JlUd5VOzjFBh77XWQLY68+Fpfeb1j0pNGGIk2K6zT1b6VX1AZ1KkIs2V&#10;g9QhUu4TdbTtc1gPrMN+bFzRFK6V011rqaG4ZNQ14XII0Ck/kHwN+dU8Sq2LMMpVxf1cys+m5rKh&#10;B4nrG7K+wQwCBkMIVxOp2bti4GSeARODZ34+5ZlRDq7AHL5zfW2veeDwXob4QqAM11UQxqO/vKLh&#10;NY28RE3hPUJ+AuGOg4F8oJzt1AW5Yz+ke4mVMYRnzEIrRj8ZCGDDIUjA8v8fhdHBGFUvYDb+GR7a&#10;EQSLSDXIa8zttVzDbRW00+Z+hy94dqvfNewq02/G6Oe86nUM9s9+vW/XKT+21yKMOTS4Lo86CZWF&#10;V/nRZwv12qzrdd4WPt0f1ZGyne7TWqyoc1iP8mgLsNqTe9hWfV6JBx15UglbHCfroy8iF/D4qUKX&#10;Ihf1W6nGmbZh/Gky5ciAxrH7HTiHcoB3u6hn2xj/B6OvQ4EViA+pPacUI/KxX7iWfANNnCxWw8sK&#10;oWLBRRErvCIWWCBYsiG2DUWsVp5VCFeDBOqMPTHCgFF+0+jrECBptZHDboaNbOG+ihoGdPmSN4Zj&#10;EJ6Vw4B+bkVZz6xIw06f+egeCqzaMJ5tCfamUg9aWFCL9OQEDZGTzqRYVYHaEqtRlljZ05La4baN&#10;gztFrCxKhg9O3mIEKHPhLFKULVDAgjUu8BAnpxW6cWuXt5YBgqWVNaz+i/KGWEmook8RqCNhFqEt&#10;cXKd2zNtA97EmOGZG4J1+R/a04p8iA/k6TO9IB9tB/8oCPpWxGgAAbuCNkQlYEImOsFFegzA2ghA&#10;eFDrRHqXK1RHm7br+wNNrCxSwOIEZPSODAzsbMBldEc7mA29yxVZf17kd/qwLxlerwa88rxWbsZ8&#10;YH1M59f7E3brKUsoDof3VPuC2l9511sUB4ZYqe+8n3rt1vW7wmzot/ra1/bhUZGXAMkrcnu9r3lv&#10;V+9wVUisqhA5bxFz2RgiNMYfE6QRotZYPRjidMU5wZ1znhDCSLmN7+h/JWHDFCxxovMhAD9c7zYv&#10;sIBrpLykX/lZOYxnlSsD8zlV9E/PKupCkPTMqnEZ+0BbEyt7XHomJa/KYqWw4BoWJIuTxWrbJqp+&#10;bUcRndNXwgTq4grjEj6qgGBFm55V0Y80vKqw+8qH3Q7Paiy+CLvfxAqdcJiPbaQTEiXWSiBWbJMi&#10;Z5EyQoc+8aq2GpDOdXGFBWqGlqsrNaygeTJx0qwEpI64ZQVf5E31JR/tfOsvT472JkxbAjXyQF5S&#10;zfuG+AbUG6P8uGG5VL21c7OZwXCTvSQUcdKS0vHwErGiH4I0e1eJVlfFiEHHQNUAXItVelMM6NYu&#10;waJ+CNRKwLItkB6VoBWB0Y/2IApliY28pAzxhZgRusjQSNQZ6hdkhOwQsRGeVJDIWLxGvbaBvBzT&#10;JOY8+7Lfdj4sDSbEcsCCufK0lM+H683grYxaN44yrjXv9rVHQ0ofGUn3nUE925O3oc58bJti0Twb&#10;1+sYsT+OkceK/b8jDGjgEHXFMPPFioOAFYXnPXu5KvbTQ3jsM7yqkVeZlFDf1RfEcRKxLdu1c5Cg&#10;kOo8BiRuFhdfB9dXD6tei3HtvG95fBIht2k/mlAMUVZZv9Wp92koDDhEar6vrgPyvLSv3DdiFVC4&#10;7yn5jNCiBKqYVbFSnr700fthqwlS9EFcJGRaOJSTrhiv2Yd8hgNjP7EdqSMTWt4ex2Cyl3xifAev&#10;2+eWqkCJr3AXbjce5DL2aI96tcsD43uAtBP+U7uEDOB9IUwsd6/L1wnvWbQE2acqWmm/0r49ermU&#10;6NGbYhIOeI7VFpwRhlvZ1ABC5EUShj2rS9szMJW1dJ28vCvK6ucyX1+XaK0xNKKm6IfyjtBteWTG&#10;J199msKAKsiz4svrVaCAvSxDO2huXCDX16OikQJOkAO7Lydg1B+BAs9CZfGqFxV4hd8QLISKev6N&#10;cyh/EyGji03DXvX1hjsPUqBKGcxiJWFCeJ7Y66u3lGgi5b7q34SIgd5FTDM012dbDuYgTnpGEiqH&#10;OUAKB/3on3USqyoyXbxaKiEaM0STWn21X5crLFQ+R+cR3DxPny/nwm9J0gtVaGVMMD5hqEAzZDKE&#10;Sm0MwVYZI3cY4x6G1IZbmAVnGOZa77LCc4T/jGev2rSN9o1IHTwHg3NG4PFx7k/KulyAkaKBUBSR&#10;arj6wiZUUx6kWF0YvyOfXZGq3udgsaq/kd/MubqutrkvguDfWa+d90te1xUBeWpuO0QpJhTteZHL&#10;gsVqfb+c9z4dFqz30v1qf4HyOEY/7iRSFifSKkR94pOC5cmQtnE/yhrzbKP+dVwzqapRiBSnNm7J&#10;56SLMmH0GO+AsW/uVS6Y864H3qZyBM74mbZDhCNUOERqheZ5ud2PMdIuhTipLmwc0aEQmS5WgRSc&#10;ZjuHDY3JfdhVRMbihFCR4imRGu5jSJgkbG53qnryYbebDtjDsjBZC6QjwpZW1HY+ZptidV0elduF&#10;sQAjH4Y1187/Zx+xMaoA1RAg4uM2e0RVmFxXgVhxkR3KqxcdoaliNDypMzahGzzyFYoXD6FyORdj&#10;UBd5xKUKFoLi+lmsstwFqeVjtuVB3MXorPWg7vlohzT5MnAAg49XJQ+mbROQ0FisJDyQ0SQdbUOc&#10;1K5+FbOAsf/0nhoBIafPM0lUkL+bBSLt+vB7Wcmo8KXOsQqWDZRn8Ta8czm9nDBwMrxrA46hw/DZ&#10;EDt1vhpp0vXzI+1LGCI1tmnn8nbuUxiFtzwy7gnpo5ar3vaE5dA7wti/k+8MjvejqvAcSazo95WK&#10;Ffl63r4W9VyB62qbtzHWfcd1zHOP36rr6WuvY82o9XuJEX1qXW0TdG2rYOWx8dIC+rqGxMdgbJKO&#10;sSoxwrPymGKbKlZVzDLCUMa4lrELVawsVL2uiJV5UPmwVW/M25k7mRaxMoYgKQyYiLoUuA2xsseV&#10;z+N5pJG2cNhJgFghKBYbC4xFxgJV26rYuS+waNU6gFApJCihMuwxka9CtCVKc1kOUmiMFliMF33n&#10;PGBZOx+67V9fn8QqhaqJlsQqDngd8AqSuqKPt6a10mS0Ud/7tP87BfxR2vxfVIQAA6zu6/m2um9G&#10;fR7Fje+LKLjBrd31FTbEc9l1zqehbugDswmVvSrEp4YGbMQv4XMrUfbqPgRCqB6V4Hb2nzO8DrV7&#10;WwjJvrfEiv4mrIlt4XI94Fh8Q43UhNPvG7/J16VeC5f79WjnxH76+XMObQZfjeRsQNOIRt6r5PLf&#10;ZLRVdCwTJ4/Rd/sQAPXxCjzna529Kh1nV6z6uYQgXX0us2p+26PiNz42zv8Jqo9zzn2k4HAua2Ei&#10;X+G6LbGi3sfG2HcRAdGu37e7b7eB+ltZ9u5yrc98ew7naw0oW0x0/NhfEZb5/riOPPfP9xO4zu3u&#10;73YwnmMKOXFpYoMoWbg8RtfQpGcX63bECg4A5cf4p71yY+aay/kVmOZxWXwsUsrDD3gxwoS2AQZ8&#10;IMXOJPcRpmIbZlvhCR+T5BSrJlxb3pfFCu7VSbsm+hIri4wFiS9U2MZq4o8DIduLnU673MSuwn2B&#10;7bNR7Tr52e7n6r4G6qpmsPpPK85P3cFnXhdiNRZOCJT9tQqEyWL18Vesv8xuwXIokG9D6aASm3qi&#10;LgP/EP3QIkbTj2cpJCkeFc+d9nOhQqg+y0O+llLOmxE3hxtjwcoP0XLzCrjRrp/TCq3IGcbXZc1s&#10;BPL5YLTXNaPMzKgJkQeoB6BEyhizLcQkBSnTYcwhVIoOXle0453YwKfnVGaBtOs9EtokOAMiqWEy&#10;u93l9WxVZCevhRw6fv62/N0iUyVVelNxHZI8vj6QMa9HgEUh+azNv6OdH88pJoNl4yYBEa7GWHeE&#10;AQ1jDng/KpedY7zph9Fv/cjn+0lNFBLkCyQUgPZh+IcQUI8IxDkFrjovDF56g5wrhjoMcDsXtjnY&#10;BUPluq+aH+U4zxQsbZNtTSRWnhV9y3ES/P5yLXxd+M3jWgnU8cmo/M2lziKyBseNc2nnARSykzBJ&#10;uHR/uF/cvyFYTrffjauo9xz0ujYWGcv2pig7bxHzCkCNYQExon1gHSIEOe6OgOSQuVRSVg8K5AfE&#10;ZULEYIiTOe6y4QkcwpKrfNNGwK0B/YfwEKvmPcGptE8Bi1MVK9elHQuhQrAUYeKZ/a4nZLGyvc3P&#10;LjUxwk5T9rMuRDA/v4SNZptmm/cnWrmBurTf6EBqQQhfaEMKlCNwDfk9weiT7dSVPnx1Pb+EBCL/&#10;2UCIlZ5DOeTnsuvWIcC1qOVOEKnYYf5LYw48hQDn8F4tu07qz0UdCyXcpgvOhdeF44LVdLQrrXCo&#10;r6K2DTe6DYgwukcKA2KUZ0MN6owoxag9ZE3RivKuYJXB2+r0UHcMbuc9m8uHt0EMIUhaQheaBYpk&#10;SawV+XbFivohSK6XIWDF1JXnxnaRsi+ENL2/s/Qb6m8FeU0CWvUk7P7eAXuSfebKOWJUwsh14x/w&#10;ggIZbAzmEC7VDe8HY6rVdGpX37WXZANckWG1FAoJhkXEQqLUYoKgGdEW2+b27JvjBK5K/MbOfmas&#10;27RPvDHK6Tm1c/VvwuiP3y5vcJSVp++4RuM3Wmy8z5r3dRVGv4oRshNqnfMO73kb9r1X2f21jVDv&#10;faYszkjRESQyEimPW0HjufYVJFTqY4Ea4596OHBlpF6uvhdmYZrReVpgbtdyncC6jX/giJdkEAJE&#10;dOaQIJCXhT06I2yX3reqItWFCpuF7WLBRQhVLpLAdiJGYTPxsPztPz63hP0GhPBqCNBeWIXbLHYr&#10;4Sv4/O+G/Z5CgH525dCfy4B+NfTn8F8NCX4qtGi1wMICNYuVVwvy0Vu3j9WA/FjUcS1Ss1hZhKir&#10;YlRFyajbUJbIIEYSrBqLrSI1C5Lr5rz7gVmU+DwKaa0nzb70aUa6GmyAIaYuhWVDjKrxzv9O6oHc&#10;67YHvmPmzOiGWMUxWj2ChXDZU9kSKxN2EFdtIq3bG7nPDRIGDpwTx48+Fqv8cG77zeO3R/oHrY5r&#10;EPV5/Vofg9/nOr/87PDK5XiEHJtVYsWgOS+jWg2xDfTaIA+jLeGq2+6G9lRnsRJimyIyQ1DiPFof&#10;C8uhyBPy8/kcZn/nxzHOU6rtdoXJeePQRcCCxTFU7/OViKyFqsKiVcWLPL/dyN8YKdez/na3X/XO&#10;df/RbxyHc6h93M9gf7W8V1+Xh1iNbYDrdsUHyONySJCx6S+h1H4ayxI2Ydezol0TMS1T30uUav2V&#10;wQdCfcLokxwlzzMtJmFnxXgvogTsSdUyKRGbg0xsiziBA2E/gMuIlW0T2PKqJFpnSKxCqABCBcgj&#10;WIpuyS5jq/Mj4CEuCBVi5P6zWNGHZ1cWJwtUFTDSkac+bHiIUC6iK8JUYeGyKJFaj7aQz6yMWazm&#10;ct1RP8CGQAELTi0jPhaoKkoWKYSk5rNstHoLztzPguL2zEedv1YBvEjC6CJU8hYtixRpHpd2+hHq&#10;YkbUBqCf0TD4GLgY5jTKDK5IJV4y1vaSXJdpGOxqvO15ZGiwQV4IqcVKRKupBSjzGH9e2OyzSZFb&#10;aCujok9+EultfjAtEte+7JvjXxbnmV96b+IjoYJMcWzqGolcvuKs6B9C5t/tZbr9mkHYDC/Ku0oD&#10;gjFqRgxg1DCaNvqEuKoBNWzYbYTTEIMw+n3bSShchxdz6KLn7PQFtU75MLRNtBAZt/EPF0GGIemb&#10;xw4DHQLEsyH2f83Fz+37IzW8j4raPmPuo7yOhej1Z1Hv0MdoLeq+Rr4+LrsuRSTy3n8PY0ZqgdkS&#10;TcS0is3oO1DbZoHi+IgN/zLG/99MY9FCI3Fy3iLkcTrq6SPhsnh5wQUYPBh5lVnOHmLTxjzjMvfb&#10;ohaOXCBCV8WkakegAuY949r5iipOLttmzHbEfV2PmA2PS7CtIm/e1TbSXGjRkB5Xy68jUg3hBcku&#10;ywnojgBeWNTzrUH6gPzuYMBiNLe53sJlb80LL5yu8xIt9AU9IaVM/Vprfo0woJ5PkVZBskh5g7qh&#10;kQdqYlWFyeVaV/MWrS1YgCxGFplMAxYjt5MH3CjnQfabsBKqdoOrWPlm+8YDzWSUZzt5CMPwGulN&#10;hXG2WK2MehMmi9SqHMbaglQFyrBBr56TxQmi1boOYvkrkpJqexPY/87BBLZn5X7AYgUcBvRvyuvA&#10;b+O3ttSgX78O7fqsiBn7siD3c4xzsRGzWGFILQY8Y5mNJbDhtRFO4wuKcQfDuI+0ovbbgp4pxTFD&#10;FPDCbNDXfbyPEILsN/rMfRExUOvH9qPfjHWfepw4t0hTTPu1kVhxLS1OM3z9LLYrtD4SnnHNgZ9H&#10;9e2zzxAo0jr58L31/e31TWAqECAvrGAcUq7vXrmtCtaAPCztR+IHfxhjlDXWGwcSawHMchepGJ+B&#10;jGA0sare1ixMbmOMuw4BqkI1l82JmgfwJZ+VB+RdgcE3bBSp8xUOCxoWK4TIqcVq2N3Rlu0hXnqP&#10;aleMLFrGECkBIarYFaiRt5ZUbZl1RtqTz6wQKQkWlbNAUc669jax36UyECzHJzuaKFmkLFSzKDl1&#10;3mUExOheEWnrazGqSDFp+RSsSPu21DWsBAvxmW50RRWrlaFuYlUHXxWrbqgDFigb8C5SLc93AKso&#10;WRyGSG0D0rlv7Z/kRJwKIU1Gi5XFAbEyuREri6BB2fu3Z1XFimtkwphEPc/vimt0wOEM0rxO7Rpx&#10;Dco553kUo2ZDiijkc5wW6tp9frO3WO0FDLE9Kpdr+zbYxlDdXtuxAg/RIO9jue/WNrVur3bXz+eN&#10;SOlYAxIpiT3XxvD1qXXGLFYpxm4rAuSyMISrou+z9xvb+/5yr/2ScBUv1cX4bKsKWbyRKwRTrIaA&#10;bYnXkQSrotaRhw8Vc2iQ/FUcq9TXdsOCZZuA4MwiBWahMqhjG0/skjMpVHhX5AfHwGyvgAQKG8rC&#10;iPFRW2Dx8oTetlR2V31SqELE8tlWEasa5jO8rL22IUIIDDpAag/J2lA9qSpGTg1v63r672NZ4Fgu&#10;qO8ykfJldedJnbdgIT4WqwqUdRYpwIVxXc3vD3dTq/6UB75giTdHvsAfpq1Lzo3eL7bL2URpr9sk&#10;2o1z2f3I56zmLSFskR+pvKoZFiGn4DIGWQxePBOv7quQxzLa6Ov69IzatmCIBvVrsXJq4pFP4cJL&#10;Qowa+SA1+yDtBAYl5m/Pyv2cn8XKv5PfDnlMoJrnug6SPT7j8p1wsW2KdRMrHyuNTFsVVg0fxrjC&#10;BnnUDUNejfhW3obe27htq3+tU1nHtWc16tf7qWWA0fdxD79Liy/cniLc+tXtnJ/LHFd5fj/bKl+v&#10;yXxu875XoI5QJdtxLQkjBpSPugZeG9BiDMFipElF9PG9aqv8nJ/rge/xKA+hMtzPK0UlXjHGm7Dl&#10;JCsXZDCGNW4scIk2poD5Q0qZvCdvGvNPE2dyLIozFiUDIcp/vMhzqSgrJD/2a952/gaXESQEpwtP&#10;qyM1LFL0cZnUgnWAuuBNInhku+S0PpKwHUtb9ft4SRIrCxb20EJVnQQJF+KmPl4bwDMuvkaBUH0h&#10;7XXY9hZCnPOklHMVYHkuZh2o5TV4/zYcoQavHjdqG7ojzypcrE+yhB0FC3zSnlTxqhArQn4IFBty&#10;sHxI1xQT9bNgfQ5XMIVIz6ec90VyWReMC4vKo+q6WM5nPWXqW17/Ul7ATaYfqb7jB7hZpVza/Ckl&#10;w/8+GmS+gb65LL1tm58+wQ3HACdiEDWjXdPxr68ZsMy2ghyEu84ixq38DmLQiwQQqRJB0PJcwWQ6&#10;EuiTnlUQmjwY5EQUNOu0WLmec1C40MdiG8oi5RwGzHzM5DzLWwsXCOIlRpuvE/u6Ms9NxwY5Ow7j&#10;YwNn+L2gQ2GEDwdyYUMBz1pYiVdRjXM10s7PouX2IyOO0zyrLbHyPmdQvwXtA5FZ72c+n1Hn/jPW&#10;vye3wysidIqwRN1h+kzXKL/iHvv0vrNfQM+5GuL6dmGMsoXKXpI8JYmGFnbI69XCEISMOuXrSk+t&#10;/rMwrcOCqpNYOU0xQqAQK8YJ+2IfTHAQKwQq8/QZPNCiDEBfuDO4pLL6Vu7kdk2g1l4TdQhZbEeI&#10;MMoH4CdtDXxJJpe6kxZhIp+C18p7weLlfPWsMgyYdgf+hXClfZJdShtGPu0X9gphwpPCtgJ94QLo&#10;k0z2qpowJVRPZCrtcob+wkbngokQJMSJ51p4UtQFtLJQZVJWH6qN+rD96EAiNCJAvf67sMp8eq8u&#10;e6+f5kvgGAGcpdCpFCvigVqKLhdsXmTher9Pxdp4HwCPzPlsy7wUdQsWLeAyqS8g6BeMC0o+2nh/&#10;ahXmaxeWlDBdBfWZD2Naw349/Ie73Aytt5ndadpWdQyWGECa9chYGzLCZeA178Ftjn/PcXDa7CnZ&#10;gzFcP8hEXuE5G3jIqrph9LMukN5VI19tm8VKddq/CI6AeTsILbHKmWX7PcDXz+iClNgQqgDb6wsC&#10;/La4Ru3fPoAtscLwdY8qMK96U34dAgTDwK/zW8DQX1cfgfYwvondvhYM5yuoW+/f+wFj29qnbitU&#10;sVxvX8E+rrnwOXkd7AFVb0jXS9cOceq/faNvXXSB8PmeSMzivsT9siBVYbKQVawFjm0bwrPP/9KM&#10;SHXEWGii5H+nr/+HFiKFIGVeqfNAX7zQ+Ga/BmU4dFVLGdfDkxKnKuq3AkF+8DZQF13kcyzaYhxX&#10;cUOYZriti1Ck1NteWKTc1vOgi9XgUuUdtgl7ZzuFLdPX3anDNgoZpQpYnBAtTdaxpRKrbnOxr/k8&#10;SmIFECmFBcczKz+j4uO5eGE4KvP3AoGfXe2W5eg4HGhnZwu5wGIsrtgVqJpH5RArHopxwP6QrLzs&#10;i+tGqpd91+I0lyu4QE6dtxj5uROgXMHNob8Fp6I+o8Kw1udVFqtxc4cwUSbdGRQrsYptGETNAJP3&#10;wBOGYa8CtQULlcWp5oHJVcUK2MjXfK8LoUKsLEzrPk2Ior6KlbwobUO7074dx4/z5fdkCDB+m6+N&#10;SXQg6oxebr8zxTl/LwItobrqPBmYjj4zHyleFUZ5XmAxDO5aqNJIT8a7httctysGA3N9GvMiFvWZ&#10;FX3VPgRmC9oX/eK8u+gUsWjb1/1oG2Pelt8U16VtC/w7JUhK53y9dnhObAPSC+t9hCpWhAN97Q0L&#10;k4UotyliZHGaQRseVPZvqwCB8x4Psyjxf8XqeBlt2wLluj7m27h2HWnlU8+nEMV+GzyGZ7HKMR1j&#10;HLGyKNV0zlfYVmzlLVZpVxqqLZoBz0htuxzyQ+S0pB3byWRfnpTzQN7WcBCw0WmH27MqiRRiJYEC&#10;bgMWLPW1gEmUqmiRt0gNSIi8DwsTeYuXn3OhUfusap9qz6V2nk+lUA3lc2o4DOgD5s7BhndlIbIw&#10;pYIH3OZyzQMuJDeiCpXLpMaqHeHhxjmOGzMNp+k6R1sKWNQ5BlzT/ApDDIAKexV7gQGd+RCc6iVZ&#10;gGo61wPEooqUobLIZFJ1Eakk620iZt2HiVpJnKQNwZqBIdmpZ/tGVP3OJ3Zika9eV70e2bf9tgTh&#10;l4D3Owwdhmx4VAPNeKbRDCOIl5WGu4nFhc8Nr+s3egqo9/Mhw0bdQlDhPs7XbalLYw9KX5DHn/Yh&#10;xG9pcPvcr5Y5Xm0D7NvnrHxsEx6T2+nv9lqnPCLGddI5+Jp5nxYogHBVcM3nOtWTxjHiXtT99HtS&#10;7pkFiZSxZJEyLGYr4FG1MYloZT7qLGq5WrS1M45IcyyzXduHx63bzIE67s0N86HmPUbNQep7uY1l&#10;UMVqrst8CFQVqS1R6sLEpC62wR6RVv54Mozt6c+uAhYwh/Y80bZ4jXo8rCFiw05KqOR1DTtabe4W&#10;UsQS2Gth/xvD9pfnV/kMaxIyMAubRQh4DYQfLblMHg1Cc6jb5xAfz6mqSG2J1RZ8QJ9IitckUhYj&#10;C5XFymltc5mLU8UHUOeLO8M3gpsiLypQRMqgDGRkY1DEgLG35HryY3Zj7+mJqwE0DypSD1y/K1VR&#10;BcqgHiK4bJJUmEBHEisg78jlNUFnUroMqSF3FSfnSVf1oG0nAnO+Qco4Hufm35DnWsnczh9jw34s&#10;VN4/RgYDdiSxwkjy3EWGUQJhg+lyrgAsYjUMdzXiygMLxIzax+WKWlf7cUzX10UPrtsLdR8u1/a6&#10;37nvjLEPtlkLVhUrg2u29rqEvN4Fc7u3l+DFfQywMENCNcQp+7b7O8MC09GECFis8h80tjGS/8Cx&#10;gTGYffDE2jgycmxN493beOxXuB/oY7XUdUwelcEE7qpzoj3yKVSkIUQWrCpcpHhhVbQQIoQKG+K0&#10;2hTSzPPooYjVgbPWAual7QK2UC8OW6zWwI4C2U3bUIvSXAbYZOpknxVO3N9EahYue2DWBAtULVus&#10;Mm1CVQXLKSIlrcn3rEborwvU6wcU/ot8dKZNn1QChP1QQO0YjPAfdbSd3n9EV93yowCLKfoiipLm&#10;g8C2qMILKwyEqJazLsDF56blYgpumL2kCVlPOw8lW52FrPYz+LYdz6kuzVBgDJ6CDPm11P8Dh+/f&#10;Xco2LLYIo25h0oo+ykrnBRQSp5GvQBQyfBaDXX22SKV+uTgCUWhAaEjzReDYNsWs1fkbd05FepVH&#10;nfom6SF5pnpOwLMEoe0vUh+DMg+y/WCd/fHg/0rKaejCkJ0fRnOFEChm8okwlA2sXDvUjDGGkryN&#10;plfGKTwX+yiG29u57HytM2qZ/Jagzf0Ne2Mqc0xjvU1F3d7Y6jfD/ba2UZnrsQbXmmtFH1LeXTsQ&#10;9+HQBbGPDVzNlzgK8j7E/bFYeT8pVM2z8kTDz7Dqcyzuv/MeX2OxBWOK0B5ChSAhMFHH+Mm+rU+B&#10;x+a8jcC4Y8J2ZOQYDd5YpOZFF+ZV5mkPUQIpXB0x1uEoXhGTVQQsOFqfYzlvkbJ4kWdCbLvjdkB7&#10;Tqhbn/SkwmalAGGTMjQY5YYUqGjDpilsqL72uhCaKlZ4ViyQsDBhP734Yq5TvWyy8nrutT/t99qe&#10;Zx1OR+hA/guSPdAXXaR2oBdrSLAa8LRez3tWrz11+TRftWXpYFtAwYKLXpdAxKKO/JksopAQeYkh&#10;eZ+4RYm6WZw283yMti1H5yvq+SX1Vq7L0e0ZUcfNddngZtc2UkOCI4+pwm0MiJqC9KraNvRjpY+/&#10;iA7Is1TVZS89d53zFX5eY9HZKkuMRht5eS9DpCRejUSVUJFCuMvPCW/u7JjJsTKqLP+9ggUNrJ5q&#10;K6yod35egUVagWHIGS6GIVIZEC0zlwHRzJZZc91P31f0y6XRLWxkI1dDUgorecYuVEM841A31GEY&#10;y3McCdfaiLu/caQ2zsEG2XVzqM71W9tzLoffFV5JgLa9tnUdx5rraj/nXW+w33qezkuwhSHgA32F&#10;X+a5B9wTXTu3uew+DvMREqQtJxrRRprbZ7sFqnpZu/C4cJnxkav5AjyXQmxScFLQpnHUkNuTb31n&#10;WJDIm0Oum+FJnvvV8jYn3S44ykAfJqJ1UYb+G7HSnMwyqSWiclbYAxC2AmEyKGNvXE9qW+S8bZRh&#10;OwbSFubCCcRJE3gERsIVfVpb7ZPCNT3LctnCZGC3jf3Njrvetp9652udQTn1IYSI51nuY11Ba5zP&#10;epwmxMpL0XN5+qv5FLtS1Ax3zd5U9baG+rFD5UF+a+qN46Qr/MOM/sNDsfcX78puafWoUuXzwsqj&#10;smdFSugwl69HnrKXda5uJjcmZhfpZpebTZ6FG8xIyHtw1PYB6gXcclIvP589K3tOYyArv+1ReRZH&#10;OgiwWycxGv1nkYK4Cnf0emaKbfaYYQ9mnYgKQuN8ExrPcj0DJq0zX+UFhXFkZGRwMEzUsV0YL2bP&#10;DfoSuMBsHq8ql0GnUXtWrlwj7Z7VeWG8+dfsrdy9q2aQbaiHYd41xtS5bxUKUmNsK7je/Un5TBKp&#10;6ypc723XfRAJCRbnOW9fy/XYbqsCNJ9frfN+ttpJaR992CfiI3jCIA9W3qy92uHdSqQMPbtC2KLc&#10;ha0JO/cqQNiQ+1m9qry/PY1t2tgyso0xGOP3UIwfQnxZbmMPbH3sOPPpSQnmwpZw1bzLCI5DgaSD&#10;V6T0ox4uhfgE7DF5qTr/kJSP4eY/Jq1oIcEZtV6PEIZAGXO5g7BfCQXiWeUy9ZZHjFwez6eGGEm4&#10;hOE5yaaOMm1q17L2iiFWyvPoBsEyJES0z14Unpa9KTwp5xPhQSkaJw+LNEN/k2dFKHCfn1Oxrr0+&#10;n3Ke9h47zNAfOxjxRcTCz6Vq3s+eapvrKhwPBfSr8VFdNF08u7CuN+qDQ2MWq1zJ12K/VYTUFgJE&#10;nJeBsBInwYMFsdIAG9gahORr+A4CgLlc62q9yCJA3tGfPrH/qK99TTbKEqxRZ1BWWxB8zjcBQmRk&#10;SJrgNFECtd2oM2jlB1KcmsElTS8pDJL3gVGb08OEn84PoxpiRXr4gjC0AcQMsMBChnZtxF1m8UFf&#10;ZFEWIuxl+J0HtU818MZcdp3ra7vyEqtrLh795j4uk/o8XOdzqfla5+3nuq38AH19DeOak0/x2V3q&#10;7nvvMnl/AR7BsthtidUW2L7CY8zIMRjj0c+qJFaRB23MKEw4tTOG2bYBbz/3GfWGx3rlwQy3mVPG&#10;imcIGAIV4GsW/qJF/bKFgQ0wvJqw1lHGfuSzqCJIFqrZo8JOrV8DUVjQwiWvScIEjiRWNTRYbSf5&#10;alexu7a9SrHJFiqJ1dp+ywnZH4JVVw36eRXPpuozqwo9QlJqfbHWZPn1pKct+yggRPkyVhMpL1fn&#10;AAiZ0TduQuWDbMHCJc9HP8iCNX7gyJOCeqHcZ1ywcTENX2xf8HygWMWqiVH3rFK0NAhyIEQby9lT&#10;yCLPQMnB0QaQ+82fU6oD0IOPFOT/oCpCVGECgFquJKlEGYhjMYuDHDHbm/uDMXOU0FUikkJw8pXM&#10;XuygrwJIlDAwNiJJ/gIbnC2x6oapGTCH8fy8w32MaiARK8QJoapi1R/yYxCbkT38rmKEQ6AOX/S8&#10;TKtYWYCqEJHO+doPzIbewlDrjgT1Z99h4CPdu4/2ubV/n6Pbat9a735G3a7Wqy2ucxGrvJZR53uw&#10;vhcj7/JYFRjj4AieVYXvt8eN9hPXuo0l9yFvsaqwWCUYi23MZhtp1Hv85j4izTzjuox70r2wV1/y&#10;FfO/E6mCZfj5lAXKNsK2Yb2aFjsywn/YmFmkbIMsVtg2CxYiZdGaxYr2IT7YVoX03F5tJqAf9tVl&#10;21/n/SkmXjCuYoU9H06IvK79eFchTkZdaGEBMyxgs3ZUbbFYEdHbZyFCsFK0cnUfocCHhXjpvSpS&#10;1sXPYtV3Fnm2rQfyD+Hkjc+9wc+2JE66SPrx+rG1XhfM7VJ2iRM3zflNNGEC87tVhsUpb2yk1DGA&#10;JGYxIHIwtdlPy4M6CJ3fKYcI1dV9FhyXK6iHDG53eRfUN7EKgkJSCwz5XPhgNNJWmNSkNgCuS4HZ&#10;A+5b8y5voRqpOY+hqrP43CYMrMUCcXNqw+t2lw3XdWPZ2rfqDBvxarDdZy8BIBR4zbtCDC8aArDX&#10;fvcC7exnVX8hx1pvx37n86mY6+u2e8H7m8/ZoJ5rRd7XrKLXNbGaoclKeXcrxUzXf/4Qrp9RrTFC&#10;wXVsVVEDHqcez4Dx77a6WrA/33qH3sfScynxCn503jS+IH5bAmXeqjwmi0Q4jPos2nWIkoWp2gVs&#10;TabNjmzZFWAbVG1R5pu9Io/Ncmqb9oXfC9F6M5N2iZdspiAvax2ZuhSE6IAvdHsr0H4JjgJC9cYQ&#10;mmabe1ukdiaw8y6T7g8bjydECrYeA0nYhldVtSPRVgtW7KvfX8rFEjyTQrjCs6KDw4LEFy1W3rFT&#10;TpJ6TtTtxnyCgn6kftxajHwhgC6u+ugh4XBVaXMf6mf4BnIz6w11uaIOij4wJrjNqIOrzpYy5dlV&#10;G+hVlEgRMQa/xaySAmyRRn0aUc6N/UWaX6hApCakWCVhhUr2mu4FGw3S2YAAC88Mz5rncoXbLFig&#10;GzYbxQkYUaPWbeUr6na7oE/8lvQ04jyKELhPFYWt+r36GW7fC1ez4i68wBTD8mzM287pdf+mgdq3&#10;5uv+qd/aJ/fBqfskJpGq4iSsxUrbxP7bPd8WK40rtY9x5zFXy4xb953bEoz5GPtrsRrRBj3TEg8t&#10;cilaKWSDZ8mfxkFzMieI2W9XrGahArNYVdFyWmGbUm0Ndok20iyH7UKsbLPqBDzzzQ7KNmIXHfJT&#10;GVtpu2kbineUYpQ2eIjRsM84EHhEstnex9h+7Vh4u/1NpLDdzlf7T7mvZyielYWq5hMpXKcTBjw1&#10;BKYIFisC8bSaWEmwYqexQS5lz9V/OpCUEY/KB2fnpAr/6eR1cusTdpuEaNTvCpZmBbrw/iZgBzei&#10;oea1bJ0QIM+n4uaGq+yykf9qnXAgrnSG+ASFCJXWer77l/UN+R1A0r7650nC2YQBo2/kgQiCYI3B&#10;zIAf5XXe7Qrn6UEwadZDGL6DFnUQDeyIVZA1l5GTb4IFahmijrwMhx9aA/YvQ0I/PDEZChsLG5da&#10;rqj/Or3mCTuBfFbS8mPVmaDQUmzXxYT66JvPXIaRBS6TVsx9jF3D39JWT3oV27kuQN7lKiDV8Ncy&#10;oP9hPCnaW53zHeGppWcV+Xq8LHN+pZz7bZ6ZjzHnwbwgpLbN12KAeq4z11j3gzCrr3+/P+We5Qdw&#10;A2PxDHnq4tpRb5QxsRY2wWJVPSuPq5r32E1RKnC/HMsx7odn1eBy8GF4WMHVtiKW1bHmWW9LD2zU&#10;AXPSEFcFhIrVvxYs2q88O1Jgm9CAraCeFOg7ooL+Iava0w4FqJetQcyYcLMQLFJsGDYtymnP2io/&#10;CRPYFStP7m2XZV/xqCRW1SYD9eNRTtj5sOvkJWoWNtnuar/RA9ftb/aetMJ1Fqv85BKa4cUUqR/S&#10;kfGalFYIhmf18BAhLUsHCvuNZ1cZUzwTsAM2tGCVpYUtrRgnqB8hL8sXRT/K3pQu3rgAWpFCGyBv&#10;cYoL3L6MTur8DC/lrKnzxIJJa96xYseOa9zY5Vrnvk793oQfwOZHLdkXfSIPGMQe2Axq4DKCRLmS&#10;wXmQhCGfQhUECuJVsXLaSdrQibwHRHrESJBojXwtW7AwPLOnZLgOwyaRGYIznnPEMVu+1tPPfWt5&#10;bA8or43tbJirSG0Z6GrMgcXIsFiBFA7nC7wP76fm+/Gj7H1U4Rr11Kne/Wr7XMe+t8Roq+x8vRau&#10;cx7MKwS37gGpnr2xL8rjHrDvLkwNOib52AcC10XJiPpI66Icxq6FxyIE1uN0jdo/+/g5V4hT37aI&#10;lYUnJ3/N8yJd1Zd05qI8LENeVw0tOmqS0ZLgNfZgtg22IW6z/TBsX2xj3B9gpyjbbjGZthjVRRYV&#10;Fi1gJ2DXGXBetlfCI8GREyIbXm06bYb6C6MswWPfehQk5Idrm/DlPhGqECJ/likfOzVdMaw1aFQP&#10;A/ZK3rFqiysy/BdpClWK1Rr2oHYxvChflKHW8rbGD/ZFAxYrCxVelVxcu6/qGzciQOqwHy6y4dAe&#10;aQ3/uc7utvPVBXd9bXO789V1r+Xu1rdB6zDCjDHYNdCBy4bj6ADCJTGaWOH55Au4rW8uRQ9ybgkW&#10;dQblTu5G+BlzfRWjWm9DsSVcrqv15JlB12dW2WcyoC7b0Nby3Lf2c171cczEui/bG0dqAzU8t1ef&#10;vTDOY2xH6t9w7btZEBLHeNfzs1yPQ+p83Z4+tX3uh1C4T0XtU1HPkfx8zjtowjPfxxncV09I9O6V&#10;vagxnmqebZxnPJE673FatwEee7U9v2bR+MJY9wTOYoUI+XuC9qz8bteYFIpP4iJc1aSSPuYuyGOY&#10;e5GvbSlWJeRHOLDmXXZd2osNW1JR7ZLz4GD0tf1LRHvaug3Rkn2V/bSYANtTCYg+WKtnVJSHfa/2&#10;vm7/lcDbeF+AfeX+whnyvoG1xY+cOixW9paqZ+XnVRarz1COjeqO82DzwSNvoRLGSVqYhlCpjou1&#10;9qZ2xUp9uPCsgnlir5/Fqt4437x6g40qRgwQl3sMuO2j9p8Hkbf1oHOcugrVnM/B3AgBPOBr6nxF&#10;ilPxrFKgelugidFeqOQ24SF5rauGwnUzbDjm1HmjGq9anjEbSRvO6zKes9FeG2W2jeMGdtv2xtyX&#10;vIVkzu8F+nDuc533531fc/HzUqzm+pqvdWDrurhur3bvr/Zx/dz3iOhiRdiO547jHlZwrxEqfYKJ&#10;MTRWjNLmsVLHi8uM4dx+Y+x5TAL61fGe+eZFMcnrPGkCJY+pLKRo2+oLK7QxGVyLj8sCnBVfjcrr&#10;Wpf8bvbAtqGi1tl+GLYptkvOG5TTJmGLKAe6vWv2CruFOCFS1eOy/QTDDg8Bw9YiUDzDyudYIOyz&#10;bbdFZNh4CZ0FaUbt531UjZjLpD4GsEjlK1OhQzya6qsB3SiR0uo/LbYwcMvGCdeD+OBAJ3tkscoL&#10;08RqXEA9m9IsYOQtSPSxSFHeS6x6feRneABUeBB4QOTNLmA7t9X8vB/QB2EbyH3wxoCvg3oud9GJ&#10;eqeG2xAnf4mC/AhvKF+X+ZrEoJLcZcg/t1VsGQn613rDBsewwapl19W014chtJGtxpM8qwK7sZyA&#10;sbUhtuEd28exU6jiGIlhtL2dMe/PQGCMrfpaN6Pur+7Hx0qEZ3XtxS/o/YH7zPuY4d9K3qE37wO4&#10;rdYZdT/zOXm/W/vk1QGJFPdvLLLY8rD6c8dI5VUhWLvjpY4jxhjeEPV1zJF6u9rf29An+8X4P/TO&#10;qE8eBCcI8xVvCrE6fF7sG2HqYtW4FZg5R5rCFynhvdoHzprjLpPSh3q+FVg9KMP2wXA9tgObUvtW&#10;G5M2560hVGc120MZe9bSbvtss5pAAdtT7KftpgXKwpI2uAiVv5KOYG3ZeraRHV/vp9r52rfCfch7&#10;31VXnPLer9dM8DgqxYqQX/WknAf2qjIMSJ3L7SAGB//cBJ8UJz7/IFLX7Z9ioBIwidQKcaG3lqFT&#10;RkR63VtA3KS3PEbx3bihbnfcV//AjBs/PKr8cniLDdc0B0oi+lEucFzZsWXv319d96B2LJvUA36G&#10;3pZHuNZQWxCOWSEEC6J1siFahdQVlcwuOzRCnnqRnlTte8Oz42Fo9oKMlYzdkWDjSF/na30ayIAN&#10;61w2qhi4bt5H3c7l3k5dg58V8YypgrY5nbF6zoRnx3OebHteptpXlC9W/eGLYj+8I0Y+MP8Ozs15&#10;i/b8m0D9TRX03asN0F5R60nrtnMfTwb8bEsY9/wqvifYxgFgTGh8SLwMvoqRXth5MY7DE7syx+J1&#10;AyEiPRRgHHuMe0ybA0a2AyZ1DQhRClsI2eAaE0v+t5o8LXg3REptFQ4TehGVwARU9V50kWl5NgX6&#10;cy3EqdRXm9LLFqwJtl2kFZ7oV7HaWroumyynAmfBdnnYbGw19h2br0/n2QEZfSR2fs4FbOPn7UkF&#10;9UE76GexIo/DRF8/r+ogDFjFyfkuTq0uBWp6ecsKCHxwneBQz73qnVe9LsDa29oSK4Qq6sO1rav9&#10;+ooYIwQjwYKK/PRSu7lnxU1NMQkgNk2wPBD0KaWyfSBFqQ0M+teBZLgfeQYXg5CPXvaHrTHQSS1W&#10;rgcQYczKRBoP9COJlQla82AmaSdqpBYe15GXcJGXELlPhYyMDcwQJOe3YCMF0niVvCGjt2tUyc99&#10;VqBvAQsi6qKIFAzSsv28z5UhJi37u+bdz0u4bMEyat2cH2X2GcfKurVYHX53O94kVvWctoR3rqv9&#10;K9yH/rXs/JzW68Q9Iq11tUyqPP2ELbEyfN9TmNqiijGWqIux5/QIQMT4tuRWm8e2x7vHd+VD5lOY&#10;Ip3ECo5VwVJeArUWK7g4BG0tVgNe2Us7IgVyoVUToxVyFWD0xWZYvALYEmwK+bUNOjJSqGJSXsN/&#10;zmNDa0RKgoXYDLGqAmSx2t8FZggObWxPiv23WGk/1earztuPvPpUDQE9ulcWV3S87tdCrHhGFchn&#10;VzUfHfiPwB2x8ec44QbKdZUI/9bY/+K418XJWSV1krowOmnSECc+VItAhRCRXoJoxY+3pzS8qUj/&#10;IGYLIQ511Z/r6oq/FBCWoOcN9KxEAwCxuvwsRGvcYFJ7VuwjB0j2VVvfviE/QJn9FTakzt8MzLY/&#10;0io/fQtQg5Uy0ECHGIQPYmCTBi5noLcPzY4vmYMgC6RJYQoC1ZVMpWxA4ErWSlpjRe4wIHwKiZnw&#10;lVFfQZuXKa/B7DkMUaDXYaCi3nmMFN8CtMEC1B9qBtAG03W5fYB6t82ogmRYJGZYQOiDmF3J8Te2&#10;Q5joO9dX0O5+Lhsur/oTduRTS1k/xOoQ9UWs8K5yP1mO43MNIvX+8nzKefVzDKTQtHyvZz8B729L&#10;sGrZdfM9qP2cr1h7VDFOCPlNYlXveQ0bDuCt69/hA4tXFTGeeeF18fyLchU5j3fGd51YMZFa84RI&#10;ROQjJSQ4woJCLVuwqlitvSxHQiRaFqgZK48q0j3FChSxMmax0oSaNCbEuZy92acoO5+rA1nO3ibs&#10;fJnd9jDbiDg1mwry3yil4NgjkkNhWKwsMBIuYTgVEiTypEO0vB9tP/YhPbCDIy+KdjkviBep+qxF&#10;iw+u77Ny1QbSXGwRKRtlHRuzE76K3g5KOyeRYEkiQhXCRptPrp4sGBdH8FfXER0vR9e//YgL2SDR&#10;iovbRMqoAlVTgZuEyBDqa2LDDcazemu70dGeNzPqecdhCBOio3gxAyfR+gMGmF3udOMnSKiib6AO&#10;XAY4ZJBgNTTviA91ilwi2vgiujwoZqb9wfGKjOu8tlsLVhUpw2ULCqGmCoyM8zY8W6gGyjhSH+8b&#10;HErDp9SGsaYzugEvebC13Ly2G+5HW4pEQy3TfiRhqnXuV0Hdl95LffyGrHt+pofwti4Owx1ilfXv&#10;ir4ssGj7rPA5Vmx5kO43l+frR3nr2pLn/rgdbN2buW0WK2HcZ48p8rl/hCfGp8UoxamJ1ezVO+/v&#10;S3a09hke+5qkKW8uuA7OzMI0vu5OGv1SjAQL15qvQ8QU6hsctkgBl+E7sA3AhsyCZMHqtqbAtoS8&#10;7NaI5lRYrMhjywyXsaekTPj10W6JFWV9JFzrAxAre0sWK4mT7XgVsma7V/Zc22j7avOHyAH1kSBZ&#10;X6wXBqJlLwvkF5Zed/qyz+G++myKtIf/Wt28dN2u23wyRv1xFfWCAP/YGgaknX7A7mvODLoQrcHN&#10;mPO8PCdBQYSeFDdIN/Dys2gjFBg3OwYC/fNmFzFawQOl9c/BE/Xsuw6qCv+zRYf7NLgFzcx2wQNg&#10;D34IArE8y1Ns/Rn51QqLl4WoEreKUs0bW0aBtOb5twuQXLNdtTnsR/qVID2sZrhstA4VY4cxmw2p&#10;4b5G79dQBacb55Z3G/1r2MwexhYQF7bxvqroVDHyMWp57tMRbbn/3IY6BCv2HUJ1zXvG+fr86nnW&#10;857Ptfat+Er7gdqn9nV9he/XbhsCN2P0s8CwLWn3lopYaXxtj8UZOWFqfSs0voeXNfLriEJO3Jjw&#10;lVCgw4AuAwkVeYkVGMJlDJEyLE4WKwtVBaJUxcpCVcXK9sPljrQ/u6K2Y6sMJuo7CBuKHS3ge4N+&#10;vlWXtpPKNmOvZZfdrrb1YxtQPar9ITgSK+nDrBMWqBmIF1AocHdFYBcri1Sue488KR8bpFMK1/TM&#10;ygf2Cc6Qgg5RmusrfBEGdJGAL6a+TLELzywq8J4u+8Mz4sZLULiBebMplxvPwKCNASM3W4PAQpR9&#10;GExNrOhrj4o8MxQPMCNX+oQoMegRoVmkPHszBlE04zMGWRq5gnSIlAlYMYgrEvNP9QCiAOwhVS/J&#10;efqvjYNCLVtiVWFhmstZ14zcbOxsGDluNZZun8vuP/dln66fQ13uU+E6i0EVBMKDFilS540tQXLd&#10;jN5OGp4TInXNu1+wXPueF6pPCJUF69p3754LcF1Fbat9/Zvc5t/qa+7tybvN2GqrdXvdO4H6uG6B&#10;kR99QYpUS1kxqHFSw4AxvgKMQ8ZMHYcex3O51gH2i+eksQoXJFpVqDyxgz8Wp1modrk4RMp5MAsU&#10;XhN5+oz68dzZSLEqIuXUH7+dbUi3Pa1MHx45yI4NkbIdqsi6IlJ+bsVqQQSqT/4zHzY0bKueaZ3R&#10;7W99riWh0gIN22qESAI1ImeI1RAkeVwWMOuEtcOiZFioHOWrYuVv1sqzQr1CnABvFFPmf1uRrvMS&#10;Mn8tN8ULDyvS/VHHCdVVgEOgpKw6ccE/mnRclCFaKLovpBZbUB/5uKi4tVWs8IyI1SI2ddGFY7i+&#10;oflvQixm6SXVm0x96ZfPn1TOvm8lBevZTB1UNV+9KntWFq4qVMD19qxMkBGyaASahCoJGOQlrSKW&#10;dbQjUhNYSqzP44AQrUj9f6P07In66NcR7RgdDBcpRoV+0f8wBghhaqCcddkXw4VRw/CFUeWzQgHK&#10;tF0V0JfR1wbOIkTehrG2V9BWjWmtx3Dqy+xxHOqpS8T5ICKRt2G+mvPEQPc+goWn5iuOWN/b8KgQ&#10;suc3ryzw7mgD0c7xtY23a/vx9pFSz7Ou+vt8/tne6umX16PVuZ8x1/n313oLlK9rzRvqSz7GwYUx&#10;JlKkhN73gri3MUbIp2hxn2kjjTHGuHKqcRfbZqpJTxUm57dQPxG25VlZtDJtArXlTc2TSEJ8Eidx&#10;kVTCI0EyR70C0Bw2rqL9bfQPgQpIqJgUE/oTeBRBHf//imfcth0H3ho24yzZE9mVsElh47odymdW&#10;hPiwbdVWBaIeG1j/fcj4Mru9K8RKkO19TIqVBUt1ssWyv/KgZINtq6mTbaethwDfFM7JGxElh/R2&#10;PSsJlj0pdAV90VqJvmaihf3y31a97tey/KnXssACISoul+FwH3mp4eiDQPklYf2DLZ+E8lVNUV1O&#10;zArsH0db/sCVSI2y1d2zgLy4CFETqJVYcROYOXRwEwuKQCXaP0zMFYKZyptKYVsJmgbRZQH6jAGk&#10;lHcpLFwaaM2zKoO35k2MSg4Iw/shEMKzOQjh2Zz7QDJEicUYnYAWp5Z32XmVEbUBeU4yCqTV2wLd&#10;42qGCg/N+drPhshtlJ3nI63+dx3+1x1b5axr22IESWcjbEM65+d2QwaYGX/bZ4NEK9pa2f0tZhKX&#10;0h752XMCc/u8TU2Bt6POGHXsjxRR4/nV2L5Cy911ntneUK9DFeXaNucrXD+3z/U797eU537XBfp5&#10;3JBWr6oKVcXW2F73oQ6RWgOvyzCfBq94hiVeWbgqN0ldb67WtlpnbneehwBdGSJ1VQgWIA/wkORV&#10;NdEKsfKzbf5pq9+9st1JvBVh0ifhjB4ham3AdisRdnJ4VEItD3GSV+W24WW1aFaDBGv3mdYM2fsB&#10;CxR564l1QppCBC+0JgQq3+NFU0Kk/C+qBP4hMOX8goXcrC2BAs47Heoo+ITqiflEla8iRR15CRLp&#10;lmcF1kJlsWriFNhLrBCO2g/oBktUKhgMX8gZifJZj1C1sB91DB7+PxXPoYxLoz/wsyl7UpRnj8qo&#10;A3wLjoczg/PMDVL12WAQy7NFiG3SHik0KAyhcrgEctOGcaiGoxqg+pDc7QiZy66r5Y72RXGjC1PJ&#10;+39Q2TjaUH7xPfoEkUEbsIh9JfA2CcrUY/RbmnDfgp0+BXM9YjNvY1GiPASpitN6n4iVRMqiNcTQ&#10;oF8Vosw3rH5zAfeAOl+zOZ1B/Vabj1PvrY/r+rnddYbrGCseYx43LruP6xhnnjT1PGOvjWl5XIxh&#10;JmnyqLawEq6NRRbmlznYJ4VNqCo/4TA8r3w23O4yLwUjPExm/YKwhSgnsw0IFCHCXISBEGUERyKF&#10;l4Td6vZoD9Bue0c+t0GQmvBUz8lCZRHaypOyjUGd8sNmY9dJZ9j213by6EQVq6EzrIsQtsRKqcQq&#10;l673ZepvGCsAHUd0LHF/uHS1XNvZltSiJEioJGB+2CbXUGKlH8OPZ4WKVqbEhZigJetxMwJfCLGq&#10;qwC5OYQEuUEWK4mQZhssosi2dhMVKhyDIQcEKwWbAOU/TKS+DQCLlQWpphYqi1LN52BGdM5dwyv5&#10;WJ4ORl0IVSIGeOsDPCN0OwJEai+KFOK6XPO59LyRnGW/+emb9gkcVm75o7DViFTjUA1J7VcNisv0&#10;AW4zXD+31zqMHsYXsDjCz49muM9W27xKjryWhYfxRxCn/hj/awjD5Zctom+rM9hHLQOEpvYjP9dV&#10;WJzAtSG+pLW+9h2elcvjPPfCprBcB7wt+XqttoSs3h+Xna9lUt9T39/rAn3nMTWPrTlN5CRLIlSf&#10;T4EqUAD+1Hp4BCc9ASS1aHliyETRcNntrmciSV0tO52Rz6lanj5dlEq9+2VdwM+yLFJODQsU9bZT&#10;c3vauzYZt+1M+1ltKQ5CYlusamooFDjKCJgdEOdl24dTsr/ZfGC9MKwj1hJ9ZV3PqPzf6z/xmlPz&#10;a+sAbdrnDcfDLQmXdzLv3GVOgDIpJ1frOdGRH0prr8k/iB+5H1EL+ALOIjUgsbJHxc3hxqRwhVjR&#10;J72rjN9y8yRS9UZKoHQjJVgSmPSMQBOrHBAxy2EmZC+KPrM3RR5x6iLV8lWQnF8L1BCjAQmShcjC&#10;5Hbi8hat2q+COkTr4Hkx03tnEDQwREtiJOA1Ga4bs1wLVoX7zGXv1/XsgzKpYcM2l0kxmDai1ZDW&#10;cs3P4uT2mj8cAsCnjPJDsbFvCUTUs2w8l44X40zaMAsJyP2VsgXH2Kqv/d0211X495Gn73zMBHUN&#10;7u9rB/g9Bm1cC+rpU8veljx1dTtQj9OPx7Yl3+9dGwO+73UMzHUeE86rnjQ8pXz+xTh6ZuZJXe6I&#10;iZZC2GvRqmUAt0gHb5qgBRAexMawYFVvy+JlbNVbrGZ0EXpb2I6Gg+eGjSgpuOKcsDEJ7EnYqxAf&#10;nl05TDjChRIuo9umlrddq3YubaJtYQNl21TbWfJpa9NrkgeFQFVUYdoLtuUV2H/arANOrQnWEusN&#10;9RYqgFBJsMKzCpFCrD752ofrmZVDfIbdNeDw3ly2i0feYsR+1FZVVm8508dupOKf+qHzRXLZF8px&#10;1ks33q0aQKAkQgm8oriJbtdNxFtCoAYyPhziguuO8KSH5AERg4U211ugLFIpSgUOAVQ4PABc5/wI&#10;M1RShODswMTaFSaLk/MDIqhmlyN0ovAJ5bHirxqTmlZD859HGLUW7luF/Jq3072eFgbcy1hyDm4n&#10;b9T22mfUcay2L381guc+vOdUjpOLP0izX9Q1VNGpeXtJLtftXO+2rfp5e7dv5SvyOIF+fWp9pLlP&#10;0g14O8DX3uc2XYfd6zjD7c7Tj5T77e2NOhZqeW7ToooYiwgT3j+CFPn8FzMpUID6GOdNmIY4KfW/&#10;rvHYJ2+Rcl+LlXiklPesyBP2698UbJyDl07NY/O35veCnlOx2k/IhRSBWqd62Z/qWQGvEuzIEOIQ&#10;qypOFb2t2cxqV6ttrXnssG1tbauQMNF3b8iuC9YIYN0ADv+NttCZM0OgXntqpKFBZz6yfQfw9OUT&#10;r3p45PkPIKfmMy0WWuwb8UO8J+Ur+sFy9V+IVeQBqz7ygFHHv0T+PCfAqsBAPjhrHhcixfb8CH6U&#10;Fk7ogtQLVS8MqS9cB4JVhKqmeF11JuGVMfr8EjcxZjDcwKjviywC+U/NYrBYgEgzdhwDRA8+mSnt&#10;ft9PA0x5i9EsSLS7LFEaWJNCYiSovhKnt00iNYvWICp1IPZdxGqNMStde1xrwap1FVv1GCIbMq3+&#10;C2O2gVmssn/btm9f9kVqAzobUo7rvLfLPilWrZ+9qYY07HhcPge2pR/bNWSfCbXdfbbKdRuwFQak&#10;DtTtDfed6/hdHW0/buf83YYg8bvJ19T5ilpPyvWr97K2u662kd/CPC48VuY26hmDfBzX47Eva2/l&#10;LUioNN7r+DcHJFRK5WFFGhzy6yFa5bfmHDBfXd7i7VwH153vfA8RMq465ykhPmELWtmp87Yl2Jwq&#10;UulNtehOPjdPOyaxmuEJufPYS4tVTvSbbV3Z00C1uVtwu/oMYZphkXKeFG3YS7hc5l/ls8ACIFZ+&#10;hQr447V+XpXPrLR0va3GyIdd0Zk0dxJilTs6PfMsXVeqtv24dKGGn39jnOybfGKckMRK3pV+iL2w&#10;/EFxIT7/5jjZQH6ZoiEXW0RK/xSgcFVxVy/9A/0bZz2bkqtr9JlF3EwJFcIUNzE8J3taCBXL3rmZ&#10;cqF5QZibG9vnDacOV1sznMtif3K9YxAFrmCwNC+sCpHzrgcesJdTRx8Q+Xlw+8EuS9YND/hKCrVB&#10;Hoj4612kFDZElATqLEaabY76SmQTXLPTQBgNhwkNGxILWTcu54fhCWi1XxgrEMKwyqdQNCHaEqeG&#10;/HoD7TaaGNAwtBaPFJBAhvwCtb63xzaEstLoYShLm8Ne17w79g/Cw/I2Ok6cRyu7jvefrnkP/aM+&#10;hS3K1Dfs5RlVXFd9bWN/nEPN13NcYWP7Vf9W372nSH1dHQr09hYb8t6Hr1/Wce3cpyHbG1zncVH7&#10;kFrcQI6buD8eR867fDiXvUc+n6PGuGyelbytKEedP7fkMe4IgVOPb5DjHb4Ev3LS5zQ5JIhXLpNH&#10;yODuEDFFO8y/ERFhW/hurnbuR6pFE/KUrmTBFKIUAmSx8n8MZqn6AYQp6jMKxMQ4bM4sVtgrPdKw&#10;jZI4ZX2zUU5tC5m816XrVZRqPgWoge+oYosVCRvPoEgv49UhROn3ZJ+BbTqwYFmoMsr2JomVI26s&#10;YbAu5HL1DAOGfuDcNE1Jx6hBr0yhRwhXpKlNpy37vBqjArerpogTbphUEREiDulFFeE5vQEPSyfm&#10;HwzcbvgH8g3AFKv2eaUM78WFrM+qEBzlEZsnZZplPKnmVa3Eyihi1UN9Tbi4yQdThHDBNSA8OOZB&#10;Mrelm47wNFEyqDNcvjwGIUvMPaCB85Uo5LfqN4G4vUMfnxVpIWdsk97TICuCNkIkox6MMCBE1+zV&#10;gmShmo2Jofel1iv6ZlRhmuF20urZdAPaYOOJ2MzPWSpq/3lblyuoHwI2RKBuk3UpWL8R4tEMftu+&#10;bgMQF/a3VW9s1bne51SP7WNR521d5/JedbV+ho9RyxW1PvdDXUOKZKQpLJFahGq76wD9GEfOa+yM&#10;/LrMGCsiFZgXA7ku/6V+jN/1GF6XQXIguEJoDxyJVxmCf/t4TcRwaL6CeonZ4CzotiBE6irqsBUh&#10;OgDRolxFiLzbUtQin3XNLm0h91nKtk9GClQTsLSLYUtrGLDmq9dEOUWr1dGP1ELlPrxQXEUpnYom&#10;Tk5rftRpX9IBYX/oB0KmaB1hwBAnvKkQJup3onmtHYdqH+4VguR/LWyBskg5//m2Aw72+TcR4pPn&#10;lAoantX+RDmxybPyD0jRiouASPFNQItPfqGiCVV9CCggXC3Mt5dIGc2bqrArbQFz3WoZ6VuHMG0i&#10;B9laqIAHbfWwGMw177SKkv6Zoga+QbuJtDMbjL5eYGFvCaI6TyoRg7SkytNm0N95BA2xqsKEEXG+&#10;1iUuDAMzCdWWcKUgOQRXwD6qccvZP4bwCJiNajem0YZQzKsHvQ1ttb7C+x4GfizCqGJiqCy4HdR9&#10;zP0NynO/2jaDvpyj89627qPW1XrXsf0X3/uC3kYZz6puY/ia+Hq5br53W5hFirpaZuxQ57HkiRBt&#10;pBpfpDEOw7OqiyxYIOS8RYv/p2Vx8hjOVy/6eJZ45fgvYkW+cskcUx35p0SeSAcchM/rVYMVEiyi&#10;KvSRUMFzHhlcSX3YCYuRYTG6qrUjLnrEEKLTbAvtbnPeqVHFCSBOBpN96mwD/SKwPSx7Uhanmrco&#10;ISouu25AHhU2fEZ1QtbQfqpYkaeNbSxYfGQiPzQR+c1HT3yAIsBCjH1emWHsD5HZqtNqDonVJSEy&#10;QCeB1xRu35seqy9YZNvwruYfkW5k86gQKad18QQhQESqhvVyxV/rZ8GaRcs379LIs8qGVHktktgC&#10;A45nT+RJBT2z8uzH8AD0yh8PbOBB7Db3d7v7s1rJqwIVT5fIIET2mqooAeddP4uW+0moYjYZmD+z&#10;ZGNR88NorEM1M2o9xqaCNufdngatGT4MZYbyaG+wkayG03C9DW2FjbINr/vWPpRn41vbXOd9zOJi&#10;7CUoBoKwVQ/YL+l17dNlnx95b+tzdd+5vrZtnSvt3i/Xo5Yrar3z83MvYy77vs/59ISa+FQhcmpU&#10;gQK8SkAZsbJIdbEKMAFjgsUzrRFVYNyrntR1NYVn2ytwQ6zeMcTJcNncnXleRQskz+lDGqCcfAdh&#10;B2bYnlTRIsVW1TqX05bQJ8rYN/ZR7V4tYxMtVAiSgWhteVuXhqgAbPWOSNGOzU2hkvhYgIwhQgNo&#10;hustVIKeVXWgJ/lI6RHp3OyfgeY0ZynFKp9JFbARaXac2qR4pKfFzmInkUesPpeLLcKzQrjyWRQC&#10;5pNVCBAV7qLFDy6CZVh8SLOuLJzIfBOo7MesoaLdLG4mz6GA/y0HX6nIr1CEN5Uv+Pb88IZy6XpH&#10;DKYGBosHnz6vojz/t8YD1Z9hMXJwRT15D3CQBAAmCoRDcGKWZ8Ehn6KV3lQQMcSoI0RoFrEZ2QdB&#10;aqIlcYq2rCMNUQJNnCxqFiXgchUoPo8k7yrKLQX5b0JaHxY10LblWRk2jKCKlw3lbDyNuc4GeS+4&#10;fTbgzmPgbeQtPErXhp+6Kkx1H/U4znu/W/B2hrermPtUzH3m/ZJ3H9fP1xG4v/O+tiCFjW0Kuhc8&#10;1ec9n8qCBEqfYWJ8uLwWLdUxtjTOGHvOV+Q+28KLXMGa4hTbx7geoJ7xDz8QITikNP89CM9xG8Q7&#10;RCxEKcTKXhWoIuWVgy4btgHmeCLyCBUelEUrxSnK9LNNIO2iFnnKFqgqTh2tbcujmtFtYNhDe1Wz&#10;SFUgSHomNQSqtqU4hXOQtnsSqQoLmN6vHSKldtl/YJFSXuLl51m5aC9wCe2Zlw7pOVc4TelZledT&#10;9RnVFqpYSbAI9cWJTGFA/whBP5bFEl2wmlh9/s38a5D4sX+gi1JFy+UuVs2zWotV3MiERGp1w8pN&#10;9KeWDoYQEe5bIwZQCw/Wf0XdQ4Rns6In6i1qU2oQXqh5o4b5gMMRYP4SNJjLhr4NGPlJnGaIsBI1&#10;oNAJdZ6BUh6wgbDRqMajG4qsC1wQxixAqM8hwDkUSNs1hNZYwIB4FVxT6no7Rg5j1wxnNarGXvVH&#10;gg3ydWP0lYEXLASqiz7vGeKAeKl+7Gc+rvtW1P7gKz1X97mu/lvHAPN28/5cnsVqS6C+EnjMVGyN&#10;MVJPkCjXseg+vT3GKmG/+nkm0i1shQBJ5/oUoxCsWaxmgbIgqay2ynfKV/E8KxdSPGk5xPZNjCxo&#10;ThEgC0+KGYIUNqqWgfu4vpYrdmwdCHt4IGxeFasqWBalWaAA/VxvYLeNGhK0bbcYjbI8Kdt/sBYr&#10;6QSweLG63CFBFl1cwjcGWXwR7egOi/5ygUUKUaTA/5PKdaTUCewohOt3o34Sq0Se8FDaerL+Ufkj&#10;m1gBidWjQ4jwsuRpIUZduLjILQyYIsXNYVk6X6poQqYl6bpRFivfRN9U553OA4D6XEoaojWeY1m4&#10;QpwQtYxPR10bpFWY/MyJuitoI0/bEcSqorZv9UOs5I1JhORdIUoiretz1sgMspN3hEic16y0bVeM&#10;RcVcnx+fLWJlcdoSK1YMOj+31Xz2jX1jJG0sZ2Na66phrWXXHQk25HPfa98b5ffgicgbod3iktuw&#10;0IJFF21lYK+v+2jl6oG531b/2mfO199Tt3V9PT/nvQ9vV+vrRMBtrqt5t2WelOveUsNli0nNuzzX&#10;uZ4xVOtc9viq9TOyLcaixcoTrTHGhc6B4MsQpFHeFTF4G15OESQLlwVrLV5jEjrz/srA1QEWWVzN&#10;/rAvgeo52VuirXtXzfZUO+R6Y8tWbYpUA4KDWIHr9LCY/NvOlnpsNyleFysBeT3JoiM7r3I+1tlp&#10;G+21v/J6lERkzh+6zfpJrIDFKp9jnfmI8SHb+nBrLs9g5+zEB6onNZetwq4HlK3Qej4VfVDwLHtR&#10;RYhTCpG8Jz+zqmKUN4yQXvew4kaW8pwH1XPKfLv5DAinlzIrIRxYvKcrwuu64uyyVDXAIKXsf2Vd&#10;4cHvfhYgDXLN0iABIb8M+7XQHqh1zg+BEio5nR+kJV4vr0qrA4P0rU2C5XyIUF+OLiHaMhaIFkvT&#10;LUxVoGodSBEKr8khPhswGzEMHgZyAIOKocT4YmBZHLCVl3GewT5siCtoc97G3XlExe1qQ2QE/TuP&#10;cVzaBO1jho9Rjzf2O445t5H624A69tjH+txf2PqUY7YViyvseIjaD6iCVNt8D7ydy97O4H9ysdS/&#10;itc1cc9yVSfbICYXsaACYeEjwq4TKHssuc7jys+r+ARYrVd/UiZU7iP0f32TY93jnPEfE7t8RkXK&#10;+1uxv9YHkXM9QgUfD7Et0YomSOZs52bkLVQukyeF4867njqLU9oA+pBGnQXK4lPrDYsRds12yTbp&#10;IB++Petxy0FesUkhiv7YNGwbkaX0pkj1zGq0HQkSNHtTiJPza88KJwP7PTsiKquu2n15VfKehi5Y&#10;A/anWIHQmtCT/IpRChd6o1XmmccxCsFCwHCc9lmAqkDNcB8LVBWqehLjZOVB7QULld+jyjBfy1uw&#10;htdkIYp83IweBmxiNdoHLFIWqJrfEivizH1QMGiaIM2hPkMCtd0GCSxW6fJHnUWKPCnvbtDOLG4W&#10;qr0AyWoZEnbvKNrAmG06pk85SB+C5TZ5VpSZoY4wzDAQu0Yly0WsjD09J0J8GCyMFPsIpIGbjKCM&#10;5pYwKY+IyZBTlkGt6MZ7qiP1/rfgPgrnvTDh4zg/1/tZVj2ej79V57LrarlCx6jlcRzOT94aWLen&#10;pxcilZ5hawP8bguO6+ZyBfVu8/3yvXNb355y5KtojTL32II1RMr5ijrGECMhxmRpExiTu2JFG+MV&#10;sdJ4hwNaUCHBEh/MkzlvLysjFk2ISP2MyuJDfm6r9RaqGeJ9CFXk6zMsrwjsdqaJE/kqXq53WwL7&#10;9FaF9yROpGHXEhIrcNkf8NWfIVZbosVSdCHs5yRU9qyqSFGuImUxWkMaIBs/xK1qgrG/iVWKEuWs&#10;c1hQ9ZnPFeqR4mWd+cjdfxFi4bJAVcxCNQuUy5zk+oTHRxBd77IFyrBoWayGaK3FqosWF7/AorQF&#10;C1UVq3lwADwlrxa0h8U7Fp45VXGaITGqA1lelVPlR7hh9qCcJzXpTDbXmXQA4al5kRdiqnwYgen1&#10;EqvDQXTEira1cRAwBBiOI8FGiv5zvY2dhar2t2EchlCChUG2WBkWC7XvbfCB90e+Gvzah/IuJEoz&#10;LFK1zh4ZYFuJ3e4+6zHp634+h9qmfe+9D+V9LtvHWwNPzNdW96Eeby+4D/B2rs88+6EcWN3P1jaL&#10;FXWeALmPx4jHGXmv9pvFauRpi/HehIr+XtGa/76mjWsLlaC6mSsuKwQY/eBTEx7zERzGa5tEyfnk&#10;bCu7P2VS7EOKVKlHoGaRqjZnrgcWrmqThkgJCEtFrSelf613m8XIcJ37kscu1z6z7bZ9t20HPIea&#10;7b+eTSkKZ40QJEa8b5uL8mKbLc/q89Q1oUqx0oIJrbjwR2z5cKDzwO3uC/oBAz45/wCWr/ulX/K5&#10;nL09oxrPquICvCVUmNUmZXHFjOpFrUSqlWexSnBjmwvNjd7K7wyGgAcLYlWfTckrGjOmPnPKATr6&#10;qB95DVwGq+s0i4MQgxQ5oCeRAvz7epOrilTNd+IFqmAlOUOQRG5mn3pJU19aj/ZmGHgGpVWBlIW6&#10;OsvGxYbDy88xXE79vMmi5HrDZYwe6ZbBdHuF+7ltazvqMM704Txcl33fI1zz3hC9lj/EVyxa3bXv&#10;C+Nf2mp9bSM13K/2MWo5+/k84pw4R3lHa6EyLDJzvv4ew+0V7mu47G1q/ZFAH66lr7nzWS5fANls&#10;b+V+/yNl/HgJfB1HbnNdHZMal4xT5YUxdr2KkPYc2y16oMkYY19itfaylGfpukKEEh2F/xSaNxwe&#10;dN71rjPHzWPnzXHn4T38TxvRYA/LYrQpSBNsq2z/tlBtom2mhYe0wgJmcXIe2IZbqEhr3SxWFdIA&#10;2rTowtvqs3sSMYuWym27wOfeFEIE8KKizU5RpgGvocjPLQ1RwrPiK7hDoCxSYH9z3YCVT0CwpKxS&#10;V5Qy0raE3cJlUarQx2lDsLgQpA2s79fCijXqzek3rIgUnll6YSlWFq248f6UUn6yRHl/n6sOjiFW&#10;CvMBe1b1uZTFSmKEMDE4JUwauBI2MAawoMF/ZLHi6xekFiBgoaqCVcXK+QQzzyBoxvTzmVQQOohf&#10;kUvPMwwoQzCLFSmwYUkDQoqBQRyoD2yJ2GzMah0psJF0nQ0mBpgwovrtGvC6T14KdlsFYtEFCK8m&#10;QT76Guy3pYfZxwwEpm8b+Vaf++Y4bdsZuc9o93nX83d9nmO5BnM/e1C13fk1tvfPvrkX9Rg1X0G9&#10;sa7jvjS8m/uq/dU2PafSGPE4yftZy5zHVAYSKsRHYw2PTEI03rcS3A+BGpOwrAuMsS9xEuCGxQv+&#10;wBeJVgpW8Auh0sdsESTEKNpL3n2AP8O0F2gffRqvm2ClUIU9YKUgdsc2hn++OPLD/jidReqKPVBf&#10;30kbiW3EXoYNtWDZs3KdBQrhcd5AaLw9gmKBArNoGepXHwGpTqK1G3mzk7PfQgXSs5JIuT9fuMgF&#10;fbmo77T1P190SJCN5udVVjzgndUTQFV36zgxCRh5/Wtkwf9Cuf7vqq0w4PCWwK5YEd6zSJH3doT4&#10;HPqrYUCv9Ot1baAYOZsJYZrFSoI0BAt4QCJKvEjMdvaqRp8hVECzMg3mHNhBkPw0UxOhKl5bgJgW&#10;sCpQrgN6LqUwIM+lFPILo5Bl6hE46kJgEJsJ1ajIkMjYOAS0V980Hq1/FZVh5AQbRIUFMa4YW4f7&#10;Rmo4DGhDXPfh/Gyw98JunxHm28IX3/uilpeAeB81BOh9VtR65+t5U1fPXai/eWwrzyx+6/StQqEe&#10;P/a78Qyr5us51DqXge5b3Nv2pfr8Wn2I0gj7URauuXh8jYRXE1h40ccAY6KMEdcZdQyxL02WJErO&#10;0y5xGpMqixWeVR3XFqvKjcqLjuYx1TCgASfnOrjqNsNlcZyJauNzgH8HcvBcojP6IoVfieHVGQvU&#10;wbMRq7Hyr4qWPSoLVqa5GCLamvCw2OKKP0R8JEBA3hJp2MCwoetnVbGPbKOevD6hVL2rvTAEaQiR&#10;4Trsu+1+bXdd1QxH4z4fjgxC9dk3hhiFTsw6U18aviT69WdWdLJAVXgH8458AvSpAmZXEDhvgarw&#10;IosqVPQlhmmxWouWbtwM2hAdi1oVJsqks2A5zedWbYAAu+YOA67FSgsrRnhwCJWFSYiB1wYvUFiQ&#10;QR9ik0I1xCpRxGlLpCrh9sp7dllnmUOswiC0NpMasRLJ8boGckVfMw7VqMiY7BofYEMlIzYEzWUL&#10;1jCCIzyU/ZsYIQhVnGbBwtuqnpsN7TD0ewNjX8XFefaBGM2oYjUwtq/7mME+SSUwMv6u3yrrGpDX&#10;762/+4vvHYsvriUEGUKUmI6lPlpsUdtHWztWu27G3A5SuMpX6o1rwpPyfZZAcf8ZJ2P1n+5p7Cf6&#10;UR5CpHHluhnUS5hi7DbvyunYZrRZqOp/D7ZQVbEyH2bOePm6PKe1QDnvBRV1YcUMb1P5nsj/XRUi&#10;FXk9rwohC+THbJtYybMaojSLlMtp42Jynv8lIoFoAYnVZX+gb/pJWGRT9Z/VESaJlhdUOG/bq7K2&#10;tddEnv3Pdc4DC9b+Nz6yl+t/ErZQ+ZmVYV1Qm7wrom75qCjF6tHLZ14fOvOG9o4VehNCRRgwVwMS&#10;4qvPp8AcAlSdhEsH1cHqQZWXWHEhLErUJ9ozLGKq+WV1i5RDgi3eOsOeFP/qw8Il8Woe1yRSmc9Q&#10;3xp1EIwB88RcRIEIGYhLFSi3z56VB6uEa3eFIALllC9RIET+uG2FZ3nOQ6IkUpQdN8+0vVOl96pY&#10;hquyPKcwCAhN1Ccxk8gtVJJERqCMqA9cCaL/2mA0wWpgZV/PXxQpfTBIYYzIZ6gpyvXZRBq0/wQs&#10;YLPRnFG3qfWzaKgvbaPO9bNgIUyHEaH3vWi5BmFocF3FNSFY9LeQVCGTsAyR87nNx6+gjt+ibdyP&#10;eupIx/b2nkY/16/3aXwl/cb11MRArxCMaywvjvvbvKfIDy9r7VkhIsMTiolQGwt1XFmwat2hyOur&#10;FKSxrwvjOHwBJcamxAawICg40QRMaOO2eVUa48/IfdFf4jSeW4H+xZgO6tWPNpD/uLEttLBQkUeA&#10;LFBuI8UOKNQ/2qijv9uUZ0KL3Rm2R/Yn0CbTQtiaIlTOI1gIlUUHMeG90jppt6glQlzkZfnZlcVq&#10;3UZ+CxaoWkaQhjApj113Gezv4jUcFoO2Hb1I6DN9+am+BjlGsb/fje34SPqZj86P2eYzK4uVU4tV&#10;FSyVh1hxcOp9AqqTYBnUGfmDmjDpeZXE6sgCVcDF5YI3bImVU24kN9k33TeTchWqKyOtwgQoG7Vc&#10;n0N5IJJ6O6OKVK8LkUKo9voSe/W6ECYvqx0zwBC0DW8rhSeJqVmjcdV5IWb8O5EkOysCRWahCVmi&#10;PYuqBiSQ5TAaBxHGECq9wCth6SIVBo1y/5cUGLgop1Fq7WA2jnuVa/1cdyTsZZhdligNzPVVoIDL&#10;K6GibvKsVvtox3P6pfdp5WDta1DPbxxlRM7tsT1hvFySXvc5BM3HdFvF6K++c7uvua+xUnuyu/10&#10;Tx3q0yQF+J5blCqoo82C4jFR+7iN51CMTQTKgmVo3JLqW4D5L0PSq0K0tH1GAKKfBEvCQ3/GuFKP&#10;eUUaLEoWK3jjukTzlAx7VXsBcereVBM056uNyLpIHbmpNihFqtmlLDdYrBJhu+RZhf3BxiFAgPpi&#10;37CT2E8L0RAlhQQlWqpzH4uR8y5XYLtdjy2f211n0ZqFCvHS4yChCpYFaojUiN6t6rV0fS1Ua3Gq&#10;3tUQK7l3OmA9sASKEySdHsiRhkj1lYD8eNzWIlJdyLYEi4tLzJVwYIP/iSJY1YVnNQtUDoCGmtfC&#10;ieFZ6bnTePkXoapi5n4uezCSjjwDVoKUCBHyogl7UF2gqGtIQSp5P/Dlu4A8vPWsEPKZdJpJrmeR&#10;V50fRAaNzK6nL+UtsaqwsakGpgqVkXXRz8bIhor6bvBmA9jKtX6vdhvdbnhJG/qCiTDwfdFDbS9I&#10;4976a7GE+lJmcQW4NgTmSOhilccMcH5lXz5mTTPfjqk6eXf+bXVb6sbvGL+nH4+8+67ynMfop/xz&#10;ly++j/oQlsAqnNfezSKPl5TXtcH3Lc/F94I0xIpnVrQD1cU+KDMOGA9l/GjRxYC+ETjglX4s9Dmc&#10;iH6J2DZwCJGKcUkb/8cqUTwrxmwixrDFCi+Mf+IoLjCZQ4zECwsX5QFP/oZY5XcEQ4Sqd1WFqeZd&#10;rimoYrVCEygLlkWp2qe0S02gWAzGAjHA4xBPynOijkjRNgmPRYUygua8vKrYR3uvinrDNrqWa7vB&#10;vrstb3lsvssAHXBqYXKbNEHiZRFKLSHPVytA1qMnpHKGEqFDvHPVv7rO/7rfS7AAG2snFqixY5Cr&#10;AFveJ+sfnj+SH1eWra+EaxIr1yFSFh2Xq5DNs4reN/JfoA/tMQAq7B3VPIPJ+Vpm0I16iZgFy/l5&#10;cKoskeqC1rwqxGolVAF/DZp0BqTqRIo8hDQJSQ8GSSxEDvWRx6uyWMnbKkKGJ9bChDUMWGEBI7UI&#10;zUbJhi3TZsC8lD0N2YRqFNPQtnxto97GfAbG28vPjb5UvJQNlpO7TkvLjbHN3N9pXYpe28G8HedU&#10;+9S2Wu+2eR/zudRyzfs49Rhur8g+keoax/ViuwB1XqQx3xPna33Pk7b77wkKZdcxRur4UJ7xI0+o&#10;PouqocKBOvYQIbYb28qTUt/RJng1oMKFUQ4OiAfUaRIHNO7HJE8Qh9yW7ZSj/ivxqCxMcL6XG//J&#10;0082QfaBf7Tof8BoYdprcQU2TJPwsDstYoRIOZ/tRYycXoEY/f7WKkABsbqURzFNdCxEttPOV0Fz&#10;X0De5VpvSBcEa4ZFy2LlqFs6NqQhUv7E0iWhJ1VzuhbxLdo3PmKI1SxUhjfkwGAIlZTRaqkHbJTX&#10;igr0w0KMWA04CZJTw0Jk5I2JG6h83DR7Vnkz9RkmzTqYkbRQYC5Rjz4N3Ytqg8F5fbsLYRqoXhZ5&#10;lWkjL6EitcdlcVtDfRAsBMlC5TCgBQvQry+DtVcF8KrwrkJcgEQKMkJKYS5DUtIMAZYw4Nr7iu2i&#10;zsva18aCmW81OmqvdTMsWt2QNSOXhq4ZQzAL1Nyntlf0fmlsA6QNCJi9Ci8xT4+E+tifQNhMz5N4&#10;7nQtIb7WN2HPKfK5VL14U4JCgV+MPKjbfjGEI8W1H6uhnZO9oL3gbfW7vE39jeqX+2v53brxW6lH&#10;nPTcLPZdnq/V8nhGxbUa94DrvHMPQfRzWxWrvP9lXFjY5rFEXhMf6gYQm/xAbfOsyONF4VHxlXUg&#10;zypSvKy2X4cDU/yiXRg8EBfghsSoClIXpgwbTm2TUFmEnNdEVJjr3Tfxdsru2+wAODvawpYgTjy/&#10;8vJ1i5TFS4g+KWxDsLp4NbEyEBdwIIVprA503p6VFlWcsXwh7LOFiNRwmdSw/d6qt0NSy4ZFa5RJ&#10;JVYrr+oNfHs2+ubXKuRBWXMsep/7XWlRDwNSOafG/hApp8BiNcKCnKhOdi1QzscF4qEb2PCmZqHa&#10;yutdAkSpucLt5rnO5UTc+HHTB1KoAgwQ96kiNGNdrxmUBYmBKKGS92RhqmlHiI9hsSI1qnhVrPsE&#10;GqmqtwVMOKXP7GJ1JM+KBRYOA2a/Zgg6LgBhhPJ5VYCH780oVWC8EKpqzCpc341fM4x7Ye6DQa+h&#10;s4q5jn7Kxz5AtofABBAsi5b2ybMlxKk8l5qeVa0QbT4Xoz6bct7lCteR+pzVN1LCdaUvYqJzHfvK&#10;0F0TJY7jvuTrNSAPtq6zr7/vhetzwUSGCDnGeh/c8/5fnSPft822dv+LWBkeQ7QZq7HltkjHMyoJ&#10;jBZcCIT1lI920PbF/7tKjyvaqlgxMfPzripWNW/+SKiY8A0++ZmVw4CA8ixQe4pUq9PSdSIzis4k&#10;h8NG8JFb2SL+hX14VClW0T/Fa3hXYKfMc3NsW9g5vg+I/fJE3n1s31iAYc9KQuYwIMvVx+eT7EFZ&#10;cGYM+10iZK0OW78/tIDU9RYmRAlhJJ0fHbGNhcx5tMVl8nhY/KsQf7lC/0k4xIrwHx0QKISLvIWp&#10;5mkfB5IyKsbYVDKVc8A/CpHK1YENrP6ooUAL0ixgKVBxM4zsxwWPmzUvsLBI8bBSYlVuXLnhcxnY&#10;Q9Iiit1nUlWsCB0y+CxWgsOBEqm6revsWX0lYsXKwVruLypCsPOeEuR6SnhakfJ/eN4ZBDjvqUE6&#10;wwIm7wlUsYL4lPG49hIrvgFYv/fn1YC5wCIMhQ3StWGwQBWkrbyN34w0hqXdBtcGsxpO8nP/2mbY&#10;wH8xFyfgYVA/xIpUnoaE4kvvi2McSaAqith5f196329miqfivODzGPA5+ryzDu+I50rl/L3/1Xtd&#10;fKi2/Z7620Gt8/XxtZpR+zrv51g+xuiPQEWfwLW5ACPua1kNWEN6XhnoOsaJxwrpSqAKsj4mVRKs&#10;4Q057zQjBm2Msp09KzD6SKyyb4pQ8KZM5GY4ZFgFbF5gAapw7QWLF7BYHXhb2JcQJNmKaD8HRHuK&#10;UBOrXB0Y/dt7n/kvi4ptsmBhtzJyFLYOwUKM/F8m3Jf8ZdjKSKu3Zc9qCJYEyn22xAq7Xcv0qf2q&#10;WNnO2+6jD4622ZOq+iD9GGJFHRpDaidJH66VUBnoTH/Pyu9U1bzFyHle4OoHCndNChhoqpnIL1eM&#10;k+TH+Yfwo/TDuUiKoyJA9X2qGUOUIm/xylAgIvWUSENEWjs3DORX07nxiFe0HYwUUM6l6C2vlTgS&#10;oxHW+8qQHlOAfBWmrA9xyX8P0upqexelJlQZHmCQvz2E8dzYV6KVY0Bf9fbAuU9YvnhBiNPbzli+&#10;fH4Q7U0xgfidk5dPvfxBy2W/d/py1dmPXw4FQQ4HsQ6HUF0DsSP/L2GQWNyBMeATTHxX7aogp0Mm&#10;h1OwLFZBcGarkXaDE8J1+CJm1iAMWDNKenAehjEMGYKmmTcGbYhKFS8byJrfKldjagM/15M3at1a&#10;FIbRHwIioakpAlOfJflZEAL2xfeH+ARm0XKb83M7yJBhPxeL0PZvMGr/uV5t4zftBa6/xDiOg/iU&#10;51Pra61wYJ5LQYb8Wr+6TaYXE+ZjVSD33uMASJCqMJGyH5e3hKqjiRJelESHcux3gsUKeJwypr29&#10;x7QFa4gWgqS2GRmFaF7VweAdnKlhQH3hYm+xoo88J/jtyWuUQ6D8eaUKe1CAskXGdZRdP6M+w7Kd&#10;wxZmG+XSbs/KwOYqHXbX4mVhGrZ5LUxbsEDVbUktRrXdtt9I7ehOzxAtO0WZDy/KLwOTz/+1GI5U&#10;ihWwKKGGFqsqWAk+ndQOcAmpBYtyO5EUq7Lyo/5Ig4tmtbdYGQjPWqT2FivQbyA3K24aNw/hQax0&#10;45potX6XRr/L2nbpVgf4z8H+78FXIF68LIwINajuybmtxcrek5EiVVAFCtT/a1Xfn7qCgR7gf+Bc&#10;w2wwBuvV/I+dtz8pBvwTlmvDi/r3MBDXxu/5y8f9/PLOu37HctZP3Hr55JPvsXz5bc9clg++pOFl&#10;y/KBly/Ln78m0t9alg9H+S9/Z/m3MDb/EoTO/4waM0kE62AI3lXnP2255qI4BwwJzwsilYHBKMgw&#10;pDFJyBDxnAGjxJcKMiwUIuUP0RoWKRvG2VC6PNfPmA026fqZzXg+leUVJEYzqmG3JzTEijAg+TgW&#10;YvP+2KZgR5CKkO2IVpyDRaaCsF0N483trv+XOB5Y15MOWHCUdzv75pnUka8toL3eJ9d5O46Z5XY/&#10;NUHRMvYqVowLC5VhUVmPoTXcjhDVpesSGglQxaZYTZ5VF7ZJkAzKFjG1Fa+rCZRhEarCNOe7OLV6&#10;5y1UpPDaYmVU0bJIkdI2i9cAIjYEbkesQHpc2DVs6/p5VsUQJImSxUa2+YwuNK4zar3z2P05b2Gq&#10;sG6A/U2UXHYEz/D/T0Rb9ExLkb0uVsOjGimr/VSOdnYUnpUPUnfK13H7SfFGcnhUKVasr+cjtlGn&#10;/1dlKKSX4cEQLkP/uv4J0R4XMxdOIGaECZtAxc1ReFBiM4sV7XkTuYH5wh03jj4C26XXFWD/bkuv&#10;LFK54bGvt8bgYWBQDmT+bDwvwZ9WGosvlO8LJSxQTbj0r+yjrs3cGNAHGLh4T+94cnhCQZqzn7h8&#10;/sxTl3+/6FkhMM9c/v19z1r+/d1PX5Z3PXM58LqHLX90z+9fnnjrGy6PvPlXL0/+1hstv/Gjt12e&#10;8+PfsDz39rdZnvkjN1ue/L0nLI/61mj/zmOWJ/3wLZZHfMcJyxN+6JbLC37uO5Z/evMzQsRet/xr&#10;GL5rLgrBOi/OlbAhxw2y58qqECg8LBuTAVZ7YXRkePS8IgwbXlWk/l9HV2P8wsixau1QM3hbsEG0&#10;YZ7bSN1WkSLVPZ+oC5Fh9dvaI2rI/mG88YIAAoKgtLqsj7qsD1hsSJUH0Tfwxfcrr31T53aJ2xCy&#10;IXYW0xmu7wLU6i1KWR/IRRNxPCHqORf6T/B1q2Vd33FNR92AFlWQ3/V8s9yACBl6zyrEgFAg4yER&#10;4wWhakhxytQTHsYTosY4YvwMZDvjDYFq8EILL65I4Om38cn4s1gZQ9Ci/XwLkcOCAqKU3Gv1EilC&#10;48/MCEaGBUH02RIlUsPe15bH1YWLtIBVgvlfgxGhls/3rmiL/NWRIjrYr12RkpCx2MIrCbs4BVbl&#10;Ztv0ThUhQInWLFJbZVJEyHWGhQrbXkXJqHXoQm2zGBn7m0gZtY48mkLenpW/XCEvq311HdVyZ/KO&#10;HeaGkSYi/9kmYPnMKjwtreJo+QwFBsKr8mffEyFUxnguFaLTvCo/u/JCCqczhlCFIKXACPbCJEYS&#10;q1yy7hvI7IJtA5cGWNLO0va88dxY+rbt6o33QKnwMvZ52TvwLCvBqp/mVWXIjzBDkCLTaL8yP8US&#10;MylCfO943PJvYZw+8zuPWp797Uct73nQ7ZePP/veyxWvPmX5xCsfvLz+nt+9POjm/3P5ma/et9z+&#10;a79q+fFjv3r5seOvt/zkja6//NItjlvufZMbLg/6uuOW+93sqOV+Nz96+ZUb32D55ROPWu5+wtHL&#10;z97wa5f/93/+t+Wnjvmq5Rm/8P3LwXe+ePmPv3rd8u9/+tthFDRL5WH1leFlXX2hyJ8Gx0LF86vM&#10;R5ohwWbEJiBOrEI71N7lwWDZ+JF3v2oUnb8udOMchvtqDGZcK6MuGzcsLBab64KFiheCR3hvtFex&#10;cp3r3eZ0rgfejrp6jm6b9zvDfRC64WUJvj7U+3rp2mrFXz53atfeyH7vievIvcJLmtqzT0F/ATjF&#10;ClFim0gT3OsYR3jjkV7V0uF1ITADW/X2yhh3Y+whdAjUgATO+da/CZRFCfFBhPC0/JzWeT2nKp7U&#10;jCJCVaScmtuu61wvdYZtwmwbXK62w57Wys5M9sft1TY5D2y/eh57mIIVddjIEB0EqT6nsmDVsoWp&#10;ihRAjFxHfk4NBGp/6MQsVq43qjC5DHq5OUFVtPILFg7/VdTQH8+dep9Sz0tcXh+PJ9YfpCFQzifa&#10;ycbJjR+JaoeA4F1toIYByc9hQc0gdINSiCxo2TbCeul9sW3Z/gsx28B7S2+s9e/PrxrGcUYbYUCH&#10;/BwG9KIMh/wc9rvqbYI8rGhjEMeAZlAT4rsasfqjJyz/EuT5lyDY3z/nPsujb/FflzNu+lXLSdf7&#10;L8vJx3/Vcpfr/V/Lj/+PfcuPfs1/W37s6KOW7zv26OVbQ4C+7fhjlu867pjlB084bvn/Tjx+ucNN&#10;TljufPMbL3cN3P3mN13ucYubL3e/xYnLnW5+/PLTNz9uuf1Njl1+9Pijlx+43lctP3b9/7r86jcf&#10;v3zuD35j+fJHfm/51z95SRii5ywH3hnnff4z0pDkc62cyTbDkc+kwvA1oUrD1YyOELPawDUXY3iU&#10;v5oZd1tlZiM6DCkpZQysQla1j7HyNjDMIIz2l8Lo9/eJwphbuLpRT8POdoTjQjQCNRQICAE6DGhv&#10;CvgLFuy3is4QH3lR87OsWibvZ1Z7wQJTU+dBXVlY4X5fKXwtXa6CZNgrMvxF/XGvR35+tiWPaS1C&#10;yoewsb8UnhC3kgceW4cD/sTSDIf0lA8xSpGSwPVFQU2s1BevSgKFd0VdDf/N4UCHAenPJJIFTP6v&#10;wbNogVmQtmBRIvQHCAMaFqUaBsR2OW/UdkQJu4ads3AZdcJehSr3ic0KG2kgUogNKcAOz4Jl0aqg&#10;n1FFqQLbTrsFyPbesAjhAJECO0Au06eih/54VhX49GtPXT7zuo3/FOz8LFqJEJ+eb2KF4vl/5SNO&#10;7pP5TB/Vf6x/eH3Q51WCDg06nUWq5mexAvnvPyxQCM5blc8ZRt8uRCzqL0eEWt98NytEx6D9kvD8&#10;8tlWa7M4+XkVouS826pY1RCgFkzEYH17W8EXHtWhEKsDb3ns8omXn7R8Km7EobOftvzrO5+7/NmT&#10;7rE8//a3W+590xssP3f8DcODOm75/hCa7zzxhsu3h7d0u+OPWr75uBsutwt8x3FHLd8b4vXDNzpq&#10;+dHAj93kmOX/3OS45aduduLy07c4YfmJ8LJ+/OZHLT8cntcPRPsPnHjC8j03vOHy/V/7NcsPf/V/&#10;XR7749+y/NOZTw3BekXMjJ+/8IKwFls8MwQriHpBEDlnssxyWRE4Zr2HLsJwPDPBc6/DFz5tufai&#10;p4dhefpy7YXari+JxrCFgXOqPAY0BCIFq3hPR4C3HfvYXt2mPMb9usUKIG6z14NgzYK0BffbEa8i&#10;LnOe1HnOda6rcL3a4ne1L1IYYxWfvkrRyzvXQ0LlskGdxaiK0KrdZbetwLaIkcRqQGI1i9QOQrRY&#10;WLGLIVYGX7tw6M9eGK9gZFuMW7bDi8JLkreFeFmUZpEa5epZVbEinQXKXhSwMIHaB1SBMlyu9YiO&#10;Rcl5gF2r9bWdNMXL9i1t2LCD5BEki5SBGDmVGJEPG7shTlW4XDejipXTKlAz9hehcjqLVkeG/QRE&#10;K72rQBcrP7eyGLm+lvP/5beyXuiKPqyDj20tTnhf9qqyX5yof9j4kbpYW56VRcplC01t12dIxs3x&#10;7MM3D5GxZ1XFCvTVgG5H2IpYIVJGFSujli1gs1g5z6IKvjKRghUCdc15T13+LQz5f4TB/Lf3vXj5&#10;j/f/1vLZVz1q+c2f/ublpFv8j+Xex/8/y0m3PHa5b3hEd7/ZscsdbnpceEVHLd8T4vTtx9xg+ZZj&#10;jlpue+xRy61DqL7h2Bsu3xL4tmj7thC277zx0cv33ujY5YdC4H7ohOOXHwqv64dCzL7vhNg+0u8I&#10;fMsJxyzfflwIXKQ/9DX/ffn5E752edYdvms5cNFvL//+4dcs//r+Fy8Hz4vzPj/IdkHMDkN4EKdr&#10;0rCEsUjxQpwCIU6I1MFznrBc8mYG3a+FV/2IINHjQrjCWDTDtQoDNsMrY4gB3TaiNtAVrq/9KVej&#10;jofl/FcqVhInCZXFqopRis8ewjXX0z8FbENw5jrOv9ZdF/JbgZNIuTzXOT97tkD3Qtf+mkT0n+D7&#10;5Wvd86RNhNRXYmXBmj0r41ARKHtVmaZYxYQnxta1Fw3hQoCqh3VNvk6h/WsCxXMrvfQ+hE1iZc8K&#10;IFhrYVJ+jRYexLsKriJUFq0ZVZC2RIo6QntbYgUQm1qeRagi7VmD6yxk2DFsl21aRn5Kf0SmitRa&#10;qKiP7dm2PM+i3QI1o4rTllhtoQqU806rUG2JlQXKyDAgqwEtUPqq+nonwKJjcMAZ6xOVS0jeP6jC&#10;P9YXonpVVaQsWhX1JlHu4sWFb6C9hvI6Qnx8My10PB9LwWrIm97y3o53IPL/0bQl7giTxanmje5Z&#10;BViCfuW5z4iBSVjgScu/hgD82VPutDz+dl+9PPgm/2W5y9fuW+51o69Z7nXi9ZaTv/6E5eG3vfFy&#10;ytcfvzw48ve71fHLL97i6OX/3Cg8o+NusHz7sTdY/lcI1m2Pvv7y9UddL3D95dZHf22K1jdHPW3g&#10;dtH3W0K8vjVE7FtD1L7l2BCpwLeFhwa++4Rjl+8LIfu+Y49dfvCYY5f/ff2vWX4hPLnfO+1uy798&#10;+LXLlz/00uWL73vucuD8p6bhuTa8p1yVGN7WoRCyL70rftvZj1ku+/3Tl4/91gOWjzzjV5YPn3bn&#10;5bx7/tjygV+70/LR5z5wOXTOM5dr04AQFgwjxerB8KJYgHH4PWGE3hsgdJeeVRi9NKyAfPRphlUv&#10;wgoK90V7ikq0Zz1GPEQCLy0M+uH3Rf37EYFdLyUXWjSxsoiB4U1JrAyJlqAw4PC2SL/0xy9OVJFy&#10;vi6a8ArAei61zmJWRc3C4vJe/eY6bweG0GjF5li1OffRdl2QWtuMGip030QTpC0cKiK11e4w4leE&#10;JmIV9qDIW5zkUSm8p1WCA66zQGU5PxY9nldVoXKdOL23cLlssZpDgFW4EByLltNZjNzHsN1yn9rX&#10;9sztmbbw3+xdDcFahwBrm9uNla0u9pu8223bJVKPSQcm1zIkJD6s7LMI+fHRQIgSbe1/WwH+GWNG&#10;+3ghOBFiZe/JYmV1M+xhAXlMEqItodIJ+70qfgA/xBhipR/PRVmHAKsw7QUEhL6kVVSAny9ZdFwv&#10;AUKwJFK+wXlzo21LpMj7HzWmYIXgVLGqQrUWrDaI3xHbv4P3pGKwRvnQ25+8fDkM3+/+8vcv9z96&#10;3/KA4756uf9Nj1oefOsTl4fc5kbLQ24tnPz1N1oeeKsTl3vdIsQqPKz/c+Ixyw8cE97T0TdYviGE&#10;6tZHfc1KrG4bAvVNkVax+qbjvnb5xmMBeYUNvxMvKzyvH77RMcv/vnEg9vsjUfcj4Xl97/X/+/ID&#10;//P/Xu5xmxOW8572gOXf/+qNy5f/5DeXf38/s9YnBmFjcL81vO/Xn7J84rcfuPzNs+6xvPf0n1/e&#10;crcfWV78A9+4PD3O+VnfcLPlxd/3Dcv7H3735R9f+pC4BuFJXsQsGDADD6MXxu3ad4cA5oz/+cuh&#10;i1+4XI0xxcsK4clnRnGN+LDsoRCkw4FD4Skcfl9sD4onMb/0e+17mocTQiMDvxYIlXdRRaliPKcy&#10;KLdjFGx6XXFeHNOCVMWq5t3PeURBv0lwfS3P/S0wLm+he1JNmNZtEh1EiLLT2lbzFSleIUT2uMg7&#10;dX4v0C4PiXByEaUJGj8hRAG8pwovrCBfVwBalEgd5tsUqxCmWazAriCpbpSFOQzo8pZYbQnWDIuN&#10;87OQOW/YlnnhmcEXLqpgWWwsTFsCNcNCVGEbLju/64xQhyZ84U38aw/EKfSBleIFVay0QE91hPlY&#10;xKeFfDhKs1i1MOAsVlW03C6vSmJVBUvCtBaruhowP7EUWIlSgFSIi9Lgf18/VgRG3wb/22a9SxA3&#10;4Y9CWLgRXNxWx41LTMLTBajdWNL0qijTjxAgIb8G3qvSc68YWOdIjLREPdoYNDGInPdsysjBG9sc&#10;5LkUK/4Qr6g7FKL1Hx96yXLBqT+73Ds8qpNvduxy0tffJLyoE0OwQqhue9PlgV934vKAW914uc8t&#10;b7Tc9abHLT+NqBx39PI9xxy1fGsRq1uHUN0mhAngWVWx+l8hUv/rmK+Nuusv3xgpz7i+PTysHzgx&#10;vLSbHLfc4ebHL3e85QnLz930mOUnbnzU8oPH32D5/uOPWb7zBrHdf/9vy7f/9/+yPPgHbr389Ssf&#10;u/zLBS9aDvz+E5aPPO++ywced9fl/JN+cvm9u3z/8qIfvPXy1NvdZHlUeICnf92Nl8fc5hbLaTc7&#10;bnn6t3zd8sY7/sjywcffbfnUq04J0j4xhCmMAQsw8Iou/vXlixc/M4xfGJaoy9VkhIHe9evRJqN3&#10;bRjUa/G4LmbxBcvjMbBRRpBSYDDWGO5qzG3EMdqEwmIbvKbcJsQjEdsiFAhRQuXZozIQKwtWTfXe&#10;FWW1V7hOy80jH8jtnEbbl1jqznkHCIv2xSIg+rhtxvitAxYRi0utX2OrbsAek/Our8KU96+FFiuu&#10;5f9eZRgQgVKoTuFBRIl7qpQ2hQjVZyVELV/rne+groHPLPXnVwm+hxnChCCxOAghasLkvEXL+UxT&#10;nKLPhkity+RH2W2zYJn/W0IFLFYVs1gB8rTVcm2vwIY5tXgZ/jci+lTdwGVh+2xjtwTL4maRcp5v&#10;Cl6KMOGIvIk8da3c6vhABF4SZdrRkM+D0Ir0nhAo9CQEy/+2Pr2ugKN5Rq5K5+sVIWyfO7M8s2JJ&#10;uoUKDNEaQqV0CJXzVVXp53esKixWeEcWLVA/szREaggWF9v52u5ZhPO+eeQRqtnLyveoWh+DG+pn&#10;U3hNiJbz1XtKMQt4MM7itC4T8ntWpM9Y+D9WV+fKwKcs157/tGX54AuXDz/1Hst9j/2/lvue+DXL&#10;fUOwEKuTAg8KwbpviNUv3+KE5c4hVD8Z4vIjISTfczxhvKOWbwov6RuOuV54UiFYkd4K0TpantU3&#10;BL45ROt2AQTrm4++XooVIUPaECueX/3UjY5e7n7LE5d7hsjc45bHLne/xdHLz9/ihsuPn/C1y/8X&#10;IvaDIXTfdf2vWr47vKwf+ur/e3nMD3/z8qq73X552U989/LM77rN8vhvvPly2i2OXU4Pr+/08P4e&#10;Hh7VKXHep37jTZdTwzt84jffYnn+937Tcva9fnr5y6c/MAbYo5Zrznvacvj8py//ggE8/9nLNRdo&#10;Ns0/8ztw4dPDgP/6cuVF4Xle/IwwyjHbflcYj/DI8usL78Z7kuHECGthRggYbTyXCQ/rS3+MNxOG&#10;PAUh2gkFpuAoNKfwnMRiRopEy69FZ91vrzbKVdy2+ht1O+Dt6jmAeWWj+86CRd7XxeJS4XqL2ZE8&#10;prm+thtMLBCn/sklxIo0xMfPrQwLUhUm9yPNfCvPwrQpVA20baELV+RZzWqBmsXKaa7+a+KlL8pI&#10;hCxAVZCE2Ed+9mz0M+hvWLQQmlmcsDekFh7abYOqELmv24DLta7C+6y2Mu1ga69lUiNtaQjRLFbY&#10;8ipW2HeE51IEKHBZyQNEKsUr8ggP/dEO9ECptUNrGaw5FqsMFW5oz2def1rzwELYQrSOKFbABxiQ&#10;SFmonHKCQghTAS/+5su/rZxeVSvnIosQLwtXDfe5XD2jWrbn5O9q1XqLFW1DtKI+bhY33IMjb3Tr&#10;Q3oV3+/i+VQrkydNUF8EzGG/uSzwuaXY79tj8EXKwMSz+vIHXrj8xTPvszzoRl+13Of46y0P+vob&#10;h1CdsDzwVics9wuh+qUQjDvd5NjlZwI/FsLygzc6avmuEJn/dbzE6ptCTL4hvCXE6tYhSIjVbQK3&#10;Da/rG0OU8KQAbV9/7PWXW0X/r4v2bwwR+87wsH70hBssd7jZ0cs9vv745f7fGB7cbY9d7nu745ZT&#10;w1N63cl3W17+gLstv3ibGy/ff9T/WL776P+5fNcN/tvyEyfeYLkr29z8uBDS45f73ApRPWF5wC1P&#10;WB4cwndyeIInxe946NffdHnEbW+5PPbWt1xe/v/+wHLRg39x+bvnPjDu9SOWf3lvkP3iuFYXPDk8&#10;i99Y/v39z8vwxKdfe9rymTc8JvDYuEbhbb3j15d/DS/gP8L7+PIfh3F+D57YM5YvvvsZy5fei4HT&#10;Evlroh4cfncYPr5nR/jwPTy7EvJZVjPos4HPfFuswEdkZ7HYwhCd9cq/Od+BV9WO/ZVgPtc5n+c8&#10;5QEiUsu9Hg8I76aITe2bZXtKIUq1nnRTrIrYkXefGtqbF2AcKqFA8i6P/BA2YCHbEqj8v1c8Ay3Q&#10;Yox1HbBAgRoOdNoRgjSHAREc54coxcSzhfdngQJs04UKhOBUscLeOO/ywWaH3GYxctltFe5zXcBb&#10;gl9VgGpYcK8Q4OxRVbHq3tQkUHNditXvhWfV8kLoRj6/UvjP3hIv+tbFFOuXgGvdI5fPvK49s7JY&#10;ITz7i2AJ1A1VrEJVxWpgHdv0D+Yi1DKgfxUoe17gSAIGLE4WqCFK8qRqGbFhiTriNA8E+urT/TEQ&#10;m1itRKqBBRZHEqu+sCLr4nhvC28sxCoHcbQffsczl//4wEuXdz3qTuFZ/ZflfuHNEPI76TYnLvcL&#10;wbrnLY9ffvFmxy0/f9MQq/CsfuzEo5YfPuGGy/eccFR6Rt+G18RzKMQphGglViFUtw2Rwuu6TeBW&#10;IWa3PPprllsedb0QK4ULvyny33f89Zc7hhf0+J/4oeU3f/Enl2f/n+9fnv7j37U8+rtvuzz6e79x&#10;Ofl2t1zuddubhFges/xoiNsP45E1/NiNjlluHwJ6+5scvfwk53nzE5e73PxGy90ivSvpLW8cv+Gm&#10;ywNvfavl9G+65fKaO/7o8udPecBy2Rsev3w5jPmXP/Sby3987DXLl//q5cufP//+y3P+962WJ33L&#10;zZanf+83LE//vm9eXnj7715e9jP/P2fvHbdFda1/e06Sk8RY6Dz0Jgoo9t67YgU7oCCgqIAICPbe&#10;e8MejTVGjSb23ns3MT0mMcUQu3Swsd7rWmuumXUP9+M5v/eP67PL7Jl77inrO2vvNXs2tdsO2N7u&#10;n7yHPX3iKHvzoon2j1tOtDn3n29fPjXT7KWrbMlLV9qS166yrwCaL18AcGB0FwM4i+iJuCdGIxyG&#10;mBKUyrEuqjDOriZworI3FHl5aQGnb1UBm7pyYIUkSChfl9o3W0Zx3aXq+N8ZrFLApZkioAWwqEGJ&#10;66tOQBKcWLdUHsqQyuVcL1AprzJTjl0pSrCuchmUgysoRQIqsEISsAQl5uVNMa9lXudeU4BJkGoG&#10;q5iZJmAkYGVAMa/6+ntWtDk5pWh7WPYH5sIWsZyl+rqaAYqS51SCCDY3wykDqhmspGyzS3gV3lRr&#10;gKIUSEFYMc9lBI5ARWVwNXwapATTDN9GrBfLOF7179s8GpBACi+KWtqzIpDUFchU9QEpwUvr5GCK&#10;OrDiZeA4GBFggfIvCSHUNShAJTgx5ZRI+UvB7NYTlDKcmOd7VFSesJZTJpUfPsMJnw2g+JQnCU7K&#10;VwpQMSVwBKkMLKUSL+zPHsTF/TDA5d+1Qf5B3DzwHL554yf28sn727jO37Fx8FgOhpdCUI0BqEb0&#10;7mJ7AlTD+nSy4QN72h7wYnYEILZoaWcbAVTrMzwdXhYDKDh2NQgwWandCjF2VUBrFQBslfbL20rt&#10;l7P+TNsBXG3bWP924XGt27mNbdO9ve3Rq6MN79He9gd4hndvsWEtHWwPAHIY9mF3aOdunW37Lh1t&#10;y5aOtmFLJ1u7pbOt06m9bQCtB3CtjXQd7NOGyG+CdTcGBDfr2s62wH/aDkDbFft9wMrdbXSv9nZw&#10;jxXs2MGd7baRW9hrpx9kb5x/uO3b8Ts2bLnv236du9ru+I1d8Ru7dsQ+dO5ke2K7e7b9ke2P/7d/&#10;5xXtoK4dbNrKPe3kDQbYFXtubD8/dGd74fSx9ocrp9rHPz/VFj9ykX35NLyxl2cCZBfBe4UhfY5j&#10;ZDBm0MLnYSBhlNntuIjg8nGtbNwJLxhW1HtoPeDEIA8XAci6ohvOp2oqgORdjACJ5wkyz0dZ37kq&#10;IePrhrwuq9gP1teDLyRBpJkiKpL7XrUJUAtCTAPQgoyrgHpDHdp5RCbqfDvlMrYDILwbD8eTEHom&#10;YBbAYv3SMKpDSO005ZLWqZY3X7+CFUEkKNGLEpxUf66XOVsMPar5RbAFwRQzyASs9DKw5/nNONaj&#10;zfzHzvGX9wUqBxEh4w+iyEPxfapQA8CQdw8LdsVhRNgU0BGoCJpmMFJe0FG9yg31smHFlyXi/VKA&#10;iF4Tp4lDG4Gp0ZNi2uhtffKL5i8GV/a60secR5Bwgs2vQ0sp54hVPSWIfQgnh5/8CFhF2gxWdZXw&#10;ggPkARaaWilrVgGkLNYLTI2eVKMIp4gEPAEpvSfCq+oO9K4/ggh5n8gWB0zyPlSKL+U6oCrviaHn&#10;/tTAg+8niMAKSDHNeX/PCvJxpgQsyr0kwkmAuR8XEwMiUN8ILF5gcZHNfgAXCfJ1MEmN9fSuzvUL&#10;ee5D8OQewnYfOsfmPgxYvXyVvXbWGDug3X/bOIBpXP8eNrpfV9u/T1eAiuNUMNQA14TVV7JD+7XY&#10;+N7tbEzv9jbSXxJe3nbsAijAq1ofhpzvWA1GSgit2hFpBwZaMDJwBRsAWDEQgzDrA2DRu+oPcQxr&#10;TQBrI3hsm8Nz2wLaCmDapjs8uW6dAJqOtmP3jrYD0q0Bxk0ByPU7d7A1O3Ww1XzcrD1+j78JdeI4&#10;GaMP23uI/LrQBgDcRl072yZdsX6PzrZDj062C35jGCC2S9sf2lB4e3sBPjth33dGu117dLMh3bvg&#10;99C2e1fbEeXturbYdsXsHDtCQ7pgG1i+C7a/G/7rXtinvTstZ6O7t7FJK3exU+ARXr7rhnbfpD3s&#10;nYuOsP/89BRcS6fZ189fYV88d6l9BYh9AQ9s4QuA1/MwaM/CsD2LvBvwi23xSzDKXA5YBSQAHIBI&#10;cwcGPLDsBYAAeUJpPlLXixChhtTn7+P6hZcnKfTelycAMtU6AlQWYcGU7fgb3hZ1dXFsj96id+kR&#10;yvQmUR/bwG8X3mQAO4Opgk1VF9uht7qQxwd1VEDkPFvwxJk+j+VCdrc9Bj15nk+15GNYz2A7T2Md&#10;Tm7cBD7q3lNXn5RhRrHMdeJLALGM71OpG7De9edQqpXlYc3j50eSHEzYb/+cPVPCKY1fMR/eVqMC&#10;XtFzkntQcnkOBTvitoSwcsjRLhT5GqCkDKpclgSq2XzYhv2aTRulqeISlAgif3fUUyqWhWAvaUPZ&#10;IwUgse6TX9BhKEAEQLE+OxaNTkbVzgWHJI9bOZwIK9l/eE+NgApPiWJb98CgDwuYURlazQBWBFg0&#10;giprVoJVBhV3SGUtU70Uf7j2J6GlyoCUvl8lhRdVdfXJwwqPaunxKclBBJBxotkyKKIAVAbR58kr&#10;0kXkcCpBVWkO2swhtPxpKi5Qgamej75t1uEmAKzmPIgLkBcsLvR5j51l38CAvHLS/ja+67J2QLd2&#10;NgJA2qd3iw3t3QmGGpBgtF6Prjayewc7ZrUedtMu69hzh+1szx66g92x53p29gZ9bWwvtIWx3wSe&#10;1HqdV4C3tRzSFW0dBlJAq8OQr9ZhWRskYLUnrNpbv47tbWVoIDQYXsxa8GLWg8e0KWCwWReACwDb&#10;ErDcGp4RRZD57BkAFMG4KrZNMLKrUeL4Gb08LlsdWqulva0PYG3ctZNtCY9tO/yfIYDyLthnaid4&#10;cjv37AgBPr3gVfXsZsN6dLE98J85bdTu0K7QLijv1LML1u2M4wKIAqBDsL3dundzyO2M7e6C5TsD&#10;srujfoe2y9uegNlIQJbjgPTCbhm5gz17/Bj77WXTcB7Ps6+eudS+fuFi+wLeFz2v+c+dY3OexjmC&#10;9zWX737RG4HhXwwjTdFgE1L0uPz9Le9KJNAiFdz0orMk0LinQ1ih7CHyXIfAK8UyFcAqtdR22LbI&#10;l1BplHtWDiLAQoAqPCfVCVThFUVeIrCie68AngdKBGi8K4+wwfX7yS+Oto9vO9w+/sl4m/vTibbo&#10;F9Pti0dOtQWcwZ9e0lNoz645biuJwAkvCg8J2HYek4pljW0peVTSPPeeKigJTPW6qF8aVv6lAwZJ&#10;FC8Dz4b4ZeIMK4rbdE+phFQAi/czu/cjKpD3OO0Be1hgXwgjaK4/oFawytLYtbysLEFK+brCk0Ke&#10;tswFu1KIYIo0gERgfU6PK8FMyi8B06sirBpscQElqdGWV/kGSBUeFKP5xAFCShDKHhYh5KAq6jVm&#10;pbqAUjVmxbymXGK+9KzqaWvAymXVlTtZSBPX5o8s5nwWYUWPqZlnpfGpDK4MKeV5MrkNPYVwolmJ&#10;5XzSeUHk6D1dbApFj9D06OarS2Cq1+npSsv5QjC7BdhvzYucM6svfOYcs9/fZtftuqaN7fADG90T&#10;kIIh3wnGeWsY981hgDeHAd4ensekwV3t/sO3twX3HWP21kyzF6+yO/ZZ144b1M4Og0cxFkZ6BNrv&#10;1bODDe0Fr6tnexsCQ70VQQHArAfvYw14YBE5SK+qja0ML2tlGPXVULcW6gihdeEhbQBYbQhtgn3Y&#10;DB7R5pwFA6J3tCG8q/WwvbUBq9WxDYbIO7AAKHY3Mg3vqh28r3a2DmfbwG9zhoxt4R3tAq+JANqj&#10;R4vt0Qtp7y62F7zIvTnG1aubjYT2A6z37dPF9nNxGec67Gp7sb2rxYZROF7DUB6GZcMAuqHQboDa&#10;rgDeTkh36AZo4fe2w37vwq7IjivY7m2XtTE4TievP9hu2nsHe+yIkfbXq4+zz395tn317Ez75tUr&#10;bfEL59mS1wCyV2HUX4Dxe+5M14Lnz4LOgeFnVyIMKjyyBYCavBd5MnzJ2dMiv+D5WObeDJcVdeHh&#10;XFCIZW6HbQAMelsF2AQrqYSWQ6kCVr2OKUUQ8bcE33r7unxy4MLDUpo9Ku8KBIDmPHia/fvWyfby&#10;idvZI+MH2UtT1rH3L9nT5tw6wb546CRb/DiOF7v3CuBUkBKAIlhCKcGVoaU6pozoU12pAkzNPCtK&#10;3XqU6lQvEOXlhBTTDCp5Vo3jVVGWl6RuP0GIyz0l4JhCJcBSO3UJZskuqSxblZdJMb1SLNfYlNs6&#10;pN7j5HVhJwkqiZBiWkGqUh1SzJdAqinXy7MicAQthqzT9pMJApOgpHykxwFEzIfXRSgJWFKGVaUj&#10;I8DCX74qpHIVeMF3sKp8FWjRKHbrKf8B/hDh9G3QEpyYShlWPOgZVOoWzHWClt6x4smjOOs6Z1gX&#10;rPIyP9mFeBGxTXlBQQGwCkwZQhlS9frcNp7MIKR8P+ujB0+2xTBaf7p6ok3o9l0b1e4HdgCM6B4w&#10;zjsAUOyC2xIeA2GxdcuKtlfn79mj04fZ17+9xebde6Zdu+NgG/XD/7IZ/TvY6Wv2sLPX62PT+7e1&#10;k9buaUev2mJHDexiE/t3ttF9W2wIPAyONTH6bxCANZAvCAMwg+FhDW6znI9bbdilLTyqdrYpQLRR&#10;C18U7grAtMC7arHNu7Y4qDbBPm0IAK4Pr2tdAGnNwntaDcBieLy8KY6jbQg4bUrQAbRbMTAEHtqW&#10;SHfo3sl2BViH4r8GhAJMIxk+j/9+IHQA9nn/vp2hFsCrk4fuH4B2owGlA/t0swMBttHQCK7br5MN&#10;R1vmRwBc+wGE++L4EYYMStkJ2hae21b4vU25T53ZnYnj2wn1bdraHviv/M0TNhhkF22/vt07cS97&#10;/tQD7b2bjsc1dLYteuIi+xJG+qsXL7avXwEkAKivXqLhPg/G/nz3yphfxCjEp8+2hU+fY4vxELLw&#10;aRrqs2yx150FwZA+BeOKlO8hLQIQ4n0kwoPbCBg4IFCO2TkAD3YNAk6SALSoSLMaltfaC56CFSFE&#10;OaCYQtwmU0GqQajjMu2nd+/Bs1lMI3/3cfa7C/axF47a3F49Zgv795UjbMGdU+zLR0+1RQCMz5hR&#10;QCpL71kJTsy3BizlGY5e1gNS1XRMlVclKOUyAaIPJwpQGVS5nCFFObgKSAlMOZ/rcjve6wqqyA/B&#10;kjyrOqSUKi8bVQeW6mXPsgQr2bjsTdHrymWBSnkBi/kMp6XEbj4Ah2KZ8MoOCmFFMDm4inY5TwhF&#10;12AljVkJUEwJJpUzrGZpuqVmcFJ9XqblWQIUx6VKWGHn9Sd1MBrcyFRfAiqBi7ASlASmZqpgFfJx&#10;KZysj3GCOGblIGEdxC49dQWye1DvVUU/My6o4qLQ05EuoLIfGuvVIdW62K546sIF/NlDp9giPJ1+&#10;evdp9svDhth+7b9nwzsva3t3aWN7wkDv3r2D7QYvazsYeAYobL38d2xUy4/svA3727H929je31vG&#10;9v/hMnbGoE724BgaiIn26R0n2cJfnGs/3q6/XbZOJ7tk7S520mpdbWyfjrY7oLE5YLUOYLUWoEQP&#10;aTMAbEt4UJy5YutunW3HXt1t557dbSdAaTdAZbfuMPjwTHaEh7IVvKyNYew5pyA9K3pghJVePPYu&#10;P3hSHKPaHJDdHkDaDfDYEx7QnoDFjtCW3drZNt3g8QEcu/SIeQ73JWSg/QGk0X1afJaOccgf3K+r&#10;HQSARb6blw9GmRrbtwv+UzdffnA/LO/bzcb17m6jAKpRANVwHL+9GZjSC/vAbkP8n23xHzb14BB4&#10;hS3Y584ANY71mtDaHZe3TQDfjeFlbof/sVO75W0//P9DB/Sy07dcx67cfQu7a9yu9tjUfe3Z40fZ&#10;r8+faL+5ZLL97XrcbHeejBvuZJv3ICD0yPn25RMX+3nll5nnPwWD+gwM7JNnAQAwngQWX3xGfiEe&#10;VNyTegGGG9DjuNk8ppC8tKzwwiB2RUKLvduxqMvCMgEqi6DS+1CC1YKnsY00FyDhOZ8BE2jLdcp2&#10;SAkbtSvbEmBPXQg4X2pfPnWRfY4HzvdvOMz+9eNxNo/dgY+eZgs5wTHaZ1gpn6FECUq5ncaomqWC&#10;lTwqgSnXLSDgAJu3Lj/I3odx9Rd+H2OQRaPUFRiqvCrlM4jqEqwyiHxZAavoTQmYcVnpZVGFTckg&#10;qtcJSspLDHXXWFVd6g6s5yWCiakglaFV2mFIEMplySElLwr2fSlYJTgRNrmsOinqwsPKUJJHJTXU&#10;c7qlZkASlOp1qheUqAwtBVSwnQIrlCqwoi4+ESwFrLuRr8HKAYblVSRgK7CCWguwEKwUYOHwSRDz&#10;saniwimBVYxl6ZMfS4OJF3BVz7x/ywqe1WfQp9wWL2LULXzkXFvy6nX2xZNX2e3jd7JxPZazfdr/&#10;T0yt1L2j7Q3DvH2b79tubb5jhw/oaFMHrWBvX3+82R/usyWv3Wyf3objcst0++almbYEBmzJm9fZ&#10;R9dNtrt2H2A3bd7bzgLMZqzc3cYCRMMAn20Awa26t7Ode3SwfQGTAwECel/7dFnRDuzV0aat2sdm&#10;rNbTjhzU3Y5dZxUb37+7DYcHtAMAt1FndhW2A5Q62JodOtjqEAMsBgJcq7PLr3MHAI2h7NFNd4BH&#10;NhI0BFJX2wnLtgEotsH/2hbaBe326tnVRkCjemE/6Fnh/zqgkD+kX3eomx2K7VCHAFjjCS2CjOI7&#10;XgAT248BvA6At7U/xG7EvQEqRjOyy3FneIbbAqKbtTBakR4h301b0QZ0amOrwKvsj/LKgNUqEEP+&#10;B3cAeDvg/6y4gm3cZkXb9Ic/sB3brGC7AmK7LPc/NgLQPwD/5ZCVutjkAd1wzHraaZusZudts7Zd&#10;OmQDu2XkdnbnwTvbYzOG2xtnT7A/Xn6UvX8zruM7YYjuAbgeOMcWPXo+vLYL7JsXLomQe0Dq6xcJ&#10;IngrAEYENNBowyjTaytgwwi8BRCnp4qZOSS0L5ThJtg5pDwvbwkAeypgVXpLz8TvaXwqoBSeF9fx&#10;7jyChJ4f9m2eT4t1qcOI40+c3HghILLgcYAbsCawOQs/AzEi4i+Ap1RjVo2wKsajEpgowivXe74Y&#10;s5IH1UxcRui8BwNHUPF+FJQEqnI8CwpwVd5Xa7BSN6CkekHL6yB5Vg2QUhsoPwRnGyNoZVBlObAA&#10;IYIoiwDKcBLM4hMh4VEFoDixrSSPip5UeFMZWHUJYAygUFBFA6QkgKmCUwG1AlQZVvUyx6MII+YF&#10;KS1TOTyr9ImQ/wucIsQdP5QgRRgJVNU8gPSkQooCrEuwUpdgeFQBo8ZoQEYMIs8nA7i7BJa7vDhJ&#10;5XeparBitODHOFn8ui/7erkuAyUY+edf/aUAJi6f/cBZKNOzwnLCCxeQ1xcXmIe5e54XagApd/tl&#10;leGsWMbZKzxctpgbcC6We/ooo6kuMHvpxzBmF9mlu65nIzp834au8F0bCkidu/2a9uyxI+zL56+1&#10;JW9d5+8SfYWbdQFuRs6IzvBcbnshbsAvcMPNx76/ceLedtEGXWxqt/+x/X74Hdtzue/bkGW/a9sv&#10;9182ZIX/shGdvm9HD+5mPx+1o/1s/63txn03tqem721vnDzG3j5trL164v723HEj7IEpe9vJW69h&#10;O3RezjaDcWeYugdXwJgP6tDexcjD1VCmZ0VYbQeviuNKowiXVbrbwf272j69utr28Gq2BDC2gKez&#10;Fdrs2KMrPEgs697NhsMj4gvQI927olfVPTwngIiQcqFMjXeYdQlY9e1sYwE0diGOAKj25RgYfptj&#10;f/TedoSHtA08Pe7XOpzQF2Die2mrtAegoFUAJspn/ugQY3r9+QI1ZwZhlyn+c8wE0t7WhRfKGerX&#10;6dje1gOwNwUEt+jS2TbF8q1a4KHiOOyA/7gDoLdrl/a2G8C8Z/f2+F+d8SDQySas3M2mrNbb2OV4&#10;5hZrAm5r2RW7bmQ37LOV3XHADvbQpL3ssWn72JtnHWyzALevX7re7O0b7Js3r7IvX7vUvngdepVB&#10;HucBZppPkQBDWkApxrwIlAvRDqDhtEoAQ3hchEwAyCEFz2qR57FNwGARgUNYIV3EdoARu/vYxiP/&#10;CEz/LhnBWXwJmsDCugE4emCofxJi6qAhhODhcJ0yNJ1tw3sSoAJYXB5tqq8KN0KL0pes6wEWglZ0&#10;62UBPLg35hFMDih6X+cDQgRS0YbwcrFthK1TfElYoet53CrKTEOCliRw0UbMhQgnTrcWH1kltIr8&#10;A4QSe28EqICUQKWuvAwu5QUrT7mM7R1MFbgqqRxg+uyeUIZVCHlAi+9jMTTdw9PpWXkedtl7wtgj&#10;BhABSASQix4WxHevBKpGMIEZhaLLj3WV6mWKwRaVCKmqzEjAf2tuQEEpa2lgUcyDjtjRDKy8nDtf&#10;BxZFMDWDlUAVsKq8qdKrKvpj5XkxL3EZ4USo8WmiAhZOVnGylWbxAlDeoVXAJ6eRry68z3BhxdNS&#10;AKsuhxQvWALK8yFGCJYXc3FhU3yn46tnL7Ovnr/aXjlrrF01bH176aQD7euXb7Vvnpnp4x6zHz0F&#10;NyOf1tAeT+d8QmQUU8xpBnA9coYtBrC+fPQCm33vefb6mQfb3YfuYr88fA975tSx9ruZR9p7PznO&#10;3r/zNPvoXo6nXGJf4umYXtn8J84G0ONcfHD7UfYVjMY3L//Ybj5sZxvS5Ye2MQz4uvx+FowxjfhA&#10;GHlqEMPXocEQX1beCAZ9a3gyDHnfGcAY0q2dbQZvZEMK62/ajd/c6mjbdOtsQwCs3bp3sWE+htUJ&#10;HlFHGHeOX3W3UQDPGEDJu/2SxtADYxtofwBuODzEfeGZ7QEPbSi0C0A4xLv+ODlvB9uEoAJQOLY2&#10;oH28OM1Jf/vAU6KY93fQOixv/YoXp+Plab5MDaDB26LHxVk/YtYQjs8BYqhbs3NHwJsfwewEdbR1&#10;8Z8YWLIe8hshvxEDVTgOiOPCbki+TM1jw/D7nZEO64r/DO2LZcMBuH2w3QN7dLSxPTvY4at0tePX&#10;7mtX7LyePQUv7feXTrHFD15i9spPALFbzd65yexXeIB5/QpoJuCGh5i3rwSU4NnAQ6PYDckxtXlP&#10;nw2wSDDqqJvPmT/ovQFCHmYO+SfqsY57cjj/7kkRLg4civBhe3pGASnl5wNs/IJ05KMbzwFEj9Ah&#10;FJInFZAKr0ntA0zV8mo7UiznmBVhRW9ILwRnD0l18p4IrIBY8+AKjmc1m129rrw8PiHC+zfBKd3P&#10;vNf9HStoLocAYDPCczo1lSt9fv8pnjbYIkKpEOtp47RcdizbPypDKkOr0ZsKfXRXTKOUgfUpYEV9&#10;AkBRCp4IEVxYByKk6FWpK1DlAE+j1xTjUQGrDC1OcNtsWeOsFkvnQ4CVvmNFKOUuwQyiEHaqCazk&#10;VUVdtGE5g6kOrRJUXE5IEUQ4cA2QKsalBCmCSeBS6nmCCt5F9qwo1tXL7M6TVK4iAGMcqz4vIEEU&#10;kEJ7XJwVnKLrL8LVw/WnBLS61xUTZgI0DTdA3ARfPXWxffEYPahLfC5Bh9xj2P7jyPOGewQ37CO4&#10;YR8NzaWKm2/OY2fgCRLtcUN+/RJndrjCvnnrejyh/9hDsL+AcVmMJ+S5aPMljNIcrvfkBfYZYEnN&#10;hae2APvzDdouxj7cPnl3263X8rZex2VtjS4w3IwqBKRiloyY6Z3RhTTqg+h5wfNY270PvjTcwV8U&#10;3ggGe2MY443h3TCQY3N4HHxpeEsAZdseLQBbjI8Ng/bswbkQu8Aba7H9enW2EfCg9oOn5ELdvhzr&#10;wjpM92JXH6DAoI0hFKC3FeC0BaBIQDCohGNrq9GDApT4nllvgKlXu+VKCVq9KSzrA89KErBWdsVs&#10;IA7qUvAw8TuD8P9Wxe+uhv+4GoGO32VE5FoEJZatDTDxRer1u7XYBvD0NoFXthX+wzbw/HbEfvPF&#10;a4+MhOcYkY4ow+vctWMn271dB9u7Uyfbs82PbK8Vv2v7d/wfmzqog525SV+7Yff17dFJQ+2dsw6x&#10;//zkWFv8MK6ZF6+CB/5jB5kBXvarK20xvLGvXuK0VvSYACN6SMXHMvk9Ms6/6ABjtx3nYXwGACF4&#10;cB3yi9AODtQv5vtoaMOxKE427KBz2EU3IVN6ciF6UIRRQCq8K/4ugce6DKGQYOXRfhx7ShALxfoO&#10;Ky4voNQMVsoLVs0gpVSw4j2Y861JcKrAFA+xqmMqEVDq3mO3ICGjspblMlMBKkNJ0rLP7gOE7sPD&#10;uauoK2BFSOldKn9oB4yy+E6Vg6ksxztV7lUBUM1glcsf/fyY8LIKWNWhRVWgCsjUgZQhFd5WjFll&#10;MHFZLufl7Apc5p+3HglAzXAISc3C1nMdvajK4wpwEVb0qgJY+CN8YgecNPO6JrKV2M3nSrCqh6s7&#10;tApINZNgRQlWXr4v3rHKEoTqMApI4cLAhSMo0dsKSEUbwibnswJecaHqAubsFf7iYfFeB9PP+OTF&#10;dzSKMrsl2E04h6ABcOY8gov7UTyVPQqQASJ8EfKTh7AeIMX1vNuCNw7W4zbipjzHPn0E+8qPJT6J&#10;/YMX9vnjWJ/LH8WNS7hhO36DuggqdifiBsXNPwd1s6HFqFsCWL177RF28rYr29advgPD/yMb3I1j&#10;O3yfqoMDayAA4OAqVXQLtoPXwXEfQgue1iYw1uyO2wmGmeHmuwMq2/M9rpa2/kmSreBp8OXfHWCU&#10;dyJ8oN3QdijHv9C2EsstNhRQ4/IhMPZ8cXkbeFKbAgwbARTrAYjrwPthaP0gD6mn57Si9W0LGEE9&#10;2v7IurVZ1noWsOqJstSdKWEGEVwUgdUH7dg1yP/u/99BFV4lx+3YVTgYYhcpJxleAwDji9H8Xph/&#10;QwxancuQrgsvii9Kb4b93g6w3YWggge5D0C1/0pd7YB+RTRkP0ZJdrP9+sBrxH/m/90Fx2CHru1t&#10;265tbQdsa0j7drYbjvfe2PbwjsvbgZ2Ws8N7tbfT1ulr5220il2x7Zp287CN7c6R29hj8K7fPu0Q&#10;+9sVR9snPzvD5t57ri167EJ40HgoAXwWFZGL/IzL4mf4JegARng4IeYXAh78+KHDxj2x0FzvIlQ7&#10;rhdQEqRyPaVuvkYRSOzmI0RjOV8GZipYBchwDaONuv2oqguwAFCqy/pWWPm9FFAT2JTn2Bfvz5j5&#10;Avco71nvJaEqaFWC7XiIXlT1YEsx32hbqtTtTpK8KEIs17kHVYJKAqQILIcVgEf7B8W7VvKuMrDo&#10;OMT4E/Maj2JaLzPN8t6yViDVTPKy6mNQUr0+t6VyYIXS9xm6TlBlWMl7aoQTvaWAUnQNqo4eV7We&#10;QwpgyrOttwYswUpjVh/yIAlghRxYhWeVvSuKTxYOLJ6gmleVAyyUClh170leVb6octdgMwWkEpxq&#10;8o8uFrDKEqhCuimYxzYdVIAOwBVtCSPcsIDSPEBpHrysuYBS3Hy88fgUGU+SBBhvwtm8AdmW6xBU&#10;SPUF1jlPYH08VfNJ2b/0+wTXOdMHyfmdrQUPnWN3TdzGDhrU1nbsAc+qZXl4DivCi2hnAwGiUHQF&#10;DmifugVRz/evGCHI97H4jtemgMh2AAq9oH1hdBlmPrR7R9sKsNoQxp/vYjFSbyN4YpsBbIxS3Brt&#10;t2akYtcOMM7wwCisu43XYV3UbwZx9g0GfqyB3xwMsAzqsLytAi9ppbbhNfVuu4L1arO89WyznMOo&#10;WzuIKYBF9ZAcVst7G0Isw4pdhJwsmEEZgwBDztYxkDAEBAkodv2tBWisjf++XueOHmzCKajWLMA1&#10;GOVVmQJUa+G/8UVpviS9Q096UgASNKp3dzuIQSX9u/uM+5NW6W4TAa+JK3WzMb06+bgeA0a269LF&#10;tujezTYDwLaEt7kNAMZPvewG7cljizb74PdGAegjkI7A/uyH47sX/tNw/I+D4NEePbCXXbjFmnb7&#10;yB3s8SOH268vPsL+duPxMMSAwuPn2xfP0UODd893yp6hR38agIFrEMafntbcx+nxIKWHLhEgCUYV&#10;4BpBpXyAhwBiuYAV8gRMiNF+8MyS9xTTKMGrw7rNQJTrqu2EZ/VtkiflPRs1SKmsOr83qaJLP/eO&#10;CFi0A3MeQQpYzXkwHnyz3Ca4XalARflYONNCAlQGVeVZVaD69N4TkQJIxXhVa7ASsJjWPasMqXq+&#10;DisFWAhUzYCVPasMpiwtI3xyvcoCk8oOqeKFYP/4orr5AkLhLSlfV+VJEUwhH2ArRQrHeJW6/9QV&#10;WHb71QVQ8V0sfs9KYPs2WNH1jScNeFPJs5K4jl6g8zwgxaCKiOqrK4AVnlR1EemiCgWgBLeAVVyk&#10;zcQLmjCrnsIk1uFGKLoVKI5bcRqm+QRT8ZQXNwrq/YYCVAAcb/cYbhzAxZ9CUUdQzX/iQqwDI+Bg&#10;gnF4DIbgcTydPk44YXuuc212obl8asU61HwYoPmPXWCLsf6Spy+2v1xzhJ2x7Uo2ou8KtnNvzkIB&#10;4wujx+6t1TnrBeDCcRwfs0KZ3YLsCmR32crsKoRWg/iZfQY3sBtwG0BrCLazC0C0fXd6Qm0AmeVj&#10;OihAZACAwJeUV+/YBh4JINC5DSAAcTuF1kYdxfyaaMvPnzA4YuX2/EzKcrYSjHI/bKsv1BvAckit&#10;ADitEHDq1jZSQomQ6rkixBTtegFsglSfditgGzGbPedY5Ltp+gKze1DcP/yftQDM9SjkOcUUux7X&#10;Qcrlq2uMC/9/ALeBfV4d+74uyuwG5TEYBu/qgF6dPWhkIrypySt3tWmr9PCvRDM/CeA6tD+n4OoM&#10;D6uD7YjjtwWO2yaANGfh3wLbYHciZzvZuWeL7d4bXhgeBob17ubiy9Kc1WMXAH5H7ONOaLcNfp8R&#10;njt2XsGGtPm+Dcc+Hdqnq529+bp23Z5b2y/HD7Xnjh9lf7nySPvk9pNtzr1n2Jfwpr4CaL7mC9HP&#10;4Dp8Gg9D8Mzjcxy4hgvxASiiAAmvCmB1zyrGnwJSJbASrDSvnz+cIc2wCiDxmo9l1XJe71HOEmxa&#10;Fe7BLHlapcdVW05lQNWV73+Fr0vq9lOXX111QFECFJcr//n9tGVUPKi77aM9TGCKwApK4ApYEUTN&#10;RDB9+ovjG7oBs6qxK9hkAEopRfC0Bi519+Uuv3r3H8U65aOrj4Cq6hu7CNMnQjKQBKWcb2xXeVyN&#10;0ApYCVj1tCmw3KvCOiQ4ynXPqw4riuu4V1XAKntWzHOyx/qJV75+oVQQiiekDKu4AHlBAhSp6y9f&#10;nFlx8RJMVMApFBc00/KpDnmm8x4+w+YBSgTUHNyMnK8soIVlruJG9ZuQeYAIHlopgow3M25sjj/N&#10;xQ3s86o5nGAIYBDoPfEz8wux7kI8SVNf4El5ybOXmj0702bfcZLdd/gOdvjqbW3f3jBsMHSbdens&#10;gQM0xPQc1uU4jHsQ8BY6doBhBrwArZXhXa0Er8Oj7eB5rNq+ra0GrQGjzSmg1ke6AYzlOvBSOPP7&#10;ym1+ZP0BlZXhBREIMYchPBmIHtIAiN/iGuj55WKmDGgVnz5qOesL6PSmN+RaFvllS1j18fJy1mNF&#10;AGvFypvq1uaHgNMPfb3egJSL3YTtVgxQQQSVTwxMyNBTJKCgteFBcRJfeo0MKFkPEN4QsGLEIV+E&#10;jq5IjpXRu4wXsFfB+v3xH1ZBnrPh86vNazvA2wEenXyKrQP7dQWUutkUeFQzoKMAqxmA1VSA6uBe&#10;HW1Ezw6AfDt4nTx+MUfjBp072UYQX3jeAr9NaG0PGLF7lMEtu/TgKwIAGZYx4GQrBrfA++I30Tim&#10;uBHW2wDnZFP8j83xf3bi2CH+3+44b8MBxTGA47RV+9p5W63nEHt8xkj77SWH28d3nuwPVOwu/JIz&#10;crh3jmvzCVzPkI+DuXAdAkxl110BqigzX3hUBbDccysUPQTxICYQMYqvGay4TPl6GssFQK7HbfL+&#10;CnldAhMfBJXm+zJLdQqwUJ2UbQCjATOgKEFLNkmiDcrtsl3Sctmvumj7mkUDhveE5S6VmwOLsPrs&#10;l7Cld3P8itBqHVZ1tQaq8K4CSlkMrlCARQWgRrAJUhRBVY1X8RMhnG7Ju/yi2y8DqP7JkJidXbBi&#10;IAbLbE+YVVAjlLIyvChBqmyDg8LZ2JmWbeiKShrTwgGPl4Vx8B1OnG6pgpUU0CrKSJmPGdcL1S6U&#10;j7hO8poCWkpDXNYIqwAYoZTzVRr5fFHnfNWlQGEZbhRCh7By+CAlgHTzOpRwE84BZKi59J6ewA2P&#10;m/ZzrsfpaXgjYrsLsM0v0GYxvCePNnziYlvwwDm28P6z7auHzrOvkf/moXPtq3tOs3m4EH515v52&#10;8/D17YQNetrBK3e23WC0tvJACRg4iF1YGzGyraWzbdY50k0AsnUALAZXsHuMwHIVIeIrAwLsKmSg&#10;A8VuQv/KMQDUD0DpCzEij95RH3g3fdqgHnBZCV7PAMBsna6dPFiBk/L2W+GH1hdeUh/U94J6Yl0q&#10;uvFQBox6A2r8JEofwIxQogdFSHVd8YeFfmDdkHbHMm6DQGMEIL0pBVwErAhcTgxMGLd3j5Ih+owu&#10;pAfls3/A2+RciltD2wJa2wAKmxFYANJg7MMg7LN7fTgGHnnowIqZPwgcBoQwQISfVRnTt6tN6NvF&#10;JgFa9KjG92mB19XB9gZ0dsZ2Nwfg1gPsV8d2qDXgia6B7a+NOr6szZe2OU0Wx+84ewjfadsKHtwm&#10;7GbF/tH74/7ztwfhfw3GeoOxzTUgviy+LtptgP3eBO22xDa26wLQ4X8P7QaIYZ298J/37dLGJqzW&#10;287dYV2787Bd7PXzJuB+PsMWP32Zff0SP3lygX3xIt8VYxAGrnuOv3LclF4XUocDewHgxVOLcO3O&#10;x/W5gLNTuOePtuzixnrzAY1FuM4XPALYAI4OJTx4+TgWYDW/gBLHcznW+tmj/LAnluEecBE6Dr7i&#10;HvK0AJS3wf2GNrwXqQBW3JOVWI91/d7UPQuYII1y9WCaIRW9LVHnD7oSlyUoLQUj2Cvlox4Aup8P&#10;1xAfugEmTl6bQfUxo/u8K5CeVeVdCVR6x0qQqsNKZfesKNYjJYQEKnpbLMuTIogEKUp16vrL+Zgb&#10;kPAhkKrl6vbLYlefh6ZDbMc6jVlFfaSzIMAKICrGpwSsf/10uo9jBaRiTItwavYCMaMJswdGZTjl&#10;upxXObct14GXVo1lYXmR927BQhlSfsJxQiXVMWVbpor+a7wwsP79MT5FCKm7j6nGuAJcvAgDVPVy&#10;AKvKR5+2gEXFTaALP24U3iR48uNN4TdVJXlMyutpUU+IHGj24Ajc6OwWnM+n20f5X3Hx3D7DZsND&#10;/RI34dcPnG5f3H+mPXfCMLt0l35208j17O5xW9gvxm1pPx+1sd201xp2xQ4r2anrt9iUgW1tXP9O&#10;NgxP6FvgSXtjQMnnC4RR3bpHF9u2O2dG5ydL8CTfDXVoxxkuOBXT6jB2DEDw72jBwPWDoY7wcAgA&#10;YEqPpS8A4bBhN1yhHgBID3bbwRNy6ED92v7QVgKMVoKnRI+pF8oOJ6xLj6kcc0rKQRP0tqJ98zYE&#10;VcApZqX3z6lwjAoQoEfEcbjVcAxWhxgssQ4MNsWuvPVh1OlR8avLNO4MSyd8CIv1AQ96k6viONA7&#10;I7B0HFaGCGuCYyNsaytAYifAiDPtj+jZ3kYAUPvCqxnKrjos2xLHcyO2x3qrYR8HYVs8zmt712x7&#10;eK6oh+j50esllDhWuAG8sPVbottxDbbBNlZFyhD+VSj/jyv4vtDby12w6+A/+Kz5SHluN8E2Nm+B&#10;N4j11sfDwmZ4oNhqxRVsFxyfEd3a26mbrmk/2Xsre+nEsfav60+weffhAeiZy2zJG9eYvXKRff0y&#10;x8LOsoVPcZz1VB+PJZDmMICIntbT59nn7p3xmsZ9Q8ABWoxs5fgsexX4hWlOoEvNfRQwYxusMxsg&#10;dDkMz7Iv6an5fYV77FGsm+6X0qPCPZHvxQAV6h7BfhX3JsFS3b+xPV+GNrFuvod5zwe0pIBWAasi&#10;lVdVB1bYoMJuwQ4FiAAdAIjA8newaKPgNRFWVRuKXYGAEYHl71ApIpDTK51WQon1ylN1aHkdoJS9&#10;qboIpQytrNZh9f8ujVNRLAtkmsjWx6wEK0JKqgA1owRX5JcGVh1eApeAVBdhlPPNgJXnEyznEnRP&#10;K8axGsen4umkQXyTmyrKvCCUClYCVr3bj2k96CKW8YJkmHoFK5UFpjq0KlUXPm+QnDZ4TwWc6rBi&#10;npF88x/HDetdL7whIaYwAF8AYH+6ZrxdtWc/u3K3vnb9sFXt2t0H25lb9bXRfb5ne7f8t43qtaxN&#10;GNDBjhjYYkcMaLHJg6BV8VQPb2pcP84A0cm2hMHdBJDazIHEMZHOtmfvrjaiTw8b3oeTzDK6j7Oe&#10;dwLAOtnmeJKnoWSXGWdg5xgWvZN+hBNEKBBQ3mUH74fqTg/HIRUQ6V6ogkqAhd1z3h519JJ6FN17&#10;dbGtb6fYboAQ9fDUmJcnJfVrG5BiSpiya5FdkTTojCYsp5Mquv/YxceIQ36Whd1pFN8f27gQuwE3&#10;INTQlvBwLwYGneAjpCR2kbJ7cQ1se20cq/WxzU0AF3po2wAOW3J7AMh6aLcG9mU17B+7RR142C9C&#10;ZgCg6kL9AHhuA+m90lvy/V7R1uQYGZbzf0TkZqyzKjxCiuUAaXi1mj2f4OI4GyMc1f3pY3AA36rY&#10;Jr9QTYAPatPG1urQ3tZtB88N+fV+8D+29fI/tJ3guR7Qva3NWKufnb/t2nbX+J3snYsn2aw7T7f5&#10;/NbY61fZkjevsMUv8aXj82zhk/CgcN0ueOh0eFHw+nF9x71AGMVDmI/PEk6AF+Vd4uxB8Ie00Fw+&#10;uNFrwr00n3UAosPPuwx5DwWoKL4iwt9Qd19Whg3vdZW1PCDEusa2apPrJE4AIDhlQGXbIwCVtqiA&#10;Uc5zVgrKXwQu6gmpyrMKKBFEkQa0CCKWFTThXhTqM7D44m/2ppjPytBiOUMqi3DJsPq/5CnBKQdU&#10;NFMJq38RPgkyFAFEMFH/vHVGoQpalDwxiVCjooydKYBU96T0G8yrrOVqU46BAVR54tuqSzDEE6dx&#10;LAVdUB9xOcezuBwekrwkdfcRRAQS2/DCUjkDivVKlc/yC7J2gZbiRQ2vSZF/fNorQ2CRl1T2m6mo&#10;483HtrrJSo+q6MbgjRhPjuy3hx45F7C6CBfTKfb08XvbjNWXs9GA0/iVOtgoQChmZMdTew++w9Td&#10;xvbt7l8oZhTamJU4QWwX27Vni23ZNWZf36iIyvNZKfq0eLsJ/bvZYf272qErc5qkzrY3P/XRvT3a&#10;hbFmJByDEQbCyK3Uvq13sSlwQdDpCVD0xNN5Bg3h0gug6UNIFd4WI/koRvWFwiPr5euv4Ot1o+CR&#10;UV0Bpa5Yz4FWQCtgFeI2sidF40+QxHtjbX2Mid2UhIwgxXEqRhzynTF6UhvDayGYOGEvjxHF2erX&#10;bwGs4dmsC62FY0BPjF2Hq3r3aERNOrTaqYs0fpuwIDT4u4P529gvek+E0Mo4VpwhnzCN8Hseu/AY&#10;6Wm6CuAGCAM+eWyvP+pWQj66WpfDgwR+C7Dib9KL7IffYReoz8bv6/H36YnF/lD0yOiN+RepO2K7&#10;HZfD8VoW5R95eQAgyf8yGF742p3gWeL/rbv8j+CBrWBbrbC8bfn979lQ/Paobm1syqBuduXum9h9&#10;E4fZ72ZOx0Pm+fbNc/DA3rzRZ2nh9GFfP3ehLeI7XfCcFkBz+TK83xN8iItuxHi/kNc/X5DnRxZ5&#10;vxQvywMaca8ore4fv8d4bxUPiBqnEmiU8t5VWWI5xHxVVlvlJS/DjghAGVYsU3k57ZVS5WnnPM+6&#10;wmuip0U4fXIPl4VX9WkBqqwMJJbde0JZwCpBhTwj/eopRYcllz0aEGKd8qzPwXWs0xASoVQHUx1Q&#10;GVKSogG5bi5XnlXyiJjKcxKo/nELIUSPqgJSAItQCk8sQyu8s4BRhlAFogpS0Ybwws4WfzRUAcw9&#10;MXpcoDu9qw958CB/iZgnhSeHg410g3FyJZ9xnRfBA0W4OrwqivMCcjqlT/G0IkDVVYcS01zPOm5X&#10;F2u+YP0CJ6ToadHjIqx44ePmiJsGN0lWcVNRAhbFmyzfdOW4lgdPMOKP/fkM9b0Q2z8XN/tV9uVj&#10;l9vNYza3sf1+YEM7/o/t0GlZ2wEe01bwgrbu1tF2QsoJZdn9RPH9J35zajN4UevB8DKYgkEDu/eK&#10;iWYP79/FpkDTVulqRw7o5tFqnEyWM0kMxfYYnr5pV05tBCMN8V0kGsB+MHASQeHAgRHmi7i9YGgl&#10;94rYZUdPCm0cKjCQfWEomadomF1eByElgBjxR2+rCqII+TgW6nvDGFOEVAAK3gbApCg/ehDyIqK7&#10;L6CzAd+L4hgdwLQFgMR3wvgJF86OsQXEmfF5jDaGNoI2oGcFoHFszyf9xbb4vhW3TS/Nx+xgyAku&#10;juXRm/Pux0LynKiACI8Xj0cEj0h9vEuU+eLFZh4THh9sI1J4jYBDX8hfcvZtRaQku1T7C3So89/A&#10;ejwfHOfzrlDUE1oMbBmIZTH7B6GIdbgc5f6+/wFIgm8VQJAg9O5EeF8Ux8MG4xjTg1yz7Yq27orL&#10;28acd/FHy9m63/lv2/S7/21bf28Z2/VH37UDuixvUwZ3tZlDN7YHpu1nb104yf5+4/G2+Nkr7Ovn&#10;L7clr15hS1651OzlS+yLZ8/3+4HTjs15+DQAh94Wexpwb/h9EiALNYMVyrgP6z0bGUgqN1sW3YK4&#10;R8ty3PNqIztBNfOmWBasBCd28wlQ9WVh03IAxUnwsNjNJxVgKtpR5YN7ASulBAtBI1AJVi56TfSe&#10;7kZdkY8plwAqelNJmmaJYPIplmCrKX9huKjjd60IG3pihJPAI1BlQDHfGsQowcrXgZb5NyEFCVYC&#10;ljwrieBSl5+AJsjldSXByGFTgCqndVgxFay4vtrlYIwygrDoDmSqLkH/lL28qOJk88TFxRDdgJRm&#10;r4jAiwyrAJKgFGVBiyDiBRndfLm7r5nioubyZjcCn+pwM6mL0J8Uo6tP3X8qUwrP9YAL3pQcQKae&#10;RB7i2BXHsRag3TcvXm0f3H2m3X/svjZxg+42tE8b27TTcv65j417dLGNAaVNunWGseVLqi22abcu&#10;Htm2HoztmjCqNLRbYTk/XTJ6pa7wprrZhH4tNhHAmsT3geCRHdini092yyCBbdGW4xvrwjjT4PvU&#10;TIDVQBhedkV5dxSMGg1fGOnwcPoQJhC9pR4wknxhty/a8f0mGkFOPOtdU652AAw9IAZqxPb9xd/C&#10;SLvhhXfAbRBempmCv8PlNKwEVICJ74IxMpHvg7GLD94S9p1Rcht5EAnf+eJ7XRyb6+RjdHxpeWeU&#10;d4L4zbAdcLyo7QEqf0EZef9gJVK+C7YFvDB+Ydk9MWzfJwOGp0avhfvN/ZHX5JBhHmnApQA7oCtg&#10;McKRASl98f94vNSOsJK4jovru5hnWxxXwEaRkn2wTf8N1LunS7C3BwQBo94d0J6ggzgNFdUHy3pz&#10;XW6Dv9WmDVKcJ55PiO+iEVgcr6R8smAouhbhqfHBAP+Z3Z+D4H0NLCJIOR7IF7nXwTbXXe5HtiE9&#10;MmjzH37Xtlvuf+CR/dDG9G1vR63fz67Ye3O787Dd7eULJ9jfbzvevnjhalvy+rW2mFGFHG/iONgT&#10;uM8cUAy2gAfGhzoCqgBWwEr3n2CF9uV9qvsT9+ojABC7I4tuw7h/415W0EVVX0GrQQWcMqiYZhjx&#10;HSnv3rs/PCq3U7RHfIjmgze9pMJbIpw+u/d4tD/R85w6SV8CjiCzaJthJVBlONXLXkdQQQqoqHf5&#10;1fO5XPegVCZwVFdXHUq5LBFSTAUq6t+3TAvPSsCRCAsBimI+AyzDqpkEIkmQInC4TLCKdgEop3UB&#10;LLXRunVYMbSdsFLwhAdbAD56AdifSNKTCmc815iVYKU8uwXVRajxqHo5K7oR6e7Dc6rBSwCrX8yU&#10;6gioiDaiInhCYBKoFJqrsot5F8tYRnhx8Nmjn5ieh+2fa1/Bw7K3fmoLX7vDJm/Y23aEd7UjDC1f&#10;SN2uV4ttS8GbYtDE1oAVI/s2Brj4cusGaMePLw6B57Rn3842sl9n/74UJ5sd3ZeTx3a2feCpDe3J&#10;Dx129q5Dgk/dYlw/3j3igH+Eu3PgXp5GhHXDYEM0eFQ/ReABRJwqicZ9AxgyfkTS1amjbdixo60P&#10;Q0cPhttmCDmDAggAvnPl4ILhc/HJH/XsviLY6N0wsIFg4jRQnDuQARJbADRbwtPk51D4yZTtkOf3&#10;txhavjOOwe5Ih0GcCmpfHLt98J/3hje6F+r2QLs9ure4OMPGrpxVHmLKKD7KP1UCeG2O3+Lv8ivO&#10;DMlnd50ApXB5Ksb5AATW87igLb1JP06o64f1BKXwpIr/CzXACu36tCPcCKnsRa1QerQxfhgBJwxw&#10;8XfOuByiV9ab0AKsBD1Ck14d1+kFgPXBPskD5peovasQWqXwxBhww/kU6WWtjfwagNeqgBrhtnKn&#10;GCvjueG42wCsPxDHhuK42Jo4z2u1a2vrtVnBNlpxOdsS+7j1isvatj/8ju3dcXkb37ej3XnoMFvw&#10;+LW25KXr/JUM3gecCYZgincSC0A1gVWMWfEeJaiYVl2C3uZR3NsMqCC0WOfCveb3+9KAynmqmWeV&#10;YaWgiYAQ7VQ1fBHAgu3xB2uUofCsAJ97jndgfcb0HkKL24gHddrADKsMJaruWTGvLr76VEtMBaM6&#10;oOqwogSoXFeHksDDVMtaA1VdDipGBN4KWBEMgkzl2USXX0zFFGASuNhOY1O5CzC6Bhu9rYBVtV31&#10;a3I2DAEpug2xY17POo6ZzSjzVIAsYOfvavHA46Rw3IrjWX6CcOI/wsnT7BUluHBxxNhVJXpM8sLk&#10;bdUlmPFbVl4HQFUXZeVlEWCRz3Cq4EUwLWCXnTypAlYSx7QyrORJ1UUY1bsG1cWhekKM76YseekK&#10;e/ehC23P9v9j+3VZzkbCE9q/Xw/br18X269/i+0LT2mvvt2hnrZ7324+Wzm9JH4AktoaMOOURpx/&#10;b1fkd4OBZvfhrvz0Pgwxx7Q2d1C12MZUS2fbCLDbHNsIww+YAYDbQ9siz25IdheuD2DwI5AegIAn&#10;7FU6doA31glP2R0BpfBMtu0OzwVGn12Wu2DdXbp2AWyxLe5Xl/bYv/bwCtvaRl3bwCsE3Foimo1P&#10;7zSSA2AgA3ztfCyN4eIE6pb4L5z9gd2e2zuU8H8AIP4vvqjLLxPvDZDvh2PFT5ywq3M0NBblcUgP&#10;4iS7fZAC2pxg90BfHl2iwzmPIY5RzG3Ib2x19fkM2VVK8DGknGN77C4d3B6GuW1EHfr4FeRdajD+&#10;NPic5omAYT1nt18doneyCqDhXXoAibcn+NDGow2ROgAFEUDDRQ+TZUBoJSwn1ClGZqp7kd5avLMW&#10;YCPk+HpBvzaAHSDWG6mPmRFULtQRnNhub8CmDx402D1LaPk4GX6XUFqd0Yk4n5viOuHkvgzBH+xe&#10;GL1d7kt0z/ajV4b9H4DztQpEj40gW43didBaOGa8xrZs6WrbdupiuwD+Oyz/Xzas7XfsP7dfaEte&#10;+bHNe/A0W8QoQXhZs3GvcEaXHEiRu/V433CsmKk/6KGO92y5PKm6n5uLtkCpQOV1CViUHpozlAJM&#10;ghHFQAqsT1gBPjEGFV1+hFOMVVVdfmXPkUMPwCq8KeY/YRAaoFT3rlguPSpCq4CUQFWHkcp1GKmN&#10;llHZe1JdfRnho/EnQkh1zGexnqlDqhDbpZeCAxoZPoSVPKtGLR1gEWrmWQWoBJ4Mq6pN5X1FXu0q&#10;YPm7WPKu+GSQgi3i5J3SAKsA1enI48TxosBFI1j5GFYheVlUCaYEq1LuaaEdVO8S5FOXuhMEM3le&#10;enprTQrCEKxiQBnLEsCoCKwIKNVfemz8KN15uIGvs3uP2Mt2+eEytteK37MDurSzfWEURsK4j+7V&#10;0Ub17OCzfvPjhfyu1Eh4DiMIrh5dYcS7waB3948qbgxvieHrG8PobtwNXk639rYBxJD1DVC3Eeo2&#10;QbolDDLHr3ZG22HY1r4w1iP78NtYnFqoxSepJRB2RHt2k7F7jF1xawMyjKwjpHaC9oTR36dPZxsO&#10;gz8S+8VPgewPb254707YZifbixO+EgJotzPAOQSA4LerNsd+bgjYcdyJc/XFpLLYNrZJeA4BNDn/&#10;IL/xtbd7SZy5HeDGfvFjkAcAQvQc+X2tgxl80q+bd3lOcnWziag/on93m9K/hx3ev5trAl/q9U+Z&#10;xCdMxmEb45AnyEb34XRK3WwE4EVPjB+F3BZGm0Dn/IkE0GAYZnqbfNl4A9RtgPK6OEecxYMeGD3C&#10;GPOKMrtU6a1QDIZgAASX+fKint2n3oVa5OnBRBdd4dW4B0SgABIQYaYZQARCwobjVywz8IUvUMd4&#10;YwU4dj16NyuhQ0gRrti+zyji2+DL3Mth31a0tfAf1sI+DgaEGADCZd4tie25Bwl4rtyWwSXc37Y2&#10;AMeD3cgeds+uRHbdAnYcS9wc529rnPedcA1u9D//befsurHZKzcbZ2P5nA9+j19gnz/GgAs8yCVA&#10;eV4eVgGr2fDGZhfeVgYT87yHVVcCqFhW3eMhtVHq+SaSZ1WCSgBzKKm7j12DhFXko77o+oMIpwwq&#10;zxeAYlsBKytDygGVYVWro+RxUertYponshWkBK06lOplSd6SxDpCSWXBSnmBinDzl4L/VXpMASuJ&#10;8CGwBCh5WMyzrZbndTKACJ8AUMCqUY3djlqvvr7y6gZsBium2bMigAgqAauKCqzUGqzqwJK8LsEq&#10;xrACVL4N966qpy1BqgJZY56KrsAKTIIUvag6qKgMqwwpPSGWQrtvnrsUF/IZ9t5PT7C/XH+c/erC&#10;yfbi6ePthVPG232T9rBbRm1jVw5d187fblWbulpHG83vYHX6b9sVT6x7dP6B7dDu+7Zlux/6S6l8&#10;OZgewbowtOt17gzFXHeMGtwUHsNWPfCkC5Ds1qeT7QnQjFwJRn/lnja2f08bBx3cv5cdtFJPGwUP&#10;bh94IpyclV1u0RXXyXYEePYEOA6AN3MIYHAY1jkM7SfCEzwcmoTtTejf2Q6FR8iPMR4EGIyBRgE0&#10;I7HengDRLl3gNfFl5RYAAeJ7URvCA9ucXhpgsTva7oXtE56ECD+XPxaQOrgvt9nFoTMRMDp85W42&#10;GSA6cuUeNh356cgf7TNLdLNjBvRAvofn+YHLI7FsKkB2BHQ41j8c+8l9PYzbA+TGo34sts9AlRGA&#10;1e6A+rYwuJvgOK4LoLI7k2Hwm+NY8mXcIYDZ9oD5NtCmLW39xd6NYKjXh7e4DuDDl5IZIk/5QwQe&#10;JmKsjd2M+N/shkV+Q2x/Y3isG8Fb5RyM62Fb68ILXacF4HAvFIDDNv1VA/fQ4G0BUByXCkXXIr2q&#10;PiuiTBVelwd1uIcWARmcMstD/5GyC5BBHIRRwG9ZgCsiB/sTYMgLigwC4RglYUdYrozfWpnbJUwB&#10;KIbde+g9gYvyoM6AOPZ/vS5tvCt4E3inG35vGTtu6zXN/vBLW/jkRQAQ7gk89M0HiBg1m7sBHU6F&#10;WK9lnhawEoiych3va93/ApWDCctUp+WEkLr/moGqBBYF0GTNuR9tC/hIgpVApbD1iAYkjBiWXkUG&#10;1mHVDEwC2Md3Az4Qv1uVIeWA8nLEDDDAQnCiCJrWoPR/UR1YdWhlryqUPCvOWCEPqQ4gQYoKsDHf&#10;2BUYM14QNhV4QtW2MqzU5oM7ToQ7f4LN+tnxIdYVoBLwSkgV8hnaASkBK54ywrNyj6qA1YccfMQF&#10;4cJJrsAFkN0b7RhQwa5CSWVedLlOgRdUHs8ihNxDKmDlbXgxFzfHZw+hPZRncKbKm6VIlafYLpcJ&#10;Jn7ao5qbrZKmtYnpbPiyMIDlE43yc+rn+ewCX792uS18+nz75pWrbMnLV9uS1661Jb+6wZa8c4PZ&#10;724xe/fnZn+52xY/fon99fqj7fETRtnl+25qY1ZpB3B9zzZddhlbZ9n/stWW/Y5tCKO0OYziNnxR&#10;GJ7YLvDE9oAnNQKeyQEwzuM4XRAM+WEAzwQY/cMBq0nQhJV6+MStI+GF8IOJuwIiu7DrDRAbBeN+&#10;KD0XgGHaAEYedrUZqwAUqwAKnDtv5RabOqCLa8oqnD+vC4DWBRAEtAADemTutRXdTuz226qlxYbg&#10;SXwP/AZnMx8N8I3pi31A3r9I3K8F2+lqk7GNqYCM/95AAAkwOha/cQLARJ20KtKB3ZDvbsdjf45D&#10;etwAwAvtj4IIr+n4z4TXkchPQzoB3uBEAIz7eCg0nnDtCe8SkN4e+7c5PNNN2JUKgG0H4PuktDge&#10;/L7XXgC/R2ti3+kJcvZ1dolyDIxjavzEyA71PAw4u2y9DuWd6UliXY67De3ZEV5texvava3t1q0N&#10;PNi2tg2AtRkeRPiu12DkB3aK7kfvOgQg+OpAX3btQRoX82CO9m0AmjbuSXHszUPisc5AAGoQ8poS&#10;iwCkh9UbgGIARx96Uw4sgivgxeUEmYfB0xOD+ndEPVJ/Hwy/4Z+n6bS8DYJWQztGbq7eBuBd9ke2&#10;I7yx84asZ/biNfblkwy2YGAEpy47Dfcj7kXcP4SWANVwn1EFiOh1Ma2Did2Iyktqo7LyTGUbvA62&#10;QhK4lMqrWgpctDUFjFhm6g/hhQfFuirPFB7X/QQTwZMCLhKYmkGqUcf7ugGrY9EuYMVl6smS/f2Q&#10;TkMBpyzC5tvKqsv1zAtKAlTW0qCKqMDye1aEjYDSCJbwbrScYMpTL1VQCjCF21iFqrPMdartUQEk&#10;b3N7aNbP8BtQWV/Ayg8UpHkFmUbYekCqPKE4mYSVe1cAFceifOCxONFZ2ZP6hE8xDji0ZTQOnmyy&#10;+PVPflTN0yawouglhbcVs7jza6MKVye4KJZ9pnWmXM6bRHXMu5jnjUVva2nFlEsAkYevM3RdivI8&#10;3LRMGdYeE9YCYJxolPO2AXg+vyBD3dkGUCPoGAq8mB/cA+i+eOEi++KlS+zLV68w+/WNeGoFxH7/&#10;C/vkocvsmYsn2fl7r28HrQHj2X4Z2/KH37FdYNj2gHHcqys/itgNarEDYKRHwcM6CJ7FeMCA72bx&#10;k/CHwdCPX6WHfw5jLxjlXWA4d+3R3oYDYmMBtolYfgSgMGN1fmYf8ED+6EHwcACE6YDIEfCsjli5&#10;MzwfpKu02OSBXWzCKp1s3EodsE1OYdQOIODMEoABx886tLFd4FntB49vdN+OgFRnGwcQjAdUCY8J&#10;ABI9tiMHAoiAD+fmO8oh1MWOByxPWbWnnTyou52E5dRxqDsWy47BeseyPf7bMagPTwv7iPJ0LOPc&#10;flMBQ0Jw4koR/k/P6zB+ih/g3AX7yBksGHwRL1138m7I8e5B8ovIneH1dbIxvZCi/Wi0GQHQceZ6&#10;joXthzzFj1AyKpPf+eIY23AXwAyNwn8cg30Yj+1NIkj5v/Bfjlutj81YtY9NAoQPwHEZ2q29bUfA&#10;A1p88XkwPC7OMM8AmP4d20J8DQHgogfUnkBT8AoggjKBwimx+I7YIOQHtYs6el30mOipEVgEFcPf&#10;9U7XQLbHNlYHjNbpvAK8QQjAXK/z8rYmoMRuQ0anclLjDeAZboPzOATXyhB4V3sD8DyHk3q1s5t2&#10;W9cWP3GR2fOX2TfPXIz7+WRbwJflcU9RDhe/xwCQAlp+fxXLBJ+cl1gWiFoTl8smMM8HWr//a5DK&#10;edojpm6zCtGeeTBFYZ8EJaURJZhtGKOcuS6BFMAhqOpelZTBVYeVQCVYBagqYJVOAm1xAZu65G0R&#10;NIJSHVCqq4NJwGIq1SHl+duKWdflWRE2dVWwqmCkbjwtE4HVv0lYCTaEU7WtgFV8+6oRStpW1Mc2&#10;IuXBjAPHgUO+oS1AURqzYsinuv4YIRMRNXGB6CRX+VgmoBFa7O5jPnf/NXQLFt2A4W0BYkW3HsHF&#10;vGAV4oUey7NynXcBMv8oXwJGfZNxqroi0CIm+ZTUbcjPK2g5X5SkFqBMGLFr0AV4LeA3hDg9DUN/&#10;n77I5vhnyS9Gijp4XwQYQ4H5pVjOpj0HHtr85y6wJW9eZfbbm23J726zeW/eYn+642y78eAhduxm&#10;A2y/7svasI7fde3V8n3br+uyNrLbctCyMLbL2X4t37N9O33X9uHyzv9je3T5oe3eAnX6oQ3txOXL&#10;25ie7ezg3u1sfL8OMEYd7AjAYyoB172NTUB5Qt82gFRbO3qNFjtxvZ523jYD7LKdB9tVw9axi4as&#10;Ycdv0M8O5ASwgCehefBqvWzG5ivbSTsMslOGDLLjtulvE9bqZmMHAKiEAeB1MMPy8TuHw3hPAXim&#10;AjZHAUqE0HGA1bE08MgTTsciPR51XEYdDfnks4DpkYVnNY2gAnSmwYM8AilD/g+HV0hvazK8xzGA&#10;0jAGj8AL5DgWZwWh4T1yALY7qKfDciq8xiOwHmE3iZDD8oORHgzAsi29wvFQWYeUOoRt8RsT4c1O&#10;AdynA/TH4hicOLiXnb56bzsTeeqM1XvZyYN72wz8N4J0HDzdfeiNOUQjWpJdjmsDEmsAIIPh1aza&#10;4Qe2Rocf2dqAzZpQfJ4lIi059hbddjEmRbH7z8evCmj5i86op8fF6ag4xRN/gy9bbw3thuMxFNoR&#10;v7k5fnNDeFAMxuHXpjkh7/79e9s07PNZ6/exH28x0G7YbCW7eq0udtWa7ezpEWva34/fw/503G72&#10;9jFDbDHuhUUPnWkLcE8twjU/F1DRmJW8K8GpNRFESnVP1/OtLXNwFWDKY1bN7JB7Wt7Nh7qy6y+6&#10;86oy7BPtGOxbtQ16YAARBRjF/IAVmDKoCJ1msIq6DK2AVNX9F/n46jvKVAGl+liV6lXHVGDKeUp5&#10;pYRRzmdISVGe0dgNKKhQ6uKT1xQwwUYLz0hwIagEGf45AitDKOBGQLG+gpk8pqoupHI+cHEgeVB5&#10;MvDEwZPCk5OePj5GqgCL7FnpAmkUT354VoQR2zULrlBahxW7EcO7ijD26A7MFzDTRmDVyzkakKDK&#10;Yl0eu6rn6xK0PAWQCJjZPtM1PCiI3hZnX/evrQJW8dXWi118T8s/8wDpW1cLfN1Yn58vJ9j4MvLC&#10;py90KH7x7EW25OWZ9s3vbrIlv7/V7I93mP3tHrP3HjJ79wGz3yH/m7vN3kH9r243e/UG++bl6+2b&#10;F35sXz5zrS188mr8x5n28X0X26+umm7Pnj7O7j1iD7ts6Ho2fe2udlC/5W3/Lt+1Uzfta/dO2MVe&#10;O2us/enyI+zdyw63f1wzzT669Vj7+KbptgjX1Ve4XuZcP8XeOGpvu3KLQXbCSp3sFADi58M2tbeO&#10;GW4fXjXFPrjuSPvjJZPs0ekj7OQtB8NLaWfjAKhD4GWMR3owjPYEQmsgQAMjPgNQOopdgpCAxJTj&#10;Vxy7Yt49KfemehSgYpclBc+wf08PyJgAL3Ai4ENYTUGZ42R7dG9vu/fsaMP74XdX7g3PrjcgCKjg&#10;t46Ht3gs9oEg5G9y3Gwax8WwLjWZ42OuGCM7HEAjcAi2KWh75EDudy9so6ediG2eukZfO2k15rva&#10;qYO7A1rd7dTVAPvVOgPAHeERdvb/OgHrjurHrxcDWoAoPVRCZEt4OTvA+9oL/3H3vi0+jrlp22Xd&#10;E+P0U/4yOIBFb2wQZ8hA+5U7wpPqCE+qQ0CKgSCcqcNB1hEeFdpx3IzjaZt3aQvvNyIp98XvDGUX&#10;JaM8WwAzlNdBfjN4Xfv26OwPL2et1duuWL+3zVy9xa5Ys5dduVYvu369bnbnJn3scTy4/GzTLvbz&#10;3Va2Bfecbl+9co2P/3BuPveyCCnIPSzcp+59sTejAE8zWNVBpLZ1b4pSndejTAlSgpfqKdohrweU&#10;+L7VHIIIoJoNEHGMSi/9ClYeyl6zY27/anAKwIW0TLBSvgRWEbZO+DSLCMxlAiUDSZ5SLgtUWkYx&#10;LzhJGUxMVVae9XV4+Wftc3cex6MUfq66DCvV1z0hpoKP2gWIwnuiuA21oeReZjBloPGgsr48uCyn&#10;carwptJJA6woLxNShedUKcCVn3BUzhdRLjNfDpA+wAsxLty4KAHDBzhdEy/auHBDglZMkMm2MaZV&#10;gKoAUnTtVWVFBcayxoALSqASmBRwoQhA1lO+LsoETSV+CTa6/5jOgzdF8TPm8Z2hSvy0uMTPlSs/&#10;D8Ba+htFIX3SPD5rzvRi1+LnL7VF0MJnL/aU+uKFmdDl9uXLV9qXr1xt37xxnS1543qzN24we/tm&#10;szdvBjBnArqX2jevXgfoAYZv/sS+wnpfYv2vX7jYvn72fPvy8TNs4f0n2xwA619XTrA3j9vb7tpr&#10;A7th21XtF3tuZO+cMNz+ePb+9sZxw+y23dez0wb3sUl9esKLiA8X7gYvh5+VPwAgGc0uywG97YjB&#10;K9l0GvgNB9jJ6/e349boaTPoVa3a2+HFrkkGX0wDkOj1TQFQ+ImPKSv3Aox6wSvq5fCaAsPv3YHw&#10;1NgFx7pJK/W00b262V7wIBjpeMgqPW06wHIKtn3KIKTIn4h2x2C9YwFEH68DiKjp2Aa9t2kA3LSV&#10;AEf8/jSCDCDktqfjt48Z2AeeYE94hNhfQtU9vg7Y9xY7bYNeNnOnNezaYevbVbuvY1fsupZdvMNq&#10;duqGve3o1TkzSQcb37+tje7X1kb2a2/79m5ve/dY0XZv9982adWO9vDUvezPlx1hj0zZ1c7YZmXb&#10;s8v3bYfOy9sm3k3H2fcJLACp04oerMF3rTx4o+1y3jXIGS3oidGjYtfe+tBmndr7+N3u8DT369ER&#10;sGoHj7sNPDxOoAtg+aS87WwjtN22pT0gDw+rZ3s7qG8neNmd7Ugcn6NxfE/o38nOGdTFfrLZQPvp&#10;lqvaeQPa2PRu37c/XH2SffPKDf4Vgvm4F+fhwXIe7j/eixzTmk8gPcSvcxf3nz9gNkJpDurmPYQH&#10;OWgu8vpG1TxfF+1wb1Ms00YITrIZ3ya2c1uTPCbWyy6pTa6nncvSe1gEUwaWg6iAkwAlO6qHfxfz&#10;BZgoQUnQCcFe3xGeleyzqwCS2hEuH3G9Yv0MLIqOj5wdOUP/ZoBeASlKbQWogBXhFQDzbkABinkB&#10;SRKUBCxJEGKe0FFZkCr7OksoBaCawarRg6oOpmDlKQ86YERQCVaUPKssB1MBKXlQ/BijXxw48Wyj&#10;i0VivS6QnOdF4m0AK3pR1ZMU2jyM9CEsK2AVEIsL/nPcCNXFDxBRpReFJzh1SRQekwClVHnBSsCS&#10;CCuCKiIDA1b0eqhGUBEwqQ6wckgVwOKyujKwVCa4CB2mzaT2zC987hKbz7qaFmD9nKfmcT2UFwJu&#10;C5+51BY/N9O16NnLADukhBy2twCa9xzaP499fh779QL+17P4/+yq9BkHzsFNi/NxN4zH/Wfal5yK&#10;Cufr1dNG2FXbr2mHwRiO6s6w9y62c68W2613V9uHX+3t1tWGtlnODsDT/mE929q5G/e3u0ZuafeP&#10;39HuGrOtnbFFPzt8UDubAo/kyEEBJ3o3R8CLmgxYHA7vidNQUVPpDQ2gt1V4WUhnDAK8ABR2243s&#10;1dn279XJDkHbaat2txNX72GnARanrdbFTgZUThgE4wvPjl2OHnlIEK3SK7w19+S6oY7bZdAJgdji&#10;YJy+Sm/U9wyPbGAHm9x3Obt4+9XtienD7ZM7cJ08goeDp6+Bd0sPF3r+Olv85FUw4pfav24+yV49&#10;e5w9etQwu3P8dnbjyM3s+n02tR/vsaGdtVF3u2K7PvbKjF3t0xum2Mc3T7Z5Pz/RXjp5hJ24WS8b&#10;3vNHNqRlWduqZUVbt9PytgYgMwj5AfCGBsDL4gwkfNGbgOL3zDgutlGX9rYFtBW0I7wneprD+SpF&#10;DwCyG4NA4F0BWht75F9bf11iU+QZELIl1uGkv9siz49L7gWvbCS81HF9Otlh/TrZpL7t7bCuy9lh&#10;7b4DD7KtLXntJlvw+Jn2ySO4R+k1sXfjkdNRxnXiHhbuQd6X3utRAKpB6T3KAkwCliRg5Txth9K6&#10;PWlNgpTsjduxIs91mVddztdhxbxUh5VsK+uYfgjofHxXhKA386Akh09hp0vlZQWYVFYq+FCzEqwc&#10;VIUIJHlROZX0fav34Ugtw2AJdgFGOHqIYIpuwQpaAatKMe5EcEVZkPJxJriUH/CPF/JvVdXk0SYu&#10;gI0T1UKa96+c+0/Cgf2kCaSagoonsqlwAcDj+hQAY5efj2sRZMXF0nAxMc8LBHmqLH+L1AVA5TIv&#10;en9qw4XPYIrwoHAjAFQZVgJUBlVAKUAV37o612ZzGb0qek8EFT0rAokeFz0ntiXE4PHE+BPaP8k6&#10;lsPjIoBKeBUKKDXXgmcKcBVgaSYtE5AIrAynvKyhDABVuhT1lwBQMwGny7y84PlLbCE/u/8sUsBs&#10;ISC2CPXzsP7cZ87HMq53IX7vAlv0AtPz0IZBI+fYYhzr35833n4+fBub3Kezje7ZYvvCq2EE4uh+&#10;vW364FVt5o6b2M9H7WQvnzTWPrz5RPvysfPNnr/YlmDbX2P9f914lN150BZ21JqATN+2NhVe0ORV&#10;+tjE/j3tkD6AFYByeH8CCZ4VuwMdIp3dI2M34pHQoYAYoxZH9OzkoffTsY2T1+hjp6/BMSTAanAX&#10;O2VwVzt5cDc7ERDjWJmDh92NBGAJQXhqq8RcjRRhxd+c0g/wBLTGdf6+/WTvzeyTu86FN3qbffP6&#10;zfBCAaonL7EvcVy/xP/yD3HigWbx0/B2n45z8DW81q9w/pbguH/9xMVmT800e/wS++YpPCD84iSb&#10;/8vjbO4vYYzuOMI+vO1w+/jWKfbJT4+xn47ezA5a6Uc2tOWHgMgKtknXdrYuxECNNeFx8aVszka/&#10;TqcOEa7fiTOJwFuCx7Rp1/YeCblnd4IK0IH2Qd0wPFTswLErPDww8GL9TstBy3u3I704/8Ya0o1b&#10;OvpHJDkt1q6A1h7wlhlsMgo6uPOP7M69N7cvnoVnDu/9U36ziuNWeMCc9yjuacjvw4dwP8FrCmiF&#10;Z5VhxftWQVRex+UQx8Eo5h1iRT1thKAmQOV8aV9qkt3KEHIQNVm2lAogZRFM9XIW6wiuD/mFdsDq&#10;w5/j3EIOLtYDKB+xhwspJS9KIHIV0NIQj0DEzzsxJZwyoDhnoAAkgFVAqrr/KNXHMvCHnhXaAFZw&#10;t+SW1aQfVL784VYk6nKm9Fl3YoeQ6nMfFLvw8izqTCV18SlPEDGVJ6W8IFWHlco8qWW4ek31d7Ci&#10;zHpcFJDyApDqlVea29XbUM2gxQhASiHs8q7qXX+5nIHloAKkJHX1Ka9y5AkorFuosRztBCh15bGL&#10;rzWxe28eUgKJxk2p4JNBpbqc1vNZhJR7TfCs5sGgElILAKOFz1/mWsDlABbbLHqWnhcFYCFPcDkU&#10;AdMFBbAWPnsetnuuLXrmHPv6qfNt1o0z7Lnp+9p5m65mhwJW4/rQy+lh01Zbya4ftqW9ctJI++iW&#10;Y+1LeGZfYhtfPA2j9sRptuCJs2zRY+fYV89eYfPuOdsePHKYTRy0IsADz2XVXjYBkJoIiEyCJsML&#10;OgLlaQN6epfdjFUZ4EAvp7tN6t/FxuCpf98ebaE2AF4nO4bdfh740BMeQA87Y83edhrAdQrKJ67G&#10;4A4Ai8IyBl0QVITUkYQXfmMafo/dkOxm5OfwOX41oU97u3r3TWzeI9fYkrd/6h9HXPA4jgs9bb76&#10;wDkk4YXGp+dDvB7oXc9lMA480UVoy+mLFj0Vdf5hT2ghwP35o7xuT8H2T7W5951kH/5shr113ii7&#10;aJeBdkCfZW3njt+zHeFVbQWvZzNAaCOAZ0N4RfzO1roM2mgBrLCM0OHHHrdAHedW3AUayhe9u3e2&#10;3eA17cz3zgAhfsl4w04Rpch5HDlt0zrw3NaGOOa1FrQ2tD68L0Jyiy4RYckxsGEtK9ioLsvj+He2&#10;9++8wL5+9QZbwHvqwVNtPu5FQmvug2fZvIfxoPcwjgmBxQdKAIf3bNkjUjxcMgDKo3pr9zUB5vd2&#10;sUz1glOWwJTLApIkW5aXqa4ut3XM16AkzynX1cU2FIFVwqpIP7jz6DIvfQBbLk9KKie0JdSKlPr3&#10;HRGER5EZSmeBIXVINUIJzAGouJz5AFh4Ve5ZKcCi0bOqyvKuKHlQyitaT/WUvC1fVnhUH919oqeS&#10;dxGirhIOHEHEgyihzj0pr498BpdOlrTUiYTKp5FCDFHnZLf0prLKC4lpIXpTelLisvLigrht336R&#10;j21HHfO6yBq8Mtwk7Bb0rsGHCS48neFG4Dd2wtNqBBTL8qgqaIUX5Z4TyvKiPKAilT1EvYRSiADT&#10;mFRVL1hV9TmVV7XwWUAGMGA+e1Z1YCmtq95Gkue1gNAhoOA5eRnt2N3I5T7eVSxbSA8LnsGC57Ad&#10;AMy9LUKsEJd7PZbPx/4ufJ7wgpF94FR796rD7aHDdrOLNlnLpvfsaqevNcDu2n+IvXXGWHsfN9ci&#10;wHrR0/xs+3m2+FkYbfznReyWhNFejP/JYJJ5j15oV43cyA7o+QM7ZOVugFZPOxTgOBzgOXxQb5sy&#10;sI8dOagv1MemDexlk1ZqscN6d7ADuixnw7v/yPbp/gMbO6CNHbVBD7twu1Xt8h1Xs0u26W/nbNzL&#10;ztoQoFqnmx23ekc7alA7eFDt4KG1hzrbkSu3+FgZQ/an0LtatTe23xu/08vLU+G58f208b1WsJ8f&#10;sqvZizfakueuAHTw/5+EnmJXbuM5Dk8cUAecCCmJATh+beB40Dt3D51ePAy6BxzgevV59R4iyM+1&#10;JThPX714Je7X0+2Ow4bYodj3Pdt/F1BuZ8OgXaAhvfh5fcAE8OJUWVsBTlt37WzbQNt262xbeV17&#10;2xqA2xpeEr+ptgXgtCnEmU7oSXEuyLUYndh5RXhtK9pqANaqKDNYg5Pl+hyEEKd34qwlPtPKCvD2&#10;VljWRvfphHN4s335wjUO4rkOp/g/nz50CkCDh0b3rJCiLis8LC4LmMmDyqp7WLQV9KYotytNxDay&#10;T7lOdoY2jKnaqF3dzhFWubuPqpclt6k1WDmwAJpy3Ap5wehjOBmfMpQd4KLXpWWEiXf9oUw1OCyA&#10;GkWwCFKsd1gV3tP/pkaPi8L6EGdNStMthXKAhaTxKqUan8rjV+oG1JiUVB+zkhxaSHUA84FVXRYh&#10;VgcWlaFVgQsnll1+RaAFx6x8lvUmFwDXYaoLJecb4Yj9uAdPLcVvxudJTvHPl3zEfSz3gXDlsti/&#10;ULxxPvsB/O6D+F2Od/Fi54UOSNU9qVwnaFUzWKhcBVvklN4aIURA0euqvK0AVF0aawpwhdiWdYSG&#10;lgsiGp/ycaRUp3oX67G8AlIFsgyqSANIi+hJpfZan8sqqY4gQ/o8wUUoVe3pcS0i+HyfsC/wJvgE&#10;+dfLD7dXjxppd+25lb0webj9/uxD7KNbj7YvCWV4GYsAtvnPngPw4RgAWPOhBQTXM+faN68BWL+9&#10;0Z49e4ztsuIytlub79m+MJhj+3UBvNrYiJYf2YjOy9rIFhjHrsvaIf3a2Ix1uttFu69nv5iyl718&#10;/uH25xuOx7m/0L5+nhMN3xx6+VozziL+zBW26JELcVOeaH+9doa9euY4e3TGPvbTA7ezi3ZYw45e&#10;Ex7cgPZ2SH94diu1tcP6d7AjBnW1wwe2ePTiZMBqbM/l7OeHAlav3WpfP3c5IHW+LeQDRnFOda7L&#10;80uPi9fA07jO6GW5cJ0gnfMkjDNnMi++xMvPzS9gNxqu15hzD9ftI6fb/EfOALTOti8IrpeutQ9v&#10;O9luH72Z3bT7+nb51oPt6EEdbVy3ZW1srzY2pg/AzVcLekdX7DB4uXwxfGfOgAK40CviDPbbdutg&#10;WwNI2wFi20CbQwxhXxdelofUw+NaswMA1YGh9e1sjY4dbM1OHV2clolaHV7Wel1bbK3ll7c1v/sd&#10;O2iNrrhfL7Jvnr8GoML/9PuL9x4ESAWQAGPCBqJ3JAlWDLBgIEVWHqdiWfmsDCEp2yCqvjy3YV52&#10;hOWc+ueRIAGqwV4WMGqtzvNwHvJ4VQmtmj6Et8UuQ3lMrgJavpzwSpKHJDmEUM/1SngVCiiFJ8W2&#10;GWqCVRlgQTjFS8FVcEXO5zpJkGJe4MrAUl5gYsg56/Rib65vdlDDPWX7WFbK4VGAwoGB9iUkBCqo&#10;AFUGFgMsdPLrF4PKOaX8gtB2AauYmiT2JfZR/4Vgxon1fWYbtqW0z5xsl6ALaLnXxYuYNwee4LJ3&#10;JUhlWAliVUAF8zA+BaSinZZBMEJzHuc3ry6w2Y+d72J+qUhAdgGhLQ1YlqDTCCPWRZegUu8eLLoQ&#10;Vb/wWcIqgJW9KZUFFQHJx6nY7fcCPCh6R0V7eknsIlz4wkzUc1kAK+BGUKEtYMXxKqYh1MPjcniV&#10;v4vl8JpoEN6/+Wj7x/XQjbiG7z4Z//1c9z44dhP7DU/S9437WPwejsMX2PZXL19mH8FgPXbWGLv+&#10;oJ3s/GEb2QV7rG+3HDrEHj5hpL15CYB0Ix7g7sOxePJyAO4nZr+61b55/XqkNwEi1/pHBhdzH/Eb&#10;hOqXz15mX+C3vsBxoXzs6MUr7OtX0Bay1+ElvXS9B0N8eNdZ9s7MKfbQUfva5cM2tFM3X9mOAhAn&#10;9G9vY7ovbwe0fN9O22IlePcX2ZI3rnMAL3iGgAKQcE6lOLeohwc1H+fOuwSR5ydmFuA6WQQteAzL&#10;CCUCyoU2kHtV7LrmhLHFLOf8EsAceCsLsc4X9OQePsPemzna/gm9d/Foe+P43e2+URvZjUMG2MxN&#10;+9ipq7a3Ywe2h7fY3ibDexzXs52N6tXJx/M0V+P+fVp8NpT9eneyPQA4zmLPyZM3AoQ2gDfF7sR1&#10;OrKLsH2MhXUhqNrb2l3ggUHroLx+5062dnt4Wx1XsE2W+y87d/vV7Z+XT7dvHsL55hcPcC4XIOX3&#10;5vw9R96HuB+9Gw+p60HA6AH8T3YZon0OrMgilGgvmKrcDFJcxjraGK3TmrJ9YkoblOsp2qZmgRTK&#10;y47KlrKusl2hT+6CHQWkGLpeh1SD0FbelCvBSeCiPoYEHoHKl2EbGVTuiRWwkvI6VECMAAtgLaOV&#10;G9UIJ0nfvaIELHlW0n8KUGUtDagQ35mS8Y8DzXIsU1sdJBr/T355qn10N07cPafB08LJQnkpMKWT&#10;KQliVRkXBLwtjxLEBVAp6ih6TS5cENrH+gnTUwa7PfPxiG5RHPhiOddjdyY9Q+7Hx4AWw94ZSciI&#10;Qj6lzs2fJIARkBxGMCRzMoxKhfdU95rq41pUvc28AkwqC1A574IRzWNS6v5jmrsFBRmVm9VnSKlO&#10;5cZlFSwYcEGVkIKiezDyzbQA4HGPq/C8WOZvcX8Zvv85jyX+u4AmVetrn/M+Xuze5OIXL7evX/0x&#10;YHSd2Tv0kACjN68DYK60r165wrX4xZm+HW8PCPv+FtvMqnulyi8gPCGH6FMQIPAljsWSV6+zJS9e&#10;61Fui5+6yj6/93z7+00n2nNnHGg3HLiZnb/rQHvl3IMAvSuwveqhg9L5znnKXw6n4GmxK9kfgtjl&#10;DEj5+0nyIpiyjnKQxbXqL9wW1y3bL8A1+yWuzc9wf3x08xT74PpJ9p9rJ9hc3L/zoT9dMMaenrid&#10;3bPfunbDdivZOWt1slNW7WQnrdZixw7obMeu0mJH9WtvJwzuYtMHdrJJ/Tv7JMF7wevaqRu/BMCx&#10;rja2Q/c2yEPI7wbQbQ9Pd4tOy9uW3dvbZoAaPwGzVfcuth0/4dJpBRvb5ft227D17Z+XTLCvHwbI&#10;ua+E1EMMtJB31agIc8cDpJfphYVKmEEECMGTAUUbo3rV1fMq53ayVVpf9srzgFL1onCoDihKtpQ2&#10;R5L9kmS/fDkgQlB9ejfaeYBFSAEXXBaw4bgVwANVdi/ZwLw8Q6rQ0jDSO1ZcBqYUUJJU/8HtcIpY&#10;jvesmgVWLA2r/JHGbJgzqAgYwiovpwQtgUgwCiDlA9m4PPKxzE8KvKMSIoUUoh7eE4CDExoKQOWT&#10;X6qYwaIBVlwH2+c29K0swlMnVicmnghwfMrjFdR//1bki5QRluy3raIrCa7iAnFoHY/fw//hx9S8&#10;W5DCfuGi5U2v4IsQDCsMiEcAuqpuQBcNDgCTAdVMXCYwUdlg1dVg5JJk8JWXIXfDm4z8/yau50/5&#10;SLWeQBFStx8NPQ1/MW6V2mhbHtpeqFqO7THy7bnYvtprf3Od0lyfl2fF+F31n5lnO0JJ6SL/3cbt&#10;1JW36dtAKnA1HHudD4CEnpA8pQWoI8wW0yt7bibg9WP7+qWr7avnAdLnr1j6gQPy/Ya0zTKffofA&#10;8oAMPiTx2qNhlkGFYRas9PkNlWnAo8usMOaPAGyPnWWfPcD76QR4JyfZosfPtK/w4PDNi5eZvcyv&#10;Wl8MmB1l75y+nz1zxI52577r2PVDBtqNOw60n0J37LiK3bbDALt6o5520dpd7Zw1+dJ0Zzuybzub&#10;2G0Fmz6gkx01GKDboLudhjYz1upqwzp9F55YWxvOCYRX6mGjV+5l4wb2tPGrAIJYftzKP7SZm7fY&#10;r0/d076450SbhwdGelhVVyABxZTlRjDJ49J/9f+Lct3DEniYNtgciPU6nq0pQ0u2y1PI38lKwBKg&#10;BKxsSwWpDCvBS+t4fdH19zFtk49NhQid/9x+lC8TrMplySbKLnpghpajPdfLcKogVUErPDAwogBT&#10;loDF1LsBb53eCKtZNc8qd//RW5hFQhZSMIXKlHsYRV0Zts6DQReThGbqB64KuvAZ1Is6D7hA3ce/&#10;OKlYxgMaYv+sd/v9kiDBSQJUCCuHClKVPeUJxYlXcIWCIBQ84TNc3A+4EXDFMl0c7GLUfvDEOpwK&#10;95Xhk9S/bjnS/nnzNKTTkYb+cdORrn/eVORvRv6WGcZZ7d/HU0EcS5xIRkNCH3M+L3pY0Oe4qecU&#10;72XRCHgARoYVoKSUUvcfFTAipEIRst7oUUmlUSqUoVU3bjJwGU40rkylBqOblNvU26nc1HCX9QRP&#10;Baw6rJp5VhladbDlNkw9SAPgyWNdUt6Xxv1HSi8N6zAycWGxrUUM9PDoxeK3ubz4H/q9urR95jX2&#10;R2VPqy7fF/yvuX4+WKZ3i318iutcivMFD5RlLGtYrziXzeTXQHH+S/m1FV2AfH9Qkz/TSMdHCytv&#10;SqkMu+rc2AMC85HO57X8MB7C/FtTaMdxMFzX8x89x77C/n31wkX+kvcXuBY5U8zHd51k//zxJHvv&#10;0rH2m9P3sleP2dWen7aTPTp+c7tvxNr2i6Fr2H17rW9PHbSVPX/olvbbo3a2d4/fy/5+zng7a4Me&#10;dmiv5W3agC529GoMQulhkxl9Obib3bLvRvY0oPj0hM3s+cmb2axrDrHFuOfm8eV9RucW0j2o/yVY&#10;ZQlWzAtQzUAlz0iQUps6oOoSpCTBqjVI1UW7RYgQRkwFKaoOLk2jRGgFfAgcwgl595iUVp6TIEUR&#10;VLOcGTPsgzsAH2gWoUQ4sZ4P62UZNrAAFvMBLbCjplm0lQ3CNm49mhPZTi+8gAytxnEq5gNIYbhl&#10;vN39ww5zHeU9LcLTs+oh6+FhEEiEQwEI1UEx1gMVXo6Dy8d+cJI4joSTVoeU9Nn9vMk49RK73EK8&#10;4SR6Ukr5GwKVpBPB/8n/5scH4ndV/kkI3Vjp79dPsX/85Eh77/qpoeum2t9Q97efhN67YarDi99j&#10;Ibj8RGG73D4vLI1jEVj+tMYbn1FX6T0swUp5wYqpYKXQdIapZ0AJSIJXXdlwZcnY1WFFMa+6utRe&#10;bdWeRrFutKnGaEDWNRr4ql7l2GZus7Qy6Kp1Knhwfej5Rs8rb5dtHT5FXYyh4X9hnfmEnY+ZccyN&#10;9YxMxLY5Xubw0n5UKreTfkN5eWYs81j5sS/yWQyA4BjcPHhY7NpkOr8Ya2Oeczt6Hc8NzwG3w3V5&#10;TnD8c30+11qua8JhVT4sSef4+BSDE+KL1dGmbEtwuXDNcnyLUXccdwWwWDePY1xF4Aa/HsA5K9me&#10;13i+zrldfkD0SzwcfIH9+gbHdclLl9sXDPz45XE267oJNvuWafbVL463f1y4v70xaSt747Bt7Z49&#10;17ej+8PjWgXe1jp97Pg1+iDfw6b17GBXbznYXp2+p83/6ZH22U/G24fXjrWPb5hkc2CY+an4+Q8D&#10;Wq6AkcBbQhiwzeBqDVaCEkXoKM0SvJRqPS2T1F42qR6m3gxYhJBglaEke6b6ElSF1Fbtsi1XnsCK&#10;d6/Ci1KYO8Pa//XTafb3m47wIAh/LyutN8tBFjZP9aqreBNltasvC/tbG7NSg3hROCCVoeVjUkXX&#10;3iymKDNlRJyWMc3jVLnLr9kYluSeVe3ghXhCCCZCCidDsMLJy3mVPQW8yu7BdAHki0DlvK5D8m7+&#10;Bx60OB6EuXtSN00DlAAe6L3rjrC//Xiy6y/XhN69apK9e+Uk+8tVh6N8uL179UT767WHexu2d7jB&#10;A4vuwqPwBBFPKAq+4OSU3K/yZvEbmDdzBF34jVwAamlYZTgRWpVnJWn5vGyUmhgqlWXoMqiUysjK&#10;wGZl41pXvW1sQ54TwRDg0razmq2rvLZdX0fK69QlKGXV2/j69JgItwJIDqUCWFK5LK1b32be1wzw&#10;vI9M1a48dvCkOJbFdCHK7JL0QIlCHvDyNFWBKMNJ+boyuKrrhA88AA099RJccQ0SKroGNWVYjJ9W&#10;+pSGHm3VNU04Uf4whZRtGCwU28X2uG2AS1I3uM9M4p+ZP8M+wz3xOaCx4CF6FzNs3j1H28vH7Ww3&#10;Dxlkp67S3g7tsqwd1rejTVm1lx25ak+fUeSIfp3sjNV728P7bW3vnjrS5tx0mH18y0H26c8m2Ce3&#10;HQEdaZ/cdZR9ft8JgMYpDqsSUAlW8xxWjaAq26EudwEKPsr7PZ2gRZujNlS2SVmqL+0U7F/ds2oG&#10;LEGLykAiBHId8x+gjmNSjToJXhZsMTwqeVxVV2Hkq/evCCvaSdg12El6ShqjktTlVwn2tRC7+Tid&#10;U+7640O9ymrDeqrsBpzVAC2qghQlSDWDFVONW0kZTPW0Pi4lWOkgUzroDiqHFbyr5HEJVHW5p1KE&#10;rhNarPOTDSDpxFO6KEpYcbseyRewolvLJwZ29/3jpqn296yrBFYAAIZ9SURBVBumuBdFAFHvXjXB&#10;/nTFofanyyfYH2ce5vrDZYdGevkh9qcrUXfFBECL7Qm3WD+8rOKzznjK+OjuYx1YnEHZ94sXcgGs&#10;eOoUrGQ4Ku+qDisBpy4ZoywaqtaWc1mZL4xla56UjGxWNrj1dvVyBlWlxu1JzbbLOsJA9Wonad3G&#10;egKEUznNbNpeaX0Zj4HyAlAdRvTW2DWY65TXPmu79f3N9VqmfAR7cBnbXYp9YVn/jfXRLUjV4fRt&#10;sJLy+S9hVXjq/h21AlYc0xK0eE3yGhWkAjAMdQeIGJiA61ZRrjHzf0DJ4QR5dGsBLY5xMUye7wnO&#10;5m9yH3yb8LQArQXYJrsO6QXNfewUm/fgqXbPwVvalK7ft0O6trE9O61o+/Xpbgf0jg9rHtqzvZ25&#10;Vh+7e6+N7M3pu9sHl421z2881D7+6QT76PbJ9sntU+3T26fbJz8/yj7jDB0PnOpQii5A/LaPYQWw&#10;FGDCPO/N8qXgBCnBJwMq1/PzH2qretod2aFmkq1yu1aAisqgYjkDispAUp7iw3EuN4auV6AKWGFd&#10;2HGBKkuwysAi+OqgYlsBLENKEpSyWC84UaxTLIB7VuFNcRJbdQfSszgO5SqsXe9fOazwJ+qwYipA&#10;NYOV8hIhxTr2UYf3RDU+GUQZJ+PuU7wNx5NKuCRA8cRGXuNAaKMuQZxsljOgdBGw3sFX/Cbf3Kb0&#10;tPCvW9mFN9X+9hN6UYDONZPsz4QQYPT7Sw+GDrHfXHSQ67cXH2zvXDjO9dtLx7t+d9khDqw/w+ui&#10;t0XIObBunOremkfD4Lc+BLDkNbJrsnwTnjcDblAahniypQGIp05NXpuBo3yzcq7PxklP1jJadcPG&#10;p38FQ2QjKtXLVGmIi2Uci8ldXY1tK0gJXNl4N7aN+pDap3bPARQAQ+vrEBwBqVC0bVxe/X5dbMvl&#10;8U5Y47qL4FktegHLKXpZRftYFvBiuZm0DbXlsWN+Ppaxm3EevKh5z+DcKLye74LxEy7PwFNGynfC&#10;XN4dWHnFUj6fWa0t11RdSh1cgI0elOJ6jHwors1SAAvD373bEIqZMMIjY3uHELfP8PnHz7dFfH2A&#10;2/FrnB7Z+YAVH8Rw7T2O/4TtMYQ8wulPt08fPcWnj3r/J8fZxO4/smE/+m8b2rmN7dyhje3TuZON&#10;7d7BToFHdfeem9hb03ez984faZ/+5DD75OaJgNVk+/j2afbZHUfa5z+fbp//ki+/HmvzHwIEAat4&#10;UCSo4PV5sEUFKw0dyLsi2OrvVwlCrHdIoX0JLOS5jMMgakevTHZJbWSrsp2qj1kprYMqlwWlT5D3&#10;rrwarDheJY+KsPr0btjDAlQVsJJHVUBIgCKsyhkwuP1iuYIoBCtBiBPi1pXBJUARTLlOwPKXgutg&#10;UvefJO8qAipCCq7woAH8EQVchPgHGg+MDlb9oCmvg8sPialcwYpPD/xsPQAHuHzUmmdFmPGEFic4&#10;SydeYnt5aEw5N6H6U+Ob/wyYgEcFUP31xxOhANXvLhnvcHrnwoPsV+ePtV+dM8Z+fe4Y++2F4+3X&#10;F4y1t88b4/JlECFGaP3pyoneXfjX64/wcSy6u94liIcD/i6/KUNg8eufjKJiWLt/+ZQ3Np88kQpc&#10;eYYLSl4W5bMSFE+/bhwKKNU1nzMbwEg01DUxYHmZYCVARRqgofTUP/9plJl/Gga4mM8vBv9hnIt1&#10;XcU40HwGL3iZkKu25yBi9xtVjF3xRV3KYfEMPCP8ls828Szf8YLhK0DhLwcjXVzkF/jUTPHOVry/&#10;hXb0gkr4cNsVXJh6XRH6vuD5AEdDdx89qBexbj2f1s/K26Uaj2NjqrzG/3xsKkOpmFEkty/Xg3jO&#10;dC7z+VRe57Xh/OKaYKRhvp78GvLrjHAKGMVM/41lprxOda1SerBqGsUKVdturgxH1Xlvw8OMTDzH&#10;vnn+SuP7Z1fts4FN6LecHdTyAzth9Z52+76b2ZMThthvTh1u/7psnM25abJ9TkjdOsk+/tkU++SO&#10;afb5XUfbZ3hI/AwPtwSGA6nBqwpPyvUIQPRQeExsJ0Cp+6/sCnwA7QBVPiQz0nj2/RWs2I75DCEu&#10;n30fhTZFpB+V86HTACesxwdw2jiHFIEUPUGqi6EUKuynbGrOZ6k+Ky/PtrnuYQlMlMryouogolgm&#10;dAQuB5GzRT16WAauiDXMkz1yoN5ngIVgRFDxq8HRILyoDKqQNkyyEl4h/ql6+duUD0R4XjzocaAI&#10;qKgXsHhiAkS5+495SieeQGK90lwvWOULhW1yQMcH2AfuOw+Mov3+fuMU+9t1HH+aAA/pUHhS491z&#10;+tX5Y+ytc0fbm+ccaG+eOdreOGOUvYH0tTP3t1fP2B/pAVg2Gm0OBMDG2W8ArD9cfph7WO/CQ2Pg&#10;BWHFpwUNPBKWZYRg8Q4Wb0re7H6DPhr9+wKWbl4pGxfCSvl5NaMkyWDJiKkrMdfltowyi66mwiCW&#10;xlUQCdEbmId0NtrOYXsY93kwzHPRNjyE8BIIqPAcsA7EdfSCcOTDoPN3wlhjG5DD6hmCievz95A+&#10;FwDj/syFtzWX2/GpmQglAoh5rOug4vax36hTmDm3n9N63iGD/1EHVb2suhxgof1XOav+u0oJoQyi&#10;SPH/+N89kjG2qeVqrzzPlyCVz2eGVj63ykv5gacSr7lQHVaqi+VVXfQGVO2jN6BxW/na5XXd7NrO&#10;9XMfA1DwEDf3UQDgkdN8pg5+doYvWM+79wz77PbjbcFduO9vnmFzbjvSZv/sCPsMkPoMKT2pj+88&#10;yj6FNzAb9/xs2IW5gMh8h5TGqJinVxV1Xs93IHkvCkpYJ8NKMCKsyu/fEUSop9z2FPYnaw6XF2Bi&#10;Sm+JeXlQ8p6oz/luqEvLYSf8C8F6qJfgHbndVG/R/zusKtuc2rGOtp1RgU0gxai++PR9iOX/TZz7&#10;j/Yvgioq1mT+0B7PAm/cs+KcS1X3X3QBVmkFJ1+hWJGSkVU+i/U+gS0BIN0FmqZJbSUf72I3YdE9&#10;6CAiQBgxSG+DgCpOWHlCErQoBxRURv6hTlDKcBK4KIJOUYncD068q2PAQIi/3zjNwcJACYLqN5cc&#10;ZG+ff6C9cfYoe/2sA+zl00bYS6eOsFdOPcBePHkENNL1AvOnjACw2G6UvQWw/ZrdhJce4sB695pJ&#10;Ditun1CMLlfCChcY9tE9qwexz8V7VzFDO4FVQYqzDTDPN+91Q2dAydhkWKkLUGrNYMmYqa7MO6Ro&#10;SGkgAQl5UTSKDUY1gOQgSvJlFJexLeTvFz0Fww3NfxJ18MQCZtGmbIsnfp+JAob6C/yvLx47z77C&#10;Ot+8dIV9AeAswn5+iXZ852jeUzBa2K95HmZO0QvjC8L4LUDHZ8OgVwbQEULcJr0WhwCBUUhw8raE&#10;H9QMTCWgch7rZy9KeR4D1fF/1fP+X4tjJalO3mdu06y9JHhRzLMrV/Dy8+r1PL9LK+YIBCAcNIQJ&#10;rrt60A6vwZoYVEHxetS16Neg1/HarbwywauCm8BGIMk74zrRlg9srCOs/CX6x/ggByj41E/h6Syi&#10;J3c/bAO8pk/uPNI++Nnh9vHth9t/bj3MPr5jsn36i6MADwAKUJkLD2gB5zwEoCpQxZhUA6hSfSmC&#10;CSlfglaZqX+M1T/UGgCj9IDMtF5WXh9W9M/a+9g1bEARcOXLqXtCtIMBsQpWAhsf6mNIpbCTSQLR&#10;/3/BRmmsysPYYcsJKrf5sOUUbbkL9Q421kc7D1Uv0shHWjGlEVbKxzKwB3U+63oer+IC5r0Byo0g&#10;a4QVpbIDqihzMkMaf8EpQ0ph7JR7NQyw4PgVYcVxKTwZsI08J+qjX7CLrDrwnxaQygBivg6rDKes&#10;aruAZLE/s4rov3/cQo9qmnfV/REeFQMlfnPJOABnrL153mh79az9ASpA6aTh9vyJw+2Z4/azZ48f&#10;Xuq5E/ZzvXDSCHv59APsjXPghbE7EF5ZjF1Nsr9eN9mBRe+NTw96kon9wn+9D/8T0BKs6lMx8eav&#10;l7OBYL3ydUhJghFVfwJXnvXl0zjTAlYUx4sCWpVBlHxdAhOQIZD4teLc5jM8cbPMbX/B7jnvIizW&#10;g7GkoeSnLBbhqXkJjLi9cIUtefUq+/LBk202n7qummKf3Izr6oaj7IObZtgHN0yxL+851b7Gsfjq&#10;iQvs66cutiXPX25LAKSvnsaT99Pn2SJ6Yw4vGHP3sOjNYR/ogT2vFP+n6OpTvpruid2FIYKlGYxy&#10;mqV2lGCifF4mqU1dWubHmMevtrx+LpqV87qeZ7i7T7uEBx56b0V0ocarKMKCkYENsIIU1MMxKZUZ&#10;/VcBKntNFZQEq5xfABjm5UyjRyEgxTp1MzpIGKjxxIX2+aPn2WePFPcDgOEfVHyYc/UBBvcdD+N/&#10;LGzKDM/PfuAk95B8PIofVfRxqQpMkgDVmgJMAB7algArYOXfvwKU6HUJTgKXVAKoUAUuAoqgErBi&#10;GW2Wf6PPuwIDTOFRsSeqesk3BPvGB9+yXPVUMZ+hxTxtj3q2lFeZbRw6XgdYFeNTEVgRdivEdatY&#10;BTksdYkZ4oS/twpnqT6tUpVSXMZ2/okQGmkSLrr/pFynvH6EynmVVce02c5SPAD8gzpgUhwcHkwe&#10;eB7wOMgNJ4JAAmAyqAgcpqqjdJLzBSFQUYSCvCqC9P3bAeWfMfpvur130zQHyV8AlD9fO8kh8+uL&#10;xtmb8JBeBqheIqhOGWlPHbcPtK89cczeS+nJY/exZ08c4e1eOQPAOvdAe+fig3zs6s9XTfBw9n8U&#10;sGLXKz2rf2MftO8KsuAN8OmDuOB5kyQwZWDJIGTDoC4cNxLJuMwDhJrlBYpvFw1dgEre1dynwhjW&#10;jSIlY+heEow+xQliOQcftQieEp/W2UXHdDFB8sRZ9hWg8g2MpsFLWcRvCd1xgv1j5gR7dtoQu2rI&#10;Snb0aivYYX2XtfG9fmAHdfuOHTNweTtrvc42c9u+9tPh69irp+xr/7x2qn1w49H26W0wVPBcOZXM&#10;IhhRws8NtXcFEkjwhJKxzzDIkGFdLjOv9lm5nnmJZdbXpfV0/Jq1kfwcFO3UtlnqDxBsC9VnxdDD&#10;RzOpDcVrYykV15U89m+75lRuzC8No0gDallaL9fNxfqacswDLQgtlBUaz5eN5zzKcV7cL/xYooOI&#10;oeWn+YS7DEt3GKlbPcFJiq8gBIyWghTqCCAf2+JyeleFqnEsAAqeFesEJuYFowwrzaIj+FDs4osu&#10;PyyvdQeyC1CwiuVsB3vh3YG554keVgUqKttYQahZnVLZZ8Eo2lbTMOUxqyraj+UYl4puwainNHNF&#10;XQIRpc+BCFaho733iW29GzDDqQ6qpVV5VsrXU0nwyuDKB0EHJwYJ84ELV1biwWa9dwUWoBF0BCym&#10;glYdTKpTvbyq0qNi9x+8qn/dNt29KsKKQRB/umai/f5Kdv8dbL+6cKy9fu4oe/GMEfbMyfvaUyfu&#10;Y08eDwFKD08bZo9O39MeOXIPzz82Yy97/Oi97enj97PnTx5pr555oL1+9oH21nlji+jAQ71r8T38&#10;hntWON50ozljB/+H7x/2k5FH4VlVXYBKeSMzVb4u3twyFjmkfR6MTmv5bKwkGTGmGUTsUqrKAS+K&#10;8HKQAQRzWeeeGNaH+ILn1zCe9HaWYN8My78CjJbgP32BG/CTm6YASmPs1yftai9M3NQeGjnYfr5b&#10;H7tx6y529cbtbeaGXeyEge1tVNcf2fCebW3/Xm1s6sBOdsa6PezcDXvYsYNWsMP7fMcm9vpvO6Lf&#10;9+zIAd+3Y9b4gZ2/XYs9NG0rXNfTcTwALPy+DL5gIZjksuoybPKyDKZ6fb2uLq4n8fjU6yTtJ5Xr&#10;lHrXXlkf5yDDKqsOJNXlej/PtWuBZReuIx4/ekBMlZdHpHzU10HFa7LynggMtmM+A0nSurFe1BFU&#10;lK/LEHd2BwI67Arne12cWHdO0TXo98kj2Da9Lyxj6LuDqxz3zbCqPLjZgNrsR3HPQTEjuwQvjG1b&#10;hVSU5wJWnPRW5RJMBagELcGKQRgVfAJOyqssZViFGrsBA1ZU5AWvAE0FosrONkKrgtLSsPIyACVI&#10;KS8JTiorwEJSkIUCLKQAUsCKYCKQKJ+yDlrKsxKIBCo+6avfkGK+AVisww9Fvqr3ttwB7gh23EFV&#10;QCt7Vv7ncSA4jsWZLvSFYJ92yQ9QBSwfw6KXRWDh4Hs3H58WeCIKBZAAIoILZT9xEA2/JGAJBvwt&#10;elTsrvw39vGf8Ki8++/mqfYXQITdf3+86jB759KD3at6A6B67ewD7NnT9rUnT9jLnjh+L3v4qGH2&#10;wLTdYQiH2kNHMh96COB6/Oi93LN67qQR8MQOcFi9ff44gG+8/fHKCd4V+N71HLeait+djv0+xY8D&#10;9833F/uq8HWfERo3n9+wSAUslgUsfdcq0rjJ1YYzsDuUUOfgKuDlRqkwTCpHXVXORsvrCuOlcHaW&#10;/f2fAlQUowDDYKIe22JY8ldPXmR/x3H9+dj17JohvezaHXrY1Vu02I3bdLObt+pqN23W0X65cx+7&#10;b6ee9tTeA+zJPVa2V0eta8/uu6bdv/MqdsdWPe1aAOnctXraIb2Ws+HdfmAH91/eztiop12z7cp2&#10;1z4b2P2jN7cHx21pDx60lT1w2Lb28JQd7aWT97ZfX3yg/RtPZ5xBewE8Kxl3dgfS4CsEXiBZCkLs&#10;IuSYVwpsUBu1a2jfSjm3rSsDSflm8u2hjXtMDCxBnU8DhePtx72AlSBUB1E+n5Q8r9w2XwvKewr5&#10;/IQ8hkka0xJ8ohzi9ceUM1JEWcurtvMY4u7t8BtIfZyMv1es78s8xbXPF4sBK86GMf8JrI+28xjm&#10;jm3MfYxQxP8qtkcw0UOaD+jMo2cF2EToeygm48X2vCxY0bMCaAi8wsMKYRmuHwcS4OQBGawvPCWB&#10;SSLA6t6Uyg4rgofBEpyblO+CwqblQIs6qNiG0rhV1AesGBUoOMU4Vjzc0876Q74/7IcEowpWsL9F&#10;Hdd3KLkNDkDRXs+CffQ2d0rYbhHKnsPZGXxRelPeDvvAbsEEqzIKsPCcAk4MNGNkdBEdXQBL0OID&#10;/fu3Hmn/Rr4BVkwJK4EqyyMFsYHKRQvlH5f443Lz6HERWPzTOhgOqELVdEsBqDqoqrGseFJopjhR&#10;PIEM7SS4Isxdxl/A8jLacx90IjgmR1eTkX/v3cCXdzkDxSR/sfe3lx5kb18Az+icA+zF04e7V/X4&#10;cXvYo8cQSkPt3iN2sfum7OaQum/KUKR7lLBiN+GzJ+7nsOK41a8uPBjwg2d19STXezfiN28+0rse&#10;y2NTdHE6pHgD8EkuAYrKeVdhUGbjxqU8og83fvVEW9zwqS4/+XJdGS/PPwXw8Kanl4SyltfbqZyN&#10;nVSCDPLPXzx6rv39usl27dD+duZ6K9i566xol2/cxa7YqMVu3qaf/XLoavbIiLXtqQPXs1cnbm6v&#10;QK9O2AL5Le3ePVe3W7dfya7eso+dsnYnO2HtDnbh9qvYLw7bETDa3/46c7J9+JNj4J2dbQvvO9u+&#10;eAT/64Gz7MvHAUn8l8VPXOBfvpVhdmBQCohww1/BhSAKCLQOHLVTfV5elwOexwl5rpNBl8XfDPgH&#10;hLQPWiYg6RirO5VSHWev4Pkr/2uR6jzp/Km9yrk+l3Wem4nXHaXrqOGachA1el6Cl65FF79QTPEa&#10;pteEduU7XqXnhXU53pXGvCTvCnQxX0kzYfh6BFLhRTXPV3XypHT/USzH5+0Jrciri97vT96nKM99&#10;iClnUI9Z1OsAE7DUyyMRTnVANfOs6DXRxkVaPJQXkIp8gKoKvMg2EravtKkBM01+IDAJUm6fa3In&#10;wz0mLHcAVd5VCSusy4jBmG4pZjPKsGrwqIrgCQaXfQTAldwoOOPMKWDF14j+89MjoRmMBqzglKGl&#10;/D9BPAeVQyhglemnH8oSLZ2YKXhDB0agagarPG5F+ccNi+XVwdcBjyeHxpN2ylKQ4kXCvAd1FPtA&#10;gDqo6FXdNDVA9ZPJ9pdr+RLvYfb7meM9sOKt8w+0l8+ClwSvKmC1J4A0zB48cqiLsKLun7o7BC9r&#10;+h4FrPYuYDUSsBoL6B0EWI23P1w10bsY37uRntyRvg+8GP4Dcb/dU+RFzQs8wUrSDa+b3l+4hCHQ&#10;4PZnuAlzOwJNbWlQKH56gim/IiujIyMkWPEdrIZlSOuGTHkZP0oGUrDy0OJnLsQ5OM3euHCUvXLm&#10;CPvTTHiXVxxu/7npGPv4Zyfa3LtPt8X3n2WLHzgT6Rn2OS70eTiPix48x2bffap9fNuJ9vdrptnf&#10;rphin/zsFJt373n25ROX2pIXrrElz15hXz51qX3l73JhHwCOxYDQ4gImvj9QHSg+QzqXF8rLvk1q&#10;n9drVldfJ5czkLSM+TqsqHI9eLCh6lj75/xdKmM5j0Fqk8+RznFelttQaqPz2yxfqrie6oprL7qo&#10;q7y8qQQh5OvlOfScWJfr/TpGfVH+3yT4UAJXa9Ciqu6+SoKRxHUIr/xSMOvpYUkClDyo1kClZUxp&#10;twQngYt2LCuDa2l71wiuUGUnpfCkAj6yfwySYFm2tN6GUt3HrC+8qpwGrJiG5+RwopdFFSCjx0XH&#10;pRyrwsM5eUDbN8s5UfGE4sTfLve2pjtHfNZ1wUQT2uaU0kZVVnupWR0nfVVfo5exDYo76QcJ0Chh&#10;BW+CYp4HRgdW+Xq7DCKKZdXR0CtVnvL1sC2dBO0P9+2fcDHpahJU7/54or17DadJOtS9ql9fNMZe&#10;O3t/ewkG9tlT2AW4N7wqek/s8qMn1QgrpgTYY0ftaU8fv489f/KIMsDi7QvGOqzoVf2ZM1ncFMEV&#10;3AdGIrJbUrAquwB58ePJL8atYmBYT5N+UyLV1DiN4tNpgEYgy3U0NDlP0Rh5HUAlWKldM0OmdbLR&#10;y0aQy/MypouQMvrv6xev9DDzBU9e4p+1YN3iZy71lFoAYDLlsi/R7ku1gSFe/CxAhDpCiNvkPHmL&#10;YaT5yQwa9bnP8l0rpIUU2RcvFocEqhJoNZhQqq9Ly5i25l3l/P9F8r4EJ6WqV11dWn+pMrcF6cEh&#10;nwcdN5Vz9F+ODKzLvZ1aHT/e2DhWFamuLT5I8QEqrrPYRpZvA+3zulWeKjwwVyyjBKUy/8RZNv9J&#10;Qq5ICzhJdUAJSMpXUIJH9Ajuu4cIpHhY1H34+UO4J1HPdyAdUlhXsCJ45jwAWOFhy4X22bvK8MrQ&#10;yvDKchuAeqa0XbRh7PZjQIXGqOqi1xVdiio3f7gnRGQHHUKoq4OpNamde1plnvXcRkQD0tnwh2/a&#10;eQqgyrBiXrbX2dAEVpT3ytHZEaygElbceN4IRRDRmAtaKqtO9dSsokuN8jeT5WXVvDW6fx6Lzz+I&#10;P8YAB8ErHywdYK8vgJSBlcHFk6o2zKssWGkZtyvqc3/9/wBUf72eL+pOtveQ/ukqBkEcYu9cHF7V&#10;q+eMsudP26/wqvayh2dUsBKo7pm8i917xK4OrAePHAbPirDa2144Zbi9euYoe/O8A+03ANXvrjjM&#10;vSoGcDA8nl4rjx3/P+UXKC9YvzlwsQNOHLOKcaulYUVpktCs+FxII6TqwJJULwBVXxKG0S/a0LBp&#10;eWXkok7lLHYD0nhmI5zX9zEtyrsaY/v+0jEgxXetvCuLM1kQQjCuX8D4z+es4tC857DN5wHUZ7E9&#10;rMflBN0irEegLfIZMxrBUVdexpTQ0X5KWsa82qs+byengld9O5K2I2nbzVJJbcvjWKT5d/IySueB&#10;x5vnj/k4xnHOqjLzPC8AQwJVHSitKcMqS7+rcx7itVRtlw9VcyEBx9dDyms7oBSwUg8BuwrzdU+V&#10;8AKkqLmPA0BUAlKGEtO8LOcJHr6Ez3cc+UHU2cXUSwLW7Af5pV+OT8UXfx1EvE9LnWGfMMKP0OIy&#10;gEmqw0hqBivZryxvw7QMqiC06oqeKMJC9rMOqnqZyhCiWA6vq/COINZJ9XYRqs66SL0LsPCgHFTJ&#10;3kruXRXOjMBEEUxZASvWx0QNTaMBc5kGtewKxIa1cqZg/CC7/6p8hpUgpdT/VAErKbr5om81j1mx&#10;nsv9MyFM00GneKL0JKFUTyMlqIoTpANMEaqELieWJaxc8Kz+eOV4+/3lB9mvLoqxqpfOHAmvaj94&#10;VfvYI/CYCCp5UQLV3ROHeMr66Abcw549cR/vAmRwxZvnjbF3LjnYfn/lBA+HZ2j8P9yzmu6wFoR5&#10;YTIK0G8e3DifQ/SqND6lrsByvArS06vGqzxFvbr+ctpMGVYOJ/eqYOiaTMVUN3j1+iwaTR+7Ktq0&#10;3pbGFNt7FnluE3VucEsDfQEMMw0w1vf3pLisMuJUTOjKsSYAoYAVIdZMvk72uFhfgCQDpVm+Xkdx&#10;n1kWODQupeWS1sttta6k/52Xl+IypM3+k7T0sW2uZudTaV25zVJq0gUo8ZrLaQRZZM+pGtPKddRS&#10;MMJ1qno9rLGsvNoz7w90BZSyN5XzVIZUgKqx609lwchf/C3gQxgRLJ5CitylvPu+aKP2VAYSVdYV&#10;XYBSacNgq1TOy7ICUpXdkz2UBCQBKqeUACRlEKlc1te6/phK7PpjQIW6AdX1R8neSgSXYMXlbF+B&#10;S55WeFuKhwjeHNU4ZiXlOuZdTrcgnX+bqchTGU78AUHLlUBFEVStwUpjVfF0wAN7Ujlm5R9ZLFWd&#10;EEknwFV4UqVHVZw0Hih5j+4hgtaE1Xs3TPEuwD9ffaj94YqD4QWNsbcuGOWweuH04fb0SfvYE8ft&#10;416VPCp6UgQU9cvDd/Yy9fBRe9gTx+5pz5+8n3cB0qv61YXj3LPieBVnxWAUYMxegWNXwIpg9QuY&#10;F3lxsxBWglOGVDPYCFgOnFqbZrBiHcV1fZ1CBNXsx5jWxqyS6gZOBo1yiLE+lX0cpRhLUTu1yaJR&#10;1gwWHq0HA0zjHZ4SjTaMHryBhdAitGE3nhtyLJvDmReabIfbWAocVAErwcB/B/UEjeBRtkc+t1E7&#10;ivUZUPV1JdVT+k1tk/useu3/Uu2e4bHE//c8hW3Bm3QVdZyCKoIu8PtQPt7lcU/nsF7Hc92sXlqq&#10;nu2L60gKQDVCKUDDNJbrGuRL4/6bvpxjU1inkM/SXtS7hwcvTFBivUAlxXRkodz91wxQWeXYMPKC&#10;k/KSgwjtGJpOwBBEEpdHtz29KnhGvjw0+wF4aU3EF39LAUIKsKBoywgf2jFBSMs03VK2exW0ZP8I&#10;o7CRFcTi5WG+IiSA5XkEG6CUYCWxLiL/CKMKVpwAV/DywAp4TQ4oMMDHrgiiwjmhmPdyASHnBZcV&#10;8OK41CzoQ5QJp5IhaMcxrGX8K7YFmJgSKIzEcLgUjfjRQP/ibQEnboCw0hdy/TtNxVx33AHfTpEK&#10;er79Alj6A+414SDw68IBJx48HEgcaP/YIiSYsY5lnoRI+RShk6MTFct4gBnWXnYVQgyVn4WDqW7L&#10;f+GgRGAFXwDmnH2T7PdXjLffXDbWfn3JGHvjvAPslbNGeBcg36t69Jg9y4AKQomA+sWknZEyT2hF&#10;N+CjR+9pTx6/tz1/ynB76YwR9vq5o7G9g+y3MxkJONFfNv4HwzHx9MAnDXZzElTeJYALXTeP31yP&#10;4IbymzA8qvpMFtRsLsON7SHpMAaepxLYaCT8C7AQw9slGpv4cGMAz7+D9QSNEowmDImMkqA1F4ZG&#10;+Wy0ZMRClYGksfTlNGAU6sr2ML5M+d5TaVSZ1uSGmNtEOg8Guqrn9mGYNV0SvS2WuT2ATvMQ5mmK&#10;KIJDLylTXJYlsHg7/o7X832xxu2ojeCmbUuxXrVNim0EI+Vjv7m9qKO87HX59wJE5TIovmuF30h1&#10;MQYVxzZ7XDruOmdxDlnHfHHuCRcvNz6gcD2vI2iY8jrC9SJY6RqTJyXIEFABFyxHW113uh78+kM5&#10;e2CcqX0h9oMfZyxhhXQ2QcQ8rvcAH7blcEIdP0kCxUchked98rAAxbElwkfdfhDD0Bnhx4lnkZbw&#10;IpwIoAJCBBQVYetY7rNToA3rC2jFcnpVpwFUgI+DKroLGR2Y4VR+aPV+dv/BO7qXsOLn6gmiAJcA&#10;JEApH6HrDL441e2cJGhFFCC2jzxh5DawsIsBKX7sNWwllzmwYGsFKA+goOdUK9Ojiq8JM6ovgima&#10;B1nQSyq6/ggstOUUTPHRXsjLkcb7U/ScCtbAFsqz+g9SKmAVrHn/p+AGJ7LNAFIq6uU6ptmzYkpx&#10;7EXrMKXkjWVIKS9Qudfkg3NBch1Ez8N4q2ssvhJceVZ6MogDz/XiHQEqTlKcEG9TdAP6mBB+h3Dw&#10;capbptk/Aap/3HCEe1TlC8AzD7a3Lx5jb1442l49d6S9BFg9e8o+Diu9VxWg2tV+ftgQ190TA1j3&#10;TGYI+1B77Ji9vMvw+dNG+HjX2xfDq8J2f3v5eO8C9FnXbyKs4lhw39QFqPEq3ii6gWJuQNxgrqW7&#10;AfWUmqVlNABlynoammSsKB87KMYQqGykGuTGJeAjyShWhhLlp2gcI88gBi3P66it1pNkXOsGOETD&#10;HdM9xZiXjHgAgXka/1hegaKu+nqSAKPlzYDTLC9pPW2bbdSuWXuKbTn2Qwgt5hyHSHlOmh0j5lWO&#10;48M8j2cjnHJbtc/lunT+uR9x/huvE8qvFQLHQaRuPSzDNVUBKsOqUazng1TD9vgb/K+1tqEAlTyo&#10;yOPaptJ1LsULwPgPheqwinx4Wryn6CFx0ll/iZcPhq1I3hPzsz3Aouj5AKC0TGKd4BT5KAtUjR4V&#10;6yGH1EmAFYEUUMqAyqlA5a/mOLjoNcmrysAK+yfJXobNjLLsrNta2ks6CAAP9Skf9gsA5fTbFLCq&#10;NEtjU7C3EoPuNJalbr+AFj2xqCPktCwDjLz59y3sBkSmDqEMHkEpL6eaLWeZ6wpMUvaoBCuWI4ok&#10;SC7xYCoC0IMrCCiHFGEkVSdDwMoeVrxEDI+s2AYj7Rhxx+4/f/k3haoTVnwJ+PecAxDeD+Hy2nn7&#10;A1TD7fnT97MnTtzLHjt+L3twxlC7f2p4VfcesVvhUVXie1YMrqAH9uwpI+zF00f4i8Sc/YKg+t0V&#10;h1TjVbdM92PA/68uQL94eeETULxReFPh5oouDr6wyHzVHUgvi4EXzPsNi1R53vDKl2Wk6jKUsQih&#10;nRsorO+KehkWKT4p0girchmMXmlUCavCK2NZy5lyuzKSKn87oCo5ADkmxUlquQ3W1dQMBqrP7bJa&#10;A4/ygk6ua229ZtL6Euu0LaaEzSJ4hwSWvJr8v3mcdCx17Ch1+RFYzY5dbpvFtkyrNnENUBW4mpzj&#10;BCJdU4KW6pXnKxF1cBFM+dryPK7FDKaqm6/6jeo61rKqbfkQh3ulHu2X85TuLW9bqBmYpLyMIqwY&#10;fOHbaVXyqCpYLdXtl2DlvSn3VC8EZ1hJKjdCqdLSdjC8pqq+sImpjpAq4QVACVZKBSjmc1qHktox&#10;lUfFPOHkY1MFqGYVQRXucSVYBbw4bFRFj7t35fVVO+cK+LIMZ21476YpMYZTRPkxpWFnntI4DzfU&#10;GKkRqX5MeXUnZkjROHsUIKNFCkOdPSumOpCKDnRDznBMSNCq8uE10dDHhwsr8au72avSQfOxqpvj&#10;678EFYMqOPURXwD+3WXjff4+zlbx6jkRrv7cqfsCVHvaIwDQA0fCq5q8czlOxS7AX0xiyjJD14fa&#10;wzPYBbivRwG+fMYIbGu0vX3BGN82Z1tnFyA9UXmYDl7sIy/aHFmkm42pPKvo8uCNGjdwhlEdTLyZ&#10;ve8eN7RSvrci70kipAQqGapsUBoFw+ZeUxg91S9VRhvCRC8GK62LhlppabiLutymrtbqqbwd5rNy&#10;u9wm5zNQ6r+jerXLqfK5nKVluU25bf/sB4w7xO7M/LtaX8cjg4ieFUHD85cBlNuoTnmK5zaXdQ0I&#10;WlGOc1meU28X+Xx9NLtOWKfAiSzOfqHfyvJlBYAqEGFZIT2cqUsxy++J4j5pNkaVH/qYV5mgIkz8&#10;S7/MF8vy/ccyu+TVLU9YMWydZcKLsGFKSPm2uB5gRRhVsKrE9so7pJIa4AXVIwE9BbAEm6WBxd4l&#10;widSgkJAEpRyWfZW7fJyLZNdzlJ9XdwOxXwGVAYWZzMS0Oowyvlczozh+1jL0NMQqHKekHJAMQgA&#10;P0Q3jisyMCADSxuVvA0k4GmMSNvRH9Of1wHSn/UDU4DKBYMuEVJKP6R3VQCJ34HiRSJYCWJM3bMS&#10;qLBPnKmCclCxCxAeFT/dwQlrCRbOrP7SmcPhHe1tT524pz123F720FF72P1HDgWUCKidPPpPsCKo&#10;CC92AT4yg1GAwz0KkLOzM7iCACQM9WmQCFeP4+AXHt1/Xqy8iHkx+41R3WR6ehSspNa6A1nPGzva&#10;V8CischQqqc0HMzL85LhYdnz/nRcPelLldEr8g6rCjo0uspnlcY6LS9nvkjL6m3q9TLoZZlGH4a8&#10;oS7ltY368rpyG9XVgUPlfaq3r0vr6r9wHGreM4AHv8UF8SvD2lZTcR2kPC/0quRZfRukeF6UZ5rP&#10;m8LJed4zQLh9XQOVWNZyXF+F6nWtLfepmpLqgGqsq7w0Sdd0CSnmqSKYou5Z5ftIEFJdo8dUQYr3&#10;HyP7WMe86l2pG7Bcl/drkjwrgUkQyvmsb4OV8hRtWR1QUgUvhrQHsASoDCHmmea8YCNb7La3yKuc&#10;7XLddqssIClPb0teFkVGkCdqN4ueFlIyoQ6qzBPlmb7/0yMbuwEZKKGy6tTd52K3Hrv8PI8fowfl&#10;Yj4U8wNGlxvFHZP05ygdAKU6kH4QARiCRrBy74peVXliKLrGOLGe6qmjeMIoYMXt8Ld4UBzAaVql&#10;d6+bZH/iC8BXT/Buul9fOs5eP3+0vQKv6oUz9nNYPX4cAHT0sADVEbs6oAiquycSWAqu2NUeglf1&#10;yPRh9uSxnBNwX3vp9OHuVXkXICDonwa5tvgsiGCF/y2o8kKVZ6UbTKrGrBphRTDxJs51qq8v8zzq&#10;BJ8c6k6DImCFcbmg/ORDNlgMriCsVCejGMviad3bok0EaMjIherGVGqtXus11LMtjL7SGJ/CukXZ&#10;l9HwA1b6LAmVgSJQSKqntG2KUFEd22VIqY1Ur2NZbXM+byMUXXmVsC7XL9Tw3wuxPo6nQCXwxDHm&#10;uZCnpWOo45jLVJy3ZhCKc8xUecGmdcBEmcq/UQrXoADUCKJq/cp7Uj4UwRQBKcGKE9E286bqsJLK&#10;+wl5dQP+b12BWQycIKz8gdLB1KxdwCq6/ypIfcZZKTg7RbGu4BRjVo1df7RtjV2BDLgIu5fb5LLq&#10;BKGcD7tYSTaWNpfK41XKq2uv3vXHclYGkiTvKefdk0I6q+BA6bxQNUCJNZy9wiFVOEX/JqwU0Uc4&#10;MS9gKa1AFV16eRxKKbu01OUX5SCoKEox3wxWUsNBZFrzrAgrTryosSm9BMeutIYTAljR0/oQ7Xyy&#10;2oLg7jHePM0jAN2rAqx+d9V4e2fmWPvVJWOLoIoDPKjiudP2sSdP3AOg2tUenB7jVOFRhTdFQJXd&#10;f1N2s4cBsyeO2at4EXg/n/WCHhonwf39zEMdVn/9cbwIzGPG6BhO4htfBg7PShFI+abyculVBazo&#10;OdW9Kip7VuFd8Qavlvms1TVQCVZZNCwKgY/lMlwwOAWsSgNWGMBsCN2zYtuiPrdpZoTrdcrX27lY&#10;58ETBEkEW8T7VQkWMPoCBlMBSen/BTgVTBrb5fpmy5spt2Nah1WMOQV46rCqS8eFx7MCVTwoaBlT&#10;naN6vc6RxDEy93oKYMX513UR67Odn2/UCUbfJodOw2/EPjAasA6rpb0nPWgFvHTdB8ACUpQ/vBE0&#10;CU5lOd0/evirPwTWQUXQNIOVoMRldVhJ9fbVGFUEWrh3dC8A5Z+5jzYBK7TxwIoKWI0igGjnOGMF&#10;w9gDTgKVFLaw0QY6hJDKnjJVua4MKKUUYaNU4GFK8Cif22g9ldmG+XK9xAKJvXUEEbfJyD8CiqyJ&#10;mAlCjPXyrKaFZ6Xwc+YboRXeiJONK5CA7jUFGSNfgYvQinLUBbS4owQU/gQOhgcV4ACV+bsZmh51&#10;PHglrHgwHVYUDjjz6cDHwY+0fvIYqskPhP3nTu4HA0P4/6ba32+abH+/4XD723UxrRKDHiICEF4V&#10;4MLvVfG9Koarc8Lah2YMtQdnDLN7puxqdwFUd03YqYAUuwT5YvBQe2Dq7vYIx6qO29dfHn75zAOq&#10;wAp4Ve9eDTBee4T95bop9o+b+W5VwN3/L/eXFzMvcl7sfkPx5jvbZiOl4sVg3FjFU+Q8gsphVcHL&#10;00dYD0PBaKiirkEAEA3BbCyjog7GAUYoy0OKZTiY5jyWyRDKaJbGSHrqQoedymqjVIazNblhTNvN&#10;7cMbarK+t6mAxHUqIFSwYFsFI+R2XK+hnZYXdapXPgNHbetQlOrtVG4Q6315ta72sdwe97Go5/EJ&#10;z6qq8/Zok48d89E21tGyMs/UzzlgwePOPM5zGUzBtFgWM0rQe8I6DhTCKa6NWBZlB43Dr1IVHo9y&#10;cQ35gxPD0FEvGHEb4UnhWuUygorXeXHt05sScCjeN5weid7MHICEs0wQFgpB97By3VssF/eYxG34&#10;bBXKF+0EKMEoIvwAGFexTcgfMotUebbjUEQAC16Pf1AR8GEQRdGuWVefvCzaMEIpZqygBCnZPNiN&#10;AkbZ5kl0AtijpLZMZTe97OsXYoCbv8RLwARYBBmCi9MlMRw9QtKPQvkoLAtPSRBSGu9ZRRuGnlf1&#10;FezkSQlSWYoMlJcVZebJH3Do1qm2DD2Nf90SoJKHRWkSwXJ8Ciuqa89dOJLRgZU9qvCwmDKIIiuC&#10;KQgpQocHkHNI4YAwdJswwkHMB9WhVYifECGsygOeTs7S4ro4QHdxP2Ifuf/lrOrXTQCoDrU/XXWo&#10;T1b760sPtrcuGuuw4veqGKrOT4A8cnRMq8R3p+49AmCC7ue7VNA9E3eyB47YzR7ie1Uz9vAZ1p8/&#10;ebi9fPr+9vrZo/1T9vwOln+/6uoqsILh/H5s8L857vYpQ1F58fIiL28gPjmGdxTzAuLGxJMkb16/&#10;oVDOs1pQ8qQcXLyhCxixTm0cOK2UmeYnW0lPvL4MBkagoqHLT991yRhSub5uNNW23iaXG+qloiyV&#10;7YrleVlW3lYpwMLXqQMkqdxuKuflzaR1pNYgVldu06C03+X/herHsn48c30zZS+nns91ASOqsT6X&#10;Q7h2lupWxDXm4KoedkK8xqruREHLheuds6Zr5nQBKotz+fmXgaHofiNUwqOpQ0QAcggVIrykXM7r&#10;y2sKaEV9Xk7QaJl+S+Pn8rKqd6sKMBX7pbKDC8qT2ApauVy3dbKTKtfhpWWym4Rc3XsiRLIEonqe&#10;wPrP7TOKfAUg5aMMsHEm97S8mbhdijCilBe4qq6/In8bgTWdnlV0j6mLTJ5VBS25ZzH+FIAKBbgq&#10;UGUw1UGVYZWhpXeg8hgWpRPhKeTjWDrokE6CTkxexhfg/oODy/2lp8f/Rlh5BOCP4VXxe1VXcGb1&#10;Qx1Ur503Cl7VyHIOwCeO39seBaw4YwXD0QmrB6bCy5oKQE3b3bv9mHKcqpwH8NThHlShsSqCioEb&#10;f752MmB1hD8I8DjxePAl50/vKS5UXrS4wKm4aeBN8fs5fFfEoRPAcmjxBi3rAzoCF0PbvcvQn0Cj&#10;jsBRO+UzjOplKgxTBa6yXEAqS+BqTXVDyXIzg5vbqU19OVV6L0VbtsueEuVGn2la5suxbq6X6oDg&#10;b2R45OWNXXjfLrZX+r+pvl4z6T9Q5b7X6nX88rFkKjioLrepi+3UpkElWBrhpOsjwtUJr7hm8rJo&#10;y3x4TXURTg65AlRen0AlmASgAipxvwSo6sAiIJgGJCJPuQdWKN6bYpq8LOWx/TqcMrgEm0ZAVZ5T&#10;9qykMpAKEqQEqoBVeFYEU/awBKAMoeY2L2whbWdexrzsqGZOzzDJ0KAIh2YgUVutR09MM1Voe9Wy&#10;xrLE9RuF7QOAKvN3BKm6yKFl/nHLFP/oICMBQ9NLMRig6uYLOM2St1J6WPHulBQGOZTHqOoSnOgF&#10;Vaq8KR7caMMTw7EpHHR4TYSWu7lFAIWi/vIyfqdlFlzSCMOf4V7N335yhI9V8RMghNUfLj/UgeLv&#10;VQEwnAPwmZP3Bqj29M+A8CVgzgUoYD0MMBFOnFGdojf1xDExu/pzJ+1nL50+sgxVp7f2uysOhVc1&#10;oXwJmF6VQz1Nr+QXLC903ACEVnnTADZS2UfvOqdhWZQLkGH5Z3jSjCmaKs9L0BHgaDxYZp51mluQ&#10;npJEg5XL9ToZPyobOZVp3FRmXm1Uz9+TkSUcsmiYlWY1tEnii8fcVrmstp6UIw3VVoD4tvUySKjW&#10;ltfr69tUG/12XiY12xYBqVTr5jY5r/+osSx5ODGu1SgtkwfULN+a/LzhtxrPOfOxbgZZ9cATsKtD&#10;KovXusOqgJTkD2AJJt4TUQIlIMSUM0T4C7aAA0HFeuW5XOBgfcAtHhJ1D4ZwL/nM6YAi70n+FpQB&#10;lqFVB1ZAqfpN/a7PWJHhhPwnHItCO+43x680UW01YS2BQ/jQQ6qgJBFgTAWvDKkSUMonj6oCCDyn&#10;O2DDfzYdoNDYkeDAOgILNotC+7D3tK2ASxqDyvae5bqtz220DvXvn4En+O0AVsCRvx2/y30JeNKh&#10;+ge0zD9u5ljKVPNZHehl0bOiVwUjz/kAI/KPG6aWDqqo74S8rryzhE7OV6CiJ8U60NhV1BcHOcQT&#10;APEJgQceMKKxr8azJGyL71QBBv+i24iDQFjxm1Hv3TDVu+I4rRJh9acrCaqDPaycXXYcY3oFsHr+&#10;lH09mo8AYmTfU8fByzpmb/8+1eNHUYDZ0Vy2ry977qThrpdP2x/bGG2/vugg3yZnVyeo+Jt/w2//&#10;HZ5dwArHhYEVABW/BqwZKyiBym9KjleVUAoYheek4AqmgBWW6yun7lU52AJiVdsAVk4lh1gBKoam&#10;8yVNTn8TKdqgLspcFoZJxokpjVYuM/02aR3J64p6GeKyPfICGg0y68r1msgNt9oXxruZSuNerNOa&#10;2K6ZJ1Vvk+sa8jVp3+vSvudtUK15cWpX/m+pqPNtlMEXPJYVoKqADCqW5eWtKSCFPM8BYcX14Alx&#10;GiTmWedjTy4swzUjWNHjyrCKrsTI83rN8JpPaLEO13eMzwaoBCkqB0L4OBJBAOM+hwENMPiClYBR&#10;l5aVICnuvQpW+J0iEEK/o9/M8GJeUlneUq4PeBX7WewDf1dTL5UpvDEFVPi0SfhPASlChz1N1UO8&#10;ADQL9lZ5LcueFO2tlsuravR0CAV2uUU3m0AlWEXKcsCDUd4OLHpC3AY8J+W5L7ne4VXIvxyvNkW7&#10;ELcV3XwBqBB/W8NQ2hdqGXaRRVcg35+qugCjceyorwDlaZQIqoBWRc1K0SWo7r/WugFDGVwAGT0j&#10;GHT/1D0PMg62lJ8cKLZnqnV5cgKW2F88KZDG/CIvYUUPh5PI8sOKfO/pN5fwe1UZVvv7+1H8BhU/&#10;mvjMCYTWvgDT3u5FUU8ftx/qhmM5P1kf71NxstrXzh7lHhUDKtj1x+mb+FsMVQ+varrvm/4bv2Ls&#10;3X/eHVF0PQhURTegPg1SwYqqvCkNNke3n4BVgSpDSWDKsKrK3N5Zbiy4Pge44wmXBoRt2BZ1kDyw&#10;DCiJ5daUlzcY6qLMtDWDntuU+SbK67QGCP2OlnkKaRuCgfJ1NUAC+VzfIC7nNlJeZarZf9G62p62&#10;LbHbzz8WWeTrXYFUrsu/r+XaD0n7oX2p1zUsK7ryBBuJH9dUPoAUYKrKlXQtxXJCjeXkXRUeVQZV&#10;3BO4RwpwZFAQDBlSJawICMrBoS43QkNlwordepzPr7oHBSxBShKg8m8zn8EkeV2ekaIof3YvQMXv&#10;UQFC8qI+A6jkZX1Km1B09TXr+pMtzDZQedlP1TPfsKzwqHK3XNkVR0DAtlOal+998uCmqZ765LJc&#10;zmVaB4pJa9k9GF2EebtKBZ96WduIcmxbkGRecCphBZjy0/YeDVgBig0llrUCyUsIVMEUEuHktMXO&#10;MyUkGPmXx6zq4MqwKst3QfSOCsljiqcKqToZTAU6gYr7wt8nHBxUAMXfbuAnQKb4Bw8JEX5YkTNK&#10;MKycH0Tki7uvnzMK0BnpARIvnDISEDqghNbTgNRzSB1gABSnUnr+1JH2wukAFSD3+vlY//zR9s6l&#10;B9kfr4LXdnUBKveocNJx/HhsOC7nHiGjenjR8m14fjunFVgJTIRQo2cVZXpUupl93rMSUBWQKMGr&#10;NVg1dL8AWDIcNDZ68vU6pAKTugNzl2Brhi6r3o7lvFxSGzeSrYnGF5Kxz+s2M86qqxv4vJ2cFyRU&#10;V2+TQZLbuIrfpPL/0bEq97W+HpS3l38j73MzUOXflNRWedWXv1/Lq6x9zHUZVuEJnQNQ0VNimoFF&#10;WPEaO9vLup50zcXykK6/UgWseE03wIrAqMGjAgIgQMNPCBT5PPbjQQuEQQEFqQQOvBz+DiH1KUFW&#10;QImqgMW20V7rMfQ9lzOsNH0S96HK8/0pdttFt55396HM4QDfN7SlMqCysu2jrROQKAdSIbXTOu4A&#10;AFL1cSRB6j+w9bNg+2fdEjOeS/+G/ZwFQPz7lqlIp0XbAjL/gTPgXXeQd+OxDNufgURV7TOc6rAK&#10;RZdfxZwQuQNQ/XQaoJleCi7fp4LYkN5WgCo24GWAwD0X1FH6Qf55unRcJmDMgoHWAWQdy1R4XtHl&#10;x4MusR3r2IapTkz9wGubWl/bJ6DCmyq6/gCqv/wkvKl3fzzZGJXH70n97rJD4VWNN362g7B6HbDi&#10;mNWrRVcggUXRa3rxlOE+ddKLpwJQJw93gBFm7k2dNSrGqC4e5y8U//EagOrHk/CbANWNMf+fuv58&#10;v/k/cGHqxpl9P284DhSzD/4M3CiRZ585gSVxks66YrLOyLONRxBCLHv66HkAGg0GjGMCFqUyDQWB&#10;WBmNkGCW65WXkcldgnqBWN0/8x9vXC5xObuG9Bsa1/BldcNY5JsZYi5XG6V1Q8yyUtVL2ma5vCbO&#10;gDEHRjhmcg9QxLgRx7YIkuplYabc/9guxW1S1e9pH/XbucyuOHazab3GF4QbxfaCVDNYUc3q6lKb&#10;ah+qYyrVl8V/5DJcDz4mxWshuvSUerdgMWZFUOUHHaWUllElpJJYz4e3eY+y9wCg0Jd7CQO+r+Qq&#10;vJYCCIQAvRV2qXm3WmH46+3q9QRR7hLkOJZ3DRZ1hJQkWMU6sT8sU34/F3kqAizwm7jX5+A+1yS0&#10;/G0BJrr8qn2lCCqlFG0eFQCjLcwP7YQUt6X3TaOt2st2Um5PUaY3RMAwYo+QIQRoNznjEHvOBAnZ&#10;fOo/tPNUARXaetn/CjSNLOAnPpwJxTK1y22Uz+tK2r64I/lLwfSkBC3m88CWdvp9/inIYVVsNP+I&#10;5xOQCBKVBSTV8+AJPMqrTX15Vn05t6ff4Eu/DBAhpBii/tfrOUY12SePdUhdcZgHPrxz8cHe/UdQ&#10;MeXM6C7AitF8/LIvRWARUpSD6zTOFzi6CE8/0N4+P9b/7eWH+iS4hBXhGMEqFah8f+EparYKPdkR&#10;VrPvp1fFp7oKUP6OVQJQrpe+DVauAlYZTpoBIMNI+WYSqKQSVDBcWaV3hVRt67CaRyMIMGkb1ThG&#10;LFObbDizwVQ9UxraeptmeRln1Utan3nfDutRpzEilQUqKV48jpeRuVzS7whWBItglfeL/1F5LaPy&#10;PjJPmOSy6uqqr8c0bzMvz/uRVV9P0vLGepxbgghAIpzkTTF1T4pScAagk2FWB5KUwZVFr2reY3hQ&#10;e/QMh5VPIMvxKYCKxlzwkVFXUEJ0qzUCoJkEq/C6qkCIHFUoCWAxPlYBi6mgJQ9My2NsCr+F+zx+&#10;S8DCg2qxz9zfGJ/SfwhQUQJaQE3QUqBFBaFQBTUprydbSY+KNroERRHYQChkIMjeKy/YyNZnmy+1&#10;Bpz6coq/T7GO+5TbaB2m+m3luT9pzCrS2NmAVgPAfJwKKaQfyDvIiQpnFSJEJBrreClYH+KKutZU&#10;HtwmUhttm55UeFMRycgJef96A7v8JsCb4mzqBMmhHpn3Drv+AKu3OU4Fr+pNdgFCDFt//dzwktgd&#10;SBC9dtZo954IJor5V1H32rljADaACtv4zWWHFKAqvv6L3+Xvcz84pqdZPAhZf0eMT1J4AtMFHnMB&#10;Vh5Vhg7rBDDVUQJX6UGlVPIyYCNQRR7bYbchDIHGtrSsmZpBSsoQksoXhyF5S+UyGTvkub4G3ksv&#10;q2iTDaTy/1e1ZphZr9/PdbldgAjtWMc2XJ7UCCwCrZr13dNCgpWMeg5OUD6LU1xFPm+jETIqN4NT&#10;luop/q9m9VqW1Vp9XdEm9luwcm8KwCGMHEgox9ySUSfwMK9rT20lAasOLsEqe1aflWNPASqJBlnd&#10;gGH8WQ6DT4OtNOcFKno9AoyAI+U6tdF7WlpOcZnK5f5JBVT5e9qHvC9SvUwtDR/mA1Rqo4d41uW8&#10;2uR6/05V0QVIe51hkO1/VoaVIKP1s+1XG6VZDYxAntvMy/O6kn437wv3bxmfhghydxCKMhrSu4LR&#10;ZcpyhLFDaMON+Z/hxosf9Z0CqFhmgMMHd1ZeD8ekqrGrDJ3wumjUeXAJJOaZ8gCrrPaSoOkfUIQn&#10;w663v8KbYjecd8ddfZj94Yrx/tXf3wJQ/PghRWD9Cp4Vu/0IKnYBvnU+Pzt/oMNKwHrlTMDJNcqD&#10;L15D3Rvnj3HIcX1Cil/9/dM17GKMbr+/3TjVjw/39z/YRx930xgV+6Vx8XrfNC9q6GOCCxe5IgI1&#10;bsVlKufxrNlUGWhRSTNcUIISQcUuPnlTMhaNCpjlZfUn3oYyUxgqyecTdIXRkfFxaZnacxlSjntR&#10;PgN3kV8KaoVxXFqsr4x9hoLS6C6r4CeDnVOK3iBT/72n6U0Vhp3tCqktNb+c1ik8qwaoMe/bpqI7&#10;T/tI1cuU9p37y2jI/LuUAJrL2heCi7/X+nFqrvgfjev5/8d+8Bxpn7Ly/nobF44dvSq2Kc6hn0c/&#10;lyHBiNdNw3VRXCf1Oh+rQsqZKggqXv9zi25AzjDh70MxzFz3ENTM6FO5jqBQu7oEET08CkwZRFK9&#10;3l8sLvJcl/ulvMrcTxd+y6H4vwBLEmwycASdZm3ycqZqo3ayox/SJiVYEQYfwGZzbIryYIoCFLTt&#10;nqdg09xBSU6Kr4vt0OZre3lZLmdxmcTf4Poqqw1/X/XMUw5ShxVWotGXPOqv8Kj0KXv/SjC7tbSB&#10;wqPhn8jw4I84tDjgdkcs0/tXOcDCDbqDKryw7DVJAtUseWs4KPpjIm286MsuvyPcu/nzNezy48u+&#10;8Hq8y48Rf+MKHeTjVG/RowJ4pLcAqjcBqbcIsAJWhBYB5hBjG6z/5oVj7NeXMSydoApvir/Lr/6y&#10;64///32eUEDaI/4AKkIqBlBxoeJJ7lNctIIVb0gqxqlCnGpJXzXN0gfkfLnygJHnOQjtAlBwoyvs&#10;PWBEBXgqceyKKQ0GjFDZjgaDdTQmMFSFVBdPzjRGNGQMaecTNowZ2sTvRTsPZy7qG7aBVF+j1Tao&#10;OqikypjmPI0ngRBwCIA1l4wzxby2k+UAAKhyW3kxDfI2MWZFaDXApFhvEb863ARWWRkAlLoLXdpe&#10;UoYU2+R8MzVbpv+tZTqmqtd50LGlcjnaIg8IlR5VAbMSYgW4BKIsASmXdS22Nmu6C7Ca91gFLHYF&#10;fnwvjDA8KBeMcWnwOe2axEAt2I5stLMEijqsqAysb1NehyKclEpx38dvZGjm/SBMcl1epuUZRDFO&#10;VUEpt5H039VGdR/Alioi0G10AQYHhex6IS5jG66jEHNCydsWUFGbXFfa/yJfr2Pb8jfTOizXt622&#10;lDtGt0y1Zdjlx+mWcqoGkn5Aonc1CwAhsMqUwMIyJ+3t2AnOEYU/G3AKr6oS66nwrKioq7r4KCc6&#10;ti8Ycj8qSPF7VDEm9SdAip4O9ZvLDoUXNd7eBmCiuw+wgRT5x1B1wuv1cw5wr+pt1hWweuvcA+11&#10;eFJs48I6bwN43oV4GTyqKw+xP1470f5y/eHe5UfpGPD9LkHK36Uquv38KQuQUncfQRVh6/Cq8LTI&#10;7j6JXXw5n7v+mM9Sl1897+XUBShgRVg7jYTqCSoqyurGa63sn8ovvCCfwT21UZej5wknB1Ql70Is&#10;ugdzBCGVDWjdmNbF5RLLWj+LRpm/kctM2Z75utSu3r7eTrDSmFX1Am4s5yS0GUQy/FkCgECrdZv/&#10;XqW8b/Wy8ln1dvn4Kf//Ih5n96hqsJInVYcV22RQNQOWiw9ICVYN0EqwysD69H5CAEad91dhrAko&#10;il+5/fjnjQY/K9cTIA6s4r0rqhqnIpToORFCvIfRHvexYJW9qKaQuidSeYDRRcn9qiDDT9ILMKxT&#10;vcDGspaHtE4GFMHV6FGpPq9PW8puwGbh67TZGRiCiyTPSe0FEirDJavOi9xeebZRu/p2tVx5Mug/&#10;YI4HWOTplUIVrLQS85yOiXnSVtF3ZdAFwVLsLLsB5VlFiDsAdTsOGhSeFg6Ew6mCFesohxK2S6l7&#10;kuNA/LovZ6Kg/H0pQOoPfGcK4rjRO5cCKA6pgwCog+ARjXO9ft5YeEoEVcCK0PoVgUUQsQyxzPTX&#10;F4xDPgIn3gboOMbFrwf72BSnaLr2MPvrDZPtbzfCo/KxqQAV958vJBNUH/3iONxMcXFTglQFK+Tp&#10;XeGGEKwypFTOYl2GUV15zMrFAAzAgxDJY1cER1XPfJSzMmDU1pehjhBwpbZaT2WfsT2VS3F7BaAy&#10;sGRQVaZxlFT+NiOr9euqG/Jmbet1XIddc4RKeEhVfUyUG54VYVV2BZZtmHJ/Ccqlf0v7ozT+O9uF&#10;N6YuTKruoUW5cVtSrlO+teOSj5nyOsZMeV5Un5d7mwJUhE0JqAysYqyqrtKLKgClfFlfg1SGFQMs&#10;CKly3Aqw+qSAFd9LkoEOWDGFIQesaOzrEgQEKY5Z+btN2JZgpUALKQdaEF4ZUFl1WH12b9R9WvwW&#10;oxVjPE2gYsqvSERZUNH/qZejTqBSe0KqCoPXOhTtKmcE4nJOtkBvjKDiLBZS6WXJOSgARvstUAUk&#10;Znh0n+pKG1+ARGWJbXK92okjqqsvr0swo3NC/evmKTE3YCigVQeXVlLQRf6xgBQ9qYCSB1BwZ/mn&#10;mIcXFXCKfNYHlNezLbbHyBSfdQI79tMjzbsnC0D+4ybOWwhIXQev5rqAFAMnCJEcNMEuuzcuYLce&#10;AHXOGA+WYPrWuYRRiGD6FUBVdg9eCGgRYByPKsSIwd9eeojPHejz+8Fje/e6wx1U7PITTP0k/xyw&#10;Bag4RuUXqi7Y4uKld8Wnsc94UcurSmkAqhqfaq6lPSuu98l97FKMcHfVE1aNY1gVsJjq/a0wGgGU&#10;EkhFG+Wz2JbGp8HQuAGqgKV8CahCDj6BrlA2jszTaGcDqHw2mspTMrjZGKsut2UdDXm9rLZlqi8h&#10;P4Vl/kVkGf8CXGizgLB6OqZ30naq/xD7zfYsc5l+N7ZTAcLL/juNkKFymf9DZa2Xlzdbl1JbQreE&#10;SXk8CdPq4aAK9KiOrV4ryC8BCz71clPBY/o2ZTiV11KtjS+D4j1C5DmN2IOVl0MIyPDLsMvTqIAQ&#10;oFKeqdajIhowuvCyt6TxqLoHpS5AraN7nOJ97l4VvSnCiUB1RT09Qe2nws3lXUVdJe1rPZ/rKMFJ&#10;9SqXAsQdTgQX9Al7fFBmt6B3DRY9WbMKR0ESmLLkjckzY52Ak9sJNnl5fi0qFPz4gO/p3lpfRkiK&#10;PVWQ379uSjNYhCpIVYplEc7OH8cGb0MZosHWy8GVAmCtgSp3CzKvAyQA0GPh1E+EVHT38au+/MTG&#10;ZP9Y4h+uoqcz3t65LD7tkaP7HFYcdzqbClBRb57Lrr4QZ5rgRLMUYaVxLb57RUgx5btYv5vJT4jk&#10;aZMi0k+epEAV3hQuGF6QTWBF+YUNEVCClBSeUwUm3sQBsRjT4s0a41UBI4FLHlf2qNSmmtGCqmAl&#10;UBE8Ws5ZMgSZDJ2lxfoAVUAq8tp2Pa2vzzGuPAfhvMIwymjSWMqotgaraFcz+k2kZWpXV26TYeB1&#10;BaiqsSuCR1rao8nbyMq/9W11eZuUAii0LLeV6tvJx1PLY904pt8Gq+qYUwVoC1gt9Hzq/sM5J4wE&#10;q9agtQDnmRKUmM8gyvWClYIrtFyQaoQVoUEvKEChWR8kdrOFB1PV5cCG8HKi7HluAzDhtgSn+phU&#10;BpbaqE73dr3O963YbhlgVfwm0zpcVNZ+qqw6pmpXXy5xuXtQhQijj+RJFbD6uIBVblMHl6cFeAQo&#10;wSnX53KGVsCpcnICXgEhzTOYl5MpHm2O5TmV5EC9fzND1wGiSvBsfOwq5gf0OQILWKneocU3igtY&#10;5amXqAAY6wgh1hFEkW+mWI5tAwLs9vv7TRE0IUjxhd53r53ss0PQm/rNTIJqvP3qkoN8XMpD0AtI&#10;vcExJ4afQx7FB3mwBOrf4JRI8Kw4FiXvid19v4F+Dy/qd4UnJf0J3hRnvSCoOF0Tv0Wlrk+eVE4H&#10;JW9KcPKIv0K6wHXxZlg1AotdgwElAUugoqKu6BoEWD5nwAWgw1TBFh5UwTxh5EK59K7OcUgJRAET&#10;QiZglSGjvJRhk+sa82FstD3mA2Z5O0gLSFEyjFIYWxrKMKbZuMqAxvK6aJxDaqN83agzzb+pMgGq&#10;dmpLZYC4Z4XtRp7Lo10AYWmI5O3U1axN429V22QblaN9Jf7XCFSJ7aibkMeS6+g3uO86luH1xTpx&#10;DKIcx1tlelNSBSM/p0whRoYq3xDZyQcYAi3BiR4TQeQwKsqCla4d3zbbEUqQL6ulcx7GPVK8A6Vp&#10;kxw2hfGWoa/DihKkFOygskLXQwRW2nZN+T0rrZPzWR6yDjmkSs8qXtTl/sTYVWO3YB089Tr9l3q9&#10;gCdYOaSQlmV4QvwG1UfsDmSaorEzrNhW9QJSHVS5Li9rBit5T6EAFWdpp3KbABnBFHzR56oifqKC&#10;FsG2DKcDojg9EdOARqV/kYLcOH6sXJHTL90GFV5Uo1gH960w7LPkWjZxNwU7gpBzE7Kr7+83Tq28&#10;KcDiz1cfbn+6cqJ3x/1u5iH2m0sPtl8BUm/DMyJ4OA4VgBrtoeZ8J4rz/BFUiuyT2J5dfpS8qN8i&#10;/R3SP8Cb8nn9+N5UMbdf5VHxOMT/8pMLSNGr0lOTwwoXKcPR+TFFwoqAKi/eBCsCqhFYAasMJ9Y3&#10;wiqgRBgIQlkc/1IqaFTL4YURblifEqy4LCDzv0NKbSRuj8tiPcEp8rmsOs/TmMEo6l0c5kM0liFG&#10;G2ajGQpD+78purLUvgIB81lh2DMAGttxmWDW2IYpu+WYVutRXIcRg/GV5Nh2/g3lc71UX57rpagL&#10;8OT/qXy1X0q1DQItjnPjsYrtx3HXeQjx3MiT0rlzYGE9LtM2lM/rSQ3nPal+fajsDzkNYGJvQnhU&#10;vP495SsavM6hzz3wgSIIYMg5Rgxx5gif1qi497xLrgAGU83TFykAxHvwPtQXY1aS6jR2FfWxzSx5&#10;VNw+bUH5YMqXgF2xD4KVYKN3wjimlCGUoaOyoJTF9mqr9kqVZzvOWkFYuXdFjwqgyrCqA6tU6upT&#10;KuV6wiYvkwQjplW58q4EKrUjiOgQydtib198riocJfX+wbOSF5U9rGjg0vJyPAu6FZ4VZ8ttBVbx&#10;OZHwrkLVcr4gHB4Vp0gK+HH7/N5TOTs6valrJvlYkUClbjqKXXl6P0qe1MtnxDRI/gLvmZyJAmWI&#10;s1JwOdsqGpCwcq+KoOLks/Sk8Dv8/Py7RUg694WzYcT8fjigPOhFxB9f8uUFqIi/TyhcpIJV/WL2&#10;MtKAU12VJxVgirLyIUCG0CFw4FGVXhU9JsKjyPvYFVIBK1RBRvChoeAyvqNVh1QAqBFY1XqRNmpp&#10;49MYCs/10Y4qoKSneuZl/EKNBjrysSyMMsuxLpXL9WX1bVUGfOm6LAcPpDaRCibMR73aab1KqOP4&#10;F/LaRvN2jW1yPtdVIqxyGmH20bZaRlXbqWBFCWxcTvE85OXlsSac+OBQnFf3sNiGZdZDysubYoCF&#10;ltGz8jGolCrvUII8bJ3rcX3mIQFKHpWgJVX3A+8XPuxpDItA4r0IEOAeFDQcUkWZ96DqdX9GnUAU&#10;9QqOUl32tuqeVN6Wth1imduKfajDKgNKZeWbLaciwi8U3mN4Zyx/xOCuuzj1HG3rjCIf3YAClADk&#10;ckjxlaHG14aUZ1tK8CnXg/J2CBumaqe2rJdYR88qPCrYfYeWvKrwrCrvKTgQnhUhFh4WHRmyKEUD&#10;BtGygmxyzzjYFRtkN+D7t6lbrBFGAhjrOS4lKHHsSm24jCIEuHMUo/w0NvUXgOrdqwkPfncKHhVn&#10;iwBUqjn9AlblC71nA1hnHWCvcZqk00Z6qmmT4sXe6t0pjVlxrMq9qpkcB4sXfONDiZMdUvqel16O&#10;nsWThAsgh6VLhJVAxVSeVcPFDOXuP+XrARZ1cIV4o/IpM6QxKyqPVTHPqZgIInpZ8dQanlCGVtRH&#10;l53gVC2DUUmQqgAVT9ilcUHKbTB4Yum2NHaN9ZzBIoxjSMZSBjIMZtRHV6HaxfJQBaBqeTbO1fLW&#10;JOPPfF6/Wh7gK9vRU3KPqREi3wagulpr2zrwlpZ+O+9DVt4O/xfTgHY+ftVx1H+PdlE/90mc0yfO&#10;sgVPEVABLCrGsAJiAoykNlrGa0PAyeNWAlBd6gGYQ08/1Tdr33h/8N7hAyHvMd6HiuprBIfuP6rh&#10;4bGQ2qm+nmob9W2xLBDSHrBOPS3ZNpQCfNQNSfioK5L1zAtQGVLKh6cUYKJifsCIBBSkVEdlWMmj&#10;yp5VeFDRhnDy8fdivIrLCBkBS3Cqwygg1BjSLtXLAlL2rCpvKurVpuJNJQcZ2v4/wCpW8h8qxqzC&#10;iwrwVCDC8qLOjXwRZKHlgpVmxqjD6m/wqggpAYuw0jgSI/QofjJeARIRfj7G3jxnNIAVIqyUj0CL&#10;ABVB58EU/OYUAyk4VnX5BPvjNfjNH0+xd6+LDyUKVNzXCBA5AScRJx4Xo8apmOcFzQvxQ16kvGh5&#10;URYXc9ObgnXFzSZoRTeg8rFckKryfLKsAKW8IFUXn1zdABSeFbv/BJEYv6qAJahoOds3QKZc1mik&#10;SsNUrEfldbRdppS/mwUDKRBVBhPt3VBiG0V9o2I5DW8Y1mqZys3Xa1Ruo/WYsj6WVfvS8HuAFTX3&#10;CYDgKXpcsa7gUG2TdaHs3TSTlrUGqvq6LNf/o8r1dhK3nT3X7D3xHDSO1akNzitANY/AQls90MS5&#10;DBhJGVLNYEXlYAqqHMcqymwT1yhUwErelbypKs+U133xAPcw7qOH8AAI7yogBXA4sBrB4vddKmfV&#10;71GWpfry+naYF4hyPsSHWalYDpuhcTOGrXOuQEYDZijVxXp19YUnVXlXGVoZWMrLc5JXVYKK8PFX&#10;hjizUHhUJaSK4ZkMqWYStHJZkJIyrOhZCUrBEgbsMSV3Kr6IMUolZ9SNU/ml4DDMEst/T65YtQGR&#10;MCI81L/IZdyJ7ObNKox8iAeAhj+6DcMbq6ZwihnSp9jffPLZ8Kw4XsTPecQnPfgJ+vCwGAjBsSWC&#10;hl7Rby8eb+9ceJC/G0VY0cNyLwvyMasiIvD1c8f4O1fx/hW/O3VIuU16Uwqk4JeE2Vfq/wv/MZ44&#10;jrP/3AlY3YUnHECp6cV5Dy5CzqDOGaGL9FNcjMz7ZLUQ+6/zzUBxO42gqt61oggkwS2mW4qxJ+Z1&#10;I+vmjRu6dYgpYlCT4JZ1DhymAg4M4WM0TjDiJYjYJuAWKcvn+r5UMNP6URa0JEFLUsSZDGYFjcjT&#10;oFJaXnVpBUTUXvCTwQ6DXG1XhrjqAottyrhX+8I0xmo0OWt4E7HcPzjo60aq7el3CQep8beiLddT&#10;t53Efdf62p/8X7JyPX9DUYP+H4p65XVs41g3i9qLc8uUgNH/1nKe4zqQlt5GwEntlFe58XqJVNuN&#10;PNMAF6/jupaqx/U9HynFz3NQmqev2Xx9OS+xrHa5XuL9yFTrNkQGYpk+96FUijI9JXpJjZ8oyWJd&#10;fR5DAqnuWWUJWspL9TEqhqnzpWi+c1YfoyohVcBFMPoIkGKUYARfVIDS8g/obfF9WU7wANstEAlQ&#10;GVSUys6Aoi6Ww/b7Rx6DHcEPcYWsCVVBFsEX1dNx8mhAwkkiOBxehbcVHlcjrBpBxR8nrIKehFWE&#10;toenRWhxglvp3wy4wJ8OKAao/IXfm6fae7UwdZ8+ibpqko8nObRmHlaK4KJ+c9HBJbCotwGjMpji&#10;fMAJoOKLwW9dyPexADeuAy/tDwykuDpeLuZMGJypnfoX9mcW99VfbMbJwkknqD7CU9BHvEgALLn7&#10;GVrKE1Cf38ebIVJCysvMFzfD5/fzZuBNkz0s5ulNVaAK6UkyYEWP6XPenChzvUZYVevWYUXV6337&#10;2B6/lVV1FRI2NGY0ZAJPGCMZntxlKAlKOU+FwQzlsgyqoCPR4PKzI4JVVc+UsML2Pd+oRoiE0Q7j&#10;zXKlCjgBDO1HhpUMc8wsXhj+YvsZQFTAqREs2nZjPbZTel7VvjS2CWn9rGbtmolt8/8RWCiVI+Vy&#10;7EMBl2YSXCTVN6vL9bymVM6QimtH4rVUASnDSQ9iDWUow0qAYpkpxboMLoFGZYl1ghHv2Vyf26vs&#10;wr3L6EF/N8uhc3Lx+Q9BKWAVwAqVH4GE9D0rgkqeEesIIcEqwyirDit5W8oTWIIU0wwpgUsAahAA&#10;RVDxkyEf0tYVoCJgKK8rYOWfFynq2a4OrKxggbwq8OG2CMgjtLxcAoueU8WSDCvxRr1870PLEBQU&#10;w8YZEehRgd6oUd5NyI0ATPrcPfMEUHT9QdgBek5BVoKLKna42MHYydhR7hRh5cCCR8OgBgJL3pWL&#10;QAGwItgCwLp8gv2JXhG7BeFdKeycwRK/vnBcGUDBLj+Koe2cfFaQ+h09NMCPY1T8nb8QVAAlf98P&#10;Crs43QssQtTvxhPKL3Ah4IL6BODxFBdspAAUpAALT6GP6IGhXIIIF3sIAHsAkIGn9TnANJt53hS4&#10;OSIiMEATXYMCF+sL4UYs4cWbEjdtvVx6YTVxcPtzlXmDQ8xXhqOCzxx4Xxk8bCOjE4YnAjGo3E5A&#10;8mAKGCtqDsHDp+iiLHFGBBcMdj0qbTaNnNdFfcCpAkWGTWWoAwIBhMrLYN3sx7HPxbrxG4RFtOHn&#10;TPxbXC78B7QhmDgRb3yunfX6Lf5u3g+0LX8/RHh5V2G5jpbF+hWktH7UNW6b+aocy6p9puJ3lgaZ&#10;1/G4Yf/rx3oBthPlqJ+D4yyo1KGTIVNvw3yzdXiNUbxe1IbSdipQpWsOYJvH64szVhR5BlDMfQTX&#10;cxJhNYfXOMQ85R9kLOqY132i+4FBTS7U8f7zICek7KrXBx0FKgGKqfd4QA2wonDfx3focC8DUD5D&#10;BT0mtPWoQ3pNAJKPn+XvaxFStA1oU45pFYAK7yo8reo9sZCgpnwOsggRVOwKxDKOUd15DMBEj0lh&#10;6hDKHxZ5LvvwDkAo5TOsCKoMIf8acAErwUzLAkrZe6rglEV7n/MZTuFNLQ2rgBjzsTxgdZQtwy44&#10;AYvTCHkexltEY7dY5AEtbIByYEHMC1QRWIEfYZ6eFYAVqkIU+afyjnF5M1jRu5KH9ddrkV4DeF1N&#10;DytCy/m1X6YKvqBytKBPWktxtnXOus7gjJlo59MzxSS0fH+Lv6WpkxRqH4Ej9K6KbkD26/JCwIX1&#10;IadIuYdjUwxTr6L/pFzmDZHzEVAR0y7pEyAxBVN4VJHGjeU3F/IxBsYywVVB6X8ToZZnY5dYR0PB&#10;PFMaEdUxL2CFBycohXEJ4xVjWtFWxgyGjzCC6Im4UYKh/Pwx/A4gQTjksGZJYGomLqeRVjnnQ+FN&#10;NRjoZNyjvQx9eG9h7KMdt6H94LpczrD55vsWvxXrN/4Gy1pOaV/mPkFgNAJEsKrWh7F/Ov6btpXz&#10;kuri/2WpvlpX+6z/kNvEf60dR9bhfMnjYl7w4TlnmYrzHHktp1Q/n8uYhzgmJc9IY1R8MJpbeE4+&#10;NsXribDyPK7FYv4/Sd+xyuWIAAwQcftZfs0X903DfZDuJape5yDDfbmUF8V7Ffdt9rAYJciIwAhr&#10;j1Qh7tX4FEEUsOIyhtJTLEeIPdsGtJQXiJjmkPYMJZZj2iSAqMnYlOeR6uVf79YrIOSgKVK1aVgO&#10;8GQP6j/8TD0gxm9dfcA5XmHTab+zZ1WHk8rZ1jMl/JhWNr8ClMClsryo3JPHerKIqXcDsituKd1E&#10;OE33wAd1BapbMKgXXhHFH807Gao8q+pFsAAXFTsXARzh0QWs+Ht1YBFWFbAmuggtBmEEvKKLML/Q&#10;SzBJnO3id1cdan+4BpC7dqL9+Tp4VJyp/QZA+kb8z2L+QfcIeWJwUqgYr8JJBKj+v8rOtfmWo6rD&#10;+Y6ipWBZUgpC7kGUKspCqqjyhQiooCTkfjHBkksIFyGSr6EJnJOQk3NOkpPbOQnl2+161upnek3v&#10;+Yf44lfdvbpn9uzZPevZq7tnpqKrCLl5RMroaP77OpJDhHvxzywulDa3hYSXsMoFGnGRCDgeqYQK&#10;WHWhTXGhEonFP0IvXMDEvBZDfG3Yz3yuFhxl5qw6uIQVqXnspSoDsO60Zj3bMzEfDjHaEWXV9rWN&#10;tlXd2SPh0dPKT0dbzrrsvb475+nsre/7rH1lu+1YymGv6sOAfj77NVrrx7hKWBWw5ucKF49v3+68&#10;XJ9R2xzJ/W3lOG7hUgp7qL5n1fXv2MtHddrM72wDQuvCiVXY7aNlq36pbVWHDsqI6kPk0OAqgNOj&#10;JtI1jzqoLJty/RIpAZObLHUHXERLuzKpc1NzXsqU6Ml6h/4c1kN9qM+8w30sfnDYD2l3zirnrT5k&#10;rsrhwG4DUtqyPGAl2ErHcELY8OUXgQsf3/39Wl7rEDyQNcJKiPFUo4isavVbh9WrA1TnsKpoq3Za&#10;El47Baz6ikBXBRKNGYkJCGHFqzb8TKGVeui+glUuhKgVggpgOUy4LcT4dj19ndfYZz5fNx/tH45t&#10;Q0RSRpB8byMqQbVBKiIq7qtyGDCHAsdcVf9ndAalANHbP4wOyZtB88ZAwRR5Or2dP1IupiNYCawq&#10;k1bk1UFV/xJrjor23DRJlJSR0gCUckFFh9dmW2CFnL8q0JRjqkiq4ENbbB1Ue2dGvhzkdJLHwhF3&#10;6ZyRc1Zlm4BZYVVOvRz26rj7/qYKOkQbCaI8lnLy6zzPdqyxXd83+TqeWijhsXi8XRxf3fDcj+vv&#10;d8OV6zbarTuPzM7l+Tn/HrHd+B34fXq9v5ltzWtH/XfuynuohjqY8jFKIy+kyAuiqqt+qA1tYGr5&#10;6ucBnEhXECmBA4Ao97SL68625oWSotzFNZ5tuLYXWPV8zUuVtAmqyheAEG1IgQypgBJEG4AGlFZI&#10;HbZrsGLeCgCt4BJMAqyiqirvIVV6namQASvA0sGkTbt1WWZBHX/+R/0cZattst3TrH+YUdWEloFQ&#10;8QXe1EhfRFb5GvghYQWYBJXqO+haQcUBCSiXqfeycBAQW2QTB9o/j+iKyOeVR/7y9PKD955efrii&#10;LeaxLodY4g6waol7KCIv5qFqLqra5vxXRFH1csa7M3XIk6dzcEx8dgeVSzmFlZGVcoHFDlbcqR5w&#10;ElAdVFt5wKqLi8D5KWAEdAAUYgiw8gW0HlmxlF1QoXdDzENtQ39LRHUEqa2eoZh0PgUqBZQqLTAB&#10;NO3akI6t24QVztFtyJOuABMgOGTzQmqFlQ4ZWwEAm869HLkOXSDp7N1Pae7L47gostrqY3vaO5zW&#10;YTWPsdIVKtW2vsvattpPWK32efx1vH2/XdRZD4gKRig+M3+z+i4FZ36H+Zv5Xc1rJzXvH5pNLYoC&#10;LhdDaQ+tKfvltAmmniKug5yfWiSsVjvQucgmlMwniCL1ejxSfgb5DUwFovfzVfuV77CiXLZqWxFW&#10;QQrQ2E54ARvTIyiZ72UgRcQlsLynyoUWAKEvtsDWQdVBVnbmsvbDhsJKCJFuQFoA1euBzgalSOVC&#10;LcYzmmLRReWLIxNWiKcZUTY4Yrrqth7NdHVwoBldkXfHkQc0KQA0wVQgqLmtDi3zznnZpgv7K48B&#10;FQ7ycxER1WOPco4p9MrDFXElxIYuP1jDhgm5jJpqiM98l8AEUhwP8uG6vNXYh+2S97H8PM7/Bvkf&#10;/G0NB0b0hIRRBxRzWu8wdMcwX9gd+iPPtmn78YDQGA6sFYRz6MH8rZ/ERcyCjARWiYvXvBe0qgt/&#10;QqrDyrQr4TaiqxlhxTZh02FVHU6qnF6X8OkQOrIpyzjNqp/OEuFk+zY98qm64zkWt620tlvlPpXH&#10;p7rdvNvybENh0oHyYfleVh1MAPY4Wqp6t699VZ1A6gCkDfslD8D7uVCcq1LsZyftJX5vUn7zLQU0&#10;o28UqKIdtz1sKiDdIqpnnqnBxz45++bMW3+kXp/9PNTBk9fGKHdgkbeu5xVl5pnmqz/m/rq4/gCY&#10;+SNlPcP72/BfQchyt/UIagoAzeiqxKv6K+oSTsxJvR0pS9Ndnq6AjpASQs5LAR31NkDbwDShZb4v&#10;njDfgYTM4/eBjvUFJvLcujTrldvLjAxoBpTgivluW9nDwr8LYUVUk3M6bYOpAarYAUCo6GgPK8Ej&#10;oIQUaa9b25EHVrmEfqQ96mM+zSHC3zwa9keIvljNF2ALwDm0J5CE0oRTadbtYSWoSAEUwEKA6ghW&#10;DvkpYcXKQSGFbGf5XeoiajqC1U7jPi1gZdTVYXWkIyh1UU9EluUBpgLSBJYQI1orYH00WB3Zdfwr&#10;CMjjVDt8SjjYuY1tARZ1teS6ysc6h1XfV7ezn35MR+3IA6sevQAKh/YEyVQBpCBT+V4WKpWf+5w6&#10;hlVvN7fb75cy54Bz5Pmo8xVthzrEVnVgsWCCCMpFErlQYkRJRlUFKfpS9NPx7qkOG1P6ZbW7SGzP&#10;ttHnN9W+cj8h4COYuDZIe7lfP92u5nYlHqXU7ULoonwvA6ocWRkwWiHVJazOBbzmEKDijcATVPih&#10;gFCkwkpAIaMjQVUpZSBUiydKrPj7wqir1YGsCgQ2DgeukFoldDqAhJA2UiMlbeZJS9im5MoKqA4u&#10;gozbGA+s13GUXP1n2fpawu6O2lBgQGECS/CQTlig698FRoKClPKEm0+5EFxCaw+uAGnkFU+Jt81U&#10;nJgBI1KH9nqKPBaeU8jzClENARJR0UFK5LNMxwm9RSeiU9HBhnIZanTK7VlgkbKEPTs0HZkOO5a7&#10;bh09xEpBlrG/E7AiEuvDgJsAFcOEA1Z9TmsPqLqo0zGQhgNwDsvl6wIIB5TL1nE0DVZZNxyVbbVV&#10;m/pnTWq+i+0KdvOf+sUq58jyaeQy61I43gOxHDydcuR55UilAQ2AE3UJAGxjPy7Z1rHvPiPKR6vm&#10;+kKKrHMfsU1vT94hwa3tkq+y2tsctlzbl21CaqbrPshXvcpzE7rFDd3jnPlaliyP76E47/4e/Bb+&#10;jtkXon/0ob2E0g5O0Tein81y9MGAVSrstkFr/9Tu/ste2/JUCvfD45TY1muh9/eL7ECNVX65z9GG&#10;/LaEPdK6fri2AFBApolVfPPhtfUw216PaJOr/p6dw4IlXuoIuGoYsIsIynwtuGBor6Kqc1jVUJ/C&#10;DwGrfMXH9wFXqSKusufydFYuJ5DOQca7rHqkhYjA+hzVbhUgq6GfATafP11/5vNpq/uk1ATWCivA&#10;JpgoK23FDmzh45c1ECU4U+sjrOdtHAkrBZTUaqsN2Ul92LajAaseWRnZKMEhRIQXsq63QX1bZL6D&#10;RjuyTMp+t7mnkKtpBBDq4OrCXpACWlMJq7HIoi+4WBdd5HxWXAQbrIYNSJHPf2MJqYKOCyzq1fcF&#10;K9NSzWmxInAuttgvgUdGS6RvM5Y+QJWwCtDwVmIckTbh1IE0nycIcCrteVJlGUenbc37T72r1yMc&#10;aX/PVTrW4cD3wknvo4h0zG07VPsqp+62Pf//kUDKcuzT6GNVH3IjT/v187u6zTbdVudg/z2P2pXO&#10;zwmPhgJO1CnsdY7q+5CyopFj9jfZNKBk9GQqZKaibw2w9KXmQglNGO3zakZARC0FBlLkMB3Ke6SG&#10;9tdHqcOr27rWevbjZ/nZK5SUy9ERdS5Xd5FFh1DPWy4wFaC6jkCFD8JOHp9U/mvKZevkfawS8jFK&#10;QKMAFT6KP9vxR5z7qoTSCq0EVNhJARM2yyhv6A27sp35FUi1CjyCkSgLMCSMbEd+wmvmSYUU7Mn0&#10;iXvq2YAO+fXhP8urCla1U3ZIeCas+hCeEZJRknmiJ6Oo0gSUoDHlh1rrrM+6+CfAIgjbdgkp0/x3&#10;Ej++mtAqMdR3NPy3DgOuw4GKIT6H+m78MGzPRucnYupDfyGH/RgGTNiMMsOADDE4zLANPyztBRYp&#10;w3jCq0PLYcA1T0qbHP4LMd/ga0V0VIKsQ0qYzQUW4ewi38vKYTWH1j6sfi1PzX/7Uwxn7Yfz3H8v&#10;s33PW+52tW7bdf5ZE0ir1uPt81ukq3ZgaRBSQKW3q+2wTc32fV/Vtn+H/ffYfweP29+ZiBswKaFV&#10;oFLHsGIIDxtLyDuMjgC1CYhsfb3mkTo8SnHdxJ872zlk5/UhzLq9ttvPR/V9oLy2ts+ufP6JDGmz&#10;vGrXfgwBrgI2a1kYkVIWSB1Wtul+Ktss81NKGzKKAhQFqLKTr5uD95BiWPBo6E+bkVMCJ6Ipn0TR&#10;YdX12lP3BYh4UkX45pyXmgA7EgxxCJAhP9jSh/4U3BmR1YSTYj5oBRSpO5yRVoFqhRWpElYCbEKq&#10;ZGTUI6QOJsBDKqAAT9YlqKIdInwdgDJVgsoyeTqEsAJEworUhRWrEmAhwNSBBaBMAVPC6tnIB3yA&#10;E3ZBZX2WB3yE0c3I9wtpu4hGfYeVURbgOYJVzyvLQIr2gCrtOJwNRgWmnmp3zmoF1BGwkKA4suE4&#10;e735Wbd3/mu5S/s+nftTOu5zCH10HW3bP8M2QuMIJPsy6uBRFQXtt4nPOANVtV3luVkXWaD98ZLG&#10;uT2A0yr/4JQ6sEo8UcJn9hHFACPrVkj1KMc+jwRBB4LXglphRUp01ssunnj/Z/u5q1m/3wcSRF3a&#10;t9GQoV5eoXSRbCe0SsCqoKV9RlAFqVK0OwCUedMNUERdRF8Rbc2FFuH/AkKrgBtph9UOUuHXSd94&#10;+q9Obz4TEVhA6/UAUtdqhxPCCigZJe0hZSRVYBJSXdhN2cdt22KFgFS9/JAdF5ymvYDlY5eMrFLx&#10;gRVdhY05o6gDWEJKeBlNGV3NfNTFCbrGieFkASdSQJWKE9kV9Ru0CFUJb0cElYofzIgKOeeErUto&#10;ASJW4NyIH7ygVJqQKr1Fx4p2asIq9OyXRzk6XeSJqrABpqznKcs/AlJxsQRkEmKAC6CFcnFFiEe5&#10;pMZFlBdEtK3FFzOqAjwMGwqqugernICgomxbXzHC9jibglYp78/iYg+nki9xjJQhQyfUfTRTAYy5&#10;q3BWAboPgMzQ++3xTORJjbyE2erc0551JeawzANI1AGVTjWk3bpus9zbz4UF5ZxRLT4YivwHOO0U&#10;+VaXcrsqF/BIz9sJ3nzCfNgSHpH6OCfyzrVt9QAnjncnhhLZX6QFraGs27edj4oa+wzV8XLeTOf5&#10;4Fj9Dep3umjBRM1VmZ+RVfSDAR2VQCCfAKCPYacvAi00AZV9NFLyNWd0DqQVEqbYAQ0SULYnnbYR&#10;lR28h6pvY9m8n8HnWVY8GzAfsRR1OeQPeEgHaASR0OkLJ9ZFFOYzYhq2+Sgl4FT+SbHgYr2PqkML&#10;4JhPAIVPrAUUFT0hFlwIKNu9MeAkoDYfm7YAVKRvBKxeD99+/cl7T9efuOt09bE7Tq89esfpauja&#10;43eFLaIpFAy4HkHLddpmNAV8GicGnPpwYMEroq+tbTEGwRzKMKnYE5FVAWk/V2VaAmBGWS2iGpKC&#10;knFStSIrBZi6BBZtfdKFT72oZZB7JdCivav2HLJT3W50VWAaUdFI0fzHgq13iiqv9rK5dJ00Okt0&#10;znW+yhRgEVGlWj2dPlOWto8Iywul3mAaF7ar/0ZEtV1cobrYcQSCqTkAJowR81VRtg0pzmbfFodS&#10;/3h7G9KSzmn+m+5LlbvNp7iTAkHSBNiQTrEcYzjLKKMEXIKtwIRD7SDqwp5ONfKmHVA5TzT2k9v8&#10;Mvb3Qle16dKJ4/zPloGnwxdMtkdGV7Ut8hgqXxBQ7ufDxP56+0prf/04+fw6nvPoTttc6Vf74Zz3&#10;eu2m/E79yRNdgMpUYM3+sZd9ijx97CbDeWM133sDWpvog9HfjyIkrwWvFcX1k8AY9bYHTtrdnvK2&#10;nHwsasLmPm17FF25/Zpmnn3FNb+u8uuasKr5KeeqhFCHVW+71xz1KYjhp8L/RNnVgH1VIKDKYb4x&#10;BNiFXa1lYPVm6AZplNPHEk0RIETeSAoYXX3kjtMr9//Z6dI/f+J0+Z8+fnrlm398+s23/uT06r98&#10;8nTlO585XXkIgN0TQAtgJbQCWLEvgLTOTwmsPjwovFAxZeZl0WsfBqtSwQhQAa0iXkVgktAP7B8M&#10;qFIBIp4TeAQpyxNQpYJWUH5AKk/cID7bEaF1OBkBoQkvQbWvVwWfc1hpX8soOxGdh39J0fFZYCGI&#10;OrQqkvposELzgpgAYzthRXsuLP6F5r/REO/PIsWZaMMRmCIBhXQo3cF057M6onJSE1QOH3Y4rerQ&#10;ImUbIzFfp98jLWBVZdrVMKSwcd5MKK06siekNgE/INJ1DizEsNq812nMKw3HXhIABYt08gMKbD/r&#10;kUAAXGXjePZt5nZ8x7nPgsj+M6dmdGibCZ5SHRef1/fZRTv/QGQ+zr9wWrVGWCu0en/qfQzln6ZQ&#10;b2Pf3CARff7tcOhCYgeGkafvK+1K0Kz23AfwiG0sX7R9TxHHRpr7GHJb9okPEFKmBZyCkHIhxX5B&#10;xdqmw4p2JWzle+ZiihwWDF9m9KRWOB2pw0lpS+lfIyUgEFZvRmR1I2B19bF7Tpe//anTi1/7+OnF&#10;r37s9Kt/+Njp11/9vdPlr/3+6fI/fvx0+ZsBrQc+fXrt4dtP1x69M0B13+n1AFGHVQfTRZA6kgER&#10;LLry+D3Aql6NgcH8jK5qWFBYKccS12hrfhAHVMAiz1PaAQ0RVgeVEmBTddL6/JVzVoiyMoo60kWR&#10;lSCjU/SnUwCgnu+r/tY86aYc/ps3/CJhtV5wmQasso522OICKc15KYbwKi0YvcPDM38abX8SoPzR&#10;l3YOgG2JuOZ2lMtxdIdBHkfU7e/+Z7T9eeyHSfKABkOBrhhE7/K0DIZ+wlk5jyVg+rxWr8t7Yrpz&#10;Q1Hf4bK1HduT0kZQKQFku1XWq3Lsv9smMD4YgKrIqiKtfE37kFDoDr8Pr6k9TLS5j8qTXgQ4P6dA&#10;U20VZYZHbaOYR/QzjrSen37OMkUNTl3dJrDsR132pS76UPaj1o7tt9V3z9US73ze3oCCkCDt1wyq&#10;P3u1Co/tXa3ncJ9l1FfruXoPWe5tj7S2dXvy2n1A7Y0ffDHTt34Y8AiZB1IK0ACkGuabkOpaQVZ/&#10;mAtWqR9EBPQ9pj5ImXef6qsAyfMAbob/dg+rbSsAsbnSj+XoRFbCKoE1AgVglXNRT0Xw8djdp9/c&#10;/6nTyxFRXfrGH54uff0PTi9/449Or0Z0dSUirusBqdcfv/t09fG7TteevPcMUELqyI46oLrkSiqg&#10;uVu6XqCqBRamR3lUoJo73X9Qwawr27Zhwak44Ag5FVDqANsDjbqg9oCUIANMpOa5V8ooa0ZYBSfq&#10;hRb1gGcF1AortUILcSHV3NWAj5Aa0OoX3NRse/QU9wkvYBaRVqpg9dZzccHs6uNiDQdBnvmpmsMq&#10;iE37dCTd0aR+EbbQez8PNUgJjgIVMJqwIlU4vQ6X1ICUTo5nyNl2Tf0sRZl9UIeOnK62Xr+qt5sO&#10;f2/PdAz9dVjtgTJhIizc32xDGRWs/Iyjdmq22QOoVHVdRkS9jd+h709ho97fBJup2/lbdSD1fAcZ&#10;NqFz1oeGaIOY88y+M+z2PYaogcst5pEGsIQD9g4IbAoIYLO+A0obsp12t3dbZfvezrSrt1/bHLXn&#10;8xFL2XtkVWlFTV2O2ggsR3DKvofVW9+vCKsiMfxawUtIdWAJKRZZrLAib3lCa8JKbbB6+vMJrBtP&#10;ho9/8DOnl7/1ydNLX//E6Vehy9/809OVsF2PqOfaU+Pt8SEABPSEEXkgJR+wrczARuBDnroeBJHP&#10;petHsOoqKI0NIq+d6IqyO9yLA4CiX8gUbUODazQVX8IvQ1rCzkljLLXmst749y9me7YFMgwHMgxI&#10;fs5VlQRVqUdZtfCCKMt6IZZRVsvbkVTaB6jQHj5tKDAA5CKMhNYCqyw/Gxfmj+bqwIIa4uLZ/9Ok&#10;XSqAJZxURVzRbkRf5RAq3+t0FkjnoX27N8YlyM3x9HxpDgsCRocGkXXmb6KAXA75Na02AKVDRZZx&#10;qBtQWop6e8u9Hkdt3bo9KdLBz3uaJqw+iDrqSx8Ok9mu2ua8XOStP4+kVn00WAFDzpf1ftcu9ld1&#10;ve2UdutyYcsA0vyN99BSvR/Qd1bbUZ4Ubf2PPsefJ0Rkxf1Jw+kfAYHIRdu7tHfbUB8C7EOCXEO2&#10;8VpSXou5zY9jm9HG9tZv1+lQbjuG/vp81QofodMhZR5Y6UuMoMpWPqf7maorKFU9q/si/x9hG4sr&#10;HObrKwH7sN9a7sN/5EvhY4FVQEvfC6isZ5HFXOmHwo8/cvfp8r/+eURanz5defj202uP3p1zVBkx&#10;RSCRwccAVAeR6tBa62GHNvMyBf4ErAAUqsipR09TBbKX40B/E6kb88EFM3bKh00BKPO7IUHBxSIM&#10;oBX7UJ4s6oGVSngxpxWAUoALMK020iNYdWCxOpA6hwSts9OsnacU+e+zZD3sOfRXkRXg4mG3W5RF&#10;2uetRsff6ig/O6MvYdRhRTsvoq3+uQIVjoK03nVVMLoR++Rfa2rMFagjYFHebD+LC3VIWNlOZ1NO&#10;CAc2obTCyTwCSM5NVVQ2y6wkZK4EmOW2B+Dp+e6Me90q61D/vHLMM9KYzr9AUjfKAqoJK4YBdfw4&#10;9RUobNf309uWZt3v0rpvynN/tqnvUfNS3bb/3ufHMY/dc9F/l1uhD4MS6vXkAZv9wra9XLb4A/Qz&#10;+g/9a+lH9K0Bh5ovAh4lwWSExJDarC/gdDDl9TFS86iDRnkd5oKLAR7e9Ct4hI916zP/rOvqkLIs&#10;aHoUZGQ1IVWq9i2Cym2MrLqibsBqna8CKuaFk+kqITRt4UMHrHxtvT64FPmozwfaxnbX8cdP3ne6&#10;Hrxg2O+NJ+/NlYIJMTRgpS/vgCLt8EErlEh7RKUdG3y6zYfDEj0BJqMnUsFVbZjPAlq18KLaV/0K&#10;K4CELcEUB8rydkSeJe65tJ0vTqQ0vkwJSBXUjK5IC1bVXiCtKeDq+RlllV4n5R/IkLCaj1f6m62u&#10;5rfoJAwXVp57IoBQPXapdSg6F52PjmdnJY3Oi/rFMhW2Z7moSmvbvKi2i3EKYL3Hq0TCDrAA0QYj&#10;LmCGV7YVgQWkDUpD2nAk7/50tBup23RQuV2VcUws3Kh8OaqpAhpOcDjQSHPpezpTHKsOMtIBOIf/&#10;utMVQGzrcvbavupobxtf+scL/UzrnjBU2+rgs/1w9JZz+TewojxE/XT85lFtD6xyXivAdvP5OqZq&#10;W4Coz61IpwQ0VEHG+oqY+mfW51Y79lPHoH3W1T4or/nZHjjVea+3+MZ2nP/2O6ww6vkecfEW37zx&#10;9+f89vQHbm+IfD5madjN55+eUEbr1XfsR+hdhvwYysvhvL2IoBQ39mKr5/hN9YUQ5FlCDoSIlFhi&#10;XtAL6LCfvNYiBTpcV+TH/mkrkOp9VCVfSe+T0gtY5FXsc1zr+ICClRGVw3r4B6AFrKa/cBv+HKev&#10;iHoeMluPU1LASdixHeXYFp8U/ukIWnuAsVSdocBS2QaotAeoaFNvA0Y1FAhkEG0zD6gCWgKIZeks&#10;UX/j6dC/fS6jLuvKhxeUBFWHFep1gOgqwQzcYNFeMOPVCIyElKJMsLQtsOjDgRVJTUCZCq6j6Etg&#10;mda8VQBrzEnVjcOAKurHvVfIAy9VBGZkJagKVgUqBZQE0wooyz3Cep20Df/ZtrfpizCUT13Pex2i&#10;kxlpmbcT9s5LZHSRABGp//QQF6B5LkLSCSsu4KmsX5ROAMhEPvcVF3kuyIi8Ejg6jMrv67sKThdL&#10;x0aqZjn+Rf/8K+EUo104TyGzgSidZDjPXBEIXGa9+XLMOOWSAMJuu2w7Ptu5lXSwrb4rPztUUCjH&#10;r4Nf7eZJK89nq2gTtuNhQ453Hmvl2d7opup6m1XaC1b1/bX37dYIr7fp+SyjcY7QhNB5vv++m8Zv&#10;ug0Xh9YhZKJzbfmswBZV9X5VqwWjL0f79abd7PPjmujC3tv1ayKvpZDRkNFZzR9FGUAN6NCmhhW/&#10;FPuL/FYHoAo6aOY7rKrObbjmve6NokoVNa2+YfMPIXwHT1InwnEpOjDKlAhrFb5mAIl0HQ7s6jcE&#10;5/xVi6T63BVRk2BCPbLaYDXK5lHCJ0Dl0yyEFe06mFAyYGi1XQ1GXHsitn8i8kPXwi6gKqIai/1Y&#10;DXj5kTtOXa88dteZLj18e6Zs1OHGTs1Th4qGHEwdVIcU6QapiJQywoqDr8fKlwCTsNrpAlh1UJnv&#10;thRwGlrh1MvahBaQslzR2BxOFFrKTkiH7M8R3EdUNRQomPIiG3nEhdgvQuSFaZvMh01tEVZrv85n&#10;pYMY6c5pDJuyzvqLRH13ZNhIcXCZH47tg+ejPiCxRk71rz6caQ4ZVmSFQ+1A0fnWNtjK+boP23kM&#10;OlfSiq5mm76d+71IHTqo23s+o7AAVT7MdiyNp47Psp1t+1Bflc/373GS3x87bdh2trW934c8+5rb&#10;7I8hbZyXpn7ejkSdL1Vcf2/V+4Sy71hfZd5mTX62UQIICS4knOjT1mND63WS10YDiMOIGWE1O2mH&#10;VUZXAaJSwYjoSHCVrbafoDqHVQkolQTTkfQT+grvl+oA6pB6B/gNWAk05XZnwGqg6rDixmDKgKrk&#10;cN9UBxe+WbuQMuWxSn1BRfnxApfSfpFgBXBaJaior+ApmBLpbb/6zu2nSw/dmbr88F17hQ0YkWe+&#10;SljVDlyQMaMxgSU5hZWqCKvUoQV8zB+pAEUaJ2rI1X9ruVTzWQgAbaDawNMgFeF2FysBe5knZNRT&#10;MgpULp/vc2DCys7oasIeQSVEBqy8wKynTNrbeiH2vOUOK+eugJXbUhZiAKneQgycalk7wlFUXak7&#10;kIscD86RVV6s9gIwtVqwJHTIC6vUgAQOkzTBxLwJ81VtGLA72iO5be4/8jhhyhwbDrVHDe+P6Opo&#10;H+Z14qtTJ11hUnYjnIpmztvEMfzy7+om5Aavattv/p3bst/e7kgdVm5z9N2q7fyettF+q50rRRl5&#10;7qznd7dulX2j57vtoj5kHzO/9bnoiwIKCSJSywUqbPR//tRVKnQSSiGBY1TFfVwJhAEUwcQ2c/u6&#10;bvIp6rEP583Mb9flABk6BxWasOp2IaVvMI/foNx9B/lKAyosqgBSAateNt/lysBNETklpHK4r0C1&#10;04iujLC6Mtp6JiA10ql9ZNVhJZi2urTN4b9qfw4v+JA3EIc6rIAU00yM0DmKdyW4ErC6M9++q156&#10;4I58fbz2Sw/dnbr8MOmdCa1caHEAK1Q0rPu2ko4JqqDogNQKq1XHoCpYATsELEj3gNqrQ4XHMQkd&#10;AWOU1KG0Qso0X2+PfcBKQAks8u438wNWAqvnhRNl4YSEkWXFxZzAGpABTtrWegClXAZf0MI5FKy6&#10;M+mQ0rGg1enomLwHKx/LFM5vu5+mAavS2MdQAiUcp2mqRVZHDpa22s1bR4pNebzd2bovtznShMGx&#10;XYhMsGCv6OioHkABKwS4rEeACmA5nKd6myPVfl0yX5+DfT3mj6Q4L8rztJb9rc0rbKbme92q3neQ&#10;5d7fsj7UQSWcfGySfbvqiKh8Ejv2ghZK+GyRUMEmgTOioBrGm2mHUm7bFnDsr0OuzwGtuHZXMDns&#10;x2cyLyWIco5pgKbnu7R3gJEvzW06lLR3QPU67YAqhwLDbxltGTEJK8BkCphM2Zb0TAQFAzoJnoDV&#10;BrIGMSCkXZhZfwSrVfDjKmLNw2MR4Dwe7SJ99dGIrF564M4AVOlX3wFW5O86vXh/lX/9IK+Sr7fw&#10;XnoIeBFlFaSAlRJWG6TiA/nwejsv6QQWUCqAcYBRHgsq1qHAkicHUE149WFApL0iqgGiAReiImGl&#10;XbjMYb4Sw39GXtoqQitYbfuMtENKpa0Ba42yTLkYOqwuEhfOCiOH/HaKeiOqrqNIqjsOUhxKdyQ6&#10;GaUTOrKv9ZlvkVUHS8IFsP0UhyisCgQ61e6MaX9RXjj2z98UdkGVbUZ5hdeR49cmGDagRMqQX7fb&#10;vquGBSeEaOcwYIFnrZsQ0rY/FsrCcl+/fn63I79zaoAp5/TauRJYiDLn0350eG4vEG1tX7c2TCj5&#10;yKX9StWC2Aor+rqg6sAir7T1NrkU/blI+zBfAiyujQAUck5LAL0HqAbkanFFRV5zm6rLaC1gAqjK&#10;DgQpE2VVun/+X4dRQYR0BVU9wy/sbWgvhwVpP8QwYOUjbcOF5pERk2DK9viiyGPfINVkJOWQn+mR&#10;qBM4UwWjDiuEr+6gQsxvXWXtwgDUhNUElnVwwwgroZXgGpHVSw98NqB0+6YX7/9s6DOpqiPSuiOA&#10;NSMtVxASnplnYYWLLfjAK0+MMccnwh4CUgJrhZVg2s9TUZ40B1YCCe2jrtKcqxoRlXAhNWpq9lIN&#10;B3ZAAawOK/Zbqwb326+gQvwzAlBEYpkOASzgI6zUEZwOFRfkBqBuV1Gvk3kn/im+HRJUCBipdBzk&#10;cxWgzqOEwzHtTmi197a22+xtAr6DZQPGGAZE86ZjNJ0rzraDhvTI1o9xy8fnrfvQgR859SOdQSAg&#10;dOuXYX9hQsP6zAMR9EJA6YV5Y3HVz5uKO2zI9/24r/0xGM2dR1Y938/bakv7AiW1lrWhfl4R+bVv&#10;9Lou29Xy9ehn260R1Qfpkzw2DNh0WHUorQBDa97+n8/WHJDZhvgWWJmfsAJg2AtWvQ1p2QpMBS73&#10;NWEFfCqdEVLBa0ZIFyp8BOB5l5XGHUABG+esyGekFL7FNkIpwXQAK56wbtk6BHSmvhC2Waa+wwl1&#10;CCHqJpDaMGFrk/46AGXdhFXoqQpglPfjFrSCB1Em0BFSr0Ve5U3BL94/AfXfof8BVA/8ReQ/HQJW&#10;DhHeeboU+S3CeuTu0yuxk0uPRKRFdDXu0ypgsXojUhQH8HLYc6VgiDKwqleG1IHy4FpgleB6GpjF&#10;lwxgXX0qoEQatmvxxa8GzSvPkGG0yTQoTIjKyYkfgDyR1bU42bzvCnABqwTWAIywqTcEVznbDcgJ&#10;HoD1+ndLwNGIjWPI5fBRroUXFZKzDcvca/gw9hf/nN6Mf0osdee5ggArFWVeN8IcGvdIobfiImBp&#10;/NkNwwNiCTdSLqBxgQK+vFDzoqXtUN5AzP1X0S7qEm4jzbY/BkxEU+Pp1TqLyL/PEB9zAj8pp5CT&#10;3ul8wjkkfKJdOP/8t0xdc1r1jzr+mf/sy+EgaYcKKjfDYb73i9iOfLaPz8LRYU+Y0W46znR0AzSl&#10;2CZUy6TLoeZjnLal8zhXtq/IoZbS47BZsFCO+/3ngVYojoOl2LnE/vnYb4iH39JGALDq7/3/oj32&#10;CYB88CvDeRkNApMAYnxXtmcpOwsvGPbbosXYx28TcOyTOa2CUi4nH4sm/pc02nO8v+XzY5tbqToe&#10;YPU+xxDHV98jjun5yEf9rRx2rGOjLs9fHi8rKPmcOv9ZF983QRS/3QdxLmvV5jiv+RvHufXcj98U&#10;sPQyAjSktq+3BAOn6COs8ON3zgfZ0h/KdjP6BEvV6Ws3GY6mj+WKVdKAwwBHwiP2328gZkl6PUGd&#10;ob/Yb/TffHsB/ZrIhwgp8yUAUqCqqKgAw76/ktFPLWFnjquggm6G7T1stM8oqRZaCLaCUw3xCSKh&#10;ZcR0LPZfEHMpu0pfET7GlcbAqBTbZX34lO/9daX4kvAvwgqYEG3dwBb+huiNRy3l0F9GbAAu/BXD&#10;feGLKpICRFEGTgNKBaCCVAEpIJWgCfig8Lkpbg7Gvz553+kNQBUQysgp2xJMfO50naHB0FXWJzD9&#10;82RBiqdbXHns7kzznixWizPMxxAfS9YDTCxZz+BmpGkLvlTgE/kn7j39H+O2PS3ISJf0AAAAAElF&#10;TkSuQmCCUEsDBAoAAAAAAAAAIQAummJmK+EBACvhAQAUAAAAZHJzL21lZGlhL2ltYWdlMy5wbmeJ&#10;UE5HDQoaCgAAAA1JSERSAAAA/gAAAOcIBgAAAUlI25QAAAABc1JHQgCuzhzpAAAABGdBTUEAALGP&#10;C/xhBQAAAAlwSFlzAAAh1QAAIdUBBJy0nQAA/6VJREFUeF6U/XWXXjfWBQ7W2+kk5mJmZmZmclWZ&#10;ocwuMzNDjHEcRgccdJyYscyUDjS96zdrvtKevY8eVT1x9zuz5o+zdEH3Xkln64CudBQy+vZW3Hlr&#10;M5Q++mAHHry3Aw/f34kXH+/B84924+kHjnT+t0/3Gf3yyd6x41/P7bXzXz/bj799xjwB0rme8fd+&#10;P3cAL/i+33j8a9B7/lSA++9uZQG2sQDb8fTDXXj2MT/Ohx69v2Pso798wpec20c6EDhXIXTOVIXg&#10;NRVc+V8w799UAH3Qng+qRKBwIXfPbrGP33trEx6/t90KoZbQSzw9CSrA2At4LvqdH1btVDNd18dE&#10;+oC/7q/56yId690hT/XBs/z4u1vw4Oxm0kY8emczm2vnWAGesTWU6oOqZTD9/tkh+4h9LPBBkZrb&#10;f1Tn/qN/fK4CsSUCFQq5cXw1rr8xgjun1mGU9MuHO/C397fg14+24Blr/uxDh4HnLERw7ZXqgyqE&#10;fVTHvPb7ORVG19yx0l8/dWxQ+rdP9uApWexbIuTaocW4c3QlHry1AfffWof7Z9bi4TvrMXpmI883&#10;4u7xtXjx/lbWdDf+8cU+/OPLg0aq8R+fH3QfJ+ncN7lS1dDfE1mNA9f8x3Uecn3vTNw4MBc39s3B&#10;7aOLMXp8BR6cXo1Hb6/H43c2Gj16ewNbYzNLvoPsIVDJqt8+24t/EO1//3yv0b++2s+C7bcm9rjw&#10;hXS110cJ7A+227meNxYMFaThveUt+GZdG37Y0IGLmzsxyoKoMPeODOPeG0vw8NQK3HljEZ68tRaP&#10;3lyDp+9tIgkn242evKdCrcfDt7ewwJvx+8f78M8vD7BQB/Dv82qxQyyMawF93NjJHqJuGrKzvxwV&#10;CdEoiA1DeXw4OjOicHF1Mz5ZXIMvVzbi8s4BXNnWh+t7hvDwyAI8Prkcj04sw8OTy/Dk9CoWajWe&#10;nl2Lx2dGrIAPSS8+3IbnHxBDrK1a7em723l9M379ZCcLxpYiK/8gNh6e3YaQgphpyI6ciOrUcBRF&#10;T0F+7DTsbs7E0vIY5MaFY0ZlBt5cUI25BfG4vLENP2/uwZWtvbh7eDaeHl/KwizBzV2DGD2yENd3&#10;z8DDY2ypU8tw7/Aw0xV4/s46FnA9XrDFnpzdQKytw3NiSmy8e3o9QuY35iMtbCIW1mYgbdrr2NVd&#10;hFwW5Do/khsThh9WtmJWYSxmFCWhISkaN7a0Y35+HPozo9hakRjIjsFQfiI+W9WC7zZ24taeQTw6&#10;OBejh+biwRsLcO/QMG4RZ0/YYk9PL8cDYuzRKbXcOjwihZwb6UVJ4lSs78xF8pTX8P2ySjRFv4qm&#10;pHDkRUxBNguXPuV17GgpQHlCBL4drkUXP7iiLAHzi9N4bSqqUiJRlRiKivhoDOXE4aeVDbi4qgnf&#10;r2C6oc3wpVZTQW7un407h+bhDoH/gK0V8jX5vKA8Fsdn1+Dr+eW4sa0fhXGv4ORgPbZ1FeJgbxnP&#10;JyKPrMqPmIbD3XlkzQRkRExCdQJxQ5pdkojMiMlY11aM0nixNBTvz6vDpTX1qCYbq9LikR0TikpW&#10;oDszHnNYgbfnVuISAR9SlRuKjxa1oDhtAj4frkT2xP/ByuoYbGSNd7QUYVZpMmsYgdrUCJQlh/Ne&#10;Kva3lCAvaiLmlyagOG4KCuKmIit6KorjQ1GcPA3bmguRy/sXWID8mEkYzIlCSthk5p2GwtjJaCbr&#10;qpJCkcuChpQmTsH+/iL0lsYiLfwVfLKoCbXRk1DBDLvay/jQBCypzkQ9C1DLB5fV56A6ZQo6MmJZ&#10;+1BML4lHHvOX8HiwKJ33wnFiejl6CpKwqzkd7yxqRAkLmRo+AYnTJiAzfBIyydayxDDMqc1BSHXq&#10;VMwvSUFLbjT6ypOwtS0PXdnR6CmNQ1deLDqy4lGeOA21yaFYVZ+FJTUpaEznwxWp6GHN9jRnoyYl&#10;DHXE0YGeahRGvY7Fpeks1CtY25KP9XVZaGALFsZMJtsmIi30daSETkBLTihip0xASG9RMmqZYVdn&#10;JgaKolGXGYHKpAmIn/IKihPD0Z2biJzIKWzeqZjJrri4Kg1l8ZPRmRODxeXpaMoMt3t1KaFk0TT0&#10;5UWhNYN8j5qGzqxQtlwYe9kEZEVORhYLkEnspLIFEqdOQMzkVxHSmBrDAoRjZ2sWEsImWeZkdsds&#10;fiQ9fCL62OVa02LswUJ+KDtqMnqyY61FKsmm9MgJyKPsKGDXLSVQG9Mj0cQCNKZHoYKtkhtFsLKF&#10;siL5bOQkdu0pZMVryOC7Y6ewAN9sm4Gv2V3UrT4fLjGgDPEDZWyy2GnMxAKVsaupMCnhk1FEJNfy&#10;I3nRE5A09TWyLoE1mmyFzo9jr+DHihKmsNdMQW1aODpyI1FEeZLFXpLNd2SxNVXzuGmvWgVCvl/T&#10;gu9Xt+AKJdy3y6uxoiYNM4pTUMBuU8gulcTSJpJv0ZQFqWyh5NApLPnrSJj6OpJ4PZ0tE8fjzqwY&#10;428upao+piYvi5+ChWWJbIWprPEEpLMyGREsOAsbPek1JPM85MreObi6ezZ+3jmIy3tn4YctXTi3&#10;tgPbusvZGyajNZm4SItFhpqQLxIr6tIjrDWS+cHU8ClIILpzotnF4sMQH6aCTkBC6ETrnglspfxY&#10;34ITkRMlPE1DDDEQKQxcP7oE1w4O4/rBBbhxaCFuHpyH24cX4PbB+ZZePzgL1/bOxtcUsyfn15Oq&#10;sLwmCyuqM9BJMdxGdjVmRKM1M9aaPjmctWVBixMouNgKxRRUMZSw8SxkHFkazxZNCWOhWUAVIuTb&#10;fYtw5+QG3H1zPW6eXIXRN9fi1rGVvLYSt44swf3TK3H3GJUO1fB9ik4pndFDi3BlxyCubO/Hj1u7&#10;8dXaVlzY1I3P2XLH59RiaUUGPl/djtv7pmOoMI4FjUMRJeJgdpSxtpxiWz0hiQUKkep8QSP0Genp&#10;Bztx88Q6aqktuHN6IwuzkTp+k9mJD86swwMWbpQq+D4NlodvrsI9tt4DquZbbLV7LNg9tthdKqFb&#10;+2fh7oE5uLl7CD9t7cFPG7rw9UgTfmIhz84qwbuLGvDtumZ8v6kJIQ/f2Y5H79LSIZntR2NShoOs&#10;F7NiPtpBVUr9TuP1zom1uM9CPTizAfdosnkD9glVrUy5xyzkI6b32JJqMddqy4zuvUED5+gi3CDO&#10;buyZjVv7ZuL2/jkIuU+T/KEMhkAhHn2wi5aKM5mffUjn5AMVgtYMC/QbrZi/f0rbkPbhbyzY3z/d&#10;ReOCdh7Tv9PA+NuHO834kHE7epL2Jdn6SK1He/MRCzd6YgQ3jy3H/VMjeMRWlPkXIj/gPh968LYc&#10;Er7g4724cWo9C0DHgiaTfAUVRscytV3rsFC0ln+l4/I7LV3RHwH7UMartxNVQF9gpb/S4n5I1orU&#10;impBekYBt4y1V0HkhIgev8fCEBP6uGsN2XHu4z4Vi2RcOjtfhZMvoILyOeY3FrJVfqMpbgVjQf/x&#10;mQrFlmOB/zhHm/DeO9twn3SPLfDo3W1WYxVAH1TqP64XmjdEVnh8CLgqgKzg3/jy3wIfl5Mje9AK&#10;9ZEzQNVaKohSkQqm94TIL5R7poLIMRXpg2pytcCT91kQvkTn3jHxZN4Rrd1gT8mc08B9vce8KeUN&#10;kPkIgfsyWM03vEtzerwAbAV++Ck/KrJjlni8AC41N4ykj/7Ca3JOfyGfgwv6q7HHFdRYJ5awQMKS&#10;4YgUcv+s84ofs/nFAhXAf1CZPQhF/sXu5a7Gv33qHA9fMx17+z/4WKkDsXDizvXOECHxybub6IZt&#10;sEKIf09Izz92APR48AXytdbHnD/onE57Kcl7RDr3LplSn+c+vXBdswKpBS4fXs6+ucoc1OcCHb2c&#10;v324mYJnI4GnQlAWCHhMfc19Iexjcr10TR+xewHn9D8cU3cs59QXwFrg+qGllP0juEepNSrJJSf1&#10;bfbTdzZRoKzHU3bT5+/QW2b3+cfn8vXch/VCpb52rubj2NB1T7rvP6p8viuLJSE/bunBzztmYJS+&#10;3x36gffpNNw/s4ZscE6pnNQn765nCxALbBGx6RmB6Z1TuVpj9NUhK6D3msdrrg8SV+yijmXu3Fpg&#10;pDoZn4604IeNPbi2fZDKZCFuHZqPhycow48vw+gxynC6YE/o+0nOP2PLPH93MwuxlQXaZo7p5QOL&#10;qROEHec9/+vLw+aUyjn9J+nvX7Dlzh2yWqtADoxM6SuGNGYmolT2evRE9OQm4fT0Uny3ohrn6aB+&#10;u64DV3cN0J0axk0qD5F8wcen6V6xgC/e3UAXaw2VELXj6RGmLCBbS47pcxZQiuoRu/kTdnEJJDml&#10;EtH//OKgScHnFM0hZbR6UmmrD+TFmel0eKAQpUlTaSFHoSwpBo0pYfhieR3Or2jGzzRKPlveYbbA&#10;XbXSqWE8ODwf94/SmNk3y7SbCviArv1DufUnl+LBqZVsMbrzxNWL9+i+U71Lk6pwT9+jJCyhgZBB&#10;Q/Hcwkak00I5v6IKJwYaUEP7fmNnIRZUJGN6WbpZwrtr43BuRT1aaKJNL0imcxpPXzCWlIjTM6tx&#10;eXs37h0gnuicPjgyn/bBfNzcMwP3Ds7BU7LwwfHldOlXU02vtkI9IOhDMiKmIpVG5Ry6418srcX3&#10;K+vRm5+G7NgwZNCtip88Ae25cWiizf/FmgEcn56H/fQZT/bkoD1LZhitYNqCiysT6e1E4s3eQvy8&#10;pgm3NnTip3UtuEQj5MetHbi5bcAMlvu0C54QV6NHFhiFfDa3HL0Fofh8cRn9/D5cIO8PD1ajPyca&#10;a9sKsKW5wKzZhCl/xZuDZdhQT0eFhmUOnYx8Wr1VtP1lAcs7LkkIp+k1GZUs/EWa+oe7i5EdHU5f&#10;gB402VkaG4ETsyrw9oJqXFjXikv0mEP2Ty/CG9Nr8Pm8QuxuL8C3qxqxvCEdDfR4horp/9Ezll3X&#10;mBmNTrpqO3rKUJfMD9MxWUBXroD+QzadjzSa3QX0AfvoaR2dno9vllSjjs9uqE+jV0zznpVoorNS&#10;SgdWvmImzfM8PheykO7Vnp4C/DhSh4PT6ftnRdG7TcHy2nSsovMod3tpdRJyCdYFtPFX8HoFX1hA&#10;L3dZfR62dxaxRabSLQtFAT2nE33FKGahPltQSX8xEs2pceaMJNMATaQ/odYsoidVyrwZbElzTucV&#10;pWF1WRI+WtiJan6wPPI1Wrb5qORL55Wn0KWeRlM8lQ5LLIEn+38K+vOisboqma52OOaUJJrLPTuf&#10;oGQhv1vZhbP0/0vosh8aKqfZHmlskFMqD0oFkHsWK79gZn4KvZbXMTszDMsqM+ntZqGJqFaN8+le&#10;zSxMsMGHufSgZ1ekoCx2EpsyEsM8r00Ppds1BdVJYfQVI1DOWhWz95SnTEVPfrLJlny67qq1fEo5&#10;J/KekugTxE2daN5RSENqNBLDX8M7M0qRx6ZKnPQ6stg01ekx9O9C0ZqfRF5NNge0kNfz2fSzClXj&#10;KH6cvmJcKL2iqWhgAcSGheyyLZkxZMMUdGVOJVhfpXetyhCs5LsbJ3jNuWeTX0fIF6vbsKs5GZ/M&#10;K2JLTEE7ayfQyEuW95JNlyuG7pX5hny4PCmCGAhFMl00ebh5fLFqlk7PtzSO19jMqmUh3bJsfmRL&#10;ey4LMJGOajQ9otfNMY2lpyS/MDuKjsm3q5rw3apmvDVQgj46mMuqUyj9Iq3581mzDLrdMZQT8pQT&#10;+PIsnqtgxk95NzxuzJTnQ2Tzpa3sLSqo3PCyqDCsKM8wQZfKAmsURaMkcmwTpr5qFPLj1gH8tH0I&#10;P++ehUvbZ+H8hulYVZ2FOYXpGGnMQV0SC8NW0EuS6JDmky15xIf6fiK9Zb1YBcmh86oXqkBJoZMs&#10;bSKuEtkKKcZ3ObAaI2BhmD9y0l8R4ZzTpbi6f964c0pp5ceO5cncPDgb32/rw0cr2UrDLdjZW4K1&#10;TblYVZeJdorh6sQwdFJStlBUy0NOpXOq8YC8yFBMz42xAiaETjYXPpoFTKMAk6MqxzT8dRbg1sm1&#10;uE1P5s7p9VQS63Dr+Ih5LHfeWEZFQv+PvuBdKpdHJ1dg9OgwPea5Rjf3zsRl2RI7+/Hdpk5coA94&#10;cKAch2aVYW9fCa5s6cWpwXK0swt2F6RQeEXgyGCx9ZYCal8BPVa9QH6dDAwZG3JObhxfj1sn3XC9&#10;7MV7Z9ablXTv5AiNFbpTTO/RY5aWe3CShSTdf0NakV4zlZCc0wdsRTmmd/ezkJt78dWyOmrSLnyy&#10;uA5vz6nEuZWtPO/G4emFNErpkDgvyPmCzlx2zoQciWf6V8Dz+6fW0sfbYoPOzmPeZOnT9zVCvhGP&#10;31qPx2+uo9e8hoVjIU+sNBvBnNPjS+icLjJjRyr75p4hOqiDuH1gNgtAY0GO6RM6pSqEWkGmkhEd&#10;U5F5NJ/swB80KuXj/Z2F+/3jHfgnjYrf5RPK8JQpT5NeBsiYFy1Lm4WUY/rg9BrcObYCd8neh2Tt&#10;A7bkAxYu5B5r5VtAXpC8YxXiGT8sz0gmuTfLZU6phX6lA/uEfuSYcyo/j/SbCkdPyTmj9KZpR6qQ&#10;5gd+wnfQfLtHr/nOCbKSuDPnVI6JHyNQAbw7JnbooyL5BuYXBBXC2XfjBqZI1+UT3uVHvE+oVI7p&#10;uHMqb1mtpnM5JsSAuWWskXdMvTMiMr8gwBL5BbJsPUZk45t3rJQvl3MqQD/he6xwYh1bSSQ2BtOY&#10;c+p/XMpHvEMf0f4hmp847qxq3ECp95ZFahGlYp8qYSxkbc0ZpUnunRiluubPPfnzl/N7p0epHF1/&#10;X6mn4Gf/dC2IvAWu1HNM+VRu5bXneGwNYA4yScc2UMIGkJ/qxyx8IwRjcrwR9lrljYJ8WlXAF8x/&#10;0FfUChs4lnfv//qOXVMaqLxI7wx+1honkO//a4VfSoPzqfzWAPdZcU/6jfSQfo1IglkcN1gGoPmY&#10;HNaIga+kUlVav7ofE1JqIF1T4Xyhf/lkvKL+ulLfkGMVCVTwP1INfwSRRiCCz33/Cx4o0rF8L3UH&#10;d1+NEBjfIfnvikJ+2D2PLvE6+k70n87Sz6K38IyyVY6fyVgN9mjEggrj5vFVARm82Soiv8rGb9g4&#10;qrzIdRE1hOP6b5/zQ+ImCx7sKvvj/+vcu992TrJzpqqMz+e56Z95mXRf5EbLxtGhczHVEHDl8GJW&#10;bAWUamzAjQ+sw13K7ntskPus7PVjq3D50BL8vH8B9KtfbvrvrPxvlHj+h/bfqBckkiUF/W9ZFcyP&#10;H7ixg3HylQgmXVdBx++7sQRxyuexygUdaxjA8gQaI/hY5J/z3SB4bMoa4NsNHbi8azYNIXrfbITb&#10;tEFuHaHWPL4Sd6lNNeSrP62PpG2JhsdEiI4f2n/qDYYI/a++Z0PHdHrf1FATPXLKkz9spMb97dfw&#10;gA0VfBmgrw7ZtX+Yl76fHrurtK+Qn4JgAy5sCN3znHQVCwxN2j1PDhW+AXTux0M068Tf85W3wZmL&#10;O2fg0q4B/Li5C1d5fGMviV7+5e3TcWUHfdk3lrqf+CeW0w5abn8ORtkwGsTRWMljNs7DM6vw+Owa&#10;60IyRZ4FupGGJ9RN1EhChrrSMwrUxxK2VMIaEnv89mYbzta955QlIiHpf88fGRtbcXQI/zp/eGzq&#10;hCYDjDeWazxfad9IIuv7rKzsO52r0sozhoCq5Ci6O+HmuLVlJGJOcTK6MpKwp78Mn69uwmeLG3B+&#10;pAZXt/fjBi3P6zt7cfPALBsSuUVTWUMh9466vxQPji2xv9F3RTQONX5z49B8G7t5cVb/79caPRG9&#10;rYGmjXj6zgb8IlnDhtTAk117m6TZEWpINuKzjyhraMVoTFcDjBqAevgW87A7ivMa61FjadzHjf/Q&#10;+mEaPEnBTLUAGgwJH6sRaAfsm1GBFrphRXFhdJGmoDJpKiroXMrxkFdTEReBFRXJdNtrMD8/2n5e&#10;1tMHaIyPQWNiBLa1F+KrdexGO7rxM83yq7R+r27rZWP14QpRpMkMtw/OpMW8AE/eXELjdBjP31yG&#10;Z6eX4+mby9loi3CLDaZxpKdvrcTjk8xzYjEen1rG+8vw4u3VeHRKeUd4fzWeEHVPzqyxyRC/sFF+&#10;VeOwK74gwiTAn7yrMact7IL6e0OBze44elr3d+JfXxzCP9nV/smupx8vkl8hdVnxNiUgI2IK/cyJ&#10;6C2MxZ72fPs7m07PKTt2Kj5ZWoFGOsNbW3NwcYRm/bJ21CeH0z8NxWBGDPrz6UBPfgUlYa+gIdX9&#10;4d3aloOr6xpxe0cvDrTl4tLWDnwwXI2zM6twZHoJvlrbhh/W9+Ladjba9l5c3NaDr9e24+a+Idzc&#10;OYjrO3pwd/d0PDg0j27FbDx4Q4hawgZaaogbpWV//8hCm4zx8Dj9JaJN01qevrnaRgn1m0qTgNRQ&#10;GgcTsu6cWmNy7On7tHHe2WzHIfVx4cgNnULPX871BOzqKsPR7jKk0JV8jwX+ckklzi+vMz93+/Q8&#10;bG3PQy59XXl6GnLY0VXJBnzd/iovoiu7rjELmzvzUEJEfU+H/+qaJhwbrMCq9lJc2NiL1bXpeGNO&#10;HTqyk9BER10+dHF8BMpiw/gOOm+amVCTjtmF8ViQn8Du14zL65twa3sfbmvixx7KqD0DuE9XxlC2&#10;pQ+Xt3bjxq4hm+Mzyu4pn0znN3YN4iEbSd31Hn01jVhqIFpzfjRQeJ9OZsinw2XY1JWF9pQJOLeq&#10;DbUxU21awwd0gS9u6sJPGzXI14h5+VMxnYVa2VaM4apkZEdPQBYboT4rBi058Sikw1+VEIFZ1Uko&#10;S5yCotgJuDBSi3Mz8/HNykbrYs1pYWhhpVsy4rCiLh01SXSd9aOZ3a2nMBn5ZIKGYjqyotGbE4Ui&#10;orCG3W1mdhTeW1iLn9Z34u62Zlzf3IT7uymPtrbjzJwyTM+MQnNSJKbnJGJdcw4ODxSzLi040FOC&#10;b9eye27usHFAOanXKcc0vecOBb1m0oR8PKcG3UVTMVKdgpGqHBSmvoav5pbi22U1+J6e65VNzThP&#10;FEwvC8f61mKsq8tGAyu9r6MYQyUJ5Gg2FldkoDxhCmrSIsn5qShmofVfuLMwBvm8XhH3mo0zliSF&#10;I5XIymRXq0oJw/LGXDYU77M71SWH2jCP5h/kRVMOxU1EMbtmc1oEu9pUoq8S82pSUBMdirtbOvHD&#10;yirMy4tCLhv9/OoWnGdFF1an2bhEGhkjeVaVHoOscJYn4nVUJUVR1sWhOTMOHZnxODG/GotLEhFS&#10;nTQNq5rz8NXKdnwyox4tuVNxflEFjk/PQj+5ub2rECVRr+Oj2RWYUxOP6XnxmFGRhBWN6VjTlIlS&#10;Ql/yYhkbYkNTHo8no14jdeT26vp0rK/Pw4yCWCyoTkZZzAQUs8D1RIFmdiwpTydqJqMyMdSGHzXR&#10;QtMLNNiaxe5VSlRlU/ZoEOaNrgp+IwZl7LLnidqTQ4VE4DQK6lD05SSglo2bTTmmeRSJ7NIZEZPt&#10;XZpz00YEtaZHoZYNvawpHwWaBEKUZ0ROQ4hGavsKU7CuqQDrm4tRlxmGLxdWo54PHRmqwfEZpejK&#10;InwzI7ChLR8DJSkYrsvEKrb2zJIkq3AVK9yfH4f6lCmoI2fr08NRmxKKlbU52NRagLX1majLiLIB&#10;vdbsGMznc43M00uVe2qgChva03kea4Wto0aq5zsWl6ZSLbMbxE5kY+dioCDRGl/PbaMwXleXhHI2&#10;xt6uXBzpykNNCmVJwjRkRWrMbiIbYaKNv2ksVo2SHDqBDUTmZERYnoLoiTbrJWReSTJmlyaiIT0M&#10;lclTsbwiBS0Rr2BmeRLeHahBzsRXsbQhFzs7SiioJiOHAq8hmxBnwfTBwYJ4jNTloJINkRM1GbXp&#10;ESx8Mna15GNeYSQbJgpdubHUGqHkQBi62bAr2WW62NBL+N0tTdk2plsuRmTHojqF9ghlwIHOYsoC&#10;Pp9DwZgXjeN9RZhbGI2VLVmoI7drUiNQHPk6+tkN6lOmscsRidFEU3IESuKl1TReOMHGBCXANZCp&#10;MWJ1v/ipr9oIqY0Nt2fEoo0Q6qAAyYmYgA09uTg9QCnOwpZFTcTM0jQUsz/mSFXyJUl8gSaqCUIa&#10;fl1MgTiziDZBhuYGvYYiNko1n+3ITsDs4iQMFSQTytNQSUT05MSy8NPYKPFoTg212TOaNFkQH4pS&#10;QlljzZqzVs4KltNAq0uL4rN8V040GjMjURg1gc9PQhUrO5gXi/7cKFTFT7CBUs3e0Ywe9X0NhKs7&#10;SaZkhbM7Rbp5TSlsCDVGfOhr4w1QkhLOvhKFmFdfwenZVTjaU4jTgwXI/Ov/sAVfQ9SkV631alIj&#10;bRZWZ1EyqtjKglQqGyMl9K988STLk8YPavJUOqGmltcH8ynkVIBaPj+nIMGmmGkGX0VypA2Wl7D/&#10;q9AZfIeEXzFlQT3fr2MNvKrBOrIjyNlwm0Wo/yX6madB+SIyoC07Gv1s6DlEsubNpYRq1FjT0yZR&#10;ILq/Ahodjp+iMfFX7U+TG5x/DXGaNXSZquXCmkb8tKEbR9mXPl5chzc68nB6qAB9xWlYxr64mH21&#10;nC1aSssvm4Inji9PCNU0tGn84CRychISJ7+OqMl/RfQUtjChlsEPSxCls/ItOXGoI2T1I6eQQlB9&#10;XcPUWZTY4pobZxcnqfaYL5HoKmbDSLPkEIVVrLw4mcZ8eUSMkNJJmVTEii6uScPb8+uJXjY0SXOB&#10;S8kENZLmb6lh9TPA/xTQjwY1QHGsBC0b4CLN1R829Zi+/G51O6kFnyysw3c8/5iqcGV1OuYWpWEb&#10;++CKphz7cTBA+VBNYVVHtZdP7mVGsnHIOQkbm27HRoibGph6x48qFSqyWCj9HNCxhsfthwMFlSaU&#10;iSS4UvmODKZ58WE2vi/SFN+82FBrLAku/W7LZ/8vo6YQsiQ/hE4Nuyfb7LrXbMKj0JJpqlVT9thN&#10;mOovS9Rk1yCRk15xM+cu751Ll3gmru2bTUdnLq7vn4ub9p9gPq7y/OK2QVxjnit7hnBp9yC+Z6Nd&#10;2NGHHzZ34rt1XWyoZhwYrMKsolQMFqahjRK9ITWGBQgnpxJ4Ho0Z5ans3+HkICHMwuSS25pArd93&#10;UkeamZfPSuq+/BBN/0tkA8WzQdQIahz9DEmcRs4RhdmUA4saCw1JqnQMG10M0L/K2KkTWUEygxDP&#10;4LfUCPpHJc7rH4X7MfIKQieyAa69sYJu6Qob7blNN1d09fBi3DiyBDeYamzg5tFF9vNEjXDr0LBN&#10;Nbx9cCG9QXqBR5fgtsYSaHLe2D8fo0eGcWvfXJvtp3xXaI5eoYt9iabpz2y0S1t67HfUkaFKqt5c&#10;bKSaXF6biSWV6VhUQdVamIQOqir9A69Oima3o/pkw8lrbaTf0UkrclN7EVHbgpm50TazuITdKiti&#10;qjVGavhklPK5Qla6OPx/zLBS5e3vEhtIDam+H0Vkhk14FSGaoKefMzdPrBn7SXP3zQ22usT+j7yz&#10;BaN0Ve/T49LQmUi+vAZJNMPk4Ztr7Z+JxgZG6XzYZA/a2Po1cV//UTSOwEbSuMKDE0tx9+gwXWX9&#10;xF+Auwfn8Z47Hj0wB/eOzMedg3PM+Rk9PA9a5XCNDXiJfoBNAKRpLvv+Fv2B2zuJwvUdeHu4Fh8u&#10;rseJOeXY2JxFlZyBAwMV+GxZI83ncgxXZmB+RSraaQi1pkajjcK3nl1D/3yHqF3GJg5q8POZzc/R&#10;BLGd5nvbSArP//Yx/ehP3MCCfOnnH+7GEz6nXyC32HCiu6c2kDbiHhtQU+Lua4ToTf3xYgOdWW8z&#10;Xx4wFcLusaFEDzSgIt+f9zSt/skZXmeDPaSj8vjUCN3nlXb86CRT/Yg6rukXy+jQDOPescU25nCL&#10;DafxBzWYJzWk/vtc391LX6YP1+g33NxJ54he5s+aFLNtANe2dOPL5U2auLiN3NX/ocDkxfd2GrnB&#10;TvenZGwonBXXYOgvH7thJTewwIb6xJH9AfmEjfXhdvs183tg3qDodzaifs88pb+uUR8NaGhk6D7R&#10;ph9eD85oUHaTjRDZYAddVqUaentkCyDWmq+vYxuOY+NpqoeQ50ei9DPsoTy9U2zkN5a5rnlgAe6w&#10;G2uGhua+6k/eKN1pNd5Deob2b0o0jgRXeftHFSBNpNQvJFXeGsJGfjUs7sbXNVanoSaNuLzQsWZ7&#10;2lAU0SME8bpmff7GY6VC0z8+2zdG//5iP/55bq/N4FH6z8/c8b8+38fGU8PtDDRiYLYoG1rvffru&#10;NlZ+M1HDxvDII+pGT+nnnEfiWqLNzSJVd9WPOtE9dludh9xjH/e/p/xPkLG/QbyuxlCj2B8gDY8L&#10;ESSl/t+AbxR/TceuQdyY/VhjBI7dWP34PfuNpe4WdO9XvseN6e3BU438fLwbf6hh2GBC2q/Mq3P3&#10;v839a3MN5SaGunOmn7vG1BTbv/MbIjWyptv+TfO1rAuQu+6PUGAK7Uto8KkqPkYfquL6eaifHUKC&#10;G3/3pMr7gUc/COmvuYbxI7dK3T88P3anQVH9v1OqRtH71CW09sc3ksYDldefK7/Og8n/A9SxEPNH&#10;II9/tyjk6vE1VunrJ9dZxT2p0sGN4Cus0VVV1p+LfHcIrqQffvaprqvCvuL+WIXwCLBjFlCpcZqp&#10;RpXdOjbN0tZfKlY80GCuexFdgR+duuaf9xRcWeW1kWe+U89o2rrN3L315saxlZ3u5yi7BeHuf4oq&#10;fcIKeGFof4V47mDvfqo/+4iNwY/Z7yxy3P96UpfwxyL917MfG/qBwXP7xRV0rvy6Nva/UMeUBZqE&#10;6+/r+550bs/o/foWSYizxg0aLldeXwbrojy3WcOq+O0zm4L+DLvKSx6IVPlnfJnv5+NC0P0ZNnSw&#10;8vpH6D/gK608/lpwxa1iKuRLeYJJFbeKMZ+vpH+vSMe+ASy/rvNYqUeevxb8nH2P52N/he9QirqK&#10;u1/iDzX2bhUX5zWffweeqA9K6vJht9bXTal+SEjaT9FA5X2l3AdZONLfCD1/3adqBK0Hdsf7bV6w&#10;TbNWZQVVCjXd8xX03HMoIOclJHVOUmWsstZQ7N9Ejvuue943iHXDwPvGKy/YB2ZIyBAK/iUuekwV&#10;GAx5nwr24v5jokMNoI950gdcYVyr+9QKw+tG5K6ueTTYMWHuC+6fC36XL7zl1TO6p3y6rncHjn2D&#10;iPx1Het5yaEQVfiu/t+xgndp7urnpyqu+ev6LW6p/93NB1RhX3mRGkSN5Q0kX1if+gr5Agff84X/&#10;9VP1TVcB/d7S9bHG4XFwJUTBFX459eTzataIhOT4uSuDymNzAR6Q+6q0Kmu2Pvu+SBOy9ZNTFXtC&#10;UgMEV14v0QwQXRf8dd1XTPd1/DdWzFXUNZYqJC6rgX3D+FT5/uNY0A8iQ0rQsVeZY6ov0IhSk47b&#10;7lxdQe8MppBHb7sFAlID0qFyaPSPzVYtMJWa0TWbD/DBdvufr0qIVFk1jDUO5YLO9VJ/X8euARyp&#10;Mp7GhB9Jf3N//cQdGxICpGf8NbvOc0lwz11dEyd1/HLqYa7yO/vCneu+yqZ3h8jdVcXvnVyNv+ln&#10;o60R1y8iR88E+Xc20mykQ0I9q7+5rqIk6WHN/+H5Y/3ZJfzlMLmZH65/ek79Kt3NgvuK6FgF8eee&#10;VEDd85XUNd8Iwc8E3/ekey+T7APlVWN4GpsAITdXExxuHl+Nm8dWm+d2h8fy2n7nw0/f38rG2YJf&#10;2TC/fLAJv32sv7A0eVlheYcKLTBuDrvJD5q55bmu1RtW+ECFfGoFYR7PfdEYIvScUmswXVPFHOcc&#10;jNUAgXtM/SoQvUPv9atAlOpcoQr88+6+k0Eht+h63ji2nJVeaTM/zDWl+zn6Ft1UelA3Tq41///i&#10;3nk2+0NOyot3N+EPOS+a6cFG0Vp4zQiRRaWGGbPVVWlVygo9zr2xygZd03HwPXc9cO0/rv/5f3/w&#10;c/5bnvM69hXWuY59GnL9yDLcPMLKH12O60w1gCHS9BdLbRLoOnKV3hS1wT26okKHkPGYbug9elS/&#10;yawkaRGhHAc5Fb9TNvzry0Njsz7++FyLQxS5YLygLxda5zaZ4TM3qUHCy+7zuu6PpYFn/HM+VaX8&#10;saeXG8GTroVc0qyP3XNY+cU27Xb0uKa9LMHtN5bblJd7mt3xtlZMaXqLhKH8boX42MTr1Aw2EZUu&#10;sv1j34w7tP8fUoPI1dXyHM3WUAP8UzM16Mr++/yhsSkvbtqLJitoxYxrDDeTQxVzsPbcV+HHG0uV&#10;dOR9Ay/ldd9XWKTrQqGf9qKKewcr5OruIYg0sHllz2xbkat1SRrT0/ie5iLbjNo3KQdIPoiGGsQG&#10;HzQ6864PqrHeZocJ+i9kCUoQBtSlUqkjFeafrJStZSJC/LIhzcxQwA3R/35z2BpIpMq7hnJxUTxH&#10;1RC+UcY577qbbxRpJ6Vutqjvik4TWZ//adcQLu3sx8/b+vHTlh5c2TmASzy+ylQjIHcOqwGW4e6J&#10;ZUSBiyKiedAaINCw1OO31uLpO+wWb7mRFhttYWP4+T7SEFKTNl2F3ULLklQYTZvTwl8/mmOLg2lW&#10;ywP7OxtHDWLExtF8Hz/PxzWEQ4e6kkPCOPw9x11juEbQt2RGe8h77zNkUXUq2pKn2JLmcyMNFk3i&#10;4tZuvD+7hI3RjftHhjF6ZL6N7N44OB93ji6yBb4PT7GLHNU42yI8OLncro8eW4KHp1dY4BCLZnLW&#10;LRJ+ovE7TUOhALVV0B9KK2hF2zamVKVsHI0DPqCQffKe60KP2UiP5GKzW2lI7R/nWHF2I5sA9WVw&#10;6hrHNYg8OdcYvgHGUUH9TjRa+okmMdO8zYmdhtKEcFQnRaIrLRY9WZGYW5yCt4ar8NXqFlxY346f&#10;iYjrO3pxfWsXbu2fYYOGX69qxJ1jC6ApJ5rc9PDYYptQfmffbBu51Tia1g3cP7kMz4WOs6vx/J31&#10;tkjtydur8eJ9ouPdzfiVjaCJTR41On78jmLS0M7QjPyPeJ8NJAhLP4uLbsYYuxFVrZCgiU7/Nvmx&#10;z0Zv/AQnkUZ1nG8/3i2cNUgjpzEuDI2pUSi3qBlT7KdCQfRkNKREYXpeIlZUpuKr4Vp8t7oOnw1X&#10;4NOldTbn55t17biyY7rJi0vbem39uYaotUrPpqIw1bD1w+NLbQ7OEyJCI7IirUXTzC9rjLc1Q38l&#10;kbLKzQBj97l/ciXvsQEoQx6dWWWzwNyqvvGpc27Wl5atkmiea2BUk+2fyYCh2vUzvjxZnBxpHCJD&#10;S5jNsdnXloGatFD7PZUfPQUzKpORqz8vMZNQGBOGuqQofDC3GCd7ilAfNxmlkROZRtiiqgE2zpGh&#10;clzc3IVLW3ptjP3Gjm5c3z2A23sGcZV0c98somA+7h3XFLhhomEBHp1cisenFNaGGubQfKY814yv&#10;M8vdqCtRpPtP31yBX95Zg2dsgGdEzmN2p2dv09Jkd3pOS9NQQ0H7+B0FC5IpvomVouxgo2iGl7rP&#10;zeNr2UBbTab84zOihA2gxQGikFWtGahgZTO0liY6FAvLk1ESPwG54VpPNxENiWF4d1ahra9b11WE&#10;JXXJqEiMQCGfacqIR1tmBHpzYvDt6npsbEzFiTk1+HFVk63fu7a9B58ta2VjzMalzf24tnsQtw/N&#10;wvU9/Xj4xrB1DckT/aBQ0KF7JAnZu4fmWTSDOwfYMEIN5YvC6mhJpUizvByCiKbTbs2n/gdoBpct&#10;TJWMIUnGaDT3GeWIGkRzAyVfpH1usVFC9Ae0JHai/Z7W//M3hkrRnhFts7YyIqZhRX0O3p1Tgvq0&#10;aTi/qAXvz6nGwqIk1CSEYqg0BXMLE1GfHo3y8L+gPikUzekxGMiKxhdLq3FpfRM+md+AL1c24Wei&#10;Q9F0Pl/RilOzq3F+TRt+3tjOBurGT5QlP2zupoYZws09vRg9MGTT2h4dnGONoplaD4kaTWvTWLwC&#10;Hj0+vgRPiBg/rU0k2SJBa/GG1CBUxc+okdQoaoS7pylThAoixKa1debEITN6okXGqGbf/2J5O1Y3&#10;ZKIyNQKV8VNwngJvUWEY5lel4/tV0/HB/FoURGnmRCju7p2F3Z35WNOUj4H8SFRRTmzqLEAju8pA&#10;eiSubmjBt6vqsastC/1ZsWhNT8C80kR05+p/XTTaUsOxsDQV07PYYPlJ2N5eiC/XtuDcymbKkR7c&#10;3Dsd9w7OxsPDc/BIv7vUCBKwB+cSEdRCFKx39hMlLMeV7X1ExQKHklPsPtJI9heIyDi9iuhg96Ec&#10;MfUsG4UNFFISPg1ZlPiaeFCTEYEzQ9XY0ZWPivgwnFtUibd6s7GuJgPTy+II+Xg0J01FetQk5MSG&#10;opUcbk2PsPVtTenh2NlZhM7kaPRmhaMxJZrwr8ZP65rQQER9vroDB/je7T35mFuega6CBHRkx7EL&#10;hdkkpbJ4p3HmF8WhMy0Ks/OjcGRGBS6ubcK1De24qSm1FK6a9HhrVz9G91Oo7hrA5W3duEK75PpO&#10;Ct/t0zF6cBaRMc/sFGmf+2y0+2wkCV+L5aVfYidW2E/YkJqUcHLyVZv6kclKraxPRl7kqzgyuwI/&#10;rW3GDysb8AlhnxT6KuYXp9v/8MLIUGRrAkLYK+war6E0LQaNadGYW5rEPPHsRtNQEROO71ew/6+s&#10;QX1yJHa152M10XNp5yCmp4VjF6FflxiF0iR2O3ahsqRwFLEBZvMdTURFUXykhd7a3JiNc7NK8TO1&#10;zRWi8NKqZlzZ2IKLq1txeWMHft7UhW9WteGb9a24SLvkCukatZAmZ0tuaKmeGWtEjWaAjgpBJlvm&#10;a4VjiwWJmp0XhnUtaTZ/bmVbKb5aWoXLW/jytW24sqYVNczTnB2F3b2VtpYvnTJBU8Xa8xMs6IwW&#10;pXbkxKKP3Myh1tjUXY4bW1rwzXAhOmhEFfG9HTlhqI4PRU92POaWJVCtunnDDeR0ReI0W0squbOy&#10;MYso0JrgaWhJjsKZBbUUnC0Y3d2L21uacGtbJ+7u7LaV2ZuaMtHK7tOeGotZhUnY2p6JD2mjHOor&#10;waer2Vhmo/TY7E5NytZsT9kimswYcnkDBVFPHoaKIzGrIhLfrGjBp/OKcHNzO24QSje39uJb6vb+&#10;shTsby3Gts5C9zs4axp2U/prQuP0gjgUsKBCRRbRk04tkTftVWxtSMHPq1rRkhvOrvEasqOoVUha&#10;OloSTcTJtogLxTp2lzLaGGmax0OVO6sonnLDzdEppUrV3J2cqFC0sxEvrqrFrfUtthy9PyMGhVFE&#10;Tgq/T0bkUHhryXkjkViewAalSt7QlIWR2lSsqcvEmRnFOLe8CZfsV3gHQnZ252CkPRsbCK/BkgTs&#10;6czBubml+IF97acNnfh0finO9hdhelEUDnZXoSMzBqtbCrGoMgOLqzOwpjob0ynxFcJO0cBKNYOT&#10;FezSjM7YSRhhw440lVILRLJbueWpReT4/Np8tGarUlPQpYnQ5Loqr9kWpUkKYRVFWTAVzTLAKFwP&#10;zSxi403FZyvacGFZNbVOKapomS5qyMHTN+bgxPxG1FLraE5QGrVUBYVvcUKkyZNqyiFNdWlIiUQN&#10;1fRQXiS2tGYiZHZ1It5dVI+zs+vZOhnY31OAcwuKcWVtKwqn/AVziqLx/aJqNGVOwQ72205WfpiG&#10;0Nq6fPTlU2JnstIpYTYZuZPHmnVZoFmcGWHY3JaHgcIYCso07OgoYsNMRR65054VgeHSZLRQwIpj&#10;BTSotPhbs7g0/VQTkTS1TTO/ShLDsbQqDe/Nr2eFwrGsPA6XqUGOzSqjETbJ1nuPlMfbDE01jmaV&#10;adJUM+WGi+/G7miClSiKpZZiWTWhqoB5Q5pyo/DRcCvOEe6bm1JwbKAcXxL2OVP/yr6XSTTwY3vm&#10;YFZxBCuRgj5Cck17DtY05mK4JsUswWbKgF0d5ejNDkNVeiyK4yahPTuaKjMP2xoKsGdGPVbWZFtF&#10;NHlJ4bl6qSn6C+LRlK35PeoKbAR2A60bkHGl1fOaydVIyG9tKsCHc2uRHv4q9nYV48fVDWhMnGwT&#10;mSoSIjAjN8GmvyYTOTZTk9pH77HGI3rWsWuWEgEd/FZ1wkSkh2mS0xSEKK7cTgonTQEdKgjHkf5S&#10;nOjPx3z21z2dpVhXl8oHwvHeyBDqU6egrSAWaxqysLmlCPPY6oqk0EKub28rRF3yBLZwOA2kqZQD&#10;0VjMrrG2OhfNmUQDC9NEWDYSjrm0K/pyE2lHTMKm+kzUpBMRtCg186oiOQK1NKgaM8IpD8KwjP31&#10;vVk1WKVQcxSa+TSmFJhN4Qd6WPZFlEVVSRF8ltoqfIpVXDPDRJoOp26l2eha117JLqmF+2V8toTo&#10;DKnihUXsu5ubSwjjMOxmH80L+yu29FQQBdT5fUV0fKZioCwNM8qjMJPSfUNjgU1K1nTTOnJGER+6&#10;2I8aM6NsBnZ58lT05sVhXUM29japUcJtdrb6XB8br4OcV/TARdVpeIfvV1yF4oRJNrNTeWYUJ9Bw&#10;ymUhp5raW1yhef5RWNdWgPLUaHw6NxfF1C6teeF4a3oBUZmEquQw47ampaoBEqZNtAbQbE3N1JI8&#10;KaYlKzTlRk6y0Hchpfxod2405hWloD5lMk725RO2U3BoehWODynCRAThmYAuQmuoKJIcSMeskkSb&#10;UFxN3dxNePdS2kuVlSVMw1yiYX1LDgZZsLnFcTalvYENoqmsVazcIIXb9NwIzGX3UQiN9TSgitkf&#10;ZxQlWKUbUiOxhFw+1FOGGjasppwPMq9Wpa+iDTKTpvV8aqZioqeN9oIQO4MCV/06N3oCVbV8EhdQ&#10;UJOXtRhDDaDKd+bG2NS1+CmvQ9HyQhbQPm9hX22hpVaW8Bo+ms7KszC7qNbWUlCls+/Pp7VVGf+q&#10;9eMiSeKsKOTESK9HY0ZejEVAFJQFd2mMLU152NGST8HIRiIaOuj8lBJmmm09nzBdyQbszY3Exto0&#10;TM+JpHqi7s+NpSRWyE6+oyCG/Tzb4kY2pE7ChvoMHOzNYxkmYiP1ei2RVZXOclClaTZ5MeVOMVWc&#10;hK3WAGgecRIr7BrAcd2iaLBLappq/JTXED3prwgZKEiiYZJoIRor+NKPBnPZj6dgZXmKzW/f012B&#10;dfVpyAl/DZlsCL1QFc3jB+TQDNA30NT0LJssTCiyopoaplnUfWzpflZKMymrE6dQZoSiN5PoIdyb&#10;06khqBEq+d1CcktBMCosD30KRX6lPKhi32wmUzpy2AiEfwe7VxmNoC6qzemFcWxQRXOZZrMyNTFZ&#10;kx+zKckVeFPzhjU7W7aHJlar3AlTXkX8VM3bdTM1Q9pzEqlyYvkiWmws5DuU9kVT6aGxD2nWtOCd&#10;q4pTDytCp816jFBMEsKOVt/80lh0ZUvHT0YOG0T6XvCfX5ZBrodSjiSbAdRFrdIoS4yV6CW3S2Mm&#10;muApoJRWqNtyqsBqVrxIc/+pjgoI3ZJEygGisIllkC9Qk8aGoHU4xG5Wye9tosFVwvdo2qtfoaHK&#10;KqKMZnnmUIDqmqa2prAhNEtb2kBTY43z9XRBGyhhNWG3pzgW/UmTMYuQ0jz3NEJG8FHGBFpomqou&#10;jlSQS6k0JFpoYRXEvIbWlFgKtTCDlBY9VbKvKtSJpLcmGRezQgvYV9uoiyXAtDyuivIiI9KppOp0&#10;msRSdYR/PQWeIpjo2Uo6T4NEZldOBEr4nnaq1FYySsc9bAihsZiNUEBOl7C7aLqr1g/lRGkdEdUl&#10;USJ1KI7bogVWXLO3xX3NHaY/H2rScbguC5/MK8EA++jH86tYeRoMmstKeJTT+SiW9UbO1qTShGSq&#10;ea4pNIJkVKQTFcqbRm5pHr8inGjZmyKfSKpKZ/dQYGp8UG6yZl8rhqgEk/pnJrkljsm5as2JJwKp&#10;ith4deyGbTSE6lOJEHKwkg2suD855Goty6EFTitovpaxDgspaDUb26xEQ6hMZQWscdFStDBBjSDJ&#10;r+grSkPeWdxI17UWX47UY21lKs4ubMTXK+rQxspmsEW1YmJLezkLMg0zq/JMsCSwsVR5BR+RLq0m&#10;FxKmTqTp6mCl2dmCmSqkPqjYsxn0AKUa0wlB9T/NpFYlFeBSFpmuGbGv6p6sviKSFk0o2FEx+3Yu&#10;G1nGTA5tiwFqBzlBxwaKKCidbDDIUxAruJIaQOa0KqyFCCqvuK3oLhlhr9t4RMiVjZ24uLENXy9v&#10;wfHeQny5rB7nl9WhIXYCRhpysYzaYHp+LLkdQf0dwcpNQeJUN/07mXpUFW7OiEPkpL8gkh/QpF+N&#10;CmnevhClgZIZJanIZKHUD2to5AgJet44xbzSx+qzmmauBQuy8CQ7imn6VhB1RcwveaP+K2OpkLSk&#10;NpO6PwI7m2ly58SYLNLc/zymajQNy2XwG4lsbM3aVuW1dkBT4tPUmNQcIT/Qhv9xXRu+W91s6+i+&#10;X92B79a34dSsKupqGirNOZhdlIjZREUZPbBCmokFseHkglsIFD9NGkBz7PkBwknz3pPIwRRNIee5&#10;UosWNMWFqtEqiWSe22oOcZmp8qmLdFFztOYl2OxqRR7K4LPNmbEUjA4Zik6kPpxLITe3JJbcjqJJ&#10;nkuZRaeJDeuWt2ktziRksUxaO6TKW3/nd6Xb48j9RN7T+0J+2NKL79Z14uuV9L1XteHcklp8Rbfv&#10;C7qMB3qKsLA8lf0pyRYF9eUlkcuy5BSjV9YdG4AfzWNDCJ5+oUH8NEU1muLOiYRkqkGNCEsqq69p&#10;1CiWhVHgKDNDWegEyQ4hgQXLsXU2eo8aR/GgFQWXEp0FFppE/bQTiuPDqXHkzlK2EEHOrmfDkvKZ&#10;Xz6DjtXAkj1qBDFH8I9mdwi5sm+uRUvSf7pLO2cynYHr++dBUZQU3verNV34amM3jtHr20Zbf3FF&#10;JmaVZmJ2YTolLt1FyoBmSmvNmdfKjHQKSg1saBFBqpaJEIbqm1JNpkFYEHHHBCaPhQxnjmrxAPOz&#10;kSppypqgYkNZtCVW3p27BlZXqWe3kHAVN9NoBeo4k+hRQyl8sN4lPe9iWk1ht51mXNdqjMhJryJc&#10;qu7Svtm4cXABrrLy1xWd6ZgWICissKI3zYMa5+oerdSYhav7ZuLHHYP4bnsvG6wPFzb34fOVzXh3&#10;STPWtxWjLyse7TR8FFLYxuRogfVTVZmkL0hkIWjQsLFkCZrXFU1VpEKygdQoJfS/86L10yTMOC7B&#10;qiDOagCt/0kOI3Iob2RK50x7lf1bi6AUyNkhLJ2NogaLo4aKmPCqNZoCOKsBZNbqnjiuZShW+ZvH&#10;luH6Ef2VHbZwVdcOzMfNw+5Yg3xqgNsWHWoBbu5nQ+xWRPi5FvdIqy7uHJ1vCwa+39KHbzb34IsN&#10;7fhwRQcOzqjE0RkVeGt5PYbLkik7CrGcDtT2nlLa5wp1Fo1uOkn6W1SfFkkrLhHtWnaWFo0KWn8F&#10;lC8SiCn09oSQnCiZr7IFwglhdjkaMoo8lU2NFGfdi40kHc7jOKJAq8hihBqiTKGSFa1OyFE8Z1l3&#10;ERNZ+VsnFDB0Ba4fXW4LBG4pPNax5bh+aBEr7SIyKGTFncOL2R3m48Y+NgYb5SaPFfzpDu9prrui&#10;XN5mA2pwUBGKL++age839jIdwqU9s3BxB493DODHDW14n6p1Z1cpNrcVYZhm9N4ZDfTJY01Xd1Ge&#10;9GazUVJiqF1iaLzIS6QXSES1U6sM5SXi3Jp2vDtcQZNZEdfDrDFk4KQzlUZQULPBkmQb3JDwlCxR&#10;qG8hyKno1wOwPzZi83Fun1JYLi1DWYtbp1bb2vXR02ttyYkaRw1yS+EpTqywZSaK36Hf1aMndT7C&#10;LjHbomI9PLUco8cXY/ToAjbKPNw9zEZUemQOru1W2OYhXNszgGv2S7wXF7Z248KWbny3qRc/KM4Y&#10;0fP95i68t7QFu7pL8OGaDqyuzcKG1jy8PVyHr1e3YXTfDPywrhkL6Mours9HC81iWX+VVKPlCeEU&#10;zMk41F+IFvocWpJWrgakqa7GUDdRl4qZSCPnzukNNudGe5r49TcWNPvMRqYb8OCdjbh3dp2twbF1&#10;NyStu9EfEJEibiks2CPmua8JDCdX2tqbu2wszfS4Q+QIIfqVLdKf29FD7s+uhpL9X16Nrevvr9bM&#10;3z+qtTczbA+Nyzv6jTRmryFpLSe/RTRpl4lzyxtxYmYp3l9STyTl0+XNwFrS8dlVOE9ttaU1y1Zr&#10;DhUmoInGWgfR08yu0koDZ2dPCUKef7ANCsz99D1NGtgNrbvRrAXNrtKKjFuK4nVqExtiExtnAzRp&#10;0YcZ1VwdIcQ3ykOSrXSw6SyrbWmIooxraouCmNjkhlNaR7MSD04st8VIFhD2DaLo2CL7za2fCw8o&#10;Y25Q62gR0m3tOMEG0aIkC/x2YA5u76Vg5nWtqb+ytR8X1jTjx/Wd+JLy5cK6dtvn4wem78+rxUfD&#10;1XhzVgU+WNKEL1c14qdN7bi4lXlXNyBE8+eeaN7se/oHrqllJDVIYBrHLx/vsIVHmsr1QsGCee2Z&#10;GoboUOSx0Te1IsstOrqr5SlatfWmFhxpyoqLsqKZF/feZKN4xCgl6ZfRk3c2uZ+M+h19egSP2K3c&#10;oqNVeHKGDXZ8GbsSrwV+bz9mtzL0EEW32RgKbq/fWGogIUfxYm8dnMnzmbi6o9tigdzY3U+0UIXz&#10;+OrW6URNH74dCYRr9wsM/PRxv8DgRfDiIpvH5iovUuQzTeBX/Lfnmpn5/nYLRn73OLnMCo8SJWqU&#10;BwoEQlKkJ4cQBah1XUg/CzXR8cl7vE/SvB79WVVkvSfM85Co0g9HzQnSD0j9b9MfWZMtWrUlFLGx&#10;9AtKKJIGUgPdp2zS3je3pbmoom9Tc92gur6prkQVrd/pY9H4HrDyj7So4F2l4w2g2ZWaUmrz67Xa&#10;ipxXl/BzWzTlQ2tffvuUyPhYsXO0pGMn/vh0h628+vs5t77FB8PTTIwn7C6a8qq5OU80sTmw4uqp&#10;ykCE+AjumulpK64oTxSwWbM1bKWVSKhRo5AUukYkoavf1TbRQWv9qKm00uqu1vsFptI8oCA2GXOY&#10;sobyJuTeWRZA62tU8XfddFKPAB1rSrprBDfD2pG6wF48e58NQ3rBc3UTt5JKa1u01GwPG4DX399q&#10;q6P+8SnvU7ZoiqsaSNc0G0tz9v4gejSTQguHFO7wV3Y9IUmhDdVI9yh4Lfa+dSs1yEabliKEKdSh&#10;ZI3i8UvwagWV5M3dYytw84hCbzvtJLQoNr/CII4e12LIlW6pmdbZqMKqvEgrK0SPyW0tPrjFjz/9&#10;YHx1hV9nY43CxpCgfMLCuPUrQoimfOm6m5n5K2WGGkPctw0FWEE3Hc0tNdOqKDXGb2wULTtTHjWK&#10;rv/+iVu351ZO8T1a26c5NXy3kPNQyJFWYjfzS8qEHh1LxtyRsFUjveU2KhA94D0tdAxxc+zJfc1+&#10;YsWtEbS+jpVX5XR8m619mwLOV9rPttYUdc2f9Y0iVKhbqEHc7CfXEDpWZPUXmqdLhGmKiF/9pMlC&#10;OtaSMc3SEgq0wMhSoYJdxpaKsXFsIaMahqka5FfNvQk0nMiWlfFcyDHUqPuwYe5TMD+wTRHcSlBp&#10;KE1UCLmn2ZPsb1ps4NfXiVR5jwZV2NbbCfKstK+8r6xVOHBNqVU2IBds5VNAUPo58TYRkJzzwlPn&#10;Ip93bD4dn9f3fmFedSlNKLKlYmwoIcmu2WRGNo5V3C1AVAOI/MJFNZoaTHmFLMkhabCxyrvYl+Jm&#10;oCECKFCFpAY1rdz1fbfQyFMw1/2557Yn1w2C5766Sop85ZUGTyd119SIErZEClO3vk6Vdu8QYtQY&#10;DkG8zspbl+F91520+FCNstPki0MJU5IaxCKPWr+XtA30eU/BUl+2gE0zZ2PomtDgugAL+Immd7lK&#10;i1RAX3FfYd8gwefisCpsxAL7dXDBqZ/GqmnjmoOnRtL6AF9xQ1CgAZTfr6/zpGu6L+Gr4+B328pK&#10;QVqCTetttDWHbVj4rltlJSPICztxVkjQuV9Zofn2jttOG/guIJI88PAWp2QreHtB52MVF8dVMHFP&#10;5yocU6souW5z7TR1VXPsgp7zFXfv/nOFRcGN8GuggdRoeu4FUxdxVQuMBH1WXBxXn7cuQG6Pc56w&#10;Yz51C38uzms1pY41t9VzXeRhLm776Z/Bx0r/xHlRoNB+RaWO/cxLX3kVXNdVaU+q/K/qNoHn/bPB&#10;pGuWV5UPCNw/h5tlagsMqQH8Nd0X+fV2ontSMWwYT5IR0go+1To8JyOcUAyWB4YSwT6AEDWcSI3u&#10;G1WpX6fnEaTVGn7djafg6zr2qb/m8wc/56+PXWP/d8tg/ntepX6vD7+oyZ7xeXg+tpQmkGpZnPKr&#10;ji+/S6nK6NvBl1fpGAWB5r9RMIj83GJblRZ0PfidL79f35X4CvFLaT2ztbL0to7JYK0wFUPFfKUS&#10;B27BpdOMYrwHhL8u0gJMzzytPhPpWKQlt6Lge2Mr1AIUnD+4gWyxxUuN6BqbACG9oMYTA/yaRJ/X&#10;H/+3c8lr2+g1cD7G3AAzRT5Y7J+eD9xz73AN6hvX59Gxv2/XgsqqY5XXPyPy9TMG/pd3KL8vm3+X&#10;8vjOFfwu32k8qXxjbRkg6/kiMf6/kQtG7pThQ8peT84lEvN3mFRwQHCA8AtQPemjKownneu6jiU6&#10;1dOtt5t14Y4FAIFEeX0jWMEDx8ENo+P/i3xea9SX8rpGpT6gyPX3lIoJek7f9s85YhmMcXwnRbNm&#10;7uuZ4Lz+fPz948fBef2xGD1m2gUo+Jo/Vmqg4LXg82Dy+ZV66eHVkI71zeDvOuYHLB5ZPh4MbnOw&#10;zbbeVFaGdI6tNw30cm8UaN25yC++tQW4mtjOD44z2IFAakDXfQPonjMgpFtlT0v8K36FO9b94MYS&#10;/UcDW+8br5hbxzqexzGNPjjFov+2f4dIulYN8ftn7HVjyzvHG9w3qC3sCbwr+PngPMEUzKDgd7n3&#10;u/OXv+GPPb18zZ8HX3OMJfAk7cyw0vGf8+k7lpfk21VEO5+MJLM1gCkASPzf14ADmXlfk/d1TOZr&#10;cFOkY88k2f9itvI/kDQgKLSPtolxvvwx8/ntC3ysfA8KFcSYz2NPet+4T0HnhnmCGaY0mNw1VjCw&#10;jNUYQsZpHf5/yyvSN1V2vd9fMyb4lO/w5w4c7tif+1Tk3qtrfyatBh3zVyieTbLw2L/fxRXQ855x&#10;YmRwyvcoTxDpume4rWBVGwYYL7AGW9Qu/5/rr3O1ZTCFiLmewerZGqh1awY38ZxEF/k+yVaaB6SA&#10;8sv8douv3eIo23WLzHcry0gCASWAR5nIoy64AGK6rVa3/AGHkqmYo7y+8MHP/KlSZPyv6rVjDHIN&#10;G8wof8+TB5/ujTGXx+rd/pqlPPekPP/tncboYKbbtx3DXTp+rLJ5EuP/zNzx4+BzK0sgrzvms2wD&#10;pY7EdLYv6+SecXl1rLby+YLbTuXXcYiW+WnQWUy08VUxjky3VStaHWeBW9w9MVfOplu9It+LpOff&#10;0qiaG7NVau/gNbun5z/YZpGxfQGCweDFvme2P9Y970vqGZ37VBXQsVKJfVs8OsYYT//JdF9xly+Q&#10;fux6vHe3rOdTdXgw2LndF6PHwaDnRf6e8ioNzu+P1fj+3JNnisifB99/Ob8nz3gdu3dTwkpKn9Gi&#10;Xl3XfSf+g7+hc7Wd71BKbYOfG8dW2T8sxXi/fmQlft63GN9um20jg48pBRSoSqMK8g81lBqcKoKY&#10;RiN/+VCD+dtsQxctjtPCW4VFtz3Z39/MvM5GkK/qGf2MPqs38ETe4NPAgvKqkD6vY7gQKwaOM0/X&#10;RZ7BnjFqGDHEM8Uz0pNvFN3z91/O5++5Fc/jC3qV6ppb/h1gdIB0zecZu6f3Bd3z10X+ncHX/HWl&#10;weX0qb0v8A0xVeMLOjcGs72Uz597Uh6vLvw7QxQ58eqRZbhxYgS3Tq62dPStDTbqqdHPm8dHmCqw&#10;wFrcVoCBwE9OHV8/utIAY+Ah2U8IrZM9u54A0BJSehHHl+NvBICAIVD8jVJA4/ov3t8GDXVLZNkg&#10;BUWVUhXSNh8IDG74ITWFrFO8HDFazFXPt96nBglqQGs0nfM4uJf6Y5GMP6XK40Hkz4Of8+TziPR9&#10;Xfv9c+ajC+iWvvP9PP6NUsiOKUF8KpJbJgnl84qcDeB6qshfcz1XqaubGOeP1aPdfZf6Yz2rVG02&#10;HtTBMdgz395BUrt5qRlyTWEy3yDzSdqQ+PqhxTZ3wYIcvqmfs+up0ze4IAvS/1QHPtqEArDYnqS0&#10;B+686a6NviWgSIqsMEBoMPYuJcgdTQsgkK4dWoqHzKs9TPXD5ncW9Outg7Z8Vouvlfp/Hhqg1eiU&#10;HyL87TORazAxWeQDNXgSADzp3Pda32P88ct5PXkQefLvsPNPx9/lGTx2zjT43SI1vn+fv+aP3Tv+&#10;/D0d//8iz9T/9rw6jr/v848bhu66J+UN8bETbpDp1w4swq2jS3HzyGKbp3Fp3wKbp3GHvVebzt3j&#10;NRcqVH/lFSZUcRbc70ULI6pjkrZqk66X0ehSGZEbyPxVLp//HUm7wIUjJUBObeS3BJT19u9Xf+/8&#10;QnINXf7u//gx1SLyf59X6AFVeg8BsB//0KJyko614v5fXx7Ev786jH9+4egfnx/iswcDRMBQr//+&#10;mWNqcBCL8WAWTpooDQaQUkeuZytV8AwHyPH8soeUXw09/px7v65J0jkj7s+k9yh1ecYZ7lPPSH/P&#10;vU89m9fYFjYQZBJh/B36vkDgn/HSIOSLkUZ8v7ETP27ps+C2V/fOwvV9mqq1iGDQlvcLcFdgOLIQ&#10;t95woBBAtDOc4ktoTxmRJvDYv+Wz6yyuhEKx2FZ3+ilPMPhjMV2GpJ0rfVfGplv5K6CI/GY9LoqJ&#10;8zjs/tt0Bd+hPcDUttc7u828Ey2Y97pMDWwRBwIhFyzSAEnpP788ZOnf/cL7LxXIQ3kUoUARCQic&#10;wEY/ilmhvWr0LpdKx7t3i8RgSR2367IDQLAUUoOPM8j1TDHVg8Yfe/LXPPOVOvLXXepcO6XS4e5X&#10;l/I5Ue/UgXP5pE7Hr6l83niWyLee//3mHtw8OMcF6N0zAz9v78cVguDOoQW4pSgrOwYsgsJNzZ/R&#10;+neC4BoBovl6CgAsiSDpodQ2Gzq1YiwAiQCi/+eyASwqC1WCn77iAEApwXuagGCzNM644MOPdG72&#10;A4FDD0LewzO6kNpPRxLEx+RQMAH318d5I2PHfEabFen/vyZH6L+/6Km8kTMbbF9+qZXnlCqSJpp3&#10;4KMx6Le7foDqWNcUlcHF73BBTgw0BIbt2yMw6VpgVyhPPvhJcCAUgfLXT5h+dsjUxx/nDlsaDJJg&#10;4ARfF/le749Fki7S8x4M3v32PT74OU96rxhvzN/YlIFP13bgy3Xttj73+00d+HFTNy4RBIrUfGP3&#10;IM+7cH5VI75d3YIf1rbh5u6ZuL5zCLcFGgPFItw+sJDSYRi3Dg9bOB4B4e7xpW6i1klHj7QH0Fmq&#10;DKoSGYL3FduX123TS81JOrNqLMSGQm/oXKE3FJNE9JDg0e5UTygVnlKaSIpIQoiev6/oEi6SjU0F&#10;kuSg1BBo5Kk8IYA05i8J8ZSSYvSMJp1JmjAvASOAmcsr9/SsUrm8BJKlBB1BpHfIlXVBpPV3fD/+&#10;9+vDpmb+SRUjCaHYSJIcTrIolpJI0sJJGQ8mkY6dJPGSxZGY5pk/xshP3DUx0Ot2x0wnJWTMaftD&#10;1cvHc/ZM9nltDMQDghIkpC41AZWJUahJmIqmtBj0ZkdiWUMW5hbHY11dus2P3N2Vg0XFcTgxuwLn&#10;NSNuG8ERCCdya/sAzo/U48rufgsgr5l2Cv2t2XVa7q/V7goXIrVx98B8fLOyxeZo3iM4RjWl6OhC&#10;m9zq0mFKFoUTX2iz+DwpeMSDN4ZtTpaLnL3S9gd3ASWkbla7+G4KQvOOjEnN2VhtgSXkYfwScDcf&#10;894LeiCi5yQBSKkkioDj1dF9xVSmhJEhajYNyU2p4rsJMlnUIolX22mQvU+9TgNg8lDuaYYRVdKD&#10;tzbxW+6Hu3Tzv2WHkMn/72+P4V9k+v9SSphEIQgMFDomeXA4G0YSiSm9CQcQp5Kc/SBmjqsLJ/oD&#10;jDbQuOsS/2L6C3lXH5H5vK6yh3TmRKM4bjJyY8LQpKXJSZrYyuOMGDRmxqLEVu5OQ5Um2MeFoycn&#10;AXNLErCzvwTbOrKwoiweHy1txvllDfiJEuSq4lFt67LF7N+ubsJPBMTFLV0WY+bKrj6boKuYEFco&#10;Oa4E1In2qtN0TAFFAXkeHneg0IzEW/tmW7wIRQbQVE6dawKepnRauASCRZP1LFDPadohxwgqzVHT&#10;hD5KFNELgkEbakl6KC7NC8W6kpRQHJr3N1H8U5WQ8RZ8g5LpHp8VeB4pLBRJU02ljqSiXhAwLoaW&#10;jjXpkO/4WCrIh4iSuyWA6J6kkFJ/XWJZEmeDpe5YYStJBIzUlCYcaPqaVIsnMd4kCYGgbeH+SVvF&#10;H0s1CSimqgL5/f98pcGkqbiaaifJIBUZ8sasKszNjrbN8ZszIlAaF2XMzo1SoCGtlgpHXXoMimK0&#10;jYMLPKQdTUoIlor4SIIiEg0EyJaGDHw0r9TiamjHpc+GK3FisAyLKUGWVaRgEQGzf3ollpYmYElZ&#10;IjY0Z+HdxS34ipLkAgGjYGZaC3SdjJaquW5E2+PAbJtpqcAi2hTs5u4BA9ZtAkUhZ0apZp7aFnPL&#10;LfTMo1NLyfxhPDihnaeXWCwNhaNRSHhtP/fwxFI8e2uVm9lJ0Nw7NszrVDkEju4rNv8zMtypoBUG&#10;qkdUXX9ThKe3qLZ4LnpOIGlLO7cXoMLZ0Lbhc08ojbQXoIKrKXSWgGIgU2wfGb48V6h8xfrRwJe8&#10;GY2iyvB1UaIkRWTDuKF0T7aZtU3wlErTc26aoJudQteYkmBMYhhQaEOQ4TYTjpJB4JCNJAklo9F6&#10;fmNWON5eWIFmhaaIJ4OjJiI3QvP8tdZoKqrTorC0MceWvhYlKHiBYgJMtZVfuZHaXzAcVQTIZjLz&#10;3KIqvD+Uh57kKSiLmwJt3T5QlIb5DTmYU5OBauYrjRPAJF2iCJxo1PKd3dqJqiUH7wzX4Nbeftza&#10;0YuvRxpwYnoh3p5TjS+X1dimBle29eDq5g5c39ZrqkNBVK4RIJd2TMdlhQTRdNwd/QTFHJuzrJnv&#10;kiaSKk+keg7PJVCW4iGPH5wgGE4swSMejx6ah8cEyCMtKzgwE48JHO1XqAhYAs9tGr+jb0gVEVgW&#10;50jbgUhVEXinFcpH4KMqIkheECDPzqzkdUqPY3y/VBXVlugpAfX0zBoCZx2eU/IIOJI4MoZl9Aog&#10;2l/hFw2HU2qITE1JnQXCFEpVST1pYr3sFQW0vHlCSys0DkMPSH9npXZoozyQoXtak13dlgF/+2gP&#10;3d+jJh1krIYoVEc5mVmh3WYSta2PNl15HdoOUAGnmrNjsLu/DEvYextsAeoUFFIqWFQMLfpg2pUR&#10;jTOzi/DBnBLMztB7pmB5UzYubu3H92tacXxWBdY3ZaE1JcZW81USMGUpUWgioLRPm2ioOAWNqdFY&#10;WJ6E77cM4vPVbVhcFoeuzDh0UyKtraOkmFeLb9a04dLGDtzc0olrm9txmcbolqpEvNFbwXvtuLKV&#10;1wmAnwiUL1c34tq+Abqwffh+KwGztQcXN3aZVLm1fybuEySjh+cYwxX7TTRK1aK96S0eHL2a+2Ky&#10;dt0gQO4RPHf2zbDn7uj+bhcJTAGvJFl8kKvHBipKHpLUk5Zi6Pg+vSKda1NMi/902oVRkwSS1HlM&#10;FaVJ+qaiCAZN4Nd+jzZPnWpGc9gfKTAW1YZUkKSKSAAyiUJDV7aNXGv9nPMuslSOUotOyJ7/kAas&#10;/gWEJIX+BYVJU0y8l2h5JRmq9aVaVVyZEon5dRn4bHkbPphfj+60cFvSnBv1uq0azA6bjIrov+L4&#10;3DqcW1aB40MlKI+ejMHSFKypzMFpMuS75S34fLgJi/NpQ6RqkUwEapNCMbcshW7lAnyxpAen5jZh&#10;aU0qZvG59uxENOclIzNmGgooJZrS4zCjNM32lWxQzKrMKBzqK8RPtCdu07a4sqGF76jFWzNKaXvU&#10;48SsMuzvLcSahmzMLUjBSGUmNjbkYm5RApZWZWBbZy42UUopeMdeGrIfLKzGZ0ub8N6Cary9oMb2&#10;m3lnWSv29BTho+Wt+HFrF86tqMKFTX02yf/aDqmePtwhPVIMqwOzAhGLhgwU2pfyISXIvTcUwmm+&#10;SQ/ZMPePLSTjHSAUDU1gESiUjmpV134CURJFC5kIQEkkhZCTNDEw0At6TJLHpPSh5uZrXj5tEy1q&#10;EFh89DRJEbnU8njMMwqAw833XzdGIUsrk1ARMwE5Wi8b5Rboaxmpdk5tyInDobnNeH9ePd6ibbCl&#10;PQcJr/8PVUEkFpUlWMinD6nbv1vRjO9XNWAwPYygeBWLG7PxRk8FqQAX2NPWt2Sggj1edoOWhxUp&#10;vgafX1Efhw01SZhdmESVMJXMjcKc8nT05kRgc2sRRgiItvRJWFGRjeHyeAszVRUbik4C4fzKdtyg&#10;Crip3ryuCZ8ubsBQljYACsfK+lzMKYjGhs4KnBpux3YyfE6JgBVL6RWHGm0QRGBrwVJDSoRb3kYV&#10;VEWvpzYxGnUEmQIodmXFYXtPOTa25mJeSSKWV6fjxJw6vDm/CmfnNeI7SqCrcodpr9w/OBO39lDl&#10;UKLcVgTJQ7MJhrm4TrCM8vwObRVJjUeKNMl8owcpQQ7O5r15eHDQxRO8SwBo86Ob9JwUiPE+gfCI&#10;hu9DqpzHJ2iPUFo8UFRb7VJ1QBEql1nUOO1QJa9IakZxxLRs5x5BpQ2ZRNqcSRs22e6xpwgcGbOa&#10;rt+TE4NaimDbjyvydRTToNP6Pq3pLU8Px5mF7XhzZjWO9ZVgXmkcEqdMxBCZ9cUyiuBlVfhuaSW+&#10;X96A70aacHJ6MbKmvobqzDAMlcViel4EllRmo5K92Fad8t1aZKngB5Is2hV2sDDVlstnUmIosl0+&#10;qZ42QA+/sawyHXs7itCVHIHZNBSn58XZilbFFJFKubyuET8Ml+PCqhocoPdRT6Ytq8/GpwuqcG/P&#10;bBzozmevz8HHK9vwzrxyzC9NRW9WPGaUJ6CFtkwzqSM3DuXJCuwWTq9nqq1dVoiBIu1cy/I1U9Wt&#10;bcnHWqmtjDgDhYLENRGIgwTT3s58fLSwHOfmFuEbguLL+eX4gUbvhZFG83zM+9nSgRvb6AZv7aBH&#10;RKN2KyWIiF7PZYLj4pY2/Eyv6OeN3bjM61cJJoHqMlWVFqCJLmkwbuegudFatCaQyE6RWpKkuE+p&#10;cUfSg4C6Sy/JSRZF7aStQ5tFqkXLmOQNye2WwRvy5eIqDOWGI2Paq6hKikRFoBEWtZQidfL/oL80&#10;GTPZWIpskTD5r5hXl42PFlfiG1u534yvllRa1MwfV9fh2yU1ODOnBvFhf2VjKlCENnubgEr2VLej&#10;LtUJmayYDtpAVozWUuPk8NcIqtcoEahSqEqqaQTWpoRbBJ+RunQXf5FSqD5Vu+aGooh2xsWts3CR&#10;4vjTmYVs8AJ8uaKeDKF3QruiTRHAqjOwtCINC1j+BaXRWMfzmXkJVAe5WFARi7rEaRawQqEMCpkW&#10;UTKVU6U10sZQHDe1gcKdCRSKAdOXE2nRw6oTFHmEUixhKspjwy1iST+9oR1NOfiaHeKnNXWmiq7T&#10;Frm0roXHtEM2tOHqxnbc3N6F22Tq1U1tuLyB0nKEHWhlHcvehDOzqnF8RjU2NmZiX3+prSk9MbMC&#10;59e246tVjfh6ZSN+3qRAvh34kUD4dh1TutAaiLtEA1jLNWWnyAi+QzWk5Z0iLdy7S0DcP6IVj4uo&#10;kigRDi3ktQUI+W4Vmbi2Bd+vbsAXi2pxtL/ArGwFoPtypB0fUGePtNCSX9dD0VptzP5J8R23Tcc1&#10;fvhnid01HURuG35Y1kjGhGCoNgWfrR3Eh0u68fWqbny5uA2LqHO1PXJ7drwtqVYQrZHmfOzsKcbO&#10;9lLbAFfxqbKjX4M2ttNCfkU7qE8iU2hApoe/inhKndbMSGzvLsE3S2twb3snvplXTOlTRvA1YU1V&#10;MgoJLO0QrDgWVfxOXiy9EgJQ2zbWkHGrKcJ7+A5FPlKsG223mE/DVoEC+mh09hXG83uSglNsMz29&#10;S8GAGgnGFdWpWEKq5DVJhxICSFHL5L0oQlJF5ATU8Z0NNIoH06fgixWtuEgGX19Tj5vrW3FjQxPu&#10;7+zG9c1sb7b54b4CzOX3GgiwMrrNhZQ2pfSCLLRcQhTLHMH6R6GNnac/M57qJwcjlGT9WUloS4hh&#10;p0jBbkq3T1bQZV7TjC/YCc+t7sCXazvx44YO/LCuDRf4XUkVeUqyV6SGblEFXd3ei5CL1NfHWlKw&#10;oTUZnfmvo68kHHNpPc8siqOlPwm9JRE09sj0eSX4fG4h3blqXOQLf1xPY2v7IC5v0arqNqK+Eh/S&#10;2CpPewUzK5KxsbkA+zvKsL42B0MFMezFyVjTUoj9PSXozpqGZXWZWE+jbHtrATbX52ANJcqM4iRj&#10;SinFsLaXVuSkdHoeirqirWgzLH4PezelyPqOfJRG/A8bbQI2a2PgWEoOSoXMKEqwtDiL9iDDNYVq&#10;KJHSRMFOBSgFVFLIuVIauWUJk1HMY4W0q9QO0e2F9C4iTAIocIG8GUVyUIQ2xflT3IDubEWdoEQg&#10;88v4XAWfK+c7WrNiCYKptpVtd2kSDefXUUJgzCSAPx+uwjV2mEsjdVQH1ThHO2lZUSzqCZrs6AgU&#10;EGStaaHop5ocoLTry+M9Gtf5cQQhgacoFop1YkGd6WIrWKK8JrnipTHhmFGUjFWNufSmtAVnPBoT&#10;JmFxVSpmU01OT4+ifZaMk/Pq8OkqGseU0F+taaJx3ICQ4fpkTC8PZ+9Ow8HppTg1sw6Hu8uwtiYH&#10;84uSUJQ2kZZvAb5YQObPKmIvq6YPXoWfKPKvkPHfb6CuWtuBbyjyP5xRSSs+FH0EzhIaRzvbi7C3&#10;v5LimIZVVjRWELV7CYDlVVloyZiKmTSi5hYnYg6pnYZaJXt4BRmvSHE9+YkWVUZbZis2YDkbuVQi&#10;n0xQ5LrKlGmYReOwIysCg8WRGMgOxdrGHOzuKqRxF8t3KIqVgi9NQBobr4gSoCsvkeXKxurKLCwo&#10;pHrIovfCPNlksEJ8FtLg1WinItApwIuMU8UfVMwULeNX+D5JrUqqhVIy35hNm6A6ORyN2dGYTW9i&#10;Z0ch3ptbgq/Y8wzIZNrW1ixcWFGHnykFtMu9PIw5hXFQBN38mMmYURJtA1w3qBpO02uZXxzDetHu&#10;IOMVPUdGuPZiTmU5FISyOTsODXSTFVNNcRrzYtw+7Nr7vImStYISrpJtpbGWakrA4liClbZSOSVL&#10;A6VVK72tZtosIRKPfUTbtt4iXFjTh2+HW/AhUfLOUC129eSjmQ37xmAZvl5QinOk71fVYklBlAV1&#10;6y0ncChqFebn43W9OL+ogLovBV35YZQeCVhZk0IjKxl9+bFoyZyGxTXJZHwyVlRlYkFlIqbzPTVk&#10;UkmcxhQmooIA6M2Px+rmYqyoyaQkiGdDSwLQyCzPojieyvzUy+kRWNdSQGOrCDvaCrCGkkORP2cV&#10;hGNnUwEO9lWiVsFryRzpbA1KaR/V7pxoi9fWkxuNoeI4GnuxZIB6r1xQeSMECZmqWC0KUWYBLsnw&#10;bBqqmZETrdfpvsKYiWkWQoVgkaSYXhSPFTRQD3dUUlK2s+4JyCFQtU/risoEGoSFuLiyBp8tqcZA&#10;1lQUkpHaH15RyLrovm5oLsI8doJWAl5D6TLAU8h4bXTrAuo4SaSyibkCnDpJvQbfCOAm2iXzyI8O&#10;qrRyvVdqLnUaBsuTqGIjKDWdEa/tmwXqdBr3Iap4S04CFrGnnppdQT3dgLfm1eLk7Eosrk2gKgjH&#10;ke5S/ECL+mvq/KLJr6CRTDtA42RTcy7eXdSAtdRFdeq5cRPwFn36Qz3ZWFoXTYSG0vXi+/NZsPos&#10;bOwsxAgZv7GlBKuoDpbWpZG51LnsTRK/rbSeF7I372gqtPCrbem0DSjKKsmY/FgZiZNQlRGONopH&#10;WfWKaj5clUIplUddmI1BitLGtCmop1Wu/aYlyqtMfLJ3sAe3pEejKT0Wg2T6CME1pzSd4jqS3422&#10;2LXlLIdi3CnCkXq5RL3+dWg38xICr1RjITT2SmnMiqmKdJLHe9r1/NMlrfhoXgM+nsvOM78WswmG&#10;rDBKLQLn6Iwy6/ka+j5It1NBg/LYG1soWbU9fAVtjobkOLSn0xYh4zOjwszmkGfkdjHXFtAumJHA&#10;IJvI9rkmgGQ0S53lEYwqnzY7KKR0qGGbNdLGUlhb9fpKjc6yvAormx2pwESTEVKeMtUCgM8pTmcv&#10;TcNm6r191MvrG7IwnYzvYI86ML2IqK1HTWgICljwVc1Z2Es//uSMBny9uhvb2+iHV7EhaWXX0dqu&#10;YC/5aGknrW66bXStOgviqYNSsI7M2krdtKo6BYvZS1qoD0sUJpIoLmPDt9Ptml+eghW0eAcKI2jw&#10;hVpMPo1CqnIKidfABppTkoSV1ZlYSiCt5Ps2UkWN1GeijvcqifICMlvRGhuM2ZE0MplSPZTxO4WU&#10;ImVsiOzQV8j0SOweqMSXc+uxpy2dInKiMVc9XL29IF4AoPhkfm1vv4Bt0k/3d4gSqSZLQdMUE5BS&#10;rjSWtkwx35GDVTVURWmxbPwYGo8JfNdf2NiTsY/3zs3NZ/0VGZZ1lgjOmIyzsygpFjRgHV3Jzvw4&#10;Mx6LJMrJKKma9Egx+zWLaCfmK0Re3BQXOk/hulJ5PZt5bZt7SodUgiV1WmAf8Di2hYI8UfUo4mQZ&#10;O9AgO1chbSYFdwsxfUCUNLHXLWMDrqQ+npGZQL2Ths7cadRlURZc+V0WspC9oZ36fEcXbYPBWorX&#10;UlKBxSObXpJm1Egd2EPd2sfGnllOUFUkYkNVDhaWZWAxPywJs6Aihfo8zHqnJI/iBYu0RX4tG1Oi&#10;WGEztfW9rvUUxGI21URHzjQCKpw9OByzChMxUsleT1dwSx0lAMV4g3QZmaJnLYItVVoXATaPBtgC&#10;lnGBGJM+jeBJxDDLsLk5G0e7inGwPY9lj0ExJUUtQdNDA7WbdkUXJYS24VekzQbaGNpqf0F+Evb2&#10;ltM9jreAUdlUD9rWvyaJDI2mscs26GbdtncW2EhiNdVZLr2Aw73Z+HJBOXa15KCSoruYYr0uKxQH&#10;B8pwrC+fthAN41zZOVHoZ/lqKOHy7dlJyGYPzwhXkGkFk3Mbw4t8xFwBQ3HcXCw2inTmVWSvVqq4&#10;hW15lED0oJhPe6rrGU8hnQWR6C6Ipp528VEHKIoUv7w/JxbVrFAPXZGz/TmYSelQwl4/lz14X1cZ&#10;3mav399ZjEXs8bVsmL7CZD4XS72eYszKp8s2ne+s57t7KKZ76WO308CShV1EFCrydj2BMj0nHgO5&#10;UVhamWpiW2JJO3EolqJ8cJVpBsujsf1t9KX3Ux1oAspwdSINpXgaezFop8TRfwdJkob0MAtaqd7V&#10;lhXDa9PouSRgGcE3vyyRopB1pLGnQLX724pwqKMYw2xsPV9G/S33cKAg0aKBDrLn1lKsS/U08N0r&#10;69Pw1mA9jvVX8F48VdUkNFPXru6QpU0Lm6rkxCwaw6t78eWSJswujUdV4mTsZufpTZpAm+IV+05h&#10;vAAzlfZNkv3hXN+cho2UDN1snyoZkewIlUzLaSi35qeYjleMSQXrd9EEXWxLiz4o8a9r7Pm65sGg&#10;4Htd9LAq+ZyC9MVNk6v8V4s4FjPJpSEzSxVJUBvPZ5kVXUexWUMm50a/jipWaEtTOs7NLkJ3/ERU&#10;UYTOLlcY5GJsqVFcpxgUsrEWVWfZ79udrRnmIpawEUutIbWz/wQLpFlG8S7jTbozM+p1c+XaaLXO&#10;pG89h0beTBqF7ezVhdS5igyqsIk5EWQi399L12dFVTbWUSqto60wTCNmemE0unMj2dPizeJvztCI&#10;HaUHe7+Y1ZEXz148DV008oZo4I3Qyt9AO2G4PJVGURgG+L1hNvxAHgGTTKONNof8+RJKjVraCQrh&#10;WM13GbHxG9nLa9Lo7uVEsGfG0z7QCOVUzKdEqSWDuwmYFQTUKtox2vqhigzuo+SYX5aEOqosGWgC&#10;ezs7kdRZCb2YAopeSTYFIFUwQP0skx5XeNg86u5iqjtFV9exDW4xj7wQWf8iMVXMV0hK/WuRWyqj&#10;UABIolpImvoqjxVmUgFGnaow5pMUdDSkNT0Gndk07OgfdmWzB6REoow+cGbYq2bVrmlNwbk55djd&#10;mmmBftvI8DnsiR1s6BLe7yMDZrC3Sef3FSQQnRPM6CiS4aJYd0RlOgsllIqhjiaR+Qrqr7122Ptp&#10;5c6kCC9LooVNnZxjzHeILmDvasqIsCCiDQounKvBjVQsJeBm0V1aXJaGHvbKcjKo0Kzryda7G2np&#10;SmQ3kZF9lGIzWbZFFPUzCKQaXlc83iqmMgq1Z4cNBrHcGt6Vgam0lF6I1GFRzAQbPColQBS9tSZV&#10;AZJJBEgxrWbZGtVkoKLCl9PHLieAG2hIFjNvRTxBROnQynaVYagyNxEElUmTMUCpNZBPyUU3WO9W&#10;b1VESfVsi0xLMKitlOoXuzwMHyhZbWPX2Z6FND6VX/pf7axwv+YhBFIx30WWdSE2x5jfkqJK0FBL&#10;IyVFWqUUXj6DRlte3OvYP6MCG9ho784sRD+RHz35L8gMpT9MnaUosQXs2dkkhasVapOlj1gJha1X&#10;yMvkiNd53wU4VuMKoXJhNHDSSUmzoUk/TeJt1G2IPuogdWkt1Y0qqgGOfBp5avBiPq8Ar7LIO6gq&#10;2jOpIpivgj1Co2uyzEtombdlxdLeiMQgma3gzXWUAurF7bQFJFnqaS9IMpXLx6aulrumQZ5SMlwx&#10;i9X7tVuWxLJiKWu/pCq+t5aiuIa9XwZZNuuk8OPaJ6GCedoJyiGqul6SvAeBoIjv0jhFO/V6Tw57&#10;P9t2Vlm6jVq2sSwLqRLkeubFUK+zXbL5XQ1MybXUn1UxVSTDTecyQtUxlFdtq/ELlV02hwAiMChy&#10;tnS/swkUaFaGneODdLzv+QqSbcyvTqNeSmFvoNNfxgYpYCMnhP6V7lksjgyVYlMtRSwLe2qwFCso&#10;zhRKXPsaqAGSQydTl0xE7CQiii9Ni5rICmhEjoXTj5ukCLqRtLQzadDRz27OjCNIWBBSOcFWzQZV&#10;1G4FlzURJdHFCmsQRe9QwXP1D4Ck0b4K7ZNAhCteskSeayzXYOq5chs1OrawNNlJBJZbhlgDRa7G&#10;BwQcS6kHZUjJ381keTUOoMi9TjrxGr/hBk/Yq2gZtxNsTVSFpVRZAlkB61lHL6SAjNOv5l6CdlZx&#10;MtUOgcVv5LNMiiRaT+BVS7yTSXKzNBNKPnkdy6T7Wfx2LdXA9FIClapAIJ7FNpZEcfHgJeJZNpbJ&#10;9oThexUXXlIgix3OM19ldz3cBc1WAO3YqX91QbRJAoXuKQqppSTFxA5RnPi410LYm/9qBsrnq9vx&#10;zUg9PltcRQu/jK4JdW1DDj4dLsWXw+V4f1E9iliA2In6wCv8KH1GWbsUzYM08PrytF0J9RclQZEx&#10;TFarZv+EGjNtX4ewKYbAeBZYhkgqC6VK5kj0sWFjp0xCAp9XiFS5PMksrPaakchSBRKlTvjdHEmC&#10;VPYeNoakixijrRqkAtrJiJZU6lMZWOwtCt2s3qHIo663OFukkWJdY/nWo8h0NbhmKZXS2FJIV3OZ&#10;qHtL2NAa6VMUdHlIzbTGFRa2OSfKDN4KvkMjbpIO2VSZAlc+36kRxCKWU8aa4twW8NlaegNSbaUJ&#10;kWR6GF3pYsyi+6ow8l2UaPMIhtywv1oZ3eii/HnHfPn+IpVDIeMFVul3vzmASIGElcaS8TLyROYN&#10;0BbI1L4AlAgKfR9yfk0Tvl5ei4urmvETj7UL0ZdLarC9Oo1uiXz+PHy0pA5n6NJ9vaIGH9H4a6Ve&#10;K2NlteVDGRu1Mp6WO3V4PS3UYjZusaZqEcXSdbLcU4gyxc62qOZkfjw/rBlAYmbcNAUOFrKnUTKw&#10;N1G0SWwp9HSMECtmk4RUxdCVJat9d1TpFObRDklprEwNvyUXsJFiNVN7d5F56aGvGiM1GJNN5lnI&#10;WTaa3pHBBtW9HD6bQ+BIf4rxLvQ1G5X1EmjV8DqP5zOKI55HZuZrEwT28ByWQb64hoNNRVANZoSz&#10;THyXGKR3akSugJJFo415VAfN6aH0kNKQx3wyrDWv4fRQBc7Mq6FE0A+tcPumBnn889qIqYHquI7A&#10;0jf9L3eVV9LKAqdPlkh3Ot2TAUHAYJ2UX5Kml15PHdtJKiTkx7XN+GZVA35Y04ILpMtbuvDduhZ8&#10;wp7/8XA1vlreiM+YHm7Pwrlltbxeiem03KtjwrCkJg3raN1ubsrGzu4iojeBlvFU+wVaQYRr2FN/&#10;qLTNVYp8Tfb4NBZc4lpRphX5OS1sMlFII5HGYw4rEjd5AiInUycRtVFkeBRVSoyCoUs1sMert6vB&#10;pSKSCAYNe2prLk0wkW6WnoyTqOM79WMnM5INT7tBG8Kod2ewtyjivblEfIdEam58hNkhApn2HdIA&#10;iOyL3vxEtNCQKydTDTxkSqnGD+iliPmSKIU0SBu9d8B7WQRKChtbto2iXUtl6b+BBovyKdWk72fQ&#10;/S1mudozqfvpcWxtzDcPSpNoc1l+lUnA1OCQ4qFLYiiivgAvxuvYDNQoqUnFS/cMn2C9Xj1eTI+W&#10;JOC5jv04QBaf0UYTqQRfyPfrO3BR/4fXtuHHDZ34eqQJXyzT3qdV+G6kGRdWt+LbEYJhfi3Or2zE&#10;d5QQX6xswL6+fMyngTOD1vf8slTMLkqlvx5D76AQXbS0OzX1OzXSxKGsYxmU2r+gJJE9IZruWKq2&#10;LWHPYq9JY6NqzqD0vdSD3JN4inWTFKyQer0C0MdPm0w9RtUxVVG0XSTtsdT0msbAnSTRGLbiurtr&#10;bDw2pja6kDox3UfpYiokQG4cXcOnGiiRSpBxGWb/9tVrJQW8WjAfW0OsgZ8+pUm01glmqR4xR/aC&#10;s8ilj53u1rel9rQJ54yCSJSwvlXJ2lE0wrZc0/S0Cr7DJsZSUvjvGEjZScx44zUZewqYL4O1ks9L&#10;Gimferase3MB+R3bJId1dxJhXAqoPcb2j9Ee0KLLuxXTmcdb+m3d3g+b+phOJ/WSeuz4p22k7UP4&#10;cXMfLqzvwTcbevDh8hYbpdraVoyDM8pwargWaxsyMdKURws4CZ1psdRjii8fhxrqTk0YKWEjakch&#10;iWnt26YBHfmziiDeQKu/jAaRgJBEBsaHTiWR6UayWimaKUHiKDEUUl2V1i9bhWDPJnBK+T5NxJCu&#10;VmNJhahBpB7UiGK4380ggWCSrSGw6M+fxLsYHydJw/saU88QOFmWLBq6GmgpodGZqm/yPSqPfZ/H&#10;/h1yYdVb9W0xQ/c82PT+LOrctswwSkhnxQvoMtjSCMpCqsru8izkkaFJtIUUDd1b7iq7mCrVJTtI&#10;bZar96nTMHV2gBvj1/R6+f7xlADaQcFTFO00bSgQIRLztVbvyp6Z+GmH20Hhc/Zspdpd4eqeObix&#10;fw6u7ZuDK3vn4daRhbh1cD5uHJiH6yLeu7pvBq7snuM2EN9OUBAk3xAcn4x04vP1XfiMdGa4EW/M&#10;bsCpxU14b6QLn67swtsLKrGtNQc7O0uxpb0Q61sKMKcwiYYa/Xm6n9XsdZXsUZpBrN+42sZmoDKL&#10;xlWU6fAsis08MluzauRV1NCPbs1y4+mtFK0Ss9ZTyTT1eolfiUv1VP0a1SxlAcxtV+EYLzKGkpHq&#10;ufp5ox887j86G5wGonq2GOuZL3XkQKmUzA6cJxCgAq0kk+wW/RqWda7p7/oV3F+ejHQyWKosXpKN&#10;zJElrrzaQEFWemV6LIHEXm9gDQBXYtyI3pWBkoYqyyOwS71ouLyKkla2gO0TRBC7XSReGdtJQowP&#10;m/gKQq4fXoif9s0zuv3GMlwmk6/xWDtJXN5Lxu+d6zY/3z//Txsu3DjEc004PLTQrim17fK1EQOf&#10;vbZvti3mtAmFhxdY/ttavnVU4HGrdK5L2uzox887tDtFNy5sHcAX67pxen4d9vaVYXdPCQ7MqMJW&#10;2hMj9Do09j2Up70H4tGXm0TvIglLaJhu7CmwTdP6chKpbiLRlR5nm67WJsRQ2tAW0FgAmVefFgVt&#10;l6edqRqypaPDbP6AgKJ9SSTeNV2tiL3KGlH6nvnLeF86Xnugap8T2+iFDW5qhUCRJHKkY4IrfBoy&#10;CC4Zbhp1y4icZs9oXCGTaU7oK+gjUItYJl1PpmGqHi4DN4pMVeqkhVNBpv4EAF6LnjwR4RPJTAJA&#10;kkGGs+3qRaAn8VzqTq6d1KYkhsg2kiB45N8LBGPMHwvKoLDcJ0fs+CavaRn25X1k9pElgTX7S8jA&#10;RWTw8Biz/epcAUULM7VA0xZtHho2qXB9rwOA1Mm1PbMMCJpMqDV5AoTt0nFoHu4cmY+7Cv/NY81K&#10;vXlwLonXeV/XrlO6XNdWJjt7cYFA+W5br+3e8e3mLvxIifXd1j58uqYLHyxvx6erKFlWt+Gz1fRi&#10;NnThy9W0V5bX0aIuwMbmDAzTj56em0AJo2ngCeiikaXtTtoyYjFQkoZOAqgjKx69uc63b82MQwOl&#10;kXbu0zajlaRiGoj6oydLXPu9mtdAJsvKl7SoZo+t5/taaRhqt/CqBNo88TGkqVjblo3DcxtoF0XY&#10;H8qOwlRUUMpJwqXSE0rS9kyUFpI+ApOkiGwR6XV5TEkEhyRI8rRXAmqPBi/VgXYFlJrUvtZSQSaJ&#10;SCYt2PvlZWkrJYl/9f6wCdL5hxSSZQ2u2+Ya2l1kFW7x/NbJVYFQLKstRIvo1nGFYSE4mF4TWJje&#10;0Q4kCu5AcFwTOA4vtp1IPFBuaCcSpaQ7zDPKe3eVHluGewr8oB1JDi+xfSi0evf2MQJI6/COLcY9&#10;5nmkRQ3HhqGtF7Q9uuj2AYKI4LpJdXVdG3TsGeI7FFdgNq5RBV3e1U8AUlURdNepwrSI4woBcmFj&#10;N75Z22W2yvkNHUYfLW/Ae4samLbg4xXNNu//5OxqvEkD9/ScKtu1/MhgBU4vrMfhGRXY1JKHpTTQ&#10;JHW6s+kN0NKfUZZC4CSjm1KpjjpfEyt6MqKxoCQF6xpybR3BJ8vrcZPAvbqlnR5ULXZ15aJD4/y0&#10;ferT6BrTx9e/fP2T18QSie68GBrEBJXG+BsJSC2k7aI7vKO7GCtrU2k7yXKfipp0tw21fnlLTWms&#10;RDaAG+qVzeM8ApMclAKm87WpyDe7FuPC/uW4enwdrhxbjdunN1hkdbe5yHoLuSJSqDad3z2zbiw0&#10;i8itI9tEqaE4Pi6qxijTewTL6JtrbCeFO7ZDC0F0ahXuKpjDqTW4r/sk7cFhMfBPa+n2Sgv4oIWS&#10;OtbiAwv+cHwZwUGwSSIROJIwSm8dIbCookwlkfGakiypMqqpyceX2vz121qBs382JcocW+QpVaPt&#10;oW8w1fFVHmvJ15UdogFbBnaN124e0F79Q265lxaJain6wVnMP0j1RKmzsQvnKGG0BZd2gPl0BUGk&#10;BSArWvDZ8iacX92Mb+k6/7C+zdYYag3izV3TcYPSSyucz69sw6HefKyvz8Siwlhsac3Hjs4SrCZY&#10;hvLi0Jkegw5Kpta0OHSQ6f3ZCZiVF4MdLbk2DUxb8qxpyjK3uoaqqYZqq5rM1w6X+jmnv6YaZLLB&#10;Jto7eTIQI6jC6G1oIm15zCSEKLS9NlbR+nQXBIHH741HwBDde3Mze/0621RFwRpvnSQI3tQmK5ss&#10;8OK9dxS7l6BRbH8e39WxNkQQcHisWD0iLR/SgsN7Z9a6Zc9n3X4APkyLlkMrooeObynaB4+1s4QF&#10;djitMDCrDBw+CohdO+2ig9xT/lNa57+Cx5QWTAUSzU/XXHWbt06ponnsUi1O/ThVoxXBWrf3lHm1&#10;9OoBz7WsylYC01a5RwBpWZYWhtpKYtosOtYawBt7Bw0U2gXHL/26RTUlsIwqn0BD8GhRxu29TAms&#10;O3vd3uQXN3Xh6zVN+IoqSrN5v1lVh3Mr6vA+jeGPF1fjo6V1eJeM/pwu9ucrGnF+bavNyP2Bec+v&#10;asWx6aXY31WI3e25ODxYjn39FVhamYalFelYU5tuu+x8vq7Xlta/MaMUx2aX42O66W/NLcNIZTJC&#10;tCrUx9cz+mCnBS/Q+i4t4w0mrfLUdbfoX+vOFaRgD379ZC8BtBvPFYac9Fhhywma0TNbcPOEondt&#10;NLDcOUkwnCZg3tpqy5K1x4pI0b4Ul0fH999ywR7vCUhaE0/SevkHlDIPBSBKklFJCdJdqiQBRPGB&#10;RC7ejwOMdvK5S6Bo85oHPPfg8TttPOB9revXPi2P+U5bLKlrWv8vIBEso2S+loA/0GoYW2q1FI+0&#10;1EoLMI8vNqDcZ577BJQt3gxsWaJrAs492izaed+rqpu0eZRPuwLdJTC0skfrAq/vpBSi1NH+81fp&#10;Nd2gqlJ6jdLitpavC0AEjhZkaLn6T1q0StV2kUby9/SmtCrqPAF0fqQBP9EW+p7SRrsGXd7eyfd0&#10;4oqWyPP65c2dOL+cYFpahQ8X1yJEC/Z8D3cRNRVckT3/PRdr3odAtwDJ7++wxf0K9ueCALiAiBbj&#10;5RNFftgTOFZMGIVP22GpomhptxFtlqFlwwqw5GO//41Aeq6w7YGVpfcFkhPs+ZQ0t46t5bEjBWiS&#10;1FAAJ0X30hp3i9dDcChahkK4WCDIdzexLnwX72llqmIJSpIIJAKHkyaUPAFpI9IatqfvbcCTt92q&#10;2WeBJdY6V/AHRQtxkUK0HHst7+ueQsdIKrloIo+1lPtNF2Hk0Zsr3XJwHj8+TfV1egWPda6FmTzm&#10;PUki3R+l0Sy7R8uuZNdoOblW9BpwBCiSgKQ1fpJStgpHxjDtnTt7CCCpru3TccuipQy6FT9be2lf&#10;EEQKqbO1Hz+ub8fXK+twYb2WlxFUVF1Sc7bNhDYZsH02ApsN6FjM9/SfW064VPcU1dHIYuW5iBAu&#10;9fH1xmPM+dgxFiToY+2LwXNtFUOAaP24jkWKi6N4fb9rSxqS249nm92zfTQs8IAjAchUVUBtCQx3&#10;T9JgpQGrYy1Pdgar1rdTtRAgCr3iY/X4fcGCSdJNIPIkdeSjjmmN/ROCyzZPo8Sw1bMElMhLF0kR&#10;rYXTokm3Pp/fEOAC15UanXHr5h5S4ghAIgsoocASBIbtNSZVZCBaYUvEbbeoo27vQkkl28OQKkzR&#10;TO5KldH7EnnwvJxqceh9qrVRut0hCqtuW2y87TZU8DQeT9+lFkqdzPbMd4zfw2NJCF0XCBRJ06fs&#10;0R8pzOc4PdM9klSE24hJQJEKoQRQ6BBKjF8IJGMsgSJGCxjaneq3T9wuVdogxW2j44Dht9PRsXaX&#10;+aciVPD8HwSY38TJ59PzjhT9Qhut6BvMR9J3fyVoFfjgEVWSwsc+IVAEIAcWhVqh4SubRSqK9JD3&#10;tF2Pk1qbTMrcp2RSXr+NmOL7iHTNRyMT2Q58BMwjgkdgUvqQYNJ+R9qATgbwI4WH4blI5zKO7x6l&#10;V3SM3tVBudqLcY1e1O2jlBSUHLZBHSXMfUqOB6T7NHpN4mjTOhrN8rC0q989Xr+j5Vo+1LpIPd6T&#10;GKwe73u+pWSc20mDQCCDRToXgG5q/yKqC8f0P8fX96TwqX5TGuV79kEgQFIgyqZsCZ07e0IhRGh3&#10;GEk9uABDXoL47UMEEAVvVGpbCJH5fhshkQAg0j1tNWS765DZYzvtBI51z5EDl8/7r8/3Gfnz8Xzj&#10;93X8G8ur/ZxEivKlcj99dwvBRLVKEF05SHeWEkkkkOiaqTIDjACmYE9bDDAuAodTYyIBUOdejfk4&#10;iBqX0aZZCpopT+qeSR5t4yjvadwoVmqGMm0kxVEUabVuiMXVJzIVxUli33bUYM8XADzTPQAkBUSP&#10;AipAjPQgkLQQAEQPmUf3zE4QkwPHPvCvImsrDQ6sLPIg8df8sVctPtae1IrIR5sSKdSIC0IUiGAl&#10;qcL8vyk/y+dDmChMiUAzlpLZPgybP1ZoE6UCjFJ/7O8r/f0zgW2cPPjGgUVpJCmjewrvpmPmsb32&#10;qL60M9ofPBcwJbGcinPXFZ3jGUHzXN6XQtEpQhgBcOvICG4ckhdDJtPjekT76JFUFwH14BSlET2s&#10;h1Rv2jHNh7zzdo6kjoAiD+u+VBQpxDZKoKjzul/MN1FPhhuR6Uq1yZjv+Z75XjoIKGKySCCy2P18&#10;p21CJuIz2k3NM99H1fbh3l9mvM/jjz3zg5nuj71tIfUhieADD/rrAoUCEcmjUQg1T2Z0iphHuzmZ&#10;RAkiqSGlPp9FASWwRDJSvc3y98+1tw3z850+9o2AYJsoUiromo5tF7jPXWoqiHnM1gmoLSdtnLQS&#10;GASScSnk0mBJpedMoglUUomf8l2fCWDaqY7qju31K8up9Be1Nw15qTNTU6RbJ1ZL51P8KIRHwOhz&#10;e+mMi/9gse97vttGZY9d9yDQfQ+AxzqXROA1f11RoMRQMVqMfLm3+3N/X3m9ZBjLQ3IM996GB4A7&#10;t3BjyqsK636A/HvFYGOkmBogH/3SmC91EjjWe/U+xcXz73fPBuLYBb4tUgRQhT2RqvJGrsCg6FuK&#10;nSf7xbycAGD0Hq+2dE17I46pLUokZ/Mwr87J+DGpYyBxAPFAEAh0PA4cgcOBx++w9y9KK6U6NwCe&#10;c0C0ni/me71vxh6ZL8b6Xu1B4A0/kwiBa25cwDFK5HfLMIYTIMGg8Hk988VQ36uDme6v6T3+2DPf&#10;N7xn9jhjxskz5T+vSxIEerwYEGB2MNOD73vyDA2+7875Xja4jsfHQgT0nRSx2mt6ZKzMv31Ce4cd&#10;50/loh3jpBbrHwCOfSsAinFw8B0E0+8CD0kBqcdJ1yQ9KGFYDt2X3eE36/yXgi8pRJtAFQwmgsb2&#10;2PGMF4mp2mNOqXf9jPE898c+9Yz1vX+cxkHhdgN05HW/njHrn8cyAoM9AkdqTDJdQCCpAX0jvkye&#10;0f//UDBoPNM9mZfBRlUPFfnj4GveXhBTxCzHeNabYFU4NUduJ2bd92DR/gRyR4MZKvXi1ZBXSbqm&#10;ez7f/0XBeexdAdK5bUX70j0dBwPKXD0xWwyVvrZz9nxJAK8CJOpNFdCCtS1WAr3btlGjLvG93pNj&#10;vBP78iZ07BjverPP43u1F8vq3cGiOrjX+3y6p7j3/nist7Bxfa98mYKZK2a/fC04+LHueUng6eV8&#10;Is9U9VgxX4wWw10MPZHbWEJjBsrnyyjy37Hr7KWeMT6fUs8gMcuTB6FnoE+Dmevz+GsCnN9I0ZdV&#10;39BxyI8Hl7kfOqc24NqxNbhBq/GeSYPNRmKuSNup3TOm/9n6/89eHyD2Xu3Rd13b1zKf1EVwrxf5&#10;nu+BItJ1XfO91Pd6HQf3dvXe4B7s85q+fymvUuV9OZixzscaNcBoAwHPg3u4SMeeghtYjSidL8km&#10;ZmuQyO9+KQD4xjbGBxgqZnjy94MZ7knf8Km+5c/995UGlzP4uvJ7puvYpBM7azAYTOyLSdpVK3iD&#10;RX99fPCH3gAtZretWrA0GB8IUipvwPdY9W7fa9VLdezJqwUBRUxX6kHgN1x8zkp4SeB7vAIMe/I7&#10;XwSfe4ngzz3p2m/nxnfNGDumjy7Ssb+mVHl8XqUK2uw3Vwy+7zc4tHcE0rFnAmVWKvJlU711LPL5&#10;/LHye5AaOPUu3WebeRD71OfRefA1vU9trNTKGLjmv+nVqTHfM1wiX+lt+f28rnPPfL+bpm25FqQO&#10;vBGoY898L9KDmR/MeE+6Psb0gB0haeB31dSmisrnK+Ab1TNJFfKke76hfV5P/nn/7J+uB5gXnOfl&#10;5+z8vzDX7uk8cM/f92Xyzyr15yIxQPXy+YLz616wZPNAeJmCgfAyAILfF/xtpZ75ApMx3zPdk5gv&#10;0rHuO6IaGAOAY763CzzjPfOl08VYka+oR7uOlYp0zYt7AcCTmO+3Uw2uhKfgxvfnwfk8g4MZ7c99&#10;fk/+OZXHH/vrLz/j07HtVQOM1vVg8tdeTv07dB587+XzYIZ7xgYzPPhaMOM96R2+jYPf6889uMzg&#10;k3gPBoBnvu/1Sj3jHY0z++XdNLWPrk89A30v1rFE+ct76fq9dz0FP+sLr4YLJl8hMcHvTyuyXsh7&#10;wfTyc8Hk9tKl7pQ/r7yBXvyn94nR1Ktj3w1cV+reMd6w/r3++ng6/k7bQ9cf8znl0bvHmB74TvA9&#10;2x84UK4x4AWe1/tfJv/8y9d1Td8QAOjnO+aK6X8S+9Txf2b+uOgX0yXqXa8X6do48x+zRz+R6GbP&#10;12aJT8V8MZO9/hk/qmOR8jzVYBDzaydOT77nCySqxP9FVkkaaa5h1FPduW883/P9sVKdi/w9tyPn&#10;ONnGiDT6tJPXCxpiv/FY71V+fc+eCTDu+cc02gLXfEN7ca78nnki2z2T73E7hAk0YiSv6Xne1w4b&#10;Y7038IxR4FzP++f8Jo32fCCfmOkZK5JY90z25N7D9gqcj4l9T2K+GK5j3dMmyp4ekcluI2X2+re3&#10;2UhesBQQebGvRvCi34v6YJHvrweLe6//vUQIZr4KHZyOVYSkhvZ75eq6Z7DP58+Dr42Tb0x37kHi&#10;yzn+rAeXmCAS6Nz3g8sU/A0PGH9dx3qnf0bkmeUZ//KxlwYeHMH3g/O9fE16Xakxnany+LLpms7H&#10;en4w80W65n/2aPuOR2S+fHTn+jnjTKnX/Z75kgjS5cHGXrDuV4X9PZdvnPl6pwGAvV69X8y3Bgo0&#10;nGOCO36ZfEN7UiU9GKzCgetjDRDII/Fpoj2QT/f1Lp9v7DolgBjvmO/e5RkZ/B3R2LsDZfXXfb7g&#10;a2LCmLjXNd7zqWec76ljTHwpn+/lOv4/iff1fSPxgan1fA3EiMRoBwS5eJttQEe+vkastM+u/Yih&#10;aDcdLwmg+zyW3pfo93rf92ovAYLB4AugY5HyKp9I4ArOK/pTQwUxTsdGLzHO7aI9fs1f1zXf+P5Z&#10;HdvGR8o3tq2qa1z1NKUiu/7fAKH36FjfU5l0LUCeWaJg5op83v/run/W3/fXferz+GtjA0Y2XvDn&#10;cnjy9fe8ERnzx8b1CQA7J0Pth48mKJDEZD2kXv+A93TfD/54g0/M94abRLZ6r2eu0mCG+4L4wojZ&#10;nvlKg59RIyv/ywwNpmCm+Hz+GU96l/L58z++OBRgXoARn/ptUF1j/Qfzg74R/B1/X6ljhCMNNvnn&#10;/Hv8zlmeQcH3gimYgcHv9PnVc4N1ume+BpKCgRMMQJU1mAd63rZQN6ZTxCt1up7insxUpruaWEDm&#10;K5UUsN5PEpPEfDHeb6H+kMwzY48f8Vuo+5k9Iv9xzwxjPOmZdDyfE/Nf7v3WwKoIn/ENHkzBBpvl&#10;0+gWjz1wXB42ZuAdKrfKH/wu34vGmMHU6/4xhgXyelIepWO7aAtEGmkj/Y3GoA3jSlWIKbQVdGzv&#10;se+6vG4nbffs+OaI7lz5XOoYqOtKVVYBS2TvsvtipnS8jscZ7tvMk9pEqTGfxyH3qN/vk+HBJBE/&#10;JuZJYojNgSPzJQnEdA1fGgB4X2TDmZ5xLMzjgNH2PCABPPlCeFIe79558r3fF9YzLvjcM0GumksD&#10;lZQrpAYM5NE178aJvHTx58GkZ/xz/pvB9z0ggr/v7QBTPy+lGg9QGnxsk1sDz4j8sLLIj/0H9+Rx&#10;CjCUbeAHaRyTXToODjea6klt5tvd10ep8oeIuWK05tj7vfP9REbbK1fiX3vk8p6mVHtAiOEaz9a+&#10;+fqR4aaA813a2oPXn+ujAcb7AgSL87FrYj7z2z76TO2YlfN5gyvhyV8TvbxdunpV8LlITPM627/L&#10;5WU+kvV4T0HX7Lmge/4dIt+I+p7l4bkdmyQQQAMMFZM98wJkPd4khPLoe7yua0w9uXfquiN3nd9U&#10;/VX+sXI6FePVgIFB+fiM2s8/83Lb6ThEc8z8nrdits7drFVtKEhmaxOfM+vtZ4UYLnD4nxYCg54T&#10;0wUAHYv5tjkhjyWK5CsL7WKmL5AHgK6JvJg3iULm++s+r8gX2BdepEp6Rr987Jml4+BU1/0u2qLf&#10;zzldr96liRt+73w1vhpdqen/oPcGH3u14FM9q2NPY8/bNxzpmmicseP3PAUz2JPyehfOn6uNtQZC&#10;/HDXHTh8Hl8mlVft58uuNg3R/2UxTcwzJpJxT9jTtS+LZplqF0ldd6Jdc/pFfn6/y+9JEw0FHs1s&#10;1ZRpXXskqfCh1MGOMQaK9HHPaN/TffrysfL61ANAqSph4pOpr5SsfX/ume2Z7yn4nt+pUo1mTNEG&#10;y0HM8owaf//4t+w9/n5QXk8GpqB7/p1iTPC5jl++5vN5Jr583R9rtpA6oVZYueuO8R4AHkSSDL4N&#10;VXZj/k/7h227c23Vpd982opLszu1eME2DXxvs21rLvIbBWoDQaVa5iVguL3htN3XZqPLBxcbMB4Q&#10;RAKW39VJDNUIl/1eDJAf2NE9gcGRY74HhySHmxEspjuRpoZX6nWp17PS+WpE3+s8BffC/6snBucT&#10;/bc8Yqh/PvjcwBC4ZqAIfOf/eo8Y41N/Pfi9nnE6Du7Jwe9R6n8l+2s+fzDzlfp83lDU9ZCbJ9bg&#10;5vHVttf9ddKlA0vw875hXD6w2KYNSzLoP7BtZa4h1wBI7F80r2tKkC280BTpD7fhj09oTb+1jiAg&#10;eD7QxoGBzQMJFJMWLIDr0erZEvf/OcjzssXvpIX//z/e673oV0OP9eRAo6ghPalBxKTghvON6RvM&#10;P/Pfzn0PDr6va57xlj9wXefBxz6/J3335WvB5fDn9h6mIj0TXF6v38VIrwZEOhZT/XOe0covEgB8&#10;XmP+DTJeTBdde2PEQHBT50dHcPuEW+mia7ePr8FdAuXuybUExDabEeomI2hhJ6UASfvW/p3M1961&#10;L97fiN8+3kpQbMHfPtyMZ+8TAOrJJFsLaMwXCCSOHI0N7xJUYryJKSMBQEx3NoMY7pnve5nS4HPr&#10;eQGG+/s6H/fv3fP+nj2j6wHyx/5dY/f0Pp/SfdMgkQ0U0XBz+9uOXzNjTuefSzKIeY58HqWeZPBZ&#10;/oBhN/YNpmKUv6d8jsFioJgqBlMqsj2llt25Y3AwWYcJOhYYQq4cXoZrR1fg5slVuHWKUkBLpmn4&#10;aYnTbS0y0FInLY6kHhcYbJk26TZBIIlx5chyCEDyFB5TUmhZk1SGZoq+eH+zrZgRaVdIzUl/QTWh&#10;lcG/EDS2QkeuCSvhp1wbID6QWtluxqXQaohWoXnf93ZVwDPD9xI1lPU2kjfqPDP/xMgA/bd7/wEI&#10;koGI5/6enQdUjc38kVUvd46pn+alY5G5c1RNv/G+v+fdOLsfOHa62l93EkLk6+UA8ue89t3AudpR&#10;KlgGYPDzIoFFZbc2DBwrDfn5wEJbDi26qgALCrpwalVgbf1aI5vkr0n/tAW0Jl9geEAdr+ObtBEk&#10;NaQ+bpxYDdkQP+9fgB/3zCdYRkxN/E3zy2knPHt7I/7OQv5G5v5Ofa8ZpJpNqvnrfp2erccjkjUV&#10;SZJFBo3Iod5V3qWO6cGkSuv6/3VPqb/nGjQAlv9yLzhPsNgfv+8Y7K8JHP6ef49S/46X7//pXuDY&#10;Xw8+9+8ReTAEM9bnE4PVm3UefF/XXz73eUOukeEKxaLwLDcs/MrSseU/WhJkjKfVryAL5vbRiDPm&#10;a609ma9BH43+6Zq7t4ZAogqhNFGED01h1rmWG13av4iqQxv6baCK2I4/WAgxXsutxHQZlW4hg+af&#10;s2FJLwgSodr1JId23+he5/pGFfnG8tf8fd+AwdeCnwl+1l/373H3x/W76I/Pld/N67dnA6lRIJ8a&#10;eewayT/vv+EZ4s+VBh/7e/44+Py/vUvf8+c+n78u8u/QsdRpyOX97Plk1PVDS3H7jZW4c5RS4NgK&#10;W1umdWG2NkwLBbW+K7DMR1LBL/nRwkQB4b4WGmol6zvrTSrc09oyuiAaQBIo7vA9o6dd1A6tV9OS&#10;oodUJXepMrQG7XfpdALiV40NUFpomdJvpr92shK7WFkCQkulKP5sx+gvDpIO4e9fHMA/vpTxpf3m&#10;XeoZ4sHhz0U6f5l8Iyn1z+hYqZ5RY/39i8Nj+d27lN8x1/IHUp2PqQymeq/dD3qf5eG5T5Un+Lq/&#10;Fpz6d+g8OL8/1j2lUpE6Dma26GXmW8+/dXgRrlP0X5PLd2gxAUAQUAJc3rfAgjQp6sUdhTihhLh/&#10;csTcQIVTuX96jS1L1oCQpIStPtVSZqoHP+AjcnvFa5mQW2Q4vlJ1o40LCDiyIe6eYqrIH5QUd09p&#10;/XzA06Bx+Id6GHWmW2myF//7NRn/JUGg/eO/UKPvJeMP8Hifpf/+6pDtEv3vr44QIIfxj88PGf39&#10;3EHSIb7nEKUKQWG9WQ2nBnZM8o0azLCx3s1jn2e857vUSyPd+8eXh82t8u9w7wxOxWD3TQ8ivcPr&#10;bz3jSc94hulYTPP3dN2/x9Qh7QsXG8EBQs8Ek66rx/vzkAtb+nF510xcVQi2A/Nx4zBBoGW/gYhc&#10;o8eXs3cuw83Dira1DHcoFRSAycXRoaF3ajVGdUwgPCYQxHwxXTs5i+kPtfzYrmnQSMBwRqGui8Fu&#10;dHELQSCgKDLHBkqazbj3Jm2KN7WmTGDTEugtBM5WehYyFLWwkszUShT29uDer2MttPzXV7xGYPyL&#10;YPjXVwft/j8Jin8QFD6/paS/67kxGgeAmC76O7/1B6+LQY7RSh0jPQCCwaNUDe2Y4xnpGO3JA8Y9&#10;64w/n/7ns+M9/uVr44AhQ2kL/WJG9Hgv9/k8wz1Zz/9KgYPWt+NSIAqnAhvdoCS4aZG0hnHr0LBt&#10;xHvz8EIyfZmBQgCQFDCpQHvBAhLYitDVZJAY60hMVk83aaDezx6v8z/Ru5tp0LkhZpHOBRA9L/Vi&#10;/wo01Ez3UtFDNJL18Ow2A4cCQUnM6Z6YowqJUf80RovpBIJAQDCIyVIVdmznkhb7HDAoMf7NVEAR&#10;YDyQBBQde3LXHGjGGe17vwOLvu97vEh5XOqB858g8OQteJGYqWu+Z3tjV/d0LKteg2T+ukjHnsYX&#10;rOqeA4G3+MeYf3nnAH7erv3m+yxqlZivyJuiK7tnWvQHhRAZVYw9RcEyybDAomMpHp+FUKMk8IGS&#10;FEhAIFBcnEdvK8iShog13r/eRv9k1HlQ6LqPfKFYOjp3oBBIXLgU7Qf/jODw7p9cP/m0YrqO/R9F&#10;kYuy4YaeJd7UIJ5h//7qMP5F9fC/kgR0veR2/i9BICkh5kud/Ps8mcdUKuXf5wUeJ0GUKo8DjpMg&#10;/zp/mKlIUsFdV+qlhZcALwPBg2YcFO5YvdNfe5nJnrH+mkiMlxfkJnCI2X5FkHs+mOw+QeDdPD9w&#10;FvIzmX99vwIkzsKVXYMBEMy3iFXXyXyFFLNQZgfn4fah+bhD8lE1nURwQRkVkFG2wehJgkHRIU7T&#10;W6BkUGAAbfQv5goUUg+e+bqmsCWyHRSixFLmV+ClhxT/9p+BKkS6XwBwEmIDK67BDAWGcq6gkwy6&#10;746fvEODUfMJzzL/W1Q/TJ9StWgcQkbk7+oNBJClNCiDFzDq3BgdAIRJjwBIdN8Zmo7+YWqHADEg&#10;UOKYWnFSQtJBYPAqxpjyCcHwGSUDSZNHjIKAEAyWYNB48a0e60W4eq7IM13HUptKgwHlxbyOdc+n&#10;opCfqO8v7yPtGsBP23vx4+ZuC7B8Zccgrura1h5cVXQoqgXFqFMcOsWru3VgrsW9U8RNkSSBaPQE&#10;bYQTy2gLrKCH4KJeSSpIXShV5Agfx0ZSwoAhxp8lSN7mOUn3XMwbGpZUKcojqaAhY5MCJLmHIkkE&#10;9/+ABmJgTEBjC6Kn71JSBEijX/4/gzyOSweX8toOA5jcUP8jSkPXfjhbx1rqJO9CbqeY7WyIcfJq&#10;Rak7dpLBA0HpuI3hpMLLksEzyx+L0f6aZ76OlXryDFWvVh5JQQ3AaV6l3hMMFJ8Gk7l6Z5e24Mt1&#10;7fhoZQu+2dSN7ze0WxxcMfq64sURALr26dJqXFLAwTWtuLadzKd6uHVgNm2DBRZuVfF572ivdqmH&#10;Y0twWxE0CYD7pxUnhkAgPX5rNY1HGZDLnbFIoDwkc+9TUjzhvccWoGjEIl89eYtgeMtFuXp6lvcI&#10;jseSFFILlAxPTG3IWHRSxH4qBSSD/kg+Yh4x0IdHESiek5EaNnbzF8h02g6SKvp9/Uj2hiQNzyUt&#10;LDYPJYWMzEfM/9hIP64oaik1/pCOJ/37vMS+VIKY61xQZzc4+mdAdRg4JCUCqVc3Mlw9IJxR6W0J&#10;rwL+zHzPPF1XXvV63ZMoH6UdpP8j+lOpPL6nj4HAbIegnq/NBLZ25mIoNwarm3LwMUHwyQgBsbYN&#10;n69qxDfrWnGeDL+0czoubu7CB3PL8OO6TnzHa7cPuBhxo4cW4sbeWXhwjF6CDMX9c+kaLrR4vKME&#10;wiglwj2CwmLWvbEI93ROW+EepcEozxVu9ZGiTVFiKP+DEytoWyzEPYUr4/VHZ1ZCYc5cxCqBgvbB&#10;W4otw2uUDoqK9ZTeg4Ah6aBf0s9pOJqqICieaXj5Q6kJrZjVvwJJDNkF29kosiE0P8H90paBef0I&#10;gSopIQOVQNI9xQSUV/KIKuWxEaXGOzJAN1OV8bvva5SSNsanBARdTHkO/5SRGbAfZE+I2WK6jkUO&#10;DDQ0zRtxdoPzRpzqkAvrAfFHYN6BZ6Q/DgaIMdiueTdPKiHAfEoIuYGm9z91xyEKa16fHIGquFC0&#10;pEVjcW0mhqtTsaAoHsdn1+LMgmqsrUvF6qpEfLS8GT9s6rT92BXv7dqOIfywht7COtKGNlzc1oN7&#10;B+dbtMqHRxdatMq7h2knEAijRxbjwvpufDvSyutzaC8QGIop94a8Cd6n1Lj/xmILKaZImQrYrGiZ&#10;Cnz4QMChJLHQZATGE6qSZzQonxMAz94WENbhFzL5BRn1lIaiC5G2Ds94/sLUhHr0RqYb8ctHYrr+&#10;Mm41EEh1CCBeethopga3BDJjPL0Kb4dQqghATr04m0MgeqI/ljQ43X91SQr3X0IGqOt9e9y4Axn6&#10;v1QD/8/5I5ZqPEISwQMhWDqI5I3o/A/aHgKEyHkVAoQkgTP+vEfwn4Bw9x0oBAYef6Rj5yGElCRF&#10;2hZmpUkxaMqOsR2oGlKi0Z2VjJ70KPTnRFqI8+70OCyrycShoRJ8qk36Vzbg48U1lABt+GZVPX6g&#10;hLhGW+D6doKCtsP17T24vKUD13b24OaBGRZAUCFLb8iopB1x9+h8ehFkvkKdUmLcVOxc2hEWdJDM&#10;l5S4TZDcJSlsqQVbDsSbU1xdC6UqKUJAPDi10gDxgmrhxdsEBQGgYIkv3lUMPIU6oz6n2nj+3joS&#10;VQYZrD+QZj/IlpARSUmh616SuGCMVDEEkeY1OC+E+T5wM53GbA6C6anA9JGmormpbFqy7V1Qm/pG&#10;IPhwbN6mkLrRL3LZAyKBw5gulUHmehA4aSH14AJFeWPUH8soFY0vHXeMF3M9eRAIGJqirlR//0Jq&#10;k6ciL1ZbiEehMSsaJfFhqI6fho6CZNszriR2qsWbt41/k6MwoygJa5qysbu/CKtr47G7Ix9frGjC&#10;t8sbcG1THy5vo71A9XBhfRsB0YKLWzpxaYcGkiQp+iwi5GXt2EGvQoCQl3H7IHv5kfm4tnuQkkM9&#10;fqFJDF1XEOTbe2caEEQ6t2CCBIe8Dh+sUBEvn7y50kK1K1CzACE18UwRMykhnhMUsh0EDEkI/WkU&#10;k/XrWYDwjH5E20P2iOwLgeYKvR7dEzAcSBwopGaeS6V8SOPzY0kTT5o04ewPR5ISjrxaselyPJaR&#10;KnCI5JE8p9Fm/zXYq0UChA1l08j0ANAop8ife+b//RzPCRqRX68fvGZfIDA3+QOnMgTMkMHsSNQn&#10;xto+b9WJ2kZc+7hOs40HtAlSfkyYbTCoTQgKY6ahliBpSY3FzOIM9GTGoDstFLvb8/HhrApcGKFa&#10;WEs7YVmF7dL1wbxSfLq4Fl/SdjinveOX1eA87YlvaTP8QOPyCu0IjTNYPP09Q7i5ewj3CYhRMn6U&#10;kuHeGwtMdeie4tQqgPF9qpSbPH58XLFwSbQTHvL48UkC4AQlBlWHAPHLO7QJmGqMQnke0/gUOJ5Q&#10;XciYfKEeT2A8Zz6BxIPFGZo0Ls3oXGV5dF3nMkafEhTPyXyFZRUQNHFFIHlOW+PXTzRfQTOcHEnd&#10;vKBU0NjGMzI/2DV1EsKNT4gR5pHIlnibADkj45OGKM913U+akaTxbqnv/Z4EAC8NJDE8gAQEkcK+&#10;2Lf4TkkBeT4hB/rK0Emd35UXy54ebrtK2QaAUaEoIrPr0qMJiHDbHkx7umpz45K4cJTHRzJ/JGp5&#10;rz8lFGdmluKrxaX4dlkVmV+D9+dVYXVlEpZXJGNJeRJGqlOwqTkPKytTsbYxGzs68nB+Qz++3diB&#10;nykZLsqlpGfh1YIYfvegoljPpjGpiNV0R7f20uPowk+bOuy+xaQlw5/TIDTmn6IK4Pk9BUQ+TnvB&#10;wOBUyyOqikcEwxOLg6uQpi60qSJyK7SpJIdSA4gxf4TpCKUGPRDaGc8oEXTvWeDac0oRAUyq5bE9&#10;Q6BQwpiECMTtlaTwKuW5pADB8ljXeK7ZTS9oK5i3QUZ46eAGreS1OIkwRjQ4FZzx0VkXZtYFpqQo&#10;17gFe7c8jGAgKASc7/322/xTejr2jR0mBQS8kGsHFmIwZQr1PZmcyB6v/WuippD5U8nkqegu1F6v&#10;kbYxYF60dpfQ7k+TkE9wlMTRUKQkaEsKx8kZpfhmSTm+GK7C1rpMAmoq6qg+WtK1DXk4j8PRkBiD&#10;Wj7TkByJFl5bWpOFQ4NuT7lvN7TSvezCJTL4543t+HFDB35c34nrNCKv0X64wPObu+li7uq3zRMu&#10;bqEtsd+pg1sH6XEcmUNGa+BpAe2A+WTkYtukQedPTi0mQMjYU2S+QHJyCe8vxWOCQ4NZ8k4em+pQ&#10;MGT6/8p7Zrnlk6E5SgAJVE+kWgw4i2lwrsBT0vOzlBZk/nOC4zmlwwvaFk/NbaXLSkA80ygnDcbH&#10;lDiaz/D0LdobZO4LAsAmubxPZr6jn1gkXpeEkE0hAOhcJE9FkuIxvQ15HYqj94DuqBmVpzfi2tGV&#10;NEidsfmCtsbf2dP/Sdfx//XNG0xlT8h2oK6njaFIX3JNf6XFH/LB2k4syItAdUoUiqMmIS9yqm3a&#10;oz3ditjD+0sTMa8iFRXJobYViPZ0zY6eYmkhz8vI1I7UcJwYKsK3S2uwoZzMjtdu1NMImngMlaZh&#10;+7xW29C4jHZDCe0L7UdbGR+NsqjJqIudiDlFyTg1v9q2RLm12xmLJwdz8ebMSnw0XIPvR+ppPHbT&#10;XujC5Y1tuKRNoWhcXtvt1Ibc0Ot7ZuAWpYHGJgSCB7QhFP78wbGFuE81coVS5fGJxXhCJo/y/mNJ&#10;CRqMD0mPlSovVY1i5ktiPCKDH7yhePzaE2iOhWB/rNFLvssCF1P9KEq2JM6zNwWsFXhBpr+QZNDg&#10;Fg1SUzd8RiSAPJV0MLWzlgCg90FPxQ92yYb4hUBQgGk/iGXqQl6MbAi5sEwdMALjEWc34c7pDTbN&#10;Tv85NMInMGic4iHPHzFVAGpJCqkR93eT9oMGnUghy1rzUB//KirJlBIyNDNS23No1yZtBBiBzuwI&#10;LChJRGNqqO0Xnx/Bnh+pnSbdDlRFMaFYWBKHt2YV4u1BbbbMfIlh6C9LxIbWbKxrzcJAQZjtHJ1P&#10;MAlAFYnRqKR30V+YQnUTbfvbdGbFYHlNGr6jofjt6iacnl2KRcXx2NCciw8WN9CGaMaPqxvxE72K&#10;nzfQ1aTNIAnx7foufDBMW2MjAUAg3FbocY1abh+gqFckarmbsiPm0maYSRd0ERlDV/SkGE8A0OO4&#10;L2lB4/L6jum4R0nyQOeHmYe2hJivHTu0U4fUjOwNs0/2zrbw5wKTVItA8PQ0pQWB84z2g+Lzix7S&#10;TbU4/cynPALCLb7zCQHzjFLD2xuKhauQ7nJbvWEpppvKID2jdFBqhmbgXCrE9iDQiKlUh/ITPJII&#10;UhU2tU4DWLynEU6da4KNqZZ3dyKkPGay9cjajAgad9p2TBv6uJ0by7Xzc2kc9vaWoTcnhkybSrVA&#10;m4DSQXvca1uyEur9Pb0F1PFFONqVR7E+BX0lSTgxtxo3qb+/WNWKHV35GNCmgcxbTAOyKpnGJRk+&#10;VJSAzV0lmFOWhM7cRBqSETi7pA0/bhvA4cFi9FMVtaVFYWZuJN4YqMC5ZU2mDi6tb8ENupFXN7Xj&#10;00W12FqTjo8WNeEipcJVSYhd0/HN+lb8sKUdV/b04QJdTw1fXyBoLkld0MC8Q5Vxj/bELe2MsZ/n&#10;tC9sXOLAXKqXQduCRa7pvSPzeI+MZo9/JMlwgHn4/ChBMkpAPKR0eET7QhJE4DAgSEoESCHOde+R&#10;XFMBitJCAHlyWvaHbBRne5jdcZK2y6kRqhICQG4n1YVPH59Zj/snqGKY2roKMt67puapaI8ASgeR&#10;mOumyztvw3sWui56QM9C8ydCtA+s7SEXp/1YtDO1dpacYKK9jn7+hs5cnBgow3BZMioTQ1FIOyAr&#10;/HVk0DbIjJiGcp6fmleJzxaVYlVFPIqjJ2BJbSrODFXi4ooOfLO0FW/OKMfejiJ0pEW6/WDoQjbn&#10;JrCn52B2bhKZHI7B8kzkhf4VjdpoKPx/0JoeitrESDSlx6M+KQxd6TEsQwJOzyyhFKjG9U0tlAJN&#10;uLF1OnbWpuGd2dX4fFklwdFG17Mep2mDHO0pwofD9Xh/uAH7u4tsAyX9vv5mbQ++piS5vrUDt/dQ&#10;YuzosYGrSzt6CbwefLOug/k67T/G3QNDNEL76YUQHLv7cZN57lLdPCRwRPJO5IWMEiiKYa/dN8Rc&#10;731Iesjg1G4c94+IFhoo5KlIaiiP1IfGLpzn4tKnp1fiF/0RtdDrDgSSCjr2f0+lMnRdQHDuJwFB&#10;L8ZNvqXLSrfS/Q0VACQBBAA3yUbACMmMfo36+1WUx4QjX705VFuLTkQ+ffvOgkS8v6YPXyxpxqb6&#10;LJTF0hCkdMiOeA0pU5mHIBjKj7TNhT5bVI7W+AmoTYvAsto87KzPx6fz6vDdshYc7izEUK68iVD2&#10;+nA00zvY01uJ0b2LcGZGA7Z3F6AtZTK2z+5EFcGhvejSJXkSojGjLAPtdCkbkmPQSikwOzec7mQH&#10;Lq9vxk0y7+LqZhzrzsGHi+rw1rxyHBsqw57ppVhYmoqFBSnY2JCLFVXpmE+7YnVDBnZ252GkKgVb&#10;GjNxdm4FvlrZho8X1+Pt+ZU0PGljrGzBAUqZ4zOr6Y4KCI34nh7JTzaiKdXSizt7+vHwoCTAIB5Q&#10;nVzf2W8SQcca3bxPaaDdvWRviB6eYG/Xtix0Q43xdryI3gxVCiWIBrdE92wfH+2mQSPVALQcT6kW&#10;nsntPCMV4XbzeKhtYvSvhPeeytU840Y5TUoQFJplZS6o7AOSeRhUCfqt/kDD4pQsOg7ZMqsV5eyt&#10;2p0yM+o1JGlvN1JRYjha2OjvLOuiIdfGHleBCjI+V9t1RlIyhE7CUjbm2YVV9OMbbFCnaNqraCVg&#10;dnWX4+0ZTTTO+tg727GhIRuVlBC5VBkFBFVfUTzeGW7ELxSjJ/tLsL4tG7OLkrCiNh3ru0swvTAB&#10;jdnxqE2JxLa+cswri0cLDdLGlFg007XcQOZ9sbAct8j8K5vbaBSW4T2K/1WVyZiZF+/28U2ORRdV&#10;y8zcKKqVVDM+W1MjSeHoyo5DZybvp4URJGmYX5yCgewY9FE1zeZxH789j/V4l6rk8zVN+HhZM85Q&#10;jX1DaXCR3sgV9v7ru3rJcI1LUPxTbdw/OBOPqCIeHiTzqCLkpmovHRmesiHuywClZHhkNoZGMRfZ&#10;z7E7++bh6naNY1AF0aW9QZVzg2B6yDyPKEWcQUm3k56GbIqHlAr3NeR9TFJC5xrdpCQgIERPyXxt&#10;/fKUzJWn8UxSwSQDQUB18YigeEijU/sOhbSyxxXTstfOzSlkfvzk122PWQ37zqzKwKmZdfiEBtX+&#10;rmwafzFIZY/fNFCLnV2FbHCK++E6fLOilg0yA/kERGNBPE7PbcIe+vKfLGFvZI9qottXTrtCe8Rl&#10;Rk9CU2Yk5pZHY31TItbR3WvPjkIVPQCJ/EW1OVjZmosD/dWYXRaH/qwI7O6ptM2Za+MJAKoCbb16&#10;ZX0Hbm3rxu2dfZQETVhXpX17I23f/HkFUVham40NbSV4d0UnllMN9REUGqEsp8tanxqFWrqarRlR&#10;5oZWsGzlcZFUM9G8Hmv7+7akxWBBeSp29pRgaWUS5hbEYjdtnzOs79kFlHQr2qkmOnGFauL2ngFK&#10;ARLBYKORtCO0GZJ20bpFT+QWXVTlu8drdw/MIKMHCJrZZmQ+PrjI9snRMPYt7ZtDg/Lmrj5eG6KN&#10;QRVBkMhWEOM1gKX9ePTfQ/9FtOWK5lTIsxC5beUW2b8U/UjT31bZERqckkGpiTcPjuvcqY2Qqugw&#10;FEydTP3t9mvPovuljYfzaLjNqc7AO2Tk8f5y7GvLpc8+zXZ83D1Qic+XVOP88hq8P1iAL5dV48K6&#10;LmS+FoJCGoVru9KxujUVG2kvDJcmmHunnaVlTGr7T6mU6pQwzKlIxzz2+MpEfpfSJC9qIkpjJtI9&#10;jMcI7YEPV/Wig3bGAvbOdc0ZqKTaKIuLwBsLO/HTqhpc3kC9vaEF365pQz+9iWq+98M1/TzvoAdQ&#10;h02UOIvKYnGGdsemzmJ6FPFop63RlB5BxsehJz/OtlTVpsSlBEBZwHUtJZXTOG2lnTGbeUb4nh4C&#10;tp/gn1cchzn5sVhTk4kPltbiu1VNlG4NuLSmEdc2duGOxiLIuBvyCOh+mmdA9SB74TaNThmLd/fx&#10;Go3Sa9v6CYpuXKIE09ZrV7cN2CinBrps0yReE2BkcN6hfSFJcnUb79Gr0aaS9+g1PJKRKfdT0kZ2&#10;BwF19+ACShhnO9w/rtFNup/s6UoFFpHmXoSURr6KgoDvnhf5OnK0MS97aBrF+5KWfJyd00hLuxQn&#10;ZlQhc+r/IDt8Mk7NrcH5pWT4CHs9e7+2Vf+R7ln11NeQT7ugla7dHIrq9R1l6NTOkDQO0wP7ytqW&#10;4trtmYDQD6S+/ETkRE9EtkYWeS2XkqGrIIaeQAqlTQlWlGeghYBaXpdhPVQbBA6QAT+vbcTP9P9/&#10;XFppBl5vZjSqEsLw9qIG/EjD7tT0AoxUJGFPJz2RRVXYTYOvjwwfKIxDdz4lCD2ObjK2MomMp51R&#10;HD/NBrW0q2URvyM3V2AbzI/BLoJ/gBKtPimaLm8MU7rAqdG0JSgZZxTji8Xl+GQoH98soJ2wvBbf&#10;UxJeomF5jSri6tZuXN/ehWv0PC7RA7kppu4YwGWNVdCO+Gkbgby5HZe30CPZ0mcbMF6hNLtiwOiz&#10;ga2r2/ssv+2oRePy1p5B8zSe0naQfTCq/xn7aXhqCzZKnbs8l+ehrd70I0wgkFch0nC3DXlTjYTU&#10;hL1muzHb7ovhIShJjqD+n8BeOhld8rPbsiiKEynyQ5E05TV0UAx/QIZ/O9KMq+sbcH5RBXtgO75i&#10;A5ydXYuMySEo4DsWludifkUOMif/BZkU6dl0Dwsj5SZqY+EJNOhoNE57BVn8fiLfm5cQgQwam2XM&#10;25IVjS4aiKvYuBvrs2kMTqHUiSZIQ2k7RCJvwl9wYU07vlhQjK+p+79ZXonOxNfMlRRIDncXYkNd&#10;Opmfhr00BuXijVACDGXGYU1LLuZVJ6EhKYbincyW+0qGl5BsT3raGSW0KxwAQtGWFYUl1ak23lFH&#10;wJTGR6OEaqGa6qc9LQ6LSpJxrL8YJ1vTcIFq7golwMVVTMn8H0cacZWu6XXaQ7e2dLKDNODKhi78&#10;sLIBF9c242e2m4arL2kSDaXVtzRktTvnj1vb8fP2Hlzd0U9PpA+3CJgbO2gLaEdO2gUaa5C9oFQ7&#10;hmoc4gF78l2qB/tbKpeSBqU3JP0Qt+gapYl+qOmnWcjb86tQxN6fTZGszfyLKfqqU6aigr2gMG4S&#10;FtZlojUnEunalXniX/D28lbbC/b7dW20uJvodjXgp9WN+Iog+G5ZHRrTw5Ac8xpqkrSF+V9QnhKO&#10;Ylr4WRGvk+Fkeswk9nANFDkVk0Dmy7tIj5iAAo38sWFrKeqb2ejDVanUt8mYUZSIZnoRGlHUX8cq&#10;qodvqXK+XlCEz2cX8vu1WFObYpsY1xMkA4VJdCMzsbg8DUN5EVhPy35eQQJGavMxUp+Gnhx+Jy6c&#10;PX0KCmK0NTpFPp+tYo+uo5GoHbPdv4xpqOC1towwdGeF0+CkdNCetQRFCamW3khXeiwWUnq9M7Mc&#10;F6iKLpn7SYaub2H7tJJacJXewnVeuyEbRb2YquqntQ34lhLi65WN+Jiu6ElK1r09xdhMcB6la7yv&#10;KxcfLWvC12vZ3mzj72h4XqKEuERQ2I8xqpjLNDx/pnSRmpCtITUjQGgXT7ejJ1UDjUwZm49oOzyg&#10;PTBKlSC6R/sg5NuV9Tg6mI8VbKD2pIlojP0Ljs+uwVcbu1EX8xdUUczKry+jLj69rIdGHMU8e/3P&#10;WztZoV78RIT/RCB8v6wGny+sRGnsK+gooiWdw55G4Oyarj1fczBUkoSi2EnIoljXlt/agbqEPa2d&#10;TGnNjSdjJ9Je0D71NEDjp5LZMegujKL4J+PZG/P4/bTQ18mIcJzbOB0XV7KxR2pxYWkFflhRiSN0&#10;70r5zkICqJoSoJMuYTut91r26Ma0aLP25xQnYoT17MqJJsinkbmOwVIllfRuWrPoTVDqaJ/8PJWR&#10;9woJkhoahfPKkinJkmh0TkMx36kySg01JEWhi+Xb2JSB95fW4605VfhmVRvbhoze2oo7W5pwZ3sr&#10;bu/owt2dPRill3BnZzd+IDM/Gq7GkYFiLCiKI4giWc8INFO1yFuZTo9jUUUqVU4xtrZl4K255fhY&#10;26sO12M7AfL2QnkibfiRfLpMYN2kC3qZ37yqORW0CZxbqh9l06kqCAraHnfkUVB1CCiyDUIurGnF&#10;xxSf37DXvj2LiGul/zuvDO/OrsSFLQNY15qBN1fIgKrC+WVEK0Wstua8SgTe3DWEK0TgjzT27m7u&#10;xAk+X54+BUeXtuBITwW+XD+A7/jswc4S9LPBW1jBOrpbFZQs/azw3sEaAq0Jm5ryMJt+eUHM68gi&#10;AzW8XJU8jQ0bhloaZAWUQAlTqIpoUyypycDRoXI82z8dN+nrfzU3n1KnmHWoRSu9CnkUFfRUGvkt&#10;/aHMpj0hCVZKBg+VxFEdJaOOkqUglqouJsxcXG2HXk/LfwbVRBON2hwBnmpP26Lrfjkl1cy8WGyl&#10;h6P/GDIGiykdiimFNDpaTiBUUopUULI1UWV00zPZ3pKJnynu79IVvUFVcJMS4PamZoyS8Zc3NuOj&#10;xbXYVJdGpkehkl5MUbx+nkWw8/DdPC6hVKmh99FMm6mLtsoSlm1TZ6EZv10pieghoNc0Z+H0HKpg&#10;8kAjml+Sl5+MtOO7wJ67F3jt4sZ28oruKb0NpTI0RToOuU59cnldB8705WJNfRJm0E2aXhaGnoJp&#10;WNuSSpHTha+WkfFk+jeLq3FxOfXZpnYb2LiugQ8y/SrRd3GkAZtqE1BFJq+lq3aouwwH2stxoK8C&#10;C9ljGuInYSddpbnlcRgqT8Qmond3VxHFXR12NOfZLKEagqKADZlPpqWHvW4Nnx05kWCYgGSqnazI&#10;afabuSNpCt4cLMLmxix8MLsUn80pI5gotsn8HA1C8ZlcqohsMjCNDMykgalrpWRYGe0GifoiqqWS&#10;WOp2WfqUQG0Z07CRBmZzkpvcIsNU25DrB5YMwRaNCVSkYIiGXyUlQTElhdSG1KSkWA3VUg5BmxnO&#10;d/O9tazH5sYc/EBj+PKqBlyjjr+1qZV6vw4fza/GEkohua2l9LbyYsIp9WJRlZbIskSZRMxhGXL4&#10;7nymZQRDQ1osAR2LYoGReeT11GlyDW0jdYbtrVlYSOk6Jy8Bb8wspf1Ft3RmCUHWiPMjTfh5M70K&#10;2Rfk1088/pkGZsjZ7iycmJ6PeTUR6CmeioHyGMynf91FXdmY8To20MX6ikbV+XmFeH+ogOKqhT29&#10;jYjqo4tCa5Uvu7ihifq+HsuKw9FSFIVFNJD2dJTSPSzDUoquHhZwFq32XWzcEaK9OycCK2tSCbYM&#10;9pAirKVht7A0Ga3ZtNjZs4rZM9W4GeETKOpfNdtA/xIyqYcLo6ZhJq399pTXURz9V/QVRWJBIRmR&#10;QHEcNQGF1N2FZEoipUQKKWmq9o+nNxExiY3M3kzDtphGXr1+U9P+kG4v4rM9dN9mFEbTAwmnxzHZ&#10;mK/957PJfOWpTg5FLy3/hniCiB6NdH5FPHu7flvTTqggsLJZ1u6iePNecujS1vLZo9NLcIle0S3q&#10;/Ysrayg5q3C4Ixt9qREoIhCzCeiSiNcwROO6Py8S0+mB9NIjKWOZsgnMbA2/E7w2x4KMlyoqIfML&#10;eFxEcDTR61jfVozpuZQSaVFO8mROxWICdZAqbIju6XZKjI9WtOGzVfW0IRrw6bJGfD7SipBTg8Xo&#10;yX4N8xqSsKohHRubc7C+NhvzacU20sKfXhaDD2YU4Wta+F/Nr6B6qKJr14KfKeqvbO/EdyvraLjU&#10;4fMFldhcn4zOwlDMY0/f3VmB/Z1lFJdx1JlhGKBY39lahK0tBeiixzCnNBELylOwubkIKyozMVSY&#10;QHTTmKP/X0mqpbgrZcOKaqn/NIEkj+5oFXvt7DLaD/RIlLcqeyrml8bSyEuj3ZKDjowINGXHkgFT&#10;kUmGJ4dOojFJW0DjC3ymly7kwqosrKYqKkvgNTUqxfpARQYakiejlL08J0o/rWhjhMszmUqJM9kA&#10;Uho3gcboVBqGbtJLLXtoC9VYHQ3aovjJaMuNwakFVdg8UEIpMwn54WGYmx+P75fW4Cp7/ve0T87T&#10;Nd3RlIZ2gryAaqelIAV7+wrpAmqP/X58srIDRxa20A2N5zvDkU0my0VOjdDPNM2uCkV1egzKyXQB&#10;Iod1q2I+uaW1lA4FBFIV1VErPRvZOrWUDo0pUegjCNZTFR0cLMTKikSspvoMGaqIwpzaWOwfLMXR&#10;gXIc662gCCnAcFESOrLD0ZQ1FecWVpHxJez95XTxaAyurKI124GftvTjwtpOGl50+ZY04mhHDvX6&#10;RMwojSNTC7C7vQBz2dh1LGhPQRy2NuVja0MhBosS0FcQTQMqHQvKUuzvXQ17Tj7dv0o2ZGN6OHs0&#10;dTN7YSENRHPHqKM1WNRIa74tMxJNNOaGaDdUxL2K3QMVmEcwbaYxt+v/w9hftulxJFvYaA8YxNTM&#10;zMzMoG4xMzNLlmxLlmVJZmZLZiYxS5ZMY3tm9n7Pp/OP4twr88nuco9mv+dDXFmVlYUZsWJFZFYV&#10;jLkje7JVwRWUM5AFF/EwNCi1pCHfNqJoWykXlCa6GF+kT0pShSJUwg1E9pzlU5etnASuQw9fylQE&#10;+jTS2RUoiFxBDQjTggVXgwCzQbjlyMk55Y6ZL6tN4X6mWGsykclmmPrmNvt2SwshXZs90lcM79C5&#10;J+HqptrReeWQwdlwhF7bUJtsC8oTCSWxeDpc6KOBtnSuRZNs6iGF3UB7vbiQoiaHBiAlCtBemOYM&#10;ognOo3GYJq5VkUu1puPN4FwobTfbOyg7CFvjmgsm28a2bHsBwvTm6g57dUm7nVzQaMchbLNh20MV&#10;Cc6q31tcjBJALtbU2xdb+tD4eKtN+ItVwcDfBEK+xq+9Pq8MjZ2BT0+yXfj9gz24k+os68yj80vi&#10;Harsa6+AtBXYCDc4WIhGliYBtfhfHn4t1tCCVs8BgucUw/a5yWpl9dhWkTaBB46loxiN+Pa1Tbnw&#10;hkJb3ZADiqTYSOkM20WnnpzdYPMhdg1Z0yFQuAo6sRIX0gEBnI+yaEr6+qY8Gyia6SC7CqUowWeX&#10;oCilCkNBFlm+rF0POw/Jwv3k8fAFteIHpXS6klkldHql0IcOWQqK7e0os5Nzm+yTjd2EyNnOXVXN&#10;+ru9vbLWvgYdz+EeP0ARFpXMsgY4h4bQW3Jm2ta2AtvRkGarq1NxicnWynMoQ9Gzpk8GueA74jwo&#10;gSC/CePohJx6paPzCXtLuOZ6ntMwIW4zz1IzsCuIjhowniYIpQhvNs8hD2Uswc2Ucn8luKS4Tqxu&#10;eX26vbIKWFrdje/utbdWddszs2tsbs0sW1SXah8Qkrwxr8jeXV5mX+7ot8K/xlljPuFIZZK1YIHN&#10;+MOPtzXb2wtLbCE+eBDZ0JKJX8+2uRCkpvSJtqA6xTY0Z9q21mJbXZdjC4HqNjq0idCtOOEhOmgK&#10;HGOWrW4qsu24gvUteTDoh4C5yRCcKdZbmga0TeWGpll/QbwdHqiyIz3ltp12Cwpn2bGlbbYGJXgC&#10;rrG0Jh0EkTUIstX5060PVyAk0+SRERSuJ38a1w1T59gigkrwaNKqXIs6v5CO04SVQh5s7kx8v7KS&#10;PHxNVNH1qvPlLkrZRx2oc+5vK7fXFnbh52upm0rkAlcAsT7a1GKfrq6xr7a12ZH+fGuJuRsdqzrp&#10;YZh8rm2oJwTlWWi4u4qOL2B72vSJlo5xpUsBEBFYIY5QrAElqMP6a3GpNShxd/Y0nl0+aISLAgk0&#10;etpHhDJQluRIo1LrmRqxneZzKjmE73Garq0Gpxe12gfre+3shk57bUmzvTy3Dst8GIabZmdWNtnn&#10;a5ENtdYw5e+u47cNltoOoH1XbzEX9ZBtB+K/3EDY1pwOaUyxlU0pNhfm3w+xmlOT6kYAt/cW2ZqG&#10;bNuE1a5rycLqk3mAhFw8yFo0eRFKsau91Ha2FtkqIoKaxL9D4OTL4vFjU606nVAqL5GwEOuFVG5u&#10;LLQD7WUQmlpbUpFqw1j/NvYdhPzU0rGV6TOtSLOH6MDBonT8IHF09gxbXpkF7CdZE5DbgfJrkkot&#10;HSF+4TKdSAkdG0TrUgSXn8DqZUmlSodzXE1X04jkof5qO9JVZe+v7LYnhstRZLgD7qKJfT5Y49O+&#10;Z/H9S0pAMhAse5qmwk10U+XagOelFdnE9wl0rq5hKi5HCTB1vGQCAgGFh7j5lSiVnlklbkvK0MJ+&#10;IyCr3E49ZLAWl9Ku4W9QdxiSKpeWh6XngB7ZEjeOM9XiaoEfwcXBvhJ7Z32Hvbi80Z5bWGeHh0ps&#10;oHSaranLtvdXQerWVmNVhYRhKARu4giWd2JRoz0JV+jIm2Z5U/9mKyBir0J4trdLAfAtwE4rD2G4&#10;MtU295bC7vNte3OxbUE2ogCDRBQK7SQax59dBhGpL7RDKNXKugz8Hj4W/+Q6BXgrg1S1F/GgUKC1&#10;hIaS1dzgHlxJf+5kW8w+nflJVsM+ui9Zv3x/PrDZAAtuhy9oOHctSraMsKgZxeoTMqEErbiFKlCm&#10;BOgv4OGU4ONr2bea66rAmspkUcC+1mvkb7GuEth4A0r7SG+Zvb2i1d5a0mXvLWtzSRk3ijltEiiT&#10;YB+twfKB/bMrCEmxbs2aKuTcCzGsRu6tMTXReojlWzluEXF+rlwOna+OUvZTnS/iqjKT+qzYNuU0&#10;lJpWGFuKC6lAUTVIJVRo5litOSAaHd+UmehcQzkKU5bwIPDvo5i4Zi5kAeRqJyHXUaz9ABf+SGeB&#10;7cFKe4um2tqWHMhcC2FKs5VP+qt1Y8WnVrXb0eEWOzW/2t7AXcznBltFLtDS1oSH7d1NswkXiUWB&#10;6ca8GRC8FNvVDUq0FkJ2amwX59rQUgh546HSoYLblmzCHCxoW1ux7YMvDBUCy5mTHTSXoelFaGoF&#10;ndMDbC8FFdYQHm7AhWzE+nc0FcL2E60D+BcxFE+Qv9PrZwP5KbBzFAAWXI6StcJ851cQBlVmWich&#10;6MbmXHu0pwylwE3AJdwgF75RIaFGGaVI1UhFCtEFx17WVGpV6TGr58EPwE2OYBQvQJZfXthgRwln&#10;e+Elmv3cpusg/l9bl2afrGuy1xeVWh8cQS/FVGPhT69shxcVE6Zl4Br97Oky5SnYN1/sXuEmfEM+&#10;P23qOJlMKAuMKzuZq/Q4bfJpn4dSiL9odLIBLlICQpWCFlWcrxs+0VWY6OZkaPAurgkYHC5MsSWV&#10;ObYZyD2IhR7Cl65EK7sLp9vypgx7f3WTnRwoYKeHbaQuE1SosuMjTfbW6h57D1extiHT+jloJ6FG&#10;Xeos2w6BWSe2m/gQlgr8A+9bWgpsbzsd21lkW1th21iehnIr6XylVhsgOQsIB9eDDstgvH2cux0O&#10;oM6voPPlb6t4mAOcZzXwtolwdC0ET25iFwRuXiVMl3tRSFYhboBFKloYKEkDmfCl+OXi+Id5KFOd&#10;r6wGupdxjA82zobM1tuy+iT2A+6xeg0/6wHpOGU8PPnV9oLptlBJFELS5myiD/lrwq5BlHErLuzJ&#10;oUrb15Fri+AmertJ6eSW3IlY8cPWwn1+sqbZ3lhSDtvW4JRI2VSUN83eW91pT45U2yI4g665kvtU&#10;hxZSah5lNr5ZCpCJ/1enp0ydYMl0fOqUh0CDCS6BJTKnJJhmYWVhgLnsU56IwvLcClFkJaqqQK7G&#10;tElu0MyHspMsroYH2kOIML8igzi/yFnltsYSWDQsHetbVJdu766st3nOSifbKizz0ECNPbe4xR4j&#10;Vj65qM7mERF0502HI0CqsKampAdtWxcEhvpF+LJFgn2sdDeh3vaWXNuEcmhMvQZ4UpZMHdwMg+3l&#10;wkbw3R0cqzWHBw630Mhbc5YsSKNukx3TXQ5B2qzJGm1EFJ1ldpDjKUKop7M1xVxarska8nvtHEdM&#10;fH5FOvvOBBLZhlINl6UQ8zbaC0MVbhrYQOl0GPQsjiGiqMmrMGisVDkKJX7UycOEmLs4n3IUTViV&#10;3ISsSyiymUhmqWY5s64oZU7+TFvXXeKTQakPQZZBhiWl1p6BFSbN4PjTbBX86DQx/tvLGmwLz1ux&#10;uQyhFjekhFQRnZevkBNrVkeL+KVRpkx52HW+U4CpUoKHUIwH3XYROs3DFKOvBzkr6V8pgMt6IkIF&#10;KUg6+8YJUpVRU659c6t8aD7hUC6wnWbNeZMdifhkc5fVT/2L1fPg12C1x2fX2TPzGuxQX7kdhvgt&#10;oSN6sfDZRakubBsuSrONWEFf2WTIW6ltqM6GwHFsfO06YHYOJES+SCSriQfbBWFpTAf6NSFDoQrw&#10;p/i00VnvFHw5MF2NT8yc4GL8gXwUgAe9nXBKQ747GnNtADIn4qTYXX5ZndKGIiwoTXXJpBWNOTYH&#10;kqfRuRWsr0OpH8VXPwuKbWvJ5t7kKiCEuVNtdgn3Av/oxD8300ktHGe4JBmrz4CT5NhqlLkbl6L8&#10;g/x+BYjYgstoTHrAltQUuEzm0eEqWwCnqcCCZ5fMtC82tNori6qsL52OoTOqsPxljZn2eF+BPY/7&#10;3FSbY905SdaF0gzAQ6o5Z5EyhQrR6EwlqrI1s9opwYQY/D8UY/APU4cSAP1CCLkN5QGWtOaAJtMs&#10;R0rj2scUiGUpTlydLhrIbSM0WYDVrSiHDNXAxHnAVRkTbAMXeGZls5VNIrwDPrf1ldkLc5vt+YUd&#10;QH+NrYR51wLdfXR8N5Y5GwTphGUvq8siPJtqK+i4zXUoU02us7aBomQs3XdwBzF9HwRtHla7hA5p&#10;xrqrsBSRFo26ibUq7bqSY2yBeygeXoOLGcjjWssT8fuZKBThJOy+DT+saVlVQJuyYGLCPUQb8+Eb&#10;QwUzbV55kg0R2w8VzHKvkB3AUh8lQtGg00KUsQ6XUcN19XDfi3kOC5FelmX1rfjtISx/e0uxnZhd&#10;D6ErBcqxaJChBh7QCKQuasjgPtII5arcYNYry1s4ljKUE+34cB1oqkGlZM8HCD+bsPBloNEB+NVj&#10;g8W2HXfYRUzehsL3FiRisRr5nAhK4PLw2QVEDcpZKOkTQjaV8vWOFwgBnDJMRGngWqBqT6GQVe0m&#10;0NkPWtLkhxBcB24jcdIDFtdfSlyORcjq+oGrecV6ywb4BjJrsqbY3o5s+2RDl+VP+at1wbR3dpXZ&#10;KWD/xYXtdqi7jIcjnzgZf4011WfY4tp0/NZDtgBobicK6CkDLtlvNsduylZoNMmxd6Vwh/GP87Cy&#10;BRDGVXRwG7FqNTGpki7Kp2s6eR8duK4hB2JUDhEtBuYLbQM8RDOFlA8fJFRrp3M6gPJu4v9KFLCC&#10;/Vuw4j46bLAYlNC11RJKcT3dgmMUaD8IdLSrwvGFQeqEGAr5OkEhjTMsAcrbQaEGYNON+FWl2qGu&#10;Unt+uN52oIT1IJX89nxQYFkd1wHyPDqnzt5c0W4Xts22w/3FVq3nUJVop+fVW238X+EPfyP6iQeW&#10;H7SO/GTuO80em1OLgaEYKKRSx4rhW7BauePmgnTOnQghVnrZD3K5zh5VgIcd2ZNShHUpgNi8CKX8&#10;u4am07DylCkPWPKkv7tOT5r4d0uY9KDFKYe/QpaOZbQQljXzEDrRzpLkB4DYafZUd5G9Or/UymY+&#10;YK1Ywkag5JmBRntmbrXNL04DKmfYEFaijNt2HuTm9gIu5gHrBwmq6IhyrKk8FbjGghV6aVy+ACbd&#10;hLINlyTYHDiCUrwr6KAuIKoyCZhTrA10iZ0PCo1Ahd1tJbYfwnhIL3tCRleiZIt5sH1YsnhAP9bS&#10;wf4uZkfBuuEfHcD2vDI/HLq1Md/lAlrSHsKyU2wTEcMe3Nw6iFZ90sOOudeKJ2B9IyiUpolrqFbJ&#10;khYUtacw3rY159vjKPya+mz8uAjUVFtJuFmT/HeXaXyUZ3VidokLm+sT/u7yJ7s64T6Zk3BfSsag&#10;mDyLGqBf+fchXIsGk3rzNfysDCKhGIinWF9hmRJPo8tcm4iaOl4Qr8EqLWdN1/JDLhU9qhSs+7GN&#10;h6mXi3gAa5d4i0+g82dNxPKX1OTYSvzxPLSwC3+qDqpFq4sSH4QkJdpzg0X2yoISK532gAsTdnUX&#10;2+Nd1baVzq7n4ch3H8bHPTOnyrY0QVogVTkz/o4VJqN1D1ohF19Guzo6pgZLKkpSjEn8zsMdBGWW&#10;EnYtLk4i4vBkrED5eBisYm1ZfxeWv4woYHtjkW1vyLNNDbm4J9oT2snqhkCVzjzgEutXnKy0p2C6&#10;FRhvzcLfFiXaKhRrR3MhEUIePh9EwH3NQ/E2NufhZydbHQqnGToiR5V0UCf7N0P0NLmzHkvUzKI2&#10;ZTLpxHkVmvQ5wU0+acJQNBJXic+fDwfZ2pZna+uznAttQQmX1WTYoLJ2PIMWrqeXUGuBBqUIGzU6&#10;WaYULM+vGiUqwBWI3YusaUJLGRGBG2dQYgljcMSN56YxB+/bZfWQQRTBCcs57CsFSKWjM/DrmSKB&#10;IIH8ewqi8k+dPxsSs7Ak00Zgml25Sc4XlwPjGhSZU55gL84phu3XWNHEONj3DG4uHb9WbwNYWxmE&#10;ZD0Wua8px/YCxSuA0xI6vggNbifUSZv8F0cwBFUFxMyyZGXs8oElhW1dBXQi5HAePGA2hErfACiY&#10;MdkRHL0rqMxaG+eZR/y/vDrHEbd5+Och4vl5FWlYvuA5jU7nmgnjaoHhGiyyFbasHHcz9Roi1Zj3&#10;OtBla2OBSzc3ohRtOUoTw+65VzFvZeycqxFyKEFExzZwnCaMoRmFUuKkFrSqoL0URLn0Vqx5BB5T&#10;yXNoSJ0I2gk5Zjklb8WFtYMmZdyHiGQ/8L0SYtwHX5GLqtI54ANqX4lly6/n0nHqUA1l5ymlTJ3S&#10;0xLl8DVvQNuU6dMzFdxLBP0uzGN/KYEjhHS0XEAakUHyFEUIKMB4y+8rgKjlJNhAQRrwk+p8XFHK&#10;gy5h0FMab8/NrbTX5hZY5ZS/OOY4zw2MFDpraM9LsCU8XH3gYTlWWTz9by6p0cixyoAdB0lcnDQ6&#10;iwvRzehiC3nQ0vYWOqEbix8uTbSekngrhZxo3D0fuNINyRqERH0gTgew3konzCfWXl2X5/y4lGEh&#10;59cImaZWlWNFdXSOIoIWOl4ubAjFmoPFicStAv41r78at6AObkAZqxBlyVyens5vzFRyShA9xTpw&#10;HXIjpZpiNushrB1YTlTqNMmFkQ2ct5ZQdRBkqgG2a1GAGkT5hao0rj3Zf8Oglm3DIOFSFLYrazKE&#10;jv0hgyuJODQE3QdRLBkldP7eNbAk6Fap5yarV+eL+KnOPx/friI93j3f4PeVFg7oIBeRFMsLqPO1&#10;rM6Pn4jP785Nth7lvTWnHUVoy4oHmh9wU7TbIYNHYfdvLK6wOZC/whkPOR/fyoOTpbVBjuaVZlgL&#10;HEHxurJJLuEAudBMXGmo1pWGzFPGaromSXDh1CmuFxlbA0tejv+ei3/sAC7bgEnnLkCBEmBPKdZG&#10;LK4GZVOqd2Gl3FQucB5vA0D3CLyjiespg0RW0NmaQDqCdWvCpzpfD7of4jNcnOgsvQ4F09vGysnL&#10;4qSkpZxHnS9/W6NJoonE+rD4rhLNO6Q9SqUcgkbv1L4O5ajnmkrhCnoFrQMU6Rbx5J46OEdr9iwU&#10;aYJT7sGSVDfhok8jm0IbjdrlTrdVhNLzIdaNKGkF16FnolfUskAKLUsRvOX7zvbjDXIJvk6JHNVJ&#10;CTTzyHEBGL1j/XS6BnJccghRDiCV+qjlu87XxxNagaSGtJmu8zXrVhCdxcHn16XZJmD1tRWN9vyC&#10;Gst8KM6Sp/7NCjiIY6A8iCKYaz6a5i4IuE7mJLJ4DYFmYrlZbHcpRh6wrFpvACtmbQJtlkGc9hI9&#10;zEMJ5vFQ5heKvce7zpHrKE6d4fyeOIOmb4kANfNg+7Ail4uHm2hMQNkrdb4ycSOKVuhovfLdwTk6&#10;8hLhMgnWA9R2ggjiKIo21PkaVNIgiZuQmew7XxaowZwKOlVp5zo6vIFziPHXxVLNmlPoxv8JxZrZ&#10;Ph/ithgU6tIMX72iTr1COc0HHClNpcMJfzGqBYS8Dr1Az0WgajHEWOeRhefwrDRrRyipEUSN4Glg&#10;SKVEVl+IwalOKVyROT0jKYlHDKAeX6/Y38X84gEogM8NKAk0FuKNdr6bG5anMXU0V7NnYOhpdHzG&#10;tDh7fGGDzU2faAe6C+zMqhbLeiCObROA1mTCCXWwf6U7Fz+dPBF4mfg3S0fTdELdRDEPrYhwpwbf&#10;2F+Z7S5eSYos2rfmEeJV5VhVgh4AVpaP28mRlWj6uPdt0mSNoedzTr1MUZs1yx1DrLgECxAEygIK&#10;UVYlqkSeNHNoEZY/B4trw1o1AbQLBdBxFc4q+aEwqBg/nR17gBrEcd8iwhCUVdOYviISwWodCiU0&#10;1GwdDZ3qCyWlKJvGD/TyqCKjRaXptqw2yzoL4AVsq+O+h8szHfnUYFIjXKQSJJPitXNNS+EJzbmc&#10;A38saxayFM58yKGLuIYGYaQA+bPE2EPn63p0r7gHLNuNPaCkQgcxetfBIK7i+VRKN40Ni9dkloyp&#10;YvwifYJ93/kJkx6yuIasZMIuLD9DM1Kn05mC67/Z5u4Se3VpvS0ixNlCTPzx5j4rmPAXy8Zyy7kQ&#10;wXna5AmWxA0koUVpsnY0vpCLzuGhaYZMbznMF2bdjJ8drsoFKSZj+fgqLKw+OwEIBR248DRpKTeU&#10;MvnvVuumacMX6FTNoNHUaRFEhWJK/Cjd6fLZ7Ce00TCrHkA5/renCA4CJ1hTnWVLIIlK7TakTnH+&#10;2cXxyhrSiWU8cMGlmLN7yBxDvlIWlMt1aNhU1qiRMpeBxDgEzyJ6snwhgOYBaCLnAGg1F+tWBlCv&#10;oBVzT/V0tvYRJ5CSKGxV4qUUhatDgbpAByFabcYUuE6Szdf8A66tH9Tqx33oPLq3rOmaySzrnoDC&#10;aaDHM3w9D409SFG91ftsn+t0OjwZ/57MsxQSyICkCI7wCf4V77MsBIjTAEWxvrSRONNmPPx3LH+a&#10;HR+ptdeX1dtbiyttMZ2/n9j2jYWltoC4P3sSfoWTOV8yaYLFu6zRgw6WmsR0uWFZTDEX3AWX0DSl&#10;Rh6gfLZYa6obmuRBK2bFhQglsuQKeOBCEb0VpJBFsao6Rw9OZEYuRetufJt2Ur5CQSHn0mRJkUil&#10;W1vo6Dlcs97WbcPnKhbXlCY9PI3OVWPJynHncf16eMrSiVhKoWRl3td6mPUTN/WNgATfiaxr9o2m&#10;hfdCQpvpPCFKP+fr5NnUympRWCVoNM9PAzVCMReuEdop4SKi20g0oKnhXQVCv1RbjXFpBlMbir9K&#10;Azy4s8JZYu9K3ui+x8igBmRc54v9Y/2qdyTPETrF8n+PdT4o4AQloNNTYu4gfRoKAPqqTVzOpDib&#10;+de/WDnW/ticSvtoa4e9v77B3lhWTexebvMhYK+v7bCzK6vsvVV1tgjISp80iQ7nJFMfcB1WBpT2&#10;AbdzivGx+DlptYYRxQmKHUtVx0+ydC5eYUcaxC8FH5TERWVi4VlTxQ3wozD7VOBIyqQLzaNDxR3S&#10;UQTXnnppr7ZJaSoysBJ4gdyCOqsS65HvV6jXmyOYV4doYANL58E7coQFyl8q11AFCnQWpjrolWLq&#10;IUvKUwjRUpToUukHigS32qaOrHdp7HQ6XANSmsaFK1GH5+A2gf1CjqWJGooOytlXrkIKKoKmbKjy&#10;KLl0QGt2opuLv6M93011a8T1bG0rAqE4BlxJHSulFBLq/rQuy1epiChfhhPreD0bWbNG/MKyrDyI&#10;FEDhoN6cckgBGsS9uKrZ3t85aGc30Olr9EXNdnt5aYXtJJ7f1Vxgu9ry7N01rXZ2TYN9vLbSDrTn&#10;EMtP5UGgfRqxgtgoDl6I39vRXkkow8PggXcAexqtq8R/qeOFFkloXzIdLdKXCGIko8XpuIEctFvh&#10;Vnv+LNfZidyMwhWHClyw63iUJt1xDE9uNDKlztE3ftxESDqykU5QnC4yqsmVJQlYCkqqY2g/WYgb&#10;+uS4gtIaWXV+srNmuQ4fJ4ttq5SvxFL00NjX7YMyyveKkAr2KzhHORCdyzELQah8fHIDqDBK2JwC&#10;qPPxzVxLCURR7zrWUYr81qPsJ5e32SnC6eHCGRyXsLYozbVXx+q5SXGV5u4mHJTb0CCNQjg/qwdU&#10;1PNxHf4QvjymADFlcMYS63j3vJSPAIV1zdnUxX28pc0+XddkX7o3bVvt840tdmqg2A61FtsjXSX2&#10;0soGe3Fehb2+uMY+WVtj68voULRf4VcLMXEdFtKIArThPuqo13tvGpyRBWjWaCEhnvx8ssgGHZhM&#10;R3q3IeuHN6AIglux9g60P2u62nlFSXVtJ3oYc7DlfZ5PXcrf85DoNGW/lOLtVAwP9OqVsAqsTT7S&#10;+1vIIZLPfupQ15GyKNYLZuhlEFnY5Bgsyt3w0LVN1s42DaPKzTmSBa8RMRPvkcIopHXTulG8QpRC&#10;5FPXpuvUuTUnUG8Aq+P10OeXJlorLlB8p5PIZkd7np1d22Or61PodFwQx5Q41k+pcQ69JzAbwqz3&#10;DKRUUlIpsq5T9+Mzd15Cp0sJVCbHOl9JoTque6As3bnHHJ5znOv0rW32xfZ2+3p3P8u99ubyJnuy&#10;r9heWFhn761rtpcXVNnrS2rt/bUNtqwI4sPD29hTZRsbc2xdVZatItRZW5+Dz8ISCeOqCBvrRdy4&#10;8ZyZU7FihYDAE52dyoWIpOnmMpwL4MFzUy1cWAXkLpntCZP+brO4+FlCBykMN5eBpmeABppQKTbu&#10;0pfyf0CiRvAGcDsjMGy9sJEvQkeHaVqz3m5Rdk5KUcxDVMeLX+h1cKVFZV16kFIsN12Kh6RvFegF&#10;TZE9zQxSHl2+Ui9oKpGkqdOaru3cG52jySESIZA6x5FJjhM63yWHsPwa+IZGIvWNIb0IOwRJ3NKU&#10;b88MVduOniKroK24jVLbej6lGJYUVMZUgbKIgyjz6Tqe40vxRjufZxXt/HgN4mBwiSwrzBOxVqRU&#10;nTIBN8d9osxxH29qcW/dfrW9x77Zgezptfe3tNvbqxvtbeL7D9e32kvzK1GEKjS0wR7tLbCWhGku&#10;2bK1Nct2tebZ/q4i29NXQRgzHfhFIDWaFl0q6+Fi9cAzuQAlMaStgna9kZMli4IAyh8rt56NcohA&#10;asQpXjcw+WEuXsINcrE5wGh5eryDYbmLDI6dxbEExcpVlPOAFEpKwfSANNdNYVwVCKTQTtavKEEP&#10;QtCpNvlwgBxCKnV8OoqYIYtFIZSoGQZqNdKmtLTchD5Vo7BVEFzO8YohXhoO13h/O+cvpfOVohUk&#10;K9chUldCh+lVb/GGUh6+3jxuBAX0salFFWm2sS7Hnhqqh+hlu+HbPPYN30F0CR3uVcfUJ/KEKM4V&#10;UC8E0reRxizf+3uFcyoTeYZ6jlKEEPsropIC5INOQoQ4fS37M72CpffJt3fbp/rh0qZ2+2hDq327&#10;s8++3tFnbyxuoPMr4QOt9h5KsYEL7uSGV9Vl2/b2QlvfkGlrQYHhgiRb3VqIX9OnTXxopjhdb87K&#10;CjQsWYrFFRC+SIs1m1RTkl2umpsUEUlFknQzSBLxaYI0GjeQ4qzS+2SVYqyCY2m1XuUSBxG8JRJ+&#10;JtNe28UVtF0ooThYD0Adr/1l4RIpoxRB7dzxUACRxm6Y+EBRCmWS1Wcp/JQ1Ark8tCIUyiVaECWB&#10;NImkXZMy8fli47qXbJRVxMxDuMIyXEbSw+5Fkw6lfun8uYR5mxqybU97qQ3nJuPbFdZ64qksnxBE&#10;rstFPhzDDd4A10qa6atoRaCJS+5w3/L7ugc/kOPDPc8BtA3FgJy7ew5oQV3cl7sH7Itd/fb5jl77&#10;HOt/f32LnaGDP1jXap9uaLcP17VABNtAAQjfxjb7aFOb+87OxoYMW5ifaAuAriVV2TaHB7WiNsuW&#10;VWdYPw9CX9DSOEEDIU8zrFbTk6phubKCkhlTsFQN5MBgeZCZujGs2E1cRFKA2BQu0t1ADPrFF1Km&#10;amx6ouMKoWPDsrTddbSsF1GaVG5BVqGbzqUT1PFq6xSHNm7ZbfeDIdouBRESSTk1nKtQ0L/jh7LS&#10;MUILJxzbh11K+Mx00C4o1nx7EUPVy++rwwJhzEU5BovirT3tYdMLl3preQUGtLQy3b2eLQUTcdR5&#10;gl/XtYchW6dMXKMmZ7rQk+OJ8KkzpQAqhRDaz0/eADUjrkCSHOMCcq1xX+ybbV/sRfTZsa099skW&#10;fT9fn0vvt8+29doHdPg7RARn17a5+jMbcBOb2+zFZQ0u/l9Vk+E+n7qwNM12D5TY8gqsvynTfwEr&#10;T58ymWHDlRlYEMpA6FVHHK5xgL6SFBg52qssFu5AZSU3VQYkyRJTuQF1rKxflp9Ep6dNn0rdZFcn&#10;DuE6HaVwyEBbfU1EvlK+XmTQT3dSOOmhOA0rEnH0+4tIaoaL0MBHI4oI1PnJbHeZSJRQLNl1Ksqj&#10;sQZngZxHyqOQVe0yOL9QTJ0mlHMhGuI6D9Ex5WOlBN15M9yQspJFNRhEC25DiSjNv9e0LeUChGK6&#10;nsBBxHWUp3eQz7Y6XF8DnEpZQdW76AfROV0GkFJQ7zoZ44l3LuAB5xrildoVp5r4N4v77tGF7ndq&#10;+o3aNwfm+Pfv9gzZl3tHfLlnwL7ap69ij9jXB+bZ1/vn2Je7Z9snKMebGzvsecjhof5KO9hfZadX&#10;1NuxubW2vinXltDhI4Vp1q2XBIuTYOLx7ps5VYRmmqioGTVKJ8s1iI1X6UHA2JtzZGlTuRmRQ0UE&#10;k1EESnWks1aE9WRptyzddZxYOUQUcqehYlltYO+ZMetTp+lBSmGkLOr4dI4vq89G8RwPQBQTSzn0&#10;4EUMndDZglrlBQTLDjaFGrQRUVT6NGQuNQ6v86kzNNde55M4v4vUpUyyweJEK4G/uO8TSSkQ5QAa&#10;CI81mig35q9d1+fRSPkUIYqPAKY41CxkP7kGdbZzLRyjFATSstxc6HynABPpeJRAQ7kzUQJJ3LnH&#10;ltiXB+fZd48stHOHF7m/a355UB8zXuD+rfetvgx1ZKFdeEx/3FxiXx2Ya98eWOR+v/btI3PsY3jB&#10;mc39dnb7gJ3Fdby6vsP2dVURwpTakTn1tq2j3JaWZdnCshyUIN066eTVtXludk6vZu0CmU0w65Ys&#10;TcdKhkAl0IFoNR2SS4dK9PDlEuRrxYZF9BTzywJ1o9qmMElv9mocX4M0Lkxju/fBnoGrQ/Qg1WnO&#10;NUjgEPpAlLe0WKeCBvpARBHHVIpZ8/jlrmq4Xh1XKVMpiUuXsk/ofIWDisOlEG6WbazjJYJuXXtT&#10;doJ14BYLpv2VOtyZoBhFFNpl489F8kRKvYt50C3r2gJpc/eiNpxDiqARU92b9hMP0LsSeiYaz3c5&#10;fGf5RE50umQGdaOd/41+m4b1f7l/2MlHdOBX+qL1o0ucQugvm5ePrbCLT6ywS8eX2yV9ovzoMvdf&#10;Pf1e7fzjtDu4wL7WJ1oOjtinIMU7W5Ct/XZm14C9vqnHTi9ptZPLWu2VTX322vpeexsFeXZJvXux&#10;8ZHBatvTU+Y+zjBbA0zps6wZZWjMABXkBrAkDdo04x/n1BY4pJBflJQm6b18wibIpb6nN5tQbwgS&#10;pTdpnaLowdBx+vijRsPkEqQw+mCDtok9a4TRJYD0kOk8oYzgWS9KSkRUpYh65UuZthwURhadSoer&#10;U+V+QqQgsirlEUo5tIrxEbXXQJF/pRrrh/BpirhDEDo4GZLqCSfLHDeNjhXhq4Mr5dDG5e2pd4ri&#10;5AHWH3T34F7UoK0SSu7ll9wEFy3IHencQjkP834ChzpfMv2hv1rct48ttu/pwHN06PdaPrLI/Vr1&#10;AnWSq3Sy+1vWidXul6r6ldrlJxHVH1vqfqjolYR9hA6P6q+cuBBQ4ZtDuArkqyPz7bODw/b5gSEn&#10;X+4dsM929dnHOwbtLK7j3Q1t9vradnsaBTk8UgdxzLc5uIw5JXCFnATrxU1ocKaDsiEdZIAV16Ag&#10;rTnJNlyaacNlGdaWNtMWNxTavKoMa4FshoSJplYrRauZMupAKY1Gw/Tpk0KsXgohdMlTyEcbEVAl&#10;jir06ZUUffpNWUS97ydFAIlABFms4yTqbKxRna/xcmfxdLiUQB2YgQKkTVFSBjgGptX5GkQarshy&#10;U8cE9wo/3agbCqIsneM3dLBDArYrw+iSXKqHvcdPFIT7dLfcix/7R1m4Jt1LsUOxGMI50udjfln/&#10;zAl/xeL/btMm/M2mT4DwfY9Vf4WVf38U6z6+2i6gBN+iAOce9z9WFvSrU+Ue9BtVieqFAvrSo/+l&#10;6hqHDNp2EXfwvT76c2yZncddXDux0inJtadW2OUnljhxf/CkzTeQTf2RS580FfH8eM+wvbGp255c&#10;JB5RbkeGq+3QUIXt7im1RWUoQ1GqjRThLnL0nb4s6jJtS2e+bekqsrnFGTZMxNHHtq6cJNyJcuWS&#10;GdaUCkFCAZQLECy2EqW0QUA1Ndy/ijUDZRFX0CQPn6fXCJ2GfxWfax+XJEqc4AaQZHFyJ3I/qVh8&#10;GqGrLN2TQHEEzYmAdzjXo3KKNeWnUE7Gr6e7uQb1kLs8lE9ZQ8G6OjheorCM0kUkzq14ZVDGU4ox&#10;a+LDNpPOV+5DHRwyjwqTpYSZtJFiCBm0XaN52i/B+XyfPJvuOh/Cd/nUertwYo2do+PV+eePrRzt&#10;eN/JK0dLdbBE61dif9KUElxGCSRSBrkD/eToEi5BP0C6ABJItKy/WkgZ9BFAfRzwGu0vPrGIfWiL&#10;Qgg1voNrfLpfijBon4AQH+3pw4102sur2+3FNZ12emmznVzSbE8vbbWnFtTZS4Sip1Y22cYmeAQh&#10;08amYtvTV25b9aYvYefe3krcSoV7YWQwPx62neimNI9UZlkX6/oCl/sTSKYfG+guTHVT2EcqM62n&#10;EDeEC9GEkNZC0CRVYxB6UUOoomlqSgpp+FmEEUQQBFNfEj/TvTiicfoKjq0Ud0VKvIPoYkjXivpc&#10;9w3gOlxbqfLskDklrUJGzkUhci0x6JaEKEWpb5e9EyKgGEII+XyVIrBKmvnOj+0X63wxfYV9In0z&#10;Hv6bzXgIn3/p5Hq7qN+ln9pgWnblkyhDQIIn6GTVU6dfslyiw6NKIGt3/9HVt15xDdeeRIliHS/L&#10;V8efI5L4/pH5Dg1cpyP64YBDjmNL7DqocB2l8B8HRNGOCW2kLIs5lpRCf/ieY18cHLLPQIpP9kkx&#10;huzDnYSj8JQPdw/Z6+u77NW1XfbWpl57f2ePfcS2M5s7cC299sbKenu0P9/W16e7N3i6YO0Ducko&#10;Ax1N5+u9upGKbNfp+izrcEk6rgYlASk65XLyk60WbtGYKeTw7sDNTMKSC+M1YideAOTiTuogrE15&#10;qW4fuamWrCSrSwB9kvXCyEw7vrTJ1jfkWjvksROk0kRXhbh5ChvpLH3e1iOIl3QpWMyqffj5kBWA&#10;UClT/mbJ2sa6Ol+vdKWBPlJCxx9GOx/kcHzB+/9ZdL6z/IfpfH2X/fyJ9U4undpkF57aiDKstyv6&#10;Pbr+gUvplAORUlw6sdYphpRB/9NXh6vzpQhSCP1yXQTxe9zFZVBEHwq+gFu5Qt156qQcciVCDfcN&#10;2BiCBBS5qH/noQhf7Z/rPiysr0fq1yYil+fgDlIoocOXuIhviVLOQUjFN749Mo9wdRHRyDA8Y9C+&#10;REG+Aj30cwWNVJ6BVzy7WB86rLJ9fZW2U+8ADNbYpuZ8N7Nmz0CNbe8qs/lFie49hjX1ObayLtdm&#10;FyRYd9Y0FCXRBgtSrCMrETKaaHWZyVi3xvlnEZ3gFuhA1TUQcTRB1Dpyk3BBye4NXL0O/tLabkJl&#10;EG17m+3vKnBJnRr2kSuqBQHEJ1ySC5SQUglBfCJJGceZXuHgDE24pJHyVCsD6nNxL87Pa7jXKYKP&#10;+UVePf/wCCAFUMZUnT8T+B/t/O+f2mQXT22h4ze7f7VcPLnFLp/ebFee2YJstauI+3j/adqdFDps&#10;wE2ss6soxRVQ4ioixbgglEAuIVdiKHER1JDCXH6COuovs65fqEoBrp3kGK5z18MH1pl+w37zmY12&#10;ns7XT45u6N94p/W3q/V269Qq9z+cq6DEVdBAP1i8IncCMb0k/vD4AicXjhB9gDDfHR628yiE/sHn&#10;PmKMG/kaJfh815B9sLXXPts7G9QAIbZ329sbOuzlFc321vpOe35pvZ2eX2tPoyQvr2olImmwE3Nr&#10;7NllLfbM8hYikzI3118vig5g2d3ZSTa7NMUWNRDGwj/asHK9qNkLSdV09PV1ee6t5+eW1No3e/rt&#10;4sFB+2xLi724pMZ9mkXvBugLZP7rIPALXIU4iBSoHI7iogMIaBNopM/Pd6FUSypS7MmFDdaTJfcy&#10;1Q1pN+WmmD4p53L+KIXYv3IIem/PD0p5JfAu40GIH4xfnf/5sbV26ZltdD6d/bT+0LDT/Y35supO&#10;q/O3O5EiXEYhLoMU15/b7uSqW97G9i2gwwa7eGIDCrHJbgg1nDtZyzqd+/RGu0bn6rPfF0ADbdfv&#10;1fXHiNvPb7LrdPrt57fZjadRLv2AAAS4zv5XQBmnBMjN0/rP7mr3pyuJcxn6EjVoo0+NX35Cf9wE&#10;TXAd154U0ix1/9nR71IuIuePoAREIOcOjqAM+ijhbNMPo7/YN+BQQuXHuItPdg7aR0Qin8M1vqD8&#10;ApfyDWjyOds/2NFt72zutWcUlQxW2OMjtfbyui57cX27+wbROjpbynGwv8JOLay3V1a12PtbsPjd&#10;g+73L1ceHbZzB/rszBp9RbPE5hYluZ9XzYP96xczcjX6eMRgKdELLsO/vaMXUTQHMd6GcFFrKhPt&#10;BZRpQ0u2VdDZGrhqztQcw3g3MbUhe5YbQylmX6FHyPzloSiKKlLhE26+5QSN5z+y2r5/Cug/td0u&#10;PL3dLj+3y6495xXgxgu77frzu1ypuisowfUXqH9xpysvPe3/6nT9WbahOPrt13Xa3ab9zed3OKXw&#10;yrHZrgUBQa4LTZ7eajfZpt+q36a89SyKRodLKVQX5NYzm9znwYObUSl0EfeQu1EkogjD/UkTRLmO&#10;Uui79FII8Q7xiAuPLgA1aEeEIWXQb1/1W3gtfydlACG+3T+CzHZ/7RKK6O+e+sixfoCgT51fPaZE&#10;F64FJNEXL9WpUpQvUJwPt3fZ22tb7XU6++11HfY+XOODTe0oT6/7F+A5lEff3Nd39PXnsK/gIa8s&#10;qXcfTlxTmWrbmnPtEK5oN25nRXWm+/RqPy6jHY7RlZ1sfSDMvMIUW1ebYU/Pr7R31jbbE3Or3fR1&#10;fXiiAbfTSJRSmzTJkVONR1SmKfc/EeXQvAUilQTcBmFgg14UyZpuhVMJ9fQr8ct0+hWJs3Av6vw/&#10;yy6nCEGkEDde2GO3XqZ8cQfKsN2VEvGIG3S+0EGl+4Xo89uRbU6uY/Eqb7GP/qevzvc/P6atfgTw&#10;kv4YpT9G+P/J3AQR5BYcYlDqpwGeb/h/9suNiD/cxJXcoOP1o0SJ/tCtdf0GzX1+HHKqX7FeU+gp&#10;ZWHZ/f8GhdG6+9UJrkW/dtUft/RDxxsojz5gfI2o5OYJ/WxJEYwILEiCguivoJJvQBOJlvXdW/0I&#10;Si4nfD//IkqlT6ZfpM3XO/vsoy1d9g6I8fTiGnthaZ29sabVXlzZYEdHym1vT6HtaC9wfx7Z1Jht&#10;+3tL7MkF9Wxvtvc3tNqZ9U12Yl6Zm1g7tzjFFsMp9JbzkN4dgEi2pc9y4XCPRhtRglaQoBkyOjtv&#10;hj0yu9I21GdaPwgRF/7fdvdl/fFxn+n/8D+8ot+DH6QD9tFJ/k9MF57CMlGAMcG6X9xnt17dZ9fo&#10;3Ksv7LQbL++h3IUy4T5QIKcgoMTNl+h8SinBDSmBOh3RH6v1WzD9B0Ydrl+WO+Wg07Us5bgVUwBJ&#10;QIObIEhYvylkEF9wKLHRKYpK/U/3GgqgsFKK4H6zego3FIs49FNmoYI6Xz9B0s+O7j69xv9LDyVw&#10;36tHOW6hGDecsuBKUAZ1vkQ/U/LrC524v2sch+Q+rr9m+K9eux8vOX6ywCnBNXjKJZRDv1ERInyG&#10;gnwAGf1kW6dpRtX7m1rcz6kVnbxNCPsGFv76qkY7u7Hdzm6mHW5HQ/Bf7OixV5ahKAMV9kh3oR0d&#10;wgUNV+N6St28gPV12bazLReFqbZX1rQRElfbk/NZXt1ir6+ut8O9+bYgb6Y6/4D9+Jr+9So5YL+8&#10;8YiFv0Dr998/vXFoVH7UtjcOux/0335Z/2nbCy/Y7uTyaSHCPjpdP/qT69jNMm5AP/t70f9O/Dou&#10;xf8JUj8Q1vrWUYTQH58CSohg6mfDAR0UcdyQiwElpAxyHTdQACHG9Wc3OySRu5BS3NQPDZGbz7LP&#10;M/r3PkpyWr9KZZuQAbmJEtyM/XzgFpxEf6PQL9xvuHBzuVcIUEOIoH/n3YKD6Bv2Uggpgf6AoU5V&#10;5+rvFkEhJJeocz9ZIkLRl63Vxv0g4bB+krDArkkhcCvODSD6g+j3+4bdvwI/29JpX+/ClWzrtndX&#10;N9gnrJ9d1+x+tKBv5369e8C+0keWcStnRFDn19hry2rt9RVN9vzCOnt5ebO9BHl9E9fznuZkbGuL&#10;fXy5177a229f7u22T3e228vLamxXe47F3XM/89U/VvULroN2j07X77iC6K/QXvyyFEP/Y9cvuPVP&#10;9n+89Zj98uajoMdhlOcR0APUePUROnw/UQRK8fQOpwjXUIrroIXk1gteGW69CDLAE65CLq8/p47X&#10;XyFVL0UASZDbQhQ62f2/XnyD5WsimnCEW6CIFCjwCe9W4BKIopGbbPOC6xBaICKV+gnybZThFnKb&#10;4/hfltGG6OKW/kkDuXS/UaXjhRg39XNE3It+jnj75BqnGHfdHzn1syTagSTXpSBSICmL6oUYzt2A&#10;MCjBxUcVpYAgcjtyI0dBC/004VG4xCFI6SFxApRhDxwBt/E9clE/RhCC6Nv5UizWv4GX6L+B3+uX&#10;shDJT/UbOKKWT7Z1uK9tf6WfOezuoV2fnT80ALnth2wS8kJev97ZZWdW17ipec8sqLK4O66zDloo&#10;7752CKHjsXT3y206Wcu+46UQh9z/139791H3N+Zf3jpE56MQyK8s/+NtKcWj9jMK8iP7SEEcgnBc&#10;KYZ+FX75pAjfdjrMRxIiiaG8JtTAzbj1Z+hsyORNKQZKccOVQgQJLoLlW0IOlEdtguu4Ia4hEkmn&#10;3hC60LEqpQg3QAnXDk7xw0s73G/H/F8r/X/pfoLD6LfrPzy/2f267A4u5A5K8UPsh4dOQBX9GlW/&#10;Krn+lH5b4pHlTvghM6Lfr2pZov/wSpEcF0FxlNnUny7kdvTHzqtyRVrWDxtxOfq5o1DE/eQRZHH8&#10;Q5lQCe7l4hGihoP6zr5+LA1q7B+EvA45JLn8CNvhGFdAme/0u/o9hL37IbHIeZRA/0f4AJfyzspG&#10;i7uNhd556YD706JEv/O+/fIBB+2Su7JmWbVzB+rox+hkhI6XAvyiH/K/g/W/o2U6mk7/5S39qfkR&#10;V/769iHaPWJ/nHnUfn9Xf3U+DFr4vz9LfsGNSCEk13ETN0CGK3IjJ+ENp2TBRAvI9WelHJ5AqpTr&#10;cG7CocMu9t/teMsPL/v/0/u/Tmu7FMaTTSmA4xFI4BT6v5x+dX5Pf8PWT5D1c8KXIZ8su/UXWcZ1&#10;6GeG+kWZfqke/pJ95wXV+1+i6sfJ+ufdLXW++zumL+9SJwW4DZ/QukRuKHCR60QvN57UL1L8b1Dc&#10;P3ilJDHEEIJoXb9i03ZHVB9DCYhU1NH6ZP5Fl8+Y56KYb/eiBAclI2xjfXe/fQav+HhTm31P1KHI&#10;Qz9k+FqfXFdHR0Ud7lFgrAzileAIaADMx0SdLzcgax8TIcIj7lfdKn8FDbSsepXuZ/5BAUALddiv&#10;b+JuXttvv4A6v4Iwf9D2Z/05mo69fhqYx7qviUiewqKJUG7gSoQO+mmwFOcmfEIKIEWQEohD+PBT&#10;JFOuBGWQC5EywCukPOHPkvdeoz2W/yPE9wchwKu73e9JpRj6damiECco3T2OoV+a3oGX3HX1KJAU&#10;S4QTVFGEIpciN6IfJuv/uDdBDYWsN0AQbfMCL8EFiYeId9ylTsuOj6AYQTn8H7JYVhRDRHMD13Ll&#10;qNBiOciwFI6xiFI/ViLcxbWcRyGciyBEdf/9hWjq97FSjgsKb49APEETuZA4x9hf2u+Ye1QJZPHj&#10;lSCggMooIognSAHGRFbvxXU2CBFKKYBDDRTACQjxKwjxy5t0upACUQTyDzjG7yiG5Ddciv41rzZC&#10;Du33O8eTAv0krkKU8qOilJf2OCWRXDmFT8f6r9NJIpDXURQpR1CQoDDiGFIAKYN+O/qDIh7cQIhA&#10;pJgSIYXW7+rnhIpQUAofnnpxIal4BaXW9Z/b0V+csiwJbaUsIqIipkIUjxweRaQUt0EN/V83/GfX&#10;C4ry1NpRBZAbUaIrRC5av/4E7gSFcKihsJXShbOUQVwUo//uIHE36fhbMHeV6uTbMfHLB9iGMkQ6&#10;P6oAKn/CnwcFUKn1n98EHYDzX94KyODRQb7/H7gIoYPK33AVv71DVPHGPrjCQbf861sHWD7kfvj/&#10;W6zz/5DreGu/L6UAKMzvyB/vHrZ/cox/ogj/fEfLh137f+Fe/gBtfiKCuYOV38XCpSRyA3fl2l5S&#10;aCtlQfGFCoiU4ZZ+O44bvCslQSmkVFIW50LkSjiWRMtSICmbSKjkjkJZLF3iuYeQA+XRstsOR4kp&#10;hrKZEkUuUqCoYkiBnAKME0Uk4hY3lfk8Rqc/uZrOBwWOwyE0RhIjp+IUN0Q4Y25C7kJ5jqAkGiu5&#10;iQIoeom7zgO4wYNQGZZviQC+DmOn8yVu/T6WLxfg67woDPTLKr2LCPITCqFtP2mZdiq9QiikFFFE&#10;WVRS9wcI8Yf4AR38mxRBJYigzlfHqpOFBurgqPwLZfg3SvMvlEHr+he92v3Ovr+zrxRGCvWHtsck&#10;cJDfUUadWwpxh86WAkhGO1kdT6dfA1VEKG+JT8BDpDg3Iaq+FLcQz5DC0B5x/7J/gePElCHwDR+Z&#10;iDd4xbit/AeRh/6BGzKeNwhp7yjSia27BNdT6+3SE3Q4LuISCnAJvqCE13W5D/EM0ETIIfeh8hZu&#10;47bjGOvtqiIT6q8dBzVwG87ybwD5Em/lkD8621k/He58vUhZDA2C7w9KIMWQ0mg58ACfD/CiTlf5&#10;M9bvFOF1dT7RAPKTlpEfX0MZKBUyjpLJmAgFhAr/EPzH6mTxvwP9f4hkYt2h44P8E3cjBZHrcEgR&#10;k3/S+V68kkj+CREVykjZ/nlGaOTR5A+O70rkd+Q3FETyq0JdUORn3IxECHKPZxYiE+92dniSSinX&#10;ImVQvcJW53pwMU5RUCDV6d/3Qigpl7YHlxJEHe8ilac3w3+U1NpoV06ss/MaNBMSoBQ+LU5kojAW&#10;9LijqEZIIw4id6TwWO2QGypBC+fzo/5e/l8dLAmd7TqezhUa3CZkk/yAQkjU+W48ANhU29D5gn+5&#10;AucGsCgpgd+miOAxjxx0uiIIF1JqHykJ7cUVXG5BD5mH/bOLMrzbEG9wnaHOf/cxxw9+p8OdK6BU&#10;R6pzA0KMIgPb//3eo64+bIuW/0PHa7tXCt9OdVFR/f+efdxtC21ETHWM38VvCImlGOIfXjwXOX98&#10;nRv0CnzERyISyCjoEaKdUR7i3JPWPfKofYhebtJeKXHlNZTc0rC75mCoVL1TFHW+4xU+Re5cyTO4&#10;GCXPaKN1KUHcDSVckKgCjO98ddRtoUGs08d3/lWg7TyaroyeEEEdHu18L2Md792AX3fbYh0vNyBl&#10;CIkllx9w69ouLuHJonMTQLYreeguvyChk104SRQhcWRRaCHFoPwXyuI5gjpOnfm4W1apzlXHqnRI&#10;gIROdnXqYKEKSCFRvUORdw9Sel7ilcGji3M1SECj36j/hXty14uSiHtIfgI5bvDsbj0LCiin8bTc&#10;xlhnq/NdpyOqk7Jo+epprBkXIQWQIoR6uayAGEIQiXcbKALnkGuRgoiY4vNhyIROgfXL50sB1PFB&#10;ERy8s66OVscHyFfnBWW4xIVLpAjaHjo5iDo56g4kd7F4jwoBHbyiRNuEdY8I3vpFGH1UEXiD6mD/&#10;dKQjk7iYX0EKlfLjyiX8wgMXYkiEGBK3LKSIQb/Kf519zImW5XK0HJQh2vaP96QMUjYUjc7/M+oI&#10;DWLbILBOEWijOinJHzHFcPuJg1AntxRKocdPkE3JjxpzoY+undpql5/cZJeOa/xCigJJJdy9hcHd&#10;JJK5hYu5FSuvYd0+ueVFShKWb7KsdfGNuGtAS7TzHcGLMf+o9f9Ahwr2Jep4iTrZuQM6X/up8y/K&#10;94Ek2qZOd4qAlXvY9x2p8o5LJnGDLEcVINrxrtPVubEODvLbu4+7TldHh4xjVBnkIn6l43+m03/k&#10;2jyz34sioCQggsqQawguJNRLKeT3hSCSP2ThsvyYwmhdVvxPytDhvo0Xrct1iJdo2bVRh6MI/4wp&#10;RehkcZmgLI6oUga08QjiXUrUrYhnKA/yIzzhLjxBaCEluPE0HYrcxm1cPQ05jLgXhbmeqNI31Llk&#10;GUgRdxPtisb56kQX7tHhDuoRda6sO3S+lCFYv+MDiDpa+yuPf1Xs9lWliD37/wlRR0bdwA9slwKo&#10;brzVqy601bpKdXq0g0OHhzGGX9Sx6sSY+OSS9uEY8IafeGC/qK0eIi7jV9c+lnRCAf7BPr+5ZZSC&#10;em1XqXpPQIUUKIZDFq88DkmkiHIx7KcoxXW2OlHo8Z5HkN/pPIcKZ2jjOl/tPWJoOSCFOl6izpaC&#10;/FkxfP2YMnjU+A0F+v2dEM14hPlNzwVUlXv5Vc+PZ30LJbjj5llo4ExIsBOfD6yM7/wQ3oUywL3K&#10;YPmh87WPJPhwKYKOeUcjg7GOlHWGTgydGqxceQCtRyW0CRIs33e2VwR1voN4dSSdI/+vUvI7D11l&#10;UIDxEpJPWlY5XsbvpzrnVjifUOdXruM3pbRj16NBMSWKApo4BIgRU68gKr1yePcTUxxKdWQgj76D&#10;JR4dVIblMaXwShKWR90NivWvs1yfax9FDR3X8xYty5VpHEZE2fn8APlO1OkxRZAE6A+WLx8fXIE6&#10;37mEGBIEmL8L7N6lDPUunGNfdWqA8dCp9yslQXHCeuj0qOVHJXSEkkfaN5wniEeGsc4MWUetazkq&#10;0XPoeH45KMHY+SQio8oMSsLx5UKENP56vEIEtHD5DJQrKIqrp8Ncp8lNOGWR2xkT17mjyuFdQxB1&#10;9Hhk8Moyhhr/I5cUUySHPvAVibN8dXbocMXswee7TqdOpQhfSACpU1WvzhdpUyepHFv+MzpIKdQh&#10;QUY7lIcX1kOHqdQxJKG926b2SHjw0Q4InRS2h7YhgvBtVHqLj3a8UMJ1UExGOxAJ69H60E7H9NlK&#10;ncePeIaElcI0jSvchme4a4N/qFPV4boGJ4JklESlFEDL2u4kpgyjmU4pBueM5h98xCJ+oE4OCjCG&#10;EkEZZPFh3SlXTJm07iw/wL7KwPbVwUEBnDLE/L5E24LVh44K4pXAd7g6fwwRxnUmDy8oQVgPbcJy&#10;EKcoMYl2eFRCx0t8p4xZqC/vB+W+DMoQ6sZvD3VhPYg7Jg9Y9WHug65DyZ7LkK6b+Fid212b8hSg&#10;3+h1xdaDMgS3pWUpwH8QU0QdP75UnkEytu4lhLAShbWh4yVSJimGy/AFy3fCujo/iDpfnRzQIChG&#10;sG4teyXwHe3qIRiyOg2SyN/r5n+MbVMb8YNo3K/lULr62D7qOB1Hy3+24j9bf3igahf2i9aN308i&#10;BZH/jnb8qOUho/4acRFAZFtU1GE6h67ZTYYB/jUZRXMTtD6qMHSOG3LG2LSs5JWz/FjHBwSISjhH&#10;WA71QTFURpdD6ZRj3L5RCfcVp7Ru6HiHADHLl2g9qgShDJ0fOl3Lqg+dGyxWjF4PQNYclCMgQuj8&#10;0OHRzg+drQcaOl8SOnS8jO/YsC4J+6pu/DG8AvjOV+lk3AMa3/laD8t6sOo4XaNESn/31X3+nmPK&#10;oO06vqIMDRQpa6l9RzsL8VFIpIy5hHCO6PmionbhWOF4EqHAn85BOd69qIy7EetgdbREsK+6IPL1&#10;N9l+g5hcYaFic3WqQrlbym1zg5oBpM7Wsjpa27UsuA6wHbb7cnx4x0OMrTvYVz1lcAHu4cbaat11&#10;Hh3nO1TDydwkDzhAaIBPb5VhO4rlYFnwyoNUJ8Y6XPvK90t8qMfDZrvKoBgh9PMjkX6bjuv9ve9o&#10;TYQR65cSBAXQdmf9sfZaFvsfvUY6wXVObJskdLTKINH1sBw6M7rulJNSy2G7Ov5nCfc+WiIQPg/n&#10;6ngle0T4lKcPIV8I8W5xQy6E4wZdgkYKoBBHN8pNhjL4fImUKooGfpsXdWzobIkb+kWiShG2h2XX&#10;8XS6ytA++tCiEpRBZRDXibFtoQydHxRh/PZACLVtVEFi7fQA1bljVu9DvrAcOl/tdIxwHJW6tmjn&#10;hyhAxw0dGTov2uESdXDYLgloFNbDcuh4J7Fr1bXoPK7zlZVz8Tydr2UN0kThXtAu5Qgxv5adsiBS&#10;jNDRAdaDqE2Yxat1HSdAvsoA+WE5rAfYHy/joXw8vI/fFkifyuiyypAhVBntkNEy9pAlgvzwgLWs&#10;8p+QKG3Tww2W7zt+zPK1HGBfEjpEos4IHRPWBfmh81UXzh+Wg+uJdnRQgmi7sCyJnucnjUbqPDER&#10;54j78tg6O3dqq108tc0NzvjOV/i3x1s4MK9SXECdH/y+y/Vz06FjQylFUD5AbYMyKTeg+vGdHkrt&#10;p+OG7dHOlYzvfIkeuMpQr470lqYH+GeFCAogcUmaWJ2W9QCDNUucdasu9mD10EOnh+XwkPVg1bHB&#10;8kPn+9J3vpRDnRo6xe3Dg5e4TohZYuiwIOEcQXT+cIywHq3TccO6lv90Ho6vzg/rQdxkDokGZK48&#10;r9SsXrzwy9H1qyhDGLoNrkHbw/5yH0IHX0pRUBzcgkRcQZxB26QUwZ2MognKEurG3IyXUKc0s1yH&#10;JLgKLUfdQ3ARcgvj3cf9RO0DaknptCxFDMqs9bDdrfNAJfd42D/ykH/iYQcXJHfkeAjLkn8IVaRo&#10;sXpJdD20C8vaFtZDu1AX3F2oi8r4uvHt/q/9nBDvS/7xHudWiQH8t33CfqGMym/vHR1rx7Ekv52h&#10;bWz5H3KfYXt0/3Hnv9+6ln+Rq4w9nyDhOOOPGdajdeN1Itpv0TJ6juj+mdMwMwAA4Q9JREFUbl0l&#10;20MZBZHoeij/W3uJ9pGMb/M7z3F8W0n02sK1R69VEq0Ly5Jw7wLHAJCjhi9DDhKMPbp+5QWAAOO/&#10;qvVQUi9jDseQeOMXXyRyxPglWvbrEGI8QDD4KAAEg1cpIBg1+Nj6nZjRiyuq46IgEIw4SKgPNxwe&#10;VHQ9HCN4mmDgzvDxaMHoJdquyUw/gNKSYPyS6PHHK9t4iW4LnRLd57/tq3YqQ9v/JtF97rd+P/kV&#10;8NKMe5USXzfW/n7H+L+O50XtY8dzBu/XtfwrBuxEAONAZpzE6v50jNFllf55hGcerQvPMyyH64zu&#10;E5XofuF495Ow7X4GKRlv+EGi61qOGnp02/0AINpGZbgWXfP9rlX1QbQe7nG0jdYFeIiON2r4kqjR&#10;R0X18u7X8NrO+KGDKlWv/WT8UVHCeLzx+0DRs4IgWg/b1V6lZwkCAHl8n0mQaIzwDnU/UMr47slw&#10;kWCEwRu7deRHeWVu1ouW/br2Uenaxgx5VAACnf8uoBFEdRK1d+fVcTCUIKMPNibRDpBEFS8Yxp+2&#10;yzBkEPJsMWP4RUHfO15G6zCW6L5hORxzvMgD/37m2Gj7qEeO7v/L22MSPd7ofnjt389SF7lGXZ83&#10;XqhozKsHQ9Z2GWo4zpiEdn4/LTtPPu7ZhXOrjNaPbxckuj623Z8jXK9/hjL0MQnPN+wz3ph0vHAt&#10;4yV6jaOi9dFtfz6XO5+eWeQaRq+Jc4XjaVnXoeXotYyX0OZ+zCVIdFvYruMHcRme8Qav9aio7opE&#10;xo7xR8EiGHtUgocf8/Te8KPUXctqG4xeBheMXBLCBIkz+pjBB4kaurZF12WQwSMHQ42ui6KrXTiO&#10;6rQcPc/9zimJHkvL0QcfHr7KPylF6NhYfWjnBOULShqVn98mOJfhxwxExheOIQmGHK2T/F/nvN/2&#10;X96WgUn8NUXbuvax8wfRNenaxl9fuG6/Hj2+fx56ly96f2qnY6hdeBbR5bCfnm9Q9FAX2mk5KqPn&#10;lKHJqMeJO1/kHnQdIZfgDJB95X3/ADCDFw4eN3qOcO7oNYyem7qfMfLwfNw5YmX0OYVr0j7j7zGs&#10;R+vcuVRi0Cp1feNzH0HCvmG/UVFdTOJk2MHbByOPGn90Pdru/zL+4Kmjhu89+Fjcfr9yvASQCFRf&#10;ND/Q+PG0XiKUu59EH+T4to7Gx2L40Vgeeh+SVUEC1Q/gEgxfDzR0euhEldG6sD6+TvtGy7BdRh3q&#10;Q110eXy7qGhbkPHbohK2h3OHOsn96oKEfcLz1DVIxrcLbceOwXJM6YPxOYkdK9yfynD+8cuhXXRb&#10;WI+eL9omXGd037BNIgMKEox81NjHLUsUg6vt+G3R/aMGqbpQP345WjdeovurDAYbXY6eJ4hrj+je&#10;/uOZxLZLHNUPxqzknYx8vIGrDAAwflsYCAzDAMr66oMdyga7gT8YguQWbf02QIH2IYkmyi8jd8eK&#10;Gfv9jP8HjP9+Y0ES3ZTKaCePGfaf68O2sBxi/PHGr2vV9YX4/weuQcY+3vB1LPdQIw84yPg6LXsj&#10;+E8Fj5YyJC3r+rQeJOx7P4MPEjo7HCusj5fRdhFv5CR2jiDj9wnXFWT8dgcCLnzh/mLHHvVw7Bvu&#10;LXp9YTkcO3rMIPc7XzhOVMJ1h/XQLuwf3SYJhhA13KiBhPWwXaUMbnxblcEQQ7uwPXrs/1b+X6I2&#10;QXSOMKoRriUqoX303iW697Bd5Z9i/OsvYtQvYNR6d0feGwONbvfGHhHi/jHD98MYUaOX3ImI3gPW&#10;W4D+GyAeKMQQNAog8bMFPGPwgCCqL+PHCDF8efcgMuiwrJsKICAJBh+M3900NxyMVOtjbR7lGDqW&#10;lzEvL4//Z1HuQOI8P/JTzOMHGa9wQQnvp6ihXp7Qr/s2Yb+xfcJ+Pqbzdf4Yuo/oPmG/sG389rDs&#10;z+fXf8NAXZwei4V/Uyz+jhTVH8+L2kXXvdzv2G4bhv9bTLzh+/sL1y1R2+j1SUJ/OeWMtXGGgbj1&#10;WL0U1xlCuI7QlmUHPNonUheOET2eM8zY+v1E+49fjtZFjUyl1oOxRw09uk90v1AfliV/Hrr8szEH&#10;iR4rWh8VPaPQ/1E7UDY/nGPM8DH66At7oQzbZaAhaRdKjfmGLzTeVpyOaMKeDF/b3FiwM2RKYnXR&#10;fgcCqsfIBQwhpte2aEIwGtuHWFvJttFEHTcQvSkt3289SHgQ4yVsF4CEUCJahuUgOrYerPYJy04p&#10;1amU4+uiEq0bW1ZJh8rgYso4fn8ZvV5vjl63tqt9tK1T8khddJsSfeH4UcbgZ6mMyW/v0O5tDSl5&#10;5ZUS+7HusTaiu2E5Wqe2TrSdMpxPEl0O6060fB8JSjy+LhhXWJcSR+tCvcrR64mdJ9pGddH70Lbx&#10;9xWMLmyPGmFoM355/LVERfsHCW3G1iUCvT9LtP34c6k+rEfr3TYkqt9Bb5x9sD4a499AnKHrOzfy&#10;+nrvS2WM1vtMvI/ZZaDX9CqWPPSLetnDi6f0AgBv1M6wWb8FUMiAbsvwMXotOzbAcjieA5IIQITl&#10;kFTzFFuJNWXkRbm9eGqum5PB6+bGMprjJWoM7gEg4cGEZV3XfzP60DYKABIpclgef56osod24+sk&#10;o4aAjN83rIft0fr7tQn1oW24ZomuL2qY3qDHFPY3PH0wFsmYUnmlU13UQEI71QXjV324riDhfP8h&#10;bAvHCPsGCYo+qsxuhlMwkLFSs6789fnlsF/0OOONJBxz/HlDu+g1SUL78RKOFfYfvy3sK08rgwsS&#10;jFmlXw73I2OPzeRSknJ0+3+e837itiHq56DjQf/Dso43+k2G4O3/9KJurD60CZ/aDbO7ZODOeFlW&#10;vZa1beyTvJ4NhLahfdTwQxndHuolwfhk+D/wQJzE6HaQH1mP3mT0ZoMRqAx1QdQuxOzu+JFj3rcu&#10;BgYypOjxwjmCJx1/zlBK0VUfROshq/4rBhf2Cfs7CfGxFDqyn46n84XjB0OKtlF9ALPwTMO1R9uG&#10;80WPEwWHIOOPHW0fto9vF9bHn3O0fSy38Kc8Q2w91IUhQ/8cxkT1KqNtg4xm7dn+45sHR9uF7eEY&#10;wcDC7D2th+UxIBlrN16i9WPL2pdr1n2rfxAZfnQCTTDmsJ8AeLwRSwQCAfBCP4XnOV6kC9Lp8fVq&#10;r23qe6eHrMd5j+y9tMpgsDJWGW0wXGe8aheTsF/YV9u1HPZzbWLLoV0w5DCtMUx1DG316UfVSTTl&#10;MZR6WM7oMESxAJWi/yrHG7tKSfDQ0W3jH4hrF0vY/cnAI+sh5NBYfjhmkPsdV+v/rWNCp0UlGP4/&#10;3h1LegWDcRJTVDdOHtsnuj1a9ydPHgEhXaubRhq7/rBP2B72l4Sx/7AebRtkPCioLto2nDu0Uxm9&#10;r9De1bl745nFjFRl1NDH7h+FjS2HdbUL+4a68ctRiQ6xhX1leD7c8cvBeFV6g/wzCITl6LbgoSVa&#10;Hm/4MmAZ+59jeC9qr2N4j691X4b9x67lP/VM+vff6rQc1U0987AsiZNChO+tBoMOxi9jDAbpYveX&#10;Zfx49lipj9AFuYFce367BwoBR1Q4RvDo4Xw6l1/2n75U6Y774i4M3p/LT3wHVDi2zh/1WCrDzelm&#10;gxGqXhLqxgNAaBfWQ3vHKgQuAprIevCUWg8SjheV8Q821Efr7ifaLxhCENWH5ej2sBytk4w3xPvt&#10;H60L7VUf6HmU0qrUWPb4bRIpo8r7bZMEhdWxx19XkHDt4fzjj6n16PF9G29kQYIRyiiiBulFy/46&#10;7ifhnP9N/mx4/7ktun9o+58G67epXg5MRq/10GZs2Ru2vhoSnJ4cnfbz7TygOMOPnSOI1iV6RmE5&#10;yHj9CzoQ6uP0pqj71Bdl1Ahl2BJt10uFP7B892V9wRJxnyTFcGnnP1MqFiCgwLsjwXMHrx2MXWVU&#10;PLDQXufWuWLnVvkD1+RAhm0CA51L16JPkl1/eqtfp53O/+MbPFjQ/Ke3iGFV4rGDoocbDRIMPwoK&#10;wdBDKQntA0tRXRQogoRj6Xwqo8cPy+GBq4yKMwCXLaeDpaxSdCkVpbZ5GTMW1z7WJkjYFurDcmgf&#10;2oTt/1G+TWwO2wgGF4xHhjRqfO+oHeVoG2+oUj61iYprE5Px5w91QbSu9qPniS2PHkftOIfKaH3Y&#10;pvVwDdH6/38lGFCQaN392qrUufRxj/H1kvHnjx4z1IXrDG3FNvQyj/Reb3Pr29A/vLzffUPK7+f7&#10;wxu/vzYZdliOio7nDJ/loH9Bz8LzdrqJ3sbddh+B3OM+ci0jlDHpKyJ3MXaJ+9qoPueG19V3g39+&#10;lbav7AYMEPcdYn00kmXq9YcW/aTjHuLA4dW9oJdQTIa/m2Vt818t0Tb3FxcMXCLwCd8a/OElgYEX&#10;AY6+fay680+udx+Xus016Tr1QakAUHdoo1GFO7pu0FNGGQxPM6l+dK/JiW6pXnEWho4xey8vg/cS&#10;jFwSXR77/YCvC4Cgc2hdYPMTtM3/kkCAIGNXBwgE1BljiBs1/EBrPR2l8+TFYuKHxCJGLGWJSFSJ&#10;goxuV0drP86jeilsqI8qwh/vPTG63e3vvKX2iSrpmGH5NrFr0THuJ2oXO59Kt59KxJ07du/hnH8q&#10;1Ybtbt/ItiDRY2pbuD8pvM7t2oTriEiod+eOSdgWXQ4Sjh9dDxKuSedUqe06RlgPy9HzqAzbwrpK&#10;gYj/jJN3jndf0ecsBCz+uOqH36UDkVBA7CEwCK2Hc/njwXrRx1HnJN2kDDoXACFOvz+6cHKzfXts&#10;jX1zdI1998Q6++qxVfb54eWu/P7YOrvw5Ea7fHKT6Ucm9+SVnZf2nv+ejBtDltH/LMOHmv8kw44Z&#10;cngHVGCiVwjDuvbRx0j1HajwkfWfXtc63vu1vQDMXvuV40l+Yf32i9vdD1719z59AF1fxVfplmkb&#10;wMeBlR4iIsP0RigA4Ibdw9BDUb2X8RN3AgDI0P2XBgQGY4CgUhIM/88AEzy9DHzs26JaHh/Dh2UZ&#10;tjdu6p339/JrjAXIQDTdVZ3qFcEr3niDCKI2QWH/39qF44Vy/HLYP3qMsF110bbjJeyjMkyBDevR&#10;40mi20fvn2Pr+NH2qg/tlItQvdqMF7c97MO6jCLUjW8T1kP7qIxvL9GyjhckbIuuR/cJy/fbrnUZ&#10;ashjhTxA2B6Mevxy9FihXuvaV8eIMm2V4bhRsIg7d2KjnX9qk/tdpiSsh/JCTM6zfvHEJvf5aAHB&#10;14+usk8PLBn99ea1Z/U5R1F9hQYYNUbvPkUtI6fU90dk9K5E9DFclb/I0DF+Gb77wwLG72Wf/QP5&#10;jW3/1Mf339T3R3c7xvHLa7vt1zf22B/vACZvAi6v+/VfX4et0EYAIpYRbjyAgPfM4+m68gJ/FgFA&#10;mFmoZTdzz3l8fwwPJt7IneFHRA/Ve3pv8AFlg6E7j4dIibWu44Q6ebKg9FEP6RQ+ophSSBnLfzOo&#10;6LKUQ8vq8LAeFCfURUVtw3HVVhLqx9dFJXrOaF1oH44Z2kXbh9IJy+F+VR+9luh+468hbNe+YVn1&#10;ofx/E+0TlWh9dLuWwzG1rmeoMhhgaBeeb3Q9atTaP+iLjD4YZbRtAISwLYjaaL+wf1gfL9ov7Kv1&#10;UErinHHj8YOxu58oAwAqxQaC6P81Ehm5frAsg5foE2OqC9sl1wGByye3OKC4+NRmxJcCDf0kSdu+&#10;eWw1ICHPDSjI81K6mB2PLdYgen9PrOLFnfYPsQIBAUYuA//5tV2j8tOrO73RIx4ECDkAB/cbFo7r&#10;BYN3rAMBbH6mzn8hw3trL2OeOxi0Fy2LCeDtOeYPCmM4hsBEdeociR6wfjalfwToTyLhWDJuHScY&#10;cDDyIAEQgpFrObQbNfj/Q6LH+m/tw+SdsD7+OlQXvY7Q1nnV2L5R+ePsE/9RF44d9tFxw71Et0t8&#10;HddLiPPHGRmSDNVLCH1cmOPyDL5UjBsSeNF67e+y8+zj3yLUOQVovm1od799oxJi6bAc2kTrg9FH&#10;Df9+omsN+0X31zHDcnQkIHpvWlZ4HELiYB/+mDr2GAAEcboXM2y1kd7pGYc+VV8EXQz6HXfuyXX2&#10;2SNLTKV+l3/xNN7/aQwb0fKFU4CBfuYAzQ9/MZPoT+rhb+qqd/8semGHXX2OUp+Bj3l/ZfT1z2WB&#10;h0pl/cUOAkgIZAQ8ku+f3GBfPrrShRzfHltr3zy+yvRfguv6Z8Dz+mGV/2eAAEGe/3/PckMuJNBP&#10;uACG2I80fhd7EDNABBpqo1/lqU0Q97eVtx8xfVBbf3z744wemu8EdYCAQR2gdeUDNLqgDvBfXRES&#10;ezolow/MIqCzhoyUZHQSe+BBwnowCHXUf1MoLUc9u+tc1dNOYUAwtHAsX//fQWD0nEhoE9pFt4X1&#10;aP34OpVR0fHGg0S4FtWPtg2GHRtOkzEEccovw3WG7w0yuu1+6xKfH0HZY/v+Y9xxJQ4gYn0rCccI&#10;xhatV+mOG6v3y9ru+yUYWHRZ/SPRetg3etzo8n8z+uj2oGfB6EOMH84ZFemFdE+l2x6ToG9Boutx&#10;50+stQvIldjPOS4SR1+KleeeXGPfP7Ha/blFdZdPb3Tt3H8cYp/q93+/3Wbuk/36TZA+4w8A3HwR&#10;wyfu1i+Tww/Ww8/Wb1N/i3qtX3lWP2kHOAAE/ZtbACH2cZV6t4+ABtBRbK8Y/9wTa+27Y2so1wEK&#10;62EPm+0c4KD/aypZqLzDv+j8H7iWyyfW2x32/5X6XzDc33iI/8CYf8eQVeoTxQIL5RiUH1Cooa/b&#10;at3/yecQwEAbSn2k9N9njtr/vv+E/c/ZY25Z3+DSpxTFIDwYADhv+Y78nWvw4hUpdHDUsINRB4OP&#10;Gn9UQntJaPN/yX/bP5zrv7Udv228RNuOlz+38eX99xvv5f/cJoCGA4lYnSS0CaXuJxhCtF3Yb/xx&#10;de/hOYR97lf+6VpYH3+OaFtti9YHCfuoDG2iy1EJ+0Tr1E5GHDx5tF04TljX9mjbsH28hHahbdz3&#10;xzDs4xg/Hl9yCWORyGgun9hgV5RJfwqDP6kE30ZngFdgBir1d8Lwkxf9EkpyE2PVP9DvKOOPESqb&#10;fxMjvA44XAMkRsEBY3b/S9e6fv+A4bpfPsAeNCdA9XeI12+9xPaXtseOoZ/2E4achJkQZggo3H/Z&#10;AY0bhA1iG06e2QZIEFo87cOOqy682Mw9bLEbz+hvhrvd/0qUY/in0Bmj/ebR5e4z1r9gvKr7WaEH&#10;IPUTbEH/XhNA/KKcBd7dCcvKU3igENpKQGeA4vfIF43dh/Vl8Bxb5T9RwH9Blf999rgvP3gCpQRE&#10;ABOJMrgSvy4l9AbiyzGl/tf7x10ZlcAMglJIQv34tkHJwj5Bovvdr70krIe2Wg7HUelGCt4ZO2fY&#10;x4v3vlHD/9M1qH1Mwr6S8YDgvBoKHb2G0H78epBQHyTsP/44oe1/k2BM45fHS9g2fns4fvRcKsP1&#10;qr0MNLQPBh3dNxw3bAuGH9qH+qioTu2UG4i7cgJvfnw1xr0eI8eLPr7SLhxdZRefWGMX8PaXxQa0&#10;TT/pg/Jr+fMDC+y7x1dgWAIA//su/w+3Ta7UX5r0S1D3m1DE/RwQg3R/gxIzkGDA2h5+9BN+KBjE&#10;tYkBQxAN2ymsGB3Ce9nPAwg/UfbzD/xfqPQPGf1Lxv9qXf+YEVPZ4q5hvGiUwoUtgIJ+3Hz5FCCl&#10;nxNpnsELHPfFvS5BqaHGey9rGFKjFYQVMTYQRJ8w1w8L/L91jjj5fz46hsAS3o/9XgUw0O9W/v3+&#10;407+FZP/+ZB2HwMGqv9AQEB7JKy7NmIbMfkXxvLP9wCRM0+4UvIHnlai5d/fQZFGRduPsw2QiYjq&#10;pShSOElUsVQGg7xfm6CkoT6I9lH5T0Atuv/YMbVPMHrVSaHHqLmWPWMaO2c4TzheOIeWJVLqaNvo&#10;9YZ1KX1YjopnYV7EygLdDtcQ1r1ozF00fczgVBc1LMl/q/u/JBzLCedWyKLwRWGjn23ojxfayoDD&#10;8XVNqtey6sN96jmFfcJ1BIk79+hCO//oYrt8bIWdO7IYo19h3z261L49ssQuHFvpDP/yU4DDidWu&#10;/iIgEUQgcI0QQMZ+7fQGBMZwnH30S1eA4gb1AgXF5tec4VEi+n1sMHz9f/iO6L+Mm3WV4f/EYg1B&#10;7kLFFWcrAagyGLrW9TNsGXxoq59QXj0dM3JARP88Dv9A9sfXH01pB0AIODyQ7IF1CFjEPLxoQkUQ&#10;rV8+LUDYSdgDg9DyszrvXsdWBBIaSXCTO3iw7guois1gBVrWj7f+dVbGftT+B0P+H8p/EefKq8sY&#10;VP7rfQwZGb8s+R+YgdvPyRgABPl/PnzS/veD4275X4gMT6wgSDBEGYMYRii9eIMMBiAljxpoWJZC&#10;BQkKFQxMx9Y5grEFCdtDfTheMKzoOcbO45U2XG9U1A961uEapMS6jiD+vP7Y4X7uJ8GYtay20fXx&#10;bUJ9uOdQhmWdM7qua4q2DcYW2kTbRsEmKqqP5orc59juc9zg6cOyQCCAQihD/B+VuPc3t9unO/vs&#10;y72z7ZMdffb5nmGAYImdQ75/TMa/3Mml46vsirw/co1YWyLjv0T8f/XkWrt+CkaAXAEgQjuxhKvK&#10;GTxJKAF7uHoScDglMNg8yg78jzw9OEicpx8HAN5w/WxC79VlrJrGq9l+qlNY4UsvARA8UxBo/Hn7&#10;WDtv9H7WoR9ZiA0BvryPOr8tKpo67KcpSwHZ7wUAQ98lgBXc1luMrOsv/pKbeuHpef8egkQgocka&#10;3muoE9UJvuOl9MHY/5+PT7hSyhbq/+0Erx8z/sAYonWh/l+AikKIIGMAMsYwgggo/q2cBfIvQEDi&#10;wIPyT/Uu9Bgz7GDo48XXy2jHjDy6HAxY7fxx/Law3RucN/xwrmgZ3VfttB5t79e94Ybjanm8hPro&#10;eaMSjE/lWJ0HlmB80eVwHWE9LEvCtUrCPsFglcQbb/zjz6/Siz92MN7oObQeLaMsIJxTyzqvJO6L&#10;PQP24dZOjL7Hvt4/GxDot+8Oz8fwF9qFxxfbxaMYP+X5xxYBCEvtwmPL7dtDi+zDbX0wgEV26ehy&#10;xxb003b9gvnaiZWEDIAELOHqKRn/WgBiFYa/yoHAVdYDcEhUp9BAQCD2oNKtO3awCc+s30zrP59b&#10;HQgEYHCMwMkYOEjuveon9QQvHzy9JIBJ2Ob2ibXRhCC1UaJS+Ye7Og6U3gGMjqvtLwtEBBgc4xUx&#10;jDHwkbhJTG8q0adhvthQn77i8zqd/CY0UfMDXj7IeQ5wHfudCGAkAoXw/oIkLI8pyCMY1JhBy2hD&#10;OCCDViJRIxN/wCL+pXYyWme8Pqz4F9v+LcM/K+ahZYTwQ2FHAI0QgvwvYUcUSILo+P4atI02HwoI&#10;2Mctc74PPKPRdtUJgAKYhev+T5DwjEbGFyQYsO5byqt2UlzVBaMPxqQyanR+Xdu90Y+Jr/OiY/n1&#10;MWPzy97YoqDh24d22q71YJR+3z+veyP1Et0uGRsV0iiQnID/9n04h5aD/LfjhTq1iW4L28MIkoaR&#10;VWr+SagLw8xxX+wdxJBH7MqxJRjxYrv0+CK7+Bj0/wjGf3geIODlwmNsk5Ejl44uAwQW2jf7R+zc&#10;I/Npzz7sd/X4Mgx/BQCwym6exrAx/svHVwAMy+0iouXr+lE/DEE/7L8IYIhJSBQeSAQUlwGQqyfX&#10;AQTrAQKxAkBBocTTAMOzm5DNxOKaSbjV7mJ8d17U78YlChvEFgQOiu29of8YM+ogWlcWX9ONNe3Y&#10;TT0WIGh/AYv+Nc/+OvZdGT6idxQcUCD+ODEAcQJwwEh+1LDh6/vpUI2/+qnLYhVKcAoQJL6z1fkC&#10;BA0T+inNYhIq/TChWIdAQWCg/TUzUdM5aUcZRKMY+jeO5idom/7xo8lT4RdqGrX4Cebj/6OHUaLI&#10;+oum/+XaIf93cIxUuQrlHkIOQiJD17pyF+6Xa7E/cwagCGDwvx/+GSD+B+PXfqoTKHmQUJiC4cMk&#10;/odw5H8/JCRRWOIAzAOEDD4wkwAWARRC4tMziTHG4cMUX3pQ8NsEAv94W4YMCLzLNjfK4Mvflf/4&#10;07rfJ0jwku4YERGoRJlEMMAwxTkqgc0FRueN0i9L/PCw72s/EjRm5EGCHgTP7UXHD+f0x/eA5c8Z&#10;jq/PpcvAJSEJGobxRj3+lwfn2FeH5uK9MfTHFe8vwMjn2/eH59g3B2YTAgzY1/tm2/ePzAUIFtol&#10;6P9F5QVgBVcEEgDEpzu67bNdMIADAAEg8S3H/P6ReXbu0DzX9hLAcO7QHNpybI5/5QkA4skVdgUg&#10;uHIchoDhXwMIrjrjhxmILUgAiBsAyHWByGmAALnxzAa7+exGuw4I3AQEXClm8NzWUZHhBtagfMJt&#10;vPidF/DWMmIZOMZ9F8NVG7fs6tRmi915nroXAZSXtlGqDqZBnQDhB8IB/aBax1LC8s7zGiEADKD+&#10;Ku8RCvwIADgGAWO495pfVqih2YkCHA0ZalkMQqMAAf1D/kIisFDYoXqVYZubESmF0ZwBynv6jNlL&#10;muzkyyDupSqOoVzHbcKROy5JucsnPJ/dCYAKFPe4iU0akvxDioxy6l9LGp78jWX93ld1+q2/lv8p&#10;b0w7if8FsBf9E9qHB8fsf2XglP/GWCVqF5ZDfsOJAEdsQHUAgws5HGNg2zj5H0AihCuBNYS6+4OE&#10;BwBn4Ep4nhErEUvwdX9oGUDwQ45jRi/DigKAJAoKY8b3n+3Gb5cIPCTa5kFjjJbL8GTQnsl5qi9A&#10;kRHLcMUU9Zas5rzoexiaQSpvHWU2QcJ5goRzB6Y4/rxhn7i3N3XZl3jtzw+OmEDgsz399vnefvvq&#10;wJCdOzLXvsX4v9jdZ1/tGbTPdw864/4GIJBcBAy+3t1vz84rtNdXVOP958AehmECs+3bvUP2/f5h&#10;u4DBSy6LQXCOb1XH8mXYxZVjS114cOWJlS5ckGhZCcJrGL1EAODyBzHjV/ggiYLAnec3O6MVO3Dh&#10;BO1vPuNzCTJu5Rb8qINf1ySg24CDDPwHlu9h+Hdl+M9tZn0Ty5tH5QcBQUz89rH1u5zzroCBepU/&#10;AhY/vgRAKBRwLy/BLjB6sQH/VqMPK1xIIOMXIAAEennJhQtiFCoR5SAEDmGbB5M9bt97AgKYgN6F&#10;0EzEMTDAS7y8n1AFIAI0wuzDMMtQH1e5dHq7nX9qi115Zhfh0z5Yk4CB42u0AsDwb2LChsQ0HGh4&#10;0QjJzecAPeUyXtjjRCCjdZ1T5/6J8MaX/p+gejdD4PDHu2ILPqzwzACjjknU4AND8DkKDwhBouvj&#10;l6OiOrENAYvEgxH17tyUgILASuCjUiChsENG9d8kGHYw8lAXFW0PbcL2+xmm6oIx+n08bVepfWTg&#10;vq/2un/QXXkG8H5ZrMAfW/tFjxsMPBw7LIfrCeuhndpoOW4oa7qta8qxp5Y12XPL6+zlVW22s63A&#10;tncW2enlTXZ2S4d9sKXdPt7eY58gn+7stc929rDeaZ/v6bPP8fRiBOcAja/3DNgXbP98V7e9v6nV&#10;Ptnaaa8trrQTPVn2zooG+2rnoF04SGgAK7j8OMZ/bIF9c3A2xr7UboniPw71f3SpfQ9TuA4juPHU&#10;Kg8KmkT0uA8VrhxXonE5gABLiIHD9ZNr7MbJ1Xbr9Fq7dWqN3URunFppd55dZ7efXmO3n1kLCCh0&#10;AERoc5X21wklxDRusv9tQOUm9dc4xnXtC6jIsG/DKGTUAp9bAElYvwcTuPn0egcMt5/bgPdnW0zu&#10;vQQYAChqJ6bwIyzjNmAjVuGZxXb3PoFKDz7UEZoo3Lj7klgDEjNyMYQfxRpepU45B7ZpFOT2c4Qh&#10;L/qwxYUbMQBxLy5pqBGjk/cO8aSoZIgnlStQgtHPOsRgXb0PTQKzUBIzJEhVKvEpxiBj10iIewGL&#10;bT55ynUQyviQZmxk5M+5C5X77DqKrGTn3Ve4hle5ptcesZ85v5vjAEDI20m55aXlmf+JAf2b5f89&#10;S1iAcbqkIwYbwo2xEOOxWMjhl33I4bdrKDXkLMbCkbF93TYYg47tR0TGchKePfw5yajcgMKSYLA+&#10;BxADhtj3ChViBAONGmMwvKghat/R/WOl6sOM0LE8jxjY0dH9tF396UFj7Fy/uvdDNBoAS9CoAG1F&#10;+UX//SgBekEIGNedm2Zl0x+0jswZtrAizYZyp1pn5nS3Pr801fYNVNjTKzrs6eWtDhyODJfZM8sa&#10;7YXljfbm+jY7u7nd3lzXZC8sq7bTCyrs9MJaV/8JgCD2IMbw/cFhvD/gAEB8BxP4bGu3fbV7wK48&#10;usi+BSwuwRzOwwrOUV54bIFdfWIJocBSDH+53Tix0q5qZOHIIkRhyELqqSNcUKhwGRC49tRqQgWN&#10;Oqyy6wDIjScBA+UNHiOkADCuUt6ARdzEgG/AMK6fYDvlTbWVsQMiEiUmVaruKsATrde5bp/e4LYp&#10;0enAheUrtLsNUNx+ep3deWa9/QAgaFnMQWDhWQIhiMIK2IWA4B6G/hOswMsu+xFRiCKGIsOW8f+I&#10;Mak+5CBUd4fwQqWmH9/T9ljoIBYQQggZsdYFGD+/4es1E3F0G+Jfj4YtxNYD65AEgxcIhDBDhq8p&#10;2d8fW2PfHV0N4HC9MnqBl8AHoNJISxga1TECiKgMOQuX7ET06mkAHuVEBDoBZAQW2ibAEIhEQxmx&#10;iV8U86LM+oGlDFWhipMzY8OlIccQNXTVyciDsUcB4E/CtjEm4UMLSQADXyq08IlVn/D0YBAkyiCC&#10;YYflYOASGarWo0YfXZfIyLUeLb2Re+ARAEUNX230p56f36bPMfCQ1JPha13frJDE1WckWW1WipWn&#10;zLSSpGlWkTLDatMTrCEjwXqK0qwnP8Has2ZYf3GqdeclWkvyZBvITrDFpRm2uTHfjsyutu1t2bag&#10;cIoNZk+1oZwEW1CQYHtgDE8urLdX17XZq2sb7MymFvt4R6d9tK3DPoIJfLGz377eNWTn98y2TzbB&#10;KDbDEHa02bnDQ/bdIUIJAOOT7V32CYxDYPH9PgHEiJ3bT7hBKHIBpnDp8Bw7T3kbkLj8+ELAAOZw&#10;cpWdP7LQrh1bYjcBhYswjFcWlNmjbYn22Y5eDH8FRotBn1wJO1htt5GbAIlCDx9+LEEADCUinwQs&#10;AJMbKgGXIKq/+gSAglwDlK4/wTGfBCDc8jJ3HVefZLvAQ8lM5Bbhh5iFwENyh7DkRwBBocGvr6Hg&#10;GrXA+AUMkp8xpl9eoQQcJGr3k8IHxxS2AgDUK4+AAf74CkCB/KCEoxPClpdo8yog8upOqPcegMDn&#10;HbTsX5/2oCGA+EkgQF0IR2TUIREaEqT6HoLCimDwSqRq8pbahASn2Iebwck2zc4MQ6kBYH7F2zjW&#10;obwGRi/DF+i4pKeuBXEvPjkBJFyCy4OERKMht14AJAgtBBCBXYShUrVRwlRJT/0p/n/PHnPyb4Dh&#10;f6D0/58Pjtu/AAzVaVlzH8ZCBy+jYMGygMCtx1iGRACiOg80sRESxzK8+HYKQwQcgIjLOwgMvKje&#10;j8KMjTjIeP2ojF/+g+sNnvwfEYN2Rs1yGIGIitp7MPDMyY8MYOxviNqHev8OgCSuJTveqtOmWmHi&#10;BMuNn2R5s6ZaZVqCNeYkWnPOTKtLZz11mtUACI3pM623IN1ml+VaH2VTyjRrz5xJOdmaM2ZYayYg&#10;kZ0CW0i2npwkGypIttX1ebalPd/29xfZU4tr7cVVTfbiinpCigZ7bnG1Pd5baK/AID7fOUBoQFix&#10;vsk+Bxi+201YsB/Dhik4I39k2L7D6L+FRXy3d8C+29cHCAzYuQODhBmD9vX+fvv+8Iidf3QeAoM4&#10;MpewYb5dOTLfrioZeXDELrvE5UI7d2SeXQAorj25zAHFtePLnPFr+Tp1SkJeeRwQQG4oEXl0id1m&#10;2228vOSGEpMCiViby+74c+ziI/NgMQs4L6zlmMBoiUtsiqlc1NCnmAJAcgvwuAVbuHyUNhxfYcZN&#10;WMMNwOHW0wKG9XYPpvDTCxivcg7PwRyepZ5QQyGIQCCIzy3ElglBtH73xc1OfnpFDEGJzG0sK0yg&#10;Hcap7xso0Sm5pzwEAPPrG4QVLOstSIUiYhYOZACkW89udmzEhytKZAIoAiPa67jKrShv4vfzIyXK&#10;bQTR25I/Ajp+eS/xPyyFaxAA/fwmxv8262/BCl7nGt5QbgIAACjuuRESH6KIOWi0xK9rRMSzCPdJ&#10;NuiwRj68aPRD4KBcBKHFczsIMTQ7FADTuqaEaxl2oq8+aR8dX1l0l2gjFPodA3NhBt7dDVtivBKf&#10;H8DY8eqafOVyBjJojNcDgko/+jEGBH4Wp8DC5xk8sIQRkqjoGEqkhl9yi8n4JCoMQAZPqRBOoZEb&#10;CcDYXVLQAQQAILBwIKFQwk/k8W+MAhiEAMH4xbri1rQWWF/eTGuQcacCAnj7+oyZ1oJBN2bEW20a&#10;dakzMPypVo80pk23hqyZtJtm5exTCksoSZRMtfKkyVYOgFQkTrKKhKlWxbbm9FnWlZ1oPQDM3NI0&#10;W92QZ+ubC2xVXaYtLI23eYWzbHl5kj06WGbPza+11xYRKiysto/XtNq32/rs2519hAXd9s0eZGcX&#10;YUKbfbSx2d5bXW8fK48AIxBgfLyt077cQ9t9/fbF7i77am+Xfc0+AoqvOMYXePvPNEFJx9sDgBB+&#10;nDs8F3Yxh+URQGOuXSTMEHNwwvIFQo+rAMVNPPgdWMJNKP+Np+TFNXdhEcxgsUtUamRDic3zHOOS&#10;QpXHFxFisF1hibz/0UVum45xnfVrqgMYLglYNPQJCFyDRVyHjdx5ei1Gv8HuEjaovHlyjV2FuSh/&#10;cfPUWoABcAAkfnh2o1u+7UKL9fajkpHU/QBwCCx+eRkQADBuY5Q/Y9geJLa5cEMzKpXsvIth33tx&#10;qwOIkJj8RQYKa1DbACoClFvKbwA6d55TvkLJUYGQkqUbXA5ECVbto3Y6RwhtQm7DMRkxAuo1V0NM&#10;RUChoVcNjYqN/Pj6bsBAjARQABB+fUvhiw9DFJrcE4BQBtGoiUo3hEq44MS1HQMMlSHsiIYhErXz&#10;oDE2jyIkLn3Sk/PAIu7BMG7BLG7DMJS41OiK5GfYxa94UxmlS2ICAAIFGbafvq1p26r3hu9BYYwZ&#10;BBAIEozfg4vaqG5MxDwECD5hGgUGL+7f+XpLEQAIb49q3sjdV/1bo2IFeiZ6BnFH59bYhpoMG0if&#10;Yd2i9/kp1luUZB05s6wudZZVJ2P4SdOtKnkqBj3dSuMxdhl6wjQro76CEKGSdipVX54whXKyFWP8&#10;ktLEKVYJANTQtp42TQBLR3Yq4UOSYwgtsIg2wGQoZ4atrUyzoz3F9uK8Sjuzos4+39hqn21ssk/W&#10;NyD19hlydmWlvbu8xt5cVm/PzK2wJ4dK7OScCnt6QY09B2g8T/2zMIlnF1fYqfllSCXMos6eXlQD&#10;02hGmuzV1c32xd4RWAIGj3F/RVjxtfIQLGtU4muYhUYylMRUbkJsQcYs45ZhCxiuKQ+BaPkKhq16&#10;v22+G8H4bh8hC3IFBnKREEUhiUKTm4DGbYUZMIwfYA/KCcjIf8TIf1Jy8Fmtr3Ny55m1Tm6dXmPX&#10;xUhOr8bgI/WOoXC8WLgi5nL7qVUOPJR/UK5BgCAgUClRHkLAIVD48YUtPh/BOX/AgLXN5SlY1nbt&#10;F+SuBCBQzuLWM7Rlu/IYY8f14cs9gEHyA+uSewCEmMtPAhjkZwDGidYplSj9CWDyIyUcjxBF5/H1&#10;yneMffLtZ8IVfX/hR+q1j4DEfXgFcdsVvgACClt8nkOJxLERkSDappyHxA+LKszxoxohL+HzDT7n&#10;MCY+/6G5FWE2ZhD3UVknCpFY13Tx57gvlnUOfZAmTN+W0Yo9jE6xZll1WnYTryIhhwMCJICCSje8&#10;itGH/fwxfTvJP96Rt1c+xYOaACDkBAJ7iju9pNE+2DnHttSn2VDWVLx/og2UJFlbjhgARpuKYSdN&#10;sbLEiZafMNmK8OTFGH8JBl6ZNAl2MNW6SxKtvzzVWnMBiRTAAQAoip+CTKLdZAcEpbQtc8eRTLOK&#10;pBkOSOpSExwYtKVOt960Kba1MdOeXVBlry8ttw9WV9lnG/Dsa+rs3WU19grG+8RAse2gzYqyZOvP&#10;mAZYzbCerATrypxl7YBXI9fZljTR5hel2dyCNOtLm2X9mTAOWMxgXoIN5c6yBUWJtqO9xI7Pb7Q3&#10;1nfYmS1dTj7Y3m2fwxBk+N8fGnGJyYsYu0tMHhiGNfQ4ENC65AoUX6HEFUKHy0fm2AVCjQsY93f7&#10;h9x+MnQZ/gXARPLlzm72G+K4Q+74ChcuEQLcJHSQ3Maw7zyNwZ4mHDgFMMjAn9YohYx4jTN8yR2A&#10;QCLDd8aPwd+Cjdyl7h6AIRARgEh+AAR0nB9fgI47EGF/d1zqAZG7iOpus68DARm+Awe1FcB4MJBh&#10;K9S4+wJA8BLhhkKJF1nXeTBYtRHYKETxILIW8BATEcB40fq958VIADn2/VnHURjiAGHrKPgISH4C&#10;lO7BIJxo1EMioEA0dHvvZYUwqvPAoNBEYYiWBQg+OYrRu9BEIQkGjzhwgBlI3HccFHYABAEglKh0&#10;SU6ON8oOxCRgHmHqt3/rVHMuxBT8sg87ZGiswxzCUOftF/bCFjyLuPGshkTFJliPDYuKWUgc03gR&#10;gOIYvzo6fxim8OhormGMIfiQI+r5fSnK/4hjF5qANTZHRCGMH33woxE+zo9b1ZpjXxyca8/PLbWl&#10;+dOsDUpelw2Vz8Cwk2W0GGr8dCuZNc0KZk22Aoy5MAFvHg+tT55m9bSdXZliyxpzbbgED545zSrT&#10;plkxXr4U4y5OmO5BAO+fj1EWsp/Wi2fBINhep2RiGqFGerz1ZsXblqYcOz2/wt5YUmkfr6qxD/Hw&#10;z+DVN5an2GyO25GqkGOK1QMUXXnJ1leYanOr86y/NNUWNhTaSEWmdeYkWiNhS0NqIsdPsCrYSS3n&#10;qQfEGgCCepab0mZYK8cb4H7nFyfa6ppM299TZs8vb7J3NjS7JOTnGKqSjecxUs1ZuEAY8fWuHvto&#10;a7udWddmZ9a02+ebe5F2+2pbu32/p8cuYNjf7BlwIxnnDwywPmCXDgzaJa0fJKzYNxvDH3GhwqWj&#10;Ph9wCQBRmKGJU+eVp3hk2K4fBVQemwc4aBSD8ODEYij1QowDz/6kpk/Pc4lKzZa8eXKFGwW5fXqF&#10;/fQcoQLGL6MWkNzDAH/C4H5gWe3FDsQ4JGIfSkZeDCMmRxYCXPM9EBHSCHyCCIwEPj88K8AQU4FZ&#10;nOJ47jj+uEqa3gS4xFA0YiI2c+sE51NOA0Zy8ynYCccJoKRQRgAgIPhRgAKAyPjvEbLcBWh+ESsg&#10;hPgFkPlRbEiA8CLhBuBwG1FbhTl3YRViKAp//LKfbxFCG8lPGPI9AOAXPPavMn4xBIxY+Y4x0Bgr&#10;3VeclI/AcPT6tl7TjjKGwCJ+Ul5CCdPAIFh2Q69sE0BoeFVDnn49TNDC6AEIiT5jf/WZXW5uxXfH&#10;N7hx++ux9zw0/CmQuPHsbrt2eoddO7nFrp8inKLNjdMA4PP6OtUhl7gMCUuVYbRDoCARYATwCKwg&#10;rhKvfnx1u51aWmuDmQ+5hF0jcX091LxSRj5rAgY/0fJmTLLsGRMtZyaef6YMH8OFutficfvx+Msb&#10;sm1ZdaYNFiZZYxb7pkx2Hl7MoHgmhj8rJhi9jL9gFseAPZS5EGKqNUP5Z+fNtIM9Bfb0vFJ7Z2Wt&#10;nVlea6cHC21V8UxrTZ3I+QAhpHjG3wgTptlISYoNF8TbgopUm10yyxbWpdv86hQMX2Ay3YUipckz&#10;ACgEIKrmeqvTAIN0MZo0gCOFMt6aMiYTfsywvtwkm1eWZOsas2x/X6m9sKzJPtjShrF32Pe7u+0r&#10;PP77G1rscFe6baiabmvKEmxPawFhRYO9u77d3lvbaF9s6bSvt3XZt/LuuwkVkG92aL2X4/S7iU1u&#10;UhPU//whmAOg8tXe2fbFnmH7dNcQbGOufXdwHqxh2CULv4dpXMYYrz62yDGM60cJMR5f7OQHDTce&#10;W2y3NYJAef3YUrup0QbA4jKgopzCHbywjFvlLWe8CgV8kvIOlP8m+woAFLLcUtigdYUxjy9wcuv4&#10;ErvF+vVjlDJeQOYG7bWPji8w0QiIZmNe4vxXn/SzMjXycfvUWjdScukx5UwW+dGOmOj8P8Aw7gAY&#10;jsEIkBCBhYxdxv+jwo0YSDgW88xGnxhFbp+E8VBqlOX2SdgJ5Q/cj+7JhU/sK5DQyMndZzmewo8Y&#10;INzTxKtYWKGRkjsabmX7rWc0L0MzNcUk/BBq+HqTG0LF2F1SEgOX8f+iUjkGjNozCUDAhR8YOaXA&#10;4Y6MXsuq176AiD5Y6z9XrxBBIyB+uPSakpAYs1iEAEMSJmdpSFNMQiwivBjmGEMsgam3USX6NsaV&#10;U1tiH8jVG6o676HYG6NiBo9TPmZx1Xi/jqxp1gW1r0uZZNWpGH4G8TietRyDzMdIs2dOsKwZEyxz&#10;+iTLBADyMd5SaLrCgCY8/kgp1Lmr2La15NuishTryZ1pdWmTMbRJGDWsAe9eMoMQgbIIIMgXkGD4&#10;eTCIfBiFQoNWDHo77OPZxVX26jJkYbmdHiq2LTXp1smxqjhWfc4s2EW67RmqtDe39tk7Gzvt/a29&#10;9sHuEXtxQ69tasu2ReUJ1pEOE8Gzl2HoxYjLRQAyNVxvdUYCjCbROvKTbEFVlq3vKLZVzbm2sCrN&#10;BouSTEOWHTCG7rwkmwuw7OzKt7c3dtmnO3rt4y0d9h5s4LXVLXawr8TW1ObYnMJkm0PosKY23Q71&#10;FttLS1vszNp2+2RTJ9JhX2zttC+3d8EIOjH+HgcI5/f22/k9vQBCp31F3fvchxKbT82usRcXtdoZ&#10;7uXzXYP23T5NeBq2Kxj+BViZpkBrVuSXmijF/ueOzMbYYCKPE2I8TkiBwZ/DwM4TdnwH2xDzEMvQ&#10;qMM1AcOTSzCuZcgKuwNo3D6BAAY3nlqGAS+1G7AGGbjaKiGp5KTmWFyBDdyg/jpGrETnVYGPZl0e&#10;V75Cw52AAYChHIOMWslLyY3jS2EQsBZA5SbHvgbLucG+V48u5dgeqG4DJgpRdBzlKRwAAFI/xMBA&#10;oYoA4S4gcQ+D/gEwua0JVbp2jP0GoHNTw61IYBd3CFF0jFvKdwhgFLKwvwBJoCc2JJbhQhHYxB1A&#10;5jYMQ7kLiZZvCwSeIYQBNCR33dCrDyP8TE+9Uu5HScQk7jhm4V8zv6u5GMT6917UNsIOgQil2EQI&#10;QdTOv5LuJbwP4qZ6I4FJ+FKJTR9ahESkwCLkGnyo4fMTPi+hthou9fMmbuv3d7CI6zAHDYdqElVc&#10;LQZeoYQccXt5crxVQLvrMqdaFR62KH4iRj/FsvDymTMetozpEy0DEBAYlBPL12fNsl5o8or6NDsy&#10;WGon5tTY7nboNl64LRMajwEWxU/A2061UgyvEEPPZf9sQCR7BoACGOQBLsUwiMUY4anFdfbK8kp7&#10;d021vYm3f6Q91wY5Rm3yJMBoiq3rLLK9vSX27IJa+2xTj53b3m+fYzRvQ88f78l1k4deXdNju1oL&#10;bS4G3ErMXwODqeYcjYQGTZnQ/sxZ1lyQguEn2MKKDLw74NJWZptai21ZbaYtrMm24aoca3XhwjQb&#10;LEi0bd1ltr0j3zY0pNmWlkxb25Bus/NnWE9OAveZCMNItu7cBOsHmEYKkmxFeTrXkG9PzauzN9d1&#10;2Kfbe+3TzS32xeZG+25bq323o82+2tpqX2/vcGDwycZuOwFobCqOt0PNefby4kaYRbt9sVPAAIPY&#10;1e3mLihH8OGWdntrTaO9sqzW3l7T7ADpawDiK0KMj3b02Zswj7fXtcNUehyT+HI3++3us2/2DRF+&#10;jLjZlZ8BRpcODNmVR2YDCiN26QhCeYH1C4QZF5SMPDQMG4GVHJnnpm5rBORb5Sc0CUvvZBya61jC&#10;1WMwg2PznVyFZWg0Q4zhxhOAzWNz3TDs9aPz7Yfji+0GocslmM4ttQFErmt4UwCh9gDLPcKRH5S3&#10;EJugFCiERKhKGbHYgRKfMmZfrnEJTonYhysBA03YEhAIEJTwVLu7gIhyIQIUhUMOTGASLhnq2Azn&#10;5ByakKURkruagOXmXij3oXYKT2ARyjsABD8ADirvxsIJDwgYvQwZEHAM4lk/P0MgIXAQo3DDoRi6&#10;6lQKRAQqLlchdqA6jawgjkFg/Jov4ZmBZwWaLBWSjWHkQsk8leEVcg8CXkZBITaLMi6f2Ds3/mEr&#10;wqOWpEzEO06F4hPfY/SleOYCjDLXeXsMf9rDAAGAAIWvzZhpXcVptqAu006tbLdXV7faa0ub7On5&#10;dba5Mc86iJ8rkyZbJe1Kk5UUfAjDf8hypsMeAJC86ZMdAyjhPHVsOzynnmM02tmNjfb2igp7cXG1&#10;LSmaZS0KPTKn21B5qq1uyLXtTQX2RE+lvTSnwd5b1mIfrGyzT9Z222cb++3ZOVV2uD3fNtVn2kih&#10;jHK6NWOMnXjvNkCqOW2K9WKYy+vy7PjCdnt+aZetLk6xlSVptqoi3YZyJmK8U6wdBtQhQy7PsXLA&#10;qnjKA7CF6W7YsjR5CuDo2U5V8kyYRYJ15adaV65nCk3Ut6bHE5pMtx5CnoXFs2xHc6q9srTaPl7f&#10;ZN9sbbbvMfyL+wgBdrbb9zJuwoN3ljfbkdYsO95XxL3X2KvLaxwInt3M/WHcZzcDcBs67UnucU97&#10;ge1uKbKDHaV2tL/KTs/VnIhWOzpUbdthLxtqM2x3R6EdG6m055bU2fPL6uyZRbX29IJ6e2FRs72+&#10;ogWW0W6fwzg+39pmX8JGvt7RbZ9wrg8IZTQ0+pmmZu/qs08oPwU4PtzZz/m77I3Vbfbm2g77GND9&#10;bBesZT/hy0GA5UAPADLHJUE1giFxSc2DYi2DhCuz7RoM5cZjI3b3+CK7DUjcenw+DEAAMd/lNG4+&#10;IUYBILAcRKHHHQxaoYXyDlcJPa6fIHR5mhCGcjT/gCgMkSgMkOFff2KFCzHETtxoByxApYxfjEGT&#10;ru5h/MppaNsNzQKlrUrVqV1oH9ZV3gV0fozlIe4RUvyofIJYQSykuOtGKJRjiE3djoUYSo5KRmd0&#10;EnIIFAQUQRwAULoZnTEwEEDobVP3jUsNhyocoT5MtFJYoXyDlt2EKoUYgIZ/S9WLm4RFuyBxaRP+&#10;ao1Q83Y8d1M23jFZBjvTxeZFAEIehpo59SGMfgIef4Ll4O3LUOr6rHjrKUqxpY3Z9ua2YftgU599&#10;tK4bo22zJ6Diy6vSrQpQyQMoCmY9DJ2fYEUzH3K5gny8feG0B60+8UGo8gw7PFxur61tw1M12fvr&#10;6+zDjS12oCPH6qb/3coAhta8eJsPI9jSWm4Hu2rsxECDnV3dZ19sG7BzGpPf0W8fQo8fwwiG0qdj&#10;eNOsArApI4wpS51hFQpfMMLZpcm2vbPM3ljbZ7+Axv/f13bZhV0j9ubiJnt9Vbs9t7LFjsyps1U1&#10;Gbaju9QOzm20eaWptrgux2ZXZFpdlhhDvBU4xjPL6ggb5lfn2e7ZjbYeljEEUHVlxxM6JQI6SdbK&#10;9k7a96VPtY0c84UFdfb6ggr7fEOTndvVaZf399r5XV329TZNXGq25+eVYJT19saaFnuZa3msv9j2&#10;wDQ21mXY6up0W16TSfiRxnnSbTA/nRAjw+bBSJYSXi2t4DoJgzRXYlFVni2rK7DFgNnymjRbVpVq&#10;i7j3+cVJtrCE5eJkW1ISb9tbcmx3W549OlBhjw9V2SO9pTCVXNtJ3faWXAA8y3YRwu1n+66eMtsA&#10;6K6vZ5/OYntmcYt9uGPQPt3Tb1/spS/20P/b+1yY8hH98vV+/7KWwpJvNUqiRCcAcP7gACAgFjDP&#10;MQIZ9w1CAOUSNDPTbQMQblJ3m7objwMGhAcCADGAWxi/ZxqLY2wAg0SUb1AC061joDLgWwCGH+lY&#10;67apfQCA0EYAoeTmlccJPxDVKZRxk7MU7iA63wWYzzVKfx0+qanhWD/0qnkXSlD6oVPlF4L8GFsP&#10;w52SW6f8DE6/LsDA+J+DMSA/whQEBmIBEgGA5j7o5TKJGIOAQBImTKn0IxkxcYbvgUGAEURAEOZN&#10;xB1d3maLUJiGhIlWBZ0vEx3H02clPIg84GL7tCnItMmWPkWxOV48fZY1ZCdYc8Z029pbac8u67DX&#10;8b5n8fyvLWoiVi2xba3Z1gBFT5vwd8ua8qA150OHYQil0x/Ew0+yNS0F9hQU/ZWVrfbGqgb7HMr7&#10;AQbxFV7wHFRybvbDVjLtIdjIROuGOq9qyrWTC5vsmZEme264wc6sxFuJzrLfe1DfE3PKbX7RTOj5&#10;FKvDI5cTWhTMnAzwTLaSZFhM+hTrKU6wTXjLQ/2F9trKentzZZU92Z+P98yx9Y050Hw/Rbmfa52H&#10;gSwsTbTl1Rl2aF6DzS2a6l5mWt9WaEsAgv6iJOvMnm6DedNsXUOG7ewssK1tBTa/hPvkubQAoM1p&#10;8dYIK2gBJAYBja0YzfPzqu2bbT12cXe3M/xLeMyL+/vs0y3N9s5a6Pu6ZjsxUm7rq5MJV2bCQuKt&#10;N2OWDcEqNHSpYc8mjr2sodx2D7XY3oE629PHMrIYsNVwbDPgpxGPVsKatox4q0ucQl+xDCC1EO5o&#10;uUWTtAiFOrmuTgdW8dZO204Aq43r7gC02mnbJvDKTraunBS2J1gv5SDMZllZqh0GEN7c1Guvrmu1&#10;p5fUwDjKYDfZtqctx45zD6+sarG3CFnObOq0D7d2Awjd7mUvAcI33PP5w0NuyFPM4DLhxNVH52Dw&#10;hAsAwhXYw9VH52H0hAOEBg4ACAtuaa6C6DyhgSZXKbS4ru2s35QhKw9Bm+sCjSe93Dyx1Ml1wg3J&#10;LYz2hpKQan+MsODocrv1xEr7ateA6Y3SS4cJXVwCdZFLxLo5GICSRMOzAqtbTy514YhGNAQkykX8&#10;qBEFDFxJS7ECAYPyDNEp3tefhKkgt07CNPSuCKL3RgQGARQkqten8L7cN8dvJ+S4IcCgzQ+whh9g&#10;Fp5BeNYQRICgXELIITh5Piz76d6SuOGcmdacgjFj7GUYSdE0qD30Pid+kmVTpyy+vH3KtImWOBm6&#10;PxWDxJCaFSNjLAf7q+25hXioRS32El7g1Jxaewy6uhOPPVSaZBmTAI/pU6xg6gQ7vLAR2tlI/N5o&#10;b62otTPrau3s2np7m9j+9fmV9sn6RvtsczseYj6GP9XyJzxgxVDrupzptqQhyw4PlUN1a2xfew6e&#10;MAtlq7Vnl6L4nTk2Ukw8D9DUJMdbWeIMN2rgkpKIpiLrOLUZ06wNdtOZO9VGyhNsfUeeHegpt3XE&#10;9INQ+xa2lydNsDLYTnn8VKsCdLryEqwHGt9bkGBroc97uivwxNV2uK/MjhDWLKhKsn6MZl5uKiFG&#10;oW1tz7JllcnWn6vhxJlWp1wI0o6hPU54oXj+gxXV9uUmef0uu7h3EOl32X9NVX5pUaOtxYP3YeQN&#10;iZNhL1Ps4DwAckO/fbBztp3ZMdve3TbHDg9WOUq/rjrF1tcm2taWVNvcnIlXzrVlMIPhkhSMWaMX&#10;qdaQPtOaMunnTICDa5WR9xVqKDTR2jVRK22q1abx/NxErFlWhVQjtSnxEZlpNdxHLW0a0hPc5KvZ&#10;MI/F5RkwpCxbUpZkSypSbGF5sg2gU/OKUm19Q4HtFGPoK7Gd9NnWhhzb0VQII6y1t9Z12GeAnxKQ&#10;X+zosu9gDW7oE1Zw5dCAXXlkyHn/KwCCQgGxgiuPL3CGfPnR+RjnXMBC8ycACYxRIxAyzPMHhhxg&#10;aF3lXdH/J8QqFjiWceWIjokBAzhXlbg8BHt4ZAHrHIu6EF5oROWC8hhHFrhzXHxktmMiVzn3hYOA&#10;Ac5JwKNzC4wc8Dyhl8EkSnrKwMVOlOBcZOcOL0DmwS6UaFWCVUnH9QAHIATr0PsgYiEKQZywv7Yp&#10;gartGjnRLE+NlNyBLdxT0jHGGgQSlwGuEEoIDG6e3mj6wtWtUwITzeDcbDdof5v9rgMgcY1KfmEY&#10;NZqJh1dXkk9Z+3yUThNwlA1XmYMBZeKBM6cTq+NVm4sSbW1nqT2BB35pUas9O7fOTs6uslNDNcSR&#10;TXZkpMaqiN1TJsnjT3Le5di8Wntzdb29v6bePsLgP9/UYh+tqbP3l9XYh8T3H25otg/XtzjjP4Y3&#10;KXkoznKmESakTrWe8kRb1ZmJ8UFfm1JsfuUs2zVQadvaS21BUbI1ElaUuQTiVAdamfHe6LNmKEHJ&#10;9c8CfPCUml9QC/1uwvsNFmcQkmTbCN5bw4PlyRNhOw8CeA871lOoyUdJk6w0YYK15M6wobIEm1eZ&#10;aUsIO3Z1lNhra3rsECHBosJU68cQ5hD6bIaa7x8os/mAXj3GpKnMmuVYlTTFdg3WODbz/Y5WKH67&#10;fY2X/xaW883GRvtme5ud3dhmRwbKbXa+DxWUkNw1VGdndw4T/nTYt9t6iZMX2lsrm+z4YIkdwKj2&#10;EOdvbc6xQwNFdio2O1HPfkVdrvXnJFkfTGEI+j+vNtN6izB6mFp3nl64SrK5AEQf19wA4NXCUirQ&#10;Bb2kVYmBV/KsqpL8tGtNylKdtrmZmkhd2iyeGWwke6Yt4F43NefbI8O1toMwYA6spycXRuS2z7IB&#10;nEQv4N1H20FAZyH9tQWAOjpcYa8sq7d36fsP1tURKtbYFxsb7Iu1DfbV+lb7Yl2bfbOlE4DsddO1&#10;v9kBW9gFQByY7UYa9O7FJYzpvAwew7z4KN4aoz5/oM+uHhqya4/MAUDm8MwwWEDi0iGePUD7vUZL&#10;DgyzPGTf7B2wr/Z0e9lN2LW718+63Dub7cNu+FWTtpS70MQsN0cDVqB1nVtAIZBReQmA0CiGG37V&#10;+xqIhmAFIm4eiIZxkTA6otyFCx0cgxH78ElODdmqjd77UHgh0fbrMIY7JzUCohEPP4R5S8OasRfA&#10;ftCr4y4B6WdSqtS2G7TRB3X15Sy9wi6J29FRZNXT/2JNOQlWlDjNSjQEhtEXzvo7MflfrSJpopWg&#10;tIUaj6fexfsYVHHqRFuIFz4O/T6GwR8ZKMUb5tm2lnRbXQvNTJ9g6RPiYAiTrGDKX20n8eOrUHrR&#10;8o83tNiXm1vs260t9sX6Bvt4dZ19hsFrXv6XeL1PMYZ3VzbauooMK3roL1bM+Yo08y9log1BwVcp&#10;fi1Lg4ZDz8uyrB4DLYaZ5BF753MP+YQjhZozMIPrnj7R8hElFf3IBCHMjAetQJOQZk3AIyZbS9Ys&#10;K+M+M6fJ6DF2KG8pXrIIoy3C82s+QpuUtzjR+jn/MIakHMaulnw70l0Ghc+zeWzvSJuEoc2wucTW&#10;HRhdVdJMnh9GkzQDEJwC5X/I3t9KXLyxxc7Jw69vso8JOT5cVuUYgNjPccKkuUWazTjTSmY8ZItr&#10;s213V649DyN6Y1GdfbljyPa3ZtnOpmxbX5XBNRTgQcuIqefYh5va7Lm5xbatIc3mwGzm5CYT22fZ&#10;Oq5za3+Jza9JtV7CmFY8djsG2Jo1jXufbnUZU61abCcVw4/lRCpSMHqkViMjsJVK1WP4eouzAq/v&#10;kpvu3Y0pNlAQb2ub6fuOAtvQmGFDPKcODL85PdElPxv1BijhQ43e8wAw2tLjrYuwYX5xuq3lOe4n&#10;THpGr3PT5y/NLrTnerLtwyXc65o2+2wN4d/GZvuK56Nn9PUWwEBDpFs60KEON637ux3d9t32Dru0&#10;u8+u7Omzy/v67PtdnW6696cAyPndgwBrr31NmHFuj9hVv53H+L+hvdjGN+zzLYzjO0DhG7Z9S/vP&#10;CU2+3q2XwDB+zdQESL49OOBClO8OAB4HAQIAwiUxEQGGgOQcgPHdHs3VEFuY74ZElSO4rpELN6SJ&#10;YNh6c1ThxlWFLIhe4rr8mB/qvKZvWGKk12AQerdDCU29qq597sIElKfQaIXmZ4g9iGFc1RulrOvb&#10;FnqVXWwjjHa4IVaYiH8RDbA4tdrizq5us7UV8VY5/e+Wg2FkT8cgEn3yroZOLadz3SQYvFc5iq2Z&#10;fCkP/w36PsFqsqbY0kboZUc2MXuGzcfguwsxokSFBA9Y+mRi9CkT7ACe4LXVDfY+VP6TLXrVFmSl&#10;oz5bV20frqrF62P8yJd06qcbGu3Mikqof7F9sqHLTixotIpZD1j8JLw/IUlnSYYtrMqz9Z01KNRU&#10;K57xAKHHFMvCQ6cDENl4e00wKnBJRc05IM5nWz60vcIZM6CgNnj17JkPWvKEv1ry5L9Y+rS/WzLs&#10;JBOwKJKSEwe7GYdTJ+IRidUxhnZi4RYMqqsQpYXWbiBm39qQbRvq0m0J9H5eOZ5f2X3a1RIOabJQ&#10;FZ6yBqpcwnOtmv6Afbhjvn2J59aw3gfLSu3M4ho7u7TSPifs+WJTvb2ypMqWlc6CjkOt0ymL0mx+&#10;dbatAAA24lW3tmJcdVm2FuaxvibHNhJura2Lt8P9+fYSYdRT/YQuFXj5rBm2vDzbtrWW2K7eEltL&#10;/8yln9sBuUYlJpN1XZMBp8kwHU3Gmu6NGqnCwKvYXkefNxHPN6ALkioN/cIKNPLjZnTCBmp4pgLO&#10;nvxZNkc5kdp0G0QHOmBIetGrjnNVIjp2KfsKXMQg6pT7SEuyHhjISEGKLS1NtR0Nufb0cI29tgC9&#10;WFHnjP3rzU32/bY25yS+w+t/ux2DxPC/2UZ4sKOPUrmSEQy/1y4pRpdxy2vLe6NjX8Iev4MpfL+T&#10;OoUUGh7leJ9vgm1pHoXaUP/Fth77bIsmaHXZ26ta7e21Hfb2+k43WvXKmlZ7Y0ObvYPDenNds721&#10;ptneWddqH8JG9Oq4wEO5pq92iJkADACGwo4LhCvnND374JB9DUh8Sf3XgMN3YhBiI0cXuU/R6UUx&#10;94KXpoA/vthRfYGDkoyXj+nT94swauoBCrEDsQGVbk4F213iUcBwQmGBn76t8ECjFnf0oZonPJC4&#10;BCalQoa4D9bXOrR6YnaRzS2cRDz6EEr6F6j/ZKvHSJro7Eol/abE2dzSFHtxyxzb0lVk5dPirHzm&#10;AxjEDOLfVGLneKsgxs4iptdMv0wMSuPhJ1d32Vke6lm822c8KA0T6S26r0FkPXhNcHGTXOigLze3&#10;2ld08CfrGmECzaB7u+1pSbP61IcsH4ZRmTPVGjI104/1WX+zymzlGmbZUEWmzamCthYncB3TUFIo&#10;fSKMY9pfLCv+YctBubPx8PkYfKHyGLCBMsAsH3DIpb4kbZoVce2aipw3YwLs4EEr474loup616Aq&#10;eTLeapqj320oaz9ebXF9hq1u1ozFdFsICxgiblbM3IT31NuMenOxTMbFvuUz/mb7Rqqgk/12TsN5&#10;O1G+tbX2CQr+4dIKe39JsX2+oc5NEnqEmLgtfZKj1zIYGWYV/dEKAI2UJduyugzi+DRbjMefU5xq&#10;PRh5N6HKnOIUaLfqoPYl6bauodA2NeUR92fSPsX6YSON3FM111Uuw+W+SmEiJYRIbqgSdqLJTrVK&#10;3uLplRfoIoxpIyyozwAMuKcKNxsThsWz9DMvp1sVXrw2fbo1cw29eTMJneJtUUWyzS7Gs2sWJc9f&#10;E8XKeXblhImagakQQi9tNXOe7iyeJ6HXHJ7rRhjAidll9jaO4gOcwJfbNNcBoyZEuoCXvoRcweNe&#10;3Nttl5BrB9m2t5P1Lrt8oNcu7vdyGe8sun/j8AiUnzBgH3WEAOf3CBDa7BNYxAdrG91syzdgXc8t&#10;rLGjhGjbm3JsXV2mraJPl5an2yIYnr49sRJ2uakp38l6wqY9XSX2xJxaQivAYEOHvbS8Dqmxt9bC&#10;3ND1j9wXqOjjXfpqVZ+d2dhpb8Jg3lnX4UY/PiV8+Yxtn1PqHZDPt2MPe3rtwv5BuxxLJDrQILzQ&#10;ex9XH4M9OOq/yJVRUf5D4UYQvREqdnALUd5BiUqFDwo7NLwpphD3LjH3J9AlTTN9W/E2iPrm+g7K&#10;YXtxZbudXNJgJ4gdTy+oojN4ULQXwr3Dje1sy7bGqX+14of/Yhl/+6vlTfoLcXC6PbaozV5d32Nv&#10;rOuy9zHmz4hlv6D8Ql/e4Ua/gy4pWXLxoH8B5gLy3Y5+0Beqvx3jp1O+2dRhzy+shBI+gOd82Abx&#10;JBsIF/b0VdnGpkLb1V9jhxe02Etr+3mow/bu2gE7Nb+JUCPHltJpg8Suym5X630DwoRCvSeA5M34&#10;O1R1sjVmE7NXZtiK5gLb3FVhW7orbX1bicvYd+TKS8EaEh60co5RiIEox1EgY8FQ9GpyT0GidRbM&#10;tB4N4dFeybtqwCM//kHLJIRInar5CrCilIft8LwW+2jfcntnY7d9tKrSvttSjyJKAdvt01U19vma&#10;GjuzpNA+WF0JVRzEo3TZArxmvcIbzi3mUYGHFGVuxcjbcqcCLhOtDiOqVVzONVVgXErQ1WG0jRhi&#10;Vw7GhxEdmF1jewaq3FCfrrMWFqfnUcK9FCcAkBivxBu+kpsYJEbelZ8IkKbYAJ5Y3rsmjbAHENQk&#10;rEKYVBHg7hgR+xUjevmqjmvpyk2w5TWEIl3FtrWrwBZVplgbz7sOoK0mPHB5BK67Cs+vmZQagWng&#10;uvX6dkfmLOsFONeJ2XQW2rLyeBuEZQ5nTLblxbNsV3MmzwYPvXvIvsApfIcBX97datf3Uu5sxuO3&#10;2oUdrdR12UUcy1Uo/02M//qhQbt2aMAuYvgXDgzYp7CEN1Y02ul5lXaor8jWEALNIVzpz0+Chcx0&#10;gFQjQBMI8tzrkuOpS8ABAeqwuNZMTQ6bab2wu9mFOIAqQLg8CXBId4zsMABycn6VPY3tnF7caI8M&#10;VNrG+lxbLgDBSe3qBDSU6IZZKMl5dlOXfSzG4QCgAxvpsS92Yit7FVpoSveIfQlT0OSrbxWOUPpc&#10;g75tSegCWOgNUI2QqLwQ3i2BSahULkKJSJWhLu7jjTxIHsR3u4h3NrdBN1vt3UWV9urcUjvRX2gH&#10;u/JsO1R2W1MqBhdPmWbbm7Ps2HCZPbsEhYW2fnN4sX2wY9De39ZJDF9rryzItw9X19gnUKKPVxKr&#10;bWy07/Hu33FD591HOjVeq1ld89yntwQ6Xymm2jUb4++y81u5ea5rX0cOHuVvVlcw3YYJIw7yMF9d&#10;020vLGi2F+Y1AUQ99s5yvSzTbWfW9dvejmKbi4dpS52A4k+3VU0Ftra12PoUM2dOsZGaDFtOLLqu&#10;Ocf2ASKPDVXZ41Dj5xa02rHeSnusv8KOzmmwdY0FxMIJMIuHrURZflhNPkai2YY5M31dbbreL1C2&#10;W54QLyjGkDzR0ib/zdKnPIjRK6TQNOgpeMFZVj3173R6kn0MlfwI8PwM2vjJOkKbNZSr6uybzS2E&#10;PvX20cY2pzQHZldbD96zPHmCA54MwpAiDE4soBbDrpChYrD51OXET3AvQBUlTHTzHkowykrWewCP&#10;xXgnvZXYlZOAMuOhATSxkFIlOpXQRcFLRd0x+Ao8ch1A18n1rmgptAML2mxDVxn7ip5j5Ekz3BwG&#10;nTNvBiBKSKV8ioCjFBZQRcjVBEDMZv9lhEKbWnNsTUOWDRdhUBiKEoIKKZQ/KKetF637EEPhgxKp&#10;FbC1SoEs7KyY51iRAGhw7gaurx3GMpw73VaXz7KXl9Tb20uq7ROe57ktrfYtLPHc1i77Hhp/ZWc7&#10;QNBu57a32IXdmi7dbh9taLJXl9bSzyW2meeyID/eBrITubZZVpOoqd2Ed4mzLHcWz0bhma6J81Zo&#10;WQDHMyoCwEqSZ6EDMBhAQTkcjXQ0oQstaQnuIzSDAMgi2Nii6izrz0t0w6BNHKMpNcmakSaOK0cx&#10;uygRcEu2HW356GKpe1P07fVt9tLKBntybjnMr9B2t+fZvu5iO7mgzt7BnpQAPrNO08KbHFv5AHv9&#10;GCb9JaxIzF1O+VsAw7GFfQNulGNUDuotU5wsQBH3yXo87OYuaHYXsXWjPYPBb21MsNUNCcSE02yw&#10;dKoNlkDHCkDeyhk2uzzB+sqh96UYUtlU29SeA01qtLOrWuwDvNf7xOcfr622txeV2DvEqx/BEr6C&#10;xn8Pgn3NRX3HxWja5/lDc+37vXj7fZR7+vH6/W7u+kfczKfEUW8T+26qwotm/t2aSxJsdgXUFRqm&#10;N+iO9FTYo12VCN4Mw97cmGsroL+ilrOLkok1AanWIoe0R4YqbG2jGMB0m1eV6ryfjnGwt8z24ZUe&#10;7avA+KvtQHsxYUWB7eJ46xrzbEFlmhv6k+evRJnLUTjN2CtCIaX82Xjz9CkPUD5sGRh79vSH3KiH&#10;vLzmHuRijHkYloxfLzTJEOdD05+aV2+b6qHBOZNsIG8GniLRdrRm2umRMjsAqA5mwyxm/MWyp8ZZ&#10;PmwqO/7vKKEMVG9HKgfzMCGMn/2ohKWuIxPjyACUNIKRR1imcKUA1lFM6CJPXKzwRt4ZVlAEmFWk&#10;Kz6f5Gi7XrnWlGodv9IZ/hQbKJxp2wHGNY1ZNgfQ7NT0azx0Ce00IUsva0ncvSqfwrHFBModpRcg&#10;Yvwlye7lqVXE7UMFszAK2AnPrwqPqunelaL7AFC1Qg/OW+FGEKbANgil5HkJL4o4h+Zi5OtFsVju&#10;xr/SrXPMsEGYyf62Qnt9mV7drrfvNrXY9xjBhR3ddn5bu53f0W5fb222z3A8ZwHX00MltrM+2+bB&#10;Sjox1BqXfMXYZ8Jm3DPyL5Y15SRZT1m2DZTnWFdBmrUQgtRz7S2wkWrCvRL6owAQyNfz4PkWAnxi&#10;QwKHMgChEmCogs1UAwjlAINCKTcaonXly6grT/S5n5aMRPQgyQ2JHh5Ep2dX2braDMJuwh/C58E8&#10;vX4eb3PyZ9rmlgw7PISewKT2Awjb65VgzmO9yI7NrrAXlzXAfvVRGgAAh/rFbrEIHPuuLscgvtjV&#10;T2ghGbC4z9e229M9ufZIa6rt7soE6ZNtpG6GzakB9VHElRjNxk5im7Y8ACHXVtfkYFjJ1lc609oK&#10;iDuLp9rSuhR7dkG1nV1WS7xabWcWltq7SyrsncVVLoP/ObTsM9jEl6Dxl9ugKHvnuQ9r6hXUCweH&#10;7GO83cuLiu39dXX22SYMf32LvUposbk2ydqKHra+ypm2uC7Nxba7OkvtcG+1He2vs0d7qkDEMlsB&#10;ug7hVZrdOH2iza3MgiqWgZgy6krb3lpo80oT8bzT3FuEqzjOVurWowTb8Wx7O8ptW0OebarLtTWg&#10;9KLyVJsH0HTma0x7kjVAr+tz9ILPNKtluRZKqsx3GR6rEGMslpdF6SugrMUoQwFGoO8WFKIU6vRq&#10;pCH+IZuLkS9pJDxKn4gXewgPJ2bwF2sunGY7RipsYSmUOulBQog0G6nIs+GyNEISDCZ9mjWjjDIG&#10;JVlzMABneFMftAzYRbomWE2fFDN8GAIeWQk4vclYyvXXcM2aXt1bkkIolmIr2kusHa9cDhjJWP0s&#10;TdrCCOTx59Rk28qWfOuHaXVx38oLKJQoFKBxfP+uhQxfw7yTLU+Gr2Pg9UsxnIasWdZZSN9lT4cW&#10;E1YlP2wNynXAXPShlipApppn18D1NXE+DfU28Txb8YL1gKzAVonEGkKC1VzrY0sa7dCieuuHRVSn&#10;TrT8GQ8BApOdl+7E4PRexDs4ni/WNWD40H3i5S/XK09Ub59vrHfs83Wc0GNdubayVF6eMAqmUQIo&#10;58ooMdLOvHhbSlhyYmGDvb6h017Guz45r8J2d+aiP7m2rbOIkLDEhtF95bNqM2cCAAoD6W+OoYlt&#10;uWJCrpyCiI15JyHArBI7zEywSpiPS3QKEDD+whmAMM9PE6pGSpQYFTsilKOfW3ISrSMnmWtFf5Rj&#10;gv0NOsdG2Mb5e2FxHRk868x4997IfMJsvXOyu7sElpBnx+eX2us8E30M96UV9TAdGHxPgR2fU2lx&#10;R4fLbWd3ri1rSrT5DfG2sj3TdvYXO/Q5Bt08Tox4DC/5aG+FbccTbqrLt2WlaTbfPQBuOvVv1l08&#10;nQPm2xsLKuzM0kr7aEWdvTFSZB8tq7Fvlanf3GQfbm60D6FgX9MpF5TgEjWBfn2zs5XOabFPVzdB&#10;dZvtvWXVSL29MIK37syzRbXEq/mTYR2zbF5lkm2QoRKTP0asf6S3HO9dYYt4EKJOegmnUd8HKE+z&#10;9Xjv/SjNo1DV/e3ltqGx0Oag9P0FgBrx2FLR/lplxHNsE9R+fUO+La/KsqXVOTzQmS7Or4a6i9LL&#10;8OoziUUzp1k7sW9XQbKbDFMH+lej0GXQU3kwgUIV7SvpqHI6U68by5u20YnzStJc1r+JEEQfMOnC&#10;iPvxippK3JD9sG3shVoPVFh72oO2ojbXTRTa3pZrW1oEVChEgSbgaKQAWo1X1dBqER49Fw/v5iqg&#10;cPmcTy9W1cmQ8FJKNA4VJ9uiskxbXZXNfepFI/qaWLQ9Rx5Ynh+Dx1MJrDTaodi7A+VrJq6ux8jU&#10;phwPV4xR63zy+JrUFby+3taU8ec6hecYAjyMW0PASvZWE9+3ZGFYhalWRx8pyackoQy/keendyc6&#10;AIpW9zzZhzCtCYbQVQpIAdb7+8rshcXV9sqKansTmvvcmlY3n6KCZ1wKJa/FeLtSJ9nx4Ur7AK//&#10;tbL16NxXG/D0a2vtyy1NSKu9ieIf7s63JWUYE/1YryFbvLaMsqc8w7bDDt/Z1me3n1hkvz21yH49&#10;vsDuPaG3ExdgPO22D9q9EUo+p1RfkFLuSKDvQx0Bn+5dL7NlOBH7muLqvdHPsGZYRht60wL1r8Nx&#10;VMpJ4BjyxAhhAVWECS7c4ZgaVanLTLSmPOlLosuv1AIy+mBNi+oBj0bYjt5DadcxcQq1sKZKQKaG&#10;598Mq2rh2Y6UJNkuHN+OnhI3wWoOjmwYxziPvojrrU6wngoUsz7RNnTm2MGBYntqQa09Nb/angFp&#10;X17Rac8RTz85VGOPAQSHeiqhF0W2Vll0PEJF9kTrKpxqjw6UECrU23tLy+zskhL7YGkFy9X2MfHI&#10;x6DOR+tqid/b7cvtPfbWmjbXfmdHoW1ty7GjdNpbq2mnrP7mDvuCOPjM4kZ7brDY1gJG/QBLHw98&#10;YV2qo5+aK34Q9D0oqj5cb8tQ6k6Upz1XhkR4wk1ugALubi+yg20ltqe5xDYAWEuhU7rmgUIZf7It&#10;rFR2PMtNdR2G0ramTbQG4vcmeXW8u4xY3l1DWY2szyaEGEYh9dpxW8YU6wT5m+gA0dVKFEFKrqRh&#10;adJDLnutT46p01vyMULi9SYUrjlnBp4cr1uXiUGn2ZLKVDooHjYyxXYPVtn29kIbAFA3tubZIYDr&#10;iYEae2FFl21qyYE+x+MRJ7lrU4KsGMApVEiBsuUrwadYlWvRtfYWEj/W59pGgHJTXR7sKRfGVkDs&#10;nezYTwcAJOAqw5MrJJC31oQlHa8k/mH37cTypImwAD+PQyGOPP5ojB8z/sA+gmjdMR6xANoomVcP&#10;CCmu17kquL4yjXLEpBbg08dcavQceYb9eK2FsK6V9RqqzLP9MLzH+0vRwXL7ZH2Ty5qvbkoHRPCm&#10;M5UPIDxIeNA2NaTZ29B5DQt/Q9z7zaYmO7+zw02M+nBjs72xts32dhfZnOJEa6CfBNbu83AJAsop&#10;6MU029ScjlfMt+c51zPDpehOtm0EdDVBaagA2l0Yb+0yekBetD4P49bwd+Y0/wJbBmFYGkCcrhCM&#10;5yAA1IhMo0ZHMNBuQK4dZtEEEAqcKwWoYlI8dwe8Gm2CCUhvGgHJnuJU2idYMzqlj97qVfkqnIZE&#10;oaOOWwtQV6MLZQn0mebccD/qowLNP+EaK2EVmkNSg6Oo5fkqaVlDOBJXk4VHyp9u86uh9fWpdnh2&#10;ub2xrtPeXdthZ1a229mVnXZmdY+9vabbXlzeZs/Oa7SnhqrxusXQUShT4WSbW51kRwfL7P3l9Rh8&#10;uftqzpmVUP61DfbB6jr7HOP/aHWbrcKLlk16gIvBm2RjBHl4FDq+YOrfrWjSX6BSBfYhwPAVcdmX&#10;a2vsvSWVtrst3Y0/dxZMteHKeFvTmmU7Ogs4fyHevsTW1GG4FRkYsyaMTHYsZARUX1WfYTs6aNeh&#10;GW6EDQ0FthoqvxSaL+bQkzsF5J+M8c6A5oGQeNN6Hq6MV1n/Gnl4FLINCjWEx1xSC/sgZl1UnuJK&#10;fYOgz310BC+m2FUdgPfvh300gayVOoYSccSses1Znr6FZ728npgMFH5sCEbTV26H+isAv0LYRxas&#10;IJ5lvDJMZ6Romu1tK7WjXdX2VF8t7KvWFlXhAdImWAPHVGfrHCXO62OsKItidMWh3bCSgUK8fdFM&#10;m8MxlVtYgCzG08/H8DuyJ6GE8hwYG0osj6JEm4yzmjqVpZoJiVKWoZwKW4LhO+PH8KXUEn1PQaJp&#10;0VkovUY/3IdaUGLFs0rm6bpk8MUoa4lGFDiu5lNo/oXeCC3lXpRYbMqOR6fSbSXh2Pq6bDcxal9L&#10;sT2/oNPeWzfbXl7SbLtgpEOAdgUhgs7rWAph1PraFHtfMz9X1tqnq3AyxPXfYvQfbYTmLq+1LRh1&#10;J6BZDajVQu29x+XcAL3mgygRt7u3CqZbY1tgRcvp53nFSdaLzuqLTvKiGkHRh2OKMc6cmVN8bmU6&#10;Hl55nogICHIBQeU9lGPRq+9iiBKxH5X1Chup17MXAxLzKkeUDG5DD0dwMkvR1x7O30ibBoBR373U&#10;9zIcA+Wa2zVpjJCtnb6sQ1/1XPPQB81YTXdMEFCeTt9QKkdSwL3n86wK6MM4KXYnO3aBZgvqofm9&#10;pfbMIqj3piH7euOgfba+h/i8386u67K3MPy35rfY6wub7GBvvg2XT7Wu8hm2rDbNvY77AXT9w+VV&#10;9rmyjSuqiK0q7Qse/u6WdMv/S5wVTX/A6vB4C9uKiHVznNdbCZWdU50BjZ5paQ/E2VritU8OjNjF&#10;Q4PuOM8SiqyvxUtVJdpsDHZRXbKtaU619Y0aW83ACDOgwVKYNLbTrjYdcMi3je05th36vLmd8EQz&#10;19qKQfQCW6vv9dUDcs3Z1puvYSpRWXmpB+ioB3h40Hbq5PX79RYbjGBLe6nt662xPYQNyg2s49oH&#10;CRmaMiah3HjbWRNcfCzF7S1McRN9amT4MIhmjqOv/OjlH01w2a6/FLXkAmiFtqe92PYBTI8P1sJe&#10;KmxLUz7eJcH29FfZPrz/4vIEx2ge6Sy3HVz7fACnAeWt41npk+eVAE65RhxENTE2GVlHfjL0Ps36&#10;lMnPYz13Otczzfo4/zxi/OW12TZfLAN6K6pdj7fTa8+ttFdYI8XSDDsxGJ999zRfw3+i+goxJH42&#10;p5RJRqxlvRClTD/KBRC5ORIovzdwMYmHYQEPOjDxH2MVi5AR4fkRvU+g4cZFXNsGwrQNXOfBjko7&#10;3FJi768atHdW9tqpBQ22nr7vKJyJgnNswK5GL0Jx7u3NOfbBukZ7d3EZjkajJo3O6F+GdW5tTLPe&#10;bOUEuFbF3jO4VrxyEV5fr1kr19HEPc/GDpZVwDYqM4n3M1xyTd+VqBUzwfDlQTUPJIf9ZfApmsXK&#10;cWTs6dO0PBFvLyDQVHElPr331bNzho2OKHehcE1ssg4Ab0Y3fIJzGn2QREgLqyyaZVtgtWua8qwH&#10;w1ZisQLPrfyIkrEaApWjGq5IcQ6oO59+JCwrBzTyAWn3/YwYAGVO01T7hz0jQ0cE0LquuGroQWM2&#10;qAE17ClMwGCK7OTCZvea6geb++zsJrw9Mc7rq1rttWUt9uoi0f4y29Kabv1FEwGNybYKY3tyUF6+&#10;yT7dUE+8XmufEW99sqHFVpVOd95cyNrLha7Dm+3tL7FdXUX22Ei9nZhXY48Tz69tzSEGmkWM87DV&#10;ERseGqmzT3bMsY8AnRNDxFf18VBXYvPGeFtYn2Dza5KtD9o1kC+jmmm9JbNsEEOZA3NZo9dKewkT&#10;MPJllSm2Gm+6Ddq8uQmFqs+yDRj9egBhNkZWS8cqZi7lwasUDa0DXbsKk2FBWbaG2H97U7EdgjXs&#10;7yi1Az0VKGaeDRfHc50PWg0dqNlrDVkJjmZXce3lKJRe9qnAOzfi6dsKEqwbYF0GsG6BhaxryrVN&#10;ANFaPNo6N/sPZtJabvs4h745MDtvmm3uJi5r0Nj7ZFuAIs4tzyKUQUk4vj535hSIshIpwVvqQ6gy&#10;uCqMqZuQp0+5CIxZ3xXoyU9y7yOsrc2xdQDZPK5FIx+NMBQpUGdRIpLs4nnRxybN2tTxneErFJjo&#10;jF3e1YMAxso2JTjlzZUDkCfUs9NQofs8mgMDn/Aroa4acKlB0ator+81FgNWalPA/VRhCANc7zZA&#10;9fTCRntxSZu9gIN5ZrjJ3ljUhQPpxuk02dHZJbC2ZDdBKhcDK4oHoDhHN7T/pRXt0PxG+2RNHeFi&#10;m5vl9xGhwSm9tVk4zVrwkGJfSsRlYQCaAl4y82/o2wSMThOQFALE8+xSbEF5tntfohvGp/ctSpNn&#10;YsBTuX+FFzJ8hTeTvMFj/DL6dIxLoy1pUyZRjrEA5V9ylAeIJf40iUxfoJIH9nkQnxMSRRcAigm0&#10;4RznVec4Rqk3KWvSNK9EOSYxBuVDZsLaAMoc5UiwXcLbevquGSeuZylAVWLRJXodED8EICsh6/Mx&#10;hdxLXAPUUFlrUb+5eIGVUKw9XaV2bEQxfj0oWw3NLLYn8bzHMfjHZpfZnt4CPGEC1DvBBisSQOFc&#10;O0H8/9HaVvtcWfk11XYW7z8XlM2fEmd1hBJzGtNtW1+RPb2k0w72VCMVLpfw9tpOe2Vlm+1sz7fu&#10;HKh3jsZ7USQuuH7Gg9aXPtGeJ8Z9Y12fPTpQhMfFq1eAeBxbHkuzxZryYB5Q2jkAy8oGlBuPqokU&#10;uwCxnc1Ia7Ht6lSyrBTjx2MT+y4DrLqIqyuTQX08vmJZfTBEnq4RuttJx8+Gtq+sybEtjYV2gFjz&#10;ACi8ox3PWxoP9XvIeXzRNlFm9ypwkugsHYpylSqxx3EbQeyuongb4PqWN2Rh2Nm2GmNfzTWsJebe&#10;2l1m6+thJA0cu7nYNoDyQ4V4ap7FSGUajEHTav34vfPGGKQy3636VqDG3JX5xVNIQcvlfVGwcto3&#10;AeaNGHCTvgdQmGpzilJdqLO5rcSW1mRbG0agLxv14D2bkx9wXxTSZ9MGFfbwzJU9L0l82MfjGGg+&#10;XkxKL+V32Xs9K4y/ij5w8/kRfb+xMo32yQ9bBcBXBSNozdYbggk8V32TgeMBEspmu1mCsIkqrqML&#10;p7OKkO0IYP3qkkZ7Z3mrvb6oEWm1N5e02wtz6+xxtq1vyrIugL4AgypLwBNj9M0890U8xwXl8fbE&#10;YJF9sq7ZPl4P41yjT7CX22M9BTZEOKfJXMp96FkKsObxzI8vbYfeF9vSKjECnlXyLO492SXQWjC4&#10;eu5NH5x1Q7gKa2S4EjEGGRHPRJ5VIY73+nj/qRj/VGL9iKjegYKWp9CW0uVDYuGA8gVKFMo4Fbbl&#10;U++E4+cALCo1W1IzQKUDbtKTRkNyASYAtUxMjONoNqS+OKWksl6y0qzLuXX51oYO6l2UQsBFHl8M&#10;Ma6Rjm7lAN3QLH2Kak1jEYaBcbDDTpTywEC5PdJfjPHzEIlHd+Ox1tan23DhVOsrhg5XJtrypnR7&#10;Yk6FnV3V6LKpn29ss6X5Uy39gb9Y+qwHracq2ZY3phDbljiDPza7xU7OabI3V3faBxt77fVlrba3&#10;HUPAMBYR4/UVJLupwC0gneaVV3Djw3ittzeO2Om51baOeK4zR9noCVZPh9Vz7T2lKVDhNK49yzYD&#10;RNtaCm03HmRnIwwDOr0dINgKhVzfmO8+CqoXS+pR8Kp0DEVDXhiTHqrGllswmp6CJChxpq3CQLcQ&#10;muzpLbNtnexbAx0rEn2ejNFPcTFbI0anrKqmv2osWC/2SLnl3TT0M0CsuAjl0gc+1qLgG5sLudd8&#10;WwcoaZbhBpY318JSNGpCmDJXs93okwYYTR00XcalYTLRe8X2DVyf/oCk12t7MPzh0kwoIQaGh68H&#10;xIvpZMVxml1XgRdpTCfuL0i1/pIMACXeajHK6pQJ1sUzWN2cZy8s77Z3lnXYW3jbo/T1mpZMay1A&#10;6WEDGqIskcFPl8cSlWTZ0XeoKyDkYngNz3GvmrYr+lqXMcHmE8aJVeibhCswsrlVhHPZtFcsSnsN&#10;adVw7BYYy+ziWba2KRXdyLPj6NvpoSp7Zk6NPTVSZoe6AXv6bH5ROgwLNsHzrUme4UZdBssSYChT&#10;LW3yXy1z0l9tCOb37Ei5yymdWVJqry8osQOEkj0KYTCses7bmpXEeae5V7MPwwY+3jZoLyzQUFe5&#10;baOfF1dlulmLjTxH6YK8cSVAriE3TVRS3xbEhuoEAv57lP7FL7256hN9Y8af4mSCJU+mnPzgaL1E&#10;AKDwqDRFfTYNbyyKro/ePOjmawgEciizYRTZ0x4gfHqI88MSkjQ6Agvg2irYr3iWgENCv2DcNTCu&#10;evREbG6Q8K4dXdKwtCZ45fAc5PXjqonxNF7anK551kl0VqYthFauVCYYaru7GwoKABzur7Y9bWV4&#10;zHxbSUw/XDLDeoroACjvcqjzEWjYGQz/0zVNtrk6wUom/8WK8aLVKO6S5nzbS2fu0+SbgSo7NlRt&#10;z0LlTo402GsrCSHWdNjBgRIeehLgk0LsjdfJmOxmm7VrGCQXKooB9WCkL6zswSsCPOWgHd6wE5AY&#10;KGEdbzWffddg9FvpwF14NoGMj6UL3FTezVB0vas+mziqCQWt1vCRPgpKqeRJIyivOFdDgvL4I+5r&#10;Nulu7H9eRZINcc+duZMwGLwUFEuJFf+VXg21QGVlCCinElmiwprs0cyxejFIfclnJaHDBoxAw4cb&#10;eY5bYSJbAKd9HTyXjnI7yLVuIVbVHIJGmEQdytcAA1IGX58sVwJO8aGutZVno0ReJxReINHFMxvS&#10;RKeSJOuFtrdwXRoeq1LyDE+rT58p3NKIQCvhx3BZku3orbATc+rtzcXN9uZIlb0wVGT7OjM4DjF3&#10;lh/Kc6/kAjgVnF8Gq7kLZTCFMvq2AsOQsWvGnub2Oy/EdQ8Qdy4nnNFbhgsJczSMuALA6yvQfIIU&#10;N5zlp+xqBIJQAyMeItxYVZ9t+zHA/d2FhFdZtr42g1g700YALPfJdOLswcJM9CSXUGa69cE2KwFv&#10;fbpdH1HVvIEDHYXuZyxvLiqwlxcD+M3p1oEB6MtStQBGbbJmPk61joKptrox2Z7AGb2+RG+DEsYu&#10;bbBH+wthsJmEeRnuHQXNNqxiv0pNuqFPNcuxGI86mtzEkHKh0jmI5jcEww9eftTwp3iR8UcBQLM8&#10;M/DqYgCaEJXJMVy+wMXnAgeWkSwAIIdt+hReOQyhQo7AMQA5GTkcD0phVKZs1kOEfYA7wKtJUfr6&#10;la4zQ8fmeuLkEfzLGpqoQuwgiovyLCNW1hdl9HbXqopsW1meY2urpbDFdGK6DRYrGTHJWmAMC/Fa&#10;RzDc99c227srGqw76UEr5kTVKEFXcaKtkXL3VdnRkUZ7emELMVyLnSCGfwTFewJUfxyU3tZVaAvr&#10;MmwAZenGE+kjEYOKPTl+V748sCYrTHO0bGs3HqAaJaic4RRsQ72SQXkoSSohSCaMBA8KPXcvVMAA&#10;NuoV1kbugWXdW1MWRioPL3qKoStL2or31Hf5GlFexVkuKYd0ATi6Hg3HaVhFY/kNeK0WJX54Vgo1&#10;NDzUjjH1AYL9GF8nwFCbTvyf/CAx2hS87CzrJ15biDdZzbVpLH0nDGRvu0YmyvFqsCqA6gDPSZ/Z&#10;Et1u5vqaFNOJznE9ukbF3KL0oqF6rbZdAMX59Qu0hRVQeUII5QxWEK5pzsAgz3JArxLzHDUpZ6Qy&#10;w+aU8YyqUgEdvOtIrb204P/X2Hu+Z3Fk3d4843E2JiMBQmQkIZQRKCGJJHIGk3NOBoMxNjY2YHDO&#10;cZyzySBysD0OM8+c81/td/123VtqZM+53g/7qu7q6r777q61au1doSfYS21ldnRqkR1Qi7uqYbA1&#10;Sa1V4DMKoA16JrWDH1IL2F2EofoxQkqDaLKskX5kETOz8Hh23E+DVND8qiE2T0Q8S4TH4iT7Jlfa&#10;/rZqqchhNk3nNIi4iF6XioiIrlfp/xCwhERn6x7n6d7niJhmeBcrDUB/m1cxwseOtA15WEQyRA1F&#10;mYii0OsEoCYQ2TC8u+1tGWafLKuyj5eW2uuLSm1H/WBrkUtWqTrO9OgqtZR8/q2puLctayhUnSyz&#10;5+RCHps2SnW3zp6fWmrbRMyLSoeIsAfIVdE96H+3qP41MGdB7xO3kNbTg5uMKhT4MYYwD+/VXSDN&#10;RvrZfqhT6mfUABbA7owV3K/8+3LbBA4zA6V0fcZceD0oeNBWtI6x+XINa1UviZuMwq9XmSARyIJx&#10;HtH1CpFANLgb3ei+IiBQrodBy1KvVmy6Ws6FVQNsmRh3uSrr0tKhtlhK4LHyYbZYamCuwNM6Ur7w&#10;cFX40ZKLegHPTR9jX2xosadai63q4W7OSLVi8qmqkOvkGz81vcqOC/gvzanzsfGHGE6rl/fEZEny&#10;liJfz76VCkUvg5h2RqkAMJKuJykLye751aPkpxZa06CHbYWAPK9MLWnxQ/LD+6gijLAt8l83C1Rr&#10;a0rkl6tl130vEmsvkMSEDAACEdIJAi1yGbmHD0ewpEkVjlVyZ0oJzCodJPLJ02/2VatJtwskga+H&#10;xKLLhQrE+SIIPbM6Xa9Vre2CKikDVcjl4+Uu1Q2xx+QOLSjP966/OaqwLUNFAFIss0v624LS/ra8&#10;LN+n865Xy7ZJ949CWaP7ZO28Kcw30G8SwGH0YLVU2Vi1skTxK0VMtNr4q41qyWaLIBfovy0qH+Rq&#10;ab5AvVyqYbmeEfszRvexmaN62yKVwdXYqPztDcN9DMQBPffDcmGeo1tRLtyq6gL9H6k0gbcMQtR/&#10;G6+0ZYR8Yt3XXLq4xg6y+VIkPp5Bz7NWIGB8Pj40KxixoMm88gJbW1+k/6eWu47YhdSN6shyKYE5&#10;IoM6PUvun+7IUlpRYgZqqcb2vd9qBzHK714PWq1uHGuLy4fa0rJC2z+l3F5ZOME+3TzT3ljRJPU4&#10;Su6mrtHv7zaWRkvvdIWU6FvLxtm7S2vs+Mwx9uz0EjvYVmlTpB6rBNQxAgULy/iwYt3nEr2zfZPH&#10;2IHWUe5WvDivyp5pK/evQM8pGpQWE5FLNWlk6mZsE2k2artK59L7Q68AsxTHEKiTzE7DiwVQgXCY&#10;3Cx3A2jFBWAHsaedPr+37AI8gASkpA76HBF466xyhT0ALj0qwqhIrrVogK0XkS4YLxeP0Z6DiAfI&#10;1dA5gwTsQUoH5BRGvkDOhLGBpN3vd0NxdGsQuzeqhaqTz9o4opdaOmZ+dXfZNLO0QA9nuC2rUCui&#10;FmNhJf3YhTZd0puWrEJMOkmVms9kvzSryMfrPyaWHi2ZX6bK0DRagJDfvkMv7fDMcXZS0v6lufX2&#10;4pwG+ZLlavWrbYdYa6r8rQZdj77JGWLaxbWjE+Mrny4wui2mSSKOk+9aLsm6RD7xXIGnVS++tUyt&#10;AaBThV8p331J+UhV+CECsIhEpAR4kdsEAqvVylSpwhHdrZOf3KaXO1O+I9NZZxb1FaH1U+VRBZUy&#10;mDU2T2VUSZDZ8qOYlcfQVh8KK2kFAeADEmGeJiLEJVgpOcvKMrubi+RmlErRlCodYzuaRsi3F5mW&#10;97VFVXkiLbX+8uMfU/klqqwLBNpZepmtalnGD7hfradcCSmKKUh2uUplAyXviJ7rPoiy1+g3611h&#10;yIWQAuILRhDKHLXuC+RSLFXe3DH9pDJ62WQ9g6kCEf34a8cNtu1yy3bqnexvKrZDcoUONZfYbvn5&#10;6+STLywbJNnN4BJcFvmKuEAO/H4iLykFkcdSgXqJbLHHSejfxk2U6yECbRR5TlTebJHaWhHMHrmK&#10;z06psiN6/0fk3u1SAzBfxApR8OzoPalHWendMz9guZ7dWpWZo2c/TVJ+Xd1oNRjVdnR2jX20vNFu&#10;PbHEvlrXasfnVUqOD3F3cEz/e9VQ9PDxD2+taLXNNXnWlP83Af1/dF/3i7AGiZhZjo2gGYNcVC+l&#10;IKbreT8mQlmjZ7W3tUjuxQjd3xB7oq3ENjaO0P/VdUR8dPOhAptUX5qlVgjmcu90nVUM7q06PkhK&#10;AJegZ1LOIjW6MImx0LXpfroMYCcS6NLNJnDjx1PGV7nKEUBYark5hsJ4RP78Q1JLEG0P/e+e7m4y&#10;sWkoRCIFMeDRewV62SN/t7yH/279H74vZ+SlFOs2Xyw+X7KM1EewaXuSQNA4vKekV09nO5ZO4sXP&#10;GauWSy1QbcEjau0edvm7WOfsbxhmb80qsfeXVtts5sL3EgurQjSN7ieQDrX1TCRQJXhhUqW9rdb+&#10;3eXNtk/g2FA7SrI2zwNkFQyu0DXpQpure5irSrtJPt8WtU4rawvUAvfUS5af2vc+VfahPmCnViRF&#10;DKFG9zF+mAhLMrC5qLf3vzPDDCIhuszcfLqgPBKt+2KYLC36TIGlTf9nllrNmcxkU8XerJaXYbyL&#10;1LK1ivwYp16ll4krhLTzPmwB3z8GCvAF1skiO+ILROzXiDj2Ehdh4NDEIgGsyPbKZdpVL5eEkYfV&#10;jD6UehLgZxX1Eij5mIlUgyR0uBaTtc2Mvhb9Lwb9lPmy5wKiyKZG99IkJUXAplEqgi6dmSIA+udX&#10;iJw3iTTX6f6X6b3MVeVtlvydrP9G371PGx0/zHbVDbcndF/c2zNSXptEdAtFXvjCuBf430Ts6aqE&#10;LBlezOQnVupdXDZYBInPzXTVh/XMqQ89RRZq7XVfVMTZ7nYU2h5d/5happMzauyoXLvt2p8hchov&#10;RUEXMr0TrCMA4Bep/Lj8e0Qk99kinb+tcbRckUr/0MgrC2rs7aUT7E354genjNE9qM4wLXnAg1J8&#10;fW1dfYFPr12vBqDikXusuv99atUf8IAW6ojg7zg1aqWqP+VSFrgwk0ejYETWIsMdk4vl7w9SXc7z&#10;eA5rCtQR+6KhwFCHAvk4/U+WjMc9pifDPyUP6HXMFaHqVwVl9PwYWBVzGwBwyHgf4UdrLnPgi4xY&#10;5i0FCbXfoRIS8KMcrT+BP8ZHMNhpYvFg70lhJWy6BzlGa58vwOc/fI9AfjfQ+z30d7e+D95rfWTd&#10;GACzVBUGabyiWhWmergqMX30/VW5GA8suQur6wEi++ifLs6716oH3e9DTbdOKLSXZ5bZm9PlIy2v&#10;tpY+91pxj797v22DSGO+XIYtTSN9Rt1zrdV2WKB4clKJraQ7TTKKB8i01ukilm1Tylz+H5o+1naJ&#10;TNYBEsnf6ZKqZf3utRF97rMy/dG2Map4aoUIWo3qJx8GyaUWqkJAHzcMd0UvTvfNklJE7IsE/FEq&#10;46vwqLJNEHNPEnHg7y+uGuaTchZKui5V+pjAMV8qYzr+pUisTOdDHCNVYegK8VFrknS+mIckP90p&#10;zZCIFAa9BatFXDvqGSZcJJMfL8nL8libBLilFfnyU/voNyWXKwe4JAeQbQJuqwDjPjtBTD03BrM0&#10;ChTIZwJ9uBXjZfjYLWpVWTKLuMI0tei0TovUsq1ilR69v+36za36bcYvzBOhN+hdTdMznKXfWaT9&#10;5SLwjbWFAuIoWyOXZF6xnofUzbi8B5xcmP1G95EPEqLllyRv0e9OhZB0X4wDZ4INrhKBRgBRI4Jk&#10;1WXcNfxhBg/NESjX6HdwL1YJUDOkTOp4pqpDBCn5chPKZIlcyloBtTr/AZ9n8ZiIi25TZp0dmKzW&#10;uEUuQ/NIuRj9rUGKqLLX36xpSHcPKq9X67y0PM+7fRtEkJBQnUhpHKM45cIRIEbF1KpRqJRChUDL&#10;+nZPH1nR820V8Ter8WAIc6POozUv6kMwFD/+EY+Upy639EwwBjWxFBkpvRo+nThn7LNUGYFAB76A&#10;CpAd7GrNsULt43MzwClF7O/3CVeeAn7ld0zEypEA57t/TjmRA+ogynMcF8ElPq1+Ts53BX5K77M+&#10;Dwn4MwV8oteL1YouFJMvltSezeivUWrdJd1oAYh0E2Fmierhve/VH7pPDKiXVtpPrdpQe31Oqb03&#10;v8TeWDDGZsjfKBbrVuk8+q/nV+bZZkndXQ2jbX9rhW2qGSE/Vi24gAt74itxD7smVdhTrSX23KQi&#10;e7pZLRLrAOiFM1GD1XN9jf/e8gELe9sU3SfDHYf1+JseIl0pOiZA0hoTUa8QQJhJVyMlUaOWZazu&#10;fzTg7fOgMdCEATBNIxhyyygpgbBEYB+tFk2t2vziPBEaq8+KuR30yXcjaMLL8DnovdNADqQ/wy0Z&#10;+cg4/iUikRWVtOwjbT3Re7kk62XLRV7z5Jq0ScW0qaK3CQDT9Gzoflwqv3uegDhdv0trTw9BDUoC&#10;oNPSCGC1Agmk20A8gUEdqrBM2GEizTSpG+Z18w3BhSX53muwadxw7xrcKgJgNuU8+aatUgaM4Jsk&#10;2c+IxRlFkv9SKa2SyfVDHhGAWaH44dSioWbymSdPTIG+dj1LGW4NgTwIiNaaICf3lu5P96R7p3uO&#10;Ycx0Q46TWhkvQpkgNVYjoJbmqcXVMwVcvD8m5hAHmaXn0ShCIApNzAT/Hrdyschxvp7NDD0biL5a&#10;16walAYdoUBmiWAmq17WqwWcUCAZPqS/8Wm0SSP7y33o4YHCpsEP2kIpAYgZX9inI+u/jaEREKmx&#10;0CjynfvhGMAG6N5VJ9ABvARS1R9Jd5/urDrBeARSRjOmAF8y8hjuPEbPMSY1Af5oybkWXXXI+zTS&#10;MV27s9sufXTGV7rOGedAFhEbGPSIfHWBeJBa9QKBfJD8d8CefPoHfTv8+QB+gL8D+FOLB0r25Pvq&#10;I7OK+UgDn4caaNPlu7SOYBZamvhRKlk1Kv8+ge0+gZAusEdt+th+tqt1iL06b6y9M6fYPlszQS3c&#10;MBvzcDf/Ck+sTLtE/jeftd7ZUmaPVQ0Xw/ZzCUWketF4VVTJ603jhtlGgWCNfN81UgML9aJahvew&#10;Ub26WYVYulgsXD5Y7FxS6MGcEY/eIxbUH4dFeZh6QDBoYfe/+8ND/rA6MGvvIdFZEjxJdV78w94q&#10;0HICJFaanSmbodZqvpTPZAGpUn51iVTCaLXsTJ0cJaPrJk1Q4beYIJPK0OeLxIVAZwHEEl1LLdcU&#10;eiLkvhCdXqLWF1cKSb6kYrDcq4E+RmBVjfblMzNcdLyeSSUVU5UGqU18ge8PVulexot0G1XxAX+D&#10;WntafLb5QCi/N1UqZx5DjCVfV1UOFuEM13McZssrhricBlhMYKpk1p1Sn8Ks83F78OkZVUcLT7CK&#10;yt/ZguHS6F2pfAqKCsQyVACuFPcBIfANReQ+6/QxcYRBWAQHK3G3dH3+zzhGOOoYU1An6Dixgwa1&#10;zJMF1JmVI3S9HlYqVVchSc7gKKYv1+p/j9P9Q/gQDQRSJxLj/Op+Pa3kUT2v/j29lUYZzSweZHNE&#10;6Esrh9pyPYO5IremwQ/YFHqG9Dt0UdboehO13yLCw80iSIqbxdBcZk4SB2DNALrOAGQAM1IsTYR5&#10;xLcBL9vUDUbkMUOST8cFKRBZx4cH/FwD45yY7ERaIjLyvnxdb6hacCxcAggD6wwKEqy7L9fSJ+sK&#10;/HwBPU9Az1Orj4XUB/h9Zd1YYnqawD5FQG+Wv8KHGCaNEhnIpukYn4ViLfYqvYCi/HsFgPtljHTr&#10;bg3FvWzdxMF2bHa5fbRkvL05t9ienTbCmuRjlfS4VxUJPz9PxCIWlr88WyRTyxzwPmJ+PWS6hJbW&#10;qIUcP9onRDCoZnJRnjGLqVqtQokqQbFeBJIJ2cVcd8A8Wg9wJAyqB8gCmyy0yVxoWNpZsifn9NBD&#10;fUQPGVZ9WFIKMlAlGaSKKqmPj9wyUlJZMncO0Xe1CoslOZngM6WEUW8P6f7vl5x70IliDNIPf4oh&#10;kPwe96CXWiJSAhR0ETYRjR9Ki0dvQJqUMVWEskBqihWBV0sJsNY8LsFstXJEyQHqXLVe06Wy6gQo&#10;BhHRmqQBMsQkBDAmEwnYxDVadX0AC+hZ8AJXgKGdDHmdoefGeAHiNQtk8+TKTNX/rNe7Q1Yj2+l7&#10;h7Rp4arlqrDYJr0VPj1X5FisFOOZA/wKGd8GqM7Dv0X6C/w6l+Ghs2pGy53r79J9TG6cAN1qXJt5&#10;/e7GsfCGlBHr/E3QNkFAYjq4YRW6H6L5LI8GwU0RcU0upguNeRBSE/pv1cxGlNWLqKdIndHDUS4i&#10;5Pr+fUNds0n1lpa+jmChnt0Mnrn+P0OTF5cPUr3q512ujHeo17OcNupRWzG+wNbUM29hkE1V3QP4&#10;vK9S3Q9DXFnW3Vtppd5Sy2i5A6j04Qf4A/QYwOfZlaiBoZFx8CuP2XeUS8CHOFI5RuixmhHAZyAP&#10;1+A3fTVrGeAOY+Yf/fyMxWciDvcX7gMyPx8fXxatPVI/gN/Z6ueAz0T+OkmlcXphLK7I5P+6QgJN&#10;klE5MmBwSpkvAXWfM5iPAZYsY9TevjnltnP8UMnzInt3GZH70bZ9wmBrVCUY8uD/6Abv97Jlegh8&#10;tIN12dy/00MGHCzAQOSUl18kN2J4j3v0QMSWegB8WRcgD+KP8ye73+tDGIeL8XywhPIKdH1+AxDS&#10;AheJHBhW6ktDiaDcjyKlj1P5qJUJ8v1YKpvxBxt17zsmFkmiD7RFAv0sAmECDEQ0Sy31TMnnNkn/&#10;8WqZiAzD5EwsKdL/4FNilXpW+HSA31tFtUQ+31zH8X0bh/a1NhHr/DL521IEMwTSFo+dMCuSEZMi&#10;RZEthEu0ljH4dHGVCTQeJyG6z5gGyd+5Y9LqQgQCmwQepDIuQavcMsYKtKoFhRymQqC6NgHMJgGm&#10;SqDy5awIPul50/qWCcA+YUbP2IOVem4QTrl+F5nKAiMA36cW99N90aNAGb1H79HQdar0/xgsUiGC&#10;p6cEIwgGsTIIiunM1QV9/Tyi0QS/GFlYOVi/zVBpkQXXYXUf4hsE1XBJ2vTsiRXQldlKvEApiqpK&#10;jUCxXLtKEVS9ytcXPqTzHvbxHlNG0vMzRGRIYLS/r504Z+xAn0JNRJ6+eHo4+OjHmprBtrG5ROQi&#10;cpeSZQwBzwKlw/BcIujegCD3lWIMryWwFpbWLxCYlTIb0YfYKvUGSnK/WA0c3X0AH9eBSUFuNBwy&#10;Iv8cowELBQAxkKbVneSzS8qH787EHw8OOtCTb99huga9ARyn7EAsB/y7ZX6mxW90kPcVC/dVJVPr&#10;PkzsOZT+81QZAT/dYbTeI8RQzjZqsWvpbmkdbYfnVtkKPdBlqmRHZpXZB8vpRx1vi0Y8asMf+pv1&#10;pUvhUclv3VhxT1UyHpjOZ9HLUXpYw3r8Xf45kc3cA5CkZrBCGtxA36dkjP5QgR4Wf9IZkpfBuXpJ&#10;Q/VwR/S935ib7tNK9RLHCdgslzWydwqYeP/po/hJsGx3VRqpkBF5kt4MUR4u1VHosQRWzmVCC5+r&#10;mj50gM0aPtBmqNwkVRykMSMcAQUtPsMquZ+hekGjdT/MPUeNwNpUdIawMl2XwR7M4EsjA3vJH2Y8&#10;tQAkBcE908q6T5ibIurlBX5G6hGomixQ87nuebq3uZiAT1cU8YBmulUF/gbdHwNp8IMhBboFvcIr&#10;RT4jz2mlqwQwn3gDsD0oqudJy+StPWMF1DJDwiIAJwgZpEAFx0IN4DaxVDYtFkqBkXjjRBgQeL22&#10;uRf38yX7nTDye7gU578h/Rk7UqNr8IHRJv2HVqkGvkq8qFSukNQQoyvbpMSahkkVyt2boPKVvF/d&#10;K11rE/V/6Vqj14mg4+yxhTZDbmo9967nOk7/r0mqoVVKiiBvo+6lbXgfWyL3a8FYiFTl9KxHylcG&#10;eD4QR/8FMKYuOCa1cL96T/p/pXo3rLJEowGIcQEwthlCyzb1kpT95PvTEBEkpM4lgCdywDXIAV/X&#10;5bdp5QE85kCmBQf0OeAj65OkT338If+9C1DmykTXposQfx/rCvxO8OeA36AKXi+Q1wkMdUOpSPRV&#10;So7h2+sBpg9qCIB977Pej3azgQJsq1rEza1F9uqKRtuh1n3u8J42Qw9404RhdkIK4D3lz1WrNvTB&#10;v0mapLXgWD+tjFYchtMDG6J8gMhMpoKej9jAR+SfPHS//BJJFoIXegAFegEE75hU4KOQ1DoRWWf2&#10;0VhJvPEiJubNl/a/12rl/9LSNChvevkwgaGvy3Na/kJZAamYkpa0cZT8PklV/Eq++svY86F6GQUi&#10;qCGyqsL+apF66X9Lbg4fYJNKBvmCCAQGUTxDdF8An1aB9ebSMkrpGEABPLWoAFV8pmLGy6c1oHKg&#10;mLgvl4eqUMyhJqXyASwW8QCwM8oG2TxVVuYXsCTYiopC99kXlg4SGSXJP0FAotVn4BNf7GUwEmRQ&#10;qzwPvCll0BJz+AE8PjwV21fR0btgqCn3wTMdpftjm8pEGsNSWS7d5axaflQTE1aosES+S0QeKBt+&#10;l3sAlNwTYwAYTlqBMhIR0h3qfr7qFe4McQwmlCD9J+p+JytdMKbQB+wskFsEgTEmABXFZCFAT6CZ&#10;bripAjm/VavrM0GKaatphhstLUE3KQwps3K5aExsYYw/I/zaVCenSB3QpYuyHKM6jStVQ5xiaHcp&#10;jJ5SXfe5OiJewSrDU6W2GkUauC28S5fnPCO9x6EsxOGW89X1PJ0oBgB+wJ7iAn5M53hrrzqSQE9/&#10;f3qOHPPPx8ui5R4odYulFv8++e335ob/duZnXYE0Ii+VddDrWH6uLMb57usLWxBAtypV7EpV9IpB&#10;jO3WwyzMFyv3s2L5HKNlI8TY/R+6Rw/q7z6eendblZ1YUmevL6qyNxeU21MtI2yhZOi0wkdtS/1I&#10;Ozmvwt5dXGXHZ1f6V3CK9EeGdKe7rZe37EN63pv+IK3www9antipn26or26GgQbc5DCVK5YvWqaH&#10;79M81RKxyMBIKQWYly/g0IK1lQ21NgFj4gh8QqLfaYINY/tpgXAXPCgiG6iHNlL/pUwKh2mkJXq5&#10;Qx7+Hyvsfo8N1fWQUDGPGWmXHiBRU7XsSker8vNxDncxRCA+y4lJG6poAB/25yXzEiEBgkPFAggg&#10;p692KPcCo+teiE0wsgvlQEWCMDgv+YspfkKFJPDm3WgCwAKBnVGUKwT8xWoZCQayGgwgo2uN8QYs&#10;+81iIN6fjPxGNUgBMXEGEAKGCDbRd8yHRnw2IYSgSugVkHsTKVGxU2VNLRHbGC0/LR+r9jAhpEzy&#10;m778KSXMduQLwanrEfJCHaUBTw/76r91UpUsHkEPRZlAN173RS9As97ZFCkYovezS+VaFamcGhMi&#10;+IyVIKaDq1At4qjTb6FwIDLWEaAbkbgD/ebcV4xZ593zCXZ+n3546ge9ASivNHtSQB89QKpALl1F&#10;gS1lfYi64a76KFMpABP0XTmB2Zip16VayoNhxriiPCMfmttDDViPpEB5TpC8S3jdbwoE8rzj+ek9&#10;S53SvcxzRxmkgT4p0u9+vAM9+ewB2mT472oYu//d++oH5hTBQClqDCWQzpUR/MtdI/K4BsTRX3ij&#10;9e+WRoWpUuhBFAh8Ax661/If+Jv1+Vs3K7ivm80pH2j7F4y3N9dNtvdXNNjbAvW7SyoF7rH2xoIy&#10;e7J5pC0rHWDr1Cq9MG+8vbWkwj5YUmqfrKix15fW2kz5bCMf6Obzp5HbHoB45B7/pt5AB7xkiG4m&#10;D/ZSZcOvh11pQRiqO0lSl1F241SBqaBETFk+mu+6jUedqBxzDOok0dOa7b1dogEogiTIHYYtpqGL&#10;SvW7PhFCD6Ogh4At80AJwJcCQaEMUwUaqRePEiDIkvegHrCYkgfJuYXIMZ0DePnKEPKuUNeDgSEN&#10;ykAk8dLySUUWA6QSCph5pfNYPQa3oKKAZaWRkCIBkQeVgMrAYCNaDuYTYPRJMyZ/nmQ/A44mSebW&#10;MxBmCLEESXMBkFaVCStJuqtyy8p1/bTaDP6oKh6tjoyWplTkVCMgsR4cxODKRM8/QI5L5d2XSFqB&#10;BbXAVNq4NjEBZDzzxf2LO1I5TGmmDxsFkQJgEAQtr2S6SIo1H2b7Gv89vTtyfMHDxihRgpfMiaBf&#10;vUH7zIkgFsOn3Up1L0V6tvjhxE8AOqqBXiG2k3+O+qB+6L3JVUzuF8FXFJgaBYGeLkncMdRWeX5v&#10;/SaLphDoG2KPTxtr6+uHq76nyTmsnlSrOjZTz3qTCGG1yozX/Rb3/ruue5+eC5F6wA/oaRAg0nhu&#10;qYvOSV6W5sEnovfxAWrY3PSeI+AH6Kk/gD5keqcJl16PVBepzzKIwMHMMYggV9c8j2Oqj9TdQrX6&#10;Xjdxl3OEAAF0myQW5hPZk4Y/amuai+ylLbPtlfVT7fVVE+2D1fX22boGXyzz8w3j/eu2Ly0stRdm&#10;jrEjM8fawdYSW12WZ0tL+tmTbWX2zqoG+2R1tX3qa+zV2sfLx9o7j1XY0UWNNmlIvo3q0cMKHmHC&#10;gtiol5hIMnOEKiOBEGZ/TZCcZmbZqroi29Q4xlbWSPaJbScNozVT5VHlJOrKMs3MM8eHpCWhNaDS&#10;psgpSyLRyosx9Tv5j0pVPALw9af54q/YzqOcejh5EAMvBrDqYQwVMQ3thZxVBRvCzDi6uLrrBT9s&#10;/R5UeV4I9+5BFJRJYnKYnf2Byud6kIy/IJUv0Lm+Dhtk4YSQAjOjVanKpKwqClhrHvLADUjjDDzg&#10;pRbNu8Nc9QjIekdEuZH1RP9rVZm9RRSgSlSJRkAoVByl/tJ1L0NkPr0zV+mGq7Iy59uJRaCtEnG2&#10;qqVmIUxaRWINEARlI47iy3jnwO+DWHR/VHAGnBTqGdKi8cwJqkLauDTI1lThqdipBSSGwaIv43TP&#10;DUN7u/E9wiZaWLlpPglJ/5tvIA7XtVkmnGfBeBAChawxgI88XP8JkgTAEAr3jASHgEiTegF88tHp&#10;wZC6oLWfWpIvt0dkxPX1DstE2LhBBPwOzKr0z3o/0TrKVo0bInnPxzP023ovDXpH6xpL3eUixkMA&#10;uoNAHeQJ7PxHhlOzbgIj6giesoCJ33OHqfXXs0kTZ5ILgNFA0YJ7IxX1M+eXR30F7Nn8PC8vMsiA&#10;Plp33j11EteD4CtDeul25r2TP1hlun26rdW+3D7ZF+X/mBVMBPSv1jXKlK6vty9kn6+fYHxx5+j0&#10;IttelWdbqgpt+/hRtrN+lG2vH2rPza2wt1Y3qrWvsVdmjbZ3l1b7eV+vrbQPlo61nbUDrWWAHgws&#10;rIfk8lIVgdFPfE2lakBv+VViZj2s8Xp4jaros0cNtDlFg3354PEFIieljBSj54HBN/jnBCKr9ML5&#10;Si6rz7C2Pcw2UJU/XyDIE5jzmBIJywmEREYLVYEHivlwLziWh8vhko0Xwr096oqDue2T5NrQUg0F&#10;TCKOPEzXzYcwZBAM52GoAYCOD+UEod+EYWOUVvqGH8yfpB+AGS03oUhuQmJ9VXS1TuNU0X38ulo8&#10;Jrz4Wu6qsKMkjVlIgTnszEZjmuUIEWd0CREodbCq1RvO9fgtGa4LkpAUonKJr8rG/4RwmFaL20Rg&#10;j8pLixndoh4w4j/6/0zEBWmxkgzLSlOG34ruJIi2QGX4WvEoFIaMLliInffNOIAKgZGlrnxlGD0L&#10;lMfwngBdFVP3BaBRLIyUJGhLEHKszqHl5r4AD/+TZwZZkk9LjxHcZZGNYtW1IroKZQw9Z8QiC61O&#10;UL0aJYIu0m/zvxnhOWNsnj09d5xc03J7e1m9PTOzTKpK7ko+qyj11DPBTSJgq/+s3/MIPqZni6Wx&#10;HLhWj3rPFN2KLH7RIBdtrOr5KN0v74d7hgx5DzxHYiV8pIWBOt7SewtOi86gG/xw+t6zQE/Avxv8&#10;NC4YMj6BnncB2dMlSe/ZZLmFU0qlYkSy1COCjozF6faFQP7Nxon25do6X7Lo20119u3WRvt+Z4t9&#10;u73FP3v1/eYp9vnqZntldpU90zzanmkptcOTyuzI9LH2qsD+3poJ9v6qCfbynLH24vRSuQM1/tWS&#10;z9T6vzyn2BYNe8Aa6Q8X+0wawyebGRY8WH5rodtsRtBJXs0ZNcAeqxxpK3wMfz+boMpYoQc0pjeR&#10;1V7OppWSrql/WH41L4BeANmg7g9JTj9sAwRe4gZJ3gP6NCeaVpBKS0XF16aiElhk5tIg3BA9LHot&#10;fBKMKuhEkQtdm6PF7vj0PFwADfD7YdruD6HofJREmnOdSGGgrodPT5CGeAaAp582LYkkcAIknTtM&#10;/200wFc+gKwQqIlP4FtOl/JhliDLbRGMGiF5OUqVj6CjxxP0Ow5gj5rj2+v5qMXDr8ZN8MCRgDdC&#10;lZLKRiswVOUjOMd9DFNeSP+sb480ZTpo+Ijpf0AaSVE5YUgtILNpcVMrn54hzwf1E5Fr7oV7YiYe&#10;S0En8Itk9Pv+7QGegX6TFpsRl3QRsgBrqcpBGLT8kHp0zYYBfP/8F7+h/0prTy8EACUYyPgKKn6z&#10;XM1FY/p7702Drj9G94VbRHdgi1r7RdUFLuWfn1Ftr82rtbdWNfkUcRZhZVLU6D7d/X9DdjHtNYgH&#10;V8YDu3rGxDFYlwAVykAiPkgKwfE/UaKcD/BpmFBiEZH3PJ5ZDvgJ1IA7EUBX0GP9lEdvWT8RuitX&#10;Bz7PnTqdFCUfhaXeMM6CMRCsqMTwcwe+jnf7fmuLfb2p0T6RNP9q00T7ejPfdJtkP2ybbKd3TrMf&#10;Zd9IFXyyke98TbCXFoy1lxdU2Et8zmpxrZRAvX28ps4+WjnBXp1XZs9OHmWv6PhHKssqu6/K52c8&#10;f7NaznF6UY2F/WylpPz6+mG2ecJg2zJhmG2pHWqbagpto1h5k17QGhmz6xgrz2AQvmHGEFJaJlpg&#10;8uiiYjYU/hwfVxguchikh4gfTb8/REDgBak9WA8Yv5xgFn4pK9IyQIOg49AeqZI78PWi6HpjqSi+&#10;n8aIvfyHpQ70QPtIUvV7OHVP9tGD762X1PvhB6zvQ8j6JO8B/gCRBLKe3xuuylCsylg+uK+3fFSW&#10;9KJl+s1C3TfxAHz+4SJFPm/FHP/Jo+iXFujV8lOZkMtDVGH5br9XGECvyk9gkZVs+AR1nZ4r910r&#10;P7pCchrA+SKXalFRGbQykBHqg4oM+aRBKSJPAJjXS0TEenRpIUnvTuUedZ4HPlWW58wno+irbx4u&#10;RTSKdyTFJiDRinJvxGlSxXvQ3YlyAZkKWD9S/juLcOjeeIf46mNRBP3u1/1395F/BOzoVqb/n54R&#10;AOVqRtccrnvg+jGsFdKDANO3/1KLj2qBjFjFeaxIvEwKafLw3j5haH5ZvtxF/abOYcWkVhEqk3TW&#10;1Y2wjbUjbfeEEjsxu86OzqmxjY2jfOwEy1KPAbT6LXz06MIL889q6fdRSRxjCDd5xKA6uv90jOc2&#10;VI0SAEfZeYxFNoo6qeu6Su1o8QG9TO5pf9Sj9qlX2TSAD+gT8O/zxi2N6kPZ8r4gc0bZ3idFfL9I&#10;LA02owsXF7vbt9sE/C0T7ZutzfaFwP2lSOCbLc0iAaXK+257q9s3IogvZZ8I5B+vnmCfyhVg4Y1v&#10;trTaFxsmyk3g6zfVdqxtjL2yqMq+FFl8yievV1TaiVkltk0Pf5pa6uZClizOtyVq9dfrAbPWHp+y&#10;2t1abDtbRtreaWNs3/Qq/7jFNFWuFlWsmWMHSiWIPIb38QE/NbQOzrQEnHjwvHxkDEysyqxKOqov&#10;Mjp1UXk/tNh6VC9elghjYE+RQLBtMnwsQIH85mXhLw/Wg06+lZhXwMa8O4QXQrwgs9+Rr2vhBgB+&#10;l105oLlsVsXF34egUBnYYIhH12LlVloQBtBgfO4KwAJAiIWKkAKUKIykYnBfCnUNYhT44sOdAIkQ&#10;J1Cnrh5aAIgvARiLyoF8R/6jAjBaeydBXBcZv+P3qOuiHPjYJmMRWqXOZhQPspnFA30kYZMP22UA&#10;j9wukQ0+MO+DD1Z4iywwEsQcP2KAWmeBVceRwLT0rC3P6sR8/KNBpNUioLaM6OOqi2HaDJZhyil+&#10;KWSK+sJcSekYoHPg6X/w/l36i3AZZVmcd7+PEuTjKYvKRFIDHrSKPgwYYuZjX5+VynTuDbVDbM9E&#10;FlQda1vGF9mCkgKbNEzqhJ4t3SMkRivvi2FABCJQj5UoP6kl5LXuK/esIXLet7977bt7ovfBIClc&#10;EVdBMlpffH7vjvMWOwX28PN5txHd96i8+/R066E+qROqe+4KBClAHJ1+frxrlFpScsRrRAyU07W6&#10;8Yne73ZMyX10b6pvf7+dr9byvfBm+feNAvgE9/8xBuh8urZB+U32jY6jDij35YYWe2/peHtnsWz5&#10;ePtE5329pUnHW+wfav3fWD7BDs0o98Ue5hT1tZmSUvPFqgtL+tuKysG+eswSulWYTlrUzxeYmDdm&#10;oK2uL7a1jUXmn+2S/G9moJH8fMZ80w9MxUHmVg7iS7DMKyBeQFAOAPXw2Xh8GLJIRDCqpySnCINv&#10;vxOhxi8mOo/BgoOV8tL8E1HaBhSAoVBlAbMzLqaXka/KCMizoE+9EwA/FzfAtM9CComNc4DlBef2&#10;Cx6l6zCxtYNTlSf6Y3npqTy9IVg67y7T/WCUpUXh5SagJ4CHVE8G+LmvVCkwyntEOVMm7gfj9wE/&#10;PR18M67Wx3v0dVeIPvXJRQNtkkigubjAavRu/LNiIglvJbm+fr9QFTJmn5EXxEScY5gAQ09B48gB&#10;xnJiTVI6rPTLMGnkqrskAlyKJxC3oCLnwKTfIKUM25h3kYoAOLdYrRzqYvpogb8i35oGyZ1SA1Ap&#10;d4kFWBjKO6+kn+pkoS/mgi2WKzqVHgp6h9QIoNL8+n4fySDXALT3BulZd5jqDURPOYDP/x2h/0gP&#10;A12LuKg+UEpKqEitLwFXj8Pk3nm8z+w75f3wnuI44Kcx6owDJBcAYgD83oukZ53qkEzX9joli16A&#10;bt89PsOwb3e32Xe7pvuH9b5D3gv8X0vuf711sn2+caJa70Zv2b/hc76bJwvscgd2tslNaPHW/3Na&#10;/ZUN9saCant1LtH8KvtwRa2f9w8d/2hdnb0r6f+y8p+ZVWbbJLGWjx1ki0ryfYjsErXwi8qGiIX5&#10;UKNaeOWtqR9h2yaPscVj823mCMb697H5av1nlQzwCRcQAH3XDOKgf7dZ0pPRWgTmCK7wtRVGirG0&#10;E34pAcQGqY1WXZ+Ibrlaf1qmkVIMPjxTL3eot5opkFTC12T18vHThuoBAgxciSCBRARqjQG8B/8S&#10;E+cJpAMefSSZWuuBvi/gigTyPc2BX8YLJBbh5/oLTS8RkANABh8hv1OXkCqUlAHDj4fJAHGqJNxb&#10;ArLLeFocVTSGNHtPA/fLbwJkGTGJ5JqkFiZVMn6LrkhiE1wLQuQ6kJaOy3CZvOLrmI8/oLXrmYZx&#10;dwbokv+Le8JnxekhCXKhgifiQf3gvvC/dFy/zSCtkcpD2rsbpt8DVCyHzRgQ1BDgSyDXs3DSSAQS&#10;1yYQyf9GyaCChorMmXQzc0ye6lRvmzREwCOOIwCyTj7gp99+gVzMhdVDrW20iKcwDV/HZ/cht7p/&#10;l+wO5tQo8Fsdq+T4f8LYTmrEiVd5TkT6P6ibEj0Pb6DUYBGjwqJbEKXg9+/PPRE2jQDRfsaAsCQ3&#10;1+K/pnhAemcOfgKBbrgHyQ0gpQ4RH4AMmKyT8pOLgHX7du8sw75/Yo6dOjBPJDDTvtsj2z3Tv6r5&#10;5VYIYKp9pZSvcH65hf1p9rnA//nmSfbFlhb7YrPAv7FZpnR9q30uUvByO0QkO2fYFyKPL7Yqf3Oz&#10;fby+wd5f02gvLxnv3w4/NJOv15bYpno+yDnUllcMs9VMK20ZZU/Nr7BD8ypt4/ghtqw83zZOHGm7&#10;5AYsqxlhc8awAgyLZbCARBqnTv/wfMk69z3VKvFRDBZ8qPSJIo/YOEl8PmFEX3K9z1CjO1B+OC9W&#10;hqyk14GlsQkkEmFn6GmtCIRBMUTKqVQAY4ADByA/nLMEbACel7MB5OdA78AX4HARAGEn+PUiBYQB&#10;yh8g2T8w9+Vb/G0+yUzwDsmMavFlmHWfgInWJFrotJxTau0D+FQc4hauGHQclRIElWZwQRpcI/nz&#10;XAcg+iAmKi4VL7fNtV1e6v9BbAWoGD+u39NzRU76CjP6HcZrMEKRbjUmRFUM7usr8wKGRCIiHv/v&#10;iYD47dRrkNSRf/0FYANyEQefKGfAFVKeyu+yVcYAMO9NyZEecR0fo677cJLKAamI4eVq6acX8R3B&#10;flbNSFS9c/fPnfjZFih1r4yDoNuLJc7oQmV8C8OR6TIugtwgVAGR/54keHpuMY4eA/zR+hNEZSSh&#10;9z5omy/oEoRkOHepnskolaXOeexC94uS4L+5otBvQZ6oF+9tUXkHv/4Tv0NXHuDOKs6+Ar+nD6XJ&#10;OJBBH4E+2b3W68F7rNdD91hv7Xf78ckFdubQEvt231w7dXChnT6wwH58Yr59v1f7SrEftH3mwEIn&#10;hh/2zfPj2Gmd+4MTBqYyBxfYqf0LdI2FduZJldf+D/vn+bW+3T3Lftij7V1z7fs9c+zbx2fZx3ID&#10;Pt0x2T4QYbyxqsleWtpoJx+baCeXT7TX1060N+QuvCkl8crKJjvQVuFDVhcW5dl8SbRFpYPScmBj&#10;C23OaNaD729tw7E8mzw03yYOkSSV9K8lAi0Q1cim6Fibzp1ZnGdTRRQtkqb1hf3cl/OouMDOIhTV&#10;BX2scdRAH8hRr3IY0gwAEqGl2w/fmsE+BT26qwKQ4h/TYhKw0wtSxeXDDZRzcAW4SVVRQup7lFcv&#10;3lt2KjVz/XWvRItrBBoGLjF8lE9deQRdFQI5C/C95dE1vKWT0RrzhV4fGUkF5XdUQQE/3ZuJbMjj&#10;twEP95f8egw5z30H8AEPlRtFMUAVCsIYJALjXAA6SpWaD3WiliAcVBKRb/x4pvkyealcvj33y+xI&#10;Wqvoc6bLFfXkkhSTogL4ASTuA+D70FadT3QfcuF5JqDpvlTW/5taPyxUFC2xqwClI3ulEYKsqEPA&#10;jj794t73+hyLNLZd96RzEohTy83wbWITBCabigf7uBHGWADKQd3/7u8Mg/B8CS3dT2fLn4gB4z+k&#10;+AkKKMVwfGi33hO9MkU8L+UD6HAdvMdA50HwDJLygKUUCD0jEAEEwX/jnfwV8N0EelbZAezs9wb0&#10;AnvWuv24PwH2/NOL7Tu1/J9J3n+rVh/7Zo9cAKXf75vtoP9WqROCwA0B+DZkwLfun5xvZw8utu/3&#10;L7Tzh5fJltq5Z5b4dc+LWM4fWqrjS0UIi+3cocXG70IYPzyRrv+tyOCb3br+43Psq11t9tXu6fa1&#10;fv+LndNFEFPs3Q1T7djCJnt2dq0dXVhnLz7WYC+varZjjzXac9o/MKPa9kyqsG0Ty21Lc5ntZDnw&#10;aVW2sbHYdrSU2bNzG+z5BXX29OxK29owzKYOvN+myf9fKOUwf0yBTVLlmCaA+6eKR7JwRZ61oCaY&#10;xzC4vypPP6sRY0MS5SKJ0vzeao17ukT176PrpVJJWYKaxUAmDO9ndSPyXW0QhPQ+aBmVgdbMu4d0&#10;rs/mEqPTJYWvS3km8TBmgckuLSPT7DSWrUYmUi5VluRvDhXQfOZhXM8lMy2DCIWKrJQWwv1FgcYl&#10;Nsc7DPWAHBc4qcg5wGPesggQqXWGpB5weQ350ZJBTh5Y0/1415zuA/PuRQGeHhTKUZ7f8iBqDmjp&#10;ugKtrgkhBREm4EuN6LcxB5L/D8pgUkWyUFHJ0rWcBPU7wwRcdzV0bwRKGRDFsGJmWLYW9xW5C8S6&#10;FtdlwFOne5W6ZFEPPglLJOA9Fbn/7spEz5FnX6EGgyAxYxHocYCU4nn5/8uRkROR/ydM27wHGbI9&#10;dRGK4CCCHPBxKWjhIR7GddD74UOIBzFlN7lNkBVBZ+/6kxLDEuhp2e/paOG9lc8BvbfKdmw/KOAj&#10;8b8D0IBXBPDjAbXyasnPqvUH0BDBF/L7ASfEcGr/fDv31BI7J5BjFwTiiwL4hWcAtvKeWmoXnl1u&#10;F59bZheffUzHltrFpwX8Z3QMO7zYLj+/XOUWuZ16Sr+l46chBNlpEcLpA7N1bRGJjvF7P+7Xb++b&#10;aV/tnWFf751pX+6Zru3p9vmeaZ732a7p9qHI4T25F+9ummIfbJdtm2Sf7JyqMtPtM7ksXyjv081N&#10;9o+NDfbh+iZ7d22rvbN2qr2zWmpjRb29tqzeXlneYMcXTxA5VNnulhK5HlIYUhbzsDJGdA3wRUSa&#10;RQiNUhQT1CLXqgJUqQIwP5ygVJ1cAyLUc6pG2GwZ3VOQBV83Ke2PaugpYDAOoa9VD+ajm1IVQ/v7&#10;zEh8TmZKsob8rPIhtryx1BbJ7ZlXMdjaxgySCsn3UWEoD/d5VbH9IxeAD1+4H3MQkJYAkBZDfqR+&#10;1wf0IBUhDZ03WuUAI+Y+ey7FAL+bKuRgtbRE9AulQuimw9VBHjPHvkr/nRVfIaLUpZYMkqNV84i+&#10;tul2HKKKCbkQ5EQxJPCmeENX4LvC4Bjg0bE0RgLF9IgrJsZq+HgNwJ8jgKRCACg9FHoGAkuS8HoW&#10;UkksslnU8z6bUPioLZtY4kOcCbgxzdsDufqfEAZdwARbcWUY9kqkvL9A1l/X7ydSgBxwLZDijGBk&#10;ZCHjPIj/AOYE9ty9yygf/fKsdddPQCSPY7hVKCVA7xO2ZCgBUsYtEENhnUhcTEY10vJDugTpIBEI&#10;JcVpUo+Pz3f5C+AD+LCekvpYrwfusW6naH1ln+2ZZZ+rtf32SYHx0GMCpFpntdJI+u+Uf/apxbKF&#10;aq0XeUqLHWoh8i4J6Nj5Z2Te6i9zEjj/zDKBGwUgIhAhXDqyXPnaliWSWOHHKH/qoH5f5i4IBOOm&#10;31beGZHBmYPz7OyT8+y8SOG0FAP75w6JPGRnnpZ78ZQUyJNz7HuRx48HRSKH5JJgyqfs6f0iOJHY&#10;GQhPyuJ7KYuvCGKKGL7Y0mqfbZlkH21osY82TrIPN0+1N+RynFhWZ0/NqrJtzaXGxzBWVw2z1dVp&#10;AZGNDWPc5VgiN2RJ+VBfiHKqWvqJIgimPDcUCtRD+DJtH7dGgZzpzixwMnXkAJUvsMd0/soJI3xR&#10;kqkM4BmWb9MYuTh2sFLK9fNpxMyYrJbPWzkgfUmF76mXCmA+WUatGsNEfbEMtRT0kTPM1/1Zgd0l&#10;oxQOy4LT+8FHIuj9YI4Gk4kgC8YFYCgZiMUHHIk0II801xy/V4pH/wMr070A7tI8KSAnNCLhaUQg&#10;5EY3K+RCPzatG8QSLR+zL90EQKR+ilN0gj/5y7k8B3ZySVAktJqoFp9bwVgNuVqDBVj2+S0+pMk3&#10;5rlvrkOX7pje99u8ymG2pHK4VfcTEfD1G/22E6iAXPDovd6qF+g30mCs1GMTA2kSyNJ9ugrRfbg7&#10;JeP+8wV+4ihp8Jj2Bfb+7mensR69H0Byp+5frs81IJ0UVManp3cCqS+3jfvQNXw9fT2vYXoevnQ2&#10;wPdnlVyjFOVPaoXAHQN6UssP6OXLP/g3AV6pCIGWvkfGup17TiB8frWdPrzcTgmgpw+vsDPaPqv0&#10;wnOrBNhlTgAOYAGTeAAg/oFYgPz4CwIspHD+6ccELMCpllx5AWTOY5vzSBPgl9k5tfJXjqzw1v6C&#10;9rGL3IunK3wbu6TzL+k6FzlXyuKiXIjLlNF551AlewViSAJ3RQSEwmh/TvcrdXHh6UW+ffWF5Xbt&#10;6Aq7IqVx5bnH7DLXwA0RWZ0VIWAXnhaBoTJEKqcPiNSemCsVNE9KY65cjjn28ZZpUhRT7c31Lfba&#10;6iZ7fVWTk8Jb2n99bZO9vLrBTi6vl9sxzvZNLbcnplXbbrkeW5vG2JraEb409doJo0QeY30l3811&#10;fDVnhI9bODi3zA4tqrR9s8ttXcNI/+z3XKmLuaPzbW4R6SBbUDrUFpYNs1lFg2zmqEHWNmKgMc9i&#10;ogA/RS7BLPrVRw+0WSrbxlJqOm+KrsFHL5jDzuitSaU6h5lmlUOsWf4uS48zJJhJUMz9Z0bjOJEC&#10;KQOkmAfgX8cRSTFUmim0TJ5iumqzyIheFPrJmTXHUlt8ZrxO1xs3VApHsprp3CW6hk+uEsGgTBgw&#10;xHgDeieIEwxi1GXOBvfqIXtUQFK+Kr2PIcA16c3w4B4CtVyLPknVpNltD+m6Iia1vAx9xuVC9Ywb&#10;PtBJi9+CyBpHy0+XAmBRlelMAtJ/qxExlfSD+ORHiwyZGg2IvTUV2fgITYGvr1QBRo9LRxxBx93t&#10;AHxKyXOwY4BfhpJxGf7Ig9ZH4O+lFt9BKaD257jbfR6AJVZDNyVj6QnqdfYaJBVTKBKipU9KQmB3&#10;0CfCdNLR7xLJD9mPsiCK7yYy8AFnAntPtfRh3c4dWW0Xj66zCy+scbt0bL3vn39+jZ3XsfMC/7ln&#10;VyqVQQbaPgcxCOjnnhEZPLvCLok4Lug4eRfYP7LKy54TkZxXWcDftWW/SL7S84dFHCKS0yKPAP7l&#10;F1bZ1WNr5BKsFPClEGTuSgioHkvAFckZBHAG90RAZR8y+HHfHE8vQQI694oUxtXnV9hl3A+BPgik&#10;XfvnDhOTWGSXnlviJNGuFHK4BHGISM7LHbkA2el6Z57Sbx/S9Q+IHHQfuCCnpS5OPYmrNFMEQWyi&#10;zT7FrcDd2Nws16NFbsgkpZPs7fXNyptiH22bZu+um2gfKO/9za328Y4p9uH2yfb2plaPXRySq3Fg&#10;eoXtn1Zuh+eNt+cXNtiLyxrtpeV1ckVq7NiiWntubqU9PaPUnp9XZa+tFPEsm2DHRTpPtRXb5gmF&#10;tqJqkK9bOLtY6mFknk2W8XGI5mH9bMookcLIfJskdeEzIKUmWAWI1ZaapFRaOCYSaR7R3yaqTItI&#10;hmXY5lRIkYhQGFnIXAIWAmlV2WYUjNRLq0ipCWWivFqRUZV8UyLkLAc9Vi0wbg5AIx6AD+5xij4E&#10;B3vIGEAklyRnBNI4TlmX1QRfB/ZxtcNUY1/ejHUGfOZmP7XwfdSqi6z6Son0oxenh389p6L3PTah&#10;3/22rrHIVomAp4/QMxjKAiB9rUVkyey/8oEQBqvlcF/d5X/jPuT8dFpoSWkCoh09ERzPmROBzEeL&#10;OhnkYhgQAuoFktB+6mGBQO4ROGUAn/P1G8RhfKo3bkeOfAbxW1I6jD6lxwPlw3WyloggkY53B+uc&#10;1POCSkEFpKBfH20D/F7y7XveL8kv63b+eYH+6AY7/8I6O/PcGjsrO6e8i8c2Kn+928VjG+ysSOCM&#10;QH9BhABZYBdeWOt5ZyGDXB77kIUThIgB1XAR8oAsUBRyIzh2SWXJD1IIYjjvLT3kod/K5V0SmRAc&#10;RF0g+zH225V/UWRzHldALgo9D6f3q/WXGrkoMrmk8u0il8sq1w7RqOxF3QMK4orI6bJ+I6mJVBY3&#10;hd+4oHMhhixJhBvDeX4N2SkpAmISl58ljrHIrolILogozkgxnJKrQfDytLsiizx+ckZpCorOcUWB&#10;Ujm9PwVHcZu+eXymffX4LPtWx76RfbFrln22o0021T7bOdm+3CVT+pWI4ptd0+z7x2cYLso3O3V8&#10;c5N9tGa8fbSab8JX2ZE5Y21v6yjb3jjKP121pKzA5o8ZaDPVUrOKMrZwzGBbXF7oS4LhcrDuX5uI&#10;YEHFMFvXXGGLq0fYbLku0wTsqQL0nNICH603fXSeG4HQ6SIEYhIQAF/tbRQQ6+QG1BckN6e+MM9q&#10;WevBQSsXQSnDjJlzgI1xNyG5DLgJ3rUqwOPGVOvcGiZoDSFQmiclQQ+LiEZu0JQiloAvtNnlo23G&#10;mOHWzAq7Bb2tbVieTRvSw7+C+9amyU6q72xotKMizM1SWNOIwQzGVXrUA2eM/2gRYU3Qb9QOzbeK&#10;gn7ytUU+AuXwnnJRpEQwZDe9ND6PQaTk4x1Uxt0PAZVAIW4R4wwwRhu6765jTKhisRKmUI/o8T86&#10;xow6EUrOffGuPIE+VukhoDhCz4NeIhasQRnxG95tmWvtAT7k1KE0AL7HIUiTedBPwI+gnvv4Dwj4&#10;sm5njgjYx7fYhWOb7ezzGxz0519Yn0s3up1T/vkXNjhBXDq+ya39xc12+cSWjm0sHdvoqgGDGCAD&#10;Vw+ysxAAgH9+rV08InWhvMtSF9gVztH+RR13F0OkcUZuxnmRBERxUdb+bHI9Tnv8ISkOjrVDIE+L&#10;JJ4REcgc1CgUkQMAZfuSgA9gLwJ0EcHVY2vtihQOZa+K7NoPc85qJ6TLuu9Lz2tfquPqi+us/ehq&#10;ldd9SQVAAjeOK0/X4Lo3jq+2m8d0jSMiEymF9sNL5EqILKROzksVkGIXpBTOyzU6K7I4R4BUdurx&#10;2XZW5HBeSuK01MNZkcSFZxbYd3uny0QcT8x3Ejvj8ZSZUhYzRRZSGPtm2Rld5/vdM+zUnhl2WgTw&#10;g4jgBxHEjzvb7Jsd0+yzLZPtH6r4762dZG+smGhvrGmVa9Jir8pFeW31RLeXVzbai0vqpB5qpC5K&#10;bd/kEnt2To2deKzJXlrRbIfnVnveDpHHzomjbVdLse2dXGr728rkxpTYnsljbHdrqa3ji0BSFxvl&#10;pmxoYFn0MbapqchW1w4X4QyWCwKh5Bvfomt0Msi3OlkNhDCI5cjSCkGsootL0Th8gNyLgdoX2EUi&#10;tYUsfsoHRPr5F4KbtT9F6QwplPlFA23J2AJbW1NoeycV2fFF4+xLPYdvRJA/7pHtZuj4OHt3RY0d&#10;mV1qG2oLbSprGbBCklQEwVgf7CVg8lXitEhL6k5lYhXzOnwhTDcm5RD7SL0oyW0B6CmQWl3Y18YP&#10;y/eA7QS6k6VEmnSvs+RibJtUbrunV1prwQNW0/8Bj8GwTDvXQWmwcAsTlXyhmX6pp4QYQOrBSb4/&#10;3bQxGApXIMVCcgFRgT/MYw1uD7p7Ed15dwH/q6dX2XeH1XIfFWhf3OokcFEkcCmXXniBdFvKF7gv&#10;CNgXX9zkdl5KAPAH8O8mgE7LHrt8YpNdfjGRA8TANnb1pM5TXhAEsQaM/YuyCzlQJpUgUOcM0oAs&#10;2nUtjOOUw9p13lWRDISRCGGNXddvXTu+wa4ppfyVF1bbDbZVlmtdzR2DiNi+JLfjnMiC2ITHCI6u&#10;0vkiqqNrPL12fK1dF/BvHF/l6U2RxbUX+C3KP2Y3jopknl9m17TteVIHV3St9sNyJQT4S08vkMnV&#10;kLJof1ak8Zy2cT1QGiKzS0+JqCCRQ3Pt3NNzVUZq56kFcmdm2SkGXqm1P7N3pp2Tq3HuiVl2Tmrj&#10;tNJTyvuRblkRwbe72uyH3dPt+z3T7dvdU+2HvW32tdLPtrXYxxsb7NMtLfaPjc320YYmbacA52db&#10;W+0dhlqvGG/vrm4SgTTbexvkqmyY6L0i76ycYG/L3llZZx+sa9F50+zjzZPsH1tFNrrWW2sa5H7U&#10;iljG25EFtXZwVrXtnVruXwdeVT3MVtaMdNvYVGz7ZtfYkyqzf36tbRKhLK0eagvLh1mbWvcpAiZf&#10;O5pd1N+/brS8osC2iGD2iYAOTi+350VOLy+dYK/L1flY9//1tkl2aucUu7hvprUfEEHumWKnd0sp&#10;bWq0d5aPs+dnlwn8g3206JQRfWyarjuzbJDNGDtYbo3URcGjPh+BHhqMz5EzlJjPg00ZU+g2fijL&#10;d/V2lUJQFKJgDAhqpFFkBKlMluvDuJHpw3vbY6X97UBbib2woMr2TS3Wb8tdyXvI+PR2nD9h2ABr&#10;LhosomPSFfP5UUCP6Fia588EmzQXhW5bgqWpN6azW5ZgZyIGumYhhOSqSPIL/H0e+Lv370cff7d/&#10;PPGYfXFwpX333Do7e0yApvU/ulmtvAB+bKtAuUOA3WFXXtop0/aJbZ0EIbt8crsbeRxjm7T9pAhB&#10;BjngNiTQq7zs6kvb7PorXHezb185mSwpiKQiOOeiVMaVF1X+hK4ttXFNpHNV17uq9MoJyCKRyBWR&#10;yaVjUg4v6rcAs0ALeB3cAvQVATrOvS7C6jy+ya6f1HVPCORq2bnetZc223Vd74aI6PpJkZKIAXej&#10;/XmpCbkeV7i+3J/LUkRXdU9Xda3256VqIAe5EpdRGzoHlXCRGMWRdC49GcQs2skjliHlcF7gvnSY&#10;eAKugwhCZS+LHC6KFC5JNeCeXNHxq5DFkcUihaU6jusiEyleJC7iJkUhMrggd+ICsQipiHMH50gp&#10;zHZSOCuSOC3gn5E6OCeyaIdI5GKcRXXsp4tWhHGI7tN5rijoTv1RREKKO0EA9YcnMJVV3ukDKA9d&#10;04lGCoaYh46ffXKuSInu2Fl+PsrlW5HNlzun2afbp9mHUiBvSmW8vrLBXllWJ3IQ2WyeYp9sm2Kf&#10;S7G8sx6yGGfHF1bbMzMq7JBayMMihWOL66VUpFaWK10O4dTZ+0wS29hkn2yaaF+KbH4Quf0oOyuy&#10;u6D/fUEK6dz+aW7nD4j4dkyyH3fMtDcXjbejs2tt64QRtqpqsNTCAP/KMv4/X5Ji6XO+rMS3D5ZU&#10;ElDlk2ED5OIMsDapCwBNTKNOrgG9I7gw1XJL6gf3tSYRAt29k0QWM0aKWAq728ryAttZP8ROzq+w&#10;j0SYx+eXiwBL/GvCDDkf6331vYyVgxkqzCfSWDK8dmAvD5jSzTu/bow1jR5gFSKksYzlkDLw+RAC&#10;P1F/dxNyLgbqY2SfR5XX3Yb1SN2EdO0yYGiISKBQZED3arcfDm+0H5/dZKee22Rnnt9iZ48mO4cd&#10;32rnZRdPbFdLr22pAsDuwM4ZZJC1a6/ssqsv79I2xv5Ou/bqTrv+2i5t77DLAnoYx6++nOzayztF&#10;AtuVJxMJXH1pq5MCeU4Onqbtay+nFKK4cjLKddo1nXvtJRGGwAspXBbALx8X8YhQrohsIBPsms69&#10;IXJyAjix2bdJb+r82IYEXAUohRQgBycIXfumfiMRiIhDrgMKwF0IlAOKIWfs4z5kYxsdqsRjGMsF&#10;vDQOApcEw43ADbmi41dEFBjEQJDS97V9TSRCfOEyauS5TlejXYRCr8VFxkoIlLgckEKk2CV6QEQA&#10;qI2LckMgjPPEHPbNFVnI/RAxnJeLce6JOXbxyXlSHgROtS9wX3paZeWWXJFCuXhogbXr/Ktyg67o&#10;Wpe13S535cqz2j7M9VUWV0aEQezjBxHRNyKDb0REkMLXUizfPy7XRtuQzOdbmmUtUh3N9oVab+IX&#10;xDO+pRzbyvtKx3/c3eakhpuTFE8iOdKLAF+k1C4CbNf2eV3//N4ZPvnsy82t9uHqBnttSbWdWFBp&#10;z8wqt/1Tx9ieiSPt4JQSe3HheDu5uM6Hkz83v0YtdZltaxpta+TO8D3C+SKABSWDfMTogrFDbE7J&#10;YJtTPNDmFuXZYimSVTXDbSML1OicJ6eNtRfnV0tp1Oo3J9j7q8fbG1Idh+eU2raGYbasssDaihll&#10;2tsXKeWLzZNkLA/O5+VYQp1gLJ9Ep/cEBeIDkZgJSfes3ILKvg9r+1HjuwUs0FKe96iV9n7EquSq&#10;1PR7yJoHP2LL5AZtmzLWHqvkC9R95G71tm533njcfnprn916fbfdeHVXMoGV9LoAm0AGGJWe3Cmw&#10;0VJL+ksNXDou8OfMt19U6y+SuMg25Tos5V0+CcghgN3aJt1j11/HtP26FMUrKvOyVAap7NprIgTZ&#10;lVd13Zf5TbkNtP5SF04Y3BcEoWNXX9nuxEKaSEPgV/513f81XdOJQHZd26Seh+l6VwG48m5wTABP&#10;29vc2HaQ6x44D9fjhu7t+su6lvKviQRu6TwI4tpxlASuQnIXcCkgDcDv7oUMJRH5KbaBy5COoyYu&#10;o1BekItydK1MKXEIuRsY+9dUHvcEFXFZdk2ux/Vjq50ILrkyyJGECANiuIbiIDhJ96nIAZLArjuB&#10;yBU5tsJuHZe7c3Sl3XgBW2E3uaauc13q4uYLpEl1XFX5mzpOPtvtgF3513S9BPzFdk3Ec1WEcI1z&#10;6CHR9lUpFQgAgrmo1F0b9t3NQa3Ms1P7ZiidqzJSHiKJ8yKZ81It56RALh4S8Sj/0sH5HQBn2wlJ&#10;abtIKfaxM1I1l0Ry7RCd1M4Fyf6zAv+Pu5h9OtXdgc83t9gnckneXjVebkK1vbWyVi5Lg324rt4+&#10;kn24rk7Hau215TX2ytIae2lxtZRIlR2bV2HHJNlZdeqZOeVSJOX2nFJUysml4+yNlfX29tqJ9r7c&#10;ok9EMsxR+XJzs7san21osHdWjBMZSM1MK7W9LcW2o6nI1o8bauvGFdqWxpG2a9IY2zWl1GMkLDU+&#10;Y2Rfmzqsr00XGcyQ8fEVCGZF9RBbz+fHG0bZ2nHanjBc6iXPZg7rbrOGd7dFxb18vYtn5Nq8uFhk&#10;M3Osba0rtKXF/W16YU/r9svbjxv281t73O68scvuCIg/vbnHfhIp/PzmXvvn208o3Wd33lT69v4O&#10;u6O826/vFWk87tu/vHPA/vnuk3bnrSfsJx2/qfzrr+4WMHfLFcAF2OHphWPJ2k/sypEEABbAnRT2&#10;yEVI5TgP4zxIg7y4DvuhMlwxOFGhNlAPO+RKQFpJRUBeN0Ri2E0pjxsCcdh1J5CkFHA/KAsJ3nxN&#10;KkUkkohDJACpoCa0T36oiqQCOi1ciKwlNZGOsd15bKMIRSQnomiHHOS+BCmk6wSJSDUcl5KQsY17&#10;4q6J7DpxBtRGztgn+HhdJJFMBCJX5MqRlSKRlU4SpBBG1si/Ibt5fI2IYI0HLBMZCOg5Q11cf365&#10;59GDcUWEgl3X9lWl19gWCUAENyCljjJyaQTwK88sspuQBqpEJABJoAogCeIdpO0qE8Y5KQayUApm&#10;kSuKrLLIGuDHEhmwrXwpnotSPBf2z7Erun67yOSiSOWcSOaM3JAfcUVEBqiJb7ZNtm+2TrLvUBlb&#10;m92+35lciC82ttpHq+rtfYH2I7XaH6+tt3+sb7RPNsjV2DDRPtI+g7++Fsg/29DoQP9q+yQRjK7J&#10;EHh6XnSMlIlt7y5vsJNza+zojEo7KkC+NL/S7YTsxQU19vwcEYtcHIKuh2ZW2cHpFfb0rGp7YW6t&#10;HV9Qay8tEcGsGC93p97e0/24MpIqYnLd53J7iNP8Y2uLfb69VTZRhFYrcqu0F+aMsccnysUpy7du&#10;P71Fi7/Xbr+x5y4jDzBjPwnIKe0s9/Pb+/5kv7zzhFt2+5/v7leKHVB+Igy2IZGf3hR5vKFrv5HS&#10;m6/uFZD2SJ7LTTix2639uBSD7BL24k65GwQaIYCddlauCSSA4VpAEqTEJa5KUZBeOSECeEkE8hLA&#10;JxVpyEVJAIYguPYm78Ug5pAUTiIBLAgDMoFIOB5G/nWIJUcCAB9F4aoiiCCXj8vRTisvQEdcIspH&#10;2eSWZAOfAni4FiIYjNgGBIHCwNWAUMIiNnGTbYgDAkFJCPzEHQhIXhdx4JKQYrdeEjGp7M2TG3Pb&#10;Oq5yN46JWCAIKQ7shpTGjaOrXUWgKEjbD+NiSGHIVbn8jJSE7Kq2r4tksBvPJ+VwFUUga5cioPW/&#10;IRWBEnAyEJmQHz0guCC4KeSR3nVubjsIJcp1NeIelw6lY1wPooBkEmGgECAHkYDUxFm5H+f2zbPT&#10;e2bLUiwEO0VANNdL8t02qQS13thnrEcpYP1ImT0z7Ow+EYncIdyi80qJoaA+zjNC9PGZdmp3CrAy&#10;y/U7uSc/4N5sn+qzW7/cOs3J4x8iEWa2frS20d5dMcHeWyW1IffgvdX19ukmgXfLFPvHxon2mYjp&#10;awH86524QLqHx0VUO5v1G5N0n9hkXx/ju+2T7btdU0Rquudtut+tIqmNUhsiiZdFGk9NL7ZutwG3&#10;gE3617Y/Z5DA3g5AJ2KQIsiBnv2wn9/GEqFQhhTwowYggl/fQxmk9Ffl/6b8395lu9NiP1JXE+8d&#10;sp/fOSg18aTfEy4DCsFdBoH6+qtp+4pAD/Ad8EoBf6Tusgj8gPj6KyqTScnnOK4EKQZJYByjXJTp&#10;OH5coJW7cO0kbsF2u4mbhOKAEHJ5pGGUxVKMgesSp+gEfZAAhIBLkdyKu8khukvjHNKO+IMrhqQ6&#10;3P3gmsqDEO6gcpRCGLgn2G2pl1tSNHde3WE/ya26rd/7SeVuUUYGidwWEd7UtW5Ladw6IYUhhXBD&#10;qgBiuKKWHUKgN4P0ulySm1IeyVAPa5O9GPurtZ1TFK4qREYQi8iJlPPjOiiQSG+6iUhy6uOalAep&#10;Xy/nqsTAKwZ1YRATcRFcnBT7EDFw/JCUgSy5GSIcKYaIeaAUIAjIAZJgGwWBSiGu0a5zOJdtVyLM&#10;PZFBZL7takWKQ4Za4fq4LOefwm2Ry/Fkm505gNqYJuJgyPgsEcN0Hzr+3e6pcnlEPPum2g8C8+nH&#10;p9lZEQnkQ+Dyhz0iItlpnfvjnik6X9t7dJ3dMhHCqV3T7YzKnlV6dqf2pTq+kYvxhdyWT9fW2SdS&#10;Jh+tabA3Hxtn3Wglb7wmua4WF7v5+r6OfbaR64Ce9NYbavFzhICUhzC6Gvk/yTUA8An0yT1IoMcS&#10;6EMNJEvbTgTvpf1f38NECu9jIoD3D/rxdH4iEOy390Uast8/OChL2//68JATxh8654/3n5Kbgqsi&#10;wnpLv5uzn94QYaE6dH+39b9wVwB2AB2jO7Nd6gK7eDT1cKReDra3Cbwqd1zbsquQgwDt4JfLEcqB&#10;FOXAdhj7uBOk1wC4ykAYnAtpYLekJm4JiBjxheseb0jHO90MKR5adaVdVUZYNi9dB0LZ6i7G7dfT&#10;tTF+5+fXdzr4SSEJtiGBn3UvP7+m/VdFFC+LCGSoA1KUwh2Rzs3j691uSaXcliK5IxL6Sfmkt3Nl&#10;/ZyXNtidV4iLbLQbIpEbJ1AlSYGE6iBN2yIxAf4aroeIA9LBJcFiHwKKbVL2UScQze2T69N+rgwk&#10;BZFAGhhjL4h/QBIoF4ji8jNJSaBMcDcc1O6uJJcFgIcrAqgD8NefX9ZhV47oms+IRJ5NqsXdlUPE&#10;H+bYBbkaZ+VqnN8/y3tbftg5Q8Cd5erhBxHB6Sdm2Ln9xDBQJHJTnlC6XyRzQAQlVcE2doY1M7a3&#10;CdBN9sWGFvtS7shn69ISeCyWg2I5LzVyQb9zXr8DgXzNallSGp+sa7Bu117eo4rwuGTrXrfr2r75&#10;mvZfU74MQNxyP17HMwRBixvkEPvYnbck4wETCkHpL28fFMgPCvykTwmsB3MGgJW+95T9+v4hgVqm&#10;9Bdaf4H11/c4loy8n91d2KdzEiEkskjbiSAgh9jeb39AAmzLYvv395Tqd5OKSPv/FAElxSEV8dpu&#10;u6P/i8KAFG7rObB/R+ltPYs7Ioif2JfdlsK4KaK4+fIuAVJkcHSzXaQLlMFOR2iRN4ksGP2I0UpD&#10;IgQYBWyUirsOMlcBnaAm5XoQAfdzUy3xLVrjnIvlMYpcuauoCC8PceTIAcIR0FERV+mZENAhCge8&#10;gxywQygiGpXv3N8hot6l/6htEcKNV9O5P7+xS/ehY7JbIozbIoA7spsQgIjgOsCWSkAZ3BLQk0qQ&#10;WpDd0fVv6xqkd3QuhspAcVyHBF6Rq6KU8xLYAT0uDC4LxCCXRkRC3i3yIQft3xDB3EBFiDQ8L5de&#10;F+CvoRwEdOzGi+vsJwiHa+HCiGCuMDBLbgplr7q6ECE8hwuzVmAPtwb1oTwdT2mKf1yTwiEwetUV&#10;xFLvcmVMRlIiK1PqCgj1QfesXCWll1Eeh5dJQUhx4Mrghjyl85ndSq+L3A1cBY5dfFKKQnb+CYFe&#10;YD8n4J96fJZSApazlT/TjV6Lc/tnu0I5r/TU41IFj0sR7J7ig7m+2SFFsHemnZHLQbfu2czktFNy&#10;Qbp1SmUCcQBefrb2A+SkWFYJhEV+kAAW24kA/mzI9Ox2UgjJwv+nRQf42O8fHHKjxQ9VEK081qkU&#10;Un7X43EsDLBn7dd397n98YF+9529IggRgYxt7Fe5Lb+SckxE80fOfhcJ/aZjf+j3fxEgbwlwP7++&#10;y37F1XlzjwhPJEGPCWSRUxc/69n8LLUBgdwSqG8I3E4eGbuFyyLgX5Mb4eDOuBEA/soJACkFofx2&#10;kckV3IaTUh2eoiZERDliICAZZWP7hlyaG/wWxCXDxbkJ4emesdS7A/h3SQ3RCKisSOI2BCAlECok&#10;lIirBTe5CeThngjo2C2R0U/K/0mK4Y5+390KKZ7bEI7umW5TLJFBmJRKFzclYhcRx6D8Hf0OqiRr&#10;4ZpwDbfctp+r89iHTCCZG4zfEBncwA3CIBgRyC2OyyCKFDjNDdKSYgi18VcWyiIpjrUiEshEx0Qa&#10;V4+gMlJshDEYKAvMh4U/nVwTH8ClfSaQXfFxGnJbPE6BAklKhPgGo0Iv51wWjLzokr1G4JSenVzs&#10;g9TjIyoXysTjKlIr3bKAx2I/8pLcT6CP7axlCSD2gwD+/5gDnhZWdre7kIggyCAIIbsd5ICFSsha&#10;lOl6jP3fMQEfkP/+/hNyDwD+49oXoGW/vgsJdG5zjN4PSMLPeU9KogsRkEIGv4sk/qXz/qVy/5b6&#10;cJPq+NeHTzrB/PGB1AbqRNf6t8jp3yK131EgxDv8/H1ubP/yxm4nFCcVCCW3f1uASq35FrkdkvIC&#10;fcQbsNhOamC3gCm1oDTs2knIBVKAXJKxf8MVzE7fjvSWlODPkNfrIge5MaiRUCTYLXpU9Dvpt6Qk&#10;BPIIiuLuJfKgmzgpmez5EccIg0hwRSKYiXnXqazrdrgsWJzPMWIWkEfEM1yR5Mgg8rLboULC2A+j&#10;TOphEUmcEEH8F4tgqZvIAreHHhUUhKdOAmmIeAwpj6HkDP/uMLpijySXJEiC/Wv0kuTiGsQywlVB&#10;ZcR2pFcZLAZ5yNK1pD6kUlIXrdwckUG3q5Kxf2VXVFGwa5L41/XSI72hluumWi32MfZJyYvjtwTo&#10;ruCnhSeN/Gj1iRsA8izos+DvzGMfhZAsgnyk2C/vypfPbUMigD6IA7D/NWGwzfFwH2j5IQNchNTy&#10;08oncsBlOGD//uigWwKw1AXHOE8G0AH97yKJAP5/BPYO8MvIw/6Xa3neAe3v1z7lOrc77UDGRB46&#10;jv2q1jgIIkgCowz3yn1BVMmVSa5NGN2zkSZVkrptPeahd4iLg0EWV+g+PSZ35EXABFgAkcCpFBKA&#10;cFAiYSlgmWIbpCiIGKHpPSGZskEU2X1S8sJNcRdFwKWL+aYUQyoPOVA2lScewvZ1/YafL/LAIEXO&#10;JY1rxfVICYqG0oggJxZ5ab+TFDoURcayebEdPSpXGciFCyFjuPip/YuMZekYAcokNEaExmAuRpgy&#10;AjRLCqEgCKJmu2Cz2x5cVZnIR33QdRtE4gO9cmWdDKQeGA3a7bLYH4D/N8BnyYD9sAA6Rtm4hhND&#10;rtXHQgVkwR+g7wT/3W4DeQHkLNjJjzSOdS3DPufGtT3/LeXLPN4gY/ufxBtUFiIg3pC6HAF/Iod/&#10;viN7W9uy395ViyyiCPfgD+IJAhYWbkICW1IIQRQAFDB3NYCKOggQh2qI/SAJwA5xOOh13v/KVcHi&#10;Gr+hQN7ao+2kMjAIKEiI84Josr8POfznw4Nu//vxU51ExnX1//71QVJDBEd/eUuKB8KALLT9T8Z1&#10;yNj+JUcaQRyUjW3SO1IIAeoUyxDwRB7XcT20T0pgtP3YFlccpFgKliaLUZZpf7sHVLEOlSJDmYRS&#10;wZWJwGhSD6EEUAeJDIIQ7nJXurgvQRipLL+RiCA7upPekyAJLI30TMax9hfWWfsRulLTyE3AHSBn&#10;ngkT0c4dXpnmoTCnxIeDp1GfxDVQD6gJAp6kqAi6WbNpBFRjm/xr9Pj4aFGRhtyOMO+aFbmgIjyq&#10;H35++Poh+UmzlgVzWLTi2X1SL6vt2wLfbZEEZOCE0JGXDAKBLCCOS3px9MNf0zbnB3B/++DpHMAF&#10;TlpytdyhCMJNuNsE8i7EEft33tS5GQsiuNvIV5qztI0yUMtJTAEgZIyW85e3cQkyrSup7Lcgiw8O&#10;SurTy9Bp//7wkP0hoIeUZxv7lwCYTAQA6FENpDnQY0EYqcUHiHvuAjtplkAi7VQSOftI1+b6biKC&#10;jxIRkP4v6iZ37D8fHxJRPOWGe0L6fz46ZP/346c9/V/yZf6/ZP+CQGRs+3GRyf/qGWSN6wSZElBN&#10;RKNG4rU9HYoDt6QT1J1uSBgkEWTQ6crscqK4dHRjjjCS64NBQMmSeoj9CKh2NfIxVxIoFIHf1UHO&#10;2L8h0IexD0lcgyBk13IDtiACn2PCxLaj661dFt2yrH8RdpnjufkoMZCLuEZ2+2ZOWWAev2BbeSgN&#10;yt06qd8/pu0cAWB+TPu4IYwG/RPwA/xZ4Md2AD/AHRZ5cTzA3NXIv6UWtKuhGlAeF/Uiz+sFXhCL&#10;s8+9cL0EWgCcwB5Gz0EW8EEKlM2Cnm0swM+9ogIc+DoHFyAbT8imndY5MMnHLbg0JmhHK5eCd6mr&#10;ENKQcT8yyCIFGiGBMNwJVEJyK7IBxpDppFi4FLTG/3LgA6ZOAnCi4DxUg7Y5l7QTYAHytJ3OTy0+&#10;eVyz87op//8AepVNqoCU8yEgnSMjXgERhWqIc7D/OKAhLZUXcfyHfJGGE4jO8zJcx+8lkdp/PkzE&#10;hN2tftK9EUD9zV0WPRfl/+77Ijz9V/J/pxzPS/v/5N1IbUT8AcOFuPC8wMaQb3pXZElVSGUcFagY&#10;t0GPi+retRMCuciF3hrvsTkpclAeygKCgAyIaQQxOCE4QaQYR7grWEeezruBGyKjJ+WKiCC6YRnH&#10;QS8M+5CAzyuRdRIH7lWoiRT0BOQdYFc+MYw4ht3gHNwylJIIJMU7dK0cceCGdLsidsSuCmgx8s1b&#10;3RwBuC8PAQjgQQRdQR8WhHCdsjmgd4Be5r5/zu4IHHcESspEOX4L8J+V3AP8TA5qh+kFrNsqH4D+&#10;RdI7gRo5DwmgADoN8Ac5cA5dgulcWv50XhqPIBAD0AB/DqyJPDr3/VoeaxC4fT9Srt8JcicM7kFl&#10;2U9uRIopJBciGbGF2Ma9+NV/P5FKKAWUhasFtYKMUfhN1/hN9/+7ymK/6TzUBa1l6qKk4pOmffL/&#10;RcurlpbUW2K2u5i38ABRqVtO+pP3H7b9WDKCkxHjgGAc2CgBlXN1gKk85YK04nrkuSmPQKqnHwjc&#10;2v7jA4Ede58UktO5Mv+9HME5SXA9znNyA/ByadjnvJx7A3mQ59cQSUA2oZggJQiJfMjjV1dLye0i&#10;/eebj3sPzc+v77afXtvVaQL6TyIQWvyruCqoBJSEtknDcF8uS2VcFrFcf1GAl107LrdEJHMNUpGx&#10;fel5tfxSH9cZ+6FrMHGsnRaaIG1cK0cYWMRUmFPCXBIszSNROWIWubiFkwVkAJmgNAC7rCNeghLJ&#10;He92TX5Yu9jpsnyjy2K3rALwlj/nx18ngJcDehb4kQfovSUVIG8JjHFeRyuvljB7bpS/rcocZYIE&#10;aO1p+cMggnaxL6QTvxGtOBYtOy162k6gD2CSEiSMbQKKDEiKQUnkOfhlAfisxXUSacQ10/WyZeIY&#10;BADgQy3EdgQVgySCGLoSBZbIonOfmMOvMuINpMQeSGM7gnJ39J7wrXE/QkZDBOyThpuRyKJzP2td&#10;yQHDVQGUAeAAc+QFIfi+yuPGYFEeCzKIcmHZ60ReXK/jfOWFy+KgdtJI5SGh3zKxDQiE8klBpPxw&#10;h4iLuGmfeAxlglDYDnVD+n/0+7HPMVcyIo1QJeyHOkkuVwRZpTyIc4gsiINg9Ig4cQjw7S9ssItH&#10;1tmZp/H3N9nF5zbJ9ycguF2ynDiIFIRI48YJqYqTcnVOSGG4q3N3EBQXBhXSGQPJuTVq8ZnWzoI6&#10;bBNUjYFkPvxc5zjwr4jRrr6aWvwAfLTs3uJ7q5/kf7TuAXbKB/gx/PKbyg8w39XiZ84Li7xwJTif&#10;fPYhouzkHsBPAJHjAXbMYwEZHz21/BkgZoAJAQB4BifFqEQAHQOF4pwsEUReDErKkgjpn0z5oQKy&#10;gM52K0Ye20EC2eNsxz5ptjxp9tox+jBGICJvO4JyGetUB0kRhHUFfvYYFudkz+N6Xc8LyxKGxzGU&#10;F+eSdj0eZeLcAH0A38kgB1B3E6RMghA6yCHnOjhAcR2IXcgCtKSxTfdtWHIpEqijTLZsyk/XvstF&#10;URpuThh5cT22o2woiixJ0CuDQRC/yT3BGAOC6sDYJyXPt5UGuUd3LPEOYhux7XEPqeSIeUSglFGo&#10;sbAOKfndAD3gB/gu7bOtPfsBfBkAphWPlLxsGvmAPls2WvIAe4AbA+yhAAL80YpTjjwICVck7vWG&#10;HtZtVTxAFt19LsVlgCEAGMAkzcYD2KalxwLEAfSuYI/9yOv4PVm2bJT3fKVdwRkWwO7c5zjARxF0&#10;biPvY9+DihnrWj7SmDeRzYvtGCLddVBT5GHxm1jkZS17jPP++BBiSvtxzH9P/wtl0tUgiywBOIl8&#10;wKjN9Dx8rodaxyApLICPWsiCnW7XrkRBuSjfWU7bAh8ABHRxLGIonaBPQA3A09oHcElTOcoD3s5u&#10;2lQunROuRpyXta55XM9JQOSD8vj9famVD/UbH3F/WNqGvFA3EB89KX9AnHou/4Ew+f/aJiU/jlEu&#10;xoXQw+KmvBhGT+vvwI8WP8AO0GI7uva8S488gRTZj+H7dwA+pw5uCLjkhXEMQ/5Hi07KtQE7oA/A&#10;Y+R1tOKZVt2JQX/gpv7ALYEPw0d38OZaYkbF/Uxrr5T9AHXWsgDPgjosAPzfysU1gwD+6pwAddbu&#10;BnvaTi05wEzACYAB0gQugKRKL0DGNuX/CcByIEtpsmzsIK4VgMxeP0sqUSbyu1qck8rHtVIeFuCP&#10;6yVLZeP/Zv93WDYfxcOaEEwCo9+fyun3xnNR5U2EwX4iDvZ9LIK2PQZCxSdV+dTVmkgl8pxkuN9c&#10;fhj5CTw5QDpJJOB6Ky5Q03tBj8S/9Sw47r0rAj3lvGxmG4vjAfYgjdjOgt+P8fsyekTC/sVz173F&#10;MWI3/C9IJZ3Xee24TnJLgoQ6LcgSwguD8Bz4VyUNAX62pQeM3toK8N6iA3QdJy/AGtuxH9tODAJ9&#10;KAEMqc8xAE0aICc4B4BJO8Gf7K5jAjfdfxAI54VR3kkiZL4TRgJmFvjeEquSZUEc2wHcyMsCOY5H&#10;XgC+q0U5Py9j2UrfdTtAkJX4WYtrsO3gkHFeRx7Xpxx5OUvzGxIQsxbADsBmgds1D+taNgG709Kk&#10;KfLvNvLvPh8C4TdS+XgGnf8//R96TWjxA/jRg+IBT/0216PlYkizDzkm6KZ3EdfgnugSzILat7n3&#10;DkKCPFSO+/fyiUCcRCAXWmAnF+IjtLIALpHKH7pOgAbLAinAFeajNPU7CZjJAGVsp67MHPD1O0kl&#10;EF/AnTiQAzHH07GwUBtd3ZDUU8JvdCoWL08qxZDui/vUMe5P9ifghwWwY0CPgzlHCAHQAPqfTGD9&#10;k9TPgZRrJ3AnaR8ADQs/OpsmaZ5IIyyAH/uhDNJ+Z2uc3Q6gkHaAVBUwjmX3u+aHcV7W/qoMlgUt&#10;9ucK/+e88OvZ51zSyEvzFTp9/f9m6dqcm6voqmgB/rAsMEm7gryr/dX5Xfe7lu263Xk8WSICGXmq&#10;wJTjfsNdCdDHwCpATj8+PupFJkTJX2WeQSf49R/e07PSM2CwVQQ+O35Hlp6PnpMahmS4JXpOEACm&#10;7fhdtuP+4z+klhclkbZRIbHvikTmXYv6jZDdYdmxDbGfiCDXMosAEgmkfYCbWva0D8A7u2ixpESQ&#10;/IyTIA11QrwjS0pZkorrd4zVz4Ie+1N0Pwd6gB3bYeQBZrajbJYYsmUC9NntvzLOCVD7tvKyi4J0&#10;BLKU0homuUirgSV3gusEGWSJIdsjEH372X3KZfMw7ybM/U6AOn4z9iOP9K8AGWlsZ/ezFsf+qnzk&#10;QQKRH/eQLRdlsmQR+xwL3zqAnyUAKrpv51pFWs5I8alDQmfzO1vGzmNZi/xoiX1fFgBLAO98ppi7&#10;cGr9Y10HgM6UaJZ8J03vfp+fH8Ti9619WvEYRYhFrwaWDXzy+1nAcy1IgGNR/q8s/hfPI/5XWPa/&#10;Zi2eFdvZ4/Fbf3VOGNfMkscfmPbjt7pux3uKNIx9TC2+QJ4BfFcDdPjy3pf/FwbIA+BdQZ5NYzsA&#10;GdsAMZtm84ME0na2MiQCyO5jVJp0LBEGFoAPMAfQI4/9/5d1BX7XyolFfhzDAmxhgOyvgBn7cX7s&#10;R17XY6Rxra7Xi3JdAZ8tE8qBbdIs4Lsa+dlKQ6XKViS2s5Uu9v/Kuh6LCu1A6wBe5/PjPQJsAM90&#10;ZPx/8lhFCcLvfO6kKaDZce+6bnYQDwNsskAO4LMdwA/jfjgWFudgsd/1f/zVfpzT1bLluF6WkLK/&#10;G78V25wTSuH/df2uFmWzv4t1AD9a6izoO/Lw82UB8igXx4MAsoRAOVJAnAU9lgU+lgV9gD0AnwUw&#10;gbxwAbLuQBjSO23ffS4W18yCP2t/RQ5ZY02BbMUMowKSD7BSRUzgi7yu4AxQRj5p1siL49m87DWy&#10;5bD4ra5lAHm07F2N89LxPwM/8vD/sag0YUECsR2gD1KgYkUaZeJYnIdxHLCFvM+SaaeiS1OFb73O&#10;egSpyzKIHrsLsDLuP3z4aPEDXPH7bAewwrIAi2v+6dqZcmzHtcJin7SrZcth2etE+t/Mz1cZj9Rn&#10;rsd5EZ8gzW5nrxnHsud1IwAXUfsscAPcEAMDajjuJJEL9mUtfPnYvvqaSEEPna637ECZSInOh0Ve&#10;ADn583fv352PfE8KAL+fvLBO4CcSiHPi/MgPPzy7nfXtMY79t+OkcSzKdc2P66RgG2TSuZ01KiqV&#10;K2QmaeRlK11Y5EcZr+jKJ81uZ8/pmtf1HCzAH6C/C/i5Y2Gcmy2fPS/KxLlZy5bhGtx/J+j1jni/&#10;vCveJ/XCDdB3Aj/yafnZ51yeGddiBab/9r/i9zmOpeXgOsFyl+XKxLPuuGYOSGHZc7KAxGI/mx9l&#10;o0xXy57f1bpeJ8Cc3cZQM8wbSc+08/mE8X9IuzFE1sfFC7QMyw3At5/cmdbTlzF5xkGea/k7FIDn&#10;6Ty11Kmbb5/vkw+oIYCb2k7gTiBkP44n4APaBMoUzaccQI1WvdOi9UYZcI8xwIdtVAUtOq12SgFh&#10;pyXC6ARysk6AA0zKJcAmaU+aLIE2AH33Nf5s6RqdwP811zL7MZmDPncsKpdHpXMVLFW8lEZwK1XE&#10;dDwFrDrLpLy7LQJoUZY8ouse3PLrpGP42RwLYGQBGqBJ52pb5/6ha6ShxMrnN3J5aV8VNHdN8v5k&#10;urZH1XNGBcwCn5Y+WvJOkP8Z+KQY5TiWrdw8S79f/hf/O3OvMRzafXieucoHGO8CUO46Yf4MuBbP&#10;7b9YABNVEZbNi20sW/6vrpHNz57LPvcZx9hG0WTv/Rc3wJ/bzj2XNASc/6/6pPxu3z+7zn48ssEB&#10;zsi4GKt/4fi29EGNF7f5+PmrRPbpSsmNeMtudzVI4apeDK0/IM1KfncVMB3z0X3KDykeUh/wBshD&#10;gpPvg4C0zfmXnJh2+D1yf+SlocFJ0odsD4vrZK3rsSyxYFGG1H1+QAugA8BdtrtaV3kdeVTw2A+f&#10;G4s8tkmz182e39Xi/K7+e1fLnvPHh097ea9Y2F8A/S7LVcCoiJFSAcN/Jw9jv2PILoDP5cc5cZ5X&#10;3A7gS7HlgB/ABuR02wXwA/SJEBiMks4LwHeAPnf9LECiNcyCBAvSiMg+wAiCyG5nrxf/IWvx3zj+&#10;V25NtkxYtlw25R6jTNf8rPF/AH7H/5L588zlZ/9nmCuCt/bZ/wdgCr4CglaUMwAAAABJRU5ErkJg&#10;glBLAwQKAAAAAAAAACEA0Ojiii//AQAv/wEAFAAAAGRycy9tZWRpYS9pbWFnZTQucG5niVBORw0K&#10;GgoAAAANSUhEUgAAAP4AAADrCAYAAAE+ihvvAAAAAXNSR0IArs4c6QAAAARnQU1BAACxjwv8YQUA&#10;AAAJcEhZcwAAIdUAACHVAQSctJ0AAP+lSURBVHhedP31f1bX8v4B38XibiSEGBFikAQIBAkhCQkE&#10;l+AW3N3dihfa0pbi7lpvT097zuf5x+a53rPvDTl9vs8P67X3vW/be82smWtmjUR21CbY/uGZdnBY&#10;pp0clW2X2wbZl5MH27fTh9iteZV2q7vGnqxpslc7Ou3lrun24Vi3/fr5Bvv78nb768oW+/OLrT7+&#10;fXWb/Sv6muO/Lgevw2t/Xdlqf1zebH9e0uc1/tD47eJGi6wviLOtZUm2eUiSHa5LtWMjMuzSxFw7&#10;OybTvmwdbN/MKLU7uombc4baiw3j7PX2Nnu5p8ve759t7w/Os3dHF9mHEyvsb/+TTzfwx+Xgz8PB&#10;n/OH/9L1Py7p/MJG+/3iFotMzxpgc9MH2IJBcbatPN52lCXa8YZ0O1CVaGdGZtmFsTl2fWqJ3Zym&#10;G5k31L6bXmb3lzfY09Vj7NnqJvtp/wz78chc+/HoAvvx2FL7+8omn43wRv6tP/w0NCsXN2kGmAlu&#10;YrNFJiT1t/mZMTYnM86mZcfZysIk21EqslSl2sHqJDtQnWZnR2XatUn59nX7YLs3p8K+n1Fmd+dW&#10;2YPuanu0dLg9E4nebJ9sH/bNsA+alR+OLrH/Xt3i084f//3FNj8G07/Zz7kRn4GsfhErHhCxwTGf&#10;2fi0AbYkd4B1aUbm5cXZ0vwk21mWrJFox4an2eeNWfbVpMF2eVyOfTkpz25MKbZ7Is/TFSPsuW7i&#10;9eYWe7+z0348OMfeH5pvf36+Rn+00cnzZ3Q2ftfrX8+vtz8ubg5uIDsmYnm6geKEvpal48TkfjY1&#10;I87aU2Js6cD+tjA71tYXJNrmwlgny5Fh4pNhaXayPt2uTcyzr9oG2y2R5duuEvt+Vrk9WDzcb+Th&#10;mvHikTn2Zv98+0+UP4JZCKb/7y92OCNGBuoGqhL7WX1iX6vVKIzra+M1AzMyYqwtTaTRDRTFRqwk&#10;tr/tr0yyIzXJdn50tp1pyLSLTdl2fkyOfdNeaHdmVti3Uwrsm64hdn/RMHu0ot6erx1rH/bPtDd7&#10;Z9m/zq62/4g/mJGQNL4KSvSHVXr6UakxuoH+Niypr1XE9bPxKf2sXSSZnRVrk9PjbMHAeFs4KMHW&#10;FKRo1cTb8fo0O67ZOKele2YEpBGPTM63qy2D7PrkArs1s9Tus4RXjLS34o/XO6dqKc+0vy9t0DJe&#10;Z3/pBlgZfgNlcX1seHJ/H3WJfWzggD5Wn9TPymJ1TBxg+TH9LC/2MytN6GdduYm2ZXCi7SpPsZ1D&#10;EuxoTYqdasiwE3Xpdkkr5syITLs8PttOj8qx7zUbtzQz9+eLT1Y1+o0829Ih/lhof1/cYD+f7rFI&#10;V3pfa06PteH6w+EiwaCYPlaoGyjTn3EjmSIRZCnX67pUbrKvrdJMLM2O0YpJtS1FibZdjLplSKId&#10;qkz2GzlenyFGHegkujp+oH3Tmme3ZpTbvXk1dmvBcHuzrd2e75AsObDAIvl6yrz+n4kRP7PCeP1h&#10;/4gNE080iyRZulagJ69MGKDZ6GeVSX1sVJJWiZg0TzdanRhnqwvjbWtRvK+UQzVptrcyxU5oxZwV&#10;k14YlW5HalNEJsmTMVl2Xcv4QlOOeKTWHi0faS82TrLI5LT+NllPVipGq9MfT9KfTBUTZurP03Qz&#10;5fH9rEayojS+vw3SzbRm9Lf8uP5WrdUyNKWvNWYm2Aatkh6tko2FibZcy3dW6me2b2iq7SnX8h2m&#10;G2JWhqfqmOYM/OWkQfZ1Z5Hd7R4uSZjez7qz4sT1sTYzUwyXGmcTUgfYUJGjJL6vDdYM5epph4hR&#10;29PjrS6hv43OiLeJ+nyNbnywyDNU703MibUOrZjOrBiRKN7WaKwrFJ+USphVptkukWhXWYLf0KmG&#10;LIn6bPtCMiXSo7telhdv83Li9Of9jBkZnRprI5JjrVZ/lqepHyQ+yNUMVYkP8iSwhukGJ+gGKnSD&#10;g/R+tWauVDM1RmSr1pHVszIv1taKWVfmxdg68QmzsypfDKzzg9UpGql2pjHTIvuGpdsW0W9doSRf&#10;bpzNyx6gJdjfxmYm+qrIlHDKj+1rrSmxNjYtznJEmrE6n5QVL/kgvknoY7XiiyHxA6wyOcYqdTOD&#10;9fnxyX0kyGL9N5dpzBXTLtQsLdCAYXeXJ2skWuRUY44dkGQ7pKnZNTTJegbH2/ycAVahH2pIYAV8&#10;Zo3pCTYtPcbmZiXYuJQBVqUVU6+bGyx5MVIrqEEyo16ro0q8Uq33KhJirF4P0Z0jUmm2Rmhma/U7&#10;s0Se+SLzbI1VmvU1+fEWuTCxwE6NHWTnxuXZca3hveLk7RUpNi83xuk8VwpqyUA9gZ54jsYMrYB6&#10;3UR5YoyNTutno3Q+Rtem6HNjMwbohiM2STdVJ3JNEknyxT+jdRMF4qUCkW+GFN9MKb5uaeFZYujI&#10;jYUj7KuuCvuivdguiynONuXacS2bXZWptq4k0RaJmZjKJTou0VTO0p91aDY6s/uLST9zGVKtp2/T&#10;9S49WZ3OG0WiWt3gSM1imZb2SF0bptkpE8/Ui7fyYvR53VSLvhu5vbbFbq4cazcWcCND7dKkAjur&#10;2Tiq2din2dgsibdFYGWZ8MJyTdlSTR0zsSA73qZn9bdcSVHkR3HiZzZV4nqMGLBYTz9B/FAkXhgq&#10;Rh4RJVmhlnKupGq5ZgPFhyyJvDu62B5tmWH31rfZnZ7xdm1GlV1qK7GLLYV2ZsxAOzky0w7VZthu&#10;4YN1xQm2bkiyrRJ3Iw27dBPdWj3jpLSG6gnrkgdYifiiRn86SddyJUdq9ceI+xoxabU+g2QdKU07&#10;UDeQIigQ+eHMavvh5Ep7e2SRPdgyze5vaLc7q8bZrYX19qVQ0LWpZXapOd9ON2ZL0qXa0bpM21WR&#10;ZBuKkySExNXij2UDE8QzCRJSMdYkhpwhEsG0wyRLRurpR8IzenrEeWb/PtagG+UGkvtpBt6fWmM/&#10;nF5rP0tD/fr5WmG8pfZ420x7uGmyPVg9zr6fX2vXp0nfTy+3yxMH2+eSZPuq0+1gbaptFY8slORj&#10;RpaLP5ZoVprFmMzKFN1Mq8iRpyeuFHmQI7n607QB/Zw0iPty8UTkzYlVfgM/fr7efjm33n69sN5+&#10;F2L55VSPPd0xyx6tb7V7PU12e1Gd3Z5bbdeFgs6NHSgcMNCO1GXYfgmUHZJ227W2Vw9Ocgm4VGt9&#10;urh9lmaoSzMxSrNSKbJkS+fk6EaYCTTrIN2Q38D705qFs+vs5/MbHSg6etX447xm5sRye7F7tr3c&#10;NsVebGqx2wvr7HvAh0hzpSVfIlU3IlxwQDyyR8t3Y1GSJKCWmfgDocMNTNfokixoSIz1mxiqJ+cm&#10;criBd6dW6wY0A2fW+fjl3EYf4LU/dDO/n9/gN+M3smuOPdrcYS+3tNvD5Y2C69X2lcDHxbG5dkwK&#10;B6WzT9pw55B421KSLDGcYItzYrTm461TMqJTYn6UZmKQpOlArYZU8cOnGdCf+yzI6Pj1/CYfzIbf&#10;iLAbEOqvy5oZQavX++bYy+1T7eXWyfZ4xWi7IUx4vbNEaEgzIhkCQDlWmy5Rm2Qbi5NdjqzKTbLp&#10;aX2tS3zRoiXaLm2a0e8zi7w92eM3wNNzAz+dXW/vT8KUGz7eACO0dNwAEZT6VTzyas8ce7V7uj1d&#10;O15gdIR92VFsX7TKsmotcAR9RHrmQFWy7dWq2VSSpBmRmJdOmCKeYDZGCgL6DPhNnIQUaz7yA2Rg&#10;Fvhz54t/zAbj78ubhPE22oNNXfZ0Q6s9Wj3ebncPE49UujFzTYj5bGOGEHSGHRUw2Tc02bYJPS0R&#10;b8wSSeYJBkReH+/RDaz2m/igP/9wZq3PAqM3OYKbEaS+LIvnkmYkhNfMisavZzfZrZ42e7ixzZ5o&#10;3Fsy2r4WTGdGLo8f5MYNFtc+ifgDVSlu/KwaJFH8aP9ie3FkhcGM704E5OCPXx1Z/vEGwhlg/Aty&#10;+NgkVLvJ8T438B+ZY/+HAXp2jd1a0y6B1mqvtnfYIxksdxcNt6+1fK8059oJwfmDIg3Ld7t4JHJQ&#10;ptduAYRjI1LtcwFJPvj11CK3jm/Or7YHy0eI6/VjO7vsx8ML7c3xZQFDXpK5dTWwjBn/Yx2LX/68&#10;st1+kTwJjVOu/34Ju1BWcZSczHJkg6TZ5tJ4CRWJWeG2s4LWWMenRmW40Lkxd6jdnF1hj1c22KvN&#10;k+wN+H73NCHa2fbhyAJ7KzvwT/0wM+DGKIapZgIrmD8F+4c8wznXf9fs/eZDhkmn8N1U6eWe/Fin&#10;yz5xLdME45xtTLerbfk+G9/PKpUkrLTbC2rdX/CkZ7QbpD/I8sEE++nYYvvp1CpfJeFsMEIryG9A&#10;T84MQD4GMxHpEkqZJ2HRLnC6dGCMbZVY3StEGy4hLOTLE2TttBW4dYxlfGtWhdZ+qT2WHfhCN/Ny&#10;Y7O92TXV3u6ZYT8cWWj/klH6n2vBn/NHoXWMef6ThB7XYGD4K5IvlTkY+SyoDTpemospFmOrCyTN&#10;JN93CMkCIk+PyLAvJuTaFzJIYSYs4++kLR8u0U2sHmPP142T5dNu73ZOsQ+HZaJLu/6XZcqM6M8D&#10;g3Sb/X5BwsxXUdQ2zBVMKgEg9JWMlt6eJi02XoimREBztgDqSmHETQKseyXrTwzPtNP1mT4zV5sH&#10;uT14fUqR3ZRuYGYeLa33GXkjy+fD7hkywRbYn+fW+k38rdkIyRGQIXoDWD51Ag3DpLcrhe8H67Xb&#10;B+KLKTJQpuckWbGuLS2QlSPL+JgUD6b5FZlcH63jjiKNQrs3u9K+m1Fqz1aOsNfrx8vyaZFljHU8&#10;z/6+sNYlKDfxn6vbfUZYFZEhAgq10s3YhjWC2LnS360CEJMks2cJPHYKmHZkC3AIA7Zm9LO95bJy&#10;hKAPC5ycFrOelXUMab5qL7BrE/OFGQbZDUnB27OG2t0FNW6iv9/TpWU8zX45tkwzsdn9BQFTagYw&#10;yer1Z3VSDnX6Y8yv4bKIy0WORpFhoF6XC07ly+AoEAhdIOCxVsbFflnGSLVT0oCndCMXZOkcH5ah&#10;Wcmyo9iF4/PcTL89e6g9WdpgrzdNdE/bW6n2n5ElMtPBHZGpAg7DhFrrNQuYWFkCivnS2elSl9lS&#10;m6jOUhmnFboZQMRCAc+eomRXKhuFEbdKyawqTrQDbu2kuVo+OyLLPpccOSeF9DX+Aq2emzPL7fmq&#10;0fZ49VhJyKn2bMcMvxHxQB/L0R8O0RPnyBzP02hOiXOfEWYYJleRxlAZG8UyLmYIaACvMdlHyzbc&#10;AxoqweZLs61aNacaAu/JpdGo5Uw7KmQdmOlaQYL99wXx7i6ULFml5but0yIdYrQxevohwuoTNRPT&#10;RI4RAg2YYIW6Nkh/CprFl1Su6yMFKMs1G7VCtkP1ve5BybZMUGybzPQNGsulcneUBprviJQON3Fa&#10;Qo2bujBaNzEB0hS6K+fBshEWATbNyRwQ6GkxXGtarDB7X6uOkwmmqS9J+Mwqk2IsRySZrvcrpcPH&#10;SHqO0copEMkww3DxYBm363dWyRxbLRtihQDqdpEGvLhHSmeX4DyomlX0uczBM5qhb8SskRUyNhZJ&#10;+HTnxluLsHyn5AC4rVKQeohoXqU/HKobGZMcZ9O0KjDFWnTEqYXljLyoTuorQ1YzJ3uQ7y2PmucA&#10;EIDqdkH4pYLv6yXudwkPHBW5sI4vjJF1vHNoijB+gq3IxxEV51ZPqaRirX4UOvOE+AdaJB07MEDi&#10;IzYuM96aNBtYwaNT42XI6o91A1hBQzRGa0nPApRqzNasLMyKFfPG2kRB9vUFsbazFAmbKDJhHY/O&#10;saMNsgUrEoVWkmyhZgMZ0KKZyBVDYoI3Y2zoqbEL85EbKUK1YsR8mWXjZIBilGLtDI2uFPxMkGuq&#10;Hma0bEFmaIZQ8Tx9H4MFYxcrHJ9B5LysY+zBEyOz7LCW0Fbd3Xqp6Hb9KFPeLWQ7V5bPLOmJ2aBb&#10;3VyxZgaZMF7GZZP4oU1P2KHlzKwVyzouka3Yoc8h4DDNsA1zpHPGScRPwGyXTbk0J8Et5cj12dV2&#10;efIQuyDZfk7i9YRswf3DM2yrGKenAJ+PeEQ3AbLF3u9Ik9WjlYN4HqUfw+hsFGmmSqu2abobxSOQ&#10;rl6kwAoeoz8fq6cvEWOn6+Zw6RRphpq14jr1O5HbqyfYnWVN9vWcarvWWWwXJU5PSb4fkuLZXZXm&#10;3pPVmioYFeZaILNrtmZmYXacJGU/GyxSDI7tb2164gma3mG6IUjQLrINFonqRJYxqbEil4ScjFH4&#10;plYiv07fSxeJI89kbNxZ325310/0G7mKr6CjRPAs3zcwjsn82lOZ7PiNFbNgcKpuJEGaMlYGKRZQ&#10;nA0RY/LHFVqyORJeY4X7x+lPS3UDCC1WBm7AMt0E1yZgOcsqwkaM/CgU88OJZfZ05yx7uGWK3V0z&#10;0W4tabRvZ1XbNzJIz0lwnBubZyclXo9KFe+vSZf5leg6oUGGBv4fYPY0adBO/TDOzvnOKzLBNRNj&#10;dBwhQVYi5i0QSfIkeXGOZ+jpc3VTEWD4j0Kyv5yVMXJaxsa+bnu0tcseC1rfXdZo16Xrr08tFWkG&#10;2UUhI24Cy5hlND8/wT1sK0SaubqBRRJms6S+F4ppcXaPlAhHxVfopnhipCskyNexTqsjrS/+ARkh&#10;oS2AHfizbuZ3gYi3BxfZ021d9mT9JLu/aqzdX9RgN2dV2hXdxIWmPDumpXtAZvo+8cm20mRbLfKs&#10;E9N26yZW6oYwOliKXeKXIVoVuWJCTLGyOJnlWqpDNBO5mhE3Tt0kO7fBx68XNviMoCp/PSs74dBC&#10;e7Fzhj3fJDN9+Wi7t7jBZ+SryYGZfmpktjus90qobJNSWico15Of6Kb5VCmrZvYf0tl/kETl6bV6&#10;CjUDaFyUYHADAorMQGgZM3j9xwWhV5lev59bZ2/2zbdn26fZ860dupFRMjbqfZPiqlbNad0Exih4&#10;AKsH7+gyAV3cOIu1dGdpJqaLKWdKbuRJHmRqNaTr+NE8ZwZ+gBc+11MLqYY34QaEYNO/Hc/JAhKG&#10;Y0Ze7Zxur7Z12PP1zU6aK5Ok4dqK7NK4XDutlXMcy0dm+o4hSbYgo4/Nz4uRsou1ueKLNs3KBAmk&#10;wboBXwUYpx9OBdYxJHh+eOn/3oDAY2iUBqBys6PdN/sW2MtdM+3tjil2f8VIuzW3RsZooeGmv9JS&#10;4LgR7be3HDtQMyJBxopxr4lkxjRJ2oE4qbAFuQGsY2YCezAkR2gXBoZpFM3KOA3Rrd/I/vn2QqTB&#10;aXF/xRj7elqFfd1Vatc7i7Rq8uzMyAw7LNsC8uyUrlkzaIB0gaxjSc1ZiOLXx1cZswApsI6dIXUD&#10;//QP/HJ+o24gwPP/ElmwjrkJkO5/Lm+wJ1tn2Zvdc+ypeATnJ/6C7+ewjzTEQesJ2RX7q5N93wkt&#10;uEFacZlIE3l1LPjzkBm5AcjBU3MTbiHLLA+tYmaBPw4GxkbAH39dkX0ohmX53uxp8R2RF1o5j1eO&#10;spsS81+2Dbbz4pGDwgLYGHulfbcMibfIdjyhgk/r2fWQSXZYd3pYymgf23NSTCdHC0o159nVVplm&#10;nYXOcF/JBsBexAbAYXVnfo3dmldtd5fU2dP147Rkm8WonfZaRuwLmWy4dN4fXmxvZC29OrTIXuv8&#10;R816MIOyE65sc7L++YUeyi3uwKxzS1sPF+7EYnHDi1jfGLpubUc/8/Gz+k2OvO/GcK+J47shRfmu&#10;26YLsxKEtvrYCuGDHknWDYL77sofKhhXITiHQ0NoG+fG543Zdm50trt/4K1zY7PtmhA3PirgnW+4&#10;y279ZmqxJqXK7i+ptQdLGmThV9vTDc32cneH27CvsWNlp7yT0cQe+IcDc3zHF2ctA9X07ysb3eL/&#10;69p2fzg3uHnw6AT0fnAe1D+jh+c8nITQHRFOwMeH7zUJkdbUiHVoRU4XpunKkjkKPpaRviinn6T7&#10;AN853l+bYkeHp9thqaA9Q2Ur1wYbt+ytY4acEajDE8Q21E0Z7d9OLdSklPgm3f0FtXZ7XqVv/t/t&#10;rrJHsqWfLK+3W3r9/dxKe7JilMTZePuwq9Pe7ZmmdTTN3u+dZT8e7bafji60n44ttV/P9MiY01oT&#10;dwTeBw2OGP2amJDa4QgfPnwdPiznKBqnvkSqTwC4qkWGwPT0/r6NMVGQZkK6IK0mZFleosSVFP5g&#10;4bFcCfaCOMlW2V9CJgdqtJglXfDN7pXwRwEwIXAIovBL2WNft+Xbd5oUwjGusXS0DjGjb8oiIRgB&#10;bnm8pF4m0gh7orX6VHbbKxmQOKTe7+3SZHT5xvOHfRIwOr472G2/nFhu/9XyCGIDgoGZzUOH0vEv&#10;CSpfQpjfUu/sE3MOF4QcgWzxCUA1siuG7x5HBbummTr6xKQOsJnC9S4ypdtnZvS3edJs9YJdTRKh&#10;C/Jipe1kbBQm2GYZqHjL92jZ4EE/OjzNTo+QSaaB9YwJj1P7skTzpbFZPkFXWzQpUumodhzfN2aW&#10;OcfgbXmxbqw9J1xky0R7vb3V3kimMCnvNRk/H+62d/vniUsW2Z8X13/0U35yA32agPAcN0AoDxgf&#10;lwChA0wC+0r4JuplY7DdUySwUqD38NyMEpqaLOU1RQ/NLn6njKK50qwLZcmxDdghDmIva60mYlsR&#10;Yj7ejsjqOqalgv45KoHKlvJhXtfhz8i0i2NzdEx3rnDOmFJkd8UR9+dX2w1BjHuSIXfnVfkywjH3&#10;YGm9PV3bJA5psTdbxSFaLj8emiOumGvvDsy3X0+usL8urrW/pZL+uoLzVtpBAvbPUMDCJSyPqG8M&#10;WeJCkM0UdvLY6yR2gh0ejyDQwGFTLdsnTyC6VqAbg6pN8qJZZke7zqcLjIP+RmoC2b7EfB0q3Nsu&#10;86SnMNk2lafZ9pJ42y05ckDQBFf1uVE5drEpx67gKYAbZAbBJZfwpbQVuI8dJ48vIQKINDEslVuz&#10;AsfgrTnl9mDhMA8SeSz58WrTJHsjNPJWE/J+32xHJz8dXWK/n1zu0QnoadTlz1KtcIgvC1EeDmAS&#10;fAkUYSnIcsBFNlyGXY0eFkuS10wE+27ZgrPDEmVzyfwdrQkYLXQ5WdiqU9QfLo7B/KmO+0yWSJyN&#10;FxexgzlRuGu15AjbrxsKEmxjSbItHthPk5HgrjYm5FRdmn0ujsCPg/fi/OgsyZBsu9qcK9id6264&#10;L2QLnB+T68L2qozYb2W63ZoxxOOHHi9G0FbbI4HT5+KQ19u0XHZ0+N7S613TfUJ+O7VcYGW9/evC&#10;Op+MUFYgHyJjBJebRdUxMhDxkHkAi7iAczigQkZFhjgkT1h+pOy7ylgtmRgMzs/cnYM3jU1KLOUK&#10;LaNCvcY/gKcNO3CsEPCKvDjbIDW7pSDZ1g5O9s3qpULKm/R6h9TuQdkU7DOdBKQIoBwSWjqmyTmO&#10;ttEEnZXKxeGFBw7Ae7VlsH0rYfo9qndykTtKb0wpsTvSLA8WizvQND2jJUPG24vNk+z5ljbf0Xm5&#10;a5b9cHih/SHD65eTq+yP8+ssUq+bbhK1J4qaw0TJaoZMuOFaEmxypvQjnKSPDdIE4Eirjxoz2QKy&#10;abqeLbNvsCYJDoCbhiXFWrkmkTiXck1kgzhljgToAoHg2eIKfB5TNCldWf1tbUGKrR6UaJslPNcU&#10;p9raIbJ9JUyBiwDpE5qQk1K/JyRDzoxI9+VzaWyuO94ujMry947IFsLdxCR805rvnkAmBrlyUyDt&#10;1myZtgTxeDDgOE1Iu0yaTtlY0+yZuCNSLwO6RDeOnYIWKNTDDZa9ijZgx79JdswEsTmxVK0Y3vpM&#10;Wr++/n4lflRNSIUoTsgCr3HWDMUUFbcU6bwphSiBWGkVaZpYTZ6uE4UyRJNUouP41L62qijB1muJ&#10;bCiMs92aDGQGAy/S6sIkGXkJAmOE1KXooaVdGoJxAodBeZwd1zXCYlhKDMJjUMdXJuT7wBlIJNOD&#10;hTV2R4KVnQ7299h+jbSk9LXZxFNIms+QmsO4Z3+1M6WPRydMEisDlPCh5MiGZv99iB5siAQeTuRq&#10;ZIQEaYVeMwkVupbTv69VEdGgiSPQCNcJsT+14ooRaRrigIa0ONnqfaxR8qIzK9468HDp+0S3rJZl&#10;u1TLY2FegnVLu+BoXKnB0lmbL7VbkGRbxCn7KjQpVYlaLtI4kikeHySuAI+wpI7q+tHaIKIK2YKb&#10;Fiv6jJYSG2LfS+1GUGWLUGcD42yu1BzuWRxQRFZit7XpIcADE0TJDJnQDTpWJxOe0d9qJCcKZVRW&#10;aRkNEucMEScNllwgIquToDdZwkWaiAZx0diMeJcHE/SbzZrkMTrPj4vYoLj+NkgTVC4VzO81aimO&#10;1/fwzHVq6eB9Ix5pOY5xTc7y3AG2TnJkrbhizeA4TVhc4ASN4hFszy1FcbatmIiuZPfiY627jBF6&#10;dU6RcEWwfqklE9lcKvbTjG/Q+ushfEjgZkEugVRiXVFmekY/n5RhYl381VU4tfTwZaIeGCFT2gFB&#10;WOQxTgJPyXFWlxBxik/Wb+TESp6Izes0ieM1mY3p8VadGONO10HiFgRllWTFCP1mpZZTod4bqgkd&#10;4lwTuCCZ1Ar9Zpc4dGF2gnMsNu0KPTgeQ7yHPXiHdO/4PNcUpehanDQO2CTRthYnuocAc3S7nhf3&#10;52FxCjZN5HB9mh3Q7OyVxN2nNYYBtEWGMwFXyzS7SzXzc3Ni/E9H6iartc6nCiaPx1GLMJScqNZ6&#10;xoE/XLKAZYMzhkmbkgqH9NHSiJMs6G/NyBO9X5X4me+5EDdTr4kdqfeqNKENmiT8qhWavKH6HyYC&#10;VUyMZ4Emo1jcMkKGG4h0kYDYHN3HTHEJ0Uz495E1+G67dX2alhrO4UWahIXZA3wy1hfE22Zxx1Zh&#10;E1DrDk1EhCCh8wIkbOoQscTAW31IEhiP5B5h/I0libZSkzFLf9KktVqVEquH4kGIRBJI0gR06M9a&#10;9cC41xmEWs0XtTp1rZKbR1jqs+V60KL4WKvVg42RHBijCWnSzTaKOybqobBMGyRw6/T79foucqU8&#10;XoJaqrZU3NIgoY2dgiZp1oQViAMLNFHONfoMgrtSv41rdpqWK07KmVpOOKa6ZfkuEUGXCZfgXYVz&#10;Ipc7htj5tiI7jnqZVGCXpGM9TkhC4/iIDDvSkOHb6zgStpYn2jqBmeWaDFyzcyU4F0h+sLu6JDfB&#10;5Qh7DITtdOs4b2Cih+9M0QPijGoRB41gKcUKd4hSraJci5bJWMmbMTLGmrRUOsRps/Xdtky91qTg&#10;8kctT8xM0MSBSLWUJIPGayLQViXiJOQEkb/gFEIKi8V1pZqMgZJZ4/XfBMmMEJGmwS36vyma9Nma&#10;lLmayMitlWPt1rLRdmvxCPtmdq0HSn09pUyTUWQXZKycGzfIPheXEOV3pIGJyJD1FzjNCSvbMCTJ&#10;NuIY1dpjAhazFiWsFmtSFgkFwglYmVPFnsS2TUe46iZqtLYH6ebZ7xioG84RuGK5jNeDtsks79DN&#10;EYTVIC0FIINjWG7lUqfjRdkqcQO7AKjeGr03WlzDQPvg/cXjlyFVXayHJxQW9cyOY4m+P1wTyQ5B&#10;gc4jD3fMtLvrO+zO2jaNSXZ/TbPdW9Vk33Y32Bey0i63FnsY27kJg91PfmZsnp1ozI76ydOcOw7U&#10;Ztj2cgJ5he60XHqk1xdLCK0sSPTJgN0I/kPbLBZ3EOiFb32+LM1mCUWAFXF1lRKAw/QQ49KFIHUc&#10;IxZvkBoGqrNlWpMQaCSiEvOkakslfFHFLJNhkj9NWlJ1WpYEH8MdTMTAAcIeengmcYI000BNCqoc&#10;vyyfi/xwYoVHq70RRHyxZ77d39xlt9dOtvubOuz+uha7Kw75fsko+657uH05q9K+nF5hX3QOsS8E&#10;Li7IaCHaEe5gF+OIlgnOkkPDMn0Pbl91mu0ammzLBskWkJW4XHodnd4llm1kWejhF2RrksQ1rMvF&#10;OQk2UfKlXNQpklBlN2OotA62Brtk0/X5GVKnnfq+gzY9QG1yX2vSkmgQi1cIWJXouwS9V2lCCnUO&#10;ii3QBBC+x1403JDeJ2LpffUf+v3Iu1M97pb9GU9odIPix5Mr7cdjy+31/oX2cOt0e7Blqj3QhDzc&#10;0Gb3V0+weytG2+2FI+0bJmRamX03c6h9PbXYvuoosUvilPNaNkfrBF8FXU/WZ9sRARSPshPH7KlI&#10;dqFK4sQ4yYBZkh1LxR2rtITwHS8Vh8zVmCHNw7FVS2aSZMG0zAG+5zhDD08wXLs0SvYAqduEz3y/&#10;epSWRQH7T9gnEozsxgzSBDEBaKsqlpreq9GSIR4iS/LBN0fcL31mrXm0VnSLAG8J4T6/nWOss1/P&#10;rvFgmNf7F9jTnTPtmcaTLR32YO1Ee9gzzu4sFYfMrvHtpNvzau32nCpPOyHiByh6pnGgHauXUNXA&#10;J7BbCI4Au11E+klHr9WSWa3lwtJgrxtw5ju9mhSuuypDqEqWjJcWgQuwLzok2Ym1Zi0PEruXaFmw&#10;35Hh2EQygy0IbBhf7wG2QFvUiKPQTFlaBpEnB5bYh9PsEK0PYijZIdAkMHybQhPh21ds1vikrLPf&#10;Pl8ta2qFvTmw0J5LhjzfMd2eb5OBgZGxcZI908TckXmKAfLdjCr7Et+4bP3LzYG6ZZuLPTfMW3yK&#10;hD4CTPZVSrhqQrYIrLCBuzY/gL+rhfyWiCOQJXP00GyJzddksPtE/N1UyQWAG9wxWaNKwpWdJ/du&#10;IQg1Ofg7QKrIDIw2lgXywDkg5AIPHoxyQe9JCIf76ZmAiwR6BPGd2NhsHv14fLm9O7TQXu+dY2/2&#10;zLSn4hCsrqeaEHYs7i8daXfmD7N7C4bZzdlDPa7vkiaEycDbHKRjpAWTgRwRKMOLBKTdLk2ztTjJ&#10;1osjesQlc7UU5mlME+uz1dKRFgQxTNUyaNda75LqnSTZ0KH32QNyeaGBX6NAA6zAdm1GGLrpMYOa&#10;gN4Pz8OGR0a4RRMOXjPwtTEC/5vGpQ32L0KBT620twe6PfD19Z7Z9naXuGTLJHd4Pl47zmNPSWS4&#10;PbvSl8rFcTkeX3hOeOS8lgwGzec6MhmYu/gYOcfnuLkkzjlkQ2GyjKQoJJb90g1ilcwgJ4INUsBP&#10;l6D8JC0TJgK/ZzYTIs2QKTMfToi8Pr7Sd2XCPSpiF3lwuCGcBK7x0OGGWTgZuJU4D91Lf1yKHqNe&#10;F+KS/u/KJvvLtxj129I2LzQZz2WLP98+1d7sJOKz2R71NLlHGO5w2SENg6FybdIguypQxoYsXHJG&#10;Ji7us70VCe4vwG+wF2wvaLtNAG06kFcPTvjyHJ0vxMUvYDVLk4I7r0NLBa7B6sySAESIOgf0ngQX&#10;hmxXasAVH5ALn6+3l4eXO4cwKeHGHSPkjnAywoHfDbcT7urAM7vF/nt1mwdsIUP+RbD4wUW+ufdm&#10;l+TIlnbHH4+kYR6sHCUZMsxuz692j/EXrQV2RdYbwcFMzuUJA93LzF7FUeGQI+IMOAQnLPtuO0o1&#10;IeSGSIDOSYlIiAbQfJ4mo0sTQOwug4iWyNuTa7QERJ1TuiFNQrgc4AYXinp4RsgN/5yA8OE5/+VC&#10;cO13Blyh93BBB8mEgf+eyfi0XMQdlze68/JPyZFXO+bYjZUtEqZTNCGTfcfz6VoBs+VSu4sa7MuZ&#10;1fbl1KH27YwK+3Zaie9AwSlEyZ2TQGVS3ORtyLTDbFQPibNdMuxIWNkuM3ntYC0XAJmWC4BsoSZE&#10;HLBaHNCjEeySMgEf44ijwpHRWx4wwgkIJ4HhD89kRF/7dpQmhfxB98frwT3mWA8fuqd9IqJL5v88&#10;nG+z/Vdy5L9XNtj7g4vtydZpPu6ubrGH6ydJqLbZg1Vj7fHq8fZo2Si7MScIlP5mqjTNpDzfo77Q&#10;lO0pZWAPvEiHaglDFSiT/NhbmeqTgrd6s8z/yCG9sZstL60nAmN8Q3REjmdwnBufa1+ys9NZYF92&#10;BMm2HkQ7p8Juzauy7zVuLajVGh5tT9ePFwVFNRJwd0+zN9IGPxzptteHuu2nz9dIfQaC8r9f7PSl&#10;4Ds6vhka7PP9T7BtdMvLl0/0fd8LjO4Nch5ubfnWl44fd4Y0wmscw42Qf7mMiu4P6r1f8AizK4zX&#10;ZLVmgpwqHn5XVZKbwyclcM4QxtxCpnGBXWvP9yjiMOvY975nlNmNuZVOBdbt840T7PXODg/gZRJe&#10;7Jxub9j0PLzYXh7stjdHhDmOrXCA9aeWwn+/IDs5uGn2+/66Fu4SRx9YD8VDEArNzjATwLXwvd7n&#10;Lmc0cXyeyfH3mCwNHv7jUvW9wc0WWauHXi8Juq1ca6Mg1g4Oz7TjbHbK4juudXR8ZIadl7BhO/yC&#10;jidHptv5pkz7ql0T0FViN0X9m/M15gyVsKqye4tqjNTal5sn2pvt7fZ6e4fU31R7tXeGvZIKfLNv&#10;ltTibHt3eJ69E2e8Ocw2+SIHVmgLuMJ3g3s9/MehhyMb2imq1z4p4ef0nl+Lvv9x8Do6eGBixZkA&#10;JiLSKtt7hgDEKgkFIqS3EdVYyZZ4sm2vSLQ9Oh4ldlyCBbfRhaaBOhLlmOngxbfCp5W6u5kYASJj&#10;iaK+t6TW7i+uFQIcZveXj7AX29rt1Z5Oe7VziiQ9m52ftsTfH5hr77U83h9d/HE7/P++lJaIsjwP&#10;9aco6lTXCHeBg+vBw5Or7KyuBwyv+XLQg0J5hHAon2D/3ySPIuQWoRcJ2Zkhmx1Pz9bSWNs2JN52&#10;yaTdOVRLQOqFeID9lQmuXgikZyIYV6WbWRLfTi+NRm2XC9mVeYQ/ec33FwrcLKrVkhjpQfbIh2er&#10;2QJvtve7p9qHfdPsh8OSD+IEgu5JSf9wdJEn6fwhqP2fa8EWePigvWUDI1Cpn+JkkCvhAwcjEL4I&#10;WQYgLWR/PXxfm4YuFFiYloX3lyS9BMHLOMM5uldccEiWGyGlh2pS7KCg6OGaJEdlZIGe1BEO8KCI&#10;aRKImoBvu4JJ8IRdyYM70t13urUkFlTbk2V19lBC8jqbnYuH2VNNxvtdsirXjxM3TLUf9hMYEebl&#10;L/RJ+FPQ+j9X2enVwzIBGn/BFb0mIaR2+PqjQNTDh0CM11wPzyOTBQvB0GxmsrM7W+cTMwjsi3WD&#10;o6coUVZaikeHsOePtXawJgj0PcyEaBweluw7u7iU2dpGB38rLfEdPnYJREYwGdU+bs8utwfdtfZY&#10;S4Mkg8erRtmrjc32dnub/bhvutcC+EFygS3vHw7N9+1uJoFYH/b/w83MkOIBdT/t7YX44i8JyMBy&#10;xT6JAjAdQ9aPkHLLZof7w/C1y4LqEEZekpfoZma3sPSqwQkyS5MkExI8nOpAdbJvPOwjoEjLAkvt&#10;1AigaIbv0X0xMde3o77tKPQI+auteR4QAXxlF8Zzyj2Vu8qeSB48XTXSHun4eFWjBGWLZEKntMVU&#10;yYTp9uPB2fbT4fkypuZ61gW2xP9pKfwHLhAFSZDpzfafJiBYAgRafnodLAWwiq95gh9qE2ItN05W&#10;kMA/+/4jBQOnaTJIcqOYAg5MdnqnaFn0iBtWspM7JNktsF0V+NIT3a/OsjghDUGu2mVPJWGLO1dG&#10;jLSFNMVVvfaoEGGGbzoLPYDqwULhhKV19nhZvd1eUGPP1o11LnizrdU+7Jpi76Qt3u2aaj/5w8+X&#10;pphvvxxfZn9dWO82xB9SW2AG5AKqM3xQhq9xjd/1GY4ALpZBsObZ+5flkxoTcQch+aukkjIJ1ZqM&#10;aRKC+NHxuszMxgsj2ZAWY4WxEVsxMNGWyfRcKw2xSVyxWaiJiWAZgLA8PX1MjpHE8flI4QVBUDQF&#10;W9pUnfCiD+0F9nVHiX3VWezWngtI4XvSW9jG9onY0mKvthPsIE7YI+F4QMJRS+H9wfn273Or3bL0&#10;BDHkwD+oHh5Dlg8pj7DDKIvwwIMHyPCP72uliezffRbs5MZ9ZqNkDZHaSMJna6oePD3Ohmhy5uWl&#10;+K4QYdHsEK0rYINS3FDEBCS5rc7AAGFD8rhDzHTBzSSfAEpvENTggQ4AJgk/9vK/ZUkgI2aW+ebk&#10;cy2DF6tH24sNQo+bJtrrre0eDftBXOARHwJN5HXABUxAAJX/NwQmlAcELwZSnwcH7enhiUpmv74S&#10;h2IyjkJCXfoauUKFOBtF5RZ2bnAiSB6MTelvM3VO8sISolslGClu0CMO2FAUZ9vF/oeHkrKTYkcl&#10;E8gTAVvvl9Y4UpvhapJKLOeEEy4Dn5kEyYbvhBduSz3eFFa4JQ7g4YkDeiCz94G44aW44MnqMZ4c&#10;91KT8MP+WfZO4y0YQZPwN/E/l6QVhBGCkJfgwXlInwQNOIBrH0EOkdG4gQl3qU/u5wnwnLP1hFuI&#10;TUzyi92LIg4gaLVFXDBZ4IhSIvOyE6xOE4J3FV9bQWx/B0b7yuPtcG0Q1eGRHGTxSkVe0FIg6Olc&#10;I8IxiB+82iwtMXGg3Zwmqov6N6cHltvdWUPtK6nO+wulEleM8HC555qANxKKz9ZNsHcEQkkzvBKU&#10;frN3tv18dKn95+I6yYJ1rhX+dZ7SJJ8emsFEoOZc1bFJieOPLSuP95G9y2jQA9ZpMoo1MflaCm2Z&#10;ce6aJk2lTQ8+KbWvzZPNPFvUL8Orqt/x/f6EiK3Mi7Pl0hCbpSapJrJf2gBT03NgtPbZcubBCY3D&#10;JMVxcU0q0p0ZUpfIg4vjsjySg0lANRJxeocYwaUN9lQ2xA1de7FhgmclEuvzds90e7V7psdo/yKt&#10;8OfnPR4Nhiwg5I2AYZ8ALY3QwIkUxxGoMMCqYfukvjZCD01MD6/ZzS3X2scL2pQYZJq3pcbp4XEs&#10;SggKHE33yYixdndVE/qOGzrGZqEm9Xp1YYLtkjY4KLY/TjUkjCfJgVMyOT3lUiAJwHRxLMIwz663&#10;F3rWI+NLMANOUWmJ7yQTbsiW/14G1UNpBYTj46XD7SXxPRKKr2VRvhVIYhJe7JwlrCCBeHaN14X5&#10;A82ATBC1oTwg6A+NCOEpxURliMVZ8xSVINKrKuEzXwLsl+EfRyuMlkBs0sQ06rPjUvvbVD14M0mL&#10;qEjJhwZdH6vvTNLktEorzNEELBJaXJmPDy5OckGqUWYzIdhwAvvuhK+EgU6nBaHhiC+kFlka+PlQ&#10;kQjJ800yrMblumBkWdyeVWaPpCYfLKzygMmHSxo8LvDtTpnVUo+vdnSJE2bZz8eW2J/neuzvy5qA&#10;yxv/RxBGWO9loi4pXGFUF4MlwHYQRVIGogEkG0brwaskAygVU+vhKZL+ep2lBy9NCPbs/VyTRObW&#10;CE3ETE3AxsIUW1MolViSZHvLZCyVCTZLKHJEGxDABPWJ/MK7+wVRGAJM2BFMChPxuSblVGOuV4kg&#10;x/GGIPRXYAZBaoypR4sEm5c1eIDkS2kG5IEX99ouS3LvPPvt5ErXCv+m5IEsSOyGCLui48S2pJSF&#10;671Oo97X72e+IwLlS6UBRooLigf00UQQydVXDx4kWQ2JI6elj1XoO6XJA6xBk0eOHNmC87MSbU2B&#10;JgBVWJwuXJBoq/JIVYnzsDc8K4SnBO5sGU+yJI9Up9ip+kz3z50WZ5yqAytgUWZLJmg5gB4Fn29o&#10;fN1a4GjythAjMuGxABOxw08IiBQnPJN28NJIkgdv980TJyy1X06tdH9iZJokdruk+Cg9MKzeoAcY&#10;IfYl+ACuIDGDjUFSIEsIQxGLsxlI7gz+cAIa2Dtj+TDKk2OsURNKoZhScceUrHgvJkK2EolBRFzM&#10;GBirJcCmRbytEU4gF29TeYqtHyK4LPV4UJAZxHhYqtHTbUdkOocQGHkeU3oMyaY5HiB5Tcvi2zap&#10;S0FoNAWcgP3wSMvg8YqRdnuxNMTGIPH0xfYp9nwnmy9djg8ilNGhCNVoCTu2emB/Z3tRmUwUf8AB&#10;7JP39Y3GGj08iWRsF2fqSORngXACowhq6zf8+5pMApc6pSWo/UKAwyTJk8nCBFNwJGI5akLWYTwN&#10;ivHQNopY7JJ2cM0wPMNOCR16aNtwGU6aAJAiGoLQts/F/keqxS1aKhfGYEsMsusabk9ISOLxvSur&#10;8uasqqDE3OLh4oRWe7mtw17umGovd80IBZ6QnSiZrbVdjNrSg+WLZX0fTBQfrIcep4dpTiGVK6ie&#10;QYKsp/3p+2gLghnz9J3BWuvVSTEOmoZqMiZLC8yRpUg9mkHSLJ5mrgkalhJsWm7Tw+6QLNhaGOt5&#10;SlTzOCY8sD6/n2yHeC0FTYK0AljhDH4ECcVLY3QcAXBKsqOyLtEcRIAiLFGj11sHuXb4XJxyTdrj&#10;rkzqe4S0YUmuHGNP1kywF1vaLVIlChfowdnh4EEKdCSNdKCuIeknpJJ8KXUmdEcUBds/Kf2DfTDi&#10;9ghgJN7G98k0icV6TYABtgJAqUOUJ7wVgVmkSSrRJPIdoi0qdN6Z2VfIMMGDIXaWBLUy9kkOMBFB&#10;uZt4j+07TKC0lgCTcE7CkJg+UpyBzFAfTYFwvDwuz83rc1oWGFf4/b/pKPCIz7vzqzwT5cGyUfZs&#10;Q7PseQGWTgm8FrF+rYwZpDf12MalSqfrmu966DNUlwINkrg3sF8g4aviY7XOieWD2n01SAyXdtBv&#10;wFHE93amxflnyD6sEdtTPmuouIDQNWp8jU7q43KAukzzBva3fUPTbQtQWTIBhwpJYsulKldpeeBX&#10;YIOCbawDMqJOSBCCFcho5ojvPhhB4gUqFNmAHXFlQo5daR7oWSjUBrm/aLhFCCmZK8g6R4DFPTpa&#10;kwwCkMh6Jndzit5vEmWx+ChKUCIWJ84X3U40J2HxNQJBIDyWDRuE1P0hXobYYAQf5f5G6MHrGeIg&#10;QtqGagKaNDplObYCnAYiBBNsaX6czdeS6CboSJMCTlgzOMkDGdcVch5ruyUgQY4UxCP295igdKgq&#10;GZyHWuS0XjuqHJdjpzQhVyQgmYTIPEne+ZlB8CK1BbwaijQAE8CDTxaMJZoTiY7BU6Wb5cGJsWMQ&#10;YJQDyEFYivIYSsTUTNP3Z2cluLXoQdHSJM16wGZNSEU0H5XPklBP2BpxeiPEaRPT+9lk/X9LWh8b&#10;n/aZLRRKXJOfZOsEl1dLRa7WBPTIitxSws4M21R4mFJtd4gfNCnE6lFN8jAB0dISrjGQF4057n0+&#10;LdmABRkh4oo8d6Ku/OFlpQFRZzrFtdb18BNEdapFEjBULSrXin3J0AUJluimSyQjWMfoe0xiSlGR&#10;H9SpIzG7w8TahKpNABFmxQkFAqYGeBAjEZyEoJGAO1y/O1YW40QtMypNtOnzo5OorRCEvawaBGZg&#10;AhI8irOHbSjCXGVer8mPtc0SkFuLSblJ8Bi9neW428i3xA2P2hRe0AQQDX5ZyyCyQutqaV6Ms9cC&#10;cQGmKk7MpuTPbLIoCfUn6iGqtIZZx2MEZytFbYIWSYMfJOmNsCMaqliTQArrKAm8yWnxwgwDPEqi&#10;VoJvrB6+WQ82ShM2VPJhkH4rLzYIdUfwAa6o91aj3yeud4Qmlyp3VDEYq9czNZk9g4QTyCnSw64i&#10;OAoXmwQiWWibZEQRAe6JpNn9Pepjw+ABtqUYNMkkpNgB4Qdiik5JbbJN/jF8dbVQ2EpNhBca0J/M&#10;Ejjp0hIgu32s1j8BikRde5ipHq5crEvO/6CYfuIIaQsJyVqxb6seukxUHK3PDdODkR4zWmqtSQ8P&#10;pqgFIovqORKCTIDDYH12uJYTqBF5gnzwGhJaFhheVFEYo6XHBiOeJQIQkQPLAE0IRFEflzuxvEwO&#10;vsZFmoDFeYkOqaklQAQ4k0AyNND6pDRGZI8ukkG/sQTsHUwCpfoIMcNknY/rSjdOrBtrHMMFSuP4&#10;BN3BDUBfSrlVShZMgWrS85PEskDkcqk3Cpw1StCNg6Wl96k/RxwdUd3DJVQJOCJpCgOLUHgPVpRQ&#10;9BBWvSYTv0wT35Ed57VRF+hI7O5SCUicrIwluoZnqVvXl4gjcMWjoYjlJQ4oSLBKcTjNfoSXHDwm&#10;FtjHHrfWBZuV7HFvHpLi5QQWaxL4YZwWBB2W6eaaJchIiB8m9syBUqIMMXBI/HaptXaxKiUHpolN&#10;x+ucqpFA5nG6kUk5iR5YWKTv5MVJiOrhYXGoTuLUcAlEHhKBWqkJRJhWaYmAJwZp8mv1n8ihefpt&#10;7guN0Cn5sUDCmjKGHcIisyVTKI3YmtzHs84WizuI6V0tzLBJk7ClJM4nAhwROdWYbYekDvbXptsR&#10;mZiEpuKHY8d2kwTHMi0BojBnZklHixLDRcGOnAQr05pEuHEsjOKCOVKbU/QArE+CickgxxUGEsRU&#10;rtWNjkiND9a7BrigUd+jQEhdSh/JhHgXeg3iNKqeUueF7I8qqVE0Q5HUKNQkDGUOcFkPO0G/Rw2H&#10;4frtIZI/lGvCzUbJhXmocH12RmawL4/QZElQygm1GTk/Id/OCS+fERQMg5XZ2z4gAbFX1hVuaarY&#10;EG3JHwNMoAjor0F/TrFJNECHtAI1PPhTihgTtMz5eN0YZVmG6mFqRNUiTRaTMUbsPlqjSZxAzcgm&#10;3fAESfl6aQYMLOwDTGICo7EbAFK58Z+5N4mqGq162AYtjVwtFzLGwBygSkLSgOFtaX19EojsmilV&#10;DmcsztZzaFkAqpZoRM43D7YzEwbZmeZ8uzypwE6PzvGyHkeEkA4IJGwnukFoirrUKwRApg+MsbF6&#10;aNafR0tJLizy5RGwHg9NcBBHYnSJzyWosEgCkthc4uPI3BinyRqn9xB2TVrHyIMOcQsFM7EyqVdJ&#10;yDrSf5S4oy5VnCbKturhYW9qmOBeo3gKlAdUkTjhFqcmAvuB+H4qybZrgtmRWigDa4F+m+wUuDNy&#10;qWOIP/gZTQJxuFTx+Hx8rh2THU1JkUOyrhgbiwfY5tIk65HlRbnQeVpzPDhyYaXWEw/vwkc6mR+n&#10;OigPP10POEmU7cpIsPGsXVSj2JkEKfyCzbqZJp0Tqd2qG5qh35mh32/OwF4g6am/tEScqEz9i4gm&#10;pZ+DLgq6EoeHFiIDhKIdw1mCevAycUO+LFG4rV7XiNBs1meI4+sUR5CJAldGvplfZ19NH2pfdJZ6&#10;ZPaV1kI7P1EgQFzw+diBhkw4GZULu6UZ4IINQlUEIhNFuVS2OhNAzPtigRA0BTs9ACf+YKoo1QnG&#10;1x8TZkrN1UG6KYTcWJ036aaGaZ0PExtP0NqcKuFFUSAqnRGkPEFqkgQGMkSgdImWUIu4oUigi+Uz&#10;ypcOIaoDPFS1VBNC0iSlmUnExPXuRUP0erS0DjlHYyVHWvSfkVvLm7xayfW5tfbVjCq7Pm2oXRM3&#10;UPf1rGTB2SYSewbaCckDKtyQwr5DenKTlsGmsmQPT2cfb4WAxkI9+FKCkKWDqdlDceo5krywPgWr&#10;EILs/JDxmS8hibMkWzeFRZml9VqvB2XjdLImaZI+M1IPjaBk7Q/Rg1C+iSywcXCQXqNuwRFojNGa&#10;RJYQKrNCy4XfJFQV32OO8EiRuI0NmlGaeKpr4mqL3FzdbHfWNNutFWPt5tLR9h2cMKPcvqCizsTB&#10;0VKvA+20JuGETEavBSjIuLc2wyh+tH1oEKu/iRwf4mhF9WUCSnhvGGgKwtDhggVSdYukm5mQyWI/&#10;KDlIN0UMPXof6oAEuzRBneIANAEPjtTHjzgqSVQWF+FLxJ6o1YMgCBuTpSa15skghe3Zawgfnvhc&#10;1HG1UGapEGgRu1P6LRKyI7fXd9jd9ZPtztrWIBS9Z7zdXtpoV8UBX3SWaf0PMoQisfmkshCbf3xE&#10;tsfRkqiwryZVI91j8ynCt076c3lBkmuHFTJGVsoaAzUCnRfnJvmyWKb30M2zxN41enBHcaIg9W7J&#10;zgINkpgwSmxM0hJ+RKg3SmzbkiJ1KLYFXaIqKcRDCRoyxyhTxMMTeenhqJoAskkpd1ynZTNMg2ht&#10;qpSlaVIiL/fPt0fbZti9jV12d0ObPdjYag82TLJ7FPrtHmFfailc6Sjz2kpBkkKRnWuSdhiTK80g&#10;bpAtfVQCcX91mufx7Nay2Kzl0CPNsFyCcLHscIofrNSR3DuqRk2Xzl0oLpgnCiMbpkszVEobVIht&#10;a0Q9d6OL3Us1ITwk1auGx0s+6AEn6nqNHp7EJmA2sqBQEwAoQuDxsMV6r0bcQrGocHmM0UQO07VM&#10;PXjgmtPDfzi+3D4cW2ovPdx8jt1Z12F3NkzWBLTbw3UT7fbyMfbdggZPSKDA1KWOEq/tdKVNkyBO&#10;QDVSC9ojqyUUKSaEewksvadSsiHqmKTENllei6QNyMZCelNwdpEmgPxdUszm5SZ7LWg4AYqS/0vh&#10;MlzkLdIYQFvQI+Gk6f5eX082wHYgKwNTGQ8U1uVQ5IkekNh7PE1jxDWFmgwont6X0k5kZJxZbT9r&#10;/HhqpQcDvdo3z57tmmsPtnTZg82dXmX5ruQCk3Br8Ui7MW+YfS2Z8M2soR5/Tx1q1OOVlkJP+GMS&#10;iLsHKDEpB4Uc91UG1VNxRJB40CRDqSMnzdpyBkhG8PBCkpIFcAECsUucQKw9mReNQomTJC/m6rWH&#10;zkhwEnHNQ4ICyfUbrQkZqQkZBqeIS3zytJwIRSeZEpuDicLpimxJ1bUM2P79qZ4g3JSMjDMkHfTY&#10;j6SoHF5iL3bPs4dbptlDUlM2aDlIJjwgG2PZGOeCL6eV29WpQzwa6xrBw5NL7ML4oOoz0VtnR+X4&#10;kjjeQNUXaQoJyJ0yolYJYo6WepooC5CsLi/E7OYqOEGYXWBkanofvReUsevQQ2PTU7SNgGLqAtTo&#10;gfAigwSxIOu1JOAWamBRH7lQk5Pel4enRj/ZWywBLQ8SoeAAvf+xivSPZzRIOCAd5XOOmoxTq+zt&#10;kSVaDrPt8fbp9mjLFHuyWUti7QQPA725sN6+nV1pN7QkvtYkXO8qs6sdRV5tmjJF5L96FFeNDKfK&#10;oLiJm5WCzMsFmRdJBlCNMsiNixPmlkzQQ2JRIiRZEhNJQBQ6W65rU8T6AKcOcU5bZqLregIlqChR&#10;liCZoSXiZTY0Kaz1dK3tNFEZ9chEAXqoXk3fAE9C+J/I62iENRGKv5yjpHZQVvsXLYt3RxZrOczx&#10;NJSn2zQJm9rt0dqJdn+lcMKCevtuFq1XqqO+8iAWj0ot5yQYT8IB9Zl6+DS3pXFP7xRY2iHzksLk&#10;a7QcVlIWR8CJ+l4LZJOTgcHGBksC2YANPwWoLDafKgE6S4BoovR7pQtFKkvI/hfVB+qBaXZAGgo7&#10;Te5i11JA36MW8VYPl+CjdsCn2lAaFKcKgovXebUCIpko541M+P18MAk/HF3mk/B85yx7urVTQnGS&#10;PRBOoGryg1Wj7fu5mgCqJ2sCfDm0F9ol1CUZn2MIXgySCvZVJdl+aQeShbEiiY4mkXijJoBl4Pk3&#10;0hAkF5CDs0KYgahpnKzzZaDg1JgsyU/mBZui7C0OEfrL1VpmD4K17vsOAk8USijRJJA7jFkOV1Cz&#10;zstCEXr+4UxQDiqMrP4YXi4uQCgSv/Yb3KDl8NvpVfZeMuH57rn2bPsMey5OeLGt0+Pnn61v8Y0B&#10;GmaQTPA1S0ETcLllkF38mHsjNQlspubd8CCcDSuSbStiezZLTdKaYqU0APHzVPTynBshRBwZaA03&#10;mrT2pzhml/rEfiCtVYKP+nesaU8+1DpHFpCvh5+ADE18DMQdfcy+YoQx9sTPe6z9+Wjd7Eub7Cex&#10;/28E7J4PalpQU50Egg9aDq/2zrXXFPAmo2LLZE/wf7pOgnH5aLtDnfXZVfaVlgAlZ75sL/LQcOpj&#10;0caCBCSci2w+eDaFlgR+ebjANURBvNRknK3X0qD23vyBAlB4l7TuofpkPTyJzzNE/U4tgy4JUjA8&#10;SUYsA6pcguyoaDlEE8G2G44XgFA08Sh4cOLqwxFyQBhX79eiZfP+RUiXH9nuDfL1PpDAKMD0cvcs&#10;e7G9y2XCC5KPAExLR9ldCcd7C+rszrxqTy1hEi41CyyNDranCV85oUnA3Yyz8RA4QZOwrUQmNXaE&#10;JmH1IKlGLYHFUcrjqZkqG4Ayrzx8q2AuOIDYoYkpfaTbKXRLwJWEoB6WMDtc8MiIdFd1enAXdtGk&#10;gpD1YfvemRUMXhO895vOyarwaEb2uiUX/qXJ+PnUCqNi3ut93Z6bR7g5coFJeLa+2ZfDw2WjvATE&#10;zVkVQVlwloRMaXoRnBkZJAqwJXVcqpHdGTAChUl2luKOJmsCN3a89Uj6k/QMXMaDxHJgGUzTJEwV&#10;N3BO1lWZHjzYWRa1+wSYnrRTOsN8rFVPsfzw4XtTPpyEkAuIYmJw7vFsXt0oSCT4k6OEJEWyWQ6v&#10;BZhIOqAUzOsdUzzb6un6CfaoZ5zdW1Tv2oGdE7jgi5Z8+2KCMMKobN9zC/Jpgiyr46BHGVRkThDr&#10;t4m8PFmSAKYV0gxuL4gjcFmR2BxmW1HuGg9TndY6lPcNVh0RhvTr8YdnvaPyfqQGHhPAYBlohBQP&#10;uaD3OQ8fRjYRzO8RkFoS1MT7d3Qi6KXFciDljO4Cz7dOtjfbxQ3IhdVjPLmI/LtrkwvsG8FmSlJR&#10;hOir1kI725gZbD9JMFJXgx1ZJoA44F1YkkVkZAbVFxCI1G51lKiHnocJrSVBIYJW/AIyfqh6PVq4&#10;AYiLKvyo513gRakeUp4j5RHD1yHlOYbnYUybTwSc4MF+xMBGoyJ9SWgpnV5pbw4s8OCAl8TLMDQR&#10;1MZ5rEl4sKT+Y5oqgctftxd4+OolqchzUo+oyVPsyddSyZAi1OzVMRGJtm1IoBqnSyAuHijKZ/Zz&#10;G6JbanGu0KJXgNBgIjpkUxBRkiEucMqHJRgBOT6iaWY8NGlmL4+u1MNu/h+qh5PA8X8fPgjvps4V&#10;4aDExHoGhYY3qjq2wt7KiCJFlWZ4b3d12UsmoEcTsLTB7ggjfCP1CD6giDVbzERgXNFEEJjE9jOQ&#10;mYc/WBVsR9GdiX4UbFfhU1iWF+u7ObSVQT16CQzUIsJQg9Lz6PyPWZYh9cNjyAksBd5/LTzAax6Y&#10;CeBB4QZ/8OgEhPFtlP4n7SOIfNQkaBAV6cHBaAipzR+PLPVJeH9gvr3ZM0NosVkgaYw9pmz4ykav&#10;5ghS/HJykbciYRLgBtrXUY4KU5rITgbJEIS3sSx2DIm37UKOhMJiK6Ad2IGeL4HIMvAcO2mDdh2d&#10;7Xm4t3SFEIuHPTI+Ul6TwMPCATxs+MBcCykePnjv5eAyQMPTQqITwfDgYMmI/17a6Evi9zM9nsZO&#10;CtnLbTqun2ivNrV5+thdCngKMX7dVS7NMMRIIQMyU/qS7I7zY3OkJShtRzcSCUYmQKqSSpHB1lSy&#10;bSzEasRtLZNZk8AEzBc0np2lhye3LkguDPA9g3TSMLkwnIRw8NC91//HCYhOQjgZHD2lS4Pg/39H&#10;IyCDSQgChL1qqSaB5fCTcMKD9VPt7ro2e71TS4HYmc0dDpvvLm2072U/XJsmmTBTOGFGqQce0QOA&#10;2N3z4wSbhRUISHCTWpOwuyzOdgOZxQk7JRw9+iMfJ0qMV2lhE8PhbdiYhCXgbK+Hfnt8lScW+vrX&#10;694PH47w4Rkh1RnEsoMHAENh6wWGB/9qAv4nFlZcgExg/Pvianu8a6k92gxkniUVOcPz+LEk72kS&#10;vp47zO4vGWm3pSa/m4M1WWbfTinxDI8rkgtfsP+gSSDm/1CNBKNsB8ZBkiOEFzwxuZgAh8CKdMq/&#10;EaXDrEqnvibiHewP9aMPH7J8+OAh5cNjuO6DCQgmBqnvKR8fJ4DY108T8IkLeHiq+cIh6+yvi+vs&#10;30KOd9Z1uu2Af/HRxjZ7tKHVHq9rcUvycc9Yu7+4TlghyKq8rmVB+ts1HK6yG45TolrCEJuBrEpX&#10;kcIIDIIatgs5OuWfHVrm1P+o9qIs70c9fKgC3xxb6RMTPjyDCeG93/Vw4bVwMsL49iDIPwj5ZNBF&#10;hof+yP7R8TeT8QWcsE0TIVWpSaC7DE7WW6tbvfjJY3HC651TvOYyRtSjVY0+Cbfm19g308qEEwo9&#10;gPkCddxHaBk0ZNl+TcDB2qCB1N5KPbiWwcaiGIvsxOmoi7iht5CJrJnZrvN9tZm2R1+i4tLhegmS&#10;6PbV4boMOyoBgxsbl/YFWWuXte4861Jr8KNAIgVVg64230wLytAyYNXr00ucYt/OrtAaLrcbc4bK&#10;ABpmNxfU2D3p+/vLR9qjNeMk/CY4DiCWlvK0rz0fjyDCKQJNwOdp9vbgbHt/dKHR3OzVoQX2QtD6&#10;9cEl9u7YMvuJWnpn17p57sJWk83kk4zgCQlXg+zNQCXrtY4EJYdZWhzDVDY/57PXtvvr/+f70XMs&#10;YLI/wwxQlEGYCRrmA4YZXv+8xjE8/yga9Jrf5/NcZ2BjBZ/5xGChjEXZhP8baN9g8Lvc26+aDxg4&#10;gkokQAPC03Bze3mqrZeQ9LpBpRKakhcUVyLDdC+ahG5BOqfo0lExxZGGNDszdqC3MLokdYzpzvK7&#10;MinXLjbn2IUJ2S6QwSzXWinFW2jXGV1CsjDHtGK7SachDTJSOQaMUuptkB6SZ7BmtD1dO0agcJLM&#10;hDZ7t1vE9+TMqWIGEjWlIHZR1FnAce8sjdmehPHuULe9FUNQMQdz462Or2V7PZfZ8XzfXDHLQvvp&#10;5Cr7Rav9I4NEGQFY4hhNBA0Hr11U6QgxGCGxQuKHxAmvM8Lr4et/Er3374TX/ff1X84A/Kd+o/f3&#10;GOHr3kwRphSGI/xcMIL3yaP+lQSz5TiJ8uNtjkyEJdKG66UVAYvrNTAdNpXIlBCS3o/LQZjqsPtf&#10;JEOxvpGlXJMxenKUrPOmoHSf+23GBeic4xkB0zOjCBVMsXNjsjwqzvuVCa54iT8ZuTfnkpJc6aYO&#10;+I6UAq/D7Fk3lV5s9nE01+JJzyhvSfx0zRgxhsbacd7p5+XWVlkO5HFPE3YUc+wOyhSH4xXSQ5Lj&#10;1R7SmoPOUe8Pd9v7I90ywxaJQRbZj2T1Hl8qSSLpofGL13emDoTEMFl9ntooxhAxvONwlLAcIRjn&#10;/0KCsNJ7DVZhSGQI8U9C9z73vFH9Bq998Hmwc/Q7IVH9dbjaNQL1ot/qteJRQeH4JAUChojMkC04&#10;JiFiTSl9rSurnweyzPcNtRh3phMijXeRDTkie4Lq40gIiu8l2A5ZF3uqSLgFYkkdSCKQGYCj7phU&#10;BWAcYz0IkczySiBnRqWJCTLtfFPWR1OOpFwYARv3S5cMGlMK7HtJhruSBrT/Iu2KVtBUGyYNi1LM&#10;DxYO13G4d1l7ICnxaHVjUOZ9w3h7um6cvdospqBmtY6vtjTb662CkuSm7Jkq6TDdfjgwyz5o0GD7&#10;wyExAwxxQOPQfPtBjPGDVMoPx8QUx5bazydXeIkYjBRy2oK8dxgCwgYrOBT3Pnjtg/cCwoWE/jii&#10;wOej6mGVR4eL/P85InnIqY0SWYR0pnD0GFwLVcWn68F5mEndmxEiUzL6esnoGVkJNjtDR/eGBHvr&#10;HdlEWMlOlpmIybi6kEiNoCQj0U2Ub9khBiD3fp/Ug2ODOrIr0wOPDBJCkJNGYQeEHQgHxU4nu+qU&#10;1EUYNIxPz7Oy2wocLwToTRJBdj6JyeTfkXj43YwSr6x8WxLBsb7eJ7T8Tne1AE+V3RFmID313qJh&#10;Xoraj0vq7PFyMcXyBq+qinT5Rjjj4fIgkfk90kK4gnI2r3eKKSQdnm1ttw/7Z9sHZ4TZ9iOMcFCM&#10;cGSh/Xpymf14fJE7bEh0/vHkcvdpumoQYUNmQDpQDKG3iug9wpUL0cESiHYvngCRo8PRMQOJ4Ed9&#10;j1Urke1pshr+XpQx/oQx+F19lg5vpNNyHh59xWtghnhqLfE7RKF3UE1W1t9sEZ4ylXNlFtOVY4HO&#10;iUueJaOI+qBUml2SR2fwIIZxa2myN9raWU5PgiB34JAsTLcvamhPHdgXvD7ivdKC4GiqRO2rSPD9&#10;zWN1bPqmebdBUOoXFFyXJCCfiND5r9rzvd35d1OL7bpek5B5U4S/I/VwR8S8NVsMIWlAViqZ6w8X&#10;1tp9KlpoPBTBHyyotvuk80t9wDRgCsr8319U413tYQ5SeZ+T0r9lkr3b0a7RYT/s6fKc5rfCE+/o&#10;YidV8U7jh4NzvfaBZ7sLR3jG+/El9tOJpfY7rdcvb7T/D2qCdgBa8SEjOKFFKEa40iEcgC4kvIM7&#10;iBkdbhZ9HLyWeoCI2JE65/P+WlYGkuDvq9ud2AHBtfKdGYLXf4h5IDr63olPLyiqUHayLZhO5TrE&#10;PoHotPbSdTEEzEFeJbUWqKnqFXhlJNIUC8kwJ7ufF4LbLGZgbIEpsKxlOXhSmYh/oBLMgNGJV05S&#10;ojbYt8EVQZFXJIQ7smWkoiI4knyKN++LZqmG1k9FpcjSZ2Dhk2ZE8hnpyRSyYNCQEWCJFwBmCJs0&#10;Uob8jqyNJySyazwkS4/aDmIAEtUYZPY/kfkEpqDfAz7odyS3C0cwKHWA5fGeUgdSD6/FGGGu97uD&#10;8zzd+cMRYYXjK+w3qQgawFAB4P+iTSDpNvjfazv82JsRWNn/P4zR61owApEfeEyCgUj/BXNUZikM&#10;wOdCcR+O8DUIP3RPYZJGcHLnx0RsWPxn1paa4NHG9PQeldzX6hL6Wq2uD4v7zINkJqb1Fy6Ic0nA&#10;Viq92xbmDrBFuTEekbRgYIzHsZNNNF2SZHp2f49RoZIv2UXYl3t03CX8wEbddjKONGAOlxzCFIdq&#10;MgQkcdaROUAqZqqrCBz8n4+W2hiT4cX2v8JykGS47h0J8sUY1LHIFaNQvSAnSNb1uhZBGhYNMhkw&#10;y93ZlV7LAjB5TxLg4aJaz1x+vILs5Ua7u1hYQuDy4YqR9lCM8HTdWMcRYZWD97s67QNSQSASNfHj&#10;3hn2fHObvZf5+aOkwk9HZWWIId4emGcfJBlQEZRvx5f33ys4OjdKOmDjQ5xPNn8wehM7YARG+Dok&#10;JNdCXY6lEhKa8+AzISYImAbG+ET8TY76I5RdJPyLzX6SgwgD4ejVFTRo/EhcC4FB5XF9vF8aHepn&#10;iAmIrCAak6QFsja6BybYTIFF9tdn5yTYPF2fI+lAdgc1dyek9vVKzMvYmi6MsXWFScINpJKIQZw5&#10;UmwbeEJMgosatUHsjzOC1ALbXN6Xg4SipoF2YSy19fOM+h0kIpJZAZNQRf3S+Fy7IhxBFqZXb4AJ&#10;pEpoZkLycggwb0wrtxszJB3EEFgd3wlb3JHlQccGmpc+pya/pAANT15uGGevNzXLspjgmd3PJBme&#10;CVjCFGR5UwPk/f5pYoBZUg9SEweFF47M984w77w6zALP+X2+c4b9dV444eI63/4L6oFAJLzfIriO&#10;LhlEYFB5b+JzDpE/MoM+H47AjMPhhIjXitc1zkOfQGj3s+fiaJ+9PaLKaSFPJhmSgFifILyF6A8x&#10;gM4Je+EzxBASVNmQRHP9WCc0wZfEEZC+w45yR3I/mywpMUMEZ6N1dBJt5SKesD1XwJECqV1SM/MG&#10;DvBdKAq1sEW/XszAlv2mYtQHeUVIhEAqsKtNlYqw1KYnVulIkjaOXDrQ+pCVgaXBZ8hQDRhB0mA8&#10;7TvIThWm0EAqYGV8LamAY4pcJApB+TkhSHrt3Y6lLsATWBkPFtMKaIRjBLJYKf/zWkzwenOzrAnG&#10;RC//8Wa7LIpt7fZWuIEKGI4X9sxyiUChKGeEwws0KAGwxh3bf4AVhBEgPARG7HPsff7/In4oBcJz&#10;Vn3gRP80Pq5+HQPiB0wVYV8TgtJPhd1totop10t+Nb1nqyX+KRZBqCBBYMRF54v4ZMfQZKI6vq81&#10;Jg7w8gLUXGCjiH4LnFPPlELPRM9NyCCAXVICE1LSgpwvL92na+RTTJfVsVhAcn1xiudkkzOxgZwJ&#10;MQFqYW9lhh2klhv+hcoEL1uE8xrweFTY4Tj7OhqegymJEVbLw9KAYVAdF8ZmGX2Sr0ptBHtDMMBg&#10;z8r9SkAyxAlYGbcIuhEDeORRh3DEVGEGpAMtjaUuAjNzmH0j8PgdOEIM8RSssFqSYh0Nb2Rebpzo&#10;Kc5vtrW5uqArNePHaKEsQCOFcdjm/fHwYm8mDyNQDuHvKxvFCEGdmMC5tM3+9iFm0PhLwwke9SKG&#10;+2dUEoEZWPWfmCFQF+j5cPWj972LEEQlk4hkGs8uEvFZpfTsrNMqLtdnuF5JSoWIXaojFbiDKODg&#10;u+VxEWvU51sFHqdlBalbhFVMT5fZKGkwhU00MQbZiIRnzxKYpKn1krxk6xCYHC8mm5KZYDMGJtvU&#10;bB1zkmy6GASTs1NH/AoHBB73kT8mYh+JEp3WCCTks5l3RIzhm3piAsq4nKgDPGZ6B5KPqmFsjueg&#10;kot6qj41kApSDzTOviamoPsIquGOgCJNwe7OqfABULw1s9StCExN8tjvytK4M6dKoLLCJQO+B0zP&#10;R8uEH1ZFpQMVUKQqaLDMji0S4ad90x0vvBdWeC+MQA29t/soH0fAA5bEIjFCj1TDOgHG9V4WwktD&#10;SDL8zUAasLqlu10K6HVvieBWguv96OvoEbUQ1t3zgoFELxO+Rag24V7EsoaVVQj1ptAIR66RIEym&#10;JYM8WoYHB0kKEAtD/FtDYh8vNzVDhAYXdAr4wQSARWLryNomeQjfwlzhgqWyLuYKJI7Qf9BthfAy&#10;cvDKE2MkWQg2on9vP2vPpiRsgu0cIikg0xJGoGzsfphB1gMtq8iupF8XbbfxH+BQOj+ajk1BC27E&#10;PaL/YlOm5+qTlo6j6QxOKX3+3OisoGtTO1UbJA3aKHBS4L16uH5xbIZLCkBk0JGl1K0J1AJl8kL1&#10;cA9fg46PFg+zuwuqvBTOM0kFmOFZzxipi6AjO+Ykg2Io3lqPsji7xRi4qHfP8fHh4EJvnMYu15/n&#10;JRnoUy7g+LfUAyUy2BJ0nCDiA/aoDfjXlU/OIgjPcBygVf9J728V4BPRQPsQkAoSJFjVatVXi7AQ&#10;nX4hpLsw/LVfDwg/TEckA5KAHCHC5OoSaJ8l0KfrncIEEL1dRG9NgxGkCiQFwAhUqCM8d6ZEPlKh&#10;Ve+RWTIsQf9HV4mEgPlas5NtLlkvWQk2X0w0U99pTe9jHRl9bEU+2/VJXmJ7V2mqV5beJQlBwBd4&#10;gN3to+xwS0qclCQ40xBkn58Vsc+OyPBz2niRmo9pSTru6UYxhpjEQaLAIkEkX7bke+Wrq81YGAKK&#10;YgRef9cRVKoNm8tjSt6WdPh+WuCkoowgbb9ghLuSFPcwLxcNd+lwV9bGk55GeyEmQCq8kUR4s1PM&#10;sJf9Cg0xA3sWbGC93j3LS5LTlv3Dvnn2i6wHmAEm+A/dM1ELALvPA5MPm56dwdAKCAFhYOcj8mGE&#10;LRZhtUF4stcI6Cb5YyjmnSYeIkNcUoGc6FrxhPs7Y6AS9BkkQrkAIlYCIf9Ey1ZqpRIJT+/oJjEP&#10;qUOkLU+U/ifemo44rhI0qNRJ72my5khH5n/Ixh8jNUAy2nRJj+Bz9GqLtbmZ8VIXQbX92WKEhQKN&#10;3bn9bUNRiu0akmo7ZTFgSh7AbKxMcnMRtzNBL4RIwxTgA2cOHb0vfn2aWxGEQ3w+StJAIPGirAkk&#10;xiVZFJclLbzBnVY7ZuNXIv6Xk/A7FATmpRgEKXFB0oQWZ180Ix0CLBH4IYrttuOIMrsrS+KeiE91&#10;sIeSDA8X19iz5Q32fGWj+xeQCq83tdhb4YR3Oyfba1kR1J19tWOKpMMMHaeJMWZ6PNxPRxZ7W7S/&#10;L4oRZDnQOO/PSzrKhPw3YSIOHgOpgBQA8X+0BMQgWvl01xDxJb7pA0WRDHK86fPPyobI6H9f7VFi&#10;Ew/u4l+v6yTmvVO1rAHqzhEcSwZgpSTAmKQYb2FSL6aiiUUd0kMrGtVA870OgcCW1HgbpvdpX8D3&#10;SOGGEYktrYjr79kHFPMizJoC+CTiMmo0KIq/IidZxE+wtuTPrKcwxTZQkWAwATt9rDsvzpbLetjl&#10;hbwSfRyKqgiORwUYacIVqIqgPZv7E9ikkurgOu9Ty+ai1IMzwrigEFhgaeg9SYvPR6W7Grmo964Q&#10;gqrfoH8GncDPjx1ktJ/5arKkgBiAvQqqITGokna/u9LdznfmDQ0ww9yAMe5KdTySusC0fLsNrDDJ&#10;rQdaFr/c3hmUh/EQuOn2Sszw4WC3d0/840yPVIMkQjQ8Bp9CsJWNBzAMsNwkqbA+8PBBVDoWkeYZ&#10;EDpY9aSGky8LwblG/guSYJiGFwgRExDsT+KQ578QHt6fHPzPrFEreZysgGqYSkxBBRd8BURNl4mo&#10;1WIyVIrn1Uta0NWkwLOyyLkX4fW7lKzBCsnXa/LmIDqZVaSlYnF4CrzUysLBqd5jY0txsm0vTJbJ&#10;GO+9s9blx9qG/BgvOkCbfo/51XV2KhnUxz4oExLQGJiKkhC1mJACjiLu4RqkBFUgpS6kFmhTB+Fh&#10;Cmcgvc977FV4WRuBys9HZYhJ8oQPcl2NnJI0YaeTIuZIDzBD6HBiuKUhKQG2oJnqPVkU+BmwJp4K&#10;Izxe1hC4n1c3eU3RVzIn8Tq+2DLJfQsvtk4WA0y1F9uDWkEhVvjpyBKjcNLvp1d5Rbm/LqzxFIOf&#10;T/UEkfbCCxEyMilw0i7ETY2AcXo9KiVY+eTuQVwID4MMkyiHOWgJj8gHHFJhIgiB7eNVZ5ywEK//&#10;Z2IaEVBWAGAya0B/T5QgG5Q8QdLhYBR8C97BwTEHkodqFUFOUaGYq1jvVSQH4G+EVAbZqiRpkelO&#10;/mK97nWGrITleSR40E0uQSPeVmvVk/Dh5Xk06GnaltLXOtM+M5qyrGf7WqbkDpmSMATle3aXxdsh&#10;mYYn6GciS4FC6pQOJ51oT1miLI2g9E8ALoPCLTR0pCzgmcZsOyFMgWvagaYsCm/6IKB5Vgzh6kBY&#10;AvxAfDaFn76fUmTfdxbbdzBAS55dF8bgSKddxw9SE5QPvDu/0r2QzgjLMClHe0PIx8IM9FZ4vHac&#10;m5RYEl4/DRUh4EisOFjh1W76qi5yK8Klg0zKPz5fY5FJyX2sM4u+IgOkiwWmJIrdxftxtcdoFce6&#10;+Cbpqx6xK6KwMqmtlKEVnaZVz6BpHImfgz39t79Wex9hCLJisQbwEgbv4zlM13tk1BE4PlDSAYZA&#10;KpA3EfoR+P2apFiZoPo/SZoRIjy+B2ozDBVD0KyuTsSndtP8gfFO4GW4nQlYlQWxeKCInsMg1Ykc&#10;UCL9xRyD40VwrXwBRnqvEOC6WSpjc3GKLZD1MV1gEgcUJdB2VWQKSMZ6TtnRGmEFSQlWfGhdBNiB&#10;keJEZ0sbBqD6V1DnSaseLIDqkDUBlsDUPC6z9Gg1lcIoo5huXwh0XhOj0PDyG7yRSIm2oOIwexfs&#10;blJB8IakAx1FHi2u95Jp38wot+vTxSACkvfFHE+jEVBvtkkiSD0829phz7ZN8WwqpAPM8EJqgs4l&#10;EerCUAKRjH2K5iDWIS4YAIcO1gDeuUKtYFoZVmv1D9XqLhChSXNI1aoH6GVp5EhfU1qJ/m6s+kYd&#10;xwob0BatXGLd06zFLGQCoiYC51KU2FrZtDsrFbOUS6xTdahIzDY0IcYGJ2j16zr16aqSdA+6D+pc&#10;DBVzwqR0MMZ6IH1rbnaCdWUnekIu4JWSbuADJFiNfmO47p8+dHMH0tBXq18qwgt8llLoM7pVrde+&#10;H1GUYFuEH1jtOIwo/Uia6e4yfb48QRYEK10El+jHl3BqeIokgZhAEgDMcBrzUcS9zOaURP8lMcB5&#10;Efqs8AXf8UJhhMUJjMJM/H7AMMIWwhiXx8gaGZvlVsfXGjdkXfi5VIQHMsscvd5BTc0K4YThXl6W&#10;gsP3l9R5Y5EnmJTrm+2pBvF+Hg7nDCBGkCUR8cqouG5FDDqQsXqzGKxCRKuIyeqFCBCJ9E6ynpzg&#10;ImKFVijlJMt0fbjEsde6kMpok/SYJIkxWq9hLiov8vukjeMYQqyTXU2aGJ5CipRSl6sa3a7/Y7UD&#10;AsmkHiImGpYY62qG5n8BTsAT2ddB5WSisYX8qQeExUCSIvsT5OYV6LcCRxS1/gJQWxZHnR+qv8TY&#10;suI0rx1AW5ktxTIbBRC363yjiM4OJVkhNEKnuOEJrdbDJFsPTbON+iz5gytpfCZG2VMpiVCb4a5m&#10;GAHigiHOSC2clTVxWXjgUqPwwBhdGyGpoet7ytnhTPTPUjUSafC5QOflsVIXkhY4pAKnlPCGTFDv&#10;LC1VQvQ6CZ9kuXkFalTJZGEG384OrIgHi2vdpLwn7HB/UZ3A4yh7uGqMO5qIXXgqNRGZIJDXLNRM&#10;Kzpy96nbQRHFMk0e6Wx0dUQkk9VBs0GKmeDla9DEN+mzNC1rE5FJiSMZgpJYrQJhE7RKa+NifK8A&#10;6ZAmPJAqHY+0ICW2TPqd6lRklxeLKBAboleLWag2BaEBfIh+ahQiJbxYo0ah7gkTtU7MMkoof6ru&#10;gW7V1QkRqZyg+xs1EIdKZQzVSq/UM3oPQUk1pAU1jGCEMtQYLuj0frZQIp7E0PWDY6UW4mQ6whCp&#10;tlnnFHDbLmLviALG9QVxto72vQUBplhbkOyZtD2yNKifvgNzUwCTSlb0MGZF08H2sKQHXWvd1NR1&#10;yogf0nvBxhU5F8Ic+hxOKkAlTAQD0Rv5fGOQrIJJCpD0PQsaWkpdQHwwhG9eSU18I0YI66qiIgiL&#10;u41HcmGd3VvcYPeXj3KsEJnI5BHGrzFDoA/xSWFoism1iIhUyG3SJI1Llq2eKps8I94mp0nPplOC&#10;UDa8JhS80JkZePJICJksQlBSPEOqgsaPXvBBxPIGsuh2EZI04ioRt16mHsBtoFYrhKbBNDnWQX2l&#10;oMBUsfADRWTysAj0vVJ9dkRKnLXqfvi/ljR+QxjBmaKfS6gaLBe9V69nGKZn8DJlYljUFrnblD/E&#10;XPVqP9RjEmDE6UQadLfwAbWbpuXGeLbwPhHTu+eI6BvEIGxCUc4MwntuWHQsF4ZYOijILKZ2PNUB&#10;t+r7BMaySbW9NN63sPfp9X6BxwMQXsQOTUoIzflx1IdUBjjCKwIKS2CKgiWCsomSHiGD6P2T9anu&#10;mwBXBE4rNq/yHGwSOHtRR9QE59/glRQzkC8boQ4MjhZ6QVAxhDEvmww/MYLEKFuxsz2II+jmSdCH&#10;15DRxLbhmUuNE6PweerKBJ46Et0R8eACRHqF9DOFM1npXpBLDEBv2UC0S3WI+KgeVAK1KKllSXXC&#10;ShGnXL+Fuxc1Q9/X0biINTp0DyTlU/IRtYKl4Ewj4paLyKMEXsdlxluTPkelwlGSbNwXNbIaxSwl&#10;OgdjIGHwZ4wRI/HbI/X9Wr0eqd9t1e9PzhajZ2mBiLnbJNWaNS+UhKGVIylhc4QdvBOqiE/29MZC&#10;ER0LQ6bnal1fU5DkjEKuPYzlNbRFfHDDvvIktyAYBLjgqqZ8LDuW7Fcc0jlMgrmJOqF0pG9sSWoc&#10;5HO1QaKSp7EiSfSZMyMoMhyoCoJlCaol0voYIHSCVIZMTTasCH6JzNdNs8vmHO8etBgvLUkVpaCn&#10;XKzXzCKw05uHwCwS76R9UXOrTZPW7lIixiZq4lAj+RLt6SI+xYBwAAG4WOW+mkVQVuBwoXU2i0D4&#10;7CICzAL1IptfEgO9TpNx1EyOBqsetD9FkodwM+6DTaMKMVChVj2/TVcHVjIEHiUmpHyNV3EUc4/X&#10;oIExgHaEACJVXjAxQ9NzMEzpqiJgIPwJtLWfIEnYLInYqv/s1PywWLp0nKLFwh5FU1LEpmu+6LZG&#10;8/IlGX2DBuaSEGsKUrwAIv27SaKmIhX1/3owMwU22breWJQoJolx85TiqdukNoiE2iETczt7GQKi&#10;QTJmsm2VacrYUUoADCYoSdxiFDGE44Yo+IRBPDZyZJabmGHyN4PVT9Q0sZIR2tYyggpRlMWhHE5Q&#10;jo6dN0rVzdHDYUpRt48iar51CwPILARpt2qyKX01QRNL7a9yrURPgxdhqDE4Nj3eq8RRUYYqk/gM&#10;qEVeo3OcO4XxlMjor5UpE1HqgpR5CibwfYiDg6hCv8P28DgRpAuJJMJTuo9KdTARlaZqEj/z/QHa&#10;dU8emGST9Jk2vIj6PK1wG8Wg1DLBZ8BGFKWCacoOY4EpYDosGvYxKP/rDiX9PqYlHaspBQYzgRHI&#10;cG3UHDSKUSgBRLEn2geQFTtfi4nSn5T5pK6h1zaUBNg0mMTyZI0kW4vJqbFGWGGNrvH51Xqfxo5g&#10;jrU6bhKu2CyLY52YYp2+A8ikAaRbIiWBZbKTmAcxyN6hQUoS+AFmQAqELmzc2iS6078JVXBpfLZv&#10;cEXoSru2GLAT58iVUr0rqIOisUQ3vyBngNu+xO1RsJEiUeM0ya1aVZQXZusWFTBVY3wq7l6ZZCKc&#10;t9zUxHmZYE04FfOYdFYW5UhxI7NblyUQyIYQ4AtxTdNWViQmX11SvK9oB2UifqUYoUQSoSUtwdrF&#10;mAA+/AdIkhFahfUARlka42XXjxMRqNs0WgwwXMSjEAWVPsEfSJKA6GAQ3MdiNt1bgwhMcSscWdSB&#10;wwyGOcsktWrFeA1SVVQM8nYK+m/wSKkYr5DP6vcwRZvEDJ1iuIUiJslwK0RcFhRV/fBDLPRyK5pj&#10;XUcVkFy/PI+asDrqM2skFTZ7dJOYRFKBBHzyTD1sTvTgNxmUXEadrHPGkrkqJgiqm7DtneiMsIdO&#10;ZjJT2ewiU5EWToTRn3UXdrpFtukiodhE4W4ppSuvfpBB5r+4jgqjK/K5cek2bt4lgxgBKSCQyIDb&#10;vSaMVjiVR1m11HuoEsJGj1LkrlYArdrLLMvc0koHjePxy+lPnRgqjFJtDAdR4A/Az08JtWZ9hxp1&#10;mHAU86WN8VhJGv6rTkSBgOwD1IjoDVJBo6ROWJHNGYkuAbBimrxeZUBcTFv3Lej+kBrUqoIp2VDC&#10;a4kfgAqIpYBHfaYEq0RmLq+HiNCUjEYlcaS0Ew1GaBaAKcmgqPAwgeNJuoc5MkEJiccS6hKzkhpK&#10;LT76YRPIQnuZVcIMOJmW02hIEoPal9TZWarr1O/jPYqRsCgZK/UZytehdqYIg3SLmdYWEicpMAmo&#10;FKAkX590dVQDUgGQ6Z5KMUIQXY1kEPFp7U7GzZ6aVNsrAEEbyJ1VMlcqgsQMKqjR2dwZQSIHhLso&#10;e4BH3VDeGY50LAAz6AFpQEAvnWpNDj56UHlbRoL74EHXeAxxAGGyDdSkZQl4UXy4FqngYr+vZQvd&#10;U0BkjCwB1AqFhujJAb5A5VCGbrKujZIKILSsWExQJcKNFkMEZqskhQg9USqrTaAPkU8dzwoxV4H+&#10;zxlNEgO9X6vrrHQvUCgiIUVcOnGP+swQMVsFGECDGp8+xJCoKHAMKqJGn8UJRV1gVBWMXav3xuck&#10;WX2iMIFUENUhguox5AYT8yhwLULO1WvKaFFWZ4GkBXO7ANWh+wZrUY26I7WP1DAlNzSkdomkplAj&#10;ZjW/sVwSYQXFoPVb+B7WacE6M0gtBHhBZqoYIgiJkyQQU3g53RMSA5TUJR9vvwh/oC7TDtXT/THL&#10;U7O8LI7EyKbiuCC4Ukh1XZH+QKh1lcQNnEoYN3XIierFUpipG6aYapVWBm7gUSI8IeDsIVBrjKAR&#10;Vn12TD+tXNn6+gzmHsCL9hpUkqNcJjGBWBZtIhCtuLA2KPA8nUmRSOc6jEStQky8Kk0+bTpgCv5z&#10;tCYcPU+RxjI3OwMdPzAuqFcGwEOEj9fqREWMEGah6mWj7pM9DiTIUKm4ofrNKq1+gCmYgEKPdJt3&#10;p5Q+j0VCfwQkGxYJkVHsTuIYo/hjlyQQ0UvgJyQmhMTCQmVOyqL0mPCTVNlsfW625o5isHTg4XrQ&#10;/D1wOUP8GfoO8zs3J1EMQv2VILcCAEyxWbLvMTtXaqyRygiq90g1aPGiHjZHMcNmXYvQvp8kSxq8&#10;UkORKpp7q5LsiBjgEOBBdiRmAtm55OqRmbNbKHOvdAuDlC3HDLJrl0ssLZb+wi/Onn2DxPVQTQjF&#10;5NmUQf/W67w2Oc6JXUjlXInjMXpI6qVRJWOExPZYTTj7/65WNEmolLlIF43uTE2SXlNPmQls0+Ri&#10;Eg6MgjZEsAee6FoQcII+B1Tyf0HV7hIN9D9MgQcS1cSOJqCNMdIZRyBRkgYrYZwkGtV+G8UgNfr9&#10;oSI6NV9rJQWo8McWOFIOcxZfhjukUCti5tKEiOYCH0rIAPHO0C0OXsVw+i51oSi+X4SVo3O8nqic&#10;fP0W6gkGp5R7p+5huuaEKKnZYgoYZR6AXMyC9YWTjaQbbwagz1F9YInmDGnjmAJMFwWgqyUhIucm&#10;5HsZ1QsTBtu5cYOM14zzzYMCZiDRnQ2LkZRNo5Rihg+YAOLDCIgRKpFTbnV9SZKtFlBZKkaYLaBI&#10;jVhWEfv56PsqrRK2hidqMqaIiJN1w2NT6BIg7peomycROVPfoa6sx/rpYcLSzBTXwXfPa45cIyqI&#10;gNGJAmMNTJqwAh5DJEgggjEjUSOaVE3iSJhQRB8rAlDQHzBKcW/Om/Rfo8QI4/S7rVqdnVJrkwcm&#10;2OTcZDcbKf1MBzTf2RRzeS8cWQX4CoaKEei0xPdpLkCE80C9bpDa8Pra+k3iF3GA0UCEmrqlYg6K&#10;AXGfNBkgGJb9FTyRVVJNYCc6tQySKoSRcG2DfZr1G1OloujlgdntUdOaB5xzzNdcMUW37n+BrqGW&#10;6c8DVvDav6gaMcX09L4WudRWbBcmFdm5lgI7MTbXjokBTk2gouogu9gy2EtInh1LqbhsO61BqjZM&#10;EA6vvi68sLNSumWoAIYQ5lZJA3L6kAirCpNssThtrvRSl26MyBxi+0n/oohgt8ST98WQ6liChaGb&#10;WyS9RnRvKCJp8B84m8Tp+i5lq/FEMqGIf5qTdUr/ebc26X0KkWJSoodx6+JIwk1NXMJYPqNJatG9&#10;TGRViyBNGpSzHq97G6vfGqvXzfq9dv3fVI3ZeYk2Q/c6VaNDTEexUrq/4cAC2LJrCWHGiiCUu6Yt&#10;DsQkOHaYPjNO1/BGsnqbJdlGilFooUfzFbamkSKoB0xXCrLTKyCIahJToA4doApURo+usnROTGSH&#10;VjmJtjRuHKX/pHT2bAivuSOXYq7en5HWzyvL0wZ/pp7LF5TmLvLVrBq70lVhV6aU2aX2Eh9XOkrt&#10;opgC4l+KMgDjUmtQbxyvET14vGLciAyvPU6b7HDsl325qzrNdlSmerGHjQIe9AZbUiCAKFNmiaTC&#10;UmGFxeJKHExkA1PYHCcJ5g+Vqf16dCzOTZCZE1agDPSaSwB28EQwooLpW0BNUkrsYHp6B0sRg2gf&#10;bPY8TXKxmKFW9jkrfJxWT6uI3y6CtujIynczT9+nQDyv6XRB644ZIj49zmaCsjWpU8SI7Zo8VBnx&#10;jiNFWEaDCDBGq5wSvohxVjTAj0YT7HAi6ptEVHY4KQWO1QH+adBvsJqRfkglB58wgO4FMImEQBUA&#10;QgmYLZB5nK0j295I0WpUhn4TM7lYjDFEVhHqBIuIVqZhzAZYwpti6NmQopGbS0bb94tH2bfd9fbt&#10;/Hq7PmeYfTWj0q5NrdAos6/EFF91lnqZcfqeU2PZ1URLntdcp9o2A+xAjj6hSwGATBdmCEqM7h4q&#10;ZhBQ3CrkuUUm5QaZkhuGJNtaWRFYEIweSQgwA86mJSIwJiWD+swwBCjWHVGyMnBALZA4Rt/RlIbV&#10;T2YxXX06NIhPwDrAE0i+IddbUmWva5Iw74qiSJ2tYTaWsAAY7AY6FtGogVAyESfot1n9nfrPyWI6&#10;/Au4eVtcSrBrGRAcExORD44AY+Ro4JOo1v/gW3ACSzWx80nbVfwH7IhW6v1KfZfcBhrvNmo49tDv&#10;UCC/ToNq4vgR2AWlGQcqgN1VgmiwTjCBKa04EIyg52OQj0FUFN1KWjFf9WyoD3Zpi/S9Er0fublq&#10;nN3sGWe3dby9osluLx9tN8UMlFO+PneYXZ9da1+LGb6ePtS+EjNc6yizLzslJSYJF1CEISoVAIwX&#10;pC7C0utIgMP1aQ4UD1BhWJKA0i87xQiUY9+m41ZJhXVSDdSh3ipzZFMJzfNkVooZsHGRBjiYWO2U&#10;acfMxEVKJA6SA6cJZdaoWD5XxED3zRRnwwjgBbCBqwxnkuD1ZDECrR9xQOHZy9UKytMkEWKGi5cj&#10;1gATRRLLMBF/kr7XIXWDbQ1jten3CXiB2CPEVA1aoR7bqEEd23wRF0cSgLBGTFUvolMOkjLwZbqO&#10;OoAwvE9jEPwG+BgQ3aSzjRIzcRwBOBZOIiQegsOUg3Vf1Mr0WEnhBdzhMMHA6GdgOJxlVFbFAUbg&#10;TLVU30hJPSQD5apLZWENlvSI3FrXZjfXttr3q1vEBM12a/VEu6PjndUT7PbKcXZ35Vi7I6a4tWSk&#10;fdc93K7NqPLa2l90DvFq60caUu2ypAJl5y+ICc5QRVVSgCOA8awwxDGpBSp4eGEgHanEjkTgGKqG&#10;nVVpftxRkSZzMjVwNuHaZN9cJgvYAQlAw2EkRDhW5FNuLpAQribQdSIUY4EID+BZJsbB/Fkg1AvO&#10;oD7vNKF5zE7aWxYOkPmZEOvWRqlWFo4murmxE8n2MngADDAJwCZGAAvQH3y062c8kQG2wHTEHc2E&#10;D9EE0zuU9hnN7EBqRRP+NthXKIwV5EjgoMJMHCZGIOiFwuhIiQnpCe6rwDris76y9buDRPS8fkGl&#10;+KCKpBhYTIBziR5mtSLycKm5Rt0XcRa4sQmjo+9hsQgOo6Tq+1n6XuTRjtl2f8t0u7Oh0wuq312r&#10;sW6yRqtGiz1YP8keUv5qjRhilZhg6Rj7fuFI+3bucLsqrEDJ/WtTyr0DxUXUwcRCYYVCrzeOeoBB&#10;KMHPoAI9PT0px4/1EFgOgTmJGUlS5r7qdHdI0LBhrxgCJxPgcXWRMEFBsohPRG5Qon+FMMQKSQI6&#10;yK0sTLV5mX09CXRZftBLiErVYIWwLinSAncqvQ4W6ncWDkx0aYBYR7+TlVym1QFBMBcDHfuZ+wAg&#10;PqYjfgF0MroWQMbGFT4G3yvQZ6lvXBxPnKMwgQgwQQw2IRkGCKRDbr8AvbPa+f1qSQQ63pRJQtTo&#10;nGgjzMcx0tejtOpxbZMux5Y2kmmIfrsMva/hZUT1W6x4Yi/CpjM0pZ0oxsFnAYPQzylfDEKxyRQ2&#10;3frqGiv/hxPL7f2xZV5H/fXBhV43+YkY4uHWGfZgU5fdE1Pc29Bht9ZOEnNMsvvrW8UIE+2+JMNd&#10;1MSSRvtmXp19I6xwbVqlfTW90r5ERcziWGFXJCEuTRaQbCuxC8359vm4XDsv9QBGONskyQBeGJNr&#10;p8AK9RRqyJIVkWUHZEFQOoyxT0xA8wrKvzC2V6TYplKpCeGHzVIXPZIOszP6+AbVmsJkd4NC9GUa&#10;VOdeIuZADTRoUqtlVuJAmpMjBpFKWUqcnyQEsX9sZ3veoF6DvKs06e66RZxKMuC5K0+QSSfM4GrD&#10;VUfQNAtANjotXsCuXxDkIkI2S9dOkYRpl5QgqbVezOWua618Wh6w8tkUqtdo0OfxFxSJgIPFSMQn&#10;srHEvgLofrAISDod3yHkjm1xfitTROXIDiptE0igHa3jWH7PpUO0dSs15sV46X21+nUdsBihVNkP&#10;J1fahxMrdFzhZUY+HF9qbw4vtpf7u8UIs4JeE5um2v3NXdFOA0GR/XtIBR3v9qAixgZdB5YJQC5q&#10;sBsL6ux7jW/n1NiXXeV2eXKxXZ1aYl9OK7Xr08odSLopKSnh3YuiwJGi/DBEWID7VLT6sMe5yayk&#10;qMMREjAEJpEW7oGUlNgiQImU2C4guUHMQGTNqsFSFazwnGADivB0dviaRaRRIsYMgUbUA9aG17HX&#10;QIVQa4C9DNrAzNFnpohRxmv1t2i0SvTT4Yhup01pIpomm25owzX5+C6oXkJ3RcwpTFtqXnu7SVkG&#10;E0UQ/A9sdxO9zGZTnawPLAsipok7oG0MYe+0hGI3sYTPirm84bCYhs0kJBNb3aiXbBGW+EkcS4h2&#10;4hG4Jz7DqqejGxnWafocqz6ZVhL6HcpNRz6c7vHq6Rx/1PGn07SW6PEadj+eWmU/adBmgoJEbw8u&#10;slf7ul06PJKqQDI8EFPc29hht9e0iBmCSokP1gfdWMAL9Oa5RQHRhfXeigJmuC4ACSN8Pb3MgeTV&#10;KTrvKpVVIeag6nJrgYNImhfRogJmOC/scHa0VIYzQpozBoNAh4AZ0nQ91SXGLgHKHWIECpQTh8fO&#10;JdYExadGihCI7CahdlpXzReYZAs77MBIFI77GkR0Wl1gji4QwyzIlFWRRWBoRGCvrxczn5WRKCtC&#10;v6fJZmsXIIg5tUAm6AKpE6yQLkkZoo2mivgEvYwXDijSamX/ggZo3kBRJukEgUaipmimiu4HxdMG&#10;o0iEJRmGTlBBMq1Ev/Q7zh8CYYm3RJyzV1ETHyP8IQYTwd19LsZBHaBSwjT7VK3+FEkBmjxHwkqz&#10;VJmk6iRHBtXkfzwTdJjwLhN+DnP0BAXVURWHkA4LvM/Agy3T7JFUBUxxf1OnmELSAclAlch1E+3x&#10;2vH2QFbFXVkTt5eOsq9nV9n1mdVuTn4xZYh9JYlAb5JrnUX25ZQiL5zwVYeGVMZlqYtLeB6FGwI1&#10;MdDP8TOcoMGbJMCR+swARMqyOKDjYTEEMXRsbbLVSQOHDUPwPiZZV/YAG69Vhtt1tojLvoS3/JG0&#10;IA7Pd8/EDMswNSUVlsjOZ1OGTRTMz7nZ/V090A+JtDKauhLbgLeRcjbLchONSGJW/HTp7pl6L3BE&#10;EdQqICj0T5gbSB1JwPax4wlH+FEAqWtENOHgSeezIqTrfRF5kJgnT0Snb0Jqv77eNYPdSW8mJabC&#10;h8BWNZLCI55lgZBBBTMV6vfo5p8mBvDq+mHZ0bDgNGVHw0KzYXnRn2k1cE4MIQagyQTtRn4Tg5D9&#10;ATP8QP+VI0vszYGF9nTHTHsm3PBk+3R7vG2ajl32aHOnPd7UZk8kGZ5IVTxcPd5rqN5e0iD1MNy+&#10;nz/cu3J8r/H11HL7buZQH7fn1dqNWRVelPG68INHokg6XCVPDgkhq4Lex/gXIDpl4g7WysyUWoDw&#10;FHuicYUDyIoko+IHJuX6kmRbXxTdk5CYRz2w6n0rVQQP2wr6frrOMRkBkfR+6hGopPPPKgHPeVIT&#10;9GKj78sc/A+UqBGDzBMjTE7v54Eu0/RdzNBpqAtJjSmSAq2yAACY2OT0kQPUFWuF4tGj4yirG8cN&#10;YhudTjS1xzGKeAzsfCe+CA+Ag0kIZ8vXZ2mYwY4kW+qebKP/Ga5zekhV6v9A/xn6brS1QkB4hhfa&#10;1msvtt2r3LIX3T1PhxHKLa/3biMMcr5I/fEhZiBt+NezUhtSFx+ZYefsoBXLjun2ZFuXPdk6NVAP&#10;siJoyXJv1Th7sEpqYnmT3ZQlcbO7XkN4YXalE5+M1nvza704QlgggVIqVNK41lbsuXBIAlQEOXI0&#10;7jkjq+L0qEAyUCOQdk77GFVJzgz0tgm6mSQH8QySDHRE3CS8sKE42T2SVAfZLCtjrZgALOBMoSMh&#10;V+yWEe1LY392zwCYmJaLSTvXOX1wcD+z0ol1xP/gsZIyM+fqvBNnkVRGu3BAC95BIfMhcUgDrXAx&#10;Qo4YAH8AhAeZ52il52tFY/LRDS1b4pt2Mdj7bIOjDnBieZq7rsFE5DdiSfg2NWBV7w3RNdzE/Ebk&#10;+eFlXnWZjiofTmtwRAVo0EeDJgP/wwD01ji/0UuBcXRmuEBTAlQHRYnFBBeCPjy/SVLAHL8KR/ws&#10;UPmDVAXM8Nx78syyp9slIbZ22dOtU+yp1MTTze32ZHOrPd7QYk83TvJkg0erx9oDVMWCeru7SGNh&#10;nX0HE8yl7na5fatxrUOqQurhyqR8u9yCisjzmjwXvBqosEIUQJ4WY9AB8ojjAwo/Ed7ECMrGHRSY&#10;3FcVpGcRFLFFkoEyc1vEFGyJ0gOM0CtqCa2ViqA7c4/jhETPEsKnwF69R+dImvhWq1Y7pe5piLJQ&#10;RJ8l8Y/lQfwhILBTgJDS917PAIAopugUU3SkxstCEBYQHigXAb33H0PEJ9sJ/U0YPBLAGykKAOLc&#10;gdBkTROgQntdTEr2HljtSAc6TBE5RRh+5OnBxfb6+Epf/Yxgxa//qP8DggdVnMJzGIESH5wHxP80&#10;wqJAnJMRSvMVGOAPH2uDTjSSDL/IsqAvEe03Xuyeba98zPJkw2fbg8TDF1s77eWWyfZ2W6e92Nhq&#10;LzYIO4gZ7i8daXcXNzgz3JREYNC1ht4E16eWegFoutZ8ManAJQPJDagLultdGJ8nKRGAyJApwho+&#10;AEmsCdQFeCEoIwdeSAyGzEv6j7MX7hJCKoOONxuKgr0LJAFxe0TyulMpm1jIwKJYJBxAsAW4YZbU&#10;hHsiRfAg1F1SQBhkihgCaUFkFEDRt2k12KuYIAsA72GxiAYTeFb0x5X/mRMXcAfiZ4V7lLQkhzuf&#10;ZIm4c6mX2mD8j86H8JQYd9EfHTSXClsLebsRpEF0hO2GGNR4CUt8/aRVD2CECXj928WAEbwVUXiU&#10;dPj9HLhB0uL0Kvv5xEpZFMvt7f6F9kYWxau9c8QIM+3ljmnOCI+ptb6xxZ5vbbcXm9vsBfhhbYs9&#10;XCXJsGK0MwQJCXTt+X5WlV2WFKDdf6gqqOp5mfJswglkzBLRCiMAGhnOBJIKWBOUdiH4kSBImIHc&#10;PBiCeoGoDmoHEiFDJC0BlkGMPgkfYoC8GD9HOhCCxT4FrQ3o97JQzNAttUAnIKyFkPjsRzTL5MML&#10;SEErAOJUrfoOAcNOqY2paf08con3xwsUjmHfQaCQmIWBWv3ODCImvgMPoRPhCYXnNQyAmxpmITg2&#10;8A0EibWRD2fWi8jrRXwaaawRgTfqPFj1objvPUJpEEqBX84FhA8Z4KNE6CUZwnJg4fuUBg3zxJEM&#10;f1BXPtqfqjdDvDu00N4fXuxJhW/2zbFXe+bY8x2SDNsokRokIb7YNsWe07FIkuEpGKJngj1c0SRG&#10;GGG3qcu7uM7uCDOAG2jvdkfq4tuucgePMAJ44UrzYM988cocI+hlk2mnR2Z7P5uwAhjdEKn14zl1&#10;xMxLTYAlkA6ASDqN00qa0jH0oHe8wD6FJAPBFLidSRTFaiDiiTB5TEwcTbwmyMN33YQL2LKmIRB9&#10;cGg07h2SkALpwg9iAHbpaB9FKBd+APQ3phyWAIGz5EHCEJ7hJNDoQbG6Rj+d1D4B0ifV7mNHJbos&#10;sNI/SgAxQEjscIQMAFE/Eb8XoXX85wgJHp73ZhQGFSIoJOhMoEEtOq8jI+agRt2/zwcNB37TfaIm&#10;YISXYgIGjPBiJ2pimjPD6x1d3rCI8mc0LSJJETVBG6sHy0YFkkHMcFdqgrq9tLgLS66RO091jWuo&#10;B6kJGIHUawpHM6gB6Bk1ApMwB4kVLhHEAIfECEiKoxpeZ7gG8zKIkwM7UNYezEARa7J9CONeLUyw&#10;ys3JoA0O1kV31oAAN4hBCMuiIioBIADFmWzPwgQabMfOlIqAKQhlm6ABoieQBeIDFN0aEJFTRGzs&#10;eoiOPwDCszHE57y7DAMm4Nhb7HuLjejrUPz/c4RMEB4hbO9jSOR/vh+WA6MyZED8YIQFhBjUmaGq&#10;BExA54l/XwqY4U+A5BkxAzX0xQzghpe7ZnvXqtc7URVdUhUCkQKPjCdiAtKWX0pVoCbuixHCvmb3&#10;JR2QBjDD1x0lgQkpBiD/7VrLYK/Uda6Jgk4CkwKPQdGFsBhktkuFcIQOKABk6I2kaJT3QxMzUBzC&#10;s4AlEaglRDLHqnzhg4EDnAl8O1vE59hNuRlAoghPrzQ8hjADY5ZAIeFa+A7Ytp6S3FdWAyqB/Ejp&#10;fMCf1MAwqQAiqMABeTLt8AQGnXLZUpbYD4nPgMgcWf0h4GOl95YCELH36g9fMyAmxO1N6HCETMB1&#10;Rvia4dWgKRWiIzXlOHrdmMtbpRK2ePmwsLZM2JIEpqAiFUWJYAb6t/10fJmXOn3jamK+vQY37JR5&#10;STc/wOMOavBP8+PLLeCGoNXh454mZ4RHy0Z4RqtX5o5KBczJbxmTizw1+rqOSAlq7tDYhmRJKomT&#10;HYPKgCHOjMqStMjwTNyg/g8gEqkgE3Noku0pT9Ag2YJBjIPMTA+bT7JVeUT4CiNk9rU5UgvLZD4S&#10;IIsVQTQTDikcTfMy+ntQCxYCOCHsGOaN9GQ6YkkgKWZIXbSm9LVKSQOcO5n4BKQK2Hb+SPzezbUw&#10;8z62VupFeO83o9XO0UGfrkNoelLRq4bOY7+cg8CfRDvHkBF6E56VzzWO4Xl4nSOlwsLX4YAhvGT5&#10;R0ag0BC16bYGxQp9bLJ/XwwYgioUPx5ZJqwwX0Bykde4e7l9ugNIVMTrnVO9ksWr7WKOjRO9yd/T&#10;1ePs0YpGu7+k3s3JW7ORChWyJMqDJqAiOJYDEsG7Gk3MdVVBYiSD0m40k6AUC1XEw0LSpFFRIDIE&#10;jyF22FeRGDifxAC7CLWWVUEp+57BBFsGqqE7o68tAh9E9x7AEAw2opAO88EJYgDiGOimCiNgOTDI&#10;n2R/YYrvLsZYiXR94OuP6nxMPW8sFhX9DIgOA4SrPyR+qAI4D1f4TzryHYj/4tBye3dijb8HQTn2&#10;ZgLOWd3he1wLict7/yR474Hl4BJCA7UQMoATX8OlgRggaFXF+SfJQLfXD0eW+r4EzPDJxJwhJphu&#10;73bKqpAlAQM8XjPW7q1stLuyIKh2wbi7RFihe7iblDdmDHWzkqaH5LzRAZI6wKiKADdQCJoKnwKS&#10;4ynUFPQXgAE8t04qwf0MwgqoBV4fGUZPYSqGBVJif2WqpAJtMwUcS5I8/JpCU1QVAS9gTiIN5mX2&#10;d+cSW9NULWM/AdWAdQHRkQqYjAyKXU4SSBydNMCGgPZZ8eGAgCEDQHh8/h/7i0VxACNc/RCP173b&#10;b/I7tN7j+yHBOfYmPke+GzJWbwLzufAYftYJH2UMGIcjxQapKxuoCqRBwAg+9Dpkiv9e2y7psEm4&#10;Yb0kwoagShXnYgiKG3qHS0mEN3skFXbPFHjsEk6Y7C7ox2ub7f6KMfZMqoFWLk/FFDR/ur9spFsS&#10;9D28J4ZgT+LrKaX2hSTDJUkDpMM1iixNLrQvpSq+YjigLBKeKLDPm6QmiH908Mgg1TpoPEGSpYNH&#10;HcNBjj8ZvLsEIHd7+hVmpszLEjyRiZIOJG7E2IKs/pIGcRrxsiLACqHzSAwh6TAjLc5fT03rK/My&#10;xiLhqucYEj/U+b0763HkfQaE5zNO8FAN6Jzh/gC97i0xQuIzQokQErM3YXsTnc/1Zoben2FQTBji&#10;ox7CHjYcuda7+mTIELymEOEnzLDR/n1F49I6SQdhhrOr7fX+BXZrXYc92TbDnsqCeClrghaHzgwb&#10;2+y1TEtAI92An4oxnqwebw+XNxr9odmb+GZWldfI+R5VMbvGvppeal/JksAdHXQP/1TjlypcFH8m&#10;cZKij0gOgCRMcMKbT7CFHfgasC6oBQRm8M6hdDeBCXTcifNJFgXZOVQgw9u4PDfR5qf3McLfSL2f&#10;I4lAnsNCMYcn44pBUBUiPoQPdDZ2ftBe8RMTQGyODBggZAZXAzAFKx9iiwk+MoAIx4oNz8PX4ZER&#10;ErP3CAnLecgsEJURSgB/3Yv4YU353iPsYdfbeggZovf4S59DNYATvAa+pALjr/Pr7a9zqx1EztSK&#10;2t5YYU+3TBdoBC9QN3eWVMQUexZlimeb2t28fLhmvNTFGLu5eIRdnzfcvpxRYze7G+z2fEBktd0Q&#10;kGSTKijtHrSEvEF/TEkGVMblZgHIcUEZN8ZZAUdAJG1rsCTooUthBqyJPUgBER9nE44ncARHKoix&#10;g0kvfqyLDWRWyaJYGd28WiycQNIoR1/54Xh5VGIwCvx4HaqCkAlChvjnCBkgXOnhqg8JH573vhYS&#10;nPPeksCJDnNEGQSC/8p1iffQfUzhYPwDjI8VJbWaOTL8M72uhTgBgoff+8QEMEYwwAzgBZjh/2iP&#10;wrUvNti/LvUIN/RITayQRJhlj8UEL3fNsWfbZtpTdi23dtn9De32SEzwZHO7Pdbx0boWu8uG1com&#10;4YWRdk+qgu3sO0tH2J1FApPzqiQhxAT4G7xYgpgAi4KgFzHC1YkCkAKV7FFgYp4epdVPD6Oo1zFo&#10;lckGVYo3pwiAZJI7ovA1YF7S9gZfg+fqSTpsLcEbGe9lZdic8pXPimew+l8cWSFC8/p/ASBE/qca&#10;CFd+OHoTnuGqQt8Jr/H5kAFCQnMervZw9F79/6/XtA4LdT4rHUYJxH0o9oMK1CGhw9UPI/z/SoIo&#10;4cUoHAOLQQyg9/5zBaeTpMEX2+2/l3botd7vhRuodvnh0BJniBe75tq9DVPsZk+L3Votwq+TJAA3&#10;SE0Enkj2KSQhpDJeUURxw0Svi/Ng5Sh7AKDsrrU782tcMlzHxNSgwz5NIRifGkmzQRXsRxyVigA4&#10;BrGPyUbTS3cwifCbS+J8G5vmV6HDCSnhG1bFsbZdYDJya88Cu79vkT3eu8CeHFyssdReHgskgRP8&#10;1NqP0oDz92zVntL56XV+xIcfEpXRm/gwzatjK/Sd1U7kX1i5Ilq42n89C3FEcHcgSS2cC/Q7rUlD&#10;ogeVpHEHIwECVzF95kIi9h7hZ8PXiHVvTBQlOo2IIDBqAaBIbfrQUvjEDAETePcLtxp4L/gNwCP9&#10;crzHHtaE8AKY4U9UhCQDjqdXu+bZ9ytb7fueVrtBeNu6ie5nADtQ/oxiys/FCD4kIZ5taBGYFKCk&#10;hTqMsDTqhVzAZpXUhCwLj3CaXOC9CLEgrgAqAY7gBCKlBR59c6pOkkFqAWYgmOWI1ASl6VEJMAIb&#10;U1sgvsa2IVr5e2R6HBWY2D8sw3YhMgiIqJLdKZFyoCbLDgM+RkrfCJWeHEGGTqYHX5LceUFi6Rog&#10;RhxK21RvoTpZqHZKoXewoilB2Er1Bh2wvGNmpXfKZHw3Z6jdpmnB8hF2V9xPPxu6VTyTzf1cq8Or&#10;ScoGZ8JeRTtmUnCYhtsfDnfbh6Pd9kbHN0eWyCJZZb+cX2e/nBWIixKbViX/ucKK3eEr2c1BVraO&#10;QZ87fQ7iXt32sSli+Do8R3XwGibq3Uq192d6D1c1SCRJIQegV7YHryVNwu/CwD+fW/c/qumfR2+3&#10;xn9GvxeqLv4jPPd74Le1MD7hnQAjhYvn47l+i++w2RZK36CXLjHzQo3bypNsq0TEnmpap8oGhWuE&#10;OA9L18BNiJVDdaneR/fUmBzvo3txkkCKjtcwa2Tzhn10YQAGTAHxYQIGXSm+n1Ph4IdeunjTblGS&#10;fPFwu0VLNJigR6uAkqL45ze3yg6n4jSlyKd7Nyt66Lp9vm+Wd8Skj+6bI4vs5YEF9nL/Ynt/fLkH&#10;pRJ6RlyBi37X84G4d/QfJV5gEgZtTELi8V74/sfX0ffDaxzDz/Ga4WpF15n0kPAhE4TE5zMQgWNv&#10;Yvc++hCxuFeXWL3eD78b+jz+SXyGg2INl5wfh1Rm9Dsh6I54pozMBsKht5Wl2KqCGNsss2EvXa60&#10;2o+NyrCjMjX2V8MMAhcyQWikfFK659SYbE/hIpHzPOW+KEXeTmCFVr9MmsuUI5eoCgsA0fbMGUBI&#10;l565MAGNlG/NrXIJ8LGlqpgAafCoZ7R3tXpGQ6Otrd7AiFapMMDL3YEkeI6Xbu9se3Ngrr09JIlw&#10;ZKm9ObpIzLDQXh1aZK8PwxhLxCDL7AepMgJUUQ9ObBGFjhX/iTYnCBnh31fFFNf+98j73u4sSsSQ&#10;EXozA0TxY3TyP676fxCfz0CI3t8PR/iafnmBCvr0HoQLzxn+W/x+lOichyv/fwkfEJ/v879IAkZk&#10;Q1GsbZL8J+x5pxhgA1uSkgLk3W+tiLcjIjzE9tUvk4McPO+iPVLqQOfHaV5AlUjMFEmAq2KAK9Em&#10;yufHZ9n5cdneLfOqJMS1tnz7dmqxfUNzxGgj5e+kDm7Nk26LHm9KFXzdJQaRVLhHN8xVo6QPR9tz&#10;McDr7VEGoCuF98edphHVpRQaFlO82T9X9vosb6JMb1waKb8TI7zX+TsNmig/k+p4piMS4idhmd9k&#10;qYQWAKoiVA29GygH18QIME0vov3zvPcxlB7h63CEDND7Otc+Mo+Of8Fo4eqPfi78TDhCKdD7GFo6&#10;nP/zekD4jcJOwlsakQ2FVNnQKEm0TdiGkgQQnmTKdYVx3isXwh8TwY947p1ABBsWYgR65fLeKUmB&#10;AANo9U/Ks8sgU41zAiSnG9MFSLLszKh0IdagoxVSgA2T76QOIP4NpIBMn9vCAbd1pJnyLV27o9e3&#10;qEe/dJgzwfN1Y72t2astE+0NkmBbW7QZQbQzxd4ue7mHKtOSDmKGN3tm2ltJhXf76aqt4Y2T57uq&#10;+HBkgbdefyuGeHMYSSF1cWxpIBmkjzH7/hslPkCP40cGiBKuN/H+9zXneCIFVHX+R3T1QghG+Pnw&#10;PHwdnvuK7/V+KPoZ4fc+Dt6LjrB/DsNXenRwH755JgkQ6H+IL51PQuTC/ASbmzPA1hRT7itOhI+P&#10;FmNK8Nw5KnWg8w9J/38ceu0RsvipxQSn2OZE/I+j1Fe0izYhU6gGmhk1pBr98PBzX6KZkcwX2ph9&#10;Q9dLifrvEfeMWSL8x+7ZVT5uzwsaGlFu/BmNktc02rO1TS4RHtNNex1tzWRC0dKMRod7oq1KXDpE&#10;O2iLQXgv7KL9VtLh/aG5kghiBrpou3RYaD8eWyImWOJM8cuZVcIKGxzh/y2AGHTRDqwD76Kt4/9L&#10;5yPuw4HID0R/8L4TU58JPx9+J3yPAfGxaML33GSNvh9+J/x8KOp7j1Dsh+L9f8W/RlQqRMhxb0yM&#10;ePUocttWSudTlpzSHZRnI7IVj5FHrAyloI/sxWg1Di/s45Esic4I5OqfGkWvmqCxIcSmXizFgdn2&#10;9LqxXgxQ18UE4AEYANcngRXYtkiE69MDCwFsQP1Yett9o8/RK/fewmrZxcOlEuh6WW93COicWy3A&#10;WGcPxQyvtsqW3tkmTCDbetfkKOGj7dQFFL0v7p4Z9m7vTB80TKZrdtD0cJ79eHiBvZHKAETCBGQv&#10;ebPk82vdHfxfZ4Bt9n9f7hBhRCgxgxMBokeJCtH/urrTCR/o/U+rO2SWkLAhEcPX/pleK9+vh6ta&#10;5yHhwnOI3Vvfh4AvJPr/6zz8bqQ9o781xEWsLZP8tf5e5ovKDnOzYz1Nml2kraUpXsWJqFZquu3w&#10;cGdhAmGDnbIfCYE+InPxhGxM4uBOuEuSduqZdqZxYDQ0KtjePD0i3dui+tan1EKwN57vqsCdGoDD&#10;rgIxQpHdmFbs7cxuMsAEkghUkkY10NOOcS/qHLm3pN7bpz9eO0Z281hvof5ykySCLIYXG6NND6Uu&#10;3kY7X77dN03Ehvgz7YdDs719+gckAaoBJpBa+PFY0D6dQazATyfEBGdWe5RRqBL+fWWTq4WPhPti&#10;h4/eDBG2T2fSw2N47mpEhAVs9rY8XNeL6OER30ToxOoN8IL3A8IHI8oskhbhkUHUdW8pwHmELBLq&#10;11LHdm5GP5uTHucRIl1ZAzwhYZmIvzI/xtYXx4rYcb7ycRAEhf0EEqMS4RBBC+xMAQR1hPi7Sge4&#10;H9rTq2AMDfzVED/oPhHtdimcgEXAYPWz6r8CDE4ptpszykV8jdlldntuhTMAqoAj7cxQFRQRvi0L&#10;4e6S4fZg5Qj3F+A0eUobVFkM/lqY4dkaWQ9rxnkQB82RP0g9/Hxghn0QI/x8mH52QaPDcMAMPx4V&#10;E8h6YLwXNoAJiDwmUYVIo/9+GUiCj3ggurJDsMex92rnGA5/X8TrTWh+IzwPrwcjJLbUiAj3abXz&#10;Xu/V/4ng4fAoqSjBGaGnNNKR3s+mRoMH52YRFkTseKxNyY7R6C8GILVZDDA4RpYAiQzxIj4MgJco&#10;QcyQ4K7F/fSm0eqmfz5EhuCkUR3A7VhF3xp64VILFhWQ7ZsUvp05MsM+J0xqUlATFjVAqhaqIOww&#10;gdi/MaNEOIDWpiEmEOGFD7AOaEZ0q1sSIdo/H3VAR+y7tDLT+SOd319AO7MaNy1vS1U8l3R4J9D4&#10;bttkWRLN7lN4vw/v22Tvb/dBqoD++R8OigFkMYSt0n86vjiQBt4ceYX9cnqlu4QhfiANAmYAF/yz&#10;d35IcEbICG49QOjokeFIX0dapGHv/8ln3VvJNUmNXoP3nPgQHpPSP6/VDdh0xuBzAD9WfTB+0yDn&#10;ItKSIpHPxr/E/AyIL8JT1YmVPy1TxCdaZGCcLciN9RToFVIFawpibb1MxG1Rf/FeEfcgteM1jrMV&#10;KTAI4Ql13lsJWGQz4lMrEu93i1qolxkJE0gaABR9H9yBYKF93RGs/O8FCL+dCi4otm+lCpAC9Myn&#10;k+U9onFdDZDZAzCURND5/YVigvlD7cEiEX/xMHuyTCbjIqkIvX9dZiT+8zs0PtR73uRQEuKtwOIP&#10;kgQvNtORYrLUwQx7v5cGhzN1nKXXtEmXOjgqcChr4UdZCj/4WGI/CxP8cW5NsDN4Fc/iP4AhRIb4&#10;EDd6HrwOGCBkDBgiPP/nCFUFA5Mt1Pu8F4pxdHrvz4Wf5TOhqcf3wg2ySEdqf6M/PqU82fSfI+IT&#10;OzZPBCdGrJusE73upB6NPjdHTEJOG5UzNskqoGyrd8AeEucbCESnMNhxwlUcBi8eIihBxA/Kies9&#10;MQW7U0fFLB4hK7AIEGR/+8s2ImIIfqCDxGCBvcF2vYNjoX0ryXBDBLwldXDPw6yCjpZuHWAtiDlo&#10;efqQ1mQiOOOeGOKuJAbNinAyYUbelaR4INDoHaw0kAR0xn6LCbljstRCp5hhmv2wb4ZAIg0NxQg6&#10;f7dPOMH75aMaYIJAJWAl/HxymUcO/Vc4AN//f64ixgOpEIr0UMeH58GqD1Y+g9Xq3j2ds2J5P7wW&#10;rn6ypf68zGcD6YBIDwf7EaHE+BeAEAbROd/xla/vsPI5j5Bhit4nkcDrt2nFe8FDGIBAAKkEUoha&#10;0vp4MaJZIj4pzCQqriUxQWN9CZU5CUYUAJRlsFuAkEwXGMCZoBr3MHvOQa8a1IAfa0iAoFY8kiJF&#10;eCFdqiHDLo0b6EyAX4A++DAB7cdgCDpX0p6MQcPC2zPKnOBIi1ta0agIjlgJNDDk+L1/pkzMUWEP&#10;JPqdMRbX2GMshsW1QZtTWQqPVn5igteSALRGfy9sgEPpnRjhg4jPQC0w6JWPhfDDofluKjLABLQz&#10;cya4LEwgBvCNIEmA/17bYf+fr3Z9JH5vYIdu5hheD8Ef7wdDYt11ejDQ/Qy8lT+dJosaR9Wn3wp/&#10;LxxYHEiHEPCh9yMjtfInaUVPT+tvs7W653mV7SBSdIqITVcN6uqTcTobaSA1QEWsoOQqaoJSKKQv&#10;SRLgHWTnSBJhZ9QMpAgwVaBZ+QdqKPwbYICDHvMOY5BVGzQaCgFhENoEIMyxKxPy7drEfPtyko5i&#10;BIgOA1wHH+gcXMDAdezu46ngBWLxZRqK6I4XNG4KRNKu7J4Y4LFLBQa+gzo3HemPH2IF+tc9ExOw&#10;yUQjQ5oehwyAM+n9vlkfTUUYADMRKfD2wDx7Bz44stSDRwkGQQr8fwQKwQO+0kWIwIsYED4kPsfw&#10;Wu/3Po3/JfxfMiF7E/+Hk6v9dfhbIdHDAdoPd1M/Ep8KDhQAJNKT2HCqOpIxMj0zXiudUmQUMYZB&#10;+npx4G6Zgl7VcVCil0SbI4ZYJKtgZQGpzFIJBBjmk74c57Hpu8pTPUyZDpYHahIl7qUSxBT7JAX2&#10;8l5FkmfO7nUpESRQhmHQmIW0IaNrxBVJAoj/ZQv9bPPtughPPxnUAIxwrT3faG3q700miDJoYkg7&#10;MpoVIiUCSSGTMSoZnojYjzUQ/U97NER0iP9oeSABaHb8ZuskB4NvxATv94oBNELHEfsMPxwQHpAq&#10;CKSAGEEWwruD7DousJ+OLfU0tL+1Cv8LDpAqwGHkJqLEcbh1HBIL5kA/e4v0XgzAOdvPfCa8zjko&#10;no0rNrD+N2oJJvjELEiE30Rs31Y/F+h91/lerzY2YmOT6HGb6KVBRiVTOYrKTn1tWNxnVk+NF61+&#10;6unOyqbaVZB6RDjQwjxKpcV4ZaxuSQxKe86WuugUs3TrOgxABMlWzMOyeNvj+CAIMXI1oUHHCBxG&#10;e8UYdKgCHBLzDkA8WU/rkMA3cLYx3S7LNPT2YlEGcFzQXuDBDhD/8vhsJzzxcRxpNgST0BqdZoV3&#10;Zla4OqBrpTc0nl/pq//x8jqBv5GSACO8Rx0bS5iJT8UEj9c22ctNE6UCJmt02vs9XfYBSaDxE/sI&#10;OwUUt3TYz8IBPx2B8PPFAJICYgISS8g0opEhaoDGx3/riIWAvyBkghAX/HP0JjbnENmZQSM048KN&#10;Kj7HtZD4n8y/rR4dFe7mhaAvQvI/wfxlsX2tKm6A5VGdWswQjM+CXG8qPIgRKDvq1SxEXC/qKxWw&#10;NA/PYFC/BlVBk6XWtBipiQE2nfdlJq6WNOgZTBWtZFstjIBzaItwwo6SZPcV7GJXUUxB3Bk14vdL&#10;StAjP2SC43WpHtwIHrg4ln730e6UBDfIQrgqaUAQJIxBv1t/nzAoPjMpz4n/HX4D4YJQReBRJIHz&#10;HsBPVsGjpXU+nkkKPBHhn0oNPJcVgARABbxYP95bmb6WJHi9RSYioHBnh30QJnhPB0uZiOCBn91H&#10;gM9gvr0/1G2v9yEJAIZLPPKHjKP/XBSxLm0Q8YPEVYgfbh6FRHSCR4+9iR8eQ0IHJh2gjyjp9Xqt&#10;3/0IBtH1AVD8PWrju+v308qn5kuQ6EeOF9WbKCBIsZ/M6HlOTB8v50FbFGrCtqdT/pQU5CBpgPp2&#10;SAPvzKUxNSde2CDeZgs/0MOHEiZdWf2tVsw0LTfJ1hTR0DDWu1jCBFtK4gNmKGdbGdAonFAJRkj1&#10;7hDuO5BF4PlzYoKwVeml8fSdy402Isy1i020HpPFMD4vSKog2ATQKInwjSTEDZhA5qN7FcEMHSV2&#10;0/0F9L6vshsCjkTa0vL8weLhrg6erx7j49maMfZq43h7iU9AjPBUKuGRrgEKX2u8lURwE/HADPtJ&#10;xH+7Z7p0f7f9JHMQjyGNjj84HlhkL/fMtv9eWu+MQMbyp5UfMEEI+lABMADnvZkiZAYHdnxG34Gg&#10;BIhA1H+aehzDPQYHfPosw7toU8+Nui/pIjgtUEn3pWY8BX88ndcZI6j7UiaJMDqJTFHquAbVJ2ZJ&#10;EpA/NldYYIbOKVMyK7O/VIAwgayFiSn9jZ66tFObl5fsZc+6wQXCCHSk8sbHwgwkJ1BAKewagUTA&#10;UsB7eLw+8BySDBk2D2K/gHOaEZ4dodejcgK84AxCGlWmGCCQEjAAfefADFeapTrEAOTwf0uJ2cnF&#10;kgSyGMQM30xhnyHYV8CZhAuZHrYwwAt2FZEEIvrzDeN8vBBD4CNgu/n1znapgin2Ye804QNZB7iO&#10;ZRb+6HsG3W4VvJUkAA9gHhL2xeonBzFMNgkcRgGxexM8POcI4cMRMgJHxH9w/ZPID1UAZmCI9D8S&#10;n+KB9LShfCeEJoGPMl35uk4+N+m+pPcgAZASdLmskgqgVjxdMKYKHDrBBRapODFFmKGdlCExgNeW&#10;z0iwMv3OkLi+1ipmWCYrgdIk0zL62mJZC4QTk3hA7Rvy2+krg+UATnD3MXltYgII/6mAQpDMEMS4&#10;i/i65l2wxQDEuMMofPbMSHYRpSbGCw+w3SxJASNcbMp0UAgDuEdRA48im0psIIWZu7QfuxndXby3&#10;ENVQb08kDTAN70kyPBcTwAyvNksabJwQMIHUAt2tsRLIGCa0+/0eAULhAd87OBAAwncHF4gJFrlJ&#10;iAQgxSwIHg3MQCyCUAKEx38yQkh43g/PQ+KHA6sARgiJH4p9J362iAmBveeMiExhYjpXBz1l+nvJ&#10;D/K/yexENcAQ9MOjeCAFAtDtdMDASpguYk8WMByfGpQYpxJVg4AjhQGas1JsaX6iLRpI48YgNz2o&#10;YQNYDCpubyxKlRRI9OIGGwrjbENBjG8o7aqQlSD9j58g3CvwpsayDCA8JuIpIox4b1i6m47B59hG&#10;Dtqeu7lIuBkxBa0yF9sLfRBgQtQRhMZExDJwJogOrmMy+hAjIA3uR6UBagGGgAFerJdEkCrAP8D2&#10;8uutbV5N5H7PWDHCVPsx6hgituC9JAAMgGkIIPxLxIcJAsJjFQSZRgEGCK6FTBASnfH/Twr0Jv4/&#10;Vz7iH1XgOh89TxEgGiZTu4UaLpQor0mi6H9f7xThakDDK07qc9SDo+IjdV/q4vtbswhNh03631BT&#10;nl445I536EhzhRr9xqyBSV4739OOZR56RW3hAhoSoibmCBOsFiBcUyQJIFC4sSjWNrL6hQV2CQDu&#10;k3lI2tKRGkkBWQH7qxKEB1LtmAh9ku1k9hLwHVQFxMeHgAcRNzOq4bzMRUChA0FZBuwkBs6iAvcb&#10;EHoWEvrW9KDY043pZYEEmAJjBJ0owQdYCeGu4uX2PGcAdxRhHaweLctggmODZxuCOAN2Ej/sllno&#10;amC2VMC8YPeQ0LMD3S4FSB0jHNzDwq+gBoTq3SoQ4SG0iPa3DzGBRsgAYcxASHw+Dw7wvQJdC509&#10;gV8/YIDQ2RPxfjCIeg1vVS6RTt/8mgSZeEL3lTqnpgulyCE4FaCp/0Ij4wKtaAoB1YrA42Qe0vGC&#10;ld8pFYC7mJJjzakDrEVMwa4hrmOvSCHCh8QHDFIvHwxBKTMKGGARrC+K89o3O8tSbIcIfaxaBJX4&#10;p8skewfHRFyuHa5KFuGJXw+SGUhpwntI1Yyjw8iOzXAccGFMtiwFYguIM0j386uyFEi1DjyHEv9i&#10;AsLMbkoC3IbIcyvdH/CtrISbYoo7vNaA+Ld0/f78Gnu4cLjd05ENJpiATaSnUgfsFzxbK0lAjP6m&#10;ZgHDdnsv0xAG+NE3jObYOzECUciYhW+EBX48utiTSv9DCtnFtVEGCBgBN7HnE2j8G0ILwbPygzzF&#10;QC2EDODE5xglvDMBq1/jf4gfrHxKeAXFgOmHQ4Fg6sYzyOseKkag1jsNBin2Uyrbv0jAj9bq+Ako&#10;+UURwfH6PISnpMhUAUCvJOGpwrRQCY5kks4EHGZJAojwgMYJyX1kQmIpUCAxwaZlJdjMXNqVSqLo&#10;9cKieDuAk4jYAaKKRHgyU2hKTA4b4v6wd5YUI4TYgPiCukw7KeLTh5b+sjAAVsHnsgjwHeBAYksZ&#10;VzLx8KiD21rtiP7bQv438QgSTjarzD2DuIfZI7jfXetMwf7CTayDeSI+MYeyEthkeryywZ6sFDaQ&#10;ufhCquAVAaibJtorqYJ3OzrFBMQg4iCaLcIHTOBSQAzwXpLg15PL7V+fr5ZJKLNQVsHfl9eLuGIE&#10;cgWiTPBvreQ/L8im13mIASCyM0SUCULCO/H1Gj2P6febmMLFPrVaaN1BvzlqwVIznsJ9dJGghmu9&#10;VjSvKf5Tk0DzIqpFB40MKf3lWEHELxGaH+muYohL/VlhAFA/IFBSgHZrFB9GMpAqzCYSaoD9hDnZ&#10;iZIO8UaXTerEe5+ceEAipcMGyETsYzuGZjjwO0DsQFWiVrb0/zARXESnS/VJEd07ThNW3sCKDxoP&#10;YwXQhvyqAB9A71xjhmOAYAzUZ9I8EwZGuC70j18AB9H3XZ+8gvgGvp1SaN/7zqIkgxjjrlQADiMK&#10;PflmUXTlP1xSZ89WjrDnq4QHltfbU2IPZSm8FRZAGjxfN96lgauCPV32ft8MH6/3aggYEndIZbIf&#10;Dy+2P06tsn+zW3h+jQiOb2CdjoGDKCQ+fgIIHq783owAaAzPQ+JD9I+Aj1WPM4fV25v4DMp310H8&#10;6DUa/8AEDG8uIOLjAKIlOgxQrWuNkhJs/pAnTocLJACgsFmMQU+YSWKqtjQRX0RfkEPDhFjrzEn0&#10;WnNFApgFMdS6p9q0Rlx/mZcxwhaf2QpZA6D/3UMSbb+OB8gvkCVwWGL+UCXoP1UmX9ByHNcweh6/&#10;AEQF7QP0Lo3FH8DqD3rT4zYmqITPkyaNFKAV+TftxTILsQYKRPghXpXjiwk57lQCJ3D8TjgABkEN&#10;QPgbM8tcHdCvHgnwkB3FJcPde/hCWADr4NFyMcVq1AGbR0FUEVKA/YIgEnm6bxi9I118F9IgcBHj&#10;HEIKkC/4N1bBRRxEGwMPoYgIQITAmHog+9A64Fo42M0LxT5HRL+IT9MerVyJfLpQUQMewBcSeHiU&#10;ETgPGYLuUhyHC8nTqHBQtFokrTuaRODOrH42PY3yo8IAIn6r9D62Ps4hypF2SBLQQStoohQj03CA&#10;VQtHlAg80vCwJD6oF0sDQ/rhjUzvI8sgVlgg2evr9xSRdpRi20qSbEdJvO0qFUMMTRPYk96vBvgF&#10;piBm3+cjs0VkzDvq6uTZ+dHByvcW42ICoonCnvR4EAGEWAXuB5g0yBniyxYRXNeQHl/r+mUxQmgt&#10;sJEU7CQGu4bEHXwvdcD28q055XafjCSCShbXuXVAvMGDRXX2csMEdxYRTPJaeCAIRWfvYHrABHuD&#10;GkMvds5yi+DXY0vsF2GCP06vDOoLOAMEFgLEx83r9ZHPgQ8+mX4cg5X+ifjhiFCui5ptlOukhhvN&#10;juktD6GHJ8eIwHTApNGAXsu0QwpAdNqOgwmqtdJxBTvxxUTj0xKsLb2fdYkJWkRoAkUmiVE6AIGo&#10;Ax2nS9xj7qH3KUaIldAs9UA/mYakeCsVI9B2ZESyMMKgJFsoi2CJdP9M/e6UbBo2R2xBHk2Ik8UE&#10;QZn1nWIGihbQUPioiE+k0FEBwBNYAjCC1MKZERneZ/6sjuh91/ljc90hBCh0D6KYwZ1AVPMUkXES&#10;XScRRQzwlXABBEc6MG50lri1gBRggwlswM4hNXzCXcW7+AgkCcLhVoKkwMOlDfZMauD1xhZP3Hy3&#10;s1Min0BTHcUEr3cFkcaoASqOvdk9y95JHfwgywAG+Pc5qYBLG0R4iC/CiviEnZOKFXoLP65+HV3s&#10;O9FRAVuDXT0QvNdt1aBaY7VELM2Lnfgi8CitYFY6Xa5rxBzDohKB/m9IBXAA4A8fAH4COkxMTKH1&#10;KR2jKANC/VmZfwJ+OIWwAOjw5D14NfAOAgbbJBUYdISaLMDXJZUwbyANEahi2V8qYoB3x5gnK6GT&#10;Xv66vtJdxYSbi+gi/napAbaQD1cmuNg/ScULHQ/LKsAziEMIJkA10Gf+NAQfhehn34ARvMZt/AXx&#10;BOwNaMUHZiHFmIIBY7Cn4K5jgUQ8hRfwIgov3BAjYDp+L2xwQ1jg++kyE2VCEkX0oLvawSL+gse+&#10;lzDcnvc0up+ADaRXWycF8QNSA2wavdG5h5zvmmavdokJdsyUhJhrPx9aZL+dWOH+gf+4dzAQ/7+e&#10;XevEDp1FDghFdJcCYoDQ5YskwBKIYLqB9AF83u9Feh9TD8JC/AYRERHPyqezI3od4tMIgNpvVTqn&#10;wjPeQcp7lsX0swYxSTNVIoURJiTFOgOg7yeKCQgRJ3iE+nLTpRKoK0f7M3rhUTasNiXoMAVGoGdu&#10;UG1KnxWTAB4XZFLdOsFm+H7CAJmNA2yZ8MC2olTbXRZkou6rSLGDwgSIfi9xQsbqsHRZBmnuDwgG&#10;cYZIAzGDdD6ER+wHEiHbMcHFJsAi/oEcifsC3xm8Lib4knjDVo6DJBlEdDHHlYn5MiNz9V0shyA5&#10;xSWCJACA8XtJBCwF1AEm4iNW/+Jh9li44LnA4XPhgscrG+3lumZJgkn2dodMQ0mC1zs7PFeRIlJv&#10;ds8UI0ga7JIU2D/ffj6+zP78vMczhLEIvMrIZczDgBlggEAKBMQPgZ77+iE++h6njTOAzstZ4SLC&#10;cIl0iI9oB/SxwsEBqASIj4hGLNMiHXdwZr/PvDdudn/p7gGf2Wipi0YxwRhJkzH6TW8UKOZpEmFp&#10;v85qnyrCtqXF2Wj9DiYkvgM6UQ+Vnqcb96gkum0GY6IshUmSHJNlFQAaJ6X1tRX5KbZS4n9hQZIt&#10;FnCkMDIFDzcWJdo6SYOVBYm2uiDW9svu9/AxDRgA72DoGj5Vn2pnRXQGhMcCcFNQeCFQEwEDwAyh&#10;3mdnkVyEK80ivlY8m0huMegaKuSUvk99X6p1UaDpm45iMUKh3ZQUuDtbqkHq4YmIT1zhw4VVHlz6&#10;eEm9j0eLZDEIGL6WefhmK1HGASZ4IWzwcpuYYUeX1xmkRjG1islY/vn4Evv9tCTBxbX2X6wCET/c&#10;M0D8h6s/HKgI4gAidGigZRf1WulpT3cp2nkNSw70PiIfBqAjxCeUT3sQmEOSQGqC7k85uID1WxQC&#10;Zn9ghIg+SmOEGIAeMvTVr6derL47Rt9rl3in89SoBJocBxtJbB7li4Hoqk2/OVQRbmakEiXDq/Rd&#10;WrIO1b0gHeZni8D5qdaZ1se6xQRr84MyJCtF8DlZfW3J4GTbVJZuVLE4gnmoQfkzAksOVSXbiWEy&#10;B6OqAAmAmQjhMQ9xF6MePh+Z6QwASIQJOLJngCkJRjg/OtOtiYvRreQLYhIv+y5pQu8g2sZcEV5A&#10;CtyaXubm4vWOfJ2X2j1JgQcLa5z49xfUOEZ4tJCqX7IWZDY+X9tkb0hNY9dwR7Bf8Jq0dTEBaete&#10;bHLbNPcP/HQEBlglSSCzUBLAy8u4BOAI4g/MwrDs7a+fr7UIXr1STTadHyBChSaZrlGsbIjPaJDI&#10;htAu/qPX/H0RtVqrFOLQz4Ve9qx8VAndJEYhRVAlWs10kaQrFI0ER+h6U3Ig6iv1GsmTjcUgtVEc&#10;M8BKJTUqEmK8+SHbzd5jRoxD/3rva6/fLBXTteck2WRJgAUChasE/rYWpNiGwfHeLHhdcYJtZ2ew&#10;NMH2DUmwAxUUP6Q8SbxHHFP3jngBtwpCHKDVjm+A88BdnOz7BjDFFa32K02UZMWMRI2keoHmsyJy&#10;4DvIdDPy4risIGlFv3W6caD3CKIVLcUbEf+sfoiPuchrDzGbWf4x5vDRwuH2RGAQn8F9fAarx9ir&#10;DePtFU4i/AMwACnrGi+3ddjTLbzGP0A4Wbf9fGy5h5BhHrJf4BtHHjuw0X45s9qbY1DRlGYZEdff&#10;IiSNfRqkZ0MTjmN11O7nMzh8RugzoHzs/RoxCExQqc/g76eQL8Sj0R9dpsclxthIYQK6QtNLBgmD&#10;PwAVUS1TrlpMRlsQCgPTKLBAq5zhhE2iZVl/G6zfHKzPoJqqpBq8ZbmuF0laDBbxcSt35eIrELEF&#10;/LYVJtlmHSmDTmWqNYMG2NrcPrZVjEDK2VZZBevy2TBKtE1FQUQRKoC9ARgAR1GgHpI0gr0BrAWY&#10;4eLoHLswKmAEqmoelAQBSwAWsSCQABckIc7rcxRTutAUFHKmasZFCjROlNUgsEg00Y0pxXYTB9KU&#10;oBgTA68ikuEOTDC/KogqJqRMg/jCp8QVrBtnLze32AvyEre2RdVBp+MBKo0GZetxHS+0HyUJ2C/4&#10;19ke+/eFNfb7ubWeaPLzqZ6gIQYrv0kivVmm1gSBKhoKjxZCp6kfPdkw8XDkIO6Hicis/nqdI74B&#10;fhWafHBCttA+LT9y+wV13Yfp/dEiUL2+UyZRzjX6vsAcMAAtPWkCSFcI3MPsK5SKIbiGFBmi363U&#10;bxRImpSK6EinOh1RP8P9ddA2lK3lzow4W5Yj25+691rx6/PjJQFggjRbX5xma3XOdjEtw5dLNdAU&#10;YbWOm5xRKFgkiVABFtBq12r2XUKOIvD+SoFHws5dbQhAyoSEGY6KMXAbn9BncQ4RXEK8IfgBvwJx&#10;BME+AqYidXwZ0v+yDL4jplCEZ9zoKJLpWOTWAwMwebOLDSSCSmQmyjp4pNWP1xA18DSaffR0XZCO&#10;xp7BczHCM/YPtndKFWAVzHA88FKg0J1ERxfb76dWuiT45eRK+00MQO8DuqJEaChI9+lWEX68RpPQ&#10;NwAPYAfqJ3wLooP0IQAgr15AjNd0gsRHQNBH9gARpB86ub9VaTVXiUAQx/W5pEGWdLk3Dxah2SWk&#10;ARDtxbIkNbw/jFRCqcT8EEkEfA4MVjd9ZnFANQgY1uveYEh2E2lHinXSKgC4SGYh3S1ILoXQa/OD&#10;StbkF6zSa1qwzsmRxSFmJCehRybjuvwYSYgY216caGv0eUqeHqwUJhA4PF6XZYeHZ9puWQ17q9Jt&#10;bwVBqIl2YGiK7a9AWgRm4/HhKVr5+AeyJd6JIwhq5vEa4gfVN8lVTBcuCMLKfA+hvdC+wxwU8W/i&#10;K8BqGJ9tX4tBvptcaLdwF88MHEfkJdxbUOWWge8eLqdodKM9kYn4eM1o70TyZJ0YQUwAKPRSNjum&#10;SgJM93Y2eArf7V9oP8g8xDpAJbB59K9zEvv436exgaLjJK3+cULSrPpqiV7AXB1EFxHp0ojor0lk&#10;VbIPQC13EVWEzxQB6fdCp0h2+XDRFmrQfBAzkECQ7AHBymcACmkGSJAIxGe7mM8jAYgWQvSXCRMU&#10;Ck/UpsZbsYgG8RtkJaCO8PyV6J4qEj7zFuhzZAIuHkRMgPR9Ph01Y2UJJEgi0PWClicJNiXtM1tc&#10;KOtAK35NQZwHjGyRathAJJGYhihjumnQynVNaYo3d16r9+nq6XsKhJsP1ZHwsiryDAgYCSwGdhTR&#10;8xRFIujklNQEqgBwiAvZ1YJUBq/PNQYWBd5FvIzXxBAQ/du2wXZDhP+6ZaBHHKEeUAXkKnqcgXAB&#10;fYYYT8UAFIm+I4a4t2SEPVghZojmIL6hhpEYICj6NMWe75juvY0oT0/zCvYMYIKfT6ywCNk6tNf2&#10;fXiJ/xYRnzg97/KoVdwo4Nag1TZSq53mvuh/dvmGSKzTxSlFBEwTAdM82CPw8wP8QO2lkgC0/iAg&#10;hGs0AsqC6BLnaWKCdL3OFsEHidh0lQYXoN8ZeB7pXlmTEiemiIj4sVYnTILfoVb3VCqpNDQ+YuN0&#10;z9j/NEaktQlp5nTAWpqX5GVIlwwEEyT5DiIBI2sAgyL45oJk2yyQSJ37tWKULcUpwg3J1pXK3kQ/&#10;b7W2cUiq7a1MF0iMsyNRE5FsZLaMOUc1hL4ExD9JqidlHhJVhLMID2JgJegoooMLYATCzY4JW4Az&#10;AIx87rIY4jqiHx9BS54zAJHH7iOQiiD2EM8hMQYwwKPFDZ6d/NVUYYd51DSqExOM9FKxL6UGXm2d&#10;LEkQAMKnYoJnGlgH9Cag7vA7SYLIKIlxYvLGirDNYgCa+0F0N6u0uqqFrhm1ep9+b0gBEHuBiEV7&#10;rlQNarhnivA09S0W0QkMKREha0XU4RoVEFPE91WPmtDnaRKUqc9g3g12MS4QJ0ahTSkdI9DpQ5Pj&#10;vMs07c2H61gX9TmgWsqkljA/J2SQYRzEBVCbnoZG3VnxWumxNl4SimhjDzTJjLMpWTE2d2DQNm0N&#10;PgBXE4F5uLUsRZggxnqKUq1HqmBDSYptFXikEjYi/6DMQ9LMvGgyIFEEPw0+EAY44Rgh2beO3V8w&#10;UlaB7ymIqONyneiXcRwJEJ4TUwAgUR2HyVOoDfwPeBgvjwv2Fb5pzXdJABMADpEC3wgPgBkAh4SZ&#10;3Z5TpVGtUeOdxkhAvTG3MkhVd1wwIVAFW9rdNKT/AOYhxayeCRw+FziMIJoJyqyWbg69euhbVh8o&#10;nj5t3ldeIphtXCJ4acNNuy/ac2ZoJQctvrSCxQD0iw+sA/rA9JNJp9cQF9Gvz7vI15H23vw++h+U&#10;z6YO+p7+8DQDHCRRX5WaYGUge0kafrc6amXQc3aIruFvaJakIrN4rvR+dzYxAIETCO9jhT6Higp8&#10;E+CWGBshMNuW1s+WQviCWM8u2itzkJ1C6tdSo44A0m1igK16f3tRnJdEZ7PosAi2c0is18w/XJUk&#10;BqBYsoAfjKBVfFoYAMcQJmNgOqbLQpCZKOB3WeL/okzCc9L/J8U0uJw94CTqfcQHsb8i1vMTrlDH&#10;SKbj1fE4lmQWTkQtiOhUPBM+gAEuTxRInDzEg0+JJ3gkot9fNMyzjqhsRmHHZ2vH+3i6bqKshDZ7&#10;Sal5ilgJEzwXI7iHr1Ai1nuxiED5IiKNe7Gv6QjtcftOHBEERtARm97beGrVg9bp90arLgDbaBFo&#10;vEBas0Rzi0bovSNugL4vxAJyzgqn8Q8BoTiYyvVdACTOHWz8PBG/WMwAsi8QEat0vVLMBAOUi+g0&#10;OIaoLbQfEeibJaLTuJCNpCp9zjes9JuASZ6rVMxQiYmZFOfmK7uNyyQBSDHD5t9J0KiIvr04znaE&#10;53qPQseBazgQ7/gJSEz1lDSZj2QZHW/Qam4Q6BPBGWcaAgY4o/PPsQYkDS6NydTIEDOISSQhDomZ&#10;wBFsRQcqJJAgFyUhrjYPcnXBABtc1vGriXkiPtvN5CoGvYEowEhBRkLOHiyQ/mcHUTiADOS7es3m&#10;0eMVo+3JqiZ7uma8dxyBCV5QEVTWQYR4/FxWImJYBA0G3jYxhCavPE4qIHGAdOwAX7lBoX6AHoEW&#10;khYiWJmuVYhZxqTGWqtE8qSUPtYqosMA7ATm6fPE/kN4ooQBdL6PoNVYrpVdqmu+lazPYseD5nE3&#10;D9b3aA5Uwc6iPsdnsP+JNfQgUhF5Ulq8Tc0OMolaJeKJGczWM6FiBuv+cRezbV0gZikVU2JSErGE&#10;CqFB8hqCRockidgy/WQZuJlYGGcbC2PdNwDxCSA5ppV+XHqfdDN2EddR6lxYYfVgfU7WwH5ZBXTv&#10;xFzEBMQkhPhnZQHAAFdE1IsUpGgEJKaK8CmSIgmOGU4KI7DziPTAV3BZkgIGACswcCKd1+AaaWt4&#10;DK+0FNhZqZXzmJMEnwgUsm/wcCFWwXCZiewmCiAuHG4Pl420R2KCp0gB+gnIOqC+YQTTCeReKMKw&#10;6om0ZXuWfXXMONA6OhhwB/GYWCQC27fDJUIniODjdGQFkqnT5tu4/W2i1EOjEDtqg+Z/NPmhezTf&#10;RdVU671yEX+oPkccwVDdA7uJrG6IPFQiGomE7i/VewC/oIP0AHcK4S2s12dbZAXMZANI1kqtVAGh&#10;6LQexZQcIqbBT4BnEIKX6b/KsRT4TUkQPJTTKUMjs4/AUXQ/mUUUJt4qq2C3GGJvOd0wUm1febLt&#10;ETPQGoXNo5WDYtyEXK2xhrhDvYZZyDhmUIwC8R66js/WA+4Ag7quc/YYYICgiEXgaTw2jHD0NAeF&#10;eBLDvQaGA8Xo8FoG0dCzqxL/HAlF/y66ieSFKOYHsYZ35lGUolaqQFhg5Rg3C+kq8nxDi0WaAUYi&#10;2mgRcJRWQ71EKu5YViPbvfSMpydLaJdjytVoFTVqQunxRoh2RwqdHeK991sbIVv6rdGJsd4AMD0q&#10;KVL69tFRq1/nRfotonRoC04PWXrHIvJrYAKheZcCIrT3h0NlODMGm09E+WAZlOt8jO6bsLEZ+u+x&#10;yfSgxRUstaTPl0p1uBrRM1XqPv03dV9IlyFSASUiPo4kNpzasvsL5CUL9cv+HyxGEANsKkqR3pdF&#10;UBBju0rpeiEAKBywXu/xmbVa8az8tfrcmvwkWz4wVudJtq0izfMPaZdysDLJiXqEatgS8+wnBEyB&#10;3if+UK/FHGEuwv5KSQKds7dwVN8BN3B+vnGgUeQqKHQVVDaBIYhFCAhfbF8JC4QWQhhgQgUzUtIo&#10;bXdj1lCju9j9qGlI1zE39San9bcOIf0OTSSN/sdrQhq0iipEGJhgiFYSA4LAJBNSJG412TT58wQN&#10;rXbCtqZiNur7LalxVq7PZ0lKuLgXA+Q6RgiyggB5rOChGsTrBYQlDCwmcC4h/jVY6bhyISYmId/D&#10;IsAXgDqhrxyBIJPTErWyg5DygTCUfgt3MG5oB4m6v1oxSiV4QPdNMCqEHyWpMYbYA1kAS6X/cf6s&#10;GRRrK/ISvTzdvJy+to39AamFbUWJHk2MT2AjdQsL4t2RtFrWAr4Eet90Z/XzRBQqmOI63jcU8c5W&#10;c7xbDPgL9pYl2GExBYQ/MVzDYw2DXn4M9zBqEG/Ae0iJcIeRc66FLuVQOoALiC/AS3h1IuHpuY4L&#10;kAbgAcq602n0liyDu90ChUsaBAhHQvx+Nk0ik4ha2nhSiYtiDK2pfW2CCDlWxCWDlwyd9ow4TXQ/&#10;MQorPgjNatOgI6RH6+r703R9pCbXQaFEbUls0PS/COCmFZ8rhqKRb5mIOSw13lt7EwbGdc8DELaA&#10;8K7/NSoE9JA6OIlgkmL9bqWk01jhiakCelPS47xnfL6uDdF3wS74AOpkATTgrRThh+sYBJwCEoON&#10;KZhipDDAeN1zc2Z/m5MT75XIvEV6VoK1p/e1hSLwrlLEfbJWvXCACL+hKNlTzHpwJongyzWWZsfY&#10;8kFJtkwSYOmgRO+dx7byZuEGmizukuoI2rEm2k5ApF4HNQrYWRRG0IDgrHSIe6IuEP8ATAgexhiy&#10;6cRrmCSwJoLrmJcXRgf4gM0ljlcmBPmKV2QtsLdwtU1AcUpQyh1VQEs5X/lU3yKkijIsVOWgSMMM&#10;D6AQI0BQTV4XBJZY7xSYo4UXMfqtWjmtqVp5+gzBmnR6pLsT0sIjeySCKzQQ0agQQCP6FoKzi1gq&#10;6TJMUgI0TudoLI9aqYsqietqrdwqEapU+j1fxGfDCN1PG/Ax+g/+d7qIT9AInsYifRYxD0Cs0fvD&#10;JZVGiknZrKoXQzZmJFmtfrNRKgLil8sEHAYozUiwsWJo9wOIkdqlBsfp+iRJsvm5wgEFCbZRDLBc&#10;OGCJiL54cLJ1S8Qv0HvdAxNsUS6NkxOcCVai+8UA6xwH0NAANzIMkySzUliCiqaSJHuEH/ZLKlC1&#10;5AhAUkQGTLpFIYYgBA39H7qRfafRGSDDGcLzFhg6P+ybUMligGCrOdx+pswdRAcUnoQ5mqUiJgdp&#10;aTiKCDqNTBXhWPULRPDFeihaeEH4GSIkuXYwwhyh6ZliiiARI2jb1eHgTgO0rQnr0gQD9sZp4n0b&#10;Viu1RIRjtYHsS7XySyWSMd2wIAgaQUfjrIER6PGaI8YgGrhK+rpa6oV9e3L8WM14DocJsE3Q9Xb9&#10;d5ekEJ2jhkvKgEswEQkxw9ys072M1nON1fujdb8jdE+EotdI5CPqayVRCmUVADzr9JvDxNSos0bU&#10;nQbqYryYBPwyNZdIo4hXJ6OCyUQxynRJhxk5MTZLc0UQKoSnHx5E3qRVv0arf5Xmcg3OpEJiDhJt&#10;CRIil6KWND5IlviXWqB6iTNCMMAIR6KBJ8Qd4ErGEQQDsOPoxBbRMT0PVusz0fNDeBzFPEgEr3Iq&#10;4p+TaUl7t5OjhB/Yc8DPgI+gEwYY4iMyWw81n4fQ6Gb1Z8ZK11GlI4i1IwFzHjX5NGAE9gJgALxm&#10;uIQna6LbpSJaxQQtWm2NWom4bXH4lLHK2SPQih8qooO48RcQmFGdFOvOI4hLKJhHAENkfQe3LvGE&#10;FWKcQolrrhfqO2OF+GE8JBU2fbuYr0jWA9lErGLQf7XugV3I8ZkJNlGSYaLuf4Luk/yDqhQ+Jywh&#10;4g/S7w6WSsKiGIJvQYxAthKu63LdC2bkWP1Pc4ZArBbHFKmENs0BdYnaMgG7n1mHCE9y6oqBQv15&#10;CbauOMV6KFyZH6vX8bZWTLBeUmCVVv+KvCRZEjRcTrYtUgk4lHaUBL136cy9W6qADSS3LMQIAMb9&#10;Yg73MFZQ3ka4Y0i8F7dCYgAQYQakBDgBYAmTBLGIweZS0Ck82043ElsgaTA+14td4iFkRBaIG8md&#10;oxNTtx6EHq5ebkWEB8TRiivMsZsPA2hCiLvrYKXr2K7VThw+cXoQnzi81P4BwbDjqxI/00qSCNcE&#10;O4gDdaN3pbNp9u/7+6x+XWOFY2IixgF7RPLADDmSBiVaqUiZabpHJBWZvk36HlFDZSJajYjKCsfO&#10;R9eP0X1OcOJJAuj+xolZ6pI+sxGyTrivXDHMIN9plImr/4QJyBWo0u+gclANoyUtmsQwkzQn7WL8&#10;zmyCTaUCdT5Zi2Scfm9iWl/rFmGRmrRIZ9Uj8tcUiNg678kbIMLH+K7jUoFB6hljTRBuxubSOuEI&#10;QCbqYYtMyx0Cl9uFMQCMEDwcNGneXBTjDEC5W8Bj4IAKJEOgHjKdIcALqAkHhrIIPm/KcSaglfy1&#10;tk/1DiOILU+cjA6KLEB86vIEufdiCF1boAEDzNbEekKGjiDtSSJ4q8Rmi1Z8s1bXCBEiU0QE8FXr&#10;GruB7BGAvsPonxoRDdFMogZ6vlKviSDCn8AKZxsY8V0s9UBGEARCBXSkJthU3c9sqaUF0tXY9b7t&#10;q9+sF6FGSv2MkVhv0mofr/sfL8Zk1TdnSwLoWcAKY8RA5ALAVPn6/Vz9PxtL+RrsHpI15ImqOo6U&#10;lBmpZxrn0kMMrv+lNM1khn6fmkVUK2mWKpgt/Q/oW4EKEKGxApZKXUJstpk3FKWJGcQcEFtAEudQ&#10;D+aiPkuDxBVinFW5mJDCCagP3Mu4mSUZKF4BM2yjAKZLiqD6KUASBqAJ44nhgaVA5VOYILQMOBJU&#10;cnEcASVBbQIPSZdFEFmcF+s7WOgjRP9iSQAYAgmAaAX9z4uiYKptgBGIwe+QyJ0ivQvqp1rXRE0S&#10;tjamUw7E14qskj4dI0RNmDf2NvEAbBqBtBGxw9MS3IavQlRLzLu7V4QeJimBF9AJI4YoFgOM1P9N&#10;xGWs/5qN6BeRyRnEBcy28yhdY79/jO5tos7bJLlaOUr8t2YnSafLahGx6vQbBfpdYgtytfJ9t1H/&#10;ixewWL+HVGLDiJS0atSI7n2E/rtRREYNTBAOQJI0StWN0rOj5oYn97EJWgBIRApUMJdYA7RCDWMM&#10;NmiO2UncyEYSASZ6vU7XYZLVApFrC1PcVwCzrMPPIAbBtHTpoHNPXZdk8BpHYgyYAPczXbNQC5iS&#10;vukkBmD1e6hZTSAZcCKdkiQIYgxkEYj4WAWRVYUEO8C1FFmKdnIWeFmkI5W35iMNRHiI35Xax1oE&#10;esaKWJM0IZ1ayYC8yXpojmN1bZSIm4czx1cr0boiiutZ2dt6DzctGy4Ei7IDiA0/RBOMWxd/PTuC&#10;5RL3+PfZCsZ2Z3dwnMxCOkQ3ipnIBmqTPsfLOETEG6n7YBB8MlL3Eoj7WGsW8cfqsyPFdEQeISFw&#10;Defp9/Kk7/NiB7glwX4F3r9KMST5CYSq8dkyMSTu52FIMD1Dk/5zpK7jDCO6uVb/WSnmq9D/wiAt&#10;YgYWBwtopVY5RKfTJZnHPZpbAODqfM03FgLWgRhgpRYfDACjsNNI+NnWIhG1BPMySd8BLyTaIqnc&#10;5aLJGmEIrIj1whWBVAh8Cm5BEJgqgrNfwCYUXTi9gTO7kbp2loolvmfAdnOWRdbpB9ZK/+DWXEUQ&#10;BE4OGEE3hRlDsoSrBv0xunaiuLxZxJ8sMTtVDxuYeJIEOo4QUQn4KNTKZ8Wi0yEKCBoXsrtz9Rnc&#10;uQRvsPpwABVpAss1qUNE3Dx0sAhUI5NvmOx3Vl+T9DRRwKX6zbrkQOpAWMLBMO0w69iaZueuQURn&#10;j79JqgkpQPApWKNMBOL/8fUPFOMNQuTzfTGa7xOISdnxGylCo+8Bp2xbF2J96D4ahP7rxXgNGmwv&#10;c18VYgzAJnhhqJh1hK636F5nywxcDpE9bCxBzEBrdKSqFpVUAcElKyQZ+AzFLKlOwqqHESD+FhGe&#10;WERWOu5jCE8nTP+cxkqNVWKeNWKu9ZIKSAeijgCKhJ5B9P1VgEiuU/QqqHF0DGtAIPCMxyJmWGRz&#10;aYIx1osJNoiDgiYL+nExw3IxAwzA6JbJQ/tusmuxAsi3nyZmmCbdN00TTSIGK3w4q1oTiyuWFc4W&#10;8Qhdr9EEsvrLEogSlngXg2QIqQ8k/EsTnC+RCxHydM4e/xAxwBh9p10IH7u7Qt/D5ochWv+/hP31&#10;n1VXtrcNV3CqisLd3d29cHd3dyeBuAeIEXcXIATiaUt3uvv0/Y/N97rG3LPY4fR53h/GZ6299to6&#10;h3yHTqTbgRAujPmIUTDkVBZ5GphAn34Oz89R4ln0yQDR+Gy+y9iGtpUooEUjehgZY4QJ4rv5PS1m&#10;1dUzkxlaQU8AZrWcXEwgKJSJTD8baQySiXg8EAzif+D3EyTvBGsInMVO4ijnF1pwEnEBzvcgVAaK&#10;SrBI22+UUeFTCN0JU7B4QPCoGeHxzh6tcMcdf2eFUn3sknJS6Wf9dBuNKMbeejCC5GQT09SCRgdc&#10;PTVJj6BzhIprHJua91qD26BjaIHDcNyRQbZCGbhAE/ChW7u1TDtQXwUUOoN3rQ2XYgM9A1SizRkW&#10;fA7kTxOpT+rUFsBn0QXX+ePHsWDD+IMGouZ7whzdMQ+9WgvqbNCEIQRiLHxOLDULsLgMiVyI1NkQ&#10;anzABXJE/MKO7ZB8i0oElM1QzS2R/jZpGhppDmBwLrZ+Lphklt8BhhAPGDvQrBh8CoZjMfsDTAWk&#10;uQcRBkF6jU2IJQScg2tbQbqDBqnywkeSiN9n0CpKyeO752qkoW3VgM3jPxEsr+5Sn5bz3Tbxf+1E&#10;el34XWiGHd058nifzIB22GsFEv+tz6sxHG+3l//7IAusCTmAlMsYvmYd2EtNu7YrDMJ1B1kVcOgi&#10;5w0UJWsUcpWyfYwx4cxkEibAaqOai6PxIUd2SGdHtA8NkLUAqgRukux4OQAI2cUHy6E7+IICw81w&#10;rl7AZrjQoy6h0TFt4kjtOX+sQZl5LIJROXPsqtYciMHm8odZ+6eUD0F9alvNIOp+dUOajfpN4/XL&#10;kWgBpgGY6ajkuWFi2qQFAD4LTPTVtdXm9mfw/tP4o50oOgdwNw+ttIBFmAMDTIEphvGd9C507XQR&#10;+/J4JK+ZwntNh3EmoWEMSCnpBqNMQBlzGM4ij+Q5M5CjUPuaAb2TkfWcBy7IJecylBlH08WWw81t&#10;3wzPwIwjoBkt4OzC2PceRtjBArrYgu0NuI5ubuH/u1ONYagZxtG7EndtxxyIIwwUbeC3W53UiIdh&#10;WF4zYFFKuI5iABb63BAHXro7igmpPOjS8LLMoItorkHzUPMY/uEl0OCDqAT30ruAyoghyjBD0QrH&#10;4Cw1wH7sj5y5Xftl92zP+mikFBOswwSYU1+CNrBZI9QjkjKvU31awIJN4g/JAx9cLG0ui4+b1oeF&#10;GyWjuPgsiC1f2uKx7UDtLIzxBJNFNnmKMzQv+truA+/whj6qbRZAOz23c32AvbncOwdmNMBji9cs&#10;Pt/Cz4GhUTQxLhTSDVOO5X1c9OkwrthkaLiOGZdougII8lo9Fxc9CFMgg9tGLoNHGJrfI3CMIBWv&#10;nQyTzOB76gYaCNrEf1MWP2YX8r9t53+zqnhZpxbhJTjSfivnm7vWpU0wjRFWnzO4trlbHUyCiYWh&#10;5wOu7Xm0gMVBmG6hrnkIPICWODmgbZgBF73ECVT/ebiVWCDHCWrcJu3R8Z3SwzCBi38Jd+HhsZyD&#10;HB+EO87xgtPQmeEdggl0RcIzQCX55VVhRfr9kuvgxnmCLFUkKlMAZdVMI4sxjx80jYXQXupiWcip&#10;mjfLZlLHQRH2AFj/N4eFX8Zi60aacdSNEluIpo0yGuIdzUJF2TcLMQ4GmM7nGpSZzXE+nzWfP30W&#10;i6sk2pXUn8/xc3tCAUh5PBVTNJ17rQ0c2w6gKU5gsUXvMq8eiMBuBJ8R0h74IaeIDROP43UuvkUm&#10;ajTNVR+0hhFDW97m8z1tSjU4ZqxkOwsfEVPO8zyilgGcTSYpRJu6OgAbPMX9i/g+SvdWFn5r9/q0&#10;DmZeqjbh/cy7bEH4DC4ZPNrC67bCHIaSj1TyCCegU1YlGR+IOEE2AT62CqnmqSldY9NEGeAyi//I&#10;xK7pceyBe7I+ikZwI4WTg3ErMAex7RovthXqIChzL+oo4gMAQkPCJoY8GgixJUsbLXiazw90Ho/V&#10;wePqM5pXwrsL9sJ2mqNHDUPadiXQJs61LMpi1Tygzd0/7Ni1n38N5ytQ1bNgLAc7WvU7lIWx5Nyg&#10;jB7GND5PtO/ijuH9Qy2zIKZ8e/CZViGpwmfyGbMxERHXZ9HHI1XTcWlnc92exaFglNHgFaXcsK9S&#10;LdO42Dn7iBcDg6j+XXDL07qjMQaAZXQbVf8lWOaCi5dWy8j8Bnc5mQeZJLMmYQP3reX6OrSV7erz&#10;ZXq+25ouMAS/xcXPgFtNUpe2qUGMw/C/G5QTXG7n/QWMegPuj6Q3cLQ/ZgGhlU5F/gGmANjXuCWa&#10;JBM8Mh6kaKLA9mUW3y3T3E7VbVSchildBEFqDtx1S+7aBxjcHsOXjRA6XwdOhrOn8cdYlzeKxZiB&#10;2nb0itG2UaB2kbFlYjKBCz8U9esCjmzAPgdugOPh4rXcv4JFWMEfYbVODjrVBq2NP6hNFJ6qMQJs&#10;iStQ4bZ5j0UDTOhgi5mLiGcQUmm42KMArgUgsG14CTMgtcV0JHBswwNpCosvVpnB58tQmiwZcgKL&#10;pAcjyDNF7OKrAQYjoYajR9W3DbfPBFXfVrq2aCFebwJKWq/tx547pGoRv1PV3cjRvkXxzBS+r99Z&#10;D8n6BAVhNt6Or13rf8ACqxU28J9s5tw9kczF+Nwq/g/Ni9KvV6FQ6j0YQTxUqVCKiiPWKtck1Kea&#10;F2b2SFfn9EzPc3R/3McDA3RKj03oHJsnSk9OckPlzukyeEBT8BCI8fIY8AHo8Rjg4jCawHSm0cKt&#10;YIO1+LLaWXPySoiJllmotRjwxI8xdBuBFRZ9Nl92OvcOQxUPAehZPq4UruIHrIeJlHZtn6Nc4wfz&#10;PpFp5Icu40e7cIZn9RAM9boIMUWEzzSyqPkxmWSCaBBMZ7+Btl6NZLDGP30qnzdVieezZ4gBeN/Z&#10;MIYVTnNgunl8R6eOywQxlUw7j93X1FjWbl7C32TWUjMUoBLm7gujT8UNXe0C8RuUWBNlS3nvuTCp&#10;miuGW7DIA9AeDrkwHmLLWl9NE2TiS9NloY1DrU1qreV7bUQjrO3C4vO+q3luGfd43IKJ3cB9Zmcd&#10;cCkm0KU0nqCg6i7GtnkwRc21eX3T1dm90zUYQLoCEzwzvXtsk/p0aIRumAW35+4ce+c5B1cmkAHC&#10;U0ATaAqOigfgpt0wgFFBp3I2wo1m2qIwI1CyRRXawwcitj++HVLGD4kuHH6woWHV4Tykb1VFwlVl&#10;mZzjB3HuD/aoCjSvYATPxI/xef1zY/MmaMbyWaaNxQQGc1TPhmSN/8/guwnyZNIZvMcszQSLriaY&#10;jZmax/efhX2digaZiCaxKEQ31hSwsQQZQdfQ3zOyDhyDVxBVwuICGF4GGIAHYs7DxZeBV/P9xTAm&#10;wAxcjaptHUEtQWLWJrqRxjtcdItfskaUKcQzMeGE17o1zjq+u5pgo6aC7xsuN4uueVDDbO/WDm8C&#10;TMDi78YsB2EODDAZwTWuUHN1bp8kvTi3b5IRrszula7ICPP6hCZ4eioMMLlLkGZABnAUqlggGIDF&#10;d589d9g4PqQ9eACPoF99zNpfhU1awKJN5g80vDrKAgoWRo53yILcPL9Dc/4ICzGxW07pBEDaPqba&#10;V1LK4keVET9qI7aukD8+kku8djZ2eQR/uLEC27f7Ik2CL/9Ug0oid8OxxviVbpM/LrYMoMT7WHLx&#10;G/nsxajnJdAi/HF7GOfAJC64E0nyiDrdU8Gg0chcFKrHYUxBAOji26q+sCO/h+8tozps0rD4HH6v&#10;0cJ+EefgPpjK3olxfFeTXtYyDuf9bIK1Bc5S90G8p00zs2QAvvNqvs8q1L44QNRvttMi1vV8hhhA&#10;V3E7140o2rYW0UbMgHsirO7YPLRnLH4sOsenkfrn5/dLLy/sl15Z2D82R35+BuZgWtf0NJhAenIS&#10;5kAwKEBEA7jP/pmhdTEq3VjB6aEN6cRgtAB+p0Gh1WCAZXCfu3X4Jy7gj1hRsd/6vhv5gzfzxbbp&#10;QvLldqHuN8EAG1lwaRNYwcX3fn+oi+7jsPvxp4qYrSCCkTrXsRhIHAtiaFZzMA6msG7A0q6J/Olz&#10;cEV1B83UzRSYsogGhkz6GLufwfstcuH580zhOhrGzaWWwBDz+XPVHLlNXXQv+JMBmuMBNMOtrE8z&#10;O+XMoAEkU9PzwBxG/BxHq9TrCdkOp2to+5rmz+jjZARC6dYETYaJHEhleNziWRtdzIFEJxTvadma&#10;o2zWWGzCb2/EhFk067wjXcoYVwNI3IrZjCIdrulmbsAkqCH0lhxtU/PyokHpxQX90wswwJOzeqSn&#10;5qAFGqH5fdIrC/oFAzw3o2t6brqLjymA1ABigUcwAbqHxghU/wLCc8NwLfAjDRQdAFHu6d8ubUXd&#10;GI0SuK3hi6zhT13LF9PHdfau/uleAIl+rgEOudNE0jbLpHo18EVlFu28gDJL/3oo6g1YSGsOHe9m&#10;Fs/YgMmdMdjkoUiQwSMLRVwgdxFxAc3Pz+e1xgFmczQPMBstMocFt03dGoDFfI67jaqFjNWv5jst&#10;5/MbeY3mysTPEOsTUfNK/QTUuJHIuWiyETCEn6nkTsMkiR2sfTDx40AKZxPYANMTta56txh1ltqL&#10;562EMlNoX6SzD1T9ageznZLMYHm9u5+oORei8ifzeVP4rbN5H82m/5+unyHldfwGC3PW85sdgx/e&#10;BL9hE4JTc3350PTS4oHpKgzwzJze6QkY4MVGTUBvzEGv9LINAmgBQeELURbUGRPQuYkJBIKPiAUg&#10;XcRzQ9viGraN2MDRQbiFgxuSmUNHp602mMHibkTCjQvo+rg/T9igSCg5fUuflsUHN9hcuasPzIM2&#10;sNpIMuJlaHkD94mC9fv1oxehymwzd9izPfvzsM3TVZ/8MUYTh9aC1pEQpb6RP2ChEl6R5rDvXJ8J&#10;zeDPNF07n3t0TVcgOev57k4Pi+ASqtZZBqp9A0G6mAJAEz5z0RwutIvfi8U3UTWRxRf3OHvIglcX&#10;yTiGxS6WmRtRNCI5l9e5n5EMYHOs0m/U0sBU1D/yXkNghIG4kGoMJ59N5z2noOmiNQ0m0rW0PW4p&#10;QhCLzO9bxeIbJNMjWM9v0yUM88lvq7m+akR6beXwJBO8uHBAemXJ4PTy4kHpGpL/MpLv4kvX5vdM&#10;ryziCEO4XbrA8DmAoTVimoOnOD4JQzw6oUO6qCcwumM6N7JDNEAeGYh0wwDbTUwg4VE/0Nvx67gm&#10;0HY0g6FNu2jduMmFLwxgAmMHkmd40129vO6Wb2HzUf+x+yd/3Ap+sHN/lwCGZIiV/JHm/GfyWNvb&#10;mz9nOIs0mcezsZlmBRfLBDCSbd7m63XnHDZd6v/mc32ZWqdXPdJfn1bBjMslNIQNomNZzAlI6VRU&#10;u2p7MpInhjDc7OIPr8cVhRFGYHbmt7fYFE+E67bAacf7cn00TDSL1+vlCDqnsOjTggFyoMli2Chz&#10;D0AIoMWFNFBlgex4PKcxvIdFsmIaM5yD0A4jeK4RrGHBjdrW/0VB0XQKPlfCDG6VU/Pe1knp7Q3j&#10;0jvrR6c3Vg5Lb6wYmq4vg5YMSdcXDw6pv75oACCwO9qgVzyWAV6EnsccXJnV6x4T4B0YMbw8PkcK&#10;L47SHeyYzgwDBwxpwCWsD7dwf79atEEDDMCCQiLQqCMAkVoDLwPIFB53igMgUaskLvC5jdh8OXgN&#10;0rYM5L6MPzCqb+HulSzAKqRzOVK6BIlViizYMMKnVGrnHUIhA6j2p/BHWwlk1a9ewiTMwwzeY0HX&#10;eux9LdIPUyH1K1l4I27LOJ/H+0/AzkcSiUWwRjDS12oEpNnFH4HpsU9RL2NOuzbch8fDYim1xhrs&#10;H9QVNb4wHRwxvaOZRT9bl9PoY6tY2EEsuJJtpNGeSvdIcBuc0WCOkSy2ZsfCl9IGr7tp3cQCfkOU&#10;28nwaJG5nBtxtOfCquyaD3ZMS+9tm5ze3TIxvbd5Ynpr3aj0xuqR6XWYQGZ4C43w+pJBYQKeQ9pf&#10;nN8/vaQmUANgJl6Y2bMCCg0W4R2gBR6flINDj4zrnC6hAS4O75DOwgCnYICTgMFIHWMSDuMemjSS&#10;nK2r9Av4lPbQCEh65MXVCIYxWXixwFawwBbMh0kOs2cl7GvcfymLvZzrK7kWgydi4VqjevGdTQSx&#10;MJoAEfVo/gQzcv1hiAF4CPrrZvP0EKYgOUYIF/leSP9S7KfFmzLTQt5zLow3FSaZhZ1XTU9lYSex&#10;cCauzGr24HPGs+BDObfDeA7P68o6s6B3S9vdRPUwo5FBFkYQqfbRG4l4A+8jM1ks4oJb4GLh6yC+&#10;e2x80cKp55a/8X4wgtVTMrgejuDQauhRfN4i3mMGv88J6Vkz1KQBMJ9apOajfbPTR7unp493TU8f&#10;bJ+SPtg2ES0wFiYYU9EEw9Kb0GswwGtoAz0DzcHVuTkwdMUCQcyAwSKZIEqFkf7H8QqemtKdxe+U&#10;HkT9u8liZA5Z+BND26WTwzAHg80g1qfj4AKbJYMRWOxtaICw+WqDAIS5+EHmiEhiUGYA1X+pL3C0&#10;a8z3UyNAuoq6QY57dfSrcX/bzXryR5rHH4JURWoZSTG7aNSxKza1O9Kp1E5nYReADWQey7iXYiI0&#10;FfNQz24/Z7ZScGmcQokXUxgEMnQsmLO4RLU92SQVtlh7H5lLnjNE7Owi08MOlp6Cihftx8LzOywl&#10;9/3EBFY02WBqwMdIpgMvbXvrxXtp0iyI0SOwJM5ZBoaY7bQ28KV7OANzF6VrMIQZ1BxEeoDFPzAn&#10;fbx/dqa9M9NHu6alD2GC99AEb8sEa0amN9x8CHpzBdgAU/D60sEAwB7pmp4BwFASEF4BEMoAT+Ma&#10;PjYRb8Bw8dhOWfphAFPH58wW6hLCDKeHt2fhYQToBIxwAk1wDA/B4cru3a/K18Zr7zUN+/vVpz3x&#10;HBoiGEFkq8uY4wHZ9cO+uehQuIosvgGiMBEcZ6FObRYxsNLTUi6YQEBooqe4Vb1Qp3YID0YiXQhn&#10;/rvwon1dQD0FF2oc7zMVRtC/F5ypwi1CkZkGtIUh+ONHI2GzO8JEAMKJeh48p4p27oBzC0wHGxcQ&#10;L1gCp6unxJujECjGWHteYxGKuQ+/p9NNXPy+MIRt71JPvruxBZNLmhlxhYkzPQSnqphJ7Ye2GNa2&#10;VRqgluD1NR8empc+OtyYPoQJPto3K30oA+ydhSaYkT7cOS3Mwdsbx8AIIwGGmoIRsfivLRmYF1+X&#10;UBwAA9gYYJDI4NCzMEEAwPE5JvDI+C7BBJdghgfRBjLCGXMEmATNwQn73gGHp2CEQwMb0oH+9WEK&#10;YuPGUPltMAEwQYUcvZKPaApMhVpgcyw0TMAieZ49B4/6vjkotLwL7h7q1SBKH/486/eNBxiTd85P&#10;L6S+j/sLygy1uFQstD2BK3m/VbyXgC9AIkyhOzYNZjKU7AJGmZgMhMSNrgPEseAzGpB6gKe+uLWI&#10;dinbpm4WczSPRfEWu0xmgabhv+eB0xmUyghilCzJLKSaysVWzbN4/epaR0GMsxFsh9MbGMm9lsvr&#10;TpaZCFZXiT10Ecu2eY7RqfnoyKL0waEF6aODMsC89OG+uemTg5lkgk9hiI8xC+9jDmSC65iAV5cO&#10;AvkPTM87b47FDwwQrmEfcAEuoQxgIyGYQCaIxa+EhR8BCJoXeBRmeAgmUBOcqZgEj+eGdwxNcNyO&#10;2EFuwlgPOGyH1DdkTNALUAhTBEZAO2gOAhDyXJgKg0Qs0hYWyw2cSpLDIpSoPpJU5SzeGBa3fysr&#10;dlqFnR6GehY1iwvs8tVOTrUoBDxhZtL+/6UwkTl6w8LaaKXVnH4p6Ih9CcEWE1n8RlR9I2CwUVcO&#10;fKDN7iFaRxpdDCODqv0x2GYnnMkA5iOcc2BNwjRwQJS3855ugqW50KT4eu27ix6NLiyqmMAFn8D3&#10;mNTeQld+E/e5bZ64wPpH77Nr2rE4XVs0SzWfnliRPj66FOlfmD45vCh9emQxxwXpsyON6YujHGGC&#10;T9EKn+zNmOBNTIEM8Dru4UsLB7HwWepfnN8v8MAVtEFmhN7BHM/rDcAQTzuEqJIjMDysORAQqhEe&#10;Gt0BhsjewRnwgGTW0Nq0YzDBEZhBBtgFHjAQtNuiEhZfyXfxgzFkgsrzBjm2m+vu2Y7FN8Vp4ik/&#10;5/4+jm8xwLQamoJ0OijSUi1VtfOBzOHH+Ff++Bmx+PjfLPx0Ftski+6j7eGGgrPdzilpp5Q4sWQQ&#10;7zMR5pnNfQsBg42ofWcOD5YxWlrtk0vEo4sJZhPw2Uc4ES0hIwkgrYSejAR7n7bcbmdnJAj+1FIy&#10;ghogTzw1sJTL0CxHC9CI9jBG4ECNAa1bBNgTKHaIxcdMwDQ1X55dlz45tjx9emxZ+vjwkvTp4aXp&#10;4yMs+tGFnM9PXx1bmL6EET45MDO0wId4B+9vmZTeWjs6vboku4VGCV9ZOBBGGMDC90uv4hq+1Ngv&#10;JL9I/3OSmyBO7ZGemtwtcgRPWDswwU0T8QwqDGGliSZBkHgOTHAaRjgOIxwcgGvIAu40OdGvXdrU&#10;pXnax9HFd5vWnYDCaJqEMUqsYDfH0BZIvjghqmZ1JTEjNlpu79EQrttyGEX/3I0fBYGRp3dx+DP1&#10;/Q0E2b3jn6s9Vh0b39fO5wKOnFV08XsDGPUkJnB9OtrCal4nlLggLn4PFt8FNBZgBtK2tMEwmaDP&#10;eUdmCqfwmtmATV1Qax59b6ubZDDnGgxFY6jCbWZR07j4pn/FHn5HC15nwqRugOX8IzOMMo8zlDq2&#10;QIs0N1TM4n/32Lb07aUt6ca5denL02vSl6dWp0+OLkmfHV/GUU0gIzSmz6HPYIZPAYafigtggnc2&#10;jk9vwgSv4xrKBDLDKzDCq8sGp1cXD0wvyxALBmAG0AQzYYQZxgZ6VpigW5w7u+7pSV0gGEJtgAYw&#10;YdSUNRzJsYIPjg7JRaX7MQXbbH0a1CFCyE7YsgzK4JF9cWoEK1r2s/jWx29msd3WZQVmwLCwFTWb&#10;9Bi653iCoNKgx1JA4SR898GYAwc+2dNnH/94pFBmsHLHxhPLts23W+kT84ggh0vlHj8WWizAvXnU&#10;fMs0l8dqCfsKw1bzx6uKLWoVLxjGFYFr24ezsHk4xQMwkKFjax8Ad7xW02InkYUlAjolWbfOljcn&#10;m/heupxOVHMW0kCez91T0gN5gFYwA5+n5P/89J70wxO70veP7Ui3H9yUbl3YkL46szYY4QtMwufH&#10;lwcTfHiIhUcLfI4W+OzA3PS53kHFPXxrw7j0+ppReAUj0pswwhtrRqQ3Vg8HIIIPlg2JyOHLmgdM&#10;wRV3t8IUSMYIrs7qHQOKHVT85ES3TO0auMAy48uYg0ujNAkARZjiQczCeRjhlEEjPQTcxWOAxS0w&#10;giVRB/o3ROODAxgtL9uDlO/r2xDFpg6HGsuiTWxollZ2tfQsB452wQC7wQi7wALuDWzYeQkMMkG/&#10;nz/W2LqziSxAcSJ5TAtT7bJQPaHeSK223pLymWiP6Uivbt0cFmkZ6t7BFyad5nBtCIvYmUWQYdzX&#10;wAZVNYjVRmN5nWNn+8FU2uqRAES9BwGkdl1T4uLrPbgXUh+YyEJX3TwXU4Svy2nvhBNTPPbFLLj4&#10;xgS6NX8gdWpemZrGb3IWU80vz+xLPz21J/345G6YYEe6++jWdOfSVhhhc/oak/AZJkFz8PERTMKx&#10;penLExBY4ItggjlhCowT6B6+u2lCemfT2PTGOphg3aj0NnR9hYvfL70OE7y2dACu4oAAiS/Oz3UE&#10;MoCxAbOFBohsN3I7VDdMfNSqorGaBTUCDDCyHeZB4NghcML5kRkoHgQXHBhQn44Pap9O2imLGTBY&#10;ZJnz3t7tYkGnoYqVvkksvrn0td3QHki7oHBXD8wBGsLuGuvqrYvbAvOs7II5sGCThXf8nFk67aio&#10;2mCN9toEj89PQYU3AiRN1xpSjW5iVLdZt7yhRNtY8I786WoKZxaIym0qnYk3YCfSVBh0EgusOTA7&#10;6f1WO9nungdJtUBL5M8Vyeexdtnfj9kFLLqFMGqdEbzOQVu6e52ch9QMld/Mxc9myt9S8zOL/8uz&#10;+9MPLP4vz+yBEXYFI3z/+M707UMywNr0+cmV6bMTK8EGy9LnJ5alL04uxRRkUPhpAEI8gz0z0sfQ&#10;BzsmR6Do/a0T0nsbx6Z312EWVmASlrHwywemt1cNTW8BGK9jFmQCQaLAUCZQGzil2nbi5wCImgRb&#10;kZ8CGzivzmlX9qMJGmPXTOgy7uPp8BQ6JKdk2e0SHbJ9rTjO9t2dvKciVcbOF7AgbuJg42Z0H8MY&#10;BpUEg6U8fWdvw8h2JbOAoHv9egM7bg6pl7A0fH3+6I7Nwhe3z9CKZaOBbhtn7YGFG8bT3WIumlpg&#10;OKU871gOKIQBLBidAhDUa5hoB7F4Au0xrb3dQc4zbBlSrYtn+lgGDIzAY124LjCSMxAjrsBiWsFk&#10;kkjb7zAt4/9+XhmI1QDC7wzmMJ5ht1PNz88fTD89dyAYQEb46em96ddn96afn86a4IfHtmMK1qWb&#10;59cHI3yKGfjy1ApoObhgMUywCCZYEK6hnsHHaIJPds8ITfDxzinpg83j07sbxqR3148KBnhrzbD0&#10;Dprh3TXDgxGuLxkU3sFLJpJMIs1zjAhaQbMASJQBMi7oFgwgUNRrKGllZ+BGIGlUrkm3sEQvwVFp&#10;RwfWpcP9cAn7uolTmzSZhZhrLF4G6PxA2oC5MAYQnTQs+m47bQF/u7jmbl5Kv9235uLXdK2N3cEW&#10;iw2QagtMG9sbj3cPotbJfgWziRs6601YiNk2Fj22k+FeK5FnsaAmXrqx+P2x5dr1mSy46Vwje04S&#10;se1sMpKvb2583qCQHkjZDCNmHHAudnDxnXbu7CNTww7JNtsocxgFlNwQ2yim424beNye18k4uo81&#10;LrwMIP3yLOfP7E+/Opedx85nlxHUBj89vit99/A2TMKWYIKvAIZfoA2+OKmnkN3DL8EEXx2HGcQE&#10;MMIHO6emT3ZNAxxODi0gvbl6RHo7ooZDggHeXD00vbF8ENpgSHpj6cDYrKikkAsDSFdm4jKiDWxB&#10;lgSJHt0yNZeYtQ8t8RAYIULJ4AHdxRMD3XghewQWcihdumkzOjWLopItAD4X30qX6JzBI9jO4x0s&#10;+g6O25Fy9/WxdtDyKxMujaDwNZ3q0iqzhg3NIzpn4akMsQHGsIJ2XZc2eZyNjFNZfMuwJoTU6qer&#10;3jEXSOpcXjuX9/Q9ZqL+LR8X9OkKOqm0B2SUzxiEjake9fFd/I5ItaPnvD5esIiGs+hDW+8Cj/Cx&#10;tp8FF+kL+jQDjsFl8Q+mH1n0n549lH59/ggMcCj9+YpHFl4mcLsuzt2lQXzwy1N703ePbE93H9qa&#10;bp5bDzgEGKIJvjixHFqavji+BM9gYcQIPj80L30BE3y+f1b6bM/M9Bka4d2NZhBHIf0j0+srh2IS&#10;Bqe31w5Pb63kuHJQbFz8xpIBMALuI5rglfn90ot6CzDC006kmtIlPY+n8IJmQZCIKXgCehJNIG6I&#10;+gJwwUMAQ+kCXoIlZvYfmiiygGMaC9KIPV+IFtjAApssEiTmppQcTbS5IjpqMBkbBZTm9buy6Jxb&#10;l2DburuDzUda7R6yWmdpxxZpg4ElAKQFE2t4f6XfxTfn4BQT3TDBVnHRnG7uRhfODlDqRetG/TK2&#10;yN1L3TgajvV+29U9uq2N4FHJF8HbPjahXdvAI8b1de1MYEVNAIvfm3uMLjouVxMg1fz83OFUTb/A&#10;AGqBX184lDfpe+FwbMbj+V+uck0TARP8WKUJvjy9On2Fd/B1uIp4CCdgALSBDPDlkfnp62Pz01eH&#10;5qQvDuAm7p4WeODdDeABA0a4hW+g/t9ZPQxQOCC9uQItAANIbywZmF4FGL4qAxgzMHoYWiBrBRnh&#10;cSRfM2AYWSAoMHzMkDLHR3AVbU++MNxWtHbpGHhgB4s8n8Vb4IKgwjeyyJE9NHfA4tv75th2NYAB&#10;IvMKpa4gIoiYh/WWSIEFzI/PQBssZ5HNKupO7uhhbKEezWC1LQwA0MuL3zotREvYQWRhqRk5ba+J&#10;GyeEiR0M67qRhY0gzkJUleeWNhZObcFrHGARIWRsfSeoA9d1Ba1T1DvQjbQpJQJJvJdehJHFkbxf&#10;7H0AI8QUVRf/RyT9JxfeRS8MwML/euUwDHC4afH/fJXzq0dih4YmkyAT4CbefXR7uIlfowVunF3N&#10;cRXMsDx9fXJZ+vrE4nTj5CI8BBjg8Nz05cHZaAG9A+sIxqT3N40JDPAOJuC9tZiElUPSm8sGpndX&#10;gQ1giLd4/MqCvEnRKzJCY547++IcTYLAUE/BSqIuLD62f2Sn2E3rUUyAgwlc/PO2KgMKnX1jTcE2&#10;MMAW3UFIN9GYgYGgLPk5amga2br33YBAgZ9FkVYV+ZrNXVpEp6zSPa1tDdqgIfoK1nNNTbEb3GAV&#10;zXKBH/doAiy5XtTBxUfN60GwSL1YCFOw1uq5OaUNp9GNzHkkYpBiQVsJ8kT1D9Krq2aIVjseiw/Y&#10;MzjlIjso03sElM48UPIFpBP5TJks3D8WvyEW/7lD6YdnDwb99PzhUP9hAl44GlrA45+uHEt/vsbR&#10;fVpYeDfncY8WN+vRHPwKWAwPAXPwzcUN6faFjcEEN8+hDc6siBnvMsHNkzACmOBrQ8dqAZjg452T&#10;AhS+Dx54f+3o9O7qkbHoMoL00cZRMU78LXDBG7iJ1xf0jUnTr+E+vjTXXa16hofwFKDQSmLn40eJ&#10;ud1HwQSdI1pYZtjYdRTlZYaOB1hn2IDUW8psGFi3T7XvvALuiVoDmAU1rrtoEMl26Wih5n5Hs1mP&#10;aGlalJZ1axUmw4LJddy/AJNgU6kVRwLApeAFS6qcZGa5lUmbiAxC1hXYUmbdX3+OtqPbYJIHYHtf&#10;XnwX3qOq3omm2nH9eLels+NYt8+AUE4ZGzFsHn2QE33M5w3m/U0Sted1NWXhZQIX3+OPzwAA0QAu&#10;uosv/fnasfQXd2WCCdQEkhv3ygQyRGgEtMFPT+ElPJoDRnoIegrhLZxZGUP/b5xckr7SHBg6Pjwv&#10;fb5vZpiCjwGF764fkz7cNAHpz1rgww3OkB2bPtk4On2IdvgAbOAcOadKOlDoVTTCK3NwFVn8F6b3&#10;TE9P6ZaenJxzCGIBZ+BqBmxQtFc9pmGiAS6OyKbA4UZH+tcFIDyEdyBZT6D911uw8/VwP2w4ZmEr&#10;TOHefU7WOAI5qz/qD9AQag2HWek2utmD7dfWGMxHzVu3Z8uVfQxr0B72Hlh3YLGpgy0d9BC7hbvI&#10;bUze4IPjDQzWJdN2I9m6cy6+TRw5jZv9+9i3gGNUAaPmc6m3hRs5GmgwKOYhGYTiKCOIJwwLCxT/&#10;IPk/v3AkFr4wQpH6OF6VAVh4GMBN+Qr9zc16MAcygQzw1ytoBpjBwJGawFhBYQK3+3Dfl69hAPFA&#10;MAGg0GjhpwDCj3dOSx9snZw+3DIhfbBpbCz+x5iFL7aOj80FnCMrA0gOElQTvLZwYNj/a4BCsUBU&#10;FMEEegaCwicwBw+P7gjwq4vQ8aWRDi3oEFOy1QYONjoNHrAd3UziCXDBYbTB8QF10dh4bEBODBkD&#10;cJHdqOkwoPBwhVncqcsGiG0AvQgYsfh6D6aU7SiaD6BzsW2lsqHCKWLWG9hs6WTyRQ0ygbX+Vuca&#10;c8cVxJSY8zdxE0UZLS1DM0ULE7DwJmu64LNnprCgIxem2LjiVBQ7lBxr60IbcjbpYzjZwNIA3t+0&#10;sL5/zXdPo7KVdqjYfJnAxf/lytHAAnnxAX1I+19D2jnCDCH5L8oUAsJsDv52DQbAPMgIsY8bnsKP&#10;j+1MtytMcBM38RZMcOv0SmgZHgEaACbQFHyGKfji4Kz01cE56fO909NH2yakD5X8LeNiXOgnnH8E&#10;E6gF3F3iXbTA64v6YQrABHN7p5fAAe5keQ1mcGuza4JD8wdTe6THKzECp1Y4x06K7CKYQK9A0+AA&#10;A1ub7T04B0PY0Wo3krN1YjIGpsBRKGoDrzmG1eEJjlsxP2BAyXFsmoU9uIqbMQdOLnWolW3XUXSK&#10;7ZcRdP2WdNAdbJ3cLMIJoJZtT2iXo4YunvF6gzEi+6gDYGGN6rnPQaB8FtEwc6SjWWSzg3oImgzj&#10;AeYSomkFLOD+RbG5haaB62KImm+f2Ju+D2kX9B0N8FcA4C8wQbXq9/wv15D2F09AJzk/lv728vFg&#10;jF9YaOmvMgNewd9gCDXC32CCv+Au/klwCBOoCW6dRwvIBGfXJHeE/BoXMYDhiUXp5qlF6caxhZBm&#10;YXb66sCs9Ang8COk//MdHGGAD3ATP8YUBBbABFzH/jtb9uX5MMDcPunlOe5r1y1dtbRsOloAbfDC&#10;9B5xdBqlkysfM2Q8zgmWmIbRDTlsDEZwesV56w0Hto2pVwaMLD07pqT3aRtzdY84QUvVDwDUM9gD&#10;uZeP7de7kXoHLTlHR4/AKiObJ8QBm1h0+wzEAIZ/nWUkBjAeIHi0stb+g+UdHDBpqbeJJoAfC1Yq&#10;dvTfHV0fiB2mMF9vaZjlYraOR+4eBtD1s2vYgI9ZROMEjr/X54+x+rxPza1Hd6fvnnbxj6D6tfku&#10;5D3kX73wHt2fXXIL7iDMQCw+Ui/99SWe41oxB7GBnxrhBRjjuf3plyf3BCaQCb45vyF9cy4zwTfn&#10;VsWOUO4AcRuNcPv04vTtqcXp1tHGdBNscGP/rPQxmsCR4Z9un5jeX4f6X693YHnZYDwEK437BiB8&#10;tREgaIUx7qGewauN/dEIPYJ0FWUCTUPZDcvgkMzwKN6BpFZ4aERHFr8unYAJYmwNTOB4NLtbHaV2&#10;AFXvBK2jnB+GIfbDEILFndh9awdMEjlQwd76PEypliNuIou8Di2gtBsAcvGdZZzjATZWOAAbjYBL&#10;aCRRzOB4GgtLlFpDwx2DGfI4e8GbWT3Lx+wjMFVsLEDXz3kC5gGUehff3Ues3fN9fH3N7cdB6c8A&#10;1ET6FSqLLhO46C52WXgfl2t/VfpZaBe84IGmxYfct1Um+I3z3zAHf39RZoBBYIJfwQQywZ2HNqZv&#10;wANuCuw+8W4A5OaAt90NCrp7emm6e2pJ+g5mcKeIL/dOS5+iAWSAYAI0wMfgg/fXaApgBjSBI0Yj&#10;UohbqEsoA7y2sH9MoPRxiRxGHgFcUGbeSwES0QB6BmIDp1mdHZJ35NQUnLHOsJ9bs+E1ABYdmnhs&#10;gPbfKuM20RJtksgFFwNs6V6PO5lBoVlE8wkusi6gC27PQW6+bJXcKGod1yw7X9HBoQ254cJefQsx&#10;ByOtVv664Lp0HTQHLKzA0DYubbrJIBffhhEfyxACQL0ATYdVQOExwDg1LnwBfC58AXth71H70p9Q&#10;9b9eZcFR9x6rHxcmcPFdeCliBJDbdLvwMoBYwJ2dZQIpA0M1gaHjHen7h7ekbx/UTXRL0HXpW3CB&#10;24XfAhzednMgzME3Jxpj77ivD82NWIEewseYAzcR+HSLmGBccrb860vcgWpoenfF0PTWUpgB19Bj&#10;Hj+eGcCRpPdrAhc/tMDodsmt1GKyFWCxTLZy580YciQTmFJGM8gADkmU3JwxztEOMoCzjLf2bECt&#10;t0xu87aNxbflzEXNcf9K8yaLb42fw6TXIu2aAc2C9600S8hjB06bkBptxo/FG8oCC/xU3wZulH4l&#10;3cVX0k0CBeCzGFVmYdGj9g/SvbTIo8bFrXb1yoIXkgkkF7ucl8X3GNJfMQHuzR7xAE2EyD+YIWsA&#10;KcwAz8sERQv85QW3+bxnDr6/vC19d3lz+u4hGEFNcHZFugke+Ar1f+NEZb84mOEmAPHG4cb0xb7p&#10;6YvdU9MXu6akLznKBI4Wz5pgWBM4fFPXkMV/BVzw8jy9A6OEeeELA5S8gRMs81BjmaESKQQoXhrl&#10;fLsOGRcMqU+ncRVPDmyIseyS+/Q6+CBrBLAA0m6L2bJ2D0SgyAihu4Cp7lci8Ur/ciUbTTCXe0w+&#10;WV9oKnhpe+w/tNzYAEywsH0zXMcWaTYgcWZDLtZwKkkwAItpRE8bL9BTE4gDDOs6sczFD1eysvgG&#10;eQSM4epJgr6fUPOh+p/FfldQfrXdL+RzSrzUZPsrVMxCEIstyRR/DVMgE5StvNECLx2pMIEBI0Dh&#10;0+YO9gAMt+MmWlewKd19cH369uIaNMEqwOCydBNNcOvU0nQb+hZs8I1BIzCBsYJP1ADQx5vGhRb4&#10;ePOY9Bmegm5i8Q7ehDFkAhnAqKFM8DwL75RqhxXnIcYOM+6YnqrggTzi3MQRjDCqIT2Kh6BGcMyZ&#10;W7CdAQ8YPTw7uH1M1BYXqAX2YwYMG7uXgYWl21H/MUWDxY8uYxbdtuplnfJOJ3YbK/k2oC5pMBxs&#10;viCPtDE1vKR9cxigGWDQecetog1M9Z1H3NekfpgEQZ3eQX/jBSy8eycZ8rXEzIU3qWN8QI+hRpD3&#10;Eyj/5xeOBdiL86oFL0xQyOeK7c8MkBddDRDqv4op/ox2aMIBegkvnaoc7+3l/huLLxOoBYo5+NuV&#10;A2ACgOjDW4MJvru8CQZYj0lYm26fW5NusPDfuPACQ0DiTRhAJriJJvhq/2xAIRoAJvhsx4T06Ta3&#10;HBsXwaJPN41JH64dmd5ZPiTMgODwJUDhK9A1XMLnp3TNmxoABJ/DDJg5jFm2Jo4mdA5T4N77bq74&#10;2BiAIRog5t5CDjhyMraxgfAQMAnGCgSFTjG1Rdpewy1GBDUHPN7czWGNjmGTEZT6NmkDiN8S8yUw&#10;g1nAJSy05mEFTBBduR0xD+YN0Bzj61hsFt8MndW89hqIB9QGUapVcfE8t1zbZE4Hizo4WgPQJPlK&#10;fT6/B/g8uvj3M0BZ3CLhRerL9XL+J0yEi+09v7Hwv8Ecuoh/4/nfdBd5zkDR3zEN/8BlDGCIq+j+&#10;7n8Nc7A3/fLEzsADdy5tBhxuhgHW4SWsSTdPYw5Y/BuQ8QI9BL2D28dxEw/BALunxH5yX+4BIOIl&#10;fFriBBuNFA6L7OFri/rE5kRv4CXoHjqV+uqMDAJdfGfXP4H0u/jPToRCK/AYV9ENDtwqRRPgqFM3&#10;WnTE2dnB7qYBE7D4p2CEEwPaJcel7oQBDBYdgAEkmcKRKSaPdoEH8mAlZ/ThEcAc5gJcbLXCqg55&#10;zL3gzzY0TYOPNQNjWUTVvz680T19ePMBXV3glrkJJYo+YAjzAObzYxcUF1/AVwI9TYAPtf/fpL9a&#10;3RfJL4tfvfD/jQo2KK/3XE2QzUDWBP/APPzj5ZPpHzCGm/2LDdzx+Te+05+e2hsRQ/eBvY0WcHdo&#10;NwaWvjm3MnaLvOOOkWfQCsfnBzB0X1l3kfps1+TABZ/twEPYMjbMgHvNRPKoEip+G3PwGuZAMlJ4&#10;BQZQE4gBdAnLLplqBidah/qP8LGmIU+61kRYaiZDxARMAKJBIjdksqjEwJCTtt2AYW9Px6ZZPOIs&#10;XYtJ1ArO0LENzXbqXAcg8o8uJKUf2x8bTXhdZuCazZgWjLoZVhRuAABd3Ij9wwDm79sj7e6VGDX7&#10;XNNU6Os3xfar3T0XuUi9i1vNAD4u11zAwgTVi1oYohoMFvKeYiKkLPmZAVx4j7+/cgo6mX6HGX5H&#10;C/zDaOLzB9Nv4ILwDsAEMoFu4p2LG8I7uAsTfAc2kAFiF2kW3w2FZYSvD89OX6IFvt43M4Dhp1sn&#10;hHv40cYx6QOwgPmC1xf3D8mX9AiuzzVq2CeCRG5a8AKMcHUaTMDR+fWlxMyFL4uf3cXMDKEV0AYP&#10;jmgfc+80Ae7bd8rt2iAjhSaS9vRsFWPTjANENRFaYLv1A5gHYwJrkHwHLckAuohOOrVBVRNhvmAZ&#10;OMA6gZl4AcOQZhfW8G2of46SbmF30L92vgf23iIPwV9IvtJejoUBpIL2q5G+VO0FFGYoC14W+H5m&#10;uH/RlXqP9yS/IvUVBvD4Txgga4Dj6XdMw+8vQ9cAiVcOpb8+u+8PTCAwlCJGcBZTgGt48ySLj2fw&#10;2f7peAfzMQdzI2KoOTBYpHdg0shcwdsGiZD6Nxf1j4zh6/PzZoUvuQf+rJ7BCC/PNmzcIxhAhpAJ&#10;SozAo2TEUI1QQOKlEU7BdChyJY+gOQAkxgaOeAe7e7SM1PEeGCH6CwIYtgrp1wRsYsGddq60SzKD&#10;07asJTB0vLJD87QcV3EB4HAKNj5mFKP+R2LrHelmStfePIM6sQUuzKCfr3cQsX2paAAX9ieYIBYY&#10;ijx/nFcWvXL8k64eVL3QZbHvvyYVTXE/Awj+SnxAryBMAQv/+6unYQA0wEucqwVegQHABf969UT6&#10;l8xwDXzwAqYJTfDz4zvSDwBDGeEuLuLdi5gDvAO1QEQLTy1Jd2GI79AItyva4NaROenmwRnpKzDB&#10;VzvRBngGbj6oCXhxXvf0xqK+6V3Ly5YOTO9Ab8AIYgMZ4lXrCYwRTOvSBBLFCe5+pZfgbpnujevu&#10;WCVgdMncAaDQWIGYwNCx268d7d8u7ezWMjBBTMxC/W/r3jKKTKwnNGIY294AAtd0ahHTNTax6G6G&#10;YX2gGEBwuDDcQRNJrdNsXMT5eAtqBHvx9QoMDUfJF1JvQYieQMUv+74AAP8TSURBVKj9EujJgO9e&#10;gqeo//+m9l3QchQjeHRBPVYzgOeFyj2eZ+SfmeE3FlcmyNoAYMjj39QCr5xJfw8TkOlf108HqRH+&#10;KYPABGqBfwIS//b8gTAJegffP7w5fXcJbfDQutg3Xu9Ar+DuhZVoBnDB2aXpDkxwGyYwavgFDPD1&#10;Pphg9+T08cZR6c1VgyNSaOZQ9/A9mOCdpQNYfDWDO1jmc7c0fVF8gAYoTKDL+Iwuoy3qbn40LscJ&#10;HsE1NGj04LA6yHm49aEJjBieGto+nRjcIdLLTjXd1sXI3gNpB5JvKVkMpIAJNqANrDmM0DHawDk7&#10;uTVdl9CBTK0Ahw6qaBPegPP63A5vGtLfl8XvjO1XA4j+o4BTqXfxi9qXXOhS0FEW34UuDOAiFobw&#10;vh+ezjWA1QteFrqaymIXlV/ob0j4XwF5Pv/by2eCEX57+XTc5/Hvqn8W/59oA5ng3zCApBb4n1dO&#10;xOL/E5Ogq2jQ6Oen9kV10Xd4Cd+AA745vzp9G+ZgBRpBTLAyNIGegbjA/WW/wjTcCk0wJVxEmcCF&#10;Nz7wDovvor/ulqVuUMTCe+4+NWYTZQBdRZngGt7ClRnd0rNT0QaTZYCOqP46Fl4GyCQeyDtt1sVu&#10;WqeH1KUzaANjBccxC6r+efU1ERV08XdoBljw1Z2bRb2hbuNWFl+3cRNHp2xZNqYHYM+AwFBm0D00&#10;urigfW4H7wnY0+WTTBU3Ab7q1G4p5qjWAGECoGL/XXzJRfe1d57cD06QSfLCVzNA0RDV16olX/K8&#10;LLbHQk3PIemaBrVC4AEY4V/Xz4QWCI3wKtoBsyFDiAsEh396andEDKU7FzfiFaxOd2EEccFdmODu&#10;+eXpuwswBAwgKNRFvH1oTvpkx/j0+fYJYAHrB0biGQzFHAxOL83vFRFCsYG7VRbvQA0gQHwZU/DS&#10;bBa/sptVlJlVvINoRUP6S+7AWIExg7yNWl06N7A2b+UOIxzDO9jf15qBvEfvls4tow8xmlR1Dblm&#10;nsDyM0vPi2dgnsBooNM4V+AOGhyK/ADS7x6I47H1PcLly4GhAHzVJCO4oIVc+GCCyuIXoOd1F9Kj&#10;r3PxpV+e/+NCSy5+9SKXc6kscDn/vyhMA4vrMRadxc8M4BGTABWN8G+wgSQT/OnJvennx3ZhBjIm&#10;uH1+XcVFXJNuX1iFh7Aq/YApMGwsFrgBIPxi39T05d4p6YudE9Pn2yamjzaNSe+vG5lewyMwdFzy&#10;BOEdNPZOLwMK8362fdAIRg9ljr4BDt3kUCzwlEEiM4csvpIfTIA38Ciuologdus2hxAFJpiCAXn7&#10;NYtOLTFzwfUOdAslwWFsh9etbUzhdJizi7ySxc5BoRwxjJQxZsFz8wP2+fXS3QMEhtq/i5osCx+2&#10;vyL5ZfFDwisMULwAwV4TA8AM3z6xL91+fG+6+8T+uN8FL+SCF8n2fhe6minKAlczgRrgD48riy8p&#10;+ar/zAAVLFBhgHt0sokBxAN/enpvxAlMI393aUtTvOAuZuE7NIF04+jciA18cRBvYO+0CBB9sWdy&#10;+nQnZmDruKgsUhO8t3p4U8LIYhK3LlX638BL0CzoMXiuVpAxnpuct0QtrmHeBatzLHpogXGWnOki&#10;FuboECAxwseDrSdoF1u0H+nn8OS2yQ0bZQZtv5lDZxJHnwCLvkZbj4ewCmCoGQhGgCEc7b4QwOjM&#10;3wn1rVMfNEAT2q9e/GCAiglwsT2q7svjYACo2H2fkyHuPLEH2hcYwOeK5HteNIFHF9ZzX1uYoyxy&#10;9fkfGIIF/40F/3vY/Ux6A3oGmRk0BTAEx4wHMhPoHkb+wCyjySZ+58+PGTXUHGwNYPi9THBhdRSS&#10;3DxuaRkMsH9WxAa+2jcdmhpM8PmuSemjLWPQBKPTZ1FUMjy9iSdg+thQ8SsVU6BGUAO4k7XHiB3g&#10;Lrr9eQGDMoEMkLc+y/EBj0+CEZ7mutujGkh6EJNgStnQcRl5n91EvIIuLdJmd+5WA4AP9AjUAqaN&#10;9QZWGxGEAdQGwQAgf82Ck0ZGafPLolcfq9X+j1zLLt8ffX+vuXhxDa3gIqox1CIuvs+5aNWSXyS9&#10;MERhkOrFLvf+YeErz0l/1wPg+DvHf8BEv8kAMkPFDPyT82IW1Agygi6icYJ/Qf/2aAgZTPDjo2AB&#10;YwQXN6QfLm9Kt8ABt8+sjDTy14dz6vjrg7PTrdAIswMUfoZHYKTwk63j00e6h2iDt1YMjiYTMYEV&#10;xVYWvbmkf3oLemOx3gHnMsLC/unFOVYb4xHgHcgIYoKnJ+QNkwMbjG6XA0YmlMY0VPbdt7gEDwEv&#10;waih6WSBod7B/r61aW/P1mgCtUCrqCV0vqHuYeyBZEAIhoj+AbSAASP3RLb1rEnyJSU7mIDFcyEL&#10;A4QJ4DmZo0j+rxW772vK4ruQPudri1S7wGXBy8L6+P5F9qhGKNfL/dXPe3TxXXQXX8reANdCG9xz&#10;C4tZ+Pdr3gdOUCsICF85nv6nggkkK4wMFt06vya9f2A+oHB9+ub0yvTtmRXpG5jg5pEF6Rba4M7J&#10;RVFV9PVBXMN9mIVdFpVMTh9uGpveWz8yvblyeJScGzJ+c7nNqIOToWNdxreW9q90IvVPr+k1oCle&#10;xBxcndE1Njx+fmpHXMUcOjY+EJlEFr4wwZOhHTpnTAAZL4iaAlxFZxgd7dcmzIJxgh14ADHHqLta&#10;QAawMqhlclK5I1dNKsUYVq43xfaL6pdcvMIAhQnuNwUurgtbfR6LrQmoMEO55vMuZmGQ6sW8n1xw&#10;j95XGMDHBQPEYvNaKUt+Jhkga4M/MkBhgn+w+H8HB5Q4gUGjf+IZ/POlw+mf4R0cTi9vwc6fsvFk&#10;VZSaGyj6xjTyicURKfz25OL07QmY4IjxgXlgghmRPfxwy7joO3gXJvhw/aj0/gZ7Em06yXEC4wXu&#10;Wv3Wsv6YCbQCzKAmeK0R72Fuj/AcrhXPYIJmoSu2H6ln4cs+ueIBsYAMcGFI3k/3vF7C4LyZkkmk&#10;g33r0r6e9TBAq6wF0AAygBFBvQIncOsmBmOAC5B83TzVvVLvIh/ODFBZaMmF/+E+TVBIE6ApcKEL&#10;VS98WfDqxaxe1EIyQ2GIv7wEVfx+yUX+a9X9ZgcLA1QzgoufzzMg/ONRbGDeoHKEZIL/gQGqvQNz&#10;CN8/tDl9cXh5+gT6+BCLfQpzcHZ5un3aOoIlaAWOJ9AKRxcEE6gJPtk1NX2yc0r6aOvEmGgawypW&#10;4iZyfG8NLuO6EWiDATCCfQcD03tohDcX9Yl4gThBcxGVRVMxBxM7VVzEHDKO5BLklmiXhtfF4l8A&#10;AzyI5OdNlCrhY7SBu3C6A4r1BG7H5rwBK4u3gwPyrl75aJyg5u5TSn5e/MIIsdhVki6VhS+L7+IG&#10;A4gHKva/LH5Z4MIAnt/PCGUhY7G5v1q9S4U5yrGQz92/+D4uCy+54PfnC4oWaCI0xD85/vu6JiEz&#10;QGACjpqF/7xyNH1ybE1ahyS9s2cJWGA1TGB8YDW0KuoL1Qi3rCVAK9w41pg+t9J4dx5f9/ra0WgD&#10;sMG2yVFY8r4VRRtkguFRavb+miFZG6AB9BBeNX5QyR8YKNJNDDwwKS++0cJIJwMI3RYtNACLbrjY&#10;wpLLowwhm020ysiaQ2sKLDvPo2osKyvxAc2Cx5o7T+4DpB2AVP2q/Qz6ArhVmMDHSn709UGCwIj5&#10;V+y/zFF6/cqC33+sXvyyoNWLXK43LXblPO5RC5j/VyNcMwvo4mf6DbKU/O+B/DP9A4n+O5KtJ9BE&#10;VYwg+VgGKBpATNDkJXD9X6/k4pKfnz6Rbpzbkm6dWZ8+O7o8fXZ4abpz3gTS2qgs+ur44nQDbXDz&#10;1NIAig6v+hA84EhbG1A+2zktVxxD7+MhvGPV8YYR6cONI9I7qwald+xLBA+8tXhABIiuz0MLzMR1&#10;nA0miIyiwNC0cuf05ES8ggmGi9uly6PzPvouuHEDy8+b6gvcCicSStYX6B20iY2WDvUzfJy3YNsJ&#10;QETy96U7T+5tomoAWDBA0QLVzKC0F60QyL+i+qvtv+Tj+xe+eqHvp2AKz6uYJApFKxVBUpFqqSSE&#10;DAHHkcWL3ECFSlSwmgHKUQ1QTEEJFmUGABgGU0DXj/Dc4fSva0fDPfzkCGr/wqb07fkN6fa5telr&#10;TIL0+TGkH0xwE0b4GlzgyJqv7EbaOyN9YQMK2MBGFDGC7uKHMMD764aFFrC2wBDyW0sGprfxGt5o&#10;xBTgORgjyJpAF9HJJNktdJGbGk+MFNqHAMkUj4MTvOau2oELMAsGjdxx87QdSDCBNYZu5x42P6v+&#10;rP7VANVBn6bFh4rUqwWU8tAEFekP+19Z6P8m7eWa99y/4IWqtUH1tT9XjpLXlHht/D9fPct5VvXV&#10;kh++PwtqzaDH32QUGaBq8e+ZgIwHcsDIhdc9PJH+4/HVMyy8mcSj6d+YgX+/fDT9bszguf3Rjv7p&#10;UST/5ArAoW1oq9JHB+enTw/iEbD4tqN9gzawxOzrw3OjJ1G6cWhOJaU8MX0ME3ywcSSYQEA4JMDh&#10;28utM+yXXgUMvo6b+FpkEXtF3uBZtEAuMgUQCgANFxsPsLKowgCmlB9C+nULrSWITiQWX4xw1v31&#10;cBFNKx8DE4TN1957NEKX7X+W+EJK9/dogoL8w9ZXyOdi8aFqyfdYvAUXv1BhiLKYXivnLnw5l+5n&#10;CI+Si+3ie6y2/zJDBn4Z5JXFlkL6kewi8fcvfjAAFC4h7/NvpP5fr4IBcBX/5/p5Fh6tIB7wOtjg&#10;d1vSnj2Qbp5dl27hHjql5OPDi9OHBxpjSskXzi+E1AS3AIqCxG9OLMRjWIDHAFA8aIHJjPT5HuMG&#10;FpeMRhuMTO/CCM4mUBu8Yf8BDGACyUCRZsAYwbPue2RMYDxeAPTQyPrkdNNH0QqaAzfClGxKfRBs&#10;oCl4iHO1gM2ppQ+h5uYju2LBDc/aveOxetGLylfiXcjqhZdi4SuAryy8i+u9d58w3Lv3D1JfmKBa&#10;sgtDlMei/b+ymE2LXzkWKotfGKAseiGrgwoDhJsnI7Cwv7FwYoF70u5r71HY+zhH3cc59wAI/4km&#10;KJjg/12HGXif/0EL/As38R9X+U3PYDovbUnv7JufPjoEA+xvjHG2Dq36wsJSwKE5hG9NJZ9eku7A&#10;CLeOLYiBFTcPz05f75+WvtoFLtg6Nn24eXTUGjqv6O0VziqwGdWIYc4ivjzPbiSHVHSPSSWOr3Ms&#10;zSUritUCY2CG0XmWYR5nVykogRncB8kM4slBbeO85qMLW9JXl7anW4/sSDdghG+Qfhc82321QEH/&#10;hyvqPxd+/MyCxhwfFt9FlRE8uogurkGhgiNc/F+vwgDYTc9j4V9Akjm6UMEYV7DNLFwssLado4+r&#10;JbeQEl3IRS4SbuNoWfh/Rfg33x/vARM0aQLUuSliFzQzwR8DROKAAIx8Dxf8n9dhCI7/eeNc+s/r&#10;GRP8+5Vj4IIjuIeH0j+uHUx/eW5fzC36+tiq9N6+xvT2nrnp/QNzY/EtMI1U8vmV6S7kuWXntwGL&#10;N4/Mi5qCrw9Mj5oCzcEXO8Yn5xKYTIqgkQygCYAJNAFmFl+ECa7M7Br1hpaUOcfQIVWPovYda/s4&#10;XoEmwDxCbKVe7D7SfxL1b0FJzbkx2IMxAAg5B4655KDDEXAJ/uR5VMiDY7uky+O65GnZcFIQtsZd&#10;tRyM6CSs2IETLnxiMq7IJMekgE6nVkatTskz9hzELD0ngWZfAM2+yA95CY5+RX/XYgnU3BscYyTL&#10;Ms6lJag9fvRri72nL9f6hb/89kpQ8mqAEoi5nDfRmsHpvXVD0wfrRdYZXdvb957n2Nj3oXd5TvoQ&#10;dRu2d9MofHQkbwuPt4/Db8dNg8zwuTBfHcReH52bbh5jsaBbp1DhZ/T5dQM5nlsWhSKFbl9gkZX2&#10;C6vTnSgyxU18cF00o/z4yKb002Ob08+Pb0m/Pr0t/fTk9vT949vSnUe2pduPbIG2pm8f25a+e3xn&#10;+v6JPekXBO8vVxCaK3lSih3SUjD/SzAnQvKvV87ClGc5B6fA1P+DuSogViqa7vfXYHToHzC0QS+F&#10;Qvqde39Hq/1uRDTOveeP5HMe//n62T9c05xK5XlD7UG+V4W8/r/u+y/Pl6OfUe73WuR2+J0R3q/Q&#10;P9T4FaoO9sVvqvo8SSVQEoOFQpFUPf//9bj6mjhSJVFwogrln/x38Vzlc+9/ved+ZnFaynPVFqxY&#10;tHJefc3CJn9fgT7lvPxuz1WY+fn828pn2T7hfI1QwhUrXHN2eN774BzCfAZc4B4IDr02ieTMgmNo&#10;ioMD26Rjg8EI3Ouo/MtolcvgDDfefgTv4zHcT3dWeRytI/64hJk5P6IO5VCfHubxo3ooBqg0UVO6&#10;pGdC+HFjY6eWHunK3Arh5qrNbLZ9zTzIkgHRYBNkRBRF8DZC7/F1FMGrCwHEKIY3lqIMlg8AIw1K&#10;70ZFdiaVwgfrnfAyJL2DQngfZaAC0Mt6D6EPAl+Jsd5ZMwTXe1Q0+XyMAnjP8v7No6Lnw5L/T03t&#10;750SuZ0vUQRfHkIRHJ6FElAZzAXYg+POLEx3zi5Bsy9L319cASHsKIDvH8xthxYTfXtxdZQRmEO6&#10;pZK4tCZ9d3l9+v6Rjen7x7akHx7dmn5ACfz4xDaOjkHcmb7DIt95eHu6+9j2dEeF4KBUzx/l+Sd3&#10;x+hExyj++lxlYo7KQXJ4CgrifgjUJJjXURQcs4OjwrhHMvI/EcggFQIMrYCGsuC8UFYkRYC9hmBr&#10;PeP9tZh/FPpg9qbX5ueqn69+3CQcPDahK2MXIS8CX60ImojPLu/ne0jV73m/0FffV33tfsrfg3tE&#10;DlD1fyqKKPd4rH4/j+Uzy7GcNwk29AdBr3pcyN/t76sW+izo9yiu8b73019RBv5/BWrXmBM6gfk/&#10;Maw+HR+at0M858SaYSiDYR2a9sY8OKBtbISSt0XAmUCoL44FKQArnkCY8646zsQUBbjNYvt47qGx&#10;7WKztScndwmhfwp6djo4lWPQNB6DW5+f1T29ADl60U1bXrY4ynkbHKVXGnum1xb1DgQQ3i8owWsv&#10;zesO9u0R+FcYdJ3XmER9C3obZWAANQjB9ygieH8tCqBCooL3g4YFOhApfKzAbzVrPyricB+sc5OZ&#10;gekt3wOloWL4DDTw1f6p6daRmUC2menW0VnpRuX4zYm56e7Zhem7CyqBJQg+SuDBrAR+eEgEICpY&#10;nu6GYsgIwbYTSaVw99K6dBdl8N3lDemHRzZH4jkUwhPb00+QiuG7x7aCEnZw9FzEsKPpsdWL3z68&#10;tel4+zLnj+2IAXpOVlQ5SKKG364eS3+/ZsIbBsaZDcUAE99Lip/B2QVN+Bim/hfC/W+s8b8QWs/L&#10;43wtPy7W0NeEcFQE4n6qFqj/dl4EpDy2lLdcK9dlakt9Q9grz3t+/2cUKoLgfeWe/3ZfNamgqj/T&#10;/6H8T03Cz28tz0vl/vLefmZ5rjyOa7w+vjfvkUuY8+8JqrxHvG/lt8XrQogryMHXVai8R7HyxeLn&#10;x3/0sWuiSMyd9RHsGD8xuD7GVZ7CCdTya+VjTzQen0IxnByCkuC+w/1apiP9W/G4DiHHucTRVLBj&#10;5okBaBSBx0ADkIPy3IbzKY4GqB8f3z7Owz2YgmsACnheFwDh1/JfU5itlkS4hfqS5y/P5zrCfnV2&#10;l/TctE44u10q1DVSYpJFdeZKS6mtNddvVxCD6bR3AxlAogLQwLsI/ccKOjD/Q4Q+zjl+tGlkkMKv&#10;Yog2X4Uf5eC1j7n/E+79fNf49NXeienG/snpxsGp+G0z8eHmpm9PzkvfnoJON6bvzy9OP6AE7p5Z&#10;nL4/hzK4kJsI7p5fGujgbrgIK1EKEArhNgpBd+E2CuMblMFtkMKdh0AHl9ZCuAzQDw9vQjFs4nxD&#10;uqOieFg3AkURyCHTjygIlcb3nH/HvXcuc7/nKIg7uBXfPrwllzmjGHQtHL6sUnDAkoOXdCeK8Osu&#10;GPGqJt2H/1HwK+f6yB51M7xfX1khUVgUgiIM1e6CglDOM6rIwlGe+78eh0Dc91w5yuzluSaBgcrn&#10;l+P9r/N6ed/qc1/r7xA9iYLKtXKfgqkC8P8qeQYVXvnM+9+zkM9X31NN5TP8LeWe6vvLuVQEPB6b&#10;7KpCAWHpIzl2rIlqDvZtG/Pk9vVrG7tX7OlXm/b2qwPe18WuFiecTAUiEPor5KIDJ1k7x9YxJCcH&#10;u1Vax3R5rHvlGF5sCEGPPXbHdwh6dFz7e8ex7e+1NnGP9z7qY4U/dt7okffqm90jCz+W/GUTHPP+&#10;N/ncNZTE89NxH6Z0QhHk49OTGqIyxqSIARHDoq/OFzH0qbgMKIIInzrlc0gMdYqASsX/l/T5DbdK&#10;PmfY9WOufwg6+Air/wnPf7YFt4BrH20cDkoYkT7fPiZ9uXNc+hI0cPvgjHQLl+CbQzPSNwUVHJud&#10;buMWfHscZXBiXlYOp+ajIHJP4Z0zSyrRPwiFcPfBZelbEQGuwve4BKKGTKvTdyiC7x/kmsrAAtTK&#10;udfuSpzfDSUBXRZBoCygH3Apfnx0U9BPKIifn6xGENm9+BFX4scnduaJ6/F4Z9N+DD/jVjhr0S5q&#10;g1/GEqT/IMj/LwJgogNQANcKqRi8FsqAx0Xgqqkw+n+D/5l4DMwV3v9+/VycF+hb4H/AfB9XXlve&#10;s1D1e/tced5j9WeW56tfqxAXJPS/rDHP/YbAhdBDce61yvO+XxHWaor35XtXw/pcjJSvVdPfofuh&#10;vQJ9z6+v9vH/G2VFURREzZ7ebk3fOq3p3iat6l2XFnZsnha3bxaTRN2n6CDCfRg0cARkEKNnBrbj&#10;MddRDgq+8wqdbH52WLvYPT0mnOLjm1twgkkeedc+PWI1ckw1Mb/AfSO5z9kGkCHp2FJnRD3KQXSg&#10;EuiKS9AVoTZ6CQLAklv8ao1DIWsdvCZ57jVL5C2Fe3ZSx2S1tGRV9TUJJSFiyG7DPSVgMNGs6ofr&#10;RkSrnoog/H4Lbsy0QsYCFHph//3kdRXBxygEEYXI4qN1w9Onm0enr3ZMSDf3Tkpf74NABF/tm5K+&#10;3Ds5fbFnUvpqj13jk9In1oJunxRbEzhr6pujKAVHDwViWJjTAcYNdBke0m0wbmC7wco/kG5D9TFT&#10;VhLfoSxUICoElcH3KAHpx4c3pp9UAioDg46Pbg6F8BOKQPoZZfAL7oXHvAfHThSECGFbnHvN/Tmc&#10;yu9MjX++chxhP5X+8yYC/4ZuwCke/1ERSL/L9AiEwig1CUJF6Mq1ch7wveLTVx8VhiL0hcnD+laE&#10;uJBMX/24PO/7Vz9XHpfPLte04oFctPpV15vOeU3x+41tNL2O4/1C77Um8vtCRcDvr1G6X/ALld9a&#10;hL8I/f8l/H9F8P3sIvw1m7q5i0ybNLuhWZpYW5OmclzQuVVsNmYV+PZebdKOXq2DLAZ2j2vHCu/m&#10;us1ERwbkwSOncRGsJTV14IASs8mSCUWThzHvGuVw1rqSSm7Jo3tiXOA5t0cw6Wg+yt10nsB1MGGp&#10;W+BQdUcl2fUWXfKcP+81BPx5FES+Zsd8vl6apyUfRx/ttM7hGlzBLbiKEnhxdjcQQ/dwByyuDgWg&#10;S4ASsNa2kMohaPmA9PryfpFViCzCKls4h6QPjRVUjgr7RygCH7+PovgAEh18uAFXYhOIYMfY9Bmo&#10;QPp8+1jQwYT0JUL/2dbx6ZNt49OHm8bgdoyI7IJJXoOJnx+Ylr4+MjvdODon3cJtuH12UbpzbjHK&#10;YFGcf6f7cA7FcBaUcHZxnN89syjIa9+fW45bgSIwyIgL8QOC/wOC/+PlNekn3IOfEP5CP+Mq/PyI&#10;Bewb0k8gA+lH3Qfoe5RCJmMOW7ML8fjWPCnhqZ0ogR1x/All8CeUwJ+vHMBVEBkcSf+2deb1e8Jv&#10;akyU8Pt1LOjrWuE/WuMilPk8w+p/XD/bJPAGJSMtx9EOTx9buK/Am5nw/pIV8H09rxa6auHLWQ2P&#10;+Tyeg5q+C9d8T4N3TYLNvUWYfd7PrQ746WeX6x7jXp7z2HTOPZ5nwVbIs8AXQb9H+TkVgg0KWm47&#10;Wu8JONcVbKE8vvsfn7unGKx9yzAfiw/VrOpi5b77cDVLs+pbpMZOrWOr6VU2gXdpEVMByua0sRe5&#10;HQBdW6WNCP/23rWxma2VgYeA/kf6gwpQAqdwB6wnPjusLp23jgjBduR1UEXQVQKnBzvgFoXBNa9f&#10;FC2gAKxPfnI8hDtQttWwvSVvvJenI1mrFPVK4zrENbfbkKx2fNZzlIbk4yz8ndOV6Z2jQP4qKEK6&#10;NrMrrkDPIBvxry/o1YQEzJ82HSUE/+1VuAcG+bDo764YkD5YOSh9pNCvGYKQW4mJMlg7GASA0Bsk&#10;xAX41EChcQNcgnALKm6CKEFE4HSoT3AnPneQoBOjto9Pn+4Yj+BPSl/un5K+qNBXB6enr3Adbhya&#10;mb7GjfB48/As0IHFALOC4tqRWRFw/PY4z+FafItrcVc3AvoepfATaOGnyygA6KfLq9MvD69F4FEC&#10;l1Zz5PwRFMCjCP6jKAWOPz8mIkAZPLw+/fIYaOBRH2/kHtEBx8dxF54AGQSJDnagDHakX5/eFdO0&#10;HKgk/cnjs/tjGLNTNhR8XYN/vaZSEBXkuMA/UBJazH+9djZ86UgxhjCrDHheISxC+QdCaEqKsnIt&#10;BLvq/L8JvoJaHajzPIJ1VddyfCOfF/KeQv/7usLque/B9xedcH6/Jc/Vxhkp5KOffT/lzyhuxH97&#10;XM4lYxAOvCoCX6haCUg1q7plQV/euW1a1qkWwa5L6zvXpvUdW4fQr7PttzITzmGBK+z0xDVY3r1V&#10;Wtm9ZVrdrUXagvXf1ceRIq3TPo6HBrROxwa2TieHWCmCcGPxHVRo6ZBNh+dAB9aWXxiKElDgRzYA&#10;/XENrDbRRRjTLuIB7pplsFDhDwWAIIsCFPyHTRVWKAYm81rJ3renuUfh1/LbF1dcgxem+h4doI7R&#10;MKlCuAJScDBzxBLm9YqGS8exvLawb3pjCdYdBGCKUFfAeECkC4X/XkchvMfxAx5/tGZYWHwtv4L/&#10;kVYewf8ES//xRl2I4SH44S5UxsXrQvj4I65/Yv1ABBbHRnDxExDBZzuzEvhi18T05b7J4SLcBAHc&#10;Uvj3T8V9mJK+BhXc2Dc1+gi/rDy+iaK4ybkxhps2mu6ezP3TYyjVt8cb0w8gg58uLEu/4jb88uBy&#10;jivTD7gS34EQvkM5/Mjjnx5GKTwKMri0JuhnBP9nUQDWXwXwI8jg58c2pV8e3xyPf8X6/4oL8DMu&#10;QLgGKIGfPEcJGEf45SkUAvTr03tCCTh69y/PH4jKaPsoLZIVDSj8JTgY5/eR2QSPpc5Ai16senXA&#10;sCCI6ufLc0UhxHP3CW0R+HL0WvXz5bxQEb7yfH7seRHcTAp7WG2oCH4+3lMg1feW8/I55b0VbKl8&#10;bqHq6yKD+wXeY0YEFcFf3LEmLejwQFqMQDvqfQWWfU1lJrCbRq3u6rAnCMWwiuPyLgo+90Ir3GQK&#10;xbGpl/sR1uIO4BrYK4gi2IcbcKCfswVagwScSYxLMLA2hldbPXQKJSA52t4mkygzH4PwujMawmlq&#10;0AChVj+CgVJUI3WIa26dk/dStPjISek5hiDFPSgOx+Io/Ba85mEZeYaSSuG5yR5xJbjH7IIFsZKD&#10;OFUAZfaCqUMVgCQCyIpgEFYeiI8roNB7tOTedOH7q3UBBnHufTbmcK/BQ31+6wTWI+TuF7FuBI+1&#10;+KPSZ9sQcshMgVkEz00nVtNn23QPPPKarb5mdNAXuA9f7RqfbuyZmL7ePSEfURhfbRuXPrcmAaXy&#10;Lqjkbb6bdQqfcF1FcAPFcfvwzHT36Nz03fH5EXD8xmDjifmRivweF+LHB1ekH1AQN3juY5TI7bNL&#10;Ix3588PrQhn8dHktj9dyBA2gFH42XgAZN9Bd+PnRzelPT21Pvz65rYkiVmDcIJTAziZEoCIwRlAU&#10;QVTIXbfR+mT6HxFBlatQlEKhogQKFWGvFvAi+OU5z33e6+W+cq2QyCDgfOU5qRo1VCOH6nur7yku&#10;wR+i7lVUXpfhf4bnUpM/X56v0P2v9Vjet/qx5+Uz77/PY83iDs3SQqlj87QoGnYd7tkyrUDA9fMd&#10;ALqmQmsR8vXd22TifB3KYhOuglNiNkHuOufsqPU9atO67qCGbpzzvGOE9hkoNFvQrw3uQNt0fFBW&#10;AI4ismbAwOCF4fUR9MtBwSzQjih4Auj/2GhdAEsREXoDhaID7rswrG2UJUZQETfBnXRUCo+Ns7fV&#10;vtZMMUEX5WGjUwxNhXyv2I3P67oHKINnpnSOethrZhWgl3QFcAGuL+wVNQRBuAPvoASsFXhf4Ybe&#10;WdY3vbeif5AC/w7Ht7gW3XjWEUD6/EXwpc+E+SqDigtQ3AFdgULWGryHGyFq+Hwrgq4C4PjZllHp&#10;S1CBQu7xqx3jgjz/HPTwpahhw/B4vSnIKGBaPyyUi+jCeMPH20ahNCaCDkAMe0AFooRDM6IJ/bvT&#10;C9IP5xYHfX92ES6CRUnLOa4IRPAzbsLPCL7DbL67gNvw0Lr0Q4y3WM19q9OPKANRge6A9AsuwU+P&#10;gBDMJEi6CFYuPrmTo+7BrqA/iQgCFeyJQbwZDeganIqS2aIMghDg+xWBRURRNIQglTqCaiteTWFJ&#10;eY1UBFi6//H918q5AiVVn/83Utj0rz1KXvM1npf3jPuqBN9YRgTxKvf4meW15T2lamGuvl59n8+V&#10;NF55vmZx+zy7cxkWfhmCvNJxTlh5Bd6xjxuhLZzHiIfuCDhCvKXS7hmE/x/zQLq7h1hGBPM7NE/z&#10;UB4LOrZIS6A1XPP1Dpfdx2sdRH9yYLt0ZkjHdHRQu3R0cPt0zAnFpg51Cwa2wRWoDWFWqPPMEv36&#10;jtF35DWDgLapSIEWKsFBjyH4YxsidWh/czS428KCsJcRWDaxqUhECo+Nw6UYr/V3JAb3gToeH98A&#10;Auicrs7qHlkBU4PX5yP8ugCVEVyvoxDsrnwjiuk5X+IIjr4c+4YbEOeQ55LKwqMI4aPVw9Kn67Du&#10;WPiPFchwEXKq0EyBQi9KKLUHPq8gf4rg+hrpCwUY98Cjjz9aZ4Axk4+9P4KLlff9HDdC5RDKI1KP&#10;GS18vXsSSAEUgAK4fWRW0C3QgDEDkcAdUMD3p3Oc4O7pRSgC0MCF5eEeePxZV+AS1h/B//6CacbV&#10;FTSQMwrWJ/x4SZRg7QEKAXehSQk8ujXcg5I9+NX4QAUNhIuAMvjLs/sCEdg6/R98+P/Bl69WAP8y&#10;SIhgVNcP/L83L4RwR+FRlbCXmgSPRTHcrxTKtXKPSiSUROVY7ikwu/o8k49RKFVUoH6G79nnl3yv&#10;AuH/Yq+D/Qwcvd8mFJ/3PUuJdqHqz6v+fJ8z4Fed5bg/CxAFPFPatUizO7aJLUWXYPG19I7z3NC1&#10;LVa8TVjyLd3yCFDHe/jYVJ/CvBpy8qMTnhz+t6RjRgwO+1ncpUVaWUkTigK2ggJ2utUYgp+3J0cR&#10;4BJs5rgZ92Bbz1bpAO6AlYIWDhnsO2OlIOT8GTMGZRTJgyM6RObASZZulKjAu02aR9FAuAEI+8Oj&#10;QQ6ih4qg262Su1i5r+ImhAKpuAhZKdQH9I+YwuQuyfRgHqLUKbIGV6d3j1apl1AIMZ17nsVCfdPr&#10;jb1DKby9qH96E8WgclApOIblbWMFUFEEUigB6EMs8YerhnBE8HUfgOXZZTBTMCxQgo8/Xg8igLwm&#10;fbJBwVbY3VpuSLgR3ptfB0JA+D9BoagYvkTgb+6YkL7ePi7d2IGg7xiDAqgQgq+78KXuQUX4vzZe&#10;sGdS+mI3bsP+aemGMB8UUIKJ1iKoDL49iVtwxsIkFMBFLT+ugXUGFxF0hF76CaWgAsi0FqWQaw1U&#10;AroIWQngJqAIcmpRJJAVQXYLQANP7MyBQpCAHVEO1frH1cO5ZQ6hL2ggEAFuQe5TyAJfhLeaqoW7&#10;UBGwIlhFmMp7eH7/6//b++TrKpRMRcDL40L/fu18XA9BdWe6K0fSr88dDvrp6QMI+nE+69z/EvLy&#10;/aofVx8lBb9U6BUqgl8e1wyrbZbGIPxTsPxzO7ZKix3YBLkJhBM93eDJsS1uHxtj4LHubg23ElSw&#10;HFrMPQtRGAvCwrdMjQj9ok7N0yruX4+Fd1y8u4sYAwjB71WXtvcCJaBINqJElndsllZ35f2dEeBo&#10;ub510Tp+OFrI20S2wEyBGYPDfVpx3iYdjzhBHcqgIZ1HUYRCAAlcRvgfkxDgR7D4ki5DnmCCe6Bi&#10;wKI/bKlxCHknEIKzDHgehRDCH7GCnFkIV2A8Qj+5W3Kz7jJVtZCBQemlmXZP90wvowxeQxFcxz0o&#10;lYNvOIhrEQqhIuyhBDyvHCM+UEED4T5g4atdijdVFCoN7+f56mtviyR4/fsGCVEcH4QCgXQrVhp/&#10;yGTm4VOs/mcoh89AEp9vxhXYZo3B2HRjF9Yei/911BVMhHi83yDh5Az/97pjDddQBjdQArcOzkzf&#10;mEUADdw92ZjuQN+fXZzumEKsBAe/Fw2YPbi0CndAwTeViFIwlWgdwUUzCusqRUmr0y8GCkECEThE&#10;AfxqHcGjm9P3lzfksuVHN+UqRNBBKAFThhVF4MTd368dTf965UT6f6+fSf+xZiCsP8jAEmLOfRyE&#10;QsiC7PMKaKYssH+0nEXgI1UXwsxrXvF1maoFvZqc8ZEHxBXFoaD7+B5lRJBJgdWa/9mpBs8dCvI8&#10;N5/n9yzfx/eqfm013UsHOuEwt7uWhpwm4a8oBev2axy7279t8zSktnkaiwKY0eDM5jZpRSfTd7X4&#10;+61DqN32x4Fdi7DwC1AMczvkXd6nNbRoouk8nslzC7hXq78MpbEW5eBWgtt71qftWH03GN3tvhIo&#10;Al2Fjd1xAzjfhuW3ZmB3H6sI67mHxz1EGy1RGm3SHneq08UAHQRCiACiwUK7zztG/YCzJx5CCTi3&#10;0ljBQyNq08PDJfz/ER0DJZzn/GJl8r1TbNwfy+CiRUWxuaqFRCgCn/e5jCJybMGMQgQBEXoDg6IA&#10;EYHC7/HFGSABlIBbODpXQxfhxVldUAY905v2EIgKcAmqBd9jCLzCDBW34TWLjCr0OhSvAz2Uqb+l&#10;HLm4ER+gAAI5oAQ+RglIBh699sna4enziCuMjP6F6FHAncjwP8cNjBVYaHRz3+R068CUdDNoatCX&#10;uydEZuHrvVOjb/grjiH8lbTi7Upg8Abuwc2js6NE+btzi0ABSwMJSBYfFWUgKijIQDJW8MvD69J3&#10;55enb04tDnfBmgKRQGQNoB8fq5QnixJQCvYw5MKiHbELUw4S7o/dGP6DYP8/hP4/uAF/iA2YMlTY&#10;Q8gVrFxe7LFQEeBi3ZsamrhWlMH/JfghnB7vu/7fSGEuUfgs+O5CnfsnivIp95XzagSR0YLP33ss&#10;xSgTyLr8auE3v1/t79e4+45Td91qyb02BnM+vrZlmtGubZruxu5tH0iDamvSoDp34q1Jw2ofqFDe&#10;6X8I90vD2jyQRtW2SOPqW6XJKJCZjnZESSw2MGigDwXgfmJuI6mv74YyMREIiL+jVysUgdQ6BN7N&#10;aJ0lvhlFsQEys+DeoisgN5pZDKIwq7CW99jO/Y6fdAdjB9Y7jfDYoNrY89QGpNODnGNen87iKjjK&#10;Ol+DuO8c5zmtaNERCgDhd3P9c0OtP1B5YP1BBLoDETQEERgDKLGDR8bgFsRkpI7JUVmmCq0a1BWI&#10;NOGMrgi+LkGPmMf66rweoQQklcBbWO+3jBmoEKAi1N6XJzDwmjnd0yuzu8WxXBdNvOaR97nuZgDG&#10;F3gvFcl7KIE3F/bkce84LwpBJRAFRbgGH+smuBU5roOCL0WAMPx9XIIKqQhuI/i3UAZfA/tvRqpw&#10;WrptvYBHC4tMGVbqCIorYFzgrsHBswg/aOBHMwTnl2aXAPoJRPCTCoGjtQU/e47Q/3geBXFueeyV&#10;9wMK4ZdHcrbgT5EurCgAKwxFACgBhd/qwmhgenRbKABjAm668BvugNM1dQfKFA3Jc0eyGzCMfXtC&#10;2LMSyFZf66qQFWH7/6Zsie8pgmpB9bqCrYB7rdxbfb2avCZ5bznXDSjn1YMnFPpC1YLvY2cYVQ++&#10;yOm8e4E+qcYNeLpj9bsivG7E4x4s7rM6COF3w93YZ5XnuqEAelT2YutWRW7J5f7rsVUH1J/XqATG&#10;1DdPU0AO00EGc0ACS0ABq7oaOzAg6Bw4CaHHqrsPvdY9iGtmAbYg8KYUY49ZkIdoYyG0oktblEDb&#10;tIbXr0VxbOC12xwrBoVCAQls69ESd6RVWsp9izqBKtzByq1MBmU3QeVwalD7dHZQR9yF9uEylKrD&#10;mGtrXAHFEcRjx5hdwJUw2JgDiDkmkLMMue/AqVjGBnLBUNl2JZOKQAWg8GdSEWRB1jV4dU5PkEK3&#10;cBXsLVBRBGqAXkR5XJveJb3CPb629B8YU3jdYKMKI1yKLPwiiPeh9wwwLsWVMM0IvaNCCFcChKAi&#10;qNQSfKgi2DgyFxNBJbVYUoqfbx8HGsAF2GmqcHII/zdODqnEA+4g/N8eQeC19genx9HMwLfHZuMG&#10;5MBg9CZUgoTGBW6fyIpBUhH8oHugm3DGBqalFaWAEkD4f0X4//z4plACPz+Wawf+9KQBwU1Ye+G/&#10;igC3IBqWVAy6CdvSL4/tCHfA7Xckz1UGRRFIv1d2bnNjT5uJ/rfg3zvXPSjWXiptuBFxrwh9NRUF&#10;YCAx7q8og/KcxxBshLFE4Mv7FQF1D0o3JS2703rd50u0vryuCHN5j99wJ5qyAiiCIFyAPwh+XwS1&#10;DwKr8CrgbrrQiaPUGcpbs7rVevPUA+oa+/I8kDpznxRbtEFdQ3lkJaL7MKBts9imfQQ0prZZmlzX&#10;LM1DCVgrsAYFsB6L7YZRm7TqKIONwH5jARFA7GoQ0SxCfVrHUUFfxXEdbsJGjr5uC0JvlsHA4UYz&#10;Ct4DIliEqzGrg/sINUuDUGIT+czVvRpAEvVpf5/WaW+/1mlP/7bpYP/6dASkEDub9bND0XH2OXbg&#10;Hohnhtp/0CECjZYXlwIkZxjpApQsglPOSlbAtGCkBisFRLleICuCXCzUramYSDfgpVl5tN4V+wvs&#10;K5jUMc6vca2QG3gFelB5RCyhF0qgohx4jzcXgBJQAIEA5oMIQABv4hq8jTJ4Z2FGAcV9CBfBxyiG&#10;N5cOiMHgTop/d6VDv3KpsoVKH613inxlR5k44hqgJErGwZSgisFUYFEGxgIsGCqNSd8C+e8cm5Pu&#10;WhsA3T4+J9CAqcKCDr42c3BkZq4fMFB4dmEEC++eW5LuVOiHSyvTj5dXRTGRmYLc3mwvwqoIDP76&#10;xJb0pye2RQGRmQIDhD8r/I9k+uWxbXG0g1Gl8PcX9qf/OEHnxcqUXYepIVhafIU8C7iQHaGHSnwg&#10;IDwCHPDfc45FSP+b4BcFIVVfv18BFGGvpiLM/5fQFwGXvF4E2uue/0Hgq6gIvVSjRe+lxUaY3VlN&#10;K965TU3qqPAjOO7K5s6rg9q0CIvuvou9sehu1StCcAveIF9XIZGBCKAPwu/mnYM4joAmgALc8ncB&#10;SGBpx0pREIK8CqEVyketgCXBnVulDVzfgECbVnTbwNg3KgKPLXjcMq3rnu/Jwca6tLBD6zSJ9x/G&#10;d+/PdxvIcWzDA2kp77Gjj5uT1OFm1MWmZGtBA1t74VYYJwAp7EcBHFIR2ISEEpCO8ditkN0FNzZD&#10;xX1wmwNdBpFArj/IY40MLD5ojGBUQzQZKfy6A6XYyB14Y1BqVU1BQQUqB92Ep7j+FK95hte6VeML&#10;kxH2aT0Q+gpN7xHxBUuXn4FyUVLXCCqKGhT+151HAJqoVgI+LvTynG7hJuhSvGkachEIYCloYMUQ&#10;kIBbRQxA+B1iMjS9yeO3ITeafWf54KwYVoIe1ti4NCgGnzgwVrchkIL9BaIDYwG7cwPSzVACCDbk&#10;bkWlTuDGgWkI/sx0G1Tw/anGON45NR9qbFIAxgisHfhO4ddNuIgrABKwFyFiBWYMHloDKljN4zXp&#10;58uVwKC+v9ONbDbSJbi8MX1/yaKijAZKtsD4gEjAIXr/xPrHVt4ogr8jaFng78UD8ty17PM3zSao&#10;Euz7H0tFuMt5EXiP1VTuK/cW8rkC8fN996B8Nbz3vNr399za/fuFPur8K0pCqtG/l9x5V5jfM4S2&#10;OQhAa58FvzdC2w9/3o3X+qEg3Hnfx1JfnvNeFYabs3Zpnjdq68Y93TiKIlQUA4wJcO9YjlPbtUxz&#10;Glqlxvat02K3e6ikEUv9gLQOVLDW/gBLibnH7aPnSQj4oo6tQ2ms6VSbVuhKcH00rog7CPfl/cd3&#10;wDXoVp82IdA7erZMO6FtIAOzFKs74QZ0bRnIQpfDOeQ7e7RKe3q3RQHkFuWDvUUCDq2H+jqotj6j&#10;goIMIOeZu0OyboD9CJLugN2HebuMHAsoCiATSsGCpAq52d5jYxqisEiyJPn5Se7T2jU9OyGXKEsi&#10;iNi1ebxz1vN7qVyeQoE4iDd3KSLYugogARVAoIB5PSsKIbsEWSngEizE0i/qh1tgUBEFUEEBBv5y&#10;wZEz4XNa0ayB+8i9V9ksIMaCrsxly6XGwPZmlcAH1iLgOkhuUPzJ5lGhEL7YPj7ZpfiV2QGQgcdv&#10;jA3gKtzCbfD4LUjgNihBJWC/wTegBduW76gIUAh3T+ka4Psj+N+BCr49uRCXYWH6cNeU9MEu3ucE&#10;bsJ5UMDFtQh/LiXWHTBAaCtyzhBshAwMbkUJbItzswTWCER6ECXgURfATRgU+CAtfuUoldkEXqum&#10;cp90vyD/X1StAHxcrQike89noS4CXoS8UFEIUmxSzfNZ4Avsv8/ih5+OdewpIaRafTfV11KHoHuO&#10;UA1GoIYD2Ye6NWfbmjSqoUUa2Y5rbs7HPe7YHPu2twD24w4UheL7q0B8T+8b3LZ5GlHXIo2ua5nG&#10;8BlTOJ/V0DrNR5gX449bTOTGP+4JW3oITDHq3y/s1DYs+2KEfQXHFR1r01zQw6jaB9Ig3nsAnz8e&#10;RLG8e0NsQe6mgztL7KBnbdQgbDG12KMtVJu2gwB2gBrcs87swYauzdOm7iqJVmkfwn+4f/t0dGBD&#10;OuyYcluQUQQnQ/jbpGMOMHGA4QAUwMC2kVHIXYZdIh34uLMIFPox7ZIbJDyhRa8ggQgMWmBkYBBh&#10;fgph9vgM9DTKwXPn6KsczCiUjZZini7PG2S0XkElIKLIVYe5Fdnmo1xw1C1D+wgEVmA+cN8ag3ft&#10;QkTgFXwzCsYAos4AMo0YTUhY9VJP4LmTwBV+Bb/0MHhu3ECF8P5qy5JxBUALH0bsQLfAysGcPTCO&#10;YAGR9CWK4JZ7FXJuf4Jlyg6ZNHOgq2DwsMQKPEZREa6CqcPvTuMOOObsxHyuNaZbx8wooBxOW2W4&#10;LP1ycU36BZfg50fsPEQJRMMR8B8loDsQSKDiEvygW4D1d0f2H3AHDAqKAowFOEo3xu0bEIQsITYg&#10;KHmeN+ZQMWRhLYL/7+vnUBqgA2cgcmyK8iN4MdK/ciyCbVeh8/QKCd//gVIpysDBob9XhD9mSHPN&#10;HWSKQiiooBod3N/C2xTg4/UR5INqhOyS++wLzxVQLfoAzgdiqQdDwxH6kQj4aAR9DL762HbN0kSE&#10;cTyWeGz7lmlEuxZpIAqhH0LdR0JhGDcQ6vfh9ZJuQl+OoUgUUsj3H8o9I3huLIpnKp8xj/dcAC1B&#10;0E0lLuFzMrkNrJWBCDywP+8LiMJo3yZN4XXj8emniQy6WC7sjAG3ns97CllSrLBvd0taU4fWFJhd&#10;gEwVbunVNsqLV1WCiet4j624Bvuw+of7NaSjsdt525hDkAW+bQwkicwASuHi0JwRuDiyLrlJ9qMW&#10;Fo1AsLH+T1oPYOkxz9lrEMKPS/AEAv2UXYhQKAZId8Dnn4REB2VHtbKrmo8tMVYRWMVoitEA41Mo&#10;ihJPsBHpWmQTckrxXkCxJ4/d7S1nGMwOlJSgdK/YSGVgCbIuwD16HyXwEf7+Z+4as0bhHhYFRV9s&#10;GRvnIoN3ec37IgOUQhQcVUqRJSsRwyXYMiboo/XD0xcqgi3jYtaBboSlxMYMopKwkkGQDCKqBBxm&#10;YsfhbdCAwcLbx3APToAETi1C8K0qXJBLjFEA359fEcVDUgQGH16PEsgdhZYSRwWhSMCgIC6AaKA6&#10;QPinp3aGAhABNO234cxtB61D/3LMckUZZFdAAc/pQIXV4ezV5LXq0WZFsP9RaTUulrn6uXJe4gvF&#10;rze96HWpZAPKvT62Oy/y9iIA3rPAfYW/UAi+8L4IvtC9PzSwktsfUafQY90ReIV+HEI+DiFzI+6J&#10;CL0KYCRCPwirPlREgAUf7qbdvHaY78F7DeL9VQzSAH3wCqkEslLgOciNvsdhvRXk2VjuRiy70XxR&#10;gJH9FQimKT3dghWiAj57JShgCUhhkYqC51YiuAb53Efa2MA6FIWDRgwAGgw0gKjV3y4aCNLam0Hg&#10;Pdq3SLMNQvLZ7j9t5eGmnqCC3vVpV592aXfvdmlvn4Z0oF99bF52sA8KAVfg4MD26YA73o6wnLg2&#10;PWER0YgO6ZFhWPYRFgrxGAFVcBX4UAYI8hNNigGEAMU5ykFEkN0EIX0W7tJ9GJWJCP6TE7qmp8Zh&#10;5Sd2q7gEnSKAaODwldm9gP0WFJkt6JFetDNxCvdMaB/kuYFEN3p1Jx/3AHdPD7d8tOJQwS+KoHQf&#10;RpnxmsHpsw1adgV/SFNpcJQHW3a8elD6uFI1aBnylzYX8ZwBwSL0VhiaUpSsK/gCwZe+3GpF4aS4&#10;z94ClcZn9htYjrxtLK7BtPTVvkkxyMQYgUdrCW4fBQlg/aOYiGPOHOSJRmYIvjtrVeGqqBMQAUi5&#10;YGhD9BPoBoQrwOM4v2xcQESQMwW6BBYK/fY87sCVA3nrLcjx2iqA/1w/nhWBhGL416sigRwoLCig&#10;uAAKZ1EAZcah/fpR+18R7kIKcbHgIdSQwbvyuNrKS39ICaJECsyXqgW/XG+y+Nm3B9ojrIMQWoV+&#10;GEI8Cn/cwp4i9BPbt0qTEMhJHCdDKoGRvH608J/zUSiJ0Qiu+X8huI9HojzM/Q+N/H8z3jcrBC2/&#10;8YP82ZkGoRBEFxMRPguEnA+wRGHGeivIBvdWQKsQfh8rsIXcKHYZzy3lXLdBF2EJAry0A6/xfn38&#10;zu4u3DL2FtuC4JtVWMO5xUaLoCVY+hU926fl3drzuCHNat8aZcRvNzPBb5nG42kdQRntm6fJ7R5I&#10;Y/gNI3luNP/PYt7v2DB3OegY/QSSTUQXoQeH1YYCuOfvI+giAIRXZfC4gg0q0PIXn99AYBZofP7o&#10;JMw7LLr/uujgmYmVKkKh/oQOKIH26eo0LP70LunKVLME7RH6Lvj9+vd94mimwMxByR4o+KIDZxN4&#10;FA14TTIW8N5SIL0pQCB9FAqhBLT80qdG+CvC/imC/tmG4Vnwfcz5BygKG5ZUEp9YLLR5TCAEhT9K&#10;jHkv3YUyA0FXobgFKoAvttl4NCHSil/umhAzDS0ssqrQLIKugQFE0YDugFmEH041ph/PuN/dAhDC&#10;3IgH3FEJmC6EboEQHG9mAZFoQOsvOY0oxpU9uDZ9Z8PRZa5d2hjj0KW7D5oV2BbuQEkN/n71YJCK&#10;oAkJQOESXEf4C71aAoT3hN4Bp5LCWi3wkoJdfR6Cj8AXZVCu/TeKe1AQ+vEG8UQIHstjKQp4TOP1&#10;QuCM7Ju/F+YHxEdw9ekVXHPyY6Gw9tAE/PvxKoFCCOkEaJz3VO7zNVJ5ja9XIXhtNILvuQphUNsW&#10;qV+bFuEa9MZFMGtgIHBI3QNpAoI/DSs8C9diUcfmAcfzZsAIcVdgf/QItAzBtV/AJiOFdz7Crgsg&#10;LcAdWIgCsOLQXgJ3jTaIuFFLL9QPF0CrX5fWdW0XAcdxCPFgFFk/voOxi76tjHVkN8j/qI/Hlrgr&#10;fOcBbVql3q1a8/1bpeE83tCrYzoxtCMCnxuMLgP7Hx+F1cbCSwq40N8hIvYFeP64hUFYeY/69k8j&#10;9Eb2jfC/gNBnIXWeQLcQdJVAUQg5+m/ZsJY+Fwi9vahfBPSi6Me0H9BfReDzBgCtD1A5XHOs2bTc&#10;j5BHlvnenQIRiBbeAAn4XlFoVFwCHy9WCTiPIEP7D/HrRQTvLx8UsYNcedgdxNAnvb2U91iWS5Gl&#10;D1aiGNZg7U0PojwikGiPAWTGwKpCm4p0DaprCUwdfmkHohWGlhVXWpC/3MVjswW4BN8cRAFAHs0k&#10;fAsa+B7r/83h2enWEXsMsnvw3elFUTwU9QIPrYqegtJPYB/BXceUXVwdm2nHhtr2F6AM7lzcEPT9&#10;JdyBh7emPz+5O/3lmb3pb8/tizTh318AEVw7nP6D5S/I4N8WC1XoXwYEtdovYqGvHuNoYY9WPSOE&#10;jAyysN+D8D7+/68Ums55//sj+GXaj2T7b5TsGsyTubW2wvwBWnyOg6HhFZg/WkEOyoJsAK0ItIKu&#10;Eijn5booQfJeScUgWvDeQt6vtbQC0Lx/SRMaZBT+DwvoX5Nm8ForAFd1Q+CF8A4G6dI2BH0pgh4z&#10;AlAICxHsuSiKeSIFhH9Bxyz0C0EojVxf1AnLb+bANCCW3gCfO4w6Q2ADCmAhSGEi32c4Qj4YhTSo&#10;vjX/SVZKuiSD6lqBgNqgDFtDLVGMLfnuFjqhrFAUI9vVpPm4B9t6tE5HcQVODWpIJwa0Syf616WT&#10;kBWDF4blBqOLVgtGuXB9ujQ8b49/GXoYF+FR/PfHgPPCfwN8bqP7ZCABUUKOBxTBf2lGTwRY4XbL&#10;PXx5hFthf8X5gljwcp4pFwxdn6sr4PMoAa4/76DSyXmsWY4T5NoBJxbpBrxZyQK8hSvwDi6BboCb&#10;gOcNwS0j7sc9UNQUlIxCDxSH1Ym+ti9IwnhD93ivd5YMAEVUFMfqnA34wOYjEETEBrT6dhZaVgyS&#10;yI9HNtEnIgJciE8383jT8FAIt0AA3xgL2Ds1sgYxkITHN/dNQzlMCsVwg/PoNThqtsBtkBvvZQqg&#10;b0EEd4wPgAZ+dC6hZcWV8x9FAQ/hGjzk/trr07cX3BxlI4pgPWjBDMKOCAy6wdpvKIK/2lb87J70&#10;j1AGh0Ih5MIhhDnSh8fieP/2jSoABd6mHct47dRzK0kDf6YNSx1BQQDV5Ny/LOD/G+YXiC+Fj18E&#10;XmtmTl+LH1BfXx3mDv8eGoWQZihvcC9b8LE8P5bnxukOcJTGxPk9BRECD+kWZKTQPB8RxPENvAdW&#10;dSQugFmD3ghdL75LBBuxqAMhre9c/PjFXWsR8ubh168Gaq/ogE+OQNsYtAh/X2u+kM9o9DoCvwwk&#10;sBxlIYWC4J4VCOUa4Pg6C4eiWMi0YesoElpjXwLvPZfvZj2AcQvdHasXB7dtmfq1apH6g0wUdLMS&#10;o9q1TmPa1/L9hP8t0nz3n+5dl3b06pB2dm+XtvG50d3YszbmGCzv0gI35AEUTsvoRTjcD4UwoCFm&#10;FeYqwbpcPqxisPeA8weHqyRADSPw8UdltJCDgcYJcAdwE57B138OyP8s0P95hdd5AhXSt5euTO1c&#10;Be+73KsSnNMzvQq0f3VOL5RB36gNyIJvxaEKoXMMO3VGYVQZzs+lxvYdvN7o9OIcJHxpVtdKmhAl&#10;sEAF0I/7UBgc31mMq7B0cAh8oAeOvv5dhP996wTMCuhGGEvA+ofrsA43AoH/hKNxhQ9W8R64DKKD&#10;DyqTjqIz0XZjXYwtuBBufIJ74Cgz0YFZAmcaet0YQ8QMQBBuU+UEo1uHHVE2O9053pi+P704XALp&#10;+/PLk3MHvnP8Ocd7A07zcFMRQUYFhdahBNZyXJ/dAtDAL49sTb8+vCWTMYInd6IM9kbRkMJvsPBf&#10;HEuGwMBgKRRSEWjtFXxr9+3Ws9be6H91vUAR9lACKAupFPdUV+5VUxF+jzWRtsPK90fg+7cS5ut/&#10;ZwY3SDdawUZwx0CjQ6iztS9WWys+GXisgBcar0JAIPK9reL+EiOIrADkaycjwCqCMQj+EBSQAT/R&#10;h2XB+v3GAMbwHWZ1rAW2t00LELDFCOaSCPoh5Aiz1n0h77MISN/IZ9tAZEBwqanBzm2B9iAFaF1A&#10;eUuGayPQp9ug0NtibLeh/r+owQCh6GIBr5GWdK5Ly7s2pCVd2qU5Hdomy4/n8p2ji1Hk0Ktd2gxa&#10;2NrD+QStoutwuzUCKB6DiFv71KW1IAD7C+Z1eCAt6Nw8KhB39mpIB6Fj/dpHo9FxkIG7G18c0iGd&#10;t3LQrMEwaKipwjrcBYQed+DpcboCWH7cAMuEzec/aQMRSiDSgoEQcgwgXIKK2/D8JKB8hV6YYuFQ&#10;tvCvzMp7sl4DOTim7IWpuhR5YpHPZyWg/981MgK6EpIKoNQHSKUmQHdAZWDDkSnCNxfxnHvDW0WI&#10;4KsQFH5dgkAEvgYUYfHQG7zH6zy+boCxElRU6D90uOnyHGMw2Ph+ZBlEC043ykHGj1ECMegEAf8c&#10;RWDvwZfbskIwhRiDTTZDW0aHQvhqz4T09Z7J4RbcwQ2ICkNcg5soAysJvz/nIFOUgbEBlQCuQR46&#10;siJQgZOPrSC8e0GF4NwBlMCFvGPSXRTBt+dxDc6tSz9d2pL+9OiOoL89tSf99uz+9PsLh9L/KPyV&#10;XgIVwX9C+HOloNDfakJ3RvrlWVt0j4IQqlABwh0KAnchMgXhDtzz8/NGkfj6ogfob5z/1fs5qixE&#10;FDUDsGz9Q+iapYEImYJvZH4EQhvReZ4fgWCOxDLr7zdZc5hfmoywTUboJkEKffbzhfdYRN5HGsv1&#10;QApNrzVOoHLI10YZ/EP56DOb87ci0FqAaBrCyo6p5b2xurPqLeJRwE3j8RjEMBvFMz+sfFuoDXBd&#10;yA4htEGhCLIr4MxAg3ur9fONDdjog5D7WCSRawZao0xaI+CteP+WaaZHftts0QDUyHsuRYGsRHmE&#10;y9C9Nm0yZoDiMHuwAaHfGIgi9xs4h2Ab92zuXh8jzZxXGCPL+Pxt3OcI891926RdvVunQwOcRdgp&#10;PTioY3pwcPuYSeh+Bm5y+OCwdjFP4BEzBGPaRX3A00bpJyLs+OUG/tw71zy/qUCDhzlAmGMG1gdE&#10;nUAJEHqN43O6DDFvwHHk2drrQnjuMSsK0YP9BnkHb5FCjhd0jaIgYwmiAVFByQoo9NEjgDWPVmQo&#10;CocCFWj1M3KwkjCnFkERi/pHGXHsl8Bn6Ya8imvy5gKE3qpC3kP3wPct5DwDlcNHlbkGn67DLbAF&#10;uZJt+GxT7kEwbiCJDr4SDTitaKexgzy27Bu7ESvFROES2HCEErh7YkH6ETcgBpBwtNFI+h5SIagA&#10;qpVAbI55YU3sl/jt2dXpm9NulumkIpXApvTzo9vTr4/vxBXYGwFCd141Q1AyBf/jYBFQgJWEjiH7&#10;24tHgPn6+jk+oMDbX+AxyGtBWegDDaAcFPJSrCP8VwGEMkDoFX4EH2uPwBXLn338DPWN6o9ESI3s&#10;G2kfg/CG4CIQWXizAjCtZ6T/Dz68SoCjgj2a1xkj8PEE7pmEgE7gfFLFLdCNGAbKGGA/QKtmqVOz&#10;mtS5ZbPUjcc9OfaBBnB9FNB7SkMrhB1B5H0s/50J5J4DzW1oEwI7F8Gdw3dRaKXZnCuwjgxfAq0w&#10;EKiwc5TWdEEYec1iEQPfaybvYcBSt8VUZmQgPPe319WkiSirafxmP7+R910CglgcWYSsYGxGMgux&#10;DOWwHPL913epgxD8rvVpRbfatAqlsBEXwPkDdinu6Nk6BpZu71uX9uICHOnbkE72xw3AFTgzKDcR&#10;RZnw4IZ0AURwcaiU5xC4B/IlyIEkMUUIy1/y+7oFpXag+vg09z0VhMCHi8Bx4v2CD0pA4I38/zcq&#10;2QNdhogfIPylJFjYr3W3QcheAX38aCoyBtBoytA4QY4ViB6uozAU/jzDoG96ZX6f9OLsXrgQ7g/d&#10;E8TRg/fvE81Jr87tzb12MObS43csOUbRiAZC2XB83wnIuAimFMsAE7MJ0tfbJ6RblhQbKAwSHagM&#10;xqUbuyakb/ZOTd+CAm7smZK+2sl90I3dUyNYqGvgJKIfzixKdhz+fBEFACIwSOiOSCKBQANnlqfb&#10;Z1ekb8/pGiD0oIE751eFAtAlMFsQk4egPz+9KzoMc1XhxvT3qygDFEAog6oUoWigFBCpAEpc4P6g&#10;oBSjvSvWvgh8QQDFRYha/aZoNZZfH79Y/8HQkLqWIIDs1yr4Y2H6cQo81rZY/UjvQSqCMbU1aTQI&#10;oQT1IpLPPaNADNUWfyICPElCgHQJDCTqbvTEytsq3BVB79a6BcfcGCQSsFzYir8pWP5pHvlOU3El&#10;pnI+jfMpCOgUPnMqZOpNmsJ3msJ3ndauWZqLgtIVMN0XsB7rvQi0MK99mzRdl4TvZ2WiCMjYh0HG&#10;6GMABfndjPQbcBzVtlkajaIay+cG8Tk588Fv83N5r2m851SUyTRoKspEhWW78gT+n7kdWqR1PerT&#10;rp4N6RC0r2e7tBVFsA6XYFn7GtBCRgKH+7SLdmPLhA/2bpn293E/AychgRg6PpDWdGqWlvNf7+lT&#10;m86P7hLDRR6NTEG79BjHxzyOtlioQxQTGSPwcVECuVqwA8LfAct+L0ZgLCCagypH4wTlsW6DykJ6&#10;DnfB19yLHagIvF/qgkIQIUjd43ldBpWLlPsMcpBRxPCy94EkXkOoX5nTA2ufG5Iy9eFx7xiz/qx7&#10;J0zvHvssXJtpMRKuwXyUCWjh7SXA/5XDmmoOPliFK4A78Mm6IYEK3l3RP+IHn+EOfInldxrRV9tt&#10;Sc5ke7KTkXUNdBGsMLS24OvtE7k2LrZM+zzSis4jcCwZLsLJ+Qi/aGBxugMq+O5sLiC6Awq4fXox&#10;SsBzlMDZ5aEIYvNU6fyadPs8iOCc2QOHkmxMNhT9BUXw12f3RJbALbj/+VJGA3F8+Sjk1KF7SqAI&#10;f5PQh99/j4qgl+yBFt9W35p+MrWWHiEfJHkeTG5QK5Nddgb4TK9FxR7HcSoAhRghK5Y8W/zcGVf9&#10;nAKvby95LVwCr/N4AvdaA6BFtcBHJdQd4e/Bd+jBd+uuAgglYKTffHmrNB3rPl3hR8Am+X4qJZ6z&#10;DyBShXzf0bUoHR6PQkCtKRjPZ03lN8xCAOfhqy/ANbDufwZoYRyvNRWnwPdog+LhaJuy6KM3yqd/&#10;65YowVZpaH3rNJzPHdmuDYqqNf9Xq9QPJWA61ICkNQlmAAyOmhUZXNsMxanrBGrgfJCPodH1D4BE&#10;QBvdGtIWBH9Lz/q0oUdddj26tQL2t0uH++L392tIx/vUR4bAIaUH+osI3OKsNh1yTuHQjukUdH64&#10;dQMd0uXhCDv0yPA6zmvTw6YTK2RwsJxfMnswsh5E0CE9gwDrCqgIjAc8O8GYQFYCV0wXToUQOB+H&#10;0EPRPxCKo9JfoCAj/HkQiXGD7ulFFUEgAhGC75E7FlU20cZsuTJH05HPT7YrsVMTeog05NzugQRE&#10;Dw4zeXJi+9hh6Sk+61kQwHMggeemQVPdQq1HKIMrKIJXQRRvGzhE+HOMwAlFIILluBpLcrzhbUiE&#10;YEoxagosQIpMwaj0mYVGkCjBmIFBRIuLvgIp3Ng9OccHdjmUJE8mumMBkV2IthqjBL47tSBQwXeg&#10;AtGAZcQ/nF+efojYgMLvduoeoQoy0B3QLTA28D2I4IdLNhltT396Mk8Z+tuzFg8dSn+/cjD3ElxD&#10;CdhPYHwAsrfg94D/xxBu+/eB91ePJLdVdx8Dz3UPSguy12tGYLHM10tW52mtR1mMw3EEQpB9fJ7j&#10;3Ah8hvYIeEV4jejn4z3hL1F8UcB4LK5KIjIBXB8Pw4+vvD7uRSmM4v2HIZR9+axo+MHid9fHr0B/&#10;z+0DMPI/EUGdieDp7yvI46CRKCcbgIYi5INRFsYp+vNaZwMMRBCHcByJcnBIyCSVBTRFSM/njwZt&#10;DG1jyXHzUCxmFaSeCLPVjH15blCblsD9VmkwnzUMpaLQD0XoRQHRo8D/Zb+Drxvo+6FchvK7h/Kb&#10;R/D/SMP5zAF8hz78xoH8XoOlM0Ac83A/FndplTYi7Nt71yd3KrJM+PSADulc//bpjNH//vXpUP/a&#10;tK9Pq3Q4xpC1DRRwakDbaBW2V8D9Ci7YMowLcHlkx0gVOmPgZP826US/1rgKuavQa2cH1UEOMwUh&#10;gALMEiiEpXbALsGw6Dw2fWg8wWMeOpKzCo+DIh6P12VFYLCwCP8rCmBQtvTPTdK9yIVJFitZgRiu&#10;CO/1PIJvsNG246vTMnKQdCUk0YPK46XZPWP68fMGHc0+IPCS7/EsCirvtmQGojvW/95kIimKjqwX&#10;wPWwEMm6BOcX6CoYM8gxiP4oi1yT8ClC/4njzyEnF32Ji/BVpdHoJsJvSXFkDKqUQOkxMFB4x23T&#10;KxWFogGVgGjAluM7UBlRZmzg9ullQXe1/CU4CALQJbj7oAVEVhFuBQ3siLoBYwMlbfj3Fywgsr0Y&#10;ss0Y9+B30IGpQoX9z88fjH0OJRVAEXw3Ra2ZgFBKUxDS6Z2wgPip0nQs+9SOwGmEQ9Ky6ssL57PF&#10;zhbVSP8YmD2n8wzsIZycR9APijiAws+5df36+gb6DBZa7WbwbygCZGxBqxntvQi5rb49WrYA+uvn&#10;N8cFyZ81rQH/HiGcxesma90RtiG8fpCCDlls0wu6N0fggdS3dW4rHg6NaIsgoiBG8p2H8fnWD2il&#10;fX9fP0BBR6gHck9/yEpGrfog7h2MpR7O0SCnCrMfCsrGowH8PsmshEHRCQi+yk/FkhGPMQIEH6XR&#10;h/+sD4rCWgmV7JyOrdPKbvYQNKTdPWrTnl7OCqhN7mJ8Cgt/KlqDeQyd6t8OAgng/x/ti5uAojje&#10;v0Oli9DXcL8DSwdC0VcgcqhLB+w8hDyPDALvY6fhSe59CAXx6EirBhsQZGE/cB9h1LIrqOESIFyS&#10;wh/TiseVPgILkVQeHVAG7XPGgedeADE8p/swoX1UDz5nABJLn+sROvM5XdJjVisq/LwmZw7uxQ9e&#10;1L2Arok2sPBXEfCXZ/YCDViTIOVSZN0AFYZ7JzqjwJJjKw6NFyjUue8AgTYQqO/PUXI8manED5YP&#10;Tu8tHRQpR2sUyng04xM2Mn28ZliQQcNIIdpvICowa4ASMGUYgm/dQKG9U2M3pM9QCjcsJEIB3AIR&#10;2HJ8y5kEJ+cF3Tm9IH0LOvgG0iW4fWZJunV6CdbffRLdNXlVunNxbZDpwtvnPbeC0LLiLREgVBn8&#10;5ZndKAGLiPZGSfHvVw+lv4EOQuBBCo4j+8uzB9JvLxxOv9nbr0JQ8HNVm7P0cgR8IULfKOEDz+Y4&#10;S0WAApiK0E6GofXPi4UPQgActFGCel7TgkcwL4SA12HtJnMuGdBTaVi1Zz2/hTJaWqG9vfydWjZL&#10;nVu0wOojtFB/rL2NPAYAte7jEfjxCNB4Xj8WwbFceDjCafCvV8QCWqbuwPPuCHFPKBqPoD5Y/T7c&#10;08e2YoS7bysfq2yE93mKkEVDKqChKAdpCPeZyzfLEUVNnlceD+T79MVfH8h1rfkwyHPToBNAE5NU&#10;kh34rRyNYYg4TJPqWvXlM/K9Nhbx/3dsk9Z3xdp3b5f29qqL+QC2Bx/Cdz8iOSyE40lI6H+4d106&#10;hOAfHtghBork/Qrq0r7eKg6QQe/2aVsP3IduFiu1ShsigAiS6AN66CsKqE+nBnIclKcXS7nYqD6d&#10;5vpDQ3EJhuWqQgXa1OGzKgPdABTDEwi3gmtVonUGl0AYsSkKCOISiuTSMN0KFIOjy6xYxM2IVmTe&#10;z5RjRhPZnbBnQDLAGENJEPjIVFQyFpFVCHfAuEAWcrMLhaIBCaEvA04MAr5hANFgIm7CO4vx/aFo&#10;PIIsHPpw+aD00XKQgEFBlIMZA+8rr5GKEvC6CkJlYQbB2gIDh6YQP7H1eNMIFEHe48BpxXli8bh0&#10;q1JN6FwCpxY7ouxrW5FBBc4isNno1tFZ0Lx0A5Rw4ygo4WTuMfgWRRD7IeIOuOeh2QIrCCM2YMag&#10;SRl4Ddfg8tb008O4Bk/sCdI9sKzYY6ADy4txD3QJIlOAcqiJKHe3PDV3aeeWyRHbixH6hdBcFMIc&#10;yHTW5AZ9eiE7lgoaqfXDcmnlS15ea+9xAgJq4M4AnoLfZPV5zgChLoWuhULSX8vcHHgPdXb+Xwgv&#10;lr4FAgIJq0fh149E2Adzb/9mQH4EVotrwHGoworw91WAsexdW7eCWmSLj+AHdOc5SeH2WnEfpBg5&#10;BhlD8B6DnLYjD+a7SZYUByn8CL3ZjiEorv78hr78/oHcP7pD2zSifZuA8GZCJiHIU1Gkk6EQ/vjd&#10;rfgtKAx+R//KexnQNEja2Jn/v0tuFtqFFXfu4J4+lfkACPsBlIBNQfv6tEExtOWIkEM7u7dKuxHo&#10;vQh8EApiC9eWdHggNXZ8INbTisTt3Otz+3u3SUf6Sa3SkUEc+7dKp3UZ+uE6uAFqXycQ4Q5YVTi8&#10;Pj00HEQwPJceO3/wwpjO6fzojukMgn16CIoH1+PkQFwGnrs0yjhD+zzo1GpE4wqRcWhID48w2FgU&#10;gIVHuc/giTEZ/usmlKCfw0aE7Y4xk6xQ9PlSd6ByUMBN9ZWBpvYZXNU94DnveWFKJ1yEziCDXKjk&#10;folOLBIRvD6/TwjzOxYTKdjWFyzIx3dFCZXzN0ENnr+3GOtv9oBr7y3rFxumGDiUPoRi7wKUQNk2&#10;zWrCz6wVwOpHq/F23IGdk9LN/dMjTXjDrcz2u+XZlKDPd09JX+ybnj7n+pcHUQooAHdKzm6BLgFu&#10;QMQEcAkiQGi2YAVCvyrdOrsqgoOigdvn16XbFzem2xcsItoUZcWROqz0FkS7Ma6BexQ4qrxmcfsH&#10;0rJOzsC3JDbXv5v2Mi3lZF3z1qbILJs1An9PiHNwL5p1EPApWLxJMPRkhGJKWHfPW4QPPwYloaIY&#10;IXFNf16L1w+hdVRXR2C91Bmo7BivTgikEX2FtCfnQvUBCGFvfO1eWOE+PNcP4RUtDOWz9OP7iRqg&#10;EHpfVxH8EHKsvMNBukCdId9fZCF1qQh+d316vpP9AsJ+P1NlIsy3stEW41LSnAeQ2G2oEmuVxrRv&#10;m4bwPayJGOF/0bkWN6l1BEIVfMd/iQLG4KaIDHQbhkIjcHcmtG8RqMqRZBYYmfvfjnC798Cenm0R&#10;dIW6Pu1BsJ1AvAva7XzB7m3SLhS2tIfX7O7p9XbRe7CuU7O0uUebtLtvfTqAG3AoKgXrgPpto1rw&#10;FHSC9znNc8dwHQ7y3vt7IfhcO4V7cG6wKUTHjnVIx4a0T3tQOpt7tEwrO9SkZfU1aWOX5mlHj1aB&#10;Ns4P75wuje4SeyBaaBSzCIX/uA6Swq7Vt634Yc4fsRMRuF/Gl4ffD6p4Asifh4sg7CoA/HbJiUMR&#10;DOR5kULuTcDaRyDRYGCG/57nzENn3ITOEVg0PuB1sxL2HhiDeNIBqePaBcJ4cUaP9CqK4TUQw6so&#10;kevQG/N6pXctTbYeQWFH8N9Z2It7uoIAcCdipkHviBUYOwg3wJ4DzmOGQWWOQR5sCiJwu7T1KIPN&#10;bmYyKd3aOy19vQsUABL4CJfhg02Z3nM7NZ7/Ys+09AX3fHVgZrpxeHYogTsnF4EEUATWC0RQcFkE&#10;B7/heOs0dGZlKIGbleM3HG+c5Plzugs2GW1KPzzs9KG8R8HPT+xKNbMR4PlY9YVda9MCjgtgUtth&#10;TXstgCG1/B5nAVlNnU3ESllGa2XeeKzuJJh5UjsJN4DHExD8SUJdj5D+vrDciP5IBEZfdyD3KWBa&#10;944tHkjtoSyMFUJYTeN1g8zjC4/7IeS9eI3CL0wfADoYjuCN5nvYz++AT62vzTR9UA4GBhX+SA1W&#10;Ygad/TyuSZ14XurKa2JgqMLN93OegFDcWYS6IGWeQNTrc5/uQCgA4XtDbRrX0DaNbsjWvh+KS6U2&#10;PpDOvSyIsREzIWO4Ppz/ZAioZzhkinMigj+3C2grBF8Bq495AbElefe2MS5sWw/JYaJ1XK9PW3s0&#10;4BrUprXWCHB09kDMLexWlzZ1r48+hK298vsI8XUBDkZ60PmCxgfqcR3q0xEUyn4JFyCmDqEgjAGc&#10;HNQ+4gLbu7ZIGzEKFiZtVdn0b5f2D+6YDg1yByQUwxDHmncC5oMA+rdJF4bU5iIiBDz3GejDI7jj&#10;Ebjx+vY8hp6CnkOIn1XQTS3iOkj2I0hC/Oe09pD1BboECvwLk7H4VhWiEK6ADPTzs7/fLYQ/sgIS&#10;wv6yisHAoC6AKAHSbVB5PGlgEuUkPTHGdGc7PrchahfCnZiB+zCrR3p9Xu/0VhQaCfn7huUPRSAy&#10;WARSQDFYpxANSpDugFONY3Q6iKIED2OKUcQJ7FC0onBC0CcK/JoR6a0Vg4PeRoG8u3ZY+mDDyPT+&#10;plHp4224DiiJL/dOTZ9BN47OSd+eWJBun1wAIliCS7Ao3T6VYwO3zyDoIIJbKINvOM+pQxGByGAl&#10;iGB1+kb3wD6DhzamGoVmNExskGw0jDsBBrZWfSoMOQMFMAtlMAOrNQkFYXBNuGqqSmun3zsQaynZ&#10;cy8MHsp9w7TyBrZACfrzRuLHGg1HIK3E643AOeYrCz2CyNGCnc5O70Go7wk9wse1oVjx4cJtP4Pv&#10;O5Jzy4JFFdM5ToUm8f6jeX4ozxuUE7Y3wXlINyIHDbX8pgebh8BHeTDH3iHwIAl+wwAUk4E4uwQl&#10;A32mOs0SmN/X+iv4IxT6+jahzPor+LW4PyjAsSpBfrtZjDFAeWsfzPObEh2GwGfB5zpkAHReZ90s&#10;qwodD2YPQdu0GRdsK/B/E9fWeh2hzv0EbdJslK31CRN5X2MJ01AurtVMifebCqqaxv/vhONZrJ3K&#10;20amdV1aBJJwP4K9wPT9fVoC72ujiegUkP/swLp0PiYMO4W4DjTAc1j/k4Ox/I4uxw044fxB4wMG&#10;G3EbTkPngPsGCYX47lj0KL689QLGAQwAOkhEKx8zB0AET0PPjmufnlf4J3TOwUOUQA4OSg3p6bFY&#10;5QkqgDyA1JTilSnAeP19BFjy+ksI6isze2K5UQBY+Zend02vIPQeXzJLAOy/inW/orsQnwN6MN4w&#10;phPfUyQB8kARPca1mGw0ql0OVBrPQBHkYiGVQM/0+lzcBcuVK+dvzu+FOwAyQMhLH4LxgvdMJy4d&#10;mIWf5y1XLvMN3lziNusOOBUlDOM4LH201k1OxsdQEnsNnErkQNPYPdn+g+3j0ie6DaCEz3dPxkWY&#10;mtzN6PZxZw8siAlEt08uDFRwG/r2bEYE4RLoGqAAbkO3zq9E+FUAa6zVh7lh+qjYg7kjmMW5gSfr&#10;5wcjFAqbrbqR7uKx0Xdn6VlU0wvo3MfiGh6XARtBXFMxROALIdFP7su9Rty7I9CdFHr8+g5aYgUQ&#10;Sy0sF5IrqHlar98D5oaZZWR74adDM/GnZf65WNC5XHcTENGFdf2D+Y629sYYcK297wc5D9DHkW/n&#10;Hq14FC4pyJCQXv/bseLZv8+VizYqKdjGFAz4WfNgM1E/hHh4+9o0vLYV/xkoBFQj+dhagzH87lEI&#10;4EhjIgj4KBCPwm6AUDLFJwpy6Ihjx5bi5ztfcB0WfgO+/matt9YcC27Uf36ntihj3pfPNbg4gM/q&#10;z3fT5XA02sBa053OPOAz+a4j+U4ja3Ev2rVJ4/i/RB3T2jdPi7u2SpsiHlCfDuH3H0LgTyC45wYj&#10;vEOA6kPwzwfXp4um/hDyPGq8DugP6f/bUBTpwLp0egDKYlBtpBH17YXyYeURoBg5hjB57VT/VulI&#10;r2bhClzgfR4aWh9diG5c+vSk7vjy3dKzk7vnAKICanoQIS3FQuVYLfRNwg8qkK6hGBR2U4gv69Pj&#10;47803euZXpikq2A8wYxC/l4ONHHQSel1iAYovv8jI9qhpFBgI2or7kOnJlThUcpFSpnseHxtbq/0&#10;Oi7Dm5yrDEQHJXX4lm7D4tzL4A7ML8/rk16Z3zddX+AeCLlM2cGmbqgqEjBtaBFRNBVVWpI/R/A/&#10;4bFko9EXuyalmwdmRMPRTdyCm4dmp5sHZ3EOHZmfbh03Y2AKEffgvPUCpg+zMvgGqgkBCOZHqEOQ&#10;JSE1vjLXtLyZEEqsci6mMc9tThph5nwwFnkYDD8CRhsB0w/FwusH53x8Fjbr78PietTCQ75Xb+4x&#10;0DVMFwABNTrfl2tDYdwJ+M4zO9hX3zIt0CVBkBph/kYYWVqgAuCxlXoKllDfNmMj9Qp+CL8KBQWS&#10;3QT99lxgY3R+CEJs/j4sOqTS8LopuZF8HzvwDCwWGobg209goY5FO1YSDkRJ2dzkkM9B3C8C8N7R&#10;nI9ASEPw+f6W/6pIDUSqEEcg8MZIpvE58zu2TUsiwIfwI/TroLXAd6cP22k4A4Rg6i9Sj/EbrTHw&#10;/28JQmnFNeMPxT0RpaAE6hxowveub4sC8DtxRNmMQ0lOB80Zw9nUE5jfvyEdA9ob4T892E1HPDZE&#10;1P9EP606Qj6gNugMgq6wWxfgoFF3OXbjEUeN541NFfj26SkJ6Gw9gBbVPQ6tITgztAEl0y7Sjg4v&#10;PdKnTTrWr1U6MaBNvM/DtiKPx6+fiDKw4xAhLenEZxRajkURPC/5GISgNb+KdVb4X0H4XwmI3zno&#10;xWkdud4RpWGxkdkCUUgOQF4c2hYlwHf0e3J8EqF/GgUgCom0Jp8horgO7H8t2puzOyEp/OW8KIBS&#10;d/DqrK4ghB4h8DYiafVtRX5zUf/0GoL+8ry+UXno/owGKl92+InpRBBBNBpVhpF8tnlM+nybqcNx&#10;KIAx6QuOBgw/3TImfcJzX6IAPt3mrEKHkjigZHq6uX9muoEiMGB443DFNUAJuEnJrRML002QwS0U&#10;Qo057aEwji2w/aDeCEsU0XAsATHJmfl5fr5MlwNulvda2Tdca6gwKUAyH69XALWyGWLru/P6UBrm&#10;5lE2fJZTeEzxzeqANdMvxpJK0xAIm2PmA2sXcH0R1nMxzLqwQ/O0CCFaxDUFfw6KYSLMLCoQiQjj&#10;O7dsEW5DmfUfQTuFFIEdgjXUVTGVGFOBQCZacgUkCpmwnJLP2Z8g6d7oCnk+gu8hAjAbYZGQ/0Fs&#10;QcbnD+e7qChMb47l3vIZAe8RUO+3xdfqQH93BPYQ/tkNdgHWpSX48yu7A8e72TVoZ6GbkfA+KDwt&#10;ugVFnfms6F+A+vId+kG6HJKKR2Xbn98YzVZ8j0GgooEohsHQkLYoZNdKJel/7X+MK7C2V33a1a99&#10;bF+2D+E/Ocg+gVxDcBJEYPrQWMDxKCSqrRQOiQIM5tlIJLzPY8EuK7xa/iEI1PBaLGdDeiRSermy&#10;UGWh+2Cqcq+ZCd5zbx9TkMYhWqcjKJkTfIdTkJumqggi4DdWaI4yCcuc4boNR6EAEOQXJmZqsvxT&#10;EUrdAAN90AuTOyD0DZEh8P0eR7hzy7NZiDqUVd5R+TkQhfcYZ9DlUMkYBJSuYflfQUgV7IgloASc&#10;a1AeqwgsPHoR90IFYPzB1OM13I6cheBeEIGW/uV5vaIR6UWbneb0jnqE1+Zbf9A72eRUGpCsIfhi&#10;4+j0CUjgq20IvWXFKICYQ7BxeEwrinFm0Gdbx6XPRAoqgx0T05f7Z0SA8JujeRip6cKbDiY90Rhu&#10;Qc30Dq0DRgsjjdCPhxnHyLAIoCk0K+LcIks/3ko1o+laSdNbugfW9asAVBg5Z44QQvfSZqbJnGKD&#10;deT5YdBoXmfKz8+do0WH7KNXmBd3wo/tXBvTdBd2aNHU/OJGGQsQ+nkIlU05Ux2GgaLpp1XnMzqi&#10;YIwVdGzRPDXgQrTn8yKIx3X9fAXU+IJw3YYg+w+E88LuSNFVILSVeebcI+7BZ2WBF/JzPUihxvqD&#10;cPz9TYgJ4TRLoVUezOtzzj+/p+6DLlVYY55XAG1csrpxOr66zT4rhPlY+DUc3XHY3oKhbS1TRony&#10;vrHLkf+zv5n3HcLvH8b/MFRXCmEehjAP47v6eW5iYpGRbtZQjroVKuboxBQZ8ZnD+E26DVNQpnOd&#10;ZdC5RVrarUXabgpxQLt0COF2fwEt86G+VhO634BZASE+gjmoY7owsCFd1B3AVbgAUrg0vFMogweh&#10;izw+r7sAnR5YH1WGp7jPdOJBhPxgv/q0D3fD+YWHQB2HHGyKMjgEmWXwM4+ALNzI5ALKJEaXo0ge&#10;QiFYfuykomhDLnEBBDqgPApAgbUCsTwXAgx6UKhFD6IIC5GMRZRJSM44NHtgzYL9DpeGtUFp1fI5&#10;IBfeN9KKvLcjziRLkF8w6IiiKVmDl2YizNMNJuYdlTPl+oKr0DWQQ/QeiB5QGhYbvTq3T3p9QS48&#10;snHJduVcfNSPx9ldsPjovRUD0weONXO8GUL/qaPLsfofbxwVw0k+rNDHm0anjxxvtn1i+goE8DUI&#10;4PM9U9NXuAEiAKcS3zo6P9U40TYX8JRIvl1qWFRoHgxhY8scGGUGjGIhzjgYdyQMqbV0pLX19Vox&#10;/f+cAoPBETgLZcyHa42tXDPlpyWfBTnsYn5Q87SQo+OylyAEy/msVUBbJ+ys4rNjfh5CsJijvfgq&#10;hpkInXv7DYrgX47Wd0IoYjOPeIxlbK7ASyqC/JyBPIXfqrxhda3DF7dUV9gtQjEwF8KrYPKdFZ6x&#10;IIHRfO9RCJaWN1AAv8XpO/rRIgitq4JoKtC4RyZQhkLqZ/rf8FykACGVjXsMGq+YzW+d3bFZ1E2s&#10;AN2s6Igvj5UeBxqwIUj/vS+f04vvqtCrQAfxeIQuBffFd+H/G8V/M5p11KXwuse4zn84gv94FN99&#10;NL9B5aWCU1GMZC0ngLSsOZjh/8p9zgzcjgDuH9CQrB04jBI4gRU+YsswsPwA1vlg/3bpAIJqKs/y&#10;YZuHTiPQl0Z2QhngJqAgzgxA0LHsIodjvp73UYEcRehFDE4tPtC3bd7MxFgD73cAZLG/l0VIdWlX&#10;j9ahFNw5WUTgZie+xg1NouR4cF3uSkQhWHIsXH8EIb5s27Jbobsl+kgLi7KSeEREwvXH7E8Q0o9t&#10;h/Bi1cdboAQSwFUwjWiM4RkVhC5GRQmYRvQYPQlcN84g0nAmQqFnUQo2LOXMg8VGnE/NHY7VNQq5&#10;OhHr7/yDSqZB5eCeCK+iCPT3rSDMhURutNo7MgQ5hZh3SXaHZLdDkz5YbTHRsLzL0boRkTb8COH/&#10;aD0oYRMIYOvE9BkK4NOtugM5MGiG4CvcAAS/WQhXphZYHifXOssuH21dXQUthbEcPqGwzoGmQ5Ow&#10;Sraw5nRd85zOQ1gmQiqJ6QiNbbHOwFPBOLnWDTQWwphab332BbzHYs6X8VnLYFQ/3xl6pW12FYrI&#10;IZoRzYZBrRLsiyBHrABl00NfF0UTuXeUTW/OsxuSFYNC773m6hWc/qGMUGDta9P4hraRjjOAmS1r&#10;JgXOgN0ofkcME4GE7yqBgP6QqTkfG9MY1q5t1Bn0xKLrHnXn2AOrbq1/lAMj/MJ1Ib5Bv6m2EHes&#10;jenATgdaDqxf1qUe9FMbwmxFYB8UkYU+fUEoViL6XoNACSNQkKNRGuP4XydAdkpG5gDhH8f/5HWF&#10;fGSgABUCjwPFOftApWV2JhdTTUVJTO3UNgq0pjc0Swu64/f3aUib3ZW4R6u0u5dFRHWx2cgehHJn&#10;z4a0CeWwGpdkZbfm3NsynRjeMZ3Dd78MdL7E0VjARY7uN1AE/ygCnI9afCcTI/AGGBHyKFHu1xAV&#10;izu6tOSxbkA7PqsuxqK7o7KpTV0DS5DNKFiSfHJg21AAeSejvKtxbHyKu+E4s4sWEokUuOdB6GGe&#10;szTZ0eYB7cdhye0fGNe+0pwEGqigA4eXFoqmJJUCx4wosiBn9GD8IZOPMypAGcRj7jVQWaHcz5Az&#10;E9em5ZSkqUlnHKqEfJ1ZCpGDLsRr7o9YGWNm05Jtz9dxDxxkEu3Nxg2WDooZBsYH3lgyII7ujBS7&#10;Irk12iqVgopgFO7A2Cgm+lzCHaiZ1+4BGNAptFnQYhSVqR8Y0vytC52n1LjDTSsEUSF1kq3z7oTm&#10;rcNiCcUdheUgC2fiOxJ7GVA9U/Ow3gq2s/JjWg4MHASDqgR8/RLefwmLn2foQSogifvcdmsswtRX&#10;qx5CX5N6YEH1aYch/Kb4HOYRaUauaYmHYBn1fx0XHh1zCOBAXitSiS45vscElInCL0TWMhuItEMv&#10;rKuCWt8GZcZnhyJAkEQAWv6KAhAZ6DoMQjj7tmmJe9MC10KBr3wHPnMEQm9140QEcQZWdi6C63+w&#10;GpdGxbYYpWbHoaXJfUUeKNH+kEVBBh5DmfHbhmO5x6I4x/OaSfxfk/hvJ/GfTuRa1At4jfdy6tEY&#10;FJIxhnF8lhOSpvD/KeyjULSjUBRjUBT2Ekzn/vldamOoyVzg/uoedTFgxOCidQV5RyP3O8QF433m&#10;8TsWdW6Z1va0VgArjjA+OARoj8/vtmLuNyCct1godiXCWosQLEDKVIdCUYnUpa0I9k6UjI1JboG+&#10;G1Lw3UV5LwhAYbdYSbJS8Qgo4GhY/0pwEHfgKJ8TcQd3QeY7uDvyKQT95KC2EVNwyzO/10PD8OdL&#10;KbHBSJCCZPS+bF2WXQOPCK5WvnLNyUfm+S0jVqjtWRApxGwDlEKgAQQ5W3YUR8XSS8W1kLwvzq1b&#10;CDclv1dRGpLvc21aj8gm5DmKfwwoxmOzC7Yuowhe4J4rM7vH8drsntGd+CoK4LqpREebrTB1ODi9&#10;b8+BBUWVXoMah0a4SUXeu65VzIkrm1CobSXP3chShRB7z3Gvc+qaiNevVWlUaDX3hLVGeB2Fvbx9&#10;84DxjsHKm2TYFwCFH58n5zgIQ8sXm2XAwCKAJRxVLI28dgJMbMZBf96ovcU5NtAYXDQOESXA8TjH&#10;IAaHD58ppyhxUQK6I2A8Vqj7A6eHAquF8r7eOIZBR9OUJSio8I7gPUyPjTauoMAjMAH/hc1actBF&#10;7CzMsatNRXw3H+sOmIqcDjmyy01D/d3OAVgV6TsrJevSdN7Tz9cdEDkMRWhj/gECbDBR4TcOMZ7X&#10;h3Aj8NP5f2yqmsrjKQp/CHLLNBnFOx30YJ2DtQQqgukomGmdatNYFI+/d1A935nvbrzC4GgOrloP&#10;ABrrVJcaQQFWbM5nTeaCCkRaplFt1vI4l/dc3q0urUNJbMVi7wDKb++lkWiBgWgZOxiv7orb1s3B&#10;J847ZP3hg00I81YQhWXEGhINykZg/VaFH2WgUhD+5/0MURrCfIU9mpCMAeBm9MLlgA6CQuxlsPHI&#10;ysSDHC1Scst0UcTunq1BFJYl16fTCL/7HIoMHqwogUsiFAOIIIDLI7LLEPMKnHCEexDdhxHpL6Sg&#10;VzIA0L0SZBTD2CzUWdgzrPexpOCrINwqzY7EeB1uSXmfx6HYR4HPiI1WeFyUhe9noZIugXsglFSi&#10;JcixBfucXukq151R8PSULunxCXwXEMRzM3muEaSwEGSAq/AOgm8BUWyJZmXhmiGpRuu6EoutZt/Y&#10;NW9hvRWrG9tVQ9sQekdEubd9jLaGwdbAbOu75Pl1FpwEImChg3iNymE1iiLgusIsg8NIhZbBnEJ+&#10;d8dR8Bd3bBvWZCUMFQTDLVNIuMe5+grOYKyw5bZd8d17I1x22w3DwhppH4YltGhIH1bffTjwWGG0&#10;ySa36GLxORrYGwkj+5oQfN6zD2TRUQTDUBgD+AwFXsF3a3B9d4N4RuZH2jcQ/jXWlO80HOtph5/B&#10;PJGHswPMXFiV6NiyKXzWXJUbv9Mo/XJ+iyk7A3hW3TkpeLbuAp8RgUGE3t6EsQj+WBSdgjyO15vq&#10;tK5faD+d95kJzUGYZ/NfzeW9LLJyF6FpPD+T/9LX2UcxGis+GghvyfBkrqtIYscjlExE//lNoqPo&#10;e+D3j+A9JlSQQTQXoShspxYhDEdZGDdQmThcZDbfwV2J53Ztnub1QLF1qklLEOKVWPJl3WvTYsjJ&#10;RzNAlMaKFsELth8v6ypSBPlxXIlrsQ7rvglFsANhD5jP+QEEV6HWuh+zrBjkICns+3leOoiikKJZ&#10;qV97XIe6KG9WeTjqbCsGaTvvvx+FYBHS2aHtY6dji40k4b9KQGUQCiHcBF2GDlGM9NDw+ph6bL/B&#10;YxYgoRTM7yu4XrvM/QYbLw6tw8Wpx41QuDvF89YDWK5szCEXMGWyo9Hsh0fLlctRheD0JB8Hca/F&#10;TlmZZEUiAshtyygCrPtVS5QR+udRBM/y3FOgDIVfJfAcSuH52V3Tywt6p9cWV4R/xcAQ+rInYo3C&#10;GjvMsABlXzmt/CYWaROC7iy5svlEbGGtkCPsVpOVjSzWwHhec/ZcQQu+l1NsN3ov5Cz85TCCzO80&#10;23ANoMUIvpteLDFV17F5csBlI77ufATCkdhztXIwbJ+WD6QOCLypRS1qzAZEYMyH2wcwBkbV7x5V&#10;sc5a6UgzYtVijBjWVFg+DsEdi9WPhhl98IpSCBgfCkTLa51CLiiK/D+fE620vi9CaFRfa26RU/Tx&#10;897er+CbzRgAXFdoGvHjlwGj3ZbL378GBCQy2si1tQjsfCyoQ0NMNWrtdUdEEfbqj7GcF6ETivv7&#10;FD7nG0zndXN4/TyOUiPvvYD/dz5KZB7/rVWA0/issdw/FmQwnv94AoIqWZ/QDwXS0+8LarLnIYqZ&#10;/I3QAF0WlQFHMxIWMOWdlEw/Ivx+v4gV5IpBFVAjVn8urt98LHoja7iANVTAl7L2y+CZFfDBcvhh&#10;WYWW8Pvnd26e5nRsFpOIGnmtk5AdSLLbaUQ9sPgKd8X67+7eKh3oXR9xgcN9W4cLcYjnDmH9pcO4&#10;DwYPDxksxMIXd8Ggoa8XBRyJNmSVSG5bPj3IYaYWItmlWJeOV9wF05XGJRyDfhb3xQyFaUgVRMw7&#10;4Oi4M7MVUYiksjDGwHVTgxc4dzyaNQu6GscHtOa92sbGqmWfhSL4Wvmyn8KT4zuEpY9sA+iguAUK&#10;/dMTuuTiIq6rAKIJqVAMH8mk9RfuP4dycCjJCzNwCeb1yfUBdiFi9d9aNiA2LvFY48inrQo7FJtL&#10;8LgIv5tOxh72CHQRfAdJVgv+KhjL4zquuXe994XgA/k2o9U3wITruWct5L0rEXKt+VKuC+OF+Yu4&#10;thimMX1nn4DR+xB8rjslZxJMZyWgNfzW8iuQMukoLKoFKbGbjxYOxrZwZjSKYixCNQ6ybLZUzjUN&#10;A/E6EFeYngOBNs08EJH7EdwnwyuM+tbW7iuUA7nu1tvGCczjx9APKDbaUElwXRIt+F6Wyy5BqS0H&#10;NscuQCCg9QjEFv6nbV3qwrd3J55BfgdoAEokuvVAPkJ6G5um8Ntn8HoVwGT+uyn8ZzN4r5ko5Jk8&#10;nsvRDsog3tdmn9lcmw8Ss0hnCojEUWQzgPlTIXczMsjYm9+Tt0wzG5GVgMrNsuUoXeZ5axNUmKYy&#10;LfzJqczmKCWUJ+8ZSojPnc338bOMEzR2q42ej8XwyxL4ZAnfaXFn1huFZxOYU4lX96jH0tdj+WtB&#10;AW3SDBCJ1Iji8PkN8N8WUMNuG5P0++Glg0J8hP0AAn4QyH8QKy/tMRaAW+F1m5Cik1EkAEowJrC7&#10;R6voaozuRu450BcXATJVeKhfpsOgCmMR+3AN9vF5+1UaGMKDNi1x/RjP59kGdemkhU3GEYwnDLLa&#10;MacrHYYalY2QQi+yMPB4JuIMUm08VvjtfPR+C5bsanxEJWDF4HizCLgHCHqeiZjhfsD+CpU4gApA&#10;N6AogKtmCWb2DHIK0bVZPdOL7rEwr3e67nwCB5pKZgdAAO6OXOOmkW4hLW3nh+/guJM/30iqSmAn&#10;C+CxSfBhXhk4goAGfWC09VabsbCOrd4MzLKhRKURW1RhiUJJYMlXAnmXwzBa/RVcV9Mr+KbqFPpF&#10;QEIDflbqzYXJHGMdlXkw3WAE3zl8wn1baPXvLUSZjJKw+EflEPUHWn3IoR8Gr6I9GOa1ZVgFEBt/&#10;ct1GGgOCCnhE+2trYHKeQwC1wroFTc/xWfraDvu0fDnq9qFc+mu3oBYzp+6csqO1dxffJR3r8Jmz&#10;lXPnn/Wcb+F/2Igwmzp1erHR+34olaF8N2v6HTk+iftsf9Zfnwmkn4VlF1rPrVAj/3sj/52pVuMG&#10;83kvLf6CbvUhgPN4/zm6AV2xxl3bhX/vsBS3J+sthZDz/fmNUq84txS5QjyfOxFRcnw3UVXMQ+B/&#10;VPAjSyDs53/0f7Vpq8wXnMHnTm/PurmW8MgihHkxJNRfiAKwIUxkMhcl5X4Jc/l9M3mNSnCqbgHX&#10;l8b/5WxBeAmS/2w2CksOPyr8e7Xs8Gq0LiP0+vk2GR1vGlRSH6Sr4DyDY1p9r3sfj40NSGYtTCVm&#10;QmGgOCTfX6UiijD1eKBPDlge5rFFSCcG5E1Tz0TRE6hhQJsYnnJ8QG5tttfhJALvPfk+lYGxBpCB&#10;FY+gBOmeqyG6wD0YCSKwgxEXQGUQQo/1j2lFU7Dok7sGEoggIUhBJODWa6YcJScUvajgowAsCDID&#10;4GAS+w3c0MQsgZORa+z93oV2yz3g+EiQ5ztVAJDRVo87DOJA23hs19cmrtkFtp4F0sf3fDOaWvJ5&#10;EYTbVK1h4Raz4PPU6jD9YhhzMVZtKQK73JQWTFtgv+emDBtRAgr/bOEkVnOawoygWUps3t6cto0y&#10;+trTEa4ZWH5JQXcqsFbKiLvRbVOLkhbewJzWPIpcTMPV4kIA83P9Pr4+yKGk77RwZggUfLfMUuAj&#10;rw+isG/BNF3091fOLds1uDixAYvM75qFOzEFRTQBoZjD710Bg6/j9+vfr0AQTXUOQeitcByI8nD/&#10;Agdy5kIqv0OeT2hP/3SUq4If/183lAlC7vkCrjlKvJH3i8nDfO5szkUKEyvkqLM8yJTfwfcrMwl6&#10;tWnFsSXXMll4pSKLJiV+v3GL3DpsHYbDRKxrcCCKQVLLmvkPIZuivMfYwETIIrCpooFQWqIQFUEL&#10;1rB5VCIai5jI+kYWgvsm8jmmgfPeDSoXEADXRX66gAZ6Y8szeGyXgm++X+sPz2bBNeWYYX4ZXHIU&#10;Pj2M0Fp1WJSAQm9WwLjAXtCsx8OghggUcp/K5FC/hqCjAztyBFmoULD4RypZBF2CcAV4rMCfcI5B&#10;JU1p4ZEByaJE4pzrbqp6NFwNlUN2NU7iVphxkLJiUEHUNimAXAJtbQKuAIItWWCkO6Cg6/+Xtuem&#10;uABkrMDpSE+DCqwjsEbgilWEs00HggBiPoFdjV1TzeGB+En8iAN8mQP8qP38GKOhe3q1hvKQB6Ok&#10;0Q9eURKmYLaLFDg2uQkIezW5K+0K/LhFHZql+cD46UDXWTBAMG/HtsB9hIHFXdbJIJ/EOYzi9FvT&#10;gTauTIeJnI1nF94YrVBLKwFlXANU+ONY5wkI93SUSAS1YB5HehkRD18ciig8jBtbXsFgRvmNkg9o&#10;A8O3UuibRaZAi21xzEgE22i3TD0Yhtbq5/3ysOacR/CtXR2KqHUaImLAKppfH4kFtEhpbkNtigGe&#10;fN9huhB8z0ntzGLUxZ7+9t3PRwnYvjyQ53vxvh4dEpqFpmVYz3E8HlEJ0CkgwvuA8lWkUIkGpnF0&#10;XwMVhS6NVloE4Whw+w8srgq/nt/eB2XXu22rEHzr/YX7zhW0o3Gg/6nKjf9TV8n3k8pAlXh/3tdm&#10;I90AYx5RxYlSHsFvHMPrxiP8orBpHKexJk4Ydv3s+JzEb7ZUWJcr4jGQsRazLv7XeU6BroQoLjdi&#10;uZehNRzGSTbDV0b/9xnkg0dtJbbgR79eMri3T2RQQQe5/gDiuV1c2w3vWhS0H6tvqtDioL3yOLwu&#10;qVBKbGEfr8tZAwuOENYB7dIZZOXsIHx45CViBQNFEMYaeD9esxNksx0ltblTi7Sta8swmtYqxPsh&#10;PwdRUIf4Toc8giBO6kKgHFQIURHphiqmHUd0iAKlyxYgIfyRebDrsSLoPs5DUuqifqGQiEHy+Sd1&#10;C0wxGhS0atB0HwJfZhrW2GZ5FM1zDN/E4xE0j4MdD6IAJDWeGlVlsM8jX3g351kBmOprCax3Bxmo&#10;KAH+tK34TOvxlZZ3ap4WNTwQllymXy7BqOboYz/6Li3TSqBduRbFOrgSs7AKlg9rbezp13oPxFK5&#10;WWVYWATLbbktRhHKKyzODTRfPiKUQg5OyaSSKMBovmW7Rvm1cI7n6mLjESSaCAHgtfbW2+mmZdeH&#10;7wl15zP1ixUQW4QnIeAyp2O0p8OgKp7Z0DStY+U7mFlQKAwozuU5U5kGvhxs4hhuZ/z5HSxAUki1&#10;eBPxdRWWabz3REhIrdWfBbyfA7yXZqoU+Z+ciejAD4ecGhBUyZlNELmY5VDx6bIo+KKkHnzv0tyj&#10;wPu7cgxDdKN7gwLje/t+UxC2Kfyn/q+SaEoXxtoAKxadTRhNQZzr9pg+jS3XeF60ZIbEGQlulhJF&#10;T1wLYedcxWrw0K3J/K+Ncei6lZmHg1GuoYBEbPwu/9cFIMWVIMiNPXINgLn+PRydUbAVytugt+Fc&#10;t7V1GCZpc9fmaVu3VpW6AAhBDKUQiiGn/opxc5rRHvhXF6LED0rK8AgycQThlIoyiFoFBNnYQNyv&#10;4rAYifcrVN7XakTJoijrEvZbIWmKUsQAmnAGoq5CxAgqLkBMLwrrn4VZUhFcBg1YnBSFSlGs1BAB&#10;xLPGGKAHURyPjMH6T+iSnpnsKHKHlHaNsWZ2Gko1p7jxzDA02BD8Es5P4IccHwI04QuccM/3Ie3T&#10;MTRclGeqDPhyB/iSB/jC+zjuhxwTtZM/QFdgu5tD9GgZTR9bodiPHjdgI5Df9J8tp2XLqtWdW6bV&#10;aEfjBAYITXEZALR4x6DeFJjEfn5TWw7cGApDGM036jwSgRPqx8huGH0Sgq0VzYE7N7bEh+aa1m8I&#10;ltMSWHP8Wm0VhwHCmAHQEqvfysEgWRisu5e05MLdGBrC5znquwdwXrdApSNTT+MzFrZDkbWvTUs7&#10;1KY5fB833RhWmwuEBiNYMYOP69NgfPf5s/22EfdlHIxurr97II+sxCyuGQcqCsvP75vK+05BsBXC&#10;mfrFHMN3BzGYxpvBfQb/pmJdnUcY1YQIlRmKsbx+bPu24c5ErILv24PvHbMHofDz+UxdJvsttLi6&#10;BCIG3Qz/z0lh7fP3N5IfrcX8J/7/gYT4v/r5/vzGXAotqhIJ8J68lwHLMrchk8FMjwg5r/d/VPAL&#10;avD/KMqkL+/Tl+dUwKNQANYQzGzXHOXZMoLIm3ExHVW2uUe7ZKGR26SZOnb7dGtOdsJzu6AQRmMC&#10;IIWYUiShQHZ1QxDhzVAgCj/C6D17eD4oFEAuK/Y5YwEKcigHEYICD98fqLgb++D1A8B6ew+Ki5CD&#10;hiABjSIIYDOGcAOfnbdvM5ORFc9BZOhEBA7bBfTXBTBoaJbANKPZA5XAJaz+Q5BCH9e55pRlhd7A&#10;ooVLpw0cIr+6DKKAKFIK+N85ioNiezSo5iIa5TwQ4hw3nkXLnAVqWPBwkjc5PsgvpDIAEfCFDoMG&#10;jnA8WkUx7x3a31e6Fx8Q5uiThVvAH5gDhGYH2iSrAdXQOf/fioXMW09tYEGdKKMSWAFDu12WQyW0&#10;/DYNaa2NpEc/O4wxCYafZXBIqyTjw1hhXXid+fbxWArz0aOxVAbuTJfJWEbfDRDagdgthDn7twNg&#10;3oEwscE88+qS9ysouhf5XhWDAt08Ogsb+awVCPIKPmsJ/vUsUMcYXm9u3s02JvM9dFnMaS/mNy3l&#10;ngUd6kAxWDveR3/b4Z8iFK2jPrTf2aCkaGJGoAqLaxByhb5LXaTzcrAvp+/moTDn8r8ZCzCVZwbA&#10;9J3xDnfyde5ABCL5XuX3GLmXFE6htulJA54qGRWJ8QZhuUjLZi0rEKPWn//dugYLmxT22G8At8f+&#10;B+cu2BjklCHPJVGWfQHSCBSlisFKR+sihttoxGORgt/B9XHwidbfSkW/Z4xIb21GAdSh9Wct3erM&#10;OZEqAd3CFfwnKzpm4V9jvInnrEfZAa+V9J4CrzLY1r2O654b9UfgQ5C9J6OH7Ty3Hd40yK1SyG6E&#10;90I+B59u57p1BzsRdmsFohKR4y6M3m4ViZYeOdDFcESadTCbeL3B7AV85wWgOvtPLIvfwuvsSzgM&#10;ojiGUTVoeBK5OlUJEJ5G9so2ak0WPlKDCrZDTu2SbBfCXjIMZgwuBuznHhVGULuoK3AGgoNHah6b&#10;0Dk9PBY4gVa4yMULwIgLI/PxPNrlLErhNB92Eo0ineFDJDXLKT5ILeMXDhcBH8UYwZ5wC0AEkH+C&#10;SkD4FcQCbOOPVNttZiGiMhAyYyA6UJuv5Q8RBZgCcnsqN8acDhM6xSfKcmFWmcS89HQEbj4L34gC&#10;sJHISUFO+BVumhqLYZ8wohF/hdU0oJFrC3Qs+5V6ojCcoJN3C9K6WVSDtdclEObDeLYTOz/A6rwh&#10;MO147pmJ0C9C6Jch2Muw1FHGzPe28s1NOxqFqDDjIn7DMn5L7N5jtBuh1JoOAoWY+++Dz+3c/giY&#10;gRac1qOFm4UAWjVnsMsdeYX4sxF64f58oP8ChH0hjxeKACpoYCafp/CqQHx/G6hsPlLoi+AL/a1V&#10;MJvg4NBxKKPJ/IfT+N7T+cwZkD56jpn4v3Ef76eAKshuLKLgR94fRenjIuT67aZZJeMlHq2WHANZ&#10;+Wh9hfUUMSykLkN/C4tcrwgW8j6iBBVAFn6RBaiA6yK8SRxnsa6N3epQ+C3SFBDWfN1G/ou1kBmm&#10;yCxBOxBghVcKAQyUAA+GYJspyG7pZnhUK7wSBLoK8nwbgr0H/lXwd7BuO/jPfc9tfMZWFM8mHkdJ&#10;e0/3ROS1uLTWxDg9yf0St3Cv59a95Dbr1gh86+hbMXit62sPjPy/E7kwOKkRtXMxXAgM6WGDihVy&#10;WMrpgZUyZMiUoZSF/t651l/BdwaiLsA9QmEMxQ3gKGKoeXRCh/TYRPyBSZ3TIwj/5fEd06VxHSrU&#10;qYkewmd4ECWgJrmI9rjgG8VRJYCG4gNP8MG6CMfQVroGh/jCRjaFSMYEdkA7PecPLdmBXSgA0UCJ&#10;D1hMJAowWyBZ8BJln/xxtvBaYiqDDIIhIxCEwFhyuoDFcJdbB4QqIEbHZ2ANLIAx6CYU1qpqTQK6&#10;Qw7adNec3sJ6rmtxtdKm8xzSEbX7MF0XyIEeQnL9+ykwsYJtRZ7lt0tYRCPQ0WQUR74v5DEXLZnH&#10;zimq5Sy6rxOlWEegJY5oOgJpq7BCoo9twDKi9Ao77zuH32Kabh6/Zz6/dSGM3xiBQiw/98zhmr9V&#10;N8EAnL9H5KJVj4i9fn349lmZRW0Cv0/lqP/u3grCe0eBBcRH2TooVAVibYOxFOG+Sil6FBBAkZfr&#10;IDlENHx8FRi/o1AOsGYE5rmKRFckb6eeswWRJoS87vMWCvle2f/n+0LOQ3Qcmq6LynkK/4XxkMkN&#10;zULwjR25+anVpRvgGYVOAQ8LbRVqMS4oTNPMTfxmStrXo1hdO/c6VJjLzEJ3P95skVvwY23Uq4hI&#10;V4s0WNvFfL59KGuF7qzJNt+fo5Wt67jP4rUl3DMHBWVfjGsvvyznszZwX8xWVDEh/CIPj7oGIgm/&#10;u8/pbhxCjqLICDTgfghmAUIJVKx88e+F/l6TyvNxHsgBhVFRCjVPTumSpCcmd0mPT+ySRACPju+U&#10;LoMCHgISKPSXx6MUJnSJ649B7sj6CM9fcpIJqEAFcBZFYIzAWEFGBO3CZzkJHQUJHFQJ4MvkAKFQ&#10;CKEPbZwhmMK/gQVS8A3S5EIhz7NbYC+BOXE3tbQD0LJcA1cyoNHmmQjHQmCUzUbmgU0bWtE2m9eY&#10;HrMn3cCdfrp+dZntZ0pLQdCCqUiMwnuutTFV51ASy3ot3lExzODzl8B0q6DVkP0FNtm4B99ShNla&#10;hZUyBdbfIp0ozYVhVsMQpdtwGfebg58EoxtQc3SZNQC59wDoi3AaIFQItfSOzJrJ/Q7OsExXIZ/T&#10;FcgPRbqMa1pnt+YyvqALEfMD+R1G8XvaPASqiK5Bfn9vSGs9HIursPv6mbznDH6LWQWbiRwWampN&#10;YVcRTQNVTENpzeD3zeBe6w2s4ovafwRUSz2iyqLn3gndA/974y3GAPJ1rXtkWyArLs1cDI9sTA4M&#10;Gp9RURiojJkH/EeuhXEWA7CD+T2WTxv/sUDJDNAKBH41pKBZN6I1VsAtRsuFafVpHfwRz/PcOoRq&#10;DUdHkC/o1CKKyJbyO1eD0qys3MyabYEHN1mExrpt4D038rsVfD/LmQkWoLkVu2vr+4pWrXHZyJr7&#10;Hgq+30laxWet5nlHq63vXh/3lu+na7GdzzIOsLFzi7Qe3vEzLZyzHkZXIu+1UDINBgNBAqDr47oI&#10;KATrCE6ACDIyyDMQJNOODk2xhsCZCEVh1Dwz1QL/rukpyZnm07unJyZ1TcL/jAA6V4QfoUcpPDW5&#10;W+xh9vgEo4Z5W2bvvTS6IZ0bZnChjmOGHB7P42ec5ahCOAkd58tYBaVPY1HEPn6IAyBFAxEQBAlE&#10;ZgBFUFwAFcLabiwMf+p8mN/hmmMR+mEwswJtG6p+7Rw0tzUDav+VQD6t/wyEZgxMZZBIyCi0Frrn&#10;EdwyVYvUH8s0mPdxiywHZYQ/DA2GkYWhjgx3Q5GpCMM8BHEVi6xGX8vCK+TLUABLYRgFOvxMrQiL&#10;JjOsRzjdm19LohKQKVUYy/T1eY2M66ATW40tBCoRdoXE2nitoRZ4Mp/v1N4JHcyZm+IzxpEttD65&#10;8Q478RQsFVyuwstWvhfUExK92IBktaKNQONALVrO2EGJ/y+Gq6K8jFM4IETU5Phvy38nRbahJs1G&#10;UAwsiqpUGub2Lel1BkCUBoNYVMQWUEWWAeXg5GEVgxSogOtF8Efz/s4mtFTabIRxAJGBbsHIujZh&#10;4RX+6J/wyNoZ/R+K8JuincJnWsRkN2jeBj1bZP97Y0ZCbsmgskrXKkp9bQVXX9stzCwocqah9RCL&#10;OtXHWlpxaRbKDlRdNTecsf5kPmTvyGQUouRejBqZlaHYdRWaB+pQ6IPgWZWFxW4+do7iZh5v4nM3&#10;cf8WkQLPKeSBcOO728SEguBepydvhXRbzAYYNxAZ2IyUKxVz5iG7BPmoq2C60PqC2GHJGgLdBRSF&#10;aUiVQc2z7kOGsD8/o0d6YWbPoOcgFYBIQBTwiHAf//9hjvdQQRH89lCH9MTEznH9Mi6B5P0PmXao&#10;IIJwEUZ1yPED6BxwQ2RwHOhyGE20H/9mT5/WlVqB/CNVBlYWbu6p8CNwaF+tusGucTCGDTkKiNDf&#10;VJPpPPPa86xY4w80MDgRoY+CnHZt0iAYSksego2Am7d2s87xMJ8bW4zBwrlPYD+Ewy27zdlPbm8b&#10;LdaW+6bxGfpoa3q4KC4SFgSmUagLw5mx2IDC8nmrFjfjO5vNcLqOzLeJRVZpeL/Mqr9vOlLYbEOQ&#10;swyjhBZG9/uZjxfaGmSLTUv4Dgpi3tcAJQATTjKCz/NaSKPmDhOxJl+F1h8LHAE9frew39JjOwsn&#10;IrhTUVRW2zmFqfj2Cn+Qlp3vZ8HNZJTnBODqZBTrDL77PH7Tgq71UXnnPTNg9GkI0XQUkoo2ahGM&#10;NYASxiIYpu8UeBGVR5VTFAYh+G6hFnEE/l+7Bo3dmOobLnLg/x+Cgoohr/wfUvwW1sZjzCcAQk/l&#10;u2mxQ/BVvBwVIP9zoXwoaWg538cAqz0SKgtpDv+bxVaT+K8iKMt38/s5/WiIRV1QZIU4GjMxWOr3&#10;0TCokCzsctPWOSjRUPy8p5kpezPsUhVdqIQs3lrP81Ztiiai5wXrbqwg4gUiA14TriLvYXWr7sR6&#10;fsdWrP9W3sv+GZvmdFsMXO4AHefsQ3YHLByyrsE6h5J+jwKnXq1REK1y/IDHVh/WXJndO12bA83t&#10;la7a5jenZ3re/t7ZHGepDHqkZ0ACj47vkB6d2Ak0gFsQ1DnI3UtFAE9aRggaeGoKCgPEoEugOyBq&#10;eFiXIRRBQ8QJilK4aAARhXAadHAc38RUoqlDUyGmRoyMWnSxgy9qflaBMue/kD9RyDsFhh0PJLT4&#10;RQsSgSIWdRKa2w0s9B8dLzUawRGCmjIzemyOezjM4tw721lnIZCzWIwZMPQkFnCUSgWrO5pF9XOs&#10;ObesOGrKWZhV3O9svMhCyFQyGsdIV7qQaOcYkQ3TucgbIe9Teyv43mePu2jB2MA8GMUxXCox5/Zb&#10;LdjLgBwoxai7fQFuDx7Vc6IA7rUOYBzP6YMP5t5IkyEwIey8j8HKkv3QslpZFxaZ/8VS4Cl8phV2&#10;ZgpC4DlaWedGntNxmzLlCrx4rvKaWfw+R3a7z4JTeyzPnQ7ycCvyaBXmdbYKq0gjJsD3co9FfXiV&#10;gL0SMXKd72HrsKXEee2MEVjNqBI048FvQLi17jG2jffxOX+jSttUZH9+u2jDmg+Lv5qUL/9vzBHg&#10;P7cD0u7QpXx/B8AYKLYj0toL94Ow3kA3LtytUJigPvgpYkiV/093MqYtsQ7WGUQNA98rGrggN15x&#10;yIp7QU7jP23ks+w+XRoCbDs6Lii0kv9mLf/lhorLYPwq+EPe8PujPJ08VRSHsQdRgmXykspBdLAd&#10;d8EMxC5oJ3xoRiGyClIPjKeZCmRmr0LfNwfZRdamIC1FPgCarrmC0F+d2ye9OK8vQt8HBQB5bXav&#10;9NK8fvH4Ckrg2rw+oQxemN0DRIAymN4t6AnbAXEXngwFgEIQESD02RW4FxOIzAGk8GcCDSj8FTTg&#10;cMVwCUABxgWOowCOhhKw2IEvzA/Yzhffwg+z9dd8rb68e/wJO7WasWkHC5Z9SJVBju5HcApGia2y&#10;ERqFeR4MbuefwjyVe0UGPj8eYZuAIM2EGZd3wy/s2Y7Pq2XhmuPb51Fg7jjkJFyvZ4H+4zHXJfA9&#10;OXeTi/up+j5rFnKZsvMHhZH4rjCa/rG+uhamP9/J/nl/xxBQiZF4o+ha0AFcG8B3j5mBVQJjDYK/&#10;3WBfCDMMXyr9wp/nXLIXIB7zH4bg812sGQhLDpUCnlkw4Hz+7wX89oUotUXA50aVMOfzYGIrC91m&#10;bbJKAOadyLnoxPiAVYVBnOuyTIEMKBowtLhKq2pgz+nEw+vb4GIJ7w24msPPcYDoEeDceYXGQ3rw&#10;nzjSXeF12rIFYDFTgu8h1FYZ65J53QExdnrOh2bzGy2QUpEOwW3o1TKnakUTBQX6Gfn78B/CNxoI&#10;axxignTFyotKIv5QEX4rP5076ZqN5bdacWrl4TxRIp+rW7GE72HL+Rr4bzXrvgqLv47/WMGXH9Yj&#10;1GYAJJVCzLjgd3jPhrgnC/5Wid/mZisRH0MeDAJGKhGht9dAd8CMhM/v6JmD6brNZc5GzYvz+yWF&#10;/5qCrwLgscerCPrzoIHnVQaNA9KLC/qnlxf04/k+6aXGvpk4D9cAt0BUYD+w8YJCBQ08IVLAFdD6&#10;ZwTQAXegfdCDWP+LozqG0GfCBeB4Jo7toQ7p1JCGdAxlcARF4EQXt3TajkbbyI9cjSLQ91/MD5oH&#10;9Fb7T0KYx7dDgBESfehZMPUChHQxf57+vxtTaBWE6QqvDBLdY/xJa3op7PVRIWbhUaSFTD1CGwwQ&#10;8TgCRFAsFlQt1OHLSTzvogUKqFIMcc5nhr8PWYpqsMh0j9Df8lQDhbYmu3ORsLNfbQ1WvCYskcym&#10;q+LOP720ejCqmQAZ1clC7uajdTSHbz28wzUMfJoZ8KiSNOVnHb27IqsIjRPkWIHCrmIA/QSM1//P&#10;NJvvupDvvYj/aQm/b6mEEljOf7Sc/2QZTLgIWKs/vJjnTDXO5j/QPZjEZxosdAOQaJjidwn/RV+O&#10;AleoxiqMWGLThvYwiBZmg77m8F2no3THt8/uwWB+s4U9IiLjMRMQ4JhSzHf0P9Tq68sbZDWr4qQj&#10;/XLnIszit5omtcnIbs9eVmxarg2i8H/UzTCjYGbHYKn3+r947veOXaE4+t00MBaE5e7M5lH67VZt&#10;UVKuEoFEYboOIjW3mJvNmi7pXI8R8Tvm4jUVlG3tIhMH4izh/7LCU5Ti75CHRInGu7bC61Ehy/9s&#10;MLCadrIGu1mffayDuy4bE1DAjSfkQTmmHN0GrTn81zYLfqGXGvunq4390gtz+6ZnZvVKT2PZn5rV&#10;Oz3N4+fm9k4vLbgn9C9X6MV5vUEEuASzEP5pnWMQgEpAZZAVQVYGCn8JCHr+2HhjAe0jc/DgGIuI&#10;zAzk4GAECEEABgZLYdFplIF0YlBdOjKwbTo0sC7t7QfcEQkAZTaBBtaj5dbwY82Zm/83vbccBpRW&#10;8kcI0Q28qUktHlKYzSBYV5ALMixAgng/4wtWIkaqhdda9GHdweZQCG524UJwHtfrm4S6BHGkohSq&#10;BV+h38DiFMFfA4PauWjk17Rl7l2odCrCzLM6to1ad+v2h0bU3iImd/rJu/2MapddE3cZMvvQD8EZ&#10;rnDJrLonBrB437kctdha53l8ljGQORyF8XmIhzAfK8V3nMX3kjxXQeRmG5SnAi1z8huy8INYeLyK&#10;/2IN/6FISAW6nGMoY8hGIoOFxgnGoYx1TSKYp8WttWAKC4pl1c1REUSjFAI3k9/uNCCDavb7T4Zh&#10;7RK0wtD0q3smiIYm8NtnYfEjOIegO9xFgV/M/+fuz9b6z7EWApqAsnHbtdjYBWF1RqJpVN0HS4St&#10;fLQGItwbUIaksrBCUsQ0FcQxhbUwqGkXp0rCqsMQfN5TMgtkdafCr4JuGrjKcVCrZmkcvzMmGPHf&#10;K/wr+Y+WcJzD754JerMWZQafMZvfKlJxbwW3SMvWWh8fwe/SIm2RKq3vm1iD9fzecAPgty0ItgVx&#10;BhYjDqXwy5eQcSZdz5pXlgxOry4dkl5aNDC9uHBAuoZlv4oCeA6r/xQ+/5NYfekZBP9axdpr9a/O&#10;xRXg+AooQAVgjEByKEBMAOFowLCMBXIkkFNCRAEFCegKPFLJGjTVC6AIHhnfBVTQKeIB54eZf2yL&#10;1YeGVtcLgAAG1qdDA0AB0B6QwC78GDMDmxDGSKGgPc2vOh5sPcLbRDDmhspxC8Iem1RWoqV591kD&#10;jcYXvK72RLnwh6lB780sEA1kwd/Zp30ogVKNWE12LUrGA0IJ8BojtmHtEaboV4BM9VnJtYyFWoyF&#10;WwizL+T727a8JCxFXQzdMIo8BaGxoy3KcxGEoVDM6oMZBwBfLVTSqk3Cys6C+RX4hRVSEC0qssNv&#10;oUqAz1AZWAVoL/9/o9Lnn5FD84D4Wn5n7+lumUJdy2/cCMRcz/+zlv9pNYy3kt+/lPv83Nkw91Ss&#10;9jjQmN/N4F1sQ47frOBJxiSE8wYrZ3XElYjfXIu1BpGAFnR1TB36O3tFsI33432sMpymwArpQUt5&#10;pBu/G2F1dNh03IFxwHRnM9qnYWOUJduipkjjVj5X6y46nANZaVloDp9v0ZCVlLaAe5+tyLoBURTG&#10;eyrYURgFDZJ4PEBCKZiCdHhMbFQDIhjKdTNF1mA4wGQ2yHQSyGcC7+e+DJJKSkWjO2qMyVkFokj5&#10;yFSfw3FMWZo+XMM6rGRdtOgGBLXwG1EIbpmm8IcLwWdJxhIcsFPz2srh6Tr06vKhQS8tGZReXDww&#10;XUGgXwAFSFdQBHEdAX+J6yoAYf81rL0WXwUgXV80IL2iEpiv6wAScBggSEBFIBq45w50aTpXCTyN&#10;cjCdWDIGT04GIUyqZA9UDuM6gAraY/Hr0pnhIAMDgqCAE0Mz2U9wZDBKYGBt2t8fQQQJbEJoN/Ro&#10;hWBjmUEDzoYzRbgd5iyWOiqxKqlDaQeKw54Dawyi/ROyXNMcsFRywkUBFNrBe0q+dyiFKjI1GWXK&#10;LJILdc8lAH0gfCtYyBUszEoWxFSgENU4QskTu5HIUphtBecWAi2BESVTTkugBV3qkrsX23arhemr&#10;FYVxjAFYJGMNg3671t2BHVpGi50W8dla7YUwyAK+13wYZA6fORMyQGeQyuCfPrvWdgqMNR0mncHj&#10;OTIsrw/rj2CLptb3bpc28H+t47euh9Yi9Ct438W8/yIoxm6h9Cw80ppbOOTswjEchf32FoxDaMcj&#10;qBZpKRi2Y3uvAm17s4JvsFOYr9U3JTmG32psx4rHkSiDGUDqmBvIexvI02IrUCMQPndpMoVbei6K&#10;8tBNEsKb2fj/VfbW31VdXdt/ihUJCe7u7i5BkhASggQIDgGSEIJbaaGlLRTX4u5u7V13ed7x/l/r&#10;e33m2vNkk4f7HeP7wxxrn332OQltrmtdUxdxFtJ70/hvpv/ekwV6Upu8x0h0SAb3EfDTw8Bn++q7&#10;GNCCcvGAKm4JbhrlyX2bNAo9GsdUJLUUnDWBUmDQq8WniCvpeyByFB1kaKSo/58D9d2caTlS/176&#10;PYgFFYkMzV3Q/1PmWs6FgJP4U5HIAfdhsd4jGIjSjOc1EFuADPg7lI9/ZcmocGnR8PD1gqHhouzr&#10;0kHh0vzB4ULxgHCuqF+4IDI4L0VwDisSOWg9Pbundv3u4axUgkt+gO/riRld9Ixey5j4idl9KQJG&#10;BJ2c1jUcnUTXUAS/k4DVFOj6MG6CrgkcfiqlgB0c1S58JHWwV0pgz7DWYRc9BkNYW4edg1pLCYgE&#10;rLmoRdjYJztskBqo6NlC1lwugcAsl8DmDXSVi9A9x4oiqJoyILNqxzdpb7t8TCda3tRMasLBDZjr&#10;Ad8GmOg+6iAqBPldchFW6j3u80ysSaCEs65hyQ/QAPSx2o8oP5HgmBoq0v9c6+gTEPFfeY54ANkA&#10;m2YkK9L/yJn6Ax2nHXEg8lJ/UIwcZx5/X/0hcTT5iJyGYYI+A4BI1bGjzdD3cJgmfvks/SHwGnUw&#10;Qe+R5jO/XDZCf/g21ISgnYxIP0HCPP3++PHETZimUywSZYdH7pfq3zxPCqBUNk8kO0/vUVuPW5Cv&#10;P1Ry5xALPRj0JVAePCVX7oWMawKBBP8A/0T5+QTjIrgFfP37LOOB/5zNfECOBxNIWhAryNJ/BxFc&#10;jmS/PmOl3voZAIcR6gxSpeSaLkuyJ7ELM8syDuNFogR9icjbLq//HpMEJLIVlIEDdn7nmO6MGQ/r&#10;BhUY7dAZAZqCsn5NKWAiFdnIYhc22FU/k3MmGLneVr97G/0eHEIzkjSiiIrfjxOcyAwQmCVVGN0E&#10;lER0RxgX30vuDX0TE/XfaZYUEVWjzK/kb4fhtPytYKQCfb4jpczFIgP+bor1/4+U4SKAf33FuGC2&#10;fFy4tmxMgAiulI0QGQwLVxYOC5cgg3kDZAMD6uD83AHh4rxBRggXivuHr0UOX8/pGy5IEbDjA/DD&#10;2uGPMA0U9yAP18BjCLqeGV2Co0mq0OsHWLEYKGSAYAepBOIGscAIEvh4ZK71FFBVSH3A/mGxvmCf&#10;wL97YBIPoGJQ7sAWOgtFAIxL4limKqkBsgTYBtKFUgUbere0bAE12TQYWdqjh3Z5KzGOBEBloVUX&#10;AuiuSRkngNe6qltLK0G2uIAIInZ4xbJLcqzEBwA+ZMGOTw03aoPJMhbJFZAXUeEl48BM/kcBegM+&#10;/1MFEEqV8aUBuLcuM3Icpje2bxerFQkKkeEYK1+RPyBvwiEQRuAKH5oSWaoeAdRoAcIyIXqfNBTq&#10;gFSoDTJBiuseOzLdjVZ9p3u8z8BPZDWZAMqO2R2Jp6BckKNz2d21AxXqd8aIt+AOFNo9uRmyPL0m&#10;c8CJzNj0dtkCW/MwWX/QSGnbVfXd+NKUDlMQxG5PVSOjwugypLNvuIDPAaX9BYy+MmYtEoibJtUw&#10;Q7spw0mo7acSkmAeMpsaAMDFABECdLGsWD9D/yZGnjFRiNkBkByViuP0+1E3Yn6/fmeGikwyBaBr&#10;PqPfdZB+J4gFgDME1lLB+l1wZyzTQhGViIbWaM55YP4DE6PZ1Uln4jL00WuKuDgX0WIFEJzet3Jr&#10;M6kVfZ7BLaQeiS8w72CW/lYK9P+FEnFiBCMhEakE/s1D9B3MdRihZ0c0ywrDZWNbfCCSbxGybq2b&#10;Em6unRxurJ4YbqwaH66vHBdurBwfbogMzJaPDtfKR4ZLZUONBC7OH2IEcEFE8HXJAAP/RamDy7p3&#10;SetFEUGM/kvyC/RHpwroWk8nWYETM0gJUifQybIJx6aIBKxwSK917/hUqYEkU4BRYEQ8AJcA8GO4&#10;ALgFGLGAj4YSD4AMIgnsggQG4RokJCA3ABKg3Ti6BlIGsmoajEQMxApYq+gxMJKIJ8WQA6XPwHoN&#10;BF7vL0gbfQdr6OtGSSRmfd4yiMMGlogAUAmRMDjfPgkKJjt/WfsW2vljDhr5X5IwNAEgdkmsWIAp&#10;hr11L45C5/ko9cg0sNPyzFwZBACgBms345BO20H0x0cfPt2H5KStnFZ/cJADvm4H/cF0lHXSfZsf&#10;iBTWHw4FRR1ldDPalCIRyEjtwvzRAQaKeGy8mH4mI8YK9e+0eXsCPfI+WvTzZ+h3JZZAoJAd0wCW&#10;yx8whVKxR2AMMl/rOP0xUzoM6CElgMoJTR0AgH7f/iIwa6Zi19bOyKlIFHUx/jtPRmFOrPAElA1s&#10;kArgYZ4CUprYCG4FOXpIEaNIx8401O/Cz7fiJv2eBD7572kVjpjuowAgTiL8gJCBJ9ZqrN+D/0ZU&#10;H+L/21xG/Q5UTHLYCqc9AXyi/+zotG/3039zQI8LQAeoHcqi96xcHBLX+zRV4Zp00jMxkKj/t/p+&#10;Srtt+pJ+5iT9LqgHgokd9ZlYbv6BfieataLZqVH6bNbNiinh1vqp4Rbruslmt9dOCrfWTAw3V08I&#10;t1ZBAGPC1fJR4SpqYPFIs+gWDI4mArgkF8FWwI97UNhXJvegoK8A38uAf0YuwplZ1AxICTAVVADn&#10;mqIhDOBjjAw+Ts1ASglYrYDcAQP+6NZmlBYfHNU+fDKCisFIABH4MSOwezBpwrqMALZlQK6ZEwDD&#10;RzBekzY0lyEpJLLBC3IVGJYACdjoMe3m6UEPdXIfcgDwceADrZY2xkwqAFXgz2fiAXreFEBCAEvc&#10;9xfw3f+3SjSIQKtJfAN8zAZYhFbP4cNlClZknEJk/pwIgKKWyfqDRSZzdBddiUzioeEF+cgfKQ1L&#10;7CxEuBnMYZOF5QdjneWbMqugvdYOeoZhJDaVWDvbUEnssZwJILWSJyvQ7zBH/46Y0tPujk8vAsAN&#10;APizpEhQB3Z+fwLs4QLZaAGfIaIM7wTkNsNPgLJrrQzwoCOT0WYE5axZSr8Htf/MaRioP2ak9jBJ&#10;fCQwqTsGtU7V+7RNsxvHYSr49ABIuz1xAZEJMp2eAOQ4xV2QCL4+KU6UBzGGCH5SipAdMxISH1/P&#10;0bY8RP45Q1S8/dkr+ghWEvSzAiT9tyULwdg4Gx0n0AN83A5KtNn9AT0G6K39W9/DDo9aM5dEP4P4&#10;QU/iFHyHvpsmMwiA2gLavDmUZaz+bbgd1BR0ayRVoZ8xqDnNUTSFifj1mt8p63ZlXri1cXq4uWFa&#10;uCW7nRhEcBsTEdyECKQIbokIbrOummBq4Hr5GLMri4eHq2W4BYPDlUVDw7WyIeFiqdwAEcHFuQMN&#10;/JEI5A4U9gxn8yEAqYLpMSaAnTVS0L2ECJwEXBEY+CfQSyDpL/mf8f+TXR+DACCCj0e0t9oAbC9q&#10;IDGLB0gVbBcxoAR2iBwM8P1jvQCFQ5DD5j7NbAYBrxmciNXILdgoJbChZ8uwXgao2dFXGhEA6ujL&#10;4++TDcBtYMQzz+JO2EzDRAlABvGzaSKIaRh6yUm3RCUAoKMrALDr6v95Lp6fT9wA9VAu0Fm1oBlx&#10;BDIH8rlFBEjvaa2I8uuPWyCxfgT9EdC4g2zuIrBhtCdb9Zr+wPrqj4hWWBQBu383/UExssuGixoI&#10;JUtlA7QbMhqM+v1CKZci/dy5+h2iQhHwAb9+P0gBmT8VqSxwAiIGpBJIpJ7A5gwKSDbHn5SfjAIk&#10;0n4MX+min8kxaMwvIKg3NgfXQH/o+r2R8wwuYcpRgcA6S8CcpB2XYSdE2EmpeYqNbj+APlyAtzZv&#10;XfOaHR/ZTQu3BRZFHAAfgKM8xurfiBIB+DYfAfDLICjcIj8/ktLoTrab8zqCHqXBLt9e9wF2+4a6&#10;lvUQGCFdSMANsPMdVrWo77TyZf13ouMSNTJA3wWYcVva6jtwHQA/vz8BwjF6nvgCMQSmVdlUI/2/&#10;pj+jkx0gy3H3H0jqV88Kt6pmhptY5cxwY0OekYAZSkDmquDO+mlmtyumShVIHUgVQAI35Rpg15dF&#10;t+DakmEiAoF//iC5BIOSdGGvcH5On3C+qHc4I+BbBaDAfEwgx/dHDXiBkKcLvyIjIBeA3gFW3Abs&#10;8CRcBd7vEnsKxnawzsFYHUiRUBspAOoE4uuPcAfM2ibWLuwb1tZUwXZcgkGtwja5B9tEApCCqQM6&#10;DHktQjDr3ypsljtAp+EmkUBVr+gSbOgRgW3xAFwCAZ55bjajkDhBl6ZmPBPjCc3fNREBCgEysCCh&#10;1qgCAHQEcnnHGBewHKwBXM8kFvvOo9pYJeKJhRsiBksbEl1n96duHNXQ1NKDNryUXQqQ6w+PTr7Y&#10;zUdtP/X+ksP4pwIC6bPu8g1JF9rR3AJ/D72ParCzBrI/CGMEegv4CRwzBWQkv8UlcD/k1lDkM0f/&#10;Dshninb4qXoWuUywjBw/vw+DR/CXabyxvnx9PwU17KCkwjg2rZ3JVf2Bt9DPk3/PEBSq9vJkHJnO&#10;ZKN8EQuVckxvsinK+sM3JaNrgE+6DYVANB6gA3xiIsQxSOlRAk7AjYIbjKPMkfPEDuJBIi3CNO3+&#10;U4ny6x5ynwNkbZipQM3vyu4eZbp+f/3szgIcuzT3ADeqKp4iTYQf0y6vZygmohzYzjXQZ4kVDNHv&#10;Nky/I0qIIiaLe+h3ZfgsSgZC47s4yZp/D+qOdGEPyFn3GRwDObTSdWutbaTkOFA2687monB7U2G4&#10;VV1gdpu1ana4jVXOCnerZ4c7rLI7G2eEu1Uzwj3ZXSmFuxvzwj0RBHYXYhBB3F2LMhgnIhgbrokI&#10;LpWNCBfkDli6cE7fcG5uP4G/fzid31v+fk+Bt7OB/tTMOtCTCqREmApCwA3wWSPYIYwI/GhdEwLo&#10;JFegvVQAvn/b2DosgxCwSAZUDHKPxiOUgggA9wA1QNnwYCoJ24Q9chF20UgkUmAikZtNJpJbQMyg&#10;FvdAigAiqOqVHTbKKlEFvXLCepHBWsAsUDOlBYMUyCwAfgKIgB4VAOixTFwARdCdoKE+KzMlIUKw&#10;UeWAWiCifsANoAN4shR8TwXfhXshK9fnFut5qhCXtM+2tlJcgwUiDE60yWtN4Ifgl/7Y9MfIYRo0&#10;xdgQTd3rbQU2gD0GCvEzGX/G5Bx8WioFAQsDPGwiUBvmBlCg0jia1MAMgZz2aE7TmdaKM/lj9aD5&#10;zjJkPxVxJrvxi/XHi1tCcRINVTYMVQBhp+R3QLKOyWboShOT9FTmzc5tHmZapFum70dV8J2k0pih&#10;wC4H2GygqsDPPER+bzoAcSMMZNolqRykghACgogw3Al+N84frJuRQBZCxCBVwhwDSzPqu/l+gE88&#10;pL0BW/f0ewNQZDckYCW++m/HLm3y3s5aREHFKkBry5YReCQYa0ehCfSjtNtTBxEPOI11BL31c/x7&#10;IB0+i8vSR9/TU/9myIbfo7WslX5+W/0c/lt0BPhPdpeF+9vmh7u1JeFOTVG4s0lEUFUY7lQXai0I&#10;d3R9l9dV+XodieCeVMK9TbPCA7OZ4SGryAC7L7fhTsUkKYIJpghurJwgAhgbLi8eGS4tHCYVEOMC&#10;ZAdO5/c1V+Bsfh8BnrqAWDJMTIAqwpMiBuxEXqwq9AAhgcNICgQKIwEcm0YvQSSBwyKBL8eTHcDk&#10;IqQahw6IAD4W+D/Rzn8A10D3PqVeAKIwteB9BSiGGDRkeIGXFHO9a0COZREgAjoMaTcmjUhR0YZe&#10;zWQ5YV3PXNv9iQtga7oLkCIE7jGkFPCbCkiAX8HwRQY16prdn+osPsfz9hkRh8cTMMqIV3XJFuij&#10;28AUWQqQLBip580S1WGuhdyK5R2ZdiQVgWkHRhXM75gtn5zdOEpZ/sgttaQ/TiLSEAEgpAYdCWlN&#10;NVqRn9TZc4gnZ/NxoAd5/by2jWKprr4LIwDIzh7nCsSmH8x6AARU0nlI+ngMmSSs/pitSUkAZYc2&#10;aaxdqmtT6vRFEM2bmoSnBJiOQE7j4UDVGTny77Xjk+dmdgG7dB99trP+yDtpVyUyTvCN+Qfs9gzy&#10;ZG4AUf0Y2COdhmSO0X5anAn+WUGNnh2ta1KNDFUFfHZsvFynUTkCvn4WfQPs6BAMcwOoDLQ5DyJT&#10;AIm7Qg8CJGoFRAIjuzWHrOLzcw95T6CPoOtQkYrFOmTs9qP1OzHxiToMKgmZlUB5tsUFBOquIkdk&#10;PQoHEuG/G2lDdnpA3yZxLyyGo/ez3hxcEZ5/tDQ83VMWnokEHm2fH+5vKQkPts7TOi88qJ0X7tUU&#10;ixDmSA3kay0ID7YUhbs1EIF2/uqZIom88GDz7HC/RiRQIxLAqvWelMB1AoQigNtrJllc4OaKCeF6&#10;+dhwadGIcLZ4oBUL4Q5c9oyBCIF6gTMFfa1H4DjAl50SGZwp7B3O6flzBX2kEnobYUAIEAMEAeiP&#10;TRH4J8gtmCiVoDW2HUMEpAg7ZioHPx8rdZAcVvAFzUUcSKDXnGGGHSRmIOBjHw+N3YVUEtbvLqTF&#10;2GcO7BiYxAgsYwCQtcszprxblPqAncDggtws7eICf69cyx5U9NDuLWCW4+/3bBOWCNQL2jQ0sNs5&#10;8VIHpiJQDVIBRhZa2dlpw4yTW2Kg0QqGdG0FSyKGlV1ywuqOUhDyr2nntPsiGaobl3XINhJYrM/g&#10;FlDVuABpDoi1UyNlh/KHKOMUnr7adaijB/AU3tBAgy9OezAdeVP0MyZq1+ePlcNHkJ34wOTkiQMw&#10;0YdSYhuvrT/uQQJb/+QPlj9cJg4zEcmyC4Bff6gEEgc218+S+kCCjxd4CLzhKtBwY3l3kUCefsZ0&#10;3afCLjbhaBdGcgOwZEeNR6SLtAzwTbTDN7MyXSYUWysu/0b9fHodUB0ogcFybUZki6BakjqMuz89&#10;B/j6FPWMpHVYzxIbgah8l+dn2SxDESWfwyA4JjtZsFHPAEJcGIuhiJQYBGvHwqFI9Kw1OMkgUOIK&#10;UUnRWSgy0L8PxcWOz3mNBF+Jf6A6CA5y4lSuAI+1kbXXc5wMhQtAoDTruy/WhP98vjq8/XRleHNw&#10;ZXi9f1l4uW9peL5ncXi6a1F4snNReLxjYXgoVXCvtlgkMDeaXIR7m+eE+7UyrQ82F0gFyC0QGWD3&#10;ayACmYjhvtyCe1IC90UE9yvkEogEbhMbWB4DhGQJKCA6n2QJLF1YQpZgkBGBkQGuwly5CsX95DL0&#10;MbeBcmNKjU+LCFiPmRKIXYakBQkMelbAr2OakNqBSBJHJogQRApHUAciA4jg89HtDfx2oKFcAgwC&#10;cMC78ToSAg1HbXXdJhJB4iZslyqg2agWRZDUEBAboMy4qm9u2DygTdjcP9dSiGtFCotFCsyOt6lD&#10;8pFRCcQQOJwB8JtKcIUgwPupL1xTeMT5h3R2Udgx3f4wkdONrSyXQg4OOOEgFDsrsUMTKzCixXOl&#10;wI7LYEZMQT+bCTGWJtTnOAad6T+c9MO5BZzIw2ATBpf0ZmdFnrNzCpQM0iBqTrqNoacWRNM1UXRU&#10;ApN2exAz0B9udxEAcwOYPcAsAss2ADqBgwEozPMfo+8Yh+k7pggADGCdrM8QtS9oo99NwJ+tfyMS&#10;nyPXmc48ScA3YAAuAZ8d1YaaCnDk24nem9TX98d5Blr1u3DNfeILdtSYfs9uzeU/69/YWz+T6D27&#10;OzMcIDVShUTM2akdyJTl9pAxr9HjBjauTM+jJCCTHia5Y+qOsyAZ+kp+Pkr92AMA8CFNxsZR10Df&#10;AOTG+DliIvj9EJsD38Cv7+Xfi+vABOk2jUQAsnZ6zc9ieCklyqgPAX9d+P7LCoF/bfj20JrwzWer&#10;zb6Vvf1kRXj1UXmGCJ7vWSJVACGURTKQIrgr1wAiwD3ANbhVmR9uVs6WOpBbIFVwX/ZAKgECeFCF&#10;RZfgAWRAXGDtJCMCgoOWKVg+NkMGuAaXEiVwjgzBoiHRFgwOlxfG4CFEcK64fzgtIgD8BBIJIlJM&#10;RKbAKwvP0IOASyACOCFiYMXIGByf2s3IwM3rBmza0CjUAEcYtTOXwGYMuCVqwEhhSIwfkFn4OHnN&#10;eOP9phZaW5pxr97fq5U0o6mERClsHdgqVPfL0Q4v4LbK0tosrJe7UN07N1Rr5SQWpq2wy8cgHtJd&#10;1wIm9yq65Whnj70CpP6mCGzUelNxN0xSeFjLrDBW0pDDTEpJGxIfELBtppukvrV3yu9fo3WdiCea&#10;XATr72YeXHQvlnXOEbGgCJj996FFvNnJ+GMmdUX0uIdkeSZYiMQlXsDKMzLmAPIHyA5HhJ3AIWW4&#10;SH3rMdAfJkMxmKXPjMEp2t0wdvVC7XZFkvOzBWzGnZXI3y5t1zww65DmpmL9TlbGDDgEHIJ45Lxb&#10;y9qyGxK3AJD6OUTJB7fIMslsUXsBdBL1CSKW8RBNq+ZSJ5QTs/Nnhd4CGOcs9NY1JwyhEAAyNQH8&#10;WwA9/n3PD4lRMH1YP1//Jtwi1A9kw2dsgKt+HwKAyHFAiVTP+Pl6ltw+7ghExG5PHGSiXk/Wf+8J&#10;/H/Vf8O+AngXPsd36OcC8LZ63a5BtLYNBfoGDbQSH8H9iLEFqzWQUsj6TqB3+/7w+vAfEcG3h1YH&#10;lICrgW8PrQpv5RK8+RgiWGb2Yu9SI4EnOxeGR1tL5RKUGAHcNTUgZSB1cHfz3PBwa0l4tKVY70sZ&#10;SAHc0c5/t3J6uIcroBV3IBMcpI4gyRTUGWQwOlxePCxcWTI8FhLJrug1KUTSh1+XDgznBf5T+T1N&#10;DXxd3DdcLOmnVddzZUUxlXiB4KJcBeIEcehI10BK0dUB1YKoAlwCdxFQAofHdTA1gEuAfY7pNfEB&#10;7JNhuUYKNotAwP9UxoknHH5gxxrhOiTPfqxnGVMW4wjRfWBE2Y5BrUIN1YYDpAT65YYtUgJbpQpq&#10;pQ62QADa7Tf2yLHg3TpJeC8WsvHPAr2lA3WfTjnmC4xDCst3t4IZdn4Zf9C0uha1Z8YA6UMqCqUU&#10;ZBQYUWdgFYuyGBuIQx24tqEoMkZIr7AUJs0ipBhJ37U0kFLNRn6eSLiZ/lA584AAGD34NuVHuzTR&#10;ccAW5/rFwN5wAYT02kj9UU/Q7k4bLbl/JtLOFKgL2jSyuoaF+jfNk5XIrAVXZGCVjKza9WPFY3MR&#10;RRzQggRvqz90DlztIFKico+CHkA7TP75iJwPAmcXEHMgBgHIaI6xyrxc/lvqfo6IRP/dRstG6B7d&#10;gzQaAU4IwSL3SHytdE4ySIQKPkp47WRlPQfoCYiSVWBXRnq312eI6rc30329hkTS/QOxVDj+buz+&#10;xC74/YnYG3noM+TzkfNYa7lH+POtdd2qYQO9jmdHUDXI7wf5UtSV9cNXleH7IxvCdwK9Gbs/KuAw&#10;ZLBWamCdCGCtrlEGkAJkgDJYFd4cWB5e7l8qRYASwCWYHx5tLzW3AEUQ4wQlIoCi8GDLXIsNPBQB&#10;PKwtNNfgLkFBkcE9KQGzSrkJIgFqCO7gEpBGlCK4sVpugQjg5kpiBGPlIoxJbHS4sXRkuGblxUOs&#10;tPj8XCkAgf3cXAG8sIfu9QuX5vUPl0sHhCtSCJetyIhS477hQlGfcEZEcEZKgayCVRKaKuhsxhCS&#10;k8wq0L2TqASyC3IVzCAGjMKi0W0sPvDFmPYZhZBRCXIX/JoAIwRRF1BsZdeclmplx8QMRAAUIDES&#10;ebfcBE5V2S5C2IKrQDciBCAXYKNUgLkMcgUYtUQ9wTKBdCHNNjkNBLQ4AmuKgD+rbYtQ2KGVtfiO&#10;0e44ub12R3MpYrAvM/RRuzuHUxrwLWAoFZCYZQr0M/g5EER5xyahXJ9ZItJZKNKhZHeWfubM3AaB&#10;MeNUGxbpnuX0RTDMpIslyVT5CdAC8tTWcZwZQyuoBBwlkI3UjjdWoKQrr1DApnCJtuUFArc1OUE2&#10;MpSNdTcCen0fnY28pnZ9roAyWyCZIOAQnyBYaEHCD2OXHFI3BtA+EJiofacrT6Skz1pFof77jdG/&#10;hbZm6gssEInkpn5ApEB1oR3eInIh4AhYCUYy5qwvWREUjn4G50BwbBvVgZaeFOiQ88h8K+YBtAK8&#10;mX4vQIzLY/MURIJkFAA78QRIFALprX+PBfSS7+iof5ulCfk36vOt9F252v2xHDOBX/dssKz+G1D9&#10;SMdg1ndfbQzY90crbf1OJPBthgTWhx+ObJRtCD/p/R+OrDdVgOEi1JmI4NOV4fUn5VIF5eH1/vKM&#10;i0Cc4PGOBWYPRQTYIzMpgW0lFh/A7tUUigjyw+3KmTIRgFyB+3IJSB3eq8qTMpBKqJhmVYVmpgzG&#10;h1tyEW5DCJCA7PrSEeHa4uGyYeYOXME1kCK4LNBfkYtwCQJYwPWgcHX+wHDRSo/7h3Nz5BoUSDHI&#10;LhT2Cue1ms3uYXZOKuE0KUfSjBQY0WtA/ICYAXGCce3t+riUw/HJXUUInaQSOgj0kRQOCeiHLJDY&#10;XopBaxJPODQSomBqEYQQh5UcGM4Z6jk2xXjPwDiwlDJkq0Lsx+DSeOqKndLam3MNWljZMSnFtSKF&#10;JZ2zw2wRwIS2+iMVANlpp7duYX/cEwS48W2ywox2DcMCgbtcoGYMNTs+LgQAtzPouuq77DXBQ7kV&#10;ul6FSyBbJjDHzkaClYlyEBhJF5ZLAZRJAcxrn23TZybKzZhicYYPLRDHJOLSNpQoZ9vBqTYFSeDC&#10;j6Urj7z4ZP2hcxgou7p1mklNlLePvycr1Y0GeoHUm5XiNNumYa5+BuAv1PfSoYc0HqRdvlvi51J+&#10;zIBVKuvY9Zl0TExgmoiHcwnoyiNoyO9Miy5nGxBNZygKwUUi/IwOY5wYZy8AbgtMAn6ArdfIaSQ7&#10;/jQkQB8Bxmui7sj6NPDZnSnlBbimGvQdAJ+MAnEOovpkHGgsylQAaoUAKPUl5tKrOZ+F3FA4cm/0&#10;HoE9gM+KEmgno16goyzrW4H6P4kB+P8crjT7TvbDkarw41fVAjrXlQJ/ldmPUgkYhPBjYj/osxiq&#10;4EdUw6erzb45sDJ8e3BVJmhoMYIdi8LDLaUCe7HUQakIYL4Rwv3aGDC8JwKw2MDmOrsvdQAJWAqx&#10;epYFDL28GBfh7lpsYrizZkK4AxksFxmUjxEBjBQBDDUSuEzXYUlfUwHncQO0YqcKuptC4L1LchEu&#10;670rusYu6/6lol7hQoGMrEJ+r0zcwDoOpQRQAwZ42Qm5Df4ahQApODkcGdsuc9Qx65cEEuUWfIYl&#10;quCzUa3DF6Nbhy/HtDaXwuIKUg3pcw2Yi+5mqcZ+1BbEdGJ175aBswxWdmWkd1MBTnJVf9B023G4&#10;5nRKbAWkPP1Bz27DtCH5/AL1Eu3e9B7QcEQmwaoOzagv4LxEqhKlCEQQ1rikda0+s6oDDUkogKah&#10;rKN2ZL1HYJJ+8OK2jUKBLL8dKbcPBMYG1h1GAJIsAjMIaD+OJyMTkadzkA65ZtaDTscZMxapWlxG&#10;bAOyMeDTp6CdX25D3PWj0evARKM49ZipuCnwC4CAip3PDjEBYAIqQz45tgxXxMaXC/Sc0sxMQdJm&#10;VBjivpDbJwZBsw8BOLIDlMAS00Cut9NKvYH13At4dsiqvj/OD/QYCK4GefQoxwE+vw8SnSIbwI96&#10;4MCWES2aapdvpl2fOgsi8drZZUyH7qDvYyVVyDxJmwgk4HfX59n5ATeVgtH3bxBamQIQCcj3b6Wf&#10;S3ov65svJPMFcF+/F9Ad/Fz/cHRT+NFMBJCogu8PC+wCvpOAEwKGQvhRz/zwVYU+AxFUmKEMLIAo&#10;EiBo6EQQMwdkDUrNLcCIGRAbeGCxAZncBLIHDxNXoY4IpApEAA8rp4fH1XnhyaYZ4eHGyeHB+snh&#10;3rpJZrflItxaOTZcX0avwXCLCcTy4qHa/YdYkxHugfcbXEERJHahqGf4em4vuQYiBbkNF+f0DFeK&#10;RQZFvcNFqYIL+VIHs3uFc3ndwxmB/cw0EcJUkYFAjxr4gqaiUa3Cl+MEeIGfe268/oIA4mjJfzIH&#10;w9sK5BHoTCdiirHHBTCCiQf0TDrFaGZBxFZ2UKJ1JlJeTLORFABpwhUC8gLtlDMkwa14RjvuNBEA&#10;hTWU15Z1bRnBKuACfFKIpAyJJUTgM5ugmVRAUwv42VlySWyBQCOZAIqMVkkh+OwBa3cWsG0OgZEB&#10;QGXsdGOLQ5RLkZR3zLaeg2kATbsrOzwBO3ZqOs2YRViiXZzy5GV6dlXnlvp5+pzUBUMorTVZJFYq&#10;8EMA8wV2gG9nGkAo+k4GXuZrNyfDMU7gp8KOJhVy+nZ4qIy2XM4HIMVIcw7DSwiooUCQ9/j42NiW&#10;0a/vL6lNyi1OQoJM8LE/CG1k1M93RVILaNZFl4CTic1E8tnteZ9DWi0YZ6uM1RRJlmU1CEqO1M+z&#10;SdJNRRz6HIE/2q3tiHM9R7qQDArZD2orSAHye1GF2FeAp16fqL/FAvRvhlTI67PzY1kOctvlE+Bj&#10;XKft+6+0AuhjArfs+2TX//lYdQb0ddeQQWX45Tiv9UxiGWXwhcjg0Nrw3WdrwttPV4VvRAZvPl6e&#10;SSHiFqACHmdMrsE2XAOChXVxgse1BeHJFpmIAHtaOzs83TzbSOBh5TSz+xWTze6hBlaPDzdXjAk3&#10;ykeF60tGGAGgApD7F+cJ+PMHWI/BFbkA1+QKXJ5H5yEqoK9WgV07/yUUwFzdk10u7idV0N/UwFm5&#10;AmfkCpya3lW7fWfb9dNK4NT07qYGXBWwRkLoZNKfM9DjbEIOLmlnGQJShdZ8NFi7vaT+/qGMMhch&#10;DBcxDItnohNA/JiUopTAHlwCFEB/Go444CRHJJATKnq2DMu6tQglAiF1+wzOmC+wlwF4gZT0HgBl&#10;kAjFQhT8AP66XZ9aAg5EaSnQR+BjRPw9FsC8AtwFGwaZkIH1IMhQH+WdmthhET7skXLjhQLqpJyG&#10;Ybx2Kwpv5nVsGUo7ZFszEgdQUG5M78JK/Z5rBfo1Io1lcjXsdCWi+CKGYhEGLc0LErfAJi/J5gj0&#10;s7WTW6pPZJDXtoWlBIcIMH0FHus3kNkx5/L3AcxgAoyS/3S8EZTERmR/EIa14NTfaKTZkOFU15F3&#10;j/JawJJZP4DARhwBoySXCL5bPIOxYQJ4sg3ajaUWWgn0rWV0RRL8i7n86Ocj+6k+jHMEdK3f3+sR&#10;SBXG04go1W1kxsnMI1ABZBNkqBOIwhRABvgfIPUrA/bN4Y1m/vo/Zu+C/zsBnV3/B3Z2I4Dq8KOb&#10;7mE/6fqXkzXhx+N6jR1l90clrDcl8FNi77oHURW4IsA9QBG82EvQkNShXAEB/8mO0vB4+zyzJztk&#10;20vC461zRQzFch+Kw7Ptut4iQqiZHR7VzAhPamZmlMBjqYIH66eY3U8pgVvLRsolGGGNRdiVhXHX&#10;v7ZwcLi+YLARwBVIIQH69fmDwjXiBbpHjID3r+tZPnN+Dv0I0S34ukCuREHvcFZkgF2Qi3CODsUZ&#10;UgV53YwgTk7rHI6ObxeOTSJgSD0BA0rpOGxnKUCAvEc7+b7BIoMRui/JH9OInJOeK7JoHQ5JMaAA&#10;9g/h+VhZaIHB/i1NCezSyrFLzChcLyWwrndOWNcrziTgdKN1vXJsbqEfdW4zBmW+61v1HwG/ZIcH&#10;8MxvrxQJcCqsn/3O4agMdlyMScoTLKTkmFJlqhL5XDwmSt+XGMNM56JGcuQG5DaMp8x0ij0GiwR6&#10;DlLhuHU72x5ykdRHVTAsck5r3AiGT8il0M+kDNkmH4t48PUhhdn63pk5DeROMLWIkVxydVo2DaO1&#10;Ow5k1wSkAlsnKQFajmlbpXKOswJpiKEUl0o+Cnv6yHqLBAASVY2kJ8kY0M5sB7ACepFADLZFdyKm&#10;+KhEJMBILUH07SmdZZfPAF8kgNzH97eovowiI8iI3nuCcuZCaO2uZygMorwZoMezIbWSBdA9AqQ0&#10;LTGxKB7XLheD30FGTAAXI4cd/33A9/U/2uWNAKQGvv1S92RIf1cF2I/HauyeuQS6/un45vDTCa0n&#10;qsPPJ3VP4P9ZOz8WlYCrg8QSNQAZpGMG330u1+DQmlhPcGBFeEX2QETwfPfi8GzXQikD2c4Fusbm&#10;Z+ypCOHptqLwdOucaCKCJ1IGkMET2UO5Bw82TguPNhIsRA3IJVg7IdxdQ5BwrNktFEHZcIF6aLi+&#10;aJhsuHZ/wD4wkoLAfrNsaLixaEi4s3REuLNkWLi9eGi4VTY43BRx3Fo0ONwQOVwlXgBhmPUJl+ZI&#10;NZhBDD1FCF3lHnSVeyAFkMj/w6QPx3eKO39SE8CuT/ch5cakBskUsNPvH9zSdn+Az45vByWKKKgf&#10;4ITU/VrtHHXdt2PNTAkQHJT1bm5WTY8Bg0lEAht7cJ6BCEK7u89h5+QWxjYb8HQNgHmuqgentnB8&#10;UzwjEZJYqV15mWypwEmGgZJjehI2iiQqu5ONkNvQtallIThOmrLi1Xp/hUhghUiAgKGVFAu8S6QK&#10;OFaaxiVOXUZVME2WkVLMUATwjMye3rKBDdW0s/Mk/c33b0/hkXZ/fQ8tyqUE/7TrE/iDAGbIOIoN&#10;SU9vgAXjBFhrZRWQowlk3NcuzS5MtxtVb4zk7ie5TnssYEaeE3CLhUINJPtJy8WdnV2f3DnBRHZs&#10;q9QD+AK57fh63sppkf2yDrKuer+HDLDisxO8wzWhAtEGdhKXEOApNUZ92BCVxNjlGc0+WutovaaI&#10;iRoC6vfp9LNiH30PCsOA76B3wLsZ8GUA3lZcAu38pgT02kFfnwAA/s/a9bGfTvBaJuD/dnKz5P8m&#10;W3EL4mspBJkTwS9OCMk19iPZhC/WyiIZvDEioJ6gPBKADPcgxgu0Shk83VFi9kTuwRNUAUpABPBQ&#10;4H+QFBNBBg9FAA+MBKaY3SeVuGZSuEOPwZJR4apAf2PJaKmBEeYWXF04RKQwVPcHh1uLh0XgLx0e&#10;7i4dFu6xigQAPgTgdl0uhJsHDIkXnJ3VLZybKRWQ10O7fgwEsh6n7DgJCFJqfGRiZ+s7ODJez8io&#10;K7CagtExKEh8wMqKBfQ9cgnIBOyX7/+J3eNM9Xhk8j65DPsGca+NVqkBuQPbaTiSGqglQyBFgNVI&#10;EWyWi1DTu6Vd10glVMpdQOoTOIynt3Jwo9ZezYwAIAw7LhqACvQYPQkoho2yKgGcE1zseCcpBUqV&#10;sU263gQp4GIkqoK58fjyGMdWr9I9L1yCFJg/wEh0Ts+Jc+uZSMvEWuYYNLeAIBOLGVu9RK+Xyha3&#10;b2GfIdVIJSKHV87IYWgHXYXNrQSYSjmKdaiBp2eANBmKwGYVyOzwToEPN4FAoe3wBnp8enZ5imV4&#10;Fkke/XmX/DzDjg6422GQhIziGggDUrCCJ+IOIguUBVWOdmS7Ps9kYLopmevnBqCJOTBUBR8fwz2I&#10;5dJSBTICkigIiAv1geRHXWS9D/C8Zqd3iW87PqBPiOC7o9Xhh+M14ftj2tFPaIfXLu+gx34UkN0A&#10;/S8igl8hA4GdFfBjdk+qAPvlVKISEtCn4wS/nhABHCeeoPuJm+DBQjIHuAe4BQAf1yC6Bwus7+Dx&#10;tugemBJw1yAhAezRptmxnJj0oQUKUQSRDCgv9iAhMQIMF+H2itHh1vKR5hrcxlUQ4G/JXbhbPjLc&#10;Xz5a64hwe4kUwGK9r2dMASwYaOZEcHVezB6gBs7P7iUXoJu5ACgA7NRU4gJdbWrxVxPbx6wAxDCh&#10;Uzg+sc6OUWxEanAMI8zbyRUA3DkW9DtgjUetwv6hMTUIGewfQswA9yGWHUMY0U3IjVkC2U4pgm0i&#10;BGx7X12LFEgfMsKsVsSwrV98xk9k5Tx3yADwIvs9BmBxAdwCkUJlt2YGegqRqvSa3Z9qxBq5AZtk&#10;GyANKYtlSQzAjrLWSvYAQrA0o76T1OLKTtkCssAvsMcBpI2scm++lIANJhFhMM2YmQRlvJb0t/mG&#10;UgG4AAQPC3IbhwIBv1jAn6vdv1Ar5xnQo0DBE+2vQ5oz5CMepQUZdNLrjjLkPbsnuzDBOAugIdVl&#10;XZrE3Z2dPkp+gV2Ap0KPXT1tVkorQDIgxcppAb3AH4OH0c1A7tM5SXAwTiWWdBchuVFNyD1UABbr&#10;BcjV0y9A3j5RDfo9iGlAMBz3nvXq0Lrw5ov1mR0fUAN2dnlWdnML/kEEes/BD+h5zZre8SEBrt0c&#10;4Gljp/drVMGvp6UABH6A//3RjVZQZPGAFPB/PSnwn6iM15hciF/1nrkKPP9FRfhB7gEBwzfECD6O&#10;mQOLE0AI7hbslEsgRfBkmxTBtmK5AbgDc8wdeLI5BgpNCZgqmB4ebsoTOciq8yxegD2qnBqeVE8L&#10;99dPDPfXjg/3VslFSBHAPYH/gVwGSOD2kuHmFhAvuCG7XTbM1mulA0UAA7X2jwHDol7hYmHP8LVl&#10;CnqEsxAB1YVTYvHQSYhgSme5BV1kncPJKR3DycmdwolJHUUOMVNAQZE1I43raERwSERA+THnG1Ix&#10;aGQgtyBmBmLl4McihegucI0lQUUZKmEv7gOFREnQ0I9dTts2SKG31ILchmq5ABQVbeyeY4VGlQI1&#10;RUe4E+z0DnwOeqwUMayTW1DRNWlhFkkQFDTTfTtNGeBr5fx4t9WkEAn6dW4ZFhIElLFS4LNU4F4m&#10;UrB6Aq0L2PmlABhVRlrQJT/HWxUK5HP1Picbk1pkcAkBwhgkJC0oZSBioTmG2fzTc+QitGxqGQJ6&#10;9SfIn+bI9KHNm8gNiGTAzh7r5bEE9AIaAT03pH20GBvgczaWW0RB+bPt4NqtKdixoZ34+3oP47xI&#10;KgLjYE8BvQXlwbFSsA/kISXC0A2LK+h7AbsZr2WQEeDPevLxqvDswJrw8rOK8PrzDdrxq0UAgHuT&#10;Ga9ZvxOoXQFggNr9/PRu75YmAPP7ZT+fqA2/nNxixvXPqAUpAncLUAgEDzPFRIAfxSA1gPF+VA0o&#10;hugiGDFwHwKQ/fTV+vDLVxCBXINDsZYg3XMQU4hlZi9kz3bMD89lT7dDBgQIS8KzbUWJzZEVhufb&#10;C8OzrQXhmZTCs6354fmW/PBs8yzZjPBc9mzTjPC0Smph/ZTwdIPUwprx4e7KMVEFSB3c0/UNuQA3&#10;l2j3lwq4sYiAIPGCfuFq6eBwqWSADS2lnPhCYZ/w9ZzeyYiyzuFcfo9EDXQOZ2Vnpgv0AvpJkQCk&#10;cBo3gX6DJHOAQjgmN+FYkjYkYEha0YxSY5EBK8VEdCSSTXCjaOigyMCqCRO14CsZBYgAVbADF4Gd&#10;X2D3CUUYmQQmF6EKagRwP621RkSwuWeOZH2uJL92dwGd5iLUQLXIoUrkgG2Urdf7RgSdorTH1gjg&#10;63QPt4EORU6SsXMJtaMvkU+/XOty3IIOTTKZBnoPOAuB98keMMlogciglNHUusfg0mL5+lbnL5sr&#10;FUAhEAVBdfMPMQqDOM+uUTz6qrVcidb6vKygVbOQ36aZHbfG0WukC3sJZCgBcwEwAY0cP/0CpPx8&#10;5p5F2AV8Vp6zaL3AT/szHYLs3DbkVASAIdkpB+Y+EX18fGspFlFAFnyOz5srIuuh7yBugcUdP6b2&#10;ossh4D/9ZFV4fnBNeHWoQjs/wNduL3vzxcbw9kukf1UkAghAO7+DHnA76NPgdrC71b/vrzEjgVNa&#10;ZR4P8HShuwrc9/f9mZ8zrkLKEgL4TWrgt2OVZr9LFbD+Qm1BkkLELfDMASTwYs8iEcBCs+eyV3ui&#10;vdhZYvZyZ7FW2Y7i8Er2cvtcsxcihJeyV1sKwsva/Lhunh1e1MwKL6QKXkgtPFk/2Ujg/upxRgR3&#10;lo+SMhgebi8dFu4ukzKQSrhBXQGZgiQ7QAqRDMLFIoqI+ttKQJBg4AUKjWZh72YHeI0xuvwshUW6&#10;d9wqCzsYIUAM79QQyF2gB4GyY3oQvCsR8B8cnmvVhp+NoqyYYGJUB9FVyDW3YL/FCsgYRAVgcr9P&#10;c7kDze0UJFwDP599C0oAX14EUK1d3nf8DQT4tEb5j6sgyU8Zsvn+Ar/UwNouEcTWL0C8gGyAXhPk&#10;Iy1IDIASXiYUWTyAOECXOM/AiotkNCPxjIPfZxl60Q+uAsCfI+MA00K5AMUEA0kP6lkMV8GOuaIs&#10;WO8VSy0Ut/rQTrW1Y7r0WaoSaQlmvDcSHalNl143/HcZst6r7dhxqc0nsEfNPmlAYgak7UjV4eOb&#10;fBfI2fWtGUjPUAREK67NDpABep8nQNDPgU+Kkbw/ZEKAkmYosgXWBan3yBJkvfh0jXb6iozUtyBe&#10;4uunr03WC+S24wvwbj9I6mM/yuf/UWD+QeD2Hf8n7ep+j2cN+NrluYf9fFK7PoE+JL/sF10D7LjL&#10;R7A7MTgRQAoA/1fd+/1UrWyzXAfcBoKGccUV+P1kdfjjlO5BBFhCAj9LEfx8ZH348XBF+M9nKIKV&#10;4dsDy63U+NVHS8LrfYvDq71lskXh5W4RwO4FZs93zgsvd5VKHYgQtosIIIAdsq1zRABzwpvtReHV&#10;1sLwAvDXzhQBzBAhzAzPa+QabJwcHlVMMruPGpBrcI9YwbJRpgrc7ooIbi/VNe7AwiHh5qIhSRpR&#10;4McVmNMzXJrTR26BiEHKALvEeQezqB/oEs7PFjngKtCsRHVhXkwZnpBrQG0BPQesnGlA+tCJIAYW&#10;RQLjYiNSnEsQ1QAKgNThJ3IJWA9QN0BL8qAYMIQIrM5A13sGZkcjwyDXgF4DjHgACmErAUGu+zHm&#10;rFXYLFLw89zj+e5yAeQqYFUigA3dRA6S9hYM5BrXoEt0AQA/pcOMIaMYaCmpQFQAwUDchI5xxDnx&#10;Ao47o+gH0AL6NPAj+In2N7G8/6ycRnaqLmW/ZAmQ/Qt1zTmLuAlWIKRn54okONKaE3DNIBC9N0tk&#10;wKTf0RTWaIce9GGcbmQFPAJ5L1tJ80WpTw8BU4YIFCLJidzjm5MyNGDL18cgAeoGDPxaGcdt+X6p&#10;Ap9LSACPWnzATVci8QVTHYnZcBPu6+dacA9QO/AxfH4P4r1vxa/31wT3WM3XhwAAtozgn1v6PV7z&#10;WX8uSv5o0Q2ADGoFbNlp3UtAbypA3+GKwMkhGqQRgW9mJLBJwHdSIIOwycjAieDX45VmEMEPh9dZ&#10;1sBjBN8cWBG+sepCuQd7FsuWhJcig9cihpcihNeYKYMFUgTRNSBG8IhpRNUzdD3L7KnspVyEV9sK&#10;wvNaEYJI4ZmeIZX40GYTTLYYwZ3VY00ZPJAyQB3cFzGgDh6wLpVCoBOxdGA4Mb1j+GJ8q3CNGgK5&#10;B9dLWftZjABy4NpfXyjwHoNIAKfziBVAAJ0yhiIA+BQSsaIOjibZhS/H4hYwmyBxCaQEPpUr8JnW&#10;QyKEz3APhnkhkdwB4gMEC4fkWNzgI05EHpQtSzIKWokXUFewXcpgS++mUggoBVRBTlQFpAjZ/bVW&#10;iwyqujUNGzo31jVpQ7INpBHlKshFQAHQVswoMjvQVARQ1PIDgbCRVQzGVmKRg4iAOYWk9QDqXHZr&#10;AddBbyDWyoElswTgvJwG8uU/CLMBtnZ9SILiIAaezpO8R+YXtZKLYCbSEFnMbdVI3yPTZwqsUSkO&#10;BpmW0yRMzmEyb1OruSfNNkoApgYfIFtQ0CwClSwCu7UN8ZDPzlx+mxIkY1cnm8AAzRj5b5jZ/dnt&#10;AT6Snvl+PgjVSnxluB3uXlgNAcD3Hb2+Ac7/ZYnUx9y/d3Mp79I//drv+QrAWVEFaeCnLZJAjAWk&#10;v8ftJxGIyX4B21cngV+NAOoCiK4KWKOJGE7JNTgZlQFE8AtqIIkTWHHRlxUZtyBmDlaKEKIy+OaT&#10;ZUYCr/ZJGYgAXqIKds2TGoguAfUDVlEoeyoV8EyviQ881/pC9lwk8UKvsSdVeWYPN0y1GIFVGK4i&#10;RiDQJ/EBSIDAIXUDXjtwD7WweIjFCsgaePaAYCEpQ0qMz+V3s/VCfh0JnJreOWPxVCNcAcqH21g8&#10;4Oh4uQcTRQoECce0DV+ObhO+kAL4XOD/gj6CxOgz4L67B5gNLiFQKFWApasLmWhEYJHMAiSwu38L&#10;EUCzsLWX3IPELcC290Ed5Og6R++1DLUigi2AXisGCVRCCFIAsd6ghQUCy9rJD2/VQHIeN6C5lQzH&#10;sw2zRQpSA1ptdxcoXcLjx9vgklYNgx1BJSlPd+HMnIYCfjySCuDTHcjhpqUEA8kACMz5ZvE4M3oK&#10;cBkwsgbmOujzkMAsfdcMkQ3zB6lOZGAIjUl03BEToKceUFIPQKCPU34gBHL5VBjS788uTyEPQUPe&#10;6ymQowp4BmOiDmRhUl/m48sAPd9Nv3+mdqBhVsiNlXvVAvq7hk8f/XvJ+aOS6RgBvsS/d98e45r7&#10;aVD6/fRzgNyv+Y76wHegO9jT91l51j9j1wK+y38M0KMQLBYgJeHf9euprRkScNcgbZEQ3iWCX45t&#10;zNjPRykoqpBrsC78LPfgh8/XiARWhLcCv7kGib3ZzypVYC6ClIDsWZJCfEb2AJATHJQ6eI5BAr7K&#10;cBme1syWGqC4SJYQwYN1k6QGJprdXR6VAHZv5ehwdwXpw5HhbrlUwZKhZneWxjoCN1KIV4v7h8vm&#10;HkgJyA2ABFAAkQBwB3Q9Tetk0oM0ELW3hiI3CACQY4flCmDUEOASeGAQ83Zkdw8ggYNSAZ8MahkO&#10;DJarILN7IgEyDHtwB6QAdkn+7+ybbSsxA08V7ugLCbSMsYKeUglSB5tFFDU9m4kAmkoRECegcpA8&#10;f+wTiGcixjJfsgOcYLRAQOTM/FKtCwVOjjFbImIoa6frJBuwgMg+z8gYSV7CKqKwbAC7vq6R+vj2&#10;hTmNre13lsBLI1ChQA7oTUGgFPRzKCkG/AB/phREvsilSKoAd4Oj0qbJpRjWDOkfd2kDKOCW4e8j&#10;2anSo6DHdm2tNN8AfvL9vZD3UgKQAqCn3Ref3lJ2IgW+C7BbiS7NOYl5GtGATyAvDXq/9qg+9wA+&#10;QGbXdwCnieB9QMf8PiDMgDYBPvd/Oh7vvw/wfo/30++9YwBdVif7BebTW/Ve/CzAjwQgEzE4+P+w&#10;6wh8MwHfCeB3WSY2kDIngl+OyBX6dGWmhuBbuQYWJ9i/VOBfnBABlYZkDlADC4wAnssteJ5kDR7X&#10;5ifKQDv/jrkiAymBhARe6f1nNfnhuexpNfGCWeExZLBucni4FiJAEYwOD9fIRViNIhgR7liwkGKi&#10;YUYE9zDcBJTAwkEiANn8AXITpAiK+xkBRDegSzg/U4pgRnet3a3h6BQZAvoNRASZ3R8CoLPQConq&#10;hpPEYGDrxC0gRhDTiZDEoRGtw2dyA7BDAjsrRECcwMGPAqDwCBVg9QVJCnF3fxGAjMDhdrkEBAwt&#10;gGjKgNfxzIPNvZlJkG0VhsvbN9ZOH8uOyflbilBqAGPMGBWAlBYT/eeZFR2bWByARiNKjHELysn9&#10;owSkCKgVIDC4ROBfLKIgZWjHlgnk7PQF2rk5q866CHEfZBYH0GpBQykEGoVoGKJxyDIFAj0Ho+JK&#10;TGCUGTJdII0R9yjL8dE5M8/ScnqNG0BaEODzPiTA2f7M7LcJyLbLR9+ekmHPGNCTTzkwQUTLIPBd&#10;iRrISH2k/NsvN5iPn5b370j/lNQH3A50B7JfO/gd9Fw7eB38GM/6vTTQsfS1v07f8++o/xz2K88m&#10;qxnXsl/0fOZ18h5qIK0I3CVghRycIP7Qe3+c1DXv4x4crwy/kznARfhyXfhVZPAD6cMDEMEqixG8&#10;+Uguwb5yuQSLw/PdC6PtJFBYKptvqykC3IPtAr9WUohkDV6JDF5tnxNey15uJX04Q0RA2nCa2fOq&#10;6eFZ5bTwOMkcPCR7sAoiGG+v761EFcikCu6WSw0sHhxuLtLuX9InXCruFS5r/XpOT6mA7uFyYc9w&#10;qaBH+JpDTvM66bqnruUazOiq113MTksRkA2gnRiDDFAGnhq0SsIx7cNhgf+Irr9KLCqGduYaEBs4&#10;KN8/Aj/GB2JREe5AdAs+kxFLODC0pcUL9g1sISJoLlJoqTXXFMJOEQFVhzGrQEdiS6mA5jE4iPwX&#10;uBlAul7Ar7KUYawOrNZ7lV2z7b7NLNRrCIBg4VqpAzIBnkZcIjWwVGAlJcgMArIDnFHP8dTs/kT5&#10;aSZyiY8bUNpawG7VXGsEfwz+RSVBjCEqh6YxMyAygBSmt2wSJmr3Zoru0GZ01mlHlyHXLQUn0Nup&#10;RvLlmbRjfrp28XZM1pHR3UfLrZtlCkQSDOqgGy/XpL2Ar2tIg1QjxTxZDva0pX18Bz4lug56B74D&#10;PQ32+gY4Hajp5xy0/nkHcvoa47M85++lAf7fjOfZ6f3av8df+4pFBQDAt4Q/z+AWRMC7KuC+259S&#10;DQQM3f48rWdPSCEcqwp/ntgU/jwmxaD/Vj99uV5G+nCNKQPcghgTiGrg1R4pAZHAK1KJ5hbEOMHL&#10;3fMtc/Bq57zwehdWEt5KJbzeUWSpwxcigJdbZpm9kD0newAhbMoLzzYRMBQJrJsQHqydEO5BAEmg&#10;8B6uwbKR4c5isgU0Hw0M17T7WyHRvH7hSnEfMyslLugevs7vEYuIBHjqBiCAM7q2YqLJcg8SOzGJ&#10;oqEYCAT4VBAehRj0+iu5B4dHt7EYgc8fgCggAdwA+gwANtOHsOgCSBmIHLDPEzcixgmkEvQeCiGW&#10;IUsdWLBQJNCvhZQB4G8uN6BZqDFrEap7UkxEpoB0YstQK6OegMIhWozXd5WLIODTj0CmgNfUF3A0&#10;+jqZn3TMbENmEa6SKljWKboGgH+RgGyFPgZ6YgHRFSAQyM7uwUNzF+y+uwx8RsQgs3iAjANPKSOe&#10;SQ+BBQFRAkTwY02AFQUJ9BYHkAFsmm28xZZgHa+NELTDM9CD/n7uc48yYZp8LDgoAiGtlynZhQAA&#10;ul/XJwCMlJzX6ltqjx0dIAuQ6dTe90T5dd+M14lZhL/e/fpAr28OWCcIf51+DwPEvB/dh/8NdAwy&#10;qJP+yXoi7vhY3PHjGoEfAe/E4KuZAb82/H12a7zmPVYpB9yCP+U2YH9QYfjVBosP/ERR0Werwnci&#10;AwKEb0khkj6UvYEQyBxgIoRXIoLXexeGN1pfCfyvRAIvdtB4NDs8EeCfbpkdrRYCoBV5eri3fmJ4&#10;IgIgWEj24Incg4cVuAcTw71VY8IjlIHI4N6KMbLRVlmIO0AsIFNKXNLXagY8HnBuZrdwXi7Bea2k&#10;CM/N0GvZhcQ1OE2mYLIUwESCgh0TQohVhdFVoMwYhRBjBxY/SGIIBAnpMEzbIbkN5jrgKqQsphch&#10;gzZJsDAGEVECGCXIu4wEWiQFRjQitQhbe2XLCBB6jKClEcKG7lQMYlQGNpY1sXkDa6kZsKYg7f64&#10;BpL/dAXyeoWeob24XO7BEoEfF6BcgC0TcDl3fr7cAK/8c7CzzhcxLNR7ZTIvH4Yo6CmY17ZRmJv7&#10;QSjKaRCKrIy4ccjLbhLGy38fJglP/p7hmKT5vGmHZiHq+PsQI9B7mD1DKq9xI+3sDc2Pz4z1gjhk&#10;VisA8PWsAR+gY6Tx0qD3FYCmCQBz4JLK83Re+vp9rz29l073AUAHqoP9ffb/An3959JKw0Hu1/7a&#10;7bfT28z399ShrxjZAnvfnk0AnxjqAPvr7DZTAthfZ7Tq83+e3qzrqAhY7fpUTfhb9hdpx6NVmaIi&#10;SOA/B9MxgiVGCH79ep8HDEvD693zLH1ITMDqCMwloKioSCuxgUIjgTdSCBivX+j1M1yE6mnhmcjh&#10;aeVUKYJxchEmhMfrxhsZPFo1LjwQGZAtsPoBqQKyA6QIKSV2Ozu7q9USXJRbgGtwMV/glzJwuyCC&#10;uCBSOCMygCiwk1M6mJ2dHuMGEAH21bi2yYoKaBs+H6ldXuZxBIKHxAliVoEYAW5AXbzgU7kG2EGB&#10;31KIQ3LlFhAobJ7ECKJLwErJMcFDKy8W+GkwqunV3FyDml6UFtMHEA8kKW/TIKzs0MQKhdj5aQ5i&#10;DoADf5nUAvMLiAnYjACpgWVyC5g4RBuxgzu6A40k+xuGRQI+KmEJJKH3IQGrBtRqg0JlpBUpBqKI&#10;aHZuk8Dhn9NkU3I+TEqDOdqLY9Cb2HhtSog5XGNqdgM7QGRkC+YMyDXQLk8MAJcA0FtpMLs+LoPI&#10;g9OCCQhmAfY3+gOMa13NPuB2mc+13ZOP73572pD+rADOr/112nzXdnCmX6fB66BN2/veZwXI73uf&#10;+6x8twOe5/w6bfF+HeCdAAD972e22zO/ndG1dveMCfR/6H0ngDoiYBUJaDXT9T/ntpkycPtL6uAv&#10;KYs/jm8yIkANYL8dhQxiqTGpQ08fvhYJkDV4k2QNYgpxvoig1NKHxAUsdSgjUwARvN41N7zdI1dB&#10;9mqnXm8vDC+lFiguerllphTBVBHB1PB045TwqGJieLRuosUJsEdrIIJRljGg3Zj04EW5Aadndwnn&#10;cQUKe4RrundTLsN1EQQqgalEV7HCXuGyFIPHDC5KNbhdKuhlK4RgpccihEgEHa3ZCCN24KvHEZwc&#10;2Pk9u2C1BMNzwxfMLBQZfCoXwIKF2vlZrcBIRIDtHZAtAohxAUjACKB3cyOBrX1yRAR0I1I12CIx&#10;ioeiS7C6YywDZpbAsvaNwqIOjcMCgbycjsFOekbAXy0SsANROpJCbGr9AmVkDWSLcA30PPGBpVoB&#10;P0qBTIJNEhLYSwRgSogJGNJliBUYCcgVEMCLcvRebjPdbxYKGCvWirSiyKOVSCOnUZiT0zDk5Ta0&#10;M/D7mGsQg3m4AUTxqRTs3qyxKQJrL9bun0XVnu/0vmIOfN/1bZcXmAG/EwDg9YDf+4CeJoA0yN3q&#10;P+vjv3jtIHVQ83wa4FynrT6Q6993Mkjbu8/V7fpGAskzEfjs+igFkYGATNaA+1hUDdxzJfCuGogW&#10;SSAN/kgGIgWpA+zPE9VGAqgCrnEPyB5ACN/JPSBWQJkxk4ogAlMDHy2OVYW7Si1AiFktwU6pACsz&#10;ljKgujB5/Vr2hqAh5cYiAfoMnso1gAyswnADboGUQMUEkcH48BTXQarg4crRRgRWbrxkaLi5aFC4&#10;XRbjAxQLoQ64vjq3jwHf1QDA92uMICL3sAuzuppCODc9diQSOzgxqbOBHMB7KpHrjEqYKAKQy0DB&#10;0Zdj360xoMDoo0HZFjuIxUQxHoA7gCLYT2tyQgJmUgV7B+Sa7ZHhHmxhdmEfyo4ZZhoN16CqBylD&#10;+fwCMtJ8VsusMF9AJvC3uj0BwWZ2ViGThlaRUtR78/XcvDYfmApYRtNRlxZ2klE548cIHAr4S/V9&#10;DC4pkxrAVWCykE0NThRAzBTonnz/EoGd3gKai5guFN9rLPDTR9A4FAJ+uQljmn8Q+lpAMCu0byBj&#10;txfQqeKz/oGEGGzHd3lfnwAAPFI9QwBJx54bYE2D3oGOj2/+PqBmTUBuYE8sDXzIg+9+87lUB3Yo&#10;Dv3kOUD50/FoaaDG+3U7v18DVicJQJkGONcu8f1z6fv+rL/mmvW30w7wuhiBm7sCpg4E6N8F9D9Q&#10;B3oWIvjr3Ha9FhHovbQScOAb+FnP1GqVEkhcg791bcFD4gSkGUUGcTaB/r8woMSKizjrIJYav9hb&#10;ZunDl3spM55vAcKXshdWahxdhFda31jQcG54s1OKYJfIYEdh+GaX3ILtUgsiANyBhwL8ow0TzR14&#10;gokISB3eXzVaboFcgndmDrAm9QIlMVCIK0BfwXm5BudmkC7sKrATE+gq62KgPzcDd6CLBQ6JGZyF&#10;AKZ31do1k04kVnB0fLtwfEL7cELq4BixhEkihAlt5Q5ACu2MKCCAL3EX5B5YkJBCIQE9kkAsJvK4&#10;wGcj2sjamWuwu0+zsAcT4M1NkCrAPdghNbBDBGD1BSIE+g+oH6C3YGnnD+WHZ9mJRGvlAnA0Gd2D&#10;y9o3lDU24OMG8P5SuQd2DLqAT7CQAOEqgd3KjQV8G0GmzywTOSwVGeAGlEkReNAQN4AAoKUGBe4i&#10;gZsagJhC1H1cBSOAuJqbIJUwRSphVIsPQx/t+p0F/HZa7Qw9AZ+gHwTwTlQ/DXq/D+h9x0+D3i0D&#10;dlnmtcD8Pn/f/XyeyRABz+pz3wB8/eyXn60LrwR8ugWpL/juCOQAQGMsAHOApsHLyvf5aywNUAcs&#10;axq89YGM+Wcd0Glw+7U/yzXP+/v2GhkvYJs6kKEi/jy/Pdn937WoEAR8iCDlEtS5B7gKCTFIGXic&#10;4M/jVeF3XIND68J3B+UafEz6UK6B7O1Hy/RaymDvYrkDcgtoSd5eHF7hHuzBSkUGJSIFuQCJK/B2&#10;t0hgW4HZq2354RVBxOpp4bFcgacbpoQnUgP31wr8q8dIFYwNDyggogW5fKSIYLhUQGw9vr5gSJxD&#10;qJ3/lEB/VoCn0zA2F3UPZ5MUIUFDyxbM7KxrCCHK/7PEB/KkBggiarVnRRJn8uoqDWlRPjZJCmBC&#10;XZFRNJEAbsAoGo4YYEq1YMwMxDhAkkq02ECMEURSSIaWkinonyMikDLQurd/VAh7EkKwWgKRQk2P&#10;pjZ5yLMHtB/HEuImtqv7+QTWLIQJ9JidTiQjhWjnIHRk19faIQ4esWYiGUCmF4CdvVBSnmuAzUlB&#10;xXIJOO7cjZFlc2RWNETZsCzOGyRN2DAMbfpBzA4I7Pj6+P5E/Q34Dni3NAE4KZhJirvUd0sD381I&#10;IgF+fQIw8Msc9A5YyILPMR/AgW+twp+t18+laOhdqe+fS4M9/Z4D2N/DHKzpZx28/838M+l7TgAO&#10;dL/nzzngPWiI/W4Ajy7Au24AJoAL6PVdAsDvMQIjAq6lBCCBv/WdkABZg9++2igSqDT3ALeANuQ3&#10;+5dZrwEDTOk3ePNRubkGpgosjTg/vNizILwyIpgfvpGhBt5KCRAoJHVozUZkEKqoJmRM2YRwm51f&#10;8p9mI6sdEBE8kAq4u0quQFJIdAtFUDbUxpTRYwARUDR0mWnGjCgnS+ABQVMGIgUB/9TUjmZnpnUy&#10;UsAVIC4Q1QLKIWYYLsyixgCi6BJOSAUcn4R7gOSnjyAnxgBGkgnwbEBMFcaqwlg/8IlI4BOLCbS0&#10;15x+BFkcGNbWiIDy4miRHIgdWL/BoFZhN/UDuATECfpmm0vApCKLDcglWCtVsK7LhzadmOlD2Pou&#10;zUKFdn6bXyjgWyGRXlu1ITUCchksTSjgU2XIbu+7OaPDKBv24iCagiLQ9X7yrFUMusmdoPx4lt6f&#10;bh2Dje2sPRsyKvB3xsd3sLuvz+pkkAa97/yA2IGdVgPpa38m/XzazBUQ0H2392ui/TzPz+P3oHPw&#10;xYG14dWnTgAbjFj8eQevg9uvIQMHOObgxPw5Jx4nD3/ege4gft99B3z6GdYMIQjYHiA00AvEv0gF&#10;APh0RsBcgQs7oivwznuJCkgIIA3+f6UcnBRYcQcwUohWVXiMUuOq8AtzDQ9vsMajb4kNSAW4vd0v&#10;NbCvXEQQqwvfiBBe7Zwf3ooIvpG92U0tQZENLH1UNd3iAI+qptoQkgcbp4b76yeFWwL7Q63EBIgH&#10;YA/XjYuqQC7Bg6Si8Fa5SGBxnENgE4ksRjDYJhBhtB0znBQSSPcRnMEFAOgyiokgAdbLIg6IwOMH&#10;rLgQvB9nFRAPoNAougBkCtL9BH5+gacFUQHuBmDcB+x1r7H4eas8lEo4IDfBYwZ7+lNqLPeACkOt&#10;qIJaEUJtX9qUiRnEMmOajipFBEwoQgWgDspaZ4WFuXIb2jWyfgNcBEjADiyV9LdWYkyARw3E+gFS&#10;hnE+AL69kYPe92IhaxrCLWDnlxIo1GuqBOkXmNjywzCMOn/5/hkf3wmgPuDTJOBgZuU1134fA7Ru&#10;fs/vm8TXTm/vJy4BwEs/wz0HJGrirfz9l5+tjTu/VADA9zgDzwFg/wzg5HMR2PE9fwZgsgJOVp7D&#10;/Hdw4LsB3t9T4E6bk8D7gO/P+LUTAUFAVrIA2F9nBXatf3JfoIYYWHEP3lUCiZ1JzF7XEQP2j4gA&#10;V8DjAVZDcKLa1IDbPyiDY5VSBhvCj5+viRWGxAcyKcPF4e2+JQJ+mWxReLNX4N+3IHD0OUHB51uL&#10;4uTiTbNEADPCg/UiAWoE1k8x8OMOPGEqUeVkiw1AAE4G91aPDndWjgx3V9JjMCLcXBr7CaynADJg&#10;HkEyxRgSYAgJw0dOC8zHJre3kmIMF4EiIioLiRF4wBDw12UQPI6gdUaPJGjYyWoM4iBT5g7EwiCU&#10;AC5BTBnGdCJZAssUJAFDzLMHXljkz/i9TykuIp6QFBRZ9sDKjakpECkMIE5AK3J22CJlQPchrca4&#10;BxVSASs7Ng6cRxjnDsTaAUjAsgAdyBTE2YPx5CKI4UMrIiIlaOlC7faYFQ1BArISov0WFGQVISR9&#10;AwUig5m6N1UqILPjO/h9deBnDPCnpL4N4NTquzAg9XuM6XJSSKsAN5f6fI73Ms8kuz/vYVzznpGP&#10;fg4/y0kDAKcNQEbQ112nze/7804K3PtvwGX1zwNcv8b4LM9wXf+z9V8b8FkTA/BOArzv5IABflcA&#10;2P8igZR5XADwOxFQbWj1BAno/01iA4D/X62YEwExApqOMgVFUgA2lAQXYN+i8GQH5cSl4enWkvB8&#10;m0wEYLZlTnjOWQZVMwV04gDTdD09PNuUZ+rgFe3Im2caGZgqkD2ooIiIOQSylXINVtBkJFJYynzC&#10;2HnIuPLLJQPDpWKIIA4hYaQ5hUTECTjSDGK4VNTbqgx9aCnuAilGLz2+zOEnVB/qc9hZ4gdyDRhc&#10;wmyCOMewQzgygUKitmbUFcRgIeXFNCO1jSlEA3eOrZY9SLUm+7WZCMDqDEwpxC5EiCBanE8AAVgD&#10;Uj+mHreKmQOtm5KRZRtxDzo3MVdhZYfGIgV6CSCH5jJOMfrQyokJCi5GEcioF7BCIYKC7SgOahrK&#10;2jYPZW2aSymQMeAe5MCho7HCENfA0nkAFHB9qzVNBGng814a7L77pu8BSozBnO98VuAF8L67p6W+&#10;A7/+js8KqFwpWMAwAT3GM/Wfd1A7sPm8v+9g/G+rX9c3f8/NQc97XLu973leO6i5BvQOeL/mfX8m&#10;fU1mwOV/2pwQ0td/n5P8l6UJ4Q9IQGbughTBX2QMCA4mZteeRaDKkCYkug+thmBFuFE5O2zTLnmt&#10;Qj7+dpqMmFdIj8E8azR6sytmDl6TQtxSGJ6KCJ7V5tv8AUaTvd5aaJOJqCB8LnvGnAJOPBJJPJZi&#10;oNno/mq5CXIVMm3HS4aFqxx3Nn9wuFw6yM424PwCSotj4HCoTSriEFSOOqO+gHQiFYc3FwwMXnp8&#10;bZ7uW9GRiIK2ZBEDBEFFIi4FRHAadwK3YmrHcHpax1hTMIlMQdukQzEGDCkxpv/gc3MR2hjIDyZE&#10;4AQQW5aTtCKuQKqmAPMmpDiTgIElIoLEmHLsU4ywWkaWSxVU0XXYLboFqwV+qgetsYj0oHZ9Tj1i&#10;FoG5BOYWRBeA+gDcBRtaSvaAa7IHMu81YES5dnx2+GiM33pNOk3XbwVo22ltBcACMyAH2Fod8BCC&#10;7/Lx/bi+FXlYeS9gB9i2JiBPAdjlP2RgZb8CadriBJ8IcjfA7EB3YDvIHYj+Ptes9QGZvq4PWL/P&#10;6t9n90/JZeA6+UzmfvI8TT80BwFe/6x/PwbYf9P9NAGgBLA/2PG5l1rrlAEAryMCB/z7jPcJJLp5&#10;4DATPKSKEAP0BvwaA/7fp6rDX3IRUAN/n6K4qDr8dlT/L5P4wFNOQt7KrIHS8GzbfLOnW0rC41rO&#10;MCiKLcdbmTswJ7zYPscajJ5bb0GBTSZifSlCeM6sQrkMz6pnhocVchUoKV43MZlMNE5uQXIA6tKR&#10;suHh+uKh4eZikYLsqoxzEC/N5yDUQUYOF+QiXGEoicjiunUgMsSUmQS9RQK9rSnp8txedTanV7gi&#10;i24BGQOChjHlaL0JMgaZHmdKkQjAUoVyBcwdANxyDxhCQmmxuwJ2be8Bft5vI3KAAFqFjwH+wOyw&#10;u1/zsKtvM8sQEBeg+xCjNXln3+aWNci8xi3oHVOIZA3sTAJrPvowrO7QKKzhYJKucgu6xjTh8qSE&#10;2FwDAd1mEbRvbCRBetHSiKYcRALtSSE2Bfjs8nXGwE168b0nv87i7u1KAABj6euM6VkAaoQgA+i+&#10;Ouj92kDvvn9yzfsG+gTgbg50LEMM9d53e9897B0gv8fSQP1f7+sewPfPO7DTAPef4a+dBOxaK+Y7&#10;fn2rTwrp5yL468BNTwFrmgjS1+z86WsMN+BPnpH9hZkikCsgRfBPUkvgqsBdBNwF0of/av1HZPDr&#10;F2vDt/uXhUe1peH00ilh27ge4WD+yHB68dRwp1LAl1tANeGbPSgC2pBjWfFbAoaoA0hA92hBZgYB&#10;LgPtx89qZslNmBEeJ0NL73Ps2bpJdhAqI82vLx8TLi8eEb5eNCyckTtwft4QEcCwcK1sZLi6aES4&#10;USZbFBXB9YXMMOwfrjLMVCRwY0FUBFQYXp0XFcE1EQLEAAnEoqIYMLS0InGF6TQodcvUE1BAhEvA&#10;lOPYd4AaiO4AcQOMRiValdn9KTN2YjgwlJoC0oICeJ+mYa/ADREQD6CSELDHtuTYvLRvEGXGkQQY&#10;abarf64pA29PjgHEOLaMMWVkDyg3julDzieQShAhAPrYdoxRfVj32oAP2LH61271ge8GyJ0I3iEF&#10;lAC7fwL2tEJIA9/IIZH/gN7XNDE4wB3k6ddpc2A74NOWBv07QH6P8QzPpl+78Tq9m6fvp59nBei+&#10;+j0HcdrY1f36/wX89I7//9ecANy495fWv0Qmnh1IG/cghUgMqAStp0gf1ob/e17feaIi/N+va7XW&#10;htefVIbN4weGikFdwqVVnGkoNbB9YXi6bUF4uLlEBFEiNVASXu5YEF7vWhBeyUWADJhJwOEmnG3w&#10;tDZRCyIF5hJwzZjzTDBx43Q7EfnairHhavnocHnJyHCxTGqgfIydinx/1YRwV+8RO6DxCNeBo9Gu&#10;SS1cFgFcWShFUDZYxCBFUDYw3CzTqnuQAHEBwI/FysKYQWD3j6nFrjajgF6D01ICZ6Z2slqDU0wz&#10;NpcgxgisgGiMCED2pYwTjw/J4sGppAdzzDjjIFp0AQA+cQCuvdaALIOnEXEZootA+TFEASFgSemx&#10;kQBjy8kaNA0bu35ovQcUG9F5GAeVSilIJazqSJ0BSqBx9PGJnJM/5xpLXwNm9/uxmGePs/idADBI&#10;wHd/X+tf+3OA2++5vQN+GeCvbwA8Dej6wE+/l37t12lwOhj9On3PgZ++xwow6en/GdPrdwjipF7L&#10;bI5gksojpecFPKTzYtcf3xOvASDPMUgk/bybpwQtHZi8x2u/l342bf5z/Gdgfg3w09ceEDQ1kFxn&#10;wJ6QgBtE8efpTbJqPSvT+jupRKmB32X/6hnKjL//dG14sXuxHYN+Y0N+uLF+VniyVQpgN6PK6DdY&#10;HAeUbC8VURSFB5sL40EnchkeyVV4DPAZRpL0IDzaPFskEY9G57SjW2smhhuMJ1sbD0O9t3qCCGC0&#10;zSuktuAOg0x1fWulXIblI8N1XIYlnH400ICPXV/YP1ybT21B71huTL9BEjCMKcMetvt7GpG6gnPT&#10;O5mdpc5ARGANSJPj2Qbeb+CjzCEAgE/2INYSJPUABvrkmLPEOOfAzjvQ+9FoWc4283tWfCQyQBFQ&#10;mrx3AK5BNEsnYokiqJWLUNurhRUZMbdwY1cfVdYsVHSRmyAiyNTqO+DToAe09a95lmtA7Gsa+P/t&#10;vhuv08BP7/gm82UAuT7Y0yB3QLv5vfeBv745mH0nTt/DHOT1gW+DPRJLv+87uwP/51MAVmsCZge0&#10;+dzvAaK9lwA7DW4HMffSr9Pm99Pvc22BveRn+M9JX6d3f88GpM1jAlgd8HEJasL/yCX4H7kN/57Z&#10;IfdAz5wXUVwQGZxdr+c3hn9Oyc7EdmTrOTiywVqRCRpSP/Bs5yJTAg9ECs93LBTQi83iuQbzjATu&#10;1xSEO1UCOoeaaNdHGTzioJPa/OSgE6kAkcATvfeEQ04qp2dGlt1fNyHcZE7hmgl2OOq9teNtPoE1&#10;H62NzUdMKMJuLWE4iXZ/zjlITjdyEiA4eLmI5qNoHHTicQGPCUAMEMLZPLkIM3qYW0Bm4LDcAI5A&#10;94nF3k4McP1483jQaXzN+HI/wyDWEOg6UQi4CwQRAT4kwc7vu75nDXAJUABxjFm2xQuoK6AjkYAh&#10;cw2tNVnuQQ3KQESQ8fHTPj2vkft+yEa8V7e7Y77jO7DfAbieTUf+/fq9Pr/v8mkySNyAtKVBz+r3&#10;+R5WB3r6GczvsXK/PqC5j/l91v+X+Wcx/9x/M0ghLflduteX8ZjLfA/o+X1/Fh8f0KYtrRwwv4YA&#10;rHswAbe/j70Leuxd0NevE6irJIzBwX/0mX90/1+7R4BQ11ZLEAnif+SSEB/49+xmM0jgH6kC4gQE&#10;DhlW8gMKc+9SOwL9ASSwWbu7XAFOO4IAHsk1uFczJ9yuyg+3N8yUzQj3qzjzEBKQC2AkgItQEB7r&#10;mvWJSOHx5pnhac1MOx2ZmQQQAhmF53rNsJKXIolnG6da78Ejio3WyFVYMcIqDu9SYyB3APD7cWdY&#10;HF4qZcD0YpGBtSWnUohfU1lImjE/qgIyBXbS0eQuljKkduAw3YXjGEnWwU5D/oyegpEiAge6SIGT&#10;jlADEICdcKT7Jvd1n9HmTC3mmDNqA3YCdF3vZVTZkNZhn9a9RgpMKMoO+2g8Im3YJ/Yc7LDgoT4n&#10;UojZg+yQ5afouC/voH/x6To7YYeVEtpIAHXmQIcAXAU4cMnp1we/++wZwCeWAXt6109AjTmAMQc0&#10;n+N73xySK6KfhXHPQQwo+SzXadBjDm4H7/vuuTlgM2tifq+++Tgv/x0y9/U8kXoHeBr4aR+fe7x2&#10;8PsarQ6sDvL0Dp4GN+riN4HPCEAKAIvPvWsW5U8sA3KB1++lpb7Jf8Cvn2UlwwL132cFZAKC5/Se&#10;zFSCfs+/9cy/50UA+sy/+t7/o/uYBwv/tl6DSrO/5Rr9iKL8ZEV4mZDBw63zwv3NxeFWVUG4tXF2&#10;YrPC7UpsptTAzHBXdp8YAICXO/Bsu8hjO52IJeG1NR8VmXHQCf0Hb6wtOT+8gBiqSCtOtYlFjzZO&#10;Co/WSxEwm0CK4NFqjj6LQ0zt/MOlnJhMsHBguEoLMnMKLI3YJ1wskksA+I0AcA1iA5JnCE5N7SAV&#10;IFdgaidrMPL6gcPjO8gNwBWIfQWQAGYnFgnsH+ESAPrhUgda7RSjIbl2riHVgRQFAfTd7PiDKSMm&#10;VRgPPNk7UEpApECqEILA+IyNM+/TLGwTCewQOWTd27ciYE8PyC8TyF8eXBueH1wdnn6yUvfWhCef&#10;rA7PAT8AE+DflfuAPxrvxXus3IuNN998uT58e5h78X2Gd5K24/V3RzaG748K8IAeIgDsAj/X9UGP&#10;AVLuG1nou17R0MPuoZXv9mdI/3FiL+f3A0C/z7WB8piALbPUm4GVe/FnfM/PsO+IufoMePUHje/+&#10;c/LaAc2BoL/Tsqs/4AhGEYNAFqW+ntM9Vlp64/t1O7O/fge09hqCwK1gMlDdju5mBJAoAPsOAczl&#10;vZle/4b85+cImObD877d16rrNPDfvX7X0s94LMDjAEwcMlIQ6CMBxDjBP4D+/I7wPxdkusb+hRj0&#10;DL0G/5wR+E9Xm/15MroEfxzfGP44URVnGB6usDbk+9r5b26YLbAXhlsbCsK1ihnhxoZZ4cq66Vrz&#10;ws1KKQH5//c56xAFsE1Ap/twNxanFr0SCcRswpzwQkTwTETAePNn+gw1Bk8pOpISiJWHU8LjDROt&#10;4vDBmrFGBJQfWwnyqjFyE0YGzjm4sWhwzBxwAlIpJyD3kwoQCVitgNwBuhJl52fF/gKyBFYzQElx&#10;XtdwbGrHcGRiW+syNEVgqkBqYHS78Kmk/cGRnHcoJZC6/mS4VMFwXdN4ZGoBpYAikDKAMCAAQC9D&#10;FdgUIu3ylA1vIz2ond9ajg342eH/A+wdtLGc9JfxAAAAAElFTkSuQmCCUEsDBAoAAAAAAAAAIQBq&#10;uAP5zvEBAM7xAQAUAAAAZHJzL21lZGlhL2ltYWdlNS5wbmeJUE5HDQoaCgAAAA1JSERSAAAA/gAA&#10;AOgIBgAAAbgeaUEAAAABc1JHQgCuzhzpAAAABGdBTUEAALGPC/xhBQAAAAlwSFlzAAAh1QAAIdUB&#10;BJy0nQAA/6VJREFUeF6MvXV/VcnWNco5jSch7u7u7gR3JzhEILg7NO7WtLvg7h5IcLrPc7/UuGPM&#10;tStseM773vtH/ZZsWatqTK2aNWe/JydW4fHxldDx2ak1eH5mHXrObsDr77ZYe/nNJvR+vRFvvt+M&#10;N99twrsftuD9j1vx4adt1v7+ebtd66hrff7y6/V4enQ5nh9ejPcnFuHFl9Pw44JqzK2KQ3ZsIOaW&#10;JmDXuBz8sbAK9gJPT6621n16rTW9wKtv+cDvt/C4iS+xwV5AD3qrF+CD1D74Hu5eQC/Y+9UGdJ9Y&#10;gZ5j7Xh7dKE9/PaaEVjVlIDk0IGIDxmEgpggjM8Nw+mpBeinXuuhL75ab00PV6/ffLsF777f1jcS&#10;b79jr3/c0dd7exm+1N8/7fR6zu+++noTH74Uvcfa8O7oPDzZPhHXVjXjp3kVGJMdjsSQwcgIG4zI&#10;wC9QljQMZ2eWeC+gYXcP13Bb7/kCeqge7q71ENdj12v38Jdn2YETXXhlw74QL/dOw7mOWuwcn4kd&#10;o3OwqDweqRyBtNAhiAoYgIaUQPw8r/LjC2jo9PCXbK/5MPXm7Q96gc18AdIAj+++V+/1ULYfPfz1&#10;Ynp497EOvDy2GH/z4e8OzcT9dS04PjUf7Y2J6KhJxoqaJJTGByA3MhDxQQMxIy8Mfy2uRT8b/jPr&#10;vRc4ywext/Zw9l490wNsNPjwdz/woT/t8NrPO3l/q/3uxYnleHeiHR+Oz8PfB2ege/sYXOqsxa8c&#10;+k0jM7ChORXNaUGYlheJqQVRiAkcgFRCcb2jGv2e++H/itirt69JTNZjEpyITu2db8gNc9KCXqrn&#10;DAn2xDIOeRv+Pj4Xb/dPxeMto3BpWQNur2rCHxzin+ZU4Oi0IpSlhiE9fDD2jEhDe2U8ZhTHYHZB&#10;HPq9OE22842Aev76m4/42wv4iE+j4V7gDUfjBbmm51gn3h5fhPdHZ+P13il4tHEUri5twKNNYwnB&#10;KKxvScSMonDc7GrBAtJA2rBB2DIiA6NSA3FoVCYm50T4vYCIz+8F1N7/QDZjM+rXkdiL8p+fWoXu&#10;I0vw+th8fDg2B727x+Hh5rG4uaYFjza04M66EbhKCH6ZW43K+BDc6hyB+ytakBHRH3F8ifhhA5AR&#10;PAjl8YPQr+ertey99xJ6uP8LqNdqjh70Wc/pNXhzqguvj87F632z8GbfVNzfOBq3143DffL7rRW1&#10;ONmSjCtdNbi4qJ7UHor6tGG4sbIZmZGD+XDKgmH9kUqWzIwY4o2A2ksSoHu4ju6hauq97j0/tRrv&#10;znTh71PteLN/Oi501eP3xTW4vboFDzaOxS+UbNeW1uOXWSX4dUEt7qxpwpyqGBTFBeBCRxXqUkPQ&#10;kBaO8thh+G5JPaYXJPu4wE8AGctJ7LLpJfTwF6SPX9aMxpvTnfjnzBI+fCpebB+L+eVRqEkO5rCP&#10;xp8LKzEylw/IiER5XDBK+NDrXZW4t6YBscH/QkHUQPy5qBo3VtQjPyaUEFXizvJ6QuAjQI2Aei+h&#10;I+GjnuueWPTZseV4eaQDH06R4A7Pwt31o3B9VQvOzq5GbXIkfl5QhfOLqjClIAyp4RK3HOqQgVhQ&#10;m43zXaPw19ImjM+J4cuMwEPSya01w/lyVZSUE8SGhIAP0cNeCQI+3F6E592n+fCjy0jpS/D+2Fy8&#10;Et7rxlCMDsG1ruG4t3YkGjgCp2expyvr8NPcclRED8Kiiiz8uaASVRGDcIPs+JAccXNFHe6s5m82&#10;jDJuucdRe7xrxn+nATXde3y4E2+oVN4fm4dXX04ldbdg+5hsFEUGoy5L1N2IfROz2Jt6FEUMJQE2&#10;4v7aZkwpCsPOcRmkh2rcXz8CTzaP40PH4PGGMXi6eSQekEt6DszHjS1+L+BY8PU3W0ls6vlSvDy8&#10;0KTbyz2TrSe3VzXij8V1pOooNCVHID92CG6ubibmQcgIHYqLC4nx8iZKvxQUxA7mkDfj3rqReLxp&#10;NB6sH40XO0biyc7J6D20kKq6Ha++2ujRwJ0DHSYH9AJPTq7F0yNL8eLwArw+OAs9uyfhMnt4e80Y&#10;9mYUHm6dhAUV8RhDaq5MGIY7xPKHtjpkhQw1OZ8ZFoDm9AjMq0hFfnSowXSDxPZ81xj07JmOV0cW&#10;U4B14R0J/h1Vfb/npzz9b0N+jHbB0U68OMg3ZK+7SenXljeiOnkwtk/OxxP25PZaEuDyBvzUWoam&#10;9ABUJgXi9vIKpAQPRE1qKFqrknC0tRIHJhTg4IwyjtxwDv9IdH85Hd37COXJVXjPh7+nuP+byo7a&#10;UJbQOjw6tgIPDyyxLz3jMD3dPMIk221SbCFZalR6LPEdjofrRxLrelyiIkkL+RcmZkfjcls5VlUl&#10;YEZpMs61N5hAesLv3aF8eLplHHr2t+I5O9VDy+s9dczbbzbiA40dNVpEa3D/0HJ0H1qCpwfm4fnu&#10;CdbTS11NuEvq/WVhHSICByIpaAhxpJjtasCdpRV8kRF40NXIngdgRi5ZbF09JqRHYWpWJO7ywbco&#10;hO7xhUVsL4+24yUV1weyuIbdPVw2Rb/ru+bhzvaZ6NbDSekPN4zEhc56SrYxuEW2ucqHpEcOQAnx&#10;Hp4ejGsrh3PI6/FoTSOebGxEYUQQllYn4CaH+vKyWlxqr6GcGI7n2yfj5UESMBXWO5p0f5O91TQC&#10;ahp+6ZV+93bNwuM9c/Bk2zg82DQKf5K1JGRukLpvraVy2UoRO7+WRmUNvplbjzE58XwYX1DsxRE5&#10;TFVbEBGMP9qb8IiUfpeU/3zXFLw8tAA9h6mm+VD19h8ZMHyojtZ7voRBcItU/WT7eNxaVUepNRx3&#10;N47jCzTh1rpmvsRw8n4TxWcj7vH89opqZIUF0ZgIxNet5SZYHlD13uFDuzc34z5Hr5v000O8Bel/&#10;OMT/UHW7B7uH61pHe4GHm8bg+sp6nO9oxJ3143CbEkrEJ76/vrIRFxaV4x4ffGNZDW5R2lXGhiE/&#10;IhRtFem4sWYUXmwlsa1qoGQbgcdbJ6CXbPb0YAfef70BH0jpbrj/Q1Uu/G3oSYTeSxCCS+TxCx0N&#10;9tDrHPartGJv8t5V4nyTPb/aWWU9vbOc+C4qJrE10dis4QvW466+y4c/5Et3k8d7aRP2UG/oj99/&#10;s44PJ8Gx1/64u/P3PoLs9xuVyDXqahHXreV1aC2jLieV3+T5pSXlZMMWWjm1pGzSBlWtWPHxOq9d&#10;bKtGNwVVLwn4xdHFeEvj1us1/QOy9xs6KLKaNdQafj1Y3KAReEetay9wZQV7zaHWC1xcVoGJWQnY&#10;OTYXF9qrTPRKzmsEbqu35H+J12dUJpID9wnf8/1z8eIQrWH2+m/Zjmw2At+u72M5R4A610u4+zrv&#10;9+eiCrNghfnljnLEDhuM4YkRuLbM01531o7APQqV+5TpdyhWZXKdW0wCpFju3jfH3K9/KNk8IvP8&#10;Bf25w1sP0bV7Ad03CHwv0u9CZzUucojPs0d/zitGAR2H1uIEXKRToV7fkZlFaSicJSP+aqMQ2joe&#10;3Xtb8WT/Arw7SwHDP/4Ph1ov8ZZ/+obttQ2xiM0bEbW/+b0PeiG9AL8jKPpJBDv3zDmmMkrUnGNq&#10;Bgp7ZsMrT8gNNc9lKbtzNfmHL87w/+io9FIWvDk8h6M1BjvG5aEmIxw1tBHXNmXgmzmlOM+R7HNO&#10;9RKmlHw+gueS0VMyM43D5RteO/JB/k0P1mfq9QsS2XP6h6/IEa8OUJvumoBvW0sxMmsY4oKH0EEd&#10;jKrEYVjbmIyLiys+Oqfu4To6o0Q2oR7ufAPZh/6911EjoIfre3JUnh1tw/tTS/BqP003Wj9/tVVh&#10;16hsJNMCTqBJnkjvOJaas6M6iUqM7rl675xT8w3ZY2cV6yU0Ejrq4db4MD1UL/DPL3LTdtr3X9Bi&#10;7tHDT9J8OzKHUnEMTs8uwoaWTGxryUYDLeJE+gJpdMmiggZgz+hcXGyna/a5VdzLoxxSzQ285cN1&#10;/pr35ai+J5GZU2rOqV6Iw86HP/fNB7w7uZiOylwb9j+WVGJNUwra6xKxuiEdY7JCkR0VgFT2vjwu&#10;ECfHZtF3GM4XEPY+o9T13o2AeqyjXuQ9HVM1PVhwqMmMe35iJY2MpeaS/320lQ8fZyz915IGnJxe&#10;gvXDk7GwIgETcqIwpziORKiRGIxjEwpxZnKmRwM9bgRkF1qvPedUPZR/4AjP+YbOS5K0e3m8jXbj&#10;QjPXn+8YR5aVeB5BqVmLb6cX44fZZZhZHI3hGbHYRFpYUZOIhWVxSKaHVBQ1wOcb8uHON3QE6O8V&#10;qVmvRXjyF85spOnWhVfHOexH5+Hdgel4tpUPp/qWzLgmHUI7Ijvk3/h6VhXOzCpEeWoQKT8LU3Mj&#10;sbY6ETtGkC4Sgr0XsOH3meVu+A0C9txRv3que69oXDw/QUfl2CJ7uHr+eNNIqnBKTEpK6Y6fWkso&#10;thswpyIKM0tjKcBa8MO0SlrKYSTAgZS2A5AdMxjfzCiSVUwWJA24h7tRcL23I3HXPb1kz8mVeH2C&#10;JvWhWfhwkKKYwy59cms1xTUVldyt3xdU0xlpwcKaaOTTh/hjcT1G5QQjKXSQvUAK2XFkWjSOzKr1&#10;RsBmR3zzA/8NAl33cNh7SHAfvlqGD0fm4vFm2ouLqKKX0Rbgg8/Tkvqd3tB1quqzU/Nwnxr2x1kV&#10;xDkAeyeWYWVjEqZkx9AtH4Dz7XVIC/oCNzub+AIkQCcDJExEgJKANjNCAtSoPKa4vr2bhHamHf+c&#10;mI/Xe8bjPNmsODEYeycU4T5tgu2jszC7OBYj6JwmhQ7E9lG5uEtD58ryatQlhOPc0hqco0c8nkbr&#10;rOxYM3CebRn1v2mg96zHiuq1Xkpc0iv37BTtO7EZDdcbK5tI6WMwtSQSzWmhZqofGp+JYhquEzLj&#10;UEbiSqKnlEeDVaOTG9QftzZMozFDS5q2pFT6461j8GTHJL4A8ZfwMRb00YEcVA1593FJtw68PkJi&#10;OzoHL3ZOIBslY01LBtXzaGxuSUV9cpg5n9eW1uHr2cWopZD5ubUCEyj7H++eSUOGapxwPCaByj27&#10;S+36dOtoPNs1Hc+prPpGQPg7Guj9mi7a8eW0cvjwY5p2m41nIrbl7E1sIH3DSKwenoIrFKUbRqXh&#10;17lFeEB7Ubz/PYVPUXwArnVWGEx66JPNYz2Xni/5YjuNmC/lBizAs8PLPN/QQaAX6KXD+OT4KvTy&#10;4W+PLcBb+odPaTXfoIt2l0ZJWeJQ5McMRUNSOD2kJlykqdZZn0f3bRhutNfjt9nlaM4MJ23kmP0g&#10;m+IhldJNYv6YZv9LWlA9Bxeg++hyvPtuvY8L9AKGt/zDlSbXe9jrV/um4SHd6Wur6ZjSP7hPfr5F&#10;My2fwzwrLw5/LKzBAzoouTTTM8KHICdyMCoISWFUEIr4nW8W1LLH49C9bay55710VHqPtKGX/mGf&#10;TejYUE7qI3rFPcfaaGq14hWd04dbxhieTdnhnknG3oqI/lpciePjCzAuNQq/L6zCgoJoZPAldk8t&#10;xO6JhdjQmE5Wq8YCvuTjTSPoJU3Ciz2teHGkHa+peWUNyYpSM234lC75g0PL6Ewswgs6kr27x3O4&#10;R5jd/9WkYozPTsG2MQV4wJe4u6qWQ9+AZ/SKFlemo4Pe8E+tBShhr7PoId1d3WR+4w160C92jyPt&#10;TMJLuvpPD1Bykracrdj3Ao+J97397DUdiu69JA665Odp990iZT8g4YygDNcs948UOnfX0kYksT3g&#10;Q+7TYF3VnGEP/Yvm+l9L6tBIc+viEtqMlIKP6eo92ToRr44sIj0tpYtGwUaYnUGqh8t873dt8xQ8&#10;oyv1bM9sDhU9I/ZcJrqcTXk7eybmITJgEIojAzGnLIFOKZ0YCpWb9JKv0mSfTlm/hG65+P0CHy7T&#10;/f5qjtDOGXh7SpAu6zPZ5R27h/eNwM2t0/Fw11T2fALFai0t5Hq+hCYiWuwF7qwdjRWNKdjHF2kh&#10;LfxE8amH3aHWu7WyFo2UciWRYXRMR9FRKcejLaPRs3c2XfI2vKTolm/omewfHRRBoKNept9jPvwR&#10;CUUPv0Bf4OIyPkCTENRqUq23V9L1Wk/JRzYsjBiM0phALKvJoAyoM09Yn9/uasI1Yt69fTRpiGx2&#10;eAml5zI+xMPavYBrn9CADR0VylUS1k0O/316uxp+8a+c0ztkuztdNeYhTU4JQH74MIykcbF3TD4p&#10;fCy9Yo1WM6XbOHPJX55YhtcU32+/XuvzCT6+gB7cQ9tR9zxaIA1oVeMqZfstekDX2Zvrq3WUG9Zo&#10;ku56B3tKp/Xm0koqkAp6TPX4kxpPk9EP1hNvjtYjPrz3IF20o534hw99Tx5/c2a17yGfeka6tokK&#10;mfr8Xr+/KL0u0Xq5yge2F0UhLvDf1tsbXWQ3vphmxuSo6sG3uuqo81sIyXAem8zsfrZ7Kn3DBeg9&#10;vtR7OHslb+nRQWpOX8/1YHlGnlPqOa+eLCANiOiuc7iv8WGNMQORTg32y8IS8wMvUJZLedyhKy6q&#10;l7P6aONo8w9vcKSe0yXv4cOfHqSm/NHjb3NQaTXJS3bE5r0A7/OhegmNgvcifIHz7ZW4wt6pra/S&#10;SkYCdo3Ns4fZCGykpUMbXxNWUib3qOM1Qk93TqM2W4jHe+kZ86EiOD1MD3h5eo31zg29w19ND3Yv&#10;o9bvL/r45+mhyEE9PTkHuVGD0VaVTA4g5fMFNLd7i72VuXVTUzfkjqc7p+Lp/nmUnBxm38PlnOpF&#10;5Bu+/noDFY03IeFeQp/ZfBGxt9kyvuhbjpT5hv7NuWr+HpO/4+L5jMSTf6rrl/yjXj5QR+dDqjl/&#10;0Zqsab6Ac+f6/El37fu+87jctT7znkH/4zT915N0pMneryjgejUhQm0t5/f1gRl4so3OUEcjDtEc&#10;bKMz1JAWiNSwQYgJGYCMyEFopOE0qzgGy+uSsX98Nn5sLcP5RXSO1VHnobvO+69jqrlB0It4ZqPn&#10;Mromy02f6/wtR9xWd9kJeXA6qiP+zXXQv7nO63P93laBtRypidxjXXhxfBl9oHa8oTfwnh3v3T8T&#10;z8mAj7dNpKJuwXlKkwMT8jC5IJwdDkAcfeAEeoEpYfSJeUwOGYjU0CGoSBhKRy0ap6YV4hJ5zBwz&#10;NXXav7kB0PFze1lH2ctmM7PT+syjDq/ZAKgz7Kg665p/Z9VBuTjeOqxWpD0vVHaZrJMeIt5L9+cF&#10;rZNedfrEErw7Rnv8YCsV/GTcofg7T8XxzfwyeqCFOD65CLvoa80siUVRTIBNAiRqAOiPa5ksLKA/&#10;IthqU4JprWTgB1KA5v+MAhzyMg6deeScRWcmq8lLkcWqF3Vei6MCrWSaOe3zaPpcKp9T6Y7y76wZ&#10;4mIXCg663Pp9jwaf6rObZK6Jhpc0UP5zajH+oecrn//dAaJOu/AaldaZWQXYMjodXQ1J6KxNwYr6&#10;dGwenoO2yjjUp4SRCgbTLxhMv2Aw7cXByCQlaGJiSk4E9o3KxM/zKnB1aaNnjjkK6PG5Z4YCO68m&#10;X8HMdRsEoisyN1L35gy00K32Wo3f0dqzrr25BP/Oy7n1LXqz6VqDpd8o2kKIvyArygd5d4IK7dQS&#10;/H18Pv6hI/Tu4Ayb8Hi4sQVXqIt+pyH81cxS7B6Xi46aeCxtSKDbl4LOyiQsKo7H5JxwjGNHm9NC&#10;UBYXgLTwQQgP+AIRQwaiOGYITtOu+W1Bsa1p2GqNrdgQfeceqMPuaFJVnZd25Qs7ClCn1D6hCvEv&#10;2eJzkvdvuq/v6jcvxGrk8Rc0H14eV8c7DHF1/N3hmXjPjr/cPdFcCUn/S51UQXTCTWvQ/PxlfhW+&#10;psF+cFIetrSkYWpeOD2BgahJCcKo9HCsa8jA+ibezw1HA0k/mTIgK2IQtjRl8PeVyA7/Av2EuMhe&#10;TQOga0cFGoC+jou3faTvjm4A+kjd18FPBsBH9vr87Xfb7X/teXRLXpLH3xLtt+TvD8cXmOepuIu3&#10;+6cZ4g9syqPJDIVbq72Vq2v0rUS6BydmYVVjHI5PKcJfC+vwKwdjBSV8VYo6OZioD8We0Xk4NbUM&#10;7ZUxWFAciaNjs3GmtRSJQYMRTRO7kLa8sYCt2/okvckBHp36USCJE3RvhJyayN+ktaS2OsuOW2e9&#10;AfAEG4WdbyZLA6iOP/WpsW75ZVJjx+mlkL//OT6PHZ+G13vpOu0cz46PZqeH4zIND1lBDzdNMD/h&#10;Hs2wO3RG7vK4f0I+iuMGIY8Cb11LOj8bhdu0Gb+bW4mVDSmIp/pLGvYv5FEFxg0ZgJjBXyArdABG&#10;pgehtTACu4en4ZcFJZ5PqNbHBn7o62jk72tC3jVDXwPgRwGS5EYJRF33jL8lTL9aS8RXUpp34hU7&#10;/prS/K2E2uG51nmFfTzTkg/V2YXOBhrGtLwo5eVVa4FETo4WRdYWJ+JKhxwe+i30SzQBOiIrHPnR&#10;A3F4El1GDowstk0cEJF61NAvEBk4AJFDaWKS/JOpEWKDBiGXFJIZEYiDY4opA85IAGqC3BOCJgil&#10;9mTSUU3pqLlKT/150v4tOyded3rdqUQ3GK+/oW0gG4L/+/L0Klrmy/HPmaXs9ELrdM9Odpi+ajed&#10;5aeU6nK+Lnc148Yqdpgdv7GSTT4OLf67q7RGSq+AbupN6vp7ZIVH6zQoLVhWn4iWtHBkhg61Dn45&#10;KR+XOprQkD0UI9JiMDEjDtkRw5BM6T+1IBH7phfb7MHovHjEhwXh2uqJZIGTHAA/IfjfkDcZ4NeM&#10;AhyvGxtImlOH0+l+dpzsc2odO07+Pt2F96fb8A/b+6Pz8OHQdPSSxG+Rr/dOysD8ilgsb0jFRb70&#10;PS0Ikcwl3E5ML8H2Mek4TN0+PicIHdVxWFMXj0l5Yehgp79nR24tJyuQOs7RMTw0oRhjM0PQlBxA&#10;AdnM/6jBYrrKpUlD0JISiBTaBDMq0rCYdv6NFXQ82ytwnYN7nfLEJoaM78kG6rhrJgB9nXdHdfzj&#10;uTc4pi6/2sTfr8GTw8vx04rReLyfgo1q7J+TNF6OzLY53FdfTqHPP4aeay3OtdVhY0sGyvmCjWmx&#10;mFORZKR9g/7AXwsrbcqtNDkIRbFBSAn6wsKs4oP7I4VIx5CEo4MGoHDYEGxsTsPVjkoKxWrkUKLP&#10;K09HOV30X+fW4Arlx1V6yVeWN+NCRylOzqmg40tfk07PbdoR3dvG0H0fRRbwGUBqmqByk1RuECT8&#10;npygVcZ7+o46LcGo6TtNZD3jZ5ot7z3eaRF0744rhG+BRVVJmr/cOxlXyNfHZpfix3m1FFQj8YAu&#10;3QUitbIpmUZLBOoSg3Gan98nZVxqK8fPc0uxY0Q65lTGIyMsgCotDHHD+mPLiFRUpQYjn/c0wZ09&#10;LICdGk41Odpm6X6ZU8jv5NO1ZCepOW5TkD7QpDnZSFE7d9c0kOXG0HyegO7d1DR0ovvsAKcOHQs4&#10;CpC5qqND/+XZzeg+uRZPjq20qJ4XR2Wft9sc5utDc9C7Z6o1zWWKnzVZPpL6uSAuDKNzImmAkI+1&#10;5sl2dnoZZpbHkQqC8OOCKosGOb+4wlaNtQytuLfzRPj41EJsbkrExhHJ/L8GPFhdZyg+oqfYvV0O&#10;ewtlAj3Flc14sGYkHmsWcf1oe85VmsuKKBT1KcrsxS4aVQfmolszUQeXSAh+tP+dx2cWII8fbXzP&#10;4Xl+ZoN1XHE13YcVP9dmgu01PbIPRxVBOA3dO8Zb6Jpc2WvLR2BtUyqyo4JJzgHIoZNSGRfJ66HY&#10;PjrXOnl5cRW/PwK/dzbi61nFZroemViOR/zsEQXho7X1+H5mBUbnhyArMghdtcmG7pONo2y2UvM3&#10;ik55zGtRwtMt402eaKm9Z1sLnmweQYobhWc7p+PZnpl4dmA+nh9uw+ODnegl9fepQXN6SAV9yLPz&#10;OlfkmmK4FGzcfXw5XpHUFXnUe5Akzo6/OTAbPbLWto7D7fUKOhhO4TTKRv8+hdojnm+nmZoS0R95&#10;sUMwPTsR07KSbM3u0pJ6XKFFdoPfPTCpmhI7CGkhHCge51akWozfiIwgHJ1cbNPyu8eXoZYs0JgS&#10;jhkZoZQlNTSPSQVbJlBbNJlpq1nRHqKtSSoFKmky+iVJXb5Fz7GleH6kC28JppsdMSGoAXh4dLln&#10;AfpY4MVpon1iFR7wB0+PdJDHO9BzZIlNPr3cP8N0t6y1uxuHU7A0YWtzKr6ZW0XdPd5I8AmRkO2u&#10;cM5ba8ZYoNOozFAMzw7B+MJI8nUIJheG4KupWmGpw43l1agKH8zOB1BVBaAsJpi6OoBOTBAKKAwn&#10;ZEfh0Iw6tMSGYHZpDKrjIzA8KZoqk1J9UQWfN5JtFJ5sm4aHfHb3HgJzULOyHXhGin3FPnqTZL45&#10;KTvfTAqgrtYAaFngOQfjKeXB42Ps+KFlXhTXkUV4+uUsi7zq2UPBsXM0jRbyGM3UKwq0oID5ZkY5&#10;qiioRqXFoTQxAL8tbsbTzaNMAN2lDX9vjceftsTA3xwYl4WqxIEYmxyJ/Jhh2DM2C3/OLrQArNrY&#10;wTYAOaHD8EtbPW76ZoM0Oac1Dq3uaB1E1uC9jRM42Oz45jHopm3Rs2+Wza2/II8/J4s+Z8ffkq1t&#10;Rpis7GaHdFTndTQh+PT4KrbVRHsFO96OJ2xPySvP+Ecv9s0g/0xC765JeLZtLB88HJcorG5S2Nwg&#10;712hAfPdrCpbuKlLCkdlchiOU+VYdAl58SFf+D6F1t0Vmt6kvmeHNOO4ojICuZQFlQkhmFqSZJPC&#10;6ugvC0sxIjEENfHhaE6Pwtp6qjrqbM3P3aagE5lLsD3cNNw6rrkBUWUP2fLVsQ52mtqILrV12Ie0&#10;67R/0z2jAJH+3T0duLN3IR4fINoHFuDJfkrIfbPxgtL85S7y92Y6JZS6vy+uJuIjcW/TeCKjpRJS&#10;AQXVWtrVsdTLmn3JINk2Jg7DhaU11OuNtkZ7l799uLIGD6ienm4gFaxoNJv+KgVYamgAqpMiMDEz&#10;hoZPKe8349764fh2bgnmFsSjrSSRhlI1bmlWdF2zzYaLup7vnGpovyZvvzmx1OaE3321zjr2Dzso&#10;MldgipuE9J+Y1PW7H7yB6Xdj+zTc3DoZd7fN9CYaKTie7ZpMp2QipWeLxRP91VbLjlLabiA/E9Xb&#10;tLfvkRxvizRJ4t/NLkdXfQriAvuhhKZmA0m7KTmc9ngABVcunlBd3V9RhdscAK2oak75/srh5N9q&#10;NCeFIZt6vZ7fH5EaifMk72ud1CJLG0juZDEaTpqhlTx5QtP51aG5ttD16tgSutDURiTzv0ni/2Md&#10;ZEdpqvehzHMNgOu4f3tDAWgT4/e/nIeHu1vxZNcUW9LppqGgB2q2/iJJ7vqqMV4cG6X7LZL9HUpZ&#10;8bWWEjRje598Lnf1Nj9TpOfjtc14KI+Nrmt7VQLSqNZkwU3KjsSfRPL2ag4COyab/h6/c5md/Ymq&#10;cNuYPCwqSrDZnsdrG3GZ332wwSPzF5Q/Cs5SBNAr2h09PjL/h2a4Beexualpm/39pLPefU1TazAc&#10;7+u+jv1ubhpHk3Cckfktup4X+EJC/PLK0bZW8mDzOJsXVxylJu8VsCt+VKy8FuG0aqD1E00wXhfZ&#10;857I9cqyKlREh1KtDaFvriVMskZSJDqqUnBmSiFZqgmPN4w2VflkE9XWBqmw4fb/CnFWpPHTbRMp&#10;yVttpenFoTay5iLruHhb0+Hq1McOeR0WqStIUEdH9k4OqLnv6mgyQDylIMELnXW4RMvr5tqxhugV&#10;OhsKHL5Di+rOOpKrJib40jqKAhTVpqXxm+zwjWW07mhm3qM6u6dYbZEt+Vzo/rCwGl+OzaGLmokt&#10;w7NxZlYFfppXaYP6nBTXu300B63WOq7NCC92T8Xz3bTWDs5H7xGiTcS7D5PMSbIm1Ei2CsnTmp8G&#10;wHXGdUydUsddp3WUvnffcVSgpmsLXDxHR+TysmZTaQpcFclfE4qdzWiiw3J+RTNuLqukHKijX15p&#10;bqr41FZOKAcUB6DVEpuwIDXo8xvLGjhAld66MtlERy37PaKP/3STdlyQovgbxR4+EAVso6bpI/M2&#10;iz1VFOa9vYus4+LXD+z466/W0pBRTKKvU5p4YUfdQHjof0RYnVczWcB7alqX0rXJAHVeyIu8b7AD&#10;t2lentfqW1clsoP7YXl9rk0t/7G4jJRSa9LbqIbCSmrpIZG8QwtQgyFp/4iS+hap4Mayeh5rbYAU&#10;cujWru9SBlxqr+ZvaLTY4vks9O7zOt5DxLsP0/Y4vqaPxD2e9pqt+p1dQ2nP5hsAueRC3AZDHfSh&#10;7nVwE958vcEGQPdsVZDq0Ysg94yifppg1FKz0NUUlKGvpUm6mDtashA26N8UYnRbaXkdnV7EjvM7&#10;7LiWLyWoXICnGTxEWLLhJilC15rREUVoMU/S/xwdHW1v0xrss500qg7Ns/W1niNteLCLHiRf2Hj3&#10;J5Gxh6o6aOhxANRptY/873XSoa97H5tHAfpc595R195/KKxWx37q9PnOelwk2WqhUGt0l9ipvxYU&#10;YVN9IhKDg7BtUj5970xsGpFtK9l3qMLkkAhdrV4+pJclx+T2SqlI2glEV4vH6vitlQ24QCnvePzh&#10;lol4treVHZ+PxyTvp3vb8P9QJ+tlPxdermN6eTW53UJU94Sq+87HAfBrRNvWAn3Iu+asQscalAEV&#10;ONdeRTez3KJnLxr5UyaQTP9ozcOsjGAkDwtCNiX55Jwo/EC//R7R1fK9mqhBqOtcRsyDdd7EpSjj&#10;QnsNblNVPt4xyeKGFOrbfWChhWy8PbPaDJYPPxBRHxl7R3f+UYIrGlcLnq/OrvcGwFjC+0zNH3U1&#10;UYvZA+yseN5i2HnUgqhr+h9RQT95eVobdIuj/muD7vjJLDFHUfOCavIYnevsZo7dcpimyfqmzfzu&#10;mdBS7KPfWqC7pzBUd+5+o7lGzUn0nqXLrum74/TmvlIc1WJagWpzbbns6faJtD6bcXwGPcfGJIwr&#10;jkFBQiCKaFZrQ2dnVTI2jczGkSn5+Hl+Jamy+tPOa4nMLZN9Pkeg5uYGtM3VbXdV08qwQlv1mabK&#10;Xcf/11EdYues+c7dZ+7cDYruqeP6TwPi9Co8PrqMne+kO97BTi/EmyPz8PoABeiXU8lew3F2bjm2&#10;0qmaXBhFB2uwzSAlhA5AcXwgxueEY355LNVwKk5PzccfC8q8NUENgOu4mn/H9WC3OOqQVscVxaoF&#10;UC2H26yxDQhfmB1we39dh2ym2HetjhnivHZHNxj+qDvE5abbkvhxeqUUkoqOVcTT28Nz8eoA7QTa&#10;C0+2jMU5Gm17J2RjfnUs8uOGIj50MOKDOQDBA20Lb7Gi61KDMa8kEns5QL/Sx+iLCXCI+6PuSF7n&#10;Dnnb4OYje5G6RwkaCG/RxFaD1SHyrUPw8+aPrv93dK6mZXUNqDZXPjuxAt0nhLh26i6xDdKabtME&#10;h/aoyG7QIoj2Ky+rS0Fp/FBbCFVIeHLIIKSED0WCorR5LyNsACbkh2Nri8IK2Xl1Wp13K8IOadd0&#10;LbQ1r983F6hO+o59rOD7zC2E2MKIztkZod9H3r5O6to6q0XSvsHwVpc186SVYYUQdbPTihB9dXwJ&#10;3p1gxzXj9KUmOcaZCpWX+TuNtzMzSrCoNB4lycMslE2IJ/lC06OD+iOKTYH643NDsWtMFv7ibwx5&#10;txrsOu867Dr/EV0JNqofdkDrg961Q19kzwFQJ9U5ddTXSddpf3T1e3eulWGtJWhqXR3vFdWdXIEe&#10;enYviPbr44vx4QRRP0Ifn4g/3jrejLQfybenZhXi2OQiHByXh1V16WhKD6WN4q3/y1jTFJqmzMMC&#10;BlhswNzSWBzl9xU42rdL4XMyd53WIKjjakJWLyiSt5UeH/JqJgt8awR9qIsCfB3277h12Ie2RYvw&#10;u/qdzTUSbcX8v2DHX2orPnn8/QnF/s/Hm4OzjNSvU7X+vKgSByZnYQtR3Nicjj3s/Jq6NIzLDUNB&#10;vBcIkUKkU0O0V3ggIgIGInHYF+aen6DTJav2k8671d9POs4XErlbp9ncEpeRve77eF9N99xn/gPg&#10;37QoqgVSdf7vn0Uh2+0/tN6gOHWpMk2n91iczyL8c1JL4gvw7kgrXlOqayvh70sqLN5n9fAkdNIg&#10;W1qXinVNWVjblIaJ7HwR+T6OnU4jBRREDkFm2CDy+xAUUQOsrU0yFjlPO6Sv8w51C5Lmi6jzatq3&#10;YCTPpjVA27Vh0p6N1x7p63Me2RQcpRVhSzMgY0XI2lGdF+qu41o691aVFFih3eNPjizFM0r01+Tx&#10;t0L8JB2d44r+n42Xe6fYXITM8B/oLe4el42O2ngsqU/gMRlLa5KwsjYF80uiUZcaRIlP4yx6KHIo&#10;8LRNPY0s0JQ6DJv5/W+nFdAT1c4QP5J3q77idYe8CTrruIe8UNW5BJU6qNVfiwDxIa/oD/9dJELf&#10;W/vXAOzEPz97zVHIKz1Dk6704V9Qj79ixz+cbLP8C39bx2fZ7LKiyG+vbsD5thp8P7sMR6YWYcOI&#10;dHQ1JWN5QyKW1yRjSWkC5hfFYEpeNMZkhaM2aRgK4wItCiwykGwQMhSLy2Pw64Ji/Da/mJ0/tdZD&#10;Xoj7Om/hLkTEIW7z/7znOv958zoilnDXQl1Ii+y99nEAdvA7Ho97Opwdp3B7cWwpXp/owPvjRFv7&#10;e47OwT9HZuH9foXo0hVW2AvNZkV//LmwCt/OKsWhiYVY15yKLaMy0FUZjzGZYbTmIswUX1CWZBsU&#10;NK2eFtofEUP/jSR2fiKNnauLanBZAs9/tVfNOs/2scMez2vp+/MOO/R0VMecZP9cqDmzVUd9V4Oo&#10;/+4R1ZHHe6jO3p7sZKeX4D9G6nPxnh23WIBtY3CPjtLV5Y3suJa6m+gpVuHckgZ8N4e8PykP+yfm&#10;YFl1IpoyhiE3fCAq4wJozCSQNfLRVplg1p2CI5KJfnViAM5OzMN3tAY/XeqSwBO/88VE9iJh8bFR&#10;gE/NGd/z6FSX8beOumYHdfyk8z7URQlOqluQk2IMTnahl2i/oTr7W+qMgu3vY3Pw4dBMvPxygq/j&#10;I3GFHdfu0ZuafFlegwsk/V9by2yv00+tVRb7s6ouEc05wcgLD7FghpFZYTgwNhfbW9LJDtFY3ZCG&#10;9upkxAwdgOyQf2HjyHRvmetz1IWKQ9/F+1gwox/iHtpevI8n2T115oRZ3wD4Oq7vKR5Az1Gsz3Mt&#10;mZ1YijcnvM1cUmVK+GFBTrsmGo8r+sN2Ka8eafE+2v4ij/FHWnObRyVhG8n929mVOL+wGsemFWJa&#10;URTyogPI2wMxgXz/3cxqbKMtP6s4Chsbk/HT9EIUh/0LcUE0fan3+zqvozosvvcksNf6hByP7txD&#10;nCRunf6o0txRnTfyp3TXPf1GMuQFWczM1WNdFt2l1WEtkirI6e2hGbah7OWXk/F0yyjc2zjKZpJu&#10;rhhuq8WaNLGBIAV8Tdd6bF4E6lICsJ46/kr7cKquemzlYIzJD0FubIDp+rNTy7CQHW9JG4Z5RdE4&#10;OCILB2gPrGhIR3NKiJa3fCqOTR1/RrdRL+okvpG/CT6pNk+fy5IzlSc+NzL/2FlPnXlU8BFxbVD1&#10;7PRnpsNptVGoaZFUUt0k+v7Jtofw6RZNk42iSmvC1WX1toytvQfab35r1XCb7z9HHT2rLAZZEcMw&#10;MifM8pJoefzXhRU4QnSr04Ip3AYjP7w/MsOHIHLwF0gc2h+VsUMo8IKxojoeX0/O9QRen5TnSyrA&#10;QWSv5pD3pwI1j+z/L+iz8953tnEgfb74KZrRxzrMeHmtLUXH55PPhXorSX0aXuwci4ebRljHr/p2&#10;fVisu9YFSfKa7/9uZjHur6XQ62rG9tHpqE8ZhlJ6cEcnFuF2VyNuKCB/RQsWUN0l0KpLChyI8KFf&#10;WEoaGT3xtO+1nJbKQdlQm/ZxaVukL50uoec67gbBkbs7qlNG/mbMeJ1UrK6O4nHpfn2u/1DHe9jx&#10;58eW0UFpwxt2+M2xVrqkrV48AE1WbfJ5vEnz+SNI6t4AaBLU2wKvGAG6q+TZY+PYyRVUU6SI0zOK&#10;MZ1+e0HkAEwvibI9N9pf9cfiCrRkhiBekV2B/S2WTyouJXgoImnj50eHICs8AOnB/0a/HsvJQ3XH&#10;o+N713k11wl37jorhN253ZfA4z2jFLEHv2+DSl/85anltvfmtTp+ZA5e7puJ1/tmk8dpuX05kYhr&#10;eUw7nEbj1pqxuN6l5awWmy/UzPDvs3JxfFSmWXe3VrKR909MK0JTViCqEkKQTtLeNjqfvxmFr2aW&#10;IDtyoIW4JwT0RzituzgeU0OGIElbLjOjUZEUynsDfUvaUjtnKfGJvPhdvrR/WJuZrqbiPDveJL8m&#10;LDSXpuYzW13nzTKUHKGT0ntyOd5/1YUPyiN0ZB5eseMKa3u6XaFtE2y56tpypXwYaeuE2t5xdRk7&#10;yHs2a7y8Djc6KnCzswZ3fWsH2oHzA9Xb2PxQjMyOR1pIIApivZQ/u8ZkoDo5FFMy4lHNThZEa6E1&#10;FN91jMDS4SmWLig3fBCSB/ukfR/Z+3jfkbvQU2cMTb9zj+Q9Ke6Pvr6jmB+TI4b4Crw7swwfTndQ&#10;sC2ysNWenRNxY20zfltSSzOz2vKdXF5ab1sJRerXV47A7231/KwCf7JpAfTc3Ar8PLsIpyfn4XJ7&#10;AwemgRK+BhtHp5Hvg1GeMBTl0YG012vx87xyDM8MxvDkMFp6MWjJjiXJD8aUdArG1nxUUxXmUB5c&#10;WDXGE3jqvDru32mn512H/TsuQeeaDBvPqdnKDm/Gk6OreFxjgYzvreNKVbbAnJO3+2ixUZr/NL8U&#10;K1tSMKcyFidmVFjg4j2irnn/P8i7+ybkYBc7trI2EZOLwk2gzSgLpR6PoOuajStLqnCH6F8he3w9&#10;qwLrm9LRkhGKVS2puNXRgP38zvCMEORH/ht7p1Ugk05NVUywzU7/taAUlxeX2yqUWXjm1Pg7M2xS&#10;b17TuTdx4ak4j/8NcXZeg6EBU1jcjZ2L8POakTReuvD2DHX4aVluClZuxau9E/F6zwSb3j7AlytP&#10;Hoq6tAjMLEvAlaXNtqQlaf1NawUW1cZhYkEEXdH+mJERQ3XVH+mRg5AZGYgZhTGWYu36Ukr+lRSI&#10;HIR1NGSqEsNsv+exqSWkDlp9c6pweTn/k3IiPyIYpdHhtAQrcauzDne06EJZ0hfM6E/y6pyODm3/&#10;a4+8P35mA8ffPz+5Ete3z8VvK8fiDe3098qYRXX2/ggRtwhtSnQ6J5fVQb7YuLwwjCuIQ2VSMA5O&#10;LMATkvyt5fU4RXdzBqW3kpYlBP7bghvKEochIyrQUgApW0JS6EDUhfTHz3NKcWtZM/ZPyEYBVdiY&#10;tFDkhAVRKNbyOU24s2oE5UkD/qAaPDVPK1J1eMDBuk0N8oTu8Sc8/7mkt06zgz1+O6/tSCowi80X&#10;99NNc7X7WKdl2nlDy+29dmGcmE9V1oo3Byngtk7AtdWU3NTd11eNtARJivqopTFSScSW0y29v1Kx&#10;eI34sbUUXST3+rQAxFBVDed3KijA8iKGkhKGIi50EMl5MGoSglDHe1cpE7SEtro+2RK2ZFGlabui&#10;rSWuaeag0mhaq/9usK2pWk57vH2ct8NbnXY8bxGcbN75BpPuYoGntPrM2uO5u6eOP5O5SsS7j0uH&#10;U5rTTlfGhw/H5uFvIq70dN3bxuOrOWU4NqOEIz+cao3OytpROEp/fEJ+FOqSo7CkLgFXyau3+XLn&#10;Fpbh9LRsLKuJRVLAv9GUFoWKuBB00TFZWpdkU1NF0cNoqARiYUk8zeAxtBHG4UpnNeVHKX5YzE6u&#10;arCBVBidVo1vKuaXluHjjUoMNM42QT37csbHyQx11jot8nek74e2tq6YGuRn+k33yXV4Sufk2RFZ&#10;bUuI+CK8odGiPTev2WllK1PHf5xdgRHZoRhfGIuzdEIerBttntqvVEuzKMBqkyKwpCGVnVfcX6Pl&#10;ZbzQVo3vZhVhF+3wnPDBSKN0PjmtBJeWNNogNsUPxtKaVNr7I2yx4qGiNVc04/pqdVz/02S72tVs&#10;ZyztAgVmSK0+IhU+3zsbj3fP8pB3/K7zz8ne8bYLWFZM31OS+ZOjCl9VPB9J/dhivLRFBNno06m/&#10;x5K0xtrU8oq6OPrSQ1ESH4qto3NxZzXt9q56XCXpbx6ZiUaaqF3Uv/dXjcbvRF0RH9q6eZMmrhZR&#10;L7U3YefYQqxrScaRSfn4k6rs6YZaCqwRfI6y7yjMZjhJvxbXqCkes4NSmY828vkKl1vZgCdbWvBo&#10;8yiLTvG29SsqbeGnZP+5wPPv/Kuv5exssmDlx8eW4ukR8jgR79XqCW11D/FpeMZOP9w8moi0WJKT&#10;6pQhtL+HoSo2kt5Wf0wtjcH3lLoyXr6ZXUJPLAWnW0ss1mdqXijm0/e+T+Skx7X+rw20mzk4xbTh&#10;p5RE4mf68drZq32uFhZHk1Y79rX9/OkWxeyOwX1aiQ/4mXYBv6Sgfbi+xQIilH5Midce7WnFgz2L&#10;PFWnSUxJbafq3NGbxPDm5Z/zc/H4U7qjzxXFSe9M62WviLh4/N2hWbb1RHnOblKiauLhfFszCmlq&#10;Kma3KHIYsmmIFEQGUfV8gQuWQ4kGDFXP5S6atkS6OLI/CmICcGdpDVEsw2OS7A3q5nUtSRbVJW/t&#10;m+kVeMzO3KHpq2R+99hZdfwJB/wx5YkGQv+rDQ4920aal/hg83g82z0Dzw/MQfehxRaT+Ozocg95&#10;Z+gIedcc2Ssmv+cMXd0TitTuwgtK9ZdK+HlkPnl8nuVh9MJXJ9qGX637K7nfPerze+S5xST7wmjq&#10;dFpcFZTsTRmR1sHdE0rwcG09HqweidLgISgPGcTvUJ2Rx7UV7drSKvxKvr/aXo2TU/IwtyIWedGD&#10;MTo9BA+F9DrxtRIOjLblcfH0403jKeXraUiNpIZho8zp3a8oznneDne+94tjy20lyIIU1HkZOBJ4&#10;ruOiAqEuVlCU9tMTa0jqy9GrLaT0zLRQ+JqIv6XV9nr/DHQTceWJU/Ch9nUr3aqcEvHdH0tqMC4n&#10;kugPQ0NKCKZlp6A6IZh6PgKP+aJ3VlVjDr2w4UlBSKIZmk41VhUXhJKogcgOH2r7bbc2p2B5dQo2&#10;thTQKxuG+oQA3FqnxCRj8ZSo6jnPNtEhovHSs0PTX+NsyVr5BF7sofN0eBFenVyG7sPL8JrC2kVv&#10;mJ6/d2ipkb6ROklc/N5DVfb0pKK0V1O4LaNLqowI4vE5eHWwFb1EW3Ppz3dqR9Vwi+DUnps7GxSk&#10;TOlLSXyfgufehrH4fk4hyXYAqlODMTU/DmPoWc2gO3pvhVIFUkKvq8fs8lRbS09nh7OJflYYO0+L&#10;LjsyAKP4/UZag0U0YForE5AXGYxJ6bG0GYbjmZJobmqxreU9u8bQeBltjtOr/fQe1WnKpRdkUyH+&#10;Sh1npy3ogU6bdV7rdeJ9dVrIi9SfnVzr5cImqXcrzFuBvwcXoNck+gzL8iGpfpfk/e3MYuyZUIhL&#10;NCcfEQklTrlPvlQY64N1Y20nxfqWLHpbgRieF4zJ+REYmx2G1TRubnVU4QmNkW/mVVgsf2pIAMk7&#10;GDWpUbymZUcZMSIzijo+F63FiTi/YhKak2kcxYTj7Pw6XOmotOiwZ9tG8Nna50fkd02zSJBevnOP&#10;tsiRv99SWLtIDqGu6A7PwpN9L11PMtf10xNE/NgKPDzc4amzo4ut4y/2zzS0e7+cbCOsENWr9Mi0&#10;ZyYrrj/JOwwXaVAou8B9xdNSB1soK3WwfPAfF1TadvFWkrw8rhqatmtI1reW1eASnY3SmBAk0+/O&#10;DhuMrhFZWDUyG4uJ9P7pJThEPb+0JBkXpQXWjcG2CWXYVJtmSUWE/FNSwBOS+tOd043He8nfisvv&#10;Ob6CaNMBI0UrzM0/cKkvRN2EGgWf9uQ8OLwCjw51csTa0c0/urNxHPlHvD3OZl0Uon6bZH2J+vg2&#10;Ozi1OBiNyRFoSY7GmOJQok0pS+mr3D4KJZczo2itK5Ts+v68sihMyYuxFZXiqCG4S169uLAU+yYV&#10;oDAmDGnk+wnpEbYSqzBWC3zi8yRAn1KoKvr7Fu2Fu5tpsVF/P9tGw+XLaeRvuswHKNiI+Auq4l5S&#10;dF9AEjvrIc9zX6OFt9oEnGXOIX8rROX+gSV4KjI/tBBPlVFFuSH2UKLvoA7fMMI6fpVo3l6vrMrD&#10;Mb0gzCYQJqTH2y4MbQiSfS072iKzuogWSfvG0gaygpdlqyA+COtLspAeEUC9XUvfvRjfTs1FU8Iw&#10;TC9MpEYYRqcmwjSHXN1HHMCH0uUciAf6f/7vU7KX1NvzL6dT+2jXyAK+M6n0cCcF2/q++DuRuY7+&#10;zTpvZK5O02J7cGQZEVdg4GI8O6iQMXV8Kl7snmyTEA/4QAUoa4JRc+lKMXuZaM4pi0UxSbgwNtAy&#10;wMrqUgIBy/hJgaZdlTJYLHUU7ymUVQnXCzlQWRRux2mTKz/mdRo06xuTaRCFWl7spoQwm5aSuapN&#10;CcoifYf/I2tNsfndOycZRSpS+/Xxdm8nBin2NYX1Pwpz83VezT90TTPLumcZZR+y4/cOseMHFAq6&#10;GN0cwWfUiyKlZ1Rjz7eNNSQvLSO5aS8sDQsLQqSdPj4liO7kACQOUygIpXT4IHZSLzrSpqHMGFlW&#10;gdtLqzkQLaSUJtxfUYMf5lWhKGIAHZUAqrZIHJpazAGl20nLb9fYXFTHhaKjIQ9n5lRThdVaaLtS&#10;6T6irFHQsnZqvKBzoiRQPcp2dMjT4crD4kLRXJIgddh13jXNRfS7e3Apbn+5GPeUxop/8lSxcuz4&#10;C23x2D2Jzom8sCZaZDW4uIxOAkn9puJuhQZV2VE6GiUxg5FKCywu+AukUFgdmVaOu5TAInWLzVtW&#10;hVud5XhCw+ThahpAGjgOQnn4QGSGB2FUWiRm5sThMilCMzratbFlRCamZkXhwNg8XtfQTqcPTv0t&#10;ivJs9Ok0q5dY7K5i8+/upMHFzlrnjKeJOMndSfZPmzcL1e/a9lm4tmkSHu9np0nqz6kfe/bNtI7b&#10;sjA7oNh8pXoVqVsaH5mV5Gdt9/phTjmmlcYiMugLxBD5IurmkvhwTKVQ2z+lxJC+S+fiLnn3Djul&#10;LSq3OBjKsjObLm1ZbBhOL6nHlMw4fDe/xiI6lY3lEk1cSXZFdCvJ7mOaqdIgL+iYvCA7vjlOh+qk&#10;ojeW4jUtNsXlq7P/qHM+IWeN1w55F9yoa03A9ru2eSKub5iIJ3sX4gnR7t6tDYXjfevhzUbqymus&#10;xFlKkHeHyNynRXWX/CtBdGVpE45NK8KIrFAkDPsCxRHUy+kxqEsPpuoayO9R2vN7d7uqcWu5Ou/x&#10;r8LVj08rRn5kKKoTg1AeF06VmW3u5336Bpqylk9+jYP2gP6CUsxpU8LLQ/PwRlkDj3VQNrVRsK3B&#10;/5DM1Wl1ypp4nB3XZgVdi/T9Q1tFDa+/2eClqXqwq5Weziw83kEnn+bhY6qQ+3T8L3Q14U+ap4q/&#10;V+oqxc/epbTXCop2Yci21mBcW96Cr2dVYvOkLJxtpS0+qxw7xmSgJCEUm0YX4pr86pW1ZvvfJeXc&#10;WaMtKYr7ryVpU7hRvWWFB2MWdf+NFRSSRFgWm5IQ2MwLVats9FcUbG9oXr+mqSpV9v7seq+T6rwf&#10;qq6T7lyfuXMbHN+A9Hvw5Vw8osfziB1/wodINd0kP1+isXJxJYXWSnpcktBCj1LckgZRiCnmVpMD&#10;8tnFBrdXe5sJbq+sMuT+WlSNLAq05FBlNh+KnzoozLRBYU0dB4K8zf/UAsR5+uwnZ5eilQbSl+Tz&#10;x6SoO2u8xQk5Ky92TcZzUuRzWmwvKJeUjvu5NiUQvf+wUwpL/4ck78LUxeuu817Hvc/873uGDjt/&#10;Z9sUPKSR8JBGidIyX6e0vbCc5L5SuyrJf2tH43xHPdUaLTaaq7d8R28tjYNA1tCeHamhm5Ti9ynQ&#10;FHe/Z1Qm0kOo+qiylNa9lvp77/giOjrVuNRWbb/VdJbsBpG39uY80j22G9bxEVSvk9DLjmvnp2V1&#10;P0h3dP9ifPh6g1+HP0XYNddRh7pD20l/tX53zDGQJdYIJdDWCuh5SnV1Xjsj7gltdkyzrtqWImGk&#10;MHI78qWlfuRNKfuuyFSbDrRdbX1DMjJIyhnhyo4UgJyoQMzMTcAOmqyXKCcsVSQFpvxvZfd8vlWe&#10;IAeBKlXJ2rq3jqPFNsN4/DWl+fODbdRESwzx91+v58sLSa9D6oh/x13n/c/V/AfBOi/v6wbRvkhd&#10;er6TPE5UrpDHb64lSa+ng6JIR5L4VZqyStyl1VLLLi2e5Etf7SCKRPp2lzYfaYamwe5f6GpGbbzm&#10;y0ORG6a0MOG0BOOxpj4Tvy5ppJ5W5kh1vMo2HV2lQLzPwdA8gG06Mld0MV1R+hY2gdJlPP4/Wv4m&#10;8vLHNQAOTTXXYR11rXN5b8rx4wbAGwQf2V8nH15kRy7Y9pPhlhRO+dm0/0Z77YS+KOK6SV4iQ/SF&#10;0PlF3lKSBNNN8vo98vLdlTW4x45LYsv+Pk9z9vCkHOyekE8HRrn9CvANheHlZZQXVF3Pt1GIiuI4&#10;oHKApMfljvYeoMssj0y+xaEOvDpFG136mi/8kua4oa/QGDbXUYfoxw56KLvNBf7XbrD6naPAEakr&#10;B4bm1iW8brCD18h3N9lZ7bC8uVxbS7yUbUJeBod2XCljnnZcaYORFgLE6zeXVuH28kpc6+DgGP83&#10;4AK/d44DcYmso/nzqxzox+u9/1UWvjuy3UlhtuFRPH6EXpm2kVKwvaUqkw43j+y7jZbsTpuOrPO8&#10;L2NFnVKHpcK0a8N1Xh30t+ulAmX5uc/6/bKgwgyYq/TFvTIBdERWN5hx0V4Vhyn5kZ7draAg8rbW&#10;zG1XpFlw3sbBq/LW7JyD1kl9TmrSFLQmKVWhQ7utlGRTtr20ybMtclI4yPxPbXTUNpQeqtqeA+y0&#10;9t9Qf3fTnX6rsjZE3SPTTXjz1Wq8ObvOmnWKnX/v67zH3/6k7aGs76kZi+jYNyCb0E/TTN5WM2+7&#10;mUj+UmeV7YAuSwtBYeQQ/MzPJReEmrI/2nYyXmt7mTolN1W8rsUClS2RKtPsqzYaaYZVelte2WNK&#10;du22FOtcIbU8oTGlVIbdu6eje+8cS2uu7e2y0f9H8XuGtveiUmmvlcnF13nds6AnPx7/HwVD+YSg&#10;OviaMkJHR+pm9vLorvv91U40V1BNEblbFvTTjN/ml+MqpfeIgjjMyIvExLIkC+3+c1GJOThyakQB&#10;Wg1RKgdFSd1he6D9dCT122SZK+2VRvZyQxUv+5CDoH22Yo1rVKWSJY+3TrStZppcfEHhpnytz4/I&#10;OZFXJhNUPC1k2RlaZGrvv15rR0OZnXVkb53zIf456u5cBtEnZH+RCKgpU4Ije+2jvcyXL0sJQwWR&#10;r0gIxpkZBaafr6+sM6fmCkn/CilApC8k5XZKyIkCJBDv0JWVLlcwgaa1VFFDlKG0/5qUeLx9IgXb&#10;XNtR2XN0EVsHnlK4/edHr7Ne40uyc+qo8fm36y29p+5bZ3wk7t9cx1ynXcd1zzVlZxQF9NOa9WXy&#10;8l9LqKfJg7LmtEf2HFHOoKMSHxyMvIhALCpPxF8kZRU70pyZdLwGQFSgRUGxgEqMaPlIszYyS7U7&#10;WhsLVUricnu57eO7S09Q2RBe0IF6JieKHZfx8urECm/HFTutzqoT6sxbkbeQJzW8ogzwJLw6L9L1&#10;OqXvOp7Xd/W7vo6y467zblD1O5u6/nORVE8t/iKZS3/r5cXzv8wtQmHoEGRFDzV3c0xqOH5eWGqm&#10;p+uwCTyStSYxZeY+YMckuS19rbaVkgIeU4crNa32ymtQ7m0aS/6muXpAiC+2rWZmsfGFXAe85llm&#10;6rxeXHkyFfTgBsUh7M79m//nXqc9SnH3dK6V5n7KlXyug3qeUlo7LbWpWOe/zi+kvx2AsoRAHJlS&#10;gNnaV7egxEhendOMrNDVpIKasp3cXS+LcDSPMls1c0v/gP+p7aRaMFQdlye7ptFEnWVLRo/3LMI/&#10;39BaowrTi3md3/bJJkORqPbBSXg9ObKsryOuU2qfD4DjbXe0GR1NYIrf2fR7sUM/bSbUzupzbZUW&#10;tnGRguzckkr8Pq8Ac+lsJAcPxLTCaAxPDMeZ1jLyvEjdQ93yA1unlYGB6oxoP5RwI7lr0uEC/1s7&#10;t7Uy+siS+8y0ffLPDy7CI7rQ/+FLqL6gJ9RcWQ8vg6qXRVXh7USJL6qNhQqCVoy+1/lPSdnruCiB&#10;nXfnOvo67Kk48r9PBhjZ/7GkilK8nKgTeb6sDBnlrzhPnlcK2Aryu8K4CqNDcGBivgUCaD+87Huj&#10;ANkFRFXJBKTXpevlkalii9LJyml6tIPqTDsq983D0/0L8HgfSZ2IeymhPR4W2q6miTuqQ0JIHbfO&#10;S+KzE44qPMQ90naUoP9yuyjl9Tn1Zoir419vNErqSzerGVs1t8HQFit4X81tOdNR6/I61wKHf7N4&#10;fYWnnP24K8uCGdjcQqeL8fHflqJr9z3/BVJ31HcUA6QQV8vrx3MLgeP1f2tSe+7oAp/9P/e/1rmL&#10;EfZvn39HTaHy7tr9Rs/QuyhmwVa5OJi2D1Ap9c6ssSyxT2ivqLCdwuq1GfL16WVU5dRsbK+OLsAb&#10;bYw8OhdvDrXi9SFatnun2zKbxMMlWtw/L6rB6ZlF2DMhF6uaUrCgMhaTCsJQlxaEvJjBSAr5Akmh&#10;A5AeNRgFsUMtInVCdjjmlcSioyrRlvo2NKfhyzGZODm1wDZp/DqvEn8uKKdCK/N2lLrtdTr3JwAH&#10;uo4uiMMCM3xgO/AFtq7VBJo7OtB19ADXte5zoHjUtVL79VKNu9hH7/zjCrntUBUYAsXX3D0jCL9z&#10;FW3V+X/b5fb573V033f/4T63czZ/InLNga4mkaR+2lqvFrzOcGwUZizgjy+jjO7wwpWOtuH1qU76&#10;awvxloas9kZajuSDs6xczkuC/nLPFLzYIeDH0CpoonKtxnGaV9vHZWB1SyrmVMRieHYECmMUVzkY&#10;Cdo+qJ1zCjKlaE4NH4Lc6CEoix+G+uRgjMoMw0TaqLOKIrG0KhZbh6fgyIQcfENi+nVuKc4vJPiO&#10;w13zB90B70B2zQHtf+6aP+c7bvdA3GZHcb6au++IQ02/c79xn/tzvtvnoYH/HBDHmfrMgeYPoDjW&#10;fd991507bvb/zH3fXzo4wLUNw8WUW1w5nW0F5CnzmLcBdil6TijFET0WWjRvjmvPNzmdPuubw3Px&#10;8sBscvkMvPhyKp7SkX9GbleIhZZ3r60Yjt/I8aemF2AjQV9QGY0xueG2WTY1XKArjpxt2EAr5KO8&#10;sUlsllM6dLAt+ebQNs/lsTguAE3pwZhOAmij1NgxMs3yS/8yp9grACXAHdDu3Il3B7yujbp9XO1P&#10;BA5s97k7/xjR9HG7hhEBr11zKsCBr+Ykhv9vFfCroH7XdN13zweiQHZEoOZ/rua+5w+ondt+GL/r&#10;PrA9opGBofcU8SpASURpfWT/tf9Vmc+7TxB0rYkf0z7YDigZ+KvjbVYO6h25/J1APziHHC7Ap9Hw&#10;mWJLy8qMrmyoKrSmqGpNk/1B4L+bXYrdY3PQUZ2C0RTjBfGBSCRnJ4dqt/QQ2ySsXdLJBF9bxdPZ&#10;kkgQ8SSAOEoCbShM1Oe8V5KoUtThWFwVbzupBf7vCyrovld7O6odh7tzfxH/Ocj+HO7O1QSaA872&#10;5dGi0uZBb3Oid+12ZqrZzkpTA59KAON6O9Iio0FjuzVpuFj+XjaFueu+AaZ4fwLlD7wB9hnwunac&#10;7M+5uhYR6f/0uWu6b3WgRZy+OCUvgINjoL5qiZ+crnrQL45LtC/Bc3mpxxaRy7Xz29v9rVDc19Tn&#10;Eu0CXdN1cuu1sULTCLKsf6Mr8BNF8A/zy/EtremvZ5VTPBdg58hMdFYlYVJ+JKpTlVBxiAEq0OPY&#10;Esn52jStbfIpFP+6HxXYH2EBX1gq7WhV7wwdhMqkIEzJi0BXTYploP+GhHVucaXNyPVll3dc7sD2&#10;Pzod70B2hKDmrh3nGngC1EcEjutt96nAFNdzUC0fOe854P0JwBGQ43yv7pkPbB/XWw5jP471B15H&#10;B6K775o+dzrbfUfbfyUB1PTffZKJz/bClTwjTlsKtIOm5+Ry9Cix5LF2K3mpMCBvKzDb8YW+rUTz&#10;8fbQHANeid9UdebB5rG2DHqeHP7zogqcnlWIo9MKcGBKPvZNyMeXI7Owf1weWz52jsjB2vp0LCiL&#10;x1i6XNVJyq8oDhdnE1hydao1bRz3EsnHBA1AROAAgj/Q8iknE/y6lCAsqUrA9pYsHJtciB/n0Nhb&#10;LN+z6iP4Atg1bUAz8H3NEYLjbH8utyMHyONYD0Tdd6C7gbT4TolPd87P/IH3B9+ufd/p29Xj2+Nh&#10;nOo7emrAA9Xjcp6bhCAnE1A7EmArD+iA9rvWpnYz/PRd3/8q1NqFaonLTZ8fX2G7/JURXHFqtuld&#10;oJPjP6gYu3b8a2/JiQV4r/hzJcw+NNMKdvfunohH2kBH9/BiV72lQFBVgAOTsrB9TKptjF/RkGyp&#10;lVfUp2Jtcyq2kQi2jcjDmoY0LKmIw2Ryf0NqKEV4IDJIABLvLmOANtMphi0rYqgZgiKMmKCBFqyf&#10;FjYQo0k4K/n/u0dlUeQX05Cswvn2Wvr0df+b8x0BSMS5puhFi1r0A96B70Ti5wG8/s0fQP+jPhPQ&#10;Tvc7AjCC8P2Xvmec7uNIB7w7+jd/m0BHt7/VcbUDX80jFkkhT8Rb6njfs5UP54WPy2XEPTva6dsh&#10;2ca2hKB7Edi2G9qKACzAP9pmcmQu3h9utfaGFnzvzglQykdNcCoIQdnaTs8sxJ6J2Vg/IgVL6xPQ&#10;2ZCIdh7bapOsPERXbRpWkuNVGnQVCaKzOoFiOwzNGaEoT9JaIK19Gn5KWalS8gUEPo+gZ5H7pf9V&#10;jLswMsiiP5tTgzErPxwbGpJwYFwmzk4pxK/zK3GpswlXljV/WlND4LvmxLyav4gX4E7MewPlGYFq&#10;7p6BR93qXC7/fTu69m82g6PPdPTpY//vq8kt1NFfl0tsu3M1B6yOah+5+yPH951b4pKP4t0ImC6m&#10;UtaI03tsA7T2+ncRbC+Ly0sactoF/la7wE8tsV1kH8jp/5xQQLYAn01OV02AKegh6M+2jbIMkJoN&#10;00rWrwsr8cOcChydlIsvx+Vg8+gsLCMo7XXx6CABdDYSfB47ahKxtDoJK+vS0VWVjOWVSVhcSu7P&#10;CcXIzGCz3lWytTg2wIrd5UcrknUIUiniY2joaWdp1JB/0yYYgGxy/tj0EKympf/1uGz8NKcQf/A9&#10;rixttPgI43xHAP6gO643jvcZOw54Ae5AFsf7c73/UU0c6rjfcbw/97prd+5+64Bx1+5zcbKOn3O6&#10;P7f3cTqv//l5l9+1inV6/+PeWUcz4qjXbUesJXFZjlfU66p9YMlcbGcNRTytd+2JVvT9PxTtfx+d&#10;jb8Pz8D7A9PwZt9kSwfwfMcYPNkywqIBrq3wsvFJzKrahdoP1LmnZ5TgEPXvl+NybRvS8vpEiv54&#10;rGpMxLrmdCuH2laRiBkFMZhEa39KbqQlipjCNjUvGlMLojE5L8qie5vI3XU06kQEiSQA6frwwV8g&#10;ZshgEsBQZIQPwJzyOBwYnY0/53tFhv9a6PPzFYmvUgJqXpAq9Rzv6fg5AWigdHTA2gCKU9XcPVrR&#10;tgWR5w48B76uHdCu6TPdd82uZRt8xun+5467P2/+3P0J59MOcM/2nuGVLfKikmW5U7zTcleeBwW9&#10;vbLyJp2eAUcO/x/bPUjQT2oHodKlt+LD4VmW/+Ht3qno3eWBrgT1ikrWku7lpVq7UsQDuWzlcHJ/&#10;Pc5R7P+1wCOCs7O0zaoE+2mBK7pp59hM7BidgU3NJIa6FMwtoaGXLV0faGWKFQ5WR7E/haAvKU/C&#10;KqqHVdTl7VIL+REYlRuByvihSI+UvqdNoGKu1PvapjUyPRzHJxbgxsIa3FxWgb/ml5CQhhJ8intl&#10;FNDRiXztQTNu4LGvooCAt6PcJAJNkDzulxQQAfCa993sndw7uXReyWQ237VA9JoA9ol/Wf/63M69&#10;zxzYmuBR+xxoNX+w/a/1u78tX40A90B3RGicTsK2utBsL07JmFuGXoL98kQHxXq7pW2SPv9wcpFx&#10;ugr7fDgyxxJ+KP3Du4NeyReJd8X0Pdmi7AcjcGutFkSH47Iq9HUpzayXWvKmIkSWVFi694uLq3Fu&#10;YTV+bi3HT3Mr8B2JQFmNTk8vwomp+dg+guDXJmNafhSas4dZsLP2xFclh6AwOhBlsYGYrDrFNAbl&#10;Feyjd7BBhmFpNBaUxGIGjUOVlC6KH8bfDURN2jDaBoMwkjbD4pIonJyYh7MzCpE57F8e5xsH+Lhe&#10;R3H7/43zdXTNdLWP0z2u9YB2nP/fmhP5n7ePItyz2F1zAH8E1g9wn3jXUSLe/Yf+zz1P7+L1bbXV&#10;2peP3kNOf6ly6Aa6Ah9lwEmsK53NArZ51lTPV6kvxOXvab2/2qM6P2MNdIXEK/5QCzsKoRfoyjWs&#10;1S5xvxIta1X7elethfj8tqAS388i0NMKcWRSHl2vAvxgGWFq8fv8GvxBqfAViWDbyAwsopWvHCEl&#10;8YORExKA8phgJNKPTwzpj3FUBztG5fB/ynCUHL2jRQSTiEUU7+0VsZQeKVZYTfseV9QlUQoMQOzQ&#10;wfT9eRw0AJkh/0ZFQogHvj8BCGw7iut94GvgxPEaRDUn+g18AS9O93GWruWX+4MvIDzC0LVUgHfP&#10;6WoH1sdrD3xJABGSAe1z6f5X89PzOveyWuk9tuHlV5usb92auJJqoy5XtqqXx7ssm81bNXK5jDgV&#10;clJWGwNcuYwIuDWCbul9dovTx5lofygLXpyuaJ0VtJyXN9ikjWbqtCdKC9paGFeYk1b8b4goOhvx&#10;zewybBmVgkW1MZhcEIyFlTHYNDwVhyYU4Ld5NbjSpuCYZvyysBbbR6XTGExGS3YwCuMHIT2KLWyQ&#10;Td+OzAzH7pG5+Km1htKiFGuqY7GoLBqTckLQWhCONTXxOETX7ttJ+fh+WgH2TSxGZRQNw2H0EOgi&#10;ptEzSA8e5G1L8Od4D3ifde8DX2pB1w5wRwRqGmgH9EcCINC+a38CcCLfS0zxEfSPHE+xTRDdue5/&#10;0nyAG/fTYv+c0927iHDVj26K9W5a7U+OLjV37TktdgXCvT5Jy52gvzw03wNd4p3c/rfPP3+9f6rP&#10;gJtofrpKJWhDqxZdFJeuUI/r5HRFLysuzfK/rB1tOxUUvaw0SN5Sb4ute2t3gta7f6GlvYV6fSxd&#10;txzqZlnp9anDMLci3jbjnO+QfUDCWdGMC221ODGFaoAcvrwpBVOKolEWF0Qf/gsk0YofnxlJwzCd&#10;xxA0JgZZlpG8yKEojgpAc3IYJpJAlpQnYGlVDFZUx2FjUxrdvTScmlqIXWNoX4zMIuf79HyfpS8u&#10;93G9rHvdV64ZcZCunbtn+p4D7fS/N6UrG4BHcreVWONRn9vkjsDRkZxpvrX0uxGDx+E2bSsxT3B1&#10;/XHCxmuatOkD3494RAhuutYSdNFqVwIfy17kS6/63LZlLUbPkQXk+EV4rdk343K6aicJvkT8EYr3&#10;QzMM9Fc+q930+eaxFpujOXgvtE1xuiMM+JvLtd1bOy1p3RN426ezbgQlw0jbX6MQ1zsrVR3BC1dT&#10;zbvT00uxtC4B4wojUBg7DAUxQahJGWYJAL+jmL6zfARuU3XcWau5gVpcptF4sbMBR8cXYhz1eZrS&#10;xoTS148IoCj/l032RAV+gfAhA3jULN9ARNLdix/WH1mUFBUJw+gaBqAiaTAaM4KwuCoBp8cX4JsZ&#10;uR93Xevozp2O73PteC6Od/pe3KWjJ/Y9bnMcr3N37c/1OjoO/USnOxD7PvO435/j3fXfP3/kcvcM&#10;gd63wqbcQLLcNSN3bBn99Hb0ksOlz5XFSXuF3xB0FSF9f2SeNc3GvSW3/314Jt7QiOvdRdC3jLQA&#10;S9vPT84V6NphqqRHSn2jGCYFdNySqKcfb23dcGjDhoob/jKvDDtrkvFlQzoNvRo8WNcIK3uxrIl+&#10;di0O0+haSh09LisMw9OiURQ7GGPywqnHcyn+tYmjCU9IcFrpU/KV84sqcZLgLyiNR15cAOKo+9ND&#10;hiCWx6gAlcUU8MoOOxiqEqussEn8PDLgC+r7QbZlNydSakOVaAZgXE44jvH/+sS+PxG4o3G/jxAc&#10;+A5ctc+v1RwRqDlRrKN/cwThgPS/7wjBnzDcZ2ruv/Usp5Y8d426/NRKcvYyvCLHvz7ewaOWUxca&#10;p786QpCPzrL90u8OzaE+V45CT8yrYL/qHj3fIfGuQFQFqnuAW+GINdTjJtYFfou5c1p+NSIgVytC&#10;9/YKBa1X4tspedhGw+vLpiyK8SYz/G50VuHuCrpZqxoozhtxgnp4dXMyxueHoiEtGNXxwciNCaRl&#10;PwCLKaK/naNo/2Y89BHarwvLMadCRDLINrxpgUeLODE04KKoBuTbRwUoI7Z8+8FIGaadvAMRM2wg&#10;CWUgCqkKSlR8LnywJalJJXEcmVQqsc+B08KFJjnIPV7z5vZdc6LeBVw4d85cPFr77rzPzTMXz2sS&#10;9U7c9+l8H9f/t2tv0cUjGKfPBboRn70DG99HrugLuqdy13oI/KszKyxS5v2ZLrw9pfqrqsi5AO/I&#10;7W8PteIlAe5V5aw99M33zcbrPTMo3qfiFXW6ZeYkp6kUsVw15XoyTl+jvWfaoiGOHk0RPtw2xaou&#10;hI4qh6IAXQF/o70CF+YV4tzcElyiK6daTkp9YJvyKBG0Me/aanL/0macmFGMRXVxaM4Kwsi0KJQS&#10;mIzQAKSFBtIY64/pZXE4Mj6b/z8Sl5e14OD4HIzkd8sowquTwlCTEIaCiCHGyen049OoBiygg8C3&#10;pMegmWqkIGwIAaebFx6C8VlxmJqdgCoSmVRGUmAATrVadiEOoG/VSuUOeyy9mmf8ibMlARznq/lz&#10;ubt23Ph5c5zqz7Gfc7m7dlyuJtB1z/1GxTeVrMsDXO+nxJsrye0CfDmbtm+swIczy/CPEnjRR1dh&#10;ba2qvT04m+7ZdDzfPhH36Y/fo9F2gwaagJXuvrNOrhp1OS3yS3THrhNg7a+9RXErPa+QKmU6u7K8&#10;hbq30XZzKHmn9t+qgun1pQpRr7ckAtfbq3BhYSkuLCjjsYqf15pdcJ/E85S2wZ3ljTT+WvDnkmrs&#10;GpuNudXRGJ0XisqIwSiJUdIBWvO0ytNCv8BG6uVziiXuqsfRafkYVRhKvR2AlsxoTE6PxZycRPr7&#10;cSgjoMqDn0UvICEkEMXhX+Dk9HL8uagU3/A9RqTxf6kW0sMDqAoCEUsJUc3vXl82mpzv5+a55tSA&#10;QPcX/Y4I/m/gu/vu2gFvIIvTKQU8LpcRKK73bACbhZOE+I76nN+3CSOFdJ2lkXmG73GawJ9aYxsX&#10;ek8RdAL/lsC/O9PBYzv+Pt1p+bTlp/8tY446/C2tdiVIUAZWbYO/uLwOX88vhgZzH92gHeOycWhK&#10;IX6kj61JmRvUtRZbTIJQLLLq99yhEacihj8vrsXZ2aU4ObMIZ9i+mVlCo6kEJybn09/Ox2+zyvD7&#10;7Eocn0gLfXgyNjcnYMcIunGT8/DDnDJcJiG4WkJ3COj1tnr8vLAGO8amY3ZZrBlzU4ojMSojFGPT&#10;I2mNF+HX+eX4q60K5+ZX49jUfCypTEFVciAywvqjOSMSjakhqIgbhm2TapAW9G8aeIGoT4lBfUwY&#10;9ozLxyVKo3PtlTg7txT7Jxfiez5PG8NUIFWpfCxhshGAD3C5eUYA5DIDnEAKTDfLZ6DwvhGAwPZZ&#10;+W793vn4Wq/XuSMCx+HG5X5i3ol2971ecrgtKSvdx8E1uLG7DTd2zcfD/R14fUYld5fhLQF/f6aT&#10;wGvefaHVFVeuYSV+sUrTB6dRtE/G272TvZQB67Vrlq7T1FysbIrHOPrCDRlhGJETgUkFUVjXkmPJ&#10;3G6vVMIWSgda2o/p0ikyX1O039MIO0BXbG1LCpbUxGIZOXZdUzoak4NQlxRqWTBKkweaaG4tjkFl&#10;Kv1pGlaF8QEYnhWKFXUpOD4uD1eWlHHQa23bgrYoyxBUYPsDGo7Kj3ZgQiEK4waglBxeTFWQHzEI&#10;6xozCVYjri+vx/m2Cnw7tQgH6LcvbUy2ZeCz80vx1YJqcn4g8qOGUexHUI0EY0ZWrEUFXVtWgRva&#10;hdSphHI1uN5RhUuLS23PiJdRT8ATbCsWKwOK59LzH6d3yX2+oxEAgf3o4okgpPt5TzYAr8XVds37&#10;NoXLpskaB7Ca0+3mHhpB8b/5DE/6rMWjw8txaessfEMAvpZo3bmYBpwq71KfE+z3p9psde3DCVrv&#10;qsJLV83W0H0LLC93jcUL6vLHGwmiBq7dSz3WXpOIqpShKEwIxKjcWNO39RSNq4fn4Ps5Kl5HS5uu&#10;m/aLi0Mkuk+qPmtLKmaURKCYgJenhKIpLRwpwf9GTWoopuTEYHQmXbdo6m0aY8lmlA2k/h6KjJDB&#10;KIoZirqUYEylb76d/vW3rYW4YDuhqvGAruDtjmZcXl6FNQQ0nr+vTY7E2Iwo6ugwJA0bgLHJobjC&#10;79zgWPxOSfBnB1VOZy2u8reaF7jN/v3B44xCqgGqkHpa9+uaMvFXe61tLrhLgrutvXbszx2qpyeb&#10;6UnQjfVSrvhEvUS8Ozpxb1zvOxq3+zUH5Of3JerV/L9jzS3Z2vc0z+7Fwykx3wuK9udaWTzh5al7&#10;frQDD/cuxO0d8/BkL403zcYpL+XpRQTdN/1KTv9wVNY7QT8w3Qy4Fzsm2a5HbRy4py3dio2TPu9S&#10;zclqHKRYXkBft0HLo1nhNLgSLNvoyJwQbByRjnOLanFPht1aunIcsHMLyvFdaym2U4TPKYtHY2YI&#10;cqNodZPTZG2nRwVhal4iZubHIj8+EPGhg2wfbiab4u2iSARRdLfig0gIMsLo1xeH03CLCMJGSo8/&#10;yM1XlpMjLaSr0ogzZ9gXGEXRv7wml8ZbKLJDg/EL7Y1bq71CYzeXN9u+gYudtDmoymSQPlxPd5O2&#10;y3VKFKWXvkEVo+QHN1fSGO2opZRptmxQT1Q2dofS04z/1M/3JwIT+X5N4KvpM3du4FJPywJXDg+l&#10;rJHEkETQ/+g7Al2EIHEv69+bO1AMwEao3q5UjpWXtkkZxbgvs9TxvceW4M0JcrkWWqjLNRP3TrNw&#10;akflqs3yQD9Ivb5vKsX1WLPURe2/0SA7T1FnBp2MNwJpkzTLR+Cn+Q34cnweFtXGY3hmKGpSItCQ&#10;GmMpsJY2JOGbOeUEnRb62uFmyFlJLBLA19TzO0anmn+uZMXN9JVjAr+wZEj1qREYnxlnKkCh1M1Z&#10;EZhRHksRHEbjjf41CSWHxFATG07fPh7V5OwciujKiKH4o4PvtkE+PT2O9aNt08hlPndjSxrqo4ag&#10;Pi4YVWGDKL69fY+aLJL7pxwI2v73bONY8zysFhntGtvZzu9o15xEuxIpPt0+Fo+2jvdKYu+agme7&#10;p1nCtU8qRLijiXy/5r+GL/C81TyvuZU+qQ41b3ZPKTi934g4dK+XhKB7Ss8n0JWUUaBrY4My1nUf&#10;XepNvRJsS61BsN/IYrckbmwE/J0CJsjhb9mUrVJTr893TCQ3NNLoKkYXxeYCgrOiOR1HppXit4Wq&#10;QquBJaVvVvYrzcwNx/dzK2xwpxZFoiI2ADWJEahLDKH7lWQZcC61USeTezQxc7urGldpNJ1fXI3f&#10;acmfnFyAL0enUUqkoI7iPJd6uTYhFF0tRcimuNeOvj3jivA9jb+zsyqwrDaJ/6919UHUycH0tQOR&#10;Qt97bGo4RfUInNdOP+3zJHh6T1W8VQrwy0voLVA/axOrbA8rBqukkdopRCJXKgStI6iavhmo7Kc8&#10;CYF+XzleNpLTt5BANo6yXM1Pdk4mx08l6DPxeBe9n4PzPGvfcf1/E/v/jfv9Od8t6viLeCWgdOf6&#10;nVc1XwWmV1p6I2tHFR61FM8Oa0NqO15RzCs8SrXVXx2ZZwWfXh+iSLewKPrlB1Q7YRKe7yL1KqHd&#10;tvFQBv0rHU3YNy4XsyiSFaasIMcq6uM5VYm0tIs5gKq/yEFdS4tfG+s4UH/RENozOgudNQqOVFbP&#10;EHJ/MNrqk/D13GrqR35P7qAWZrrqLFWCKvZfaq+h9VyNc9S7qt7/w9wyHJxWhkk5kaiJGUJ9G4BD&#10;E8twYloOJUUJfqV1LXfw/LwSXOmkO7hpFC5qTxvf48kmZQAkR/Io8OQS3iUHa51AelqJPm6vbsTD&#10;dcpIMhaP2QfbGMjvKoGf0jrpu8p/obwVmk9Q7gp5Ns85PkrX8kj7YrdOJLdPw4u9s9C9t9WShz3Z&#10;OxfPDi7+dIbPnwg+B/xz8D297YGso3PpXJMR17fAcpIqgX75I4r0R0eW4snhpQS8Ey+UlJNcru1L&#10;Ly3seYGJ9vduYmbvNNPjvbsnE2zqqu2j8YjUrHVzrw51C86Qw2eVRqGEhlhO7FDkRYWgJDYM9RnB&#10;mF0Siw20lk/NrKDoVpKAKlrWLQSzCb8TuEPk4pUjEjGjNA7TyqKwa3IOfXBKi1WjqD6qsX9KDjbW&#10;p+BHZSumHXBtRSX1qiQCB50uoebgBdStZbX4hXbBrhEZWFARiclF0ZhIj6KrMYmEUIg/SVB3qIPv&#10;r66yDOg3aX/cWzMST2mXdG/zUlIoH4cyoQpcZVbTCqGmdb3S0KNwX/V6N47Dsy2ToJr3Alt7+u9Q&#10;Gjzn2LzaOQ49AlwuKv9DSUS167tn7xzb69+jOvj7FxF4tn2L8fRgm8f5zwmQ17xzq5RCEW3WvYhA&#10;gMuVI6A6uuVdz+L3iMCz/Mnp/Mxfp5s+P77KEhWqsroysYrTvepm5PSjBP7wfB7n4Z0ys5ohN8ci&#10;XxUP95zGyWNapvc2SNQpO4uaJlya8eeiJqxuSUdx3BAaYcE2A1ZOEVwRF4Wi2FCbMNE6eHFMAMpS&#10;AtBGlfArXTolFZY+v0AO/oVu3DfzSvEtfek/F9dYeqs7NJJOT85GebSWUANRFjMIlzrokq2poxQZ&#10;jouLSAwkjvv8j0drKRVoeX89tRhrm5MwMjeI7xJkEbUtuaH043OsDP7lZZX0IGiQKVELfyfdbit4&#10;7JPAvSfRT8Cf0naRu2mFkAnmk80T8GiDJ+WUEltxAcp38ojv8Zyf92qZeTP1Pd1HrSs82UJO3z3d&#10;yukqF1m3ciNa9rnFeEwCuLt7Hh7sW4Lnx1YSfB/wCtHuprXt6W6PABzw5uY5IvBxvUkDNgt19hGF&#10;UxteXKBCw1bTiFNtEE+89x5ps8SHWmjRGrrS8L4Xtwt4ive3FPPKRdy7RzVDJuDxFu11FtDUfUs5&#10;aMvp2lAEa8JGhtxVcv7hCQWoTRmCDOrf8vhhaEijCE6OQDYt8ty4YTTGYlDC+0rXmR46ABMLo00X&#10;3yBHSTfeoht0l9byNerZEbTEy8K+oB9dSo4tQX0S/5cGW2rkUCwqS7AND/fpCt6hdf6YVvajVSSG&#10;NfShSQg/z6mkIZmJOZXRfB8SHokuK3IQJuVFY2dLjunuxyrpLdFNItD6gMS49L3NJNLYe8DjUxl+&#10;SmBB8J9s0jYupTYkuJQw15aWkzCayekj0b1FKQxJkFQb3bs4Xntm2hbo7j2z8UI7gpVT9eB8gr8Q&#10;L2xlU4zXRdC1/2Ctt0vX6Xw1B56awNa1gDbgfc243de87ygsSgbfBhKPRLzSFq4y6/3pUa2sLbX0&#10;fy/5Asqo8/LQArY5BF771mjEHVF1nFmmzzUb90KRr+T2e7RSBZCCJJQG5eYKAk4r1ziEhpvNwHEA&#10;BdrhKXloLYqxFa+M6MGoTglHVuwQVMeFYEJmPMbnxGJyViIqEoKQGjEQHXXpFMPK9UTuW1aNx6sa&#10;cXVDPebnxWD/jCq6WeGIG/QvJCskOiIcGSSazPAAjMoIw5EJxVhdH49FFQloih2IA+NzaENU4Pz8&#10;Cvw0uwxnqU6OTC/GhuEZGJcdhTQahIqtn1+VimOTCnCBz72/vp7vrfxTIoDRBFzZDCeZla4sJy+0&#10;lYvGnMS7KgLdJMH3bBuFnp1j0C07YaOMw7G0f6Zb3pqX++egV2lcDixEL8dYmQfFaMon+3Afj5S+&#10;vadojJ9VCpfNvv3pBN+BLd3sNmqK+42zBbbvaEDraNa9LHdV/SHgEu0EXa7e46Mr2LoseOKFdrTQ&#10;ZVP0a++RBRRBcwj6XLw82IpXNN7esL3aL50+jcBPMXfkAfW5FlfurFMibuW3Y8fX0Lihvnu4Tsn2&#10;qPvYlA9HiyXKG/9k8yQSyQgLkdo4Mg0lcQORFx2E0uRhaEwPxaSsaEwvSMaU7Dg0poShKCEYLdnD&#10;8PuSGjxcQf+aXHt3lfLgDcefS5swKXEQKmNDkBU61NsRM0xZFAdRcshdG4xSul4ZYQOR5lshy6VU&#10;KKKxV5McYEnDS2IHoYBGp7I6LKpIRWtVPCpTqI74n+UJIXT3QrClpQC/LSHh0W5RZsXurTRit4w1&#10;A1CZWR+x/0otqRXG3t3U5RTtUgVP6a6pDKTqYArwV+RstZcU7S8PLbQa+T1UrS+O0V2mcd1zbAVe&#10;UgprT/6H77xkBi4rg/bofxLJc//wMtw92Gli29/V63PtBLomY3yAPz2xlkacsqqvsJQR0unKtd1L&#10;bldquB5SobKs9xLwnoOzPMDpoll8u89Ve6rpV+osuSQq/vPjnAr8sqAOV1aQw0n596TvNk3A/e00&#10;ZpQUfBOJgJR/n8aSdJyyPjzgd2xHTFslObEADUkERduVk0NQmzgMw9MpAbIjMTIrnL74MMzOj8Hx&#10;SUU00kpwdXGllZJQ1hjV7ZdBt5deQnkkAaMEyacfnxYmV20IjclAmxEsiA6gWglEFgkiLWIIpYmk&#10;TSTGpsdifHoUppHYmvjsEv7HcBLIidYaEsgAFNEYLWRrTIrEisYs/NHG59E1e0yd30N37B4t+5sr&#10;aynuW8xqV2Coip0q1Yfyhz/d4Yn3HqXuof4Wl78+5u0rsKzRkrRUsz1kxDeU2u+oigW2Ejh4CVwc&#10;13utb5LHms/Xt8hd/thx/Udd7uNyAU4uf3C4E49pvT+25MsKnGCjBa+tTF7iU4qig7PRu4/cvXcy&#10;dbkHuLLNS7Q/3CwOb7RZK4U07xmTjVZa7lMr47C4Npm6twTXV8oaHm9ZqqQnNZnzQMmc1ktnU/zT&#10;8lY6kNtsKpt1a8UInCMH7+J/qUzmGlrgq1pSsHVcvtUJnV4ST2AUPROAhsxALK6MpUFWTMu9Gg9X&#10;KaVnla2fN5C7lbk+TcERwUOQRkmQTiNOhlx2eH+UJQ6hJPjC1tdzKRm0kaKcdkZzfBCmZURifUOu&#10;JbIZnxpKCTYSF5Y14iwN1KkFCZhSlIbRqfREGjIs1s+MQNoeDzUhQ0ZQjICy3ytD9tMd0/Bo21Q8&#10;ZlPORWX4UPpBGXE9ZjgTcErb52TA18TIksoS9PfkbmXtcqB/mr1jq51b6LZVoyT40v8OaBGBmiaB&#10;JAm8uglraLWvprumxAME/jANCeUqZ1MOZmXdfranFc9VzX6PtiMrBm4sdflET5/voH9Oan5A0G9R&#10;Z1+k7yyr/dqKZgJQiY6qOA7sF+S4EIyimK5PjURt5jDsnpRvs3VKa/SMqkHz9Up6paydipVTgIVx&#10;LiWB6rIoKZbSKym5zq2lVbYrdX5+IJqSgjAuTxsfYjA+MxY1iaEEczB1c6hF0t5oq8Gl+UW41l6G&#10;r2cXY3J+mIn6rPAgpJMQMsICMSI9DFc3T7Pc0ldIaL+3e8u8Ukey2hX5Y9E/dA2V3MvSIdMSv9xe&#10;QZ3ehNsk4L1js7GFdsc59v3uRhqBcvc4Lqr/8JjS7tlOejlfTqcB5/nnz/fNtmTZvdTlkqYvlPOa&#10;DCfQe2lUv6VnprQrSsDjku84oD8H3t3T0TKKW0AHgZauV9UAGW4m1pVPniLk0bFVeHBkBe4dbMeD&#10;gx14dKgN3ZYtjMAT9CdfzsIj7USlPtL0YY84nAZcD/WVFleeEjBLh6xYuA3U2TTkrPjdWnI+wRIH&#10;fz2jDJOKQlBGsTw+PwktyZEUoXFoyYlBUepAnJiu2lCKmfPy1z2idfyI9oHm4C2H9SpVJJA3oETA&#10;tOJFAFpGJRHcpTh9tGEsDk7OJZD/sk0Qc/mMrrIsb7dLXBDWNqXg3vJaXGkrw4/T0vHXwhKcnVaA&#10;xaUJZgPkRQRgeGYE1QBVStgw1NCS/6mzBVdpxatmlYI1+vx0vSP7K1H9kH17wmvNC0if36N9orx9&#10;DynaH20ZgQcE377L33YTdKWLfnlAvjk5nHpd3N5j+fgWEXCCTknbS9EuXf7mrJc4XKD7A29ZmPyA&#10;d+cS9Tq67E3kfAHv8/Vtnn2t6XJlV394dLk1TcwovfwDpZ1W3m1S4DOlot4/j2JoNrl9phXgUXLi&#10;F2w9u2W104Cx6UVFsWqBhYCT8hVEoXy9MuRurR2D6+SS211N+JYivrU0mpyoPeUhGJuZgJFpMRiR&#10;EUvABmDL1EIT8QLaImPMN+Yga9A18UKjTU0TLoqs0VKp5fAnEcgHfkjiuETOrrMw6KFmB0zJjMbw&#10;1HCkBg9EW32aBXRoKlXu5DW6ln/MLcGhCbkYQzVRpYmjpDCM0zp6mtKjDEMV9f7PbS34c3GVLczc&#10;Yf8kjbSELEmkd3xMAn3E91T52lsrqFpoxD3Y2oynO0fRR59MI24CrfYp6N0rXd5Kj0hhZ8roscQM&#10;OKXke3rAS8T4wkT7OnI5wSWnK9GSA1jNZZtTE8Cu9QGvqCmeC3gDv5ugd5PDvYkYJWdaaUnWHxxe&#10;jgeHOvD44BI8PbiIL+GJ9meaOFDNHVJlN1/4xd4pFFOeeyax/nwbLXByuJWrIocrSkYbGrwErqOo&#10;40gMmmUjkLLqL3cMx9aWdGwckYXJRZG2wTCNojgrKgiJoYovH4LixBD8uEii1dsEcZ//o+xXlguN&#10;x3srNXumcpjVuE3X7d4Kb25emS2VH1FNv7tCca4a/2Oyw5EZMgBVdOlyIwLp/w9FSUyo6ee9Y3Px&#10;R0etrYxpPuE6PYLvW4uwtSkTIxOGoYwGW1F0MCYUJGFOaRpmZAXj9OwKy76lIm9eokn2je+mkG3L&#10;vbqSxLdZk1V0YdcqOJO2C1257l1kFBPpKvcx3/xyiXUZy69oOMs3v7ubBjO9sLdfbcTf35NjTbwT&#10;TAEt/e4D3nG3A9ZxubtvRCDwdW33aPB59RNW4SHF+oNDtPb3d9DibyOXLyaXK8P+EmtPxOkCnbqn&#10;W2Jp/0w8J4drHvnFrnFWTkQLCeLMa/RVlcP1HHXh1VWjcWOdCk+MxR2KNq08eXFtXjj0b2316Kjm&#10;QJYnIoc+eNQwRacqJi3Q9pwpPq08ORg/tkvEa5cMDbz1wy1a1tIca9JH0kPcvrQMdztLcXdZFX34&#10;RnIc23rNzDXgLr97f3kTLXsRSR1uUB8Xh/VHUkgAUkOD+OxwVMTQYqct0FGZgu/nK8+kJpT4DBKY&#10;1VufU4ZdYwswOTMcw5NDKQViMDM/HvvGFdDTIPfbenmD1XvQfLtsEb3rk61aXJJrSt1OAni8Rdyu&#10;WbhW0+OWUZic/kqrmcpBuV/lHDqgtOnGxQTdiXbjeDYn4sXtjgAE8McUbR8NO5fWzax+RVP5JEC/&#10;OwfacevLhbi1cx5ubm/F7R1zCDyBpkWpJPuqKfFUiwF7lDxPxtwM8zN76Zub1U6r1HLQr5Vob7Dd&#10;Kxc763GFlvcNGmk3yeES9VaGgRyhdWhN0Eh0y2W7srQe37aWYgt99MaMYEQH/cs4PmXYUCSE0ccO&#10;HYD6rCQ0JYSjNLQ/js+tsc0M37dWWzVwFeZQbsu7BFQDf5/vICNP3P+QnsRz6lZlQ71Na/shP9Ms&#10;mwzOyzTWRlO95Kl0Ynw4ZlYkYXlTEuYWRGFmVjw2NFECtCuPrie+lXz8NtXLn+3l+HF+OQ6Nz8fe&#10;MXnYOzILvy+sxjVa6zdJWKpIqDSUzzgmmka2eXaC3UOb6LkMuC9nWuGu10cW0U1TNo+l5HLl8VlG&#10;Xd6Fl/TPX3/lZVYVyP/5QWASSAKnnHpe8kE24+yP3C2gHeiOAPyJwDu6IBrvN/1u7JyLK1um4Bpd&#10;qJt0Le5spWux1wP/2SEtBhDwfbPwYh85XYDvnmTz7eJ0rUjd5OAoS+tVgnp+WT0uLG02H12VEFWx&#10;XFyjDQ53yf1KOmrTmTLUaPhJRN6knv1jQQ2OTCnEioZEyzyVQr85dGh/RAT2R116JMoUAEGjS8ZW&#10;oZIPxAxGYdxQtBKwr2aX8z/pBRBkIwBKnQfK+U3jTfr/AcW9bIK+TLCrKTXo0t1cociZNJv7L4ii&#10;Pqflv6gmAfPKEzA6LQqtdMmOTy+zjNOSZnJHlVX6eieJa7m2YFVaJTctoSrFiTLQyrZ4zPdQMMkD&#10;9k8+unLxyIBTyetXKrd1VCWs2vGaoL8+3mn+uSz3N+Tyv8nJ/yFAVh2CwMpNM44nUAaej/N1tFoC&#10;UgM+cP2534H9ORFIiriAGp33u719Mm5vm4Ybm6bi1paZePTlPDxVpsg9s/FUmaO0+E/D5NnOSbay&#10;9oxiSz625txVbeIijarfafBcaK8lJ5IIeG0hzxLz68dAW5tk4SsJkZKzagbP29LE+xTXOr9PS1wh&#10;yj8vqsWxmeVYSf2q3aUzG9LQ1UBdmxiESZlRmJwWjhm50VhYn2Qqoi4jFLsnlvF5tCNEYDL8VlcT&#10;EC9cWpx6j+A8oJqxz3h8yM/uraRxRq78ixJqdm4EauJCqcdDUUg7Iy+CKiAylEQRhgXF8dT/UhHS&#10;3SQeqhYFTtzjf2hy5nJHJftba2Mhw1ZZ8ZUn/TmNXisJsH+2lfYxA86nywX4K02CKWiFPvqbr9Yb&#10;oEouLTB1lJh3wPkD+Pm5A97//ufNEYQjDqkJpyr63dk1G7e3z8T93a14+OVstul4zJd/tGMSnu5Q&#10;TPtYPN8+znzQB+yg9qHdoC67xMH+g2L3IkG7QNCvaP6dXC4gFOosMa8Sfco+pcHRDJx0vES/ANek&#10;jWoc2iQHB9eIhJ9fXyoXrQHfztdKWxk5mUaXBTPU0y1swIUl1fhqqqrnxSE3ahhiQrxa58XhAzEq&#10;KRRX1k6kviWHriaXk0iVHUPZwQXWHRqF4lQZiY8J1G0aX0q/emRaEZbXpmEqCauJxmUViaE5IQpr&#10;GnJswkhextMNMuRovHXpHSptDl6SRICLIZQ5s5vM4hWw0lT2PON0FcJQlX9PtHdZztleWu2WaZgg&#10;K7H2B3Kj0i1bulQC9Q8530S9ASgO9r/+CLzH3Z9+x7v/qQQQl/t/333e7/5uAd5KwBXhMcWSYD/c&#10;PMZW1KTLH6rCCMWpaj9eptGj4EEV3bjGAbm6mly8aSINuXG+7ckN1PsUsbT0VdZcMfF3bDdrk028&#10;SN8rjbtteSIRmH+r7xB4i04hMDd4vEMVIVF7jwDeo76+s5oinARghtvaOvxJ4hhuu1eUFTkEJXTB&#10;sqM0Bz8UucFD0VGbhSMzivHDgiqc76jhfxJ8PtfLjy03THMF6tsY9ouqic+4trKGhFxDaVBnkT7f&#10;yoLn+cN1DXhCArq/RgV4K0kIlB4bVR1hJJlCXs5E9JBhVJlQPvlz2kdu6lVNubRfHG6nGm0jpy+n&#10;yKYB5gPQQCMBmEHnB5Y+c9zsgHaf/5++487V/Lld33VH9zt33u8G9fxtuSEGuqxRzSNz4CkWxUEq&#10;JnKJRtmfi6vJ6dRvK0bhyupR5rOrEoMK82qb8rXlwy0FiYoPXaV4tD3q/Fw6/zaBvCv9LpFLsa/V&#10;K4sz02cUp1pbv7a0GlcIlKJlJMIf8Lua8lTUqQw5cZwsaCVCX1YWjQr63ZpbzwgOQDaNtpzwYTYD&#10;l0GCKKREmJBFq70sBdtG5uLE9GL8Nq/CysvrmXIZH23gu5OApYpUrFgl7m7Qt3+kQMcNbBLjJHxF&#10;06j0hfqleXclWHq+VdJwggVMaCZTxcs8i91budSqWjdB7ybgT+g1ac79PxTtyikuff6Rk9l8wDtA&#10;1P4boP73/Nvnn/v/hwNd5zr6E4HO+2lh5L5vzVjx6qoLIHEoLjynECT6vKo7cknTpQT45tpxXpkd&#10;iW8aiffZlDleRCBu12AqYbs4XNOrlsCdTVwnQhAB2L513SNhWbEG/rcmZVRl6hb99KttZbjUVoqr&#10;JAglNjCXjpLDJmAIwOGpRaiLHYbcyHCPAJQZm8ArQ2WaVt+ilKcmEpNy4jC3KAHrm7Kwf0wO/qDE&#10;UCkBxb09JterzKamim90VeMZj89pqCng8RGB9wxEqgp+977UFMdHS6mSVlpc6qar9vIAQT9CLqde&#10;V1i59gk+P9RO0b7Ipl5V2stLJM9BF/A8qnaCE9My6hwQav4gOSAdyMrKraMDUOcOdN179dU6Szxh&#10;rqHffX1Xzd1z5/qsn8SrRJli25UbXZMbAvyP9gaKQFruy0fZ3jWru8DB18ycJmtUk0G++wO6MSIC&#10;JRi8Jd+b4Mq6V1O0ikKnBZ5Eu4o0K535OWX1FwGwXVWZA/rIHpfXUB/TqFpZ7RWZozGlUmOy4G9T&#10;pUhES2eLeE7PKEVXdQIWlSViWnak1VccTYNwXAYNw9w4zCHoXbXp2NJCd2xMIY5MLMLv7U18R3I5&#10;wVN1TU1K9W7XLBzVwipKHxLedUohc+/4HU3KPN2uRahJNnMpV+2VAD+4gPp8CX1y6vITWlWjb36w&#10;HU8P05A7uQrvztKIk1ElX5w6XXUj/v5+oxGBA19N4PuD4t/8gXIEoGtnsLnPBaKWZ93uZPd791t9&#10;7ojAO7ppXlr7Vzm48s+1yKKJmb/a6r0tPfTRr1I0q+SKjDgFVSh7pBYstA7tpSHhoGmyhgad2nWC&#10;Je7UfLriy7Q/3YFvZRkoQuUmabOCQFd+eol8BUlKrCtP/S3pZxpmKrN2azn99VUiiirqfLpWPMqt&#10;0lTqDYr/G7RFrtH9utBWid+olr6naP+6tRxnZ7FRZ/+woNJCuSXB1D/VznlEUHt3aSZSvjit9LV8&#10;rt5bBEYu99xRSgaK9u5d8nC0sjbZ1s97Ds1lW0DQvWqFz6nLPVet01y1/4eD/T8c5P9RvcpvVUFh&#10;A9597auDQ79dZaDkrwsANQHgONgfJNcEkpr7ju75c7wD9FNwP/5e1+4/Pv+Ojv1UO0vtHLldxQFV&#10;YOjSMnI6Qb5OkE1vS5zrSO4V10lcy7C7uHwEfqNfrxp74hrVyFNtav1OnH+VhOBVYamxUjQiAC28&#10;iDgEtprcL1njik1TjLyI5y6fZfHpEr0kzhud1bhJFXBbVR4knWh43aSUUPCiZuDk2mlOXRa4J71I&#10;tHzWTf633FLZL3cp0e7yvkKkHlCca579Kv9Xfry8D3G6JnPkhZiXY3Fw3gKLWu8hinfFG55os5iF&#10;50dUKnuFgf6MOl0cLm52oErMC3BVg3n91Wq8+8rbXCrf3QOfAMjydskmCIYjAgesmsB2It8fcAeo&#10;kwTifl27z9x8gP/R/3dWaULJAX+aV0YC0PIquZVu10UaeJeXa5uyON7LRmGDSXAF2KX2chyfUID8&#10;8H+hKiUEKaEDMasiEedIPDKarovjCaIAv0S36FJbBS4uKedgV9nSpkS8yvBI3VhVGs2gkcBEHPqN&#10;ZxCqIBNVCwlDz1Q5L82TX6MFLkLRBI7K9Op7mi9QXJxEt7wD/e4RvQytrj2hjpY+f0wj7hGbPrtB&#10;wtTSr3bgPlSQpApGbptoS6ly1STaFfGquXbp855jipAh6EfJ7UeW4i31638Igsr9OK52oDrg359d&#10;i1envNk6fUcbTI0YJAH4uQFJ4F2SKX+wvXMRwcejd/4ReAGuuivS9Y4AXPMA9pp7Lz1X913TvX6a&#10;f7+4jIAvo7VOjhfX3KIrdstW3rz8M3LhLoiDSRRXl1XiCoFsSQxATVY4OqoyMTyB/nbAAOyaWcHv&#10;0FCjiNb8vjhROlrcraPEv5IA6ihOlculGktu0kdLsbYky89FIPfIofcJpjYrSEWIYK5SQqlyn0S1&#10;bXgkmIqxFwFpQekRjdZHIij+n6Z9H8iIpTQSkWjfnfLiPaKBqh0s4vBnu6d4bhpBf6HZzP1z8fKo&#10;AiVUyI5Hgi7AD00psSJ2ff44B+8DxXsf4Lr2awJaoL88vdK4XzXgdK3PBLwD3+N8Tz/7c7aO7p7/&#10;fQ8432wdud1VDVNz5x/I6TYzyOa/zKvff/wPgq9aURfJsVdWtODCUnKYxCcH7wY5SRM1mpvXNK2M&#10;vQvtKnVKl2lxFfID+6E5Lwqr63KwoDwJ2XSxqhICcWp2IX5fRCLo8ol7gUn/XHpUnC4QVKdGS5wK&#10;xrRVMD/Od+JegCvZka0O0k64Ql2v7Uqac7jWVWX/I/dL4IuwFPcu313r6k+0mKI5fIp4ex6lyUUS&#10;udSXVTKTHt+lgIlZeK21coU5i9tpyL04TEudxtwzWu1PDrThKYH/WxEx33nF+7xJko/A2Dy5rxCY&#10;95nHZd7kjY6KrnH17zxuddztr7/9mz5zzV3rKOD8uVvNn+PVHLgOaP9rpbm3ez4V0E8RLzKGZLzJ&#10;nZOLdoV600sv5qqs6UiDb3k1v0MR3l6GmRnDkBYyiH72EKQGByI2cLDNvS8sT8GO0dn4dl6p7YxV&#10;PS2lIbUoVJ/hJ52veDsRgcS8VITu63Mn8s0LIbByCZWgQPcVxauZOs8t9fx1qQURgPx2cb5E/ENy&#10;uwzBq2yK85f9oRgC1feVayvfvOegV83tyd5WcvlCWz9XbHv3oTY83DPfdLpEu/xyidx/fvLA1bkG&#10;rg8Q3nNV35x4ljowVWBE4B29/9nqK4zmRPpHgB1B6Nxr7j89gnKf6eiAd6D6g+7uuWe4c//PRIQi&#10;5H6qJXaeQCgrtIqrqV3QQsUyWu0EQ66bNhbIcr/K71whYH/ML8bOpjQUhA1FREB/JNPHrkykbx0f&#10;hvLIUNuHtm9yAX5TwTZa9Zookb52AKs5wAWqRb/IyiaRSQLoWmHZD8jNqlmmvDaaPxCQOuo7FhlE&#10;kLWJwhpVhMS7qmJdaq/ku1Lt8PtKq/KAbt2zndMI+iyLa1c58Oe02l+o2JEmZcTp+5fg7s65eLKv&#10;zSZkJNYl4gWKQPiH3O1VvfKAEhA2sLzWYokHgHS5BlwD/ZFDPZCduPcAcUA4UO2/fM3d+wj+p1LA&#10;fUfHj4B6z/G/567d++i+f+unBZk/KaZVXkx7vlVb7Y+FZZYpWla9Jmk0NSvwL3Qq00MRfp5bgnU1&#10;ySgOGYqYoCGoz4nBkvJELGOblReLKfS1t4zKwo8kkiskJs2Ba7lT4KqZzpeRRpA1ny+gtbx7j0aa&#10;VvwEsJpZ3yQKfefBRq/UqLJlSF3IZjCbgKrkEQ27ayTKC0vKaGsokQEJjJJLEzSSYI9kzO2ajmd7&#10;Z+EFxfvzg4o3XITuAwvxaO98/Nwx3Kryunl2Ae/KmzmgPdAdR7p71Ne8947f9wdA3K2qWk+OdPGe&#10;B4IG3/3GHR04OuqeB5R37T53n6n5X7vvuu+7o3sH/8/VdN9bBt7cR6z9tMf7gm1ArLHK3TLsVFFQ&#10;4Esq6FpqQcc/aKz9Oa8Iv80rwMHRNPRiAyjyte98IGZXJmD3xHysrk/H1EwtiqTju/mlVBOa2SMQ&#10;ssxpS4jbpcONyynaNdeuIEdzt0gE2rQoy/7O6lE0AL35BH2mdp+E4c20KTiCn9Pgu0xpdF55belV&#10;qCSkJptUiFfi/emOKbTkp3krlPvmsM0lx6ug3zxbYHmybwn+oUj+x0QzjbHvPIDkWjn3yv+o5j53&#10;gNig+gZXBpiO0uuabXPul79YdkaZA9AB6n/+eXPP+tx982/myjnDjkddu+aMPj3XSSMRY79zBPov&#10;ism/KPpVVPAcRb5XZVETPlIHnjTQvP0VtouLVZetCD/NzMfWhiTURgxGalAAYocNQWFcIJozY63g&#10;vyJkD0/2ivloMuaOuXVyzWjQUWyLKx2Hq1kFdqoY11STV+JdYKuwuAy5u2u1MqelVI845ZJqJfGe&#10;VAStd3H4o+0EXLtSCfbjXTPRTcDF4Qo/U6V1FTSUG/Y3B+EfDQYt8fc0zDy96olmJ97dUdyuc3et&#10;7+loop3nbo3c5QR0CSHVjMv4HTX9jyc5tlqtX4lj91z/88/vud+59t9+9/lRRqfn3kn9eOciRjV3&#10;3e/bOYX4mRz628Jy/EJx/vuCcnLQRwIQ8JcoEaQCtKolHX6+rRTn5uTix1m5ODQxBzOzwlATE4zc&#10;8CDkhgWgOiYEC4ricHB8Lr6dUWRGn7hYIFtO2pUUzWoU/5oJlBrQ/3sqQtPNMubkHlJiyKqnUScD&#10;Tu+h97Gql0qXtpIW/ZaJeEJ9/mT3dLaZFO3k7v3eBsXuAwtsVe3J/oV4TODfn6WrRi7/zw/eAotF&#10;x1hFS48T1Twu98T959z/Pz/vsKP7no6Os8VNbnDF3WreQMvPFmg+7uW5fqPmf+243DX33+5czQVw&#10;qImjFeVjq4I+7nfn/txuHP81CeDsR/C9tt4rraYtWorS1VHNlVjTUc2VXnEx/G5zh651rqbECy6x&#10;g0vgoKMSM+jcHV19Pfcd/U7nbnfQ57+1ChviNgIi7nKzYuYf89w1i0vz+8xdu3s6+mfr9m+WGMp3&#10;7v89NwHj/7u+SRnfd/Vbcbea4/gXZ1ZDeYW6j6/CM46rso0oG+jLk530JhYaYfbS4FQugjfH5uHV&#10;kTm2b9GKMdEF1fa067ZNvMGmq2U8bxiZgU5K2qkl0RhREIWy1FAU0LXOjQ1EaVKIhZVPzo3CIrrd&#10;y2mPrWvOxPYxOTgwsQCnZ5Xgh7nl+H0hpflCJZqgmlRFTYFr4dnH/ns5Vduw4WuOAPw3dPTt8iGI&#10;/k3g+QPpCOBzYnDf898a5u75g6+BFvgOBDf4/k1AqJnvzc/9CUDN/cb93h/IzwnAnavpe/4EoOZE&#10;ubdNne9L0JUC1vIZEnzlI7AEFMdUSnUZXp5S5pE2upOL8PKolxX0HcF/TdDfHNb+Ra/mntYSNL/y&#10;Z0cD3eUKHJlagM0j0tFZl2i7mVqyQ1CqTB+RA5AUQk8rfBCyowejPCEAIzOCMS0/GgvLYtFZlYg1&#10;jVrSzsChSTk4O6MYP7aW4U+C/5cMetpJVk7Vcb2Ad6B/Dryrt6dzge043oGvowPen4MFoHfuwHSg&#10;C2iB/HFPoM5dKVVHBAJfCZoFyCcAsfWB6zt3zb7ra/Y5m/uN/++t6Xv6nb4jYnCf+36j5g+8+z8B&#10;b9zuiPVrbVwlg6go0ykyz3FZ+8ssudQLcvwrNm1je0n38s3xRbY9/a0VW2xlU6bv6Xi+c7KtMWjp&#10;/KdF1Tgxsxi7x2djdVMK5pTHWqWsisQAZEWqlNoA2ln9EUsCSIkYhNyYIahKDMSIjDBMzY/E7OIY&#10;tNEIX8/f7hqVhmOT8vCtsoXMo9G+gGrb1dIV0P5HNYHtX3zJHV3zJwB/8AWi43wHokDvS9VmAyaA&#10;vaaUrdox5J/W1f2Hl7aVYHLQ/cFxwBq4vmsD8v/js88/V3PE5Z5jTb9hE9gC2Z37g+7EvPX1rLao&#10;c0xUho2t++QKPD22lFy/FN1HJe6V6l0h2gKd4B+e64n5A7Pwat9MvNo7DS93T8YzeiiKidCU+1et&#10;Jdg/JRfrWlLQVp+IcYWRqE4ZZnkHFN0cH6IM24MI/kCrrZMZOQRFVAGVCcPQTJUwJjMc0/mbRWUx&#10;WFMXj71jMnFqWgF+nF2CP+aX4BI9OQNfIDvwHQE48J+e9PS/AHbNAe3OddS1ayIOf84XmOJ41xwB&#10;6OgkgH/Tbz0p4YHvD5ZAcEcHlK7/G7C6p+/9rSrYvnP7jZrv80+a7rHpe671SRc2J+qlfgS+J+qV&#10;esZLX6t6upZR7ARB1xq/NqxS1CsBtII+3pAAxO2vye0qoqwNrD17pqF312R0bxtnQSMyZFWC7cT0&#10;QmwbTT1P4KaVRKEqNRhpYf2RQLDjBX7wECOA+BASg7aS815uVAAKYwJRHh+I6qRhaMkIwYyiCLRX&#10;RFP8p+PIxFx8N6uYYr/cq6jpgHbAq0n8O/CdmP+8+XO8f3Nc64DXUSC6a527ax31fZ3r6C8t3OcO&#10;fIHjD4QB6XfuRL77jvv8c1393+67c///87/n/leAC3xn2EnHK2+xiXqC7gop9xB828dopdLJ6eJ2&#10;iXi2VwT+Jbldex+UUcMio7d6yZbkDWlJXcbZ3gk56KpPwDSCV58WTI5XHV1yevBAK6ScMMzLvp0U&#10;OsSakj5mRgyFiijnRA5FXvRQK6WqOrpzyzTvkoSDEzzwzxN8rbZaXT0B7sB2gKvpvhP5/kD7gy+g&#10;3bm774A0Dvbl6rFCxATUWfv/J+Dt6Dv3vueJZQeGQDBw6H65cweaA94d/c/9AXXN3XfnavqO/1FN&#10;/+GJer2TOJ4SjqAraXU3ud0DXtWz1bykFFor0Org6yMLLAm0l11sDl4QdCumrGDZrcqaNd5mN5V4&#10;SbOov1HXfzWjFFtHZmEe9XxzejDyyM0p4UPJ4RT1wwZYE7enkBh0PzmM4PP6kxKroQNJMAPpBQRj&#10;FiXHChqMBwj+96qlS3de0VN9hZRdc4TgCMDpdweyjg5oB7ZrAlGfK2WLf2YuNQGp5rJzWiUOnwRw&#10;hKLf6zvKC+C+p+afjdu1vmsCJ3D8AXeA+V+r/TfQrayL73MB7oH+kahUxFnvKQK2fAV8T21hV1Nu&#10;m25LHtlldfJfHFViik68PL6ERp2KKS/2Zf+mjj/gcbyWkFU2XaHeDzaOtalrzX1o9fN8ex1+nluB&#10;Y1MLsbElizo7BlXU85kEPylMIA+lkUfwg1Qle7BtZcsIV3VNr5CySqmqinZCsBrBpxRoIPHMLIrE&#10;qsZk7Cf4quh1YXEVxX7Nx6KKDnB37gw7B6xAdc3/nv95HwdzkP4X+ATZSqwQTGXjFPiOIPo43sft&#10;/sBbomYCreN/A98A+v8Jvpoz2ASyEYCPgNy1B75HHJYZXJJK70WCNvBF4CJ82kIq8NBNTn9GH77H&#10;MmQsYWvDa6V8VyLoE/TjD1G/H5htPry4XXEEWmhS+PrN1S24tLwe5zur8cfiSvy6sIpiuRRHphRg&#10;dX0KZhRGoy49BFmxAVYnX5wvkR9n4KuCtsAfYqVVdU8FGCIDv6Bk6G/19bMp/puo92cR/PVNqXT5&#10;8vALrf1LSwS+Xwl11/w5XqA6rndc7YBW85cI+tyB72XgFhGIkzXYAtUT3xpQrya9s/498P0JQAmb&#10;9Ruruq3v+9p7inqlaLdzHtUchzrA3PnnzQNTREhVQ50tIlDhRVXj0ueO640IftzOz/WeBN4Huppl&#10;LKGof0Ed/4Icr/JsL463eSXULYJ3MbndAU+OV9Ip6vjevTNs8sZSrGxUYgotODXir44q/LK4Aj/M&#10;L8N3c8rwbWs5Tk0txoGxudjQmGEZvJUitogWfCoBFjerfLq4XGXTVWxBZdQFvlXQDlAJ9f4kAk86&#10;5EQHYFRWOOYQ/E3DM3CcRPXz3DLT99qC/onOd6LcH3wnAfyBduALbHet848AfnTpdBTQTnc7LjVX&#10;6f8AvvuNvu+Oas4q97fmBZzjcgf+5wThmr4n4B347r5q96hal1SAiMFJHQe8spW8VB9p0Xsl1FdA&#10;1bR7TNQvNm5XRe23qqZNcS+Otwofvlm77l1TPTFPH/4mXTltfvmjrRrfzinGV7OLcXJGIYEpxLHJ&#10;RfTHi7B3dA62NGdhcUUCDbYIVNByzyIXS6c78W7gS+fzWsae1IEDX2VXJAGyo4ZgQl4EltUkWT3+&#10;M7Qlfp5bikvkeoXUfVJC3YEvQN25u/4ceAe4a7p2IHpiUtxP4DiIJvrJ7Z7YJ/jkKk8a6P5HT0Dg&#10;O8lh9fb1uY78jrixr36+1c33mgD9HGAdPycKJ9adxa777p7+07+kmwNf7y2r3oy70z7gT5Hjj3vA&#10;Kw7gJQ075Qp+7+rtHlexBxp5vgkclXV5tn2yhY4pCvoydfvv1LffzSvFiZn5VoxhH8Xxl2Nz8CVB&#10;PzguH1+OysGmpkyClopphVFoSg9FgVZQw1Q6na6egS+x7xl3yTzXvaig/lZsKZLn4vzc6MGYQl9/&#10;bYNq9xXRkCzBb/MrbDv5hSXl/7uQ8v8JdDUH8ufAq/WJbDbT8eQa/0GUjhf4Ovd0vkcMjvPdUf/1&#10;uc0gQPx1vwPJ6XzXBKQD3h39zx3Yan0inufOnnDAu+daMiqKeSu7Sv1uRZblylHPK8bvNX34t9pm&#10;bcBL5JPjKe4/WFZwzdzNQg8te4l7hbhfWFaL39sIPEXv0el52DtJ8++Z2ETLftPwTGxtycTuMTnY&#10;NZLgN2ZiaXUy/fRItBD8ikS5e0Oo++XXq3qWrH1P9MvC13UMwY8YSvAJvNLB50UNxoziKPMcDo/P&#10;x9ezSvDnEm+BTPEbJvbF9f4E4OXm8cD/nNs/B1/nDnjjWgHpA96fAASumgba7pkFLXXgfeZ+7088&#10;ajp3v/EHSe2jpc7PKVkMTD87QJyve/+oJJsPfNc8fU8pYb/xdL+eoeeZYUfg5coJdM+woztn5dqU&#10;CEnRvHLjVOGjHf85JY73gH+reruHZ+PtQfryKsi4XZnERlt4nDaFStQfn56P3eMzrLrmisZEdDWk&#10;YHl9KlaybRqRgW3Ds7FlOP382hQz1kZmhaE6JYQun4w7TfAMNLDT6Ndn0dVThjAZfnL34un/S/zL&#10;4CtNCLBp4e38z0Pjc/F1axn+atPuqwacW0yDT8ALdOl9HQ1s58pQ17lmxY18hODP7RokgaSjO9cA&#10;uoE0oH1N4Lmmaw2yIwoHvhGQj2gc8O777/1+38f5PkLwv9ZRTcTxSfMB73G+RySmiiSRfERofWMf&#10;LT8hOd4DvcuKP/TIqqeY7zXgF+EdDTwBr2LL/6gypxV/oFt3cDbeaOZO6Wq2KDu2iivX4/t5xTg2&#10;LQ97JmZj/ag0rGpOxlLVzq9PRieB7qpPx6qGDGwm+BspCVY0JGNWcSRGZJDzk4Mst6AA1kSPfPzs&#10;iCEooDuXR4LIIfgZPGaHDuVnKr48CA3JAWivjMPOlnQcnZBHH7/MklWqwveFxXUfdb5an2H3GfAG&#10;vg90geO43QEl0AWkgclrfwL4vPmDad/9DHwdndj3/41Adb/zB1xNwDrAde3O/Qngc1HvJINV+vR7&#10;vkkzm6qVRU+O1/y8bdLw3DhN3mi/vXz4v33Avz82n+Av8KWHbyXXz8IrJaXarr2Aoyx24U9y/det&#10;xfS1s7BtrIBNtOIO7fUJaK9LtIqaywh+V20a1jWmY3WDSqknYV5JlFXFVtXNwljtRRxkkzrpBFuu&#10;XIFm9cIGIZPAG/jhQaiIC0Z1QiDGZYZgaWUsbYgMnJqUj2+mF+Ecxf7lpc04397oge+4/xNdb83j&#10;eIH938B3XGLXAl+EIOBs/l7cK/EtICXeNdBsct9439Xd8cDXb3Qum0H/QwnCo/sfHeXemSQgl5q7&#10;R06VAaiZPs/4k0oQsCIGgS7CENF49x3wfeDbe3hE6gi39yylG8dCHP+cHO9m7Gwt3pIkEXgljZZh&#10;d2oxXTpyPN26D3TpxPXvlWXUKm1PxstdE6Gc+gpbu9hRazN3Z2fRjZuYi21jsijuyfWNKWhrSMCS&#10;ugR0EOhOEkB7dRK6apKxsi4Vq3RdEYep+REYnj4MVUkBZvjlRAeaG6cp37zIQGRS9yuRVTx1fhLF&#10;fl5of1QnBmEswe8oi8aBEWn4alIOfm4txUWCfnmpt0fDxL5r/uA7Ef+5qHcE4M8p7vvGtQa0gPQA&#10;defOXXP3+r7D5o6u6VpNrqBrznLX0Z07Pa6j42x3lE7XuY7+oIs4zI+nBHHSxQFv9QVl3B2ncXe0&#10;y3bo9BL8lwT/DXW95ujlx/+twsvk+L9PKkW8V3H77yPU8wL+y8no3u7l5HmwfjiuLqunnq3GLws0&#10;bVtsoW07x2ZjTXOaBWd0Uud3SPTrnETQXhWPrmqqgKoULKtIxLLKJLQWRmBcTijFfzBqVeCJfn9h&#10;zFDkR6u+gOr5aK5/AC39fyFyaH9EB/zbDMGK2CFozQvHvsYk/EAD89f5peT8atxYzvdaSrHvDD41&#10;AWhi3zjeaxL5Zvz4CMAB3kcANnB083g0MS4C8J3bAIvLefS4nUfjWJVSo7vFozhY90w6+L6jozX9&#10;l57D5nH6p9z8UcR7gIrjvXNxvlQAwf9ZdfUl+lV1+6M7J+D1jnpXc+co6nt97pzy3WmLdY/AP6Ia&#10;P534QMNOrpzKuKn48t9Wan0OPqiy16GZeHfgY30AJW7QHkHtMFJwrHIb/Dy3Et+1luPENIr+yQXY&#10;Ojobq8j5AnyZjD4CJONvZT1BJ+Dt5YlYXEKpUJqAaTlhmJQTgcn5URhL409r9kokWZUQhJK4QMtd&#10;qAmgiMB/s9HfHzoYsUMHmRoYx99ubUrBz/NK8MPsXCvUqM2ut0iUfQaf43wRgL+uF/B29AHuRL5r&#10;GkB9xw2mO7omPe04zOlsHf3P9bm7dt9199x/ut848NT8r53e//yoMuuu1Lqae6b+1/XR43hvulbt&#10;5YnleHWiizpepdY7KN49H/79CYr44/M94I+24gM5/sOh6QRexRtV72cMnm0bZalglA1EeyAUFa3w&#10;qV8J/k9zVaipFEenFWH/RBLASM+oW07Rv6oxARuVJ5jif2llAuYT9Mm5kZicw8bjpOwITM2NwvSC&#10;aEzOi8IktjGZSgxJHR8fiAwafprYCaerFz10IGKHDDEVUJMSiHUE/4dZ1PcLyy2C54+5RbisVT0V&#10;WPCaj/s/M/YErBGAjiQA43pxNgER5zvXzjUB5c410G6w1XTuD5r/558ePUngPhcHS9f7c7/OBbCT&#10;Ag5c3fvbx+36zDvfxe+L20VonqGpvlmtASWhJPDa2/6cgPecFPBKlqRKINLtHWbYadZOOl6VQFRn&#10;X2L+78Mz8G7fVLz+Usmkx+Hp1lF4uFEh6r7dzOSu8/Trz7U14C9a17/Oq8Q3FP1nSADHppTgwPg8&#10;S/u6tikJm0alYwuJYXUN9X9VAl28WHJ4CEbR2BuTFY4pBbFWy6e1MBZzi+IwryyenkAMxqSHoIWS&#10;oCAmgG7eF4jUJA/Fvgo5xQcNRHH0YJvk+XVmOW521FmxqF9aC3FkfDrBt4oYNPY4EObe+Nw8Z/E7&#10;8F3TwPWJeDVN0frOdV9Tp+7agec415+DHdD+3+n7rmwD6nzpcs3GuRk5p+vNYPMdXdO1v253Ot8a&#10;icL9v5reU33TAo1m7jR585yA955YSq5fSm7vpKinmD+poo2L6MurTCtF/Yn5VgJGol5c//7gDALv&#10;pZoV+NpPoO3lWqVTZjLlCVRwxhUaV6rO9deCCvw+vwrfUwJ8NbMMJyj+94zLwY4xmbQDMrFtRDrW&#10;1qdhSXU8puXHYESWCj8NQ3N6GBrThhkRzCLnL6+mN0CDsKtWqeNiTRU08nsF0QMRE+yVU1dK2SSC&#10;rzmAFTQgf5tRhtud2u5ejr0jU5Af0Q9ejZ3/ArxrDnQ3YA54d88MNF5rcNUEvjv/HGA1J6adBPD/&#10;jjv3N+j8mz/4DlyB/fk9//veQpL3v/Z+Dnj2VzpeLp3W4ntOCvxOcns7ud0D/wNBl//+jx/w749I&#10;1KtOrwpFCHhlEhfHj7BNKdradoU+vYC/trzZdjspR9+fiyqtlv6FJfX4g1LgB6qBb1srcHxqkRV6&#10;0orbl/QC1tHFUwDmuOwwlMT3R07EAJTFaRNsgOn5idmRWEqDcNuIbOwcnYOV5OpZBZEkliiTFOWq&#10;JiIDMIDuH33+zPD+mF0UjRNj8/DDzEIT90tqExE3rL/EPsW93DwORp+1T9Al5mXI+VfX0LXn0nli&#10;387NGpcEkFvmcay5aXL15M75LHsBp2u5WDoXQB6YBEZi3r5DIpBbJ9DY5B3YAo6vfbTYPzb/e+7c&#10;c/U0q/cRdAe8iNYicGyBRlO2y+nPe1a9gH97kjr+RJsBL253btw/msCRcXdwOoGfgl7V29821ooi&#10;PKRLJ1HvJaRstg2v11eQEFZ6+QOUW0i7iQx8uny/zqvAj3PK8cu8KnxDCXB6RglOTyvE/vHZ2EA1&#10;sJAifVRWMCrSvPz+Rar9Ex/MYyAakoZZvZ8dI7JweGIhNtFo7KqMx4LCSMyhGpiSG4HGzFAkUwXU&#10;UCVkhH+B4rggzKS7uJ72xU8zCrCwPJoG4UByvnTeZ9a+wFeTQScd75oD3hl7XsQNwZeYJwEYEfhc&#10;NOeuOX/eIwaPCBwHe4TwKdDu6JpbyXPgfk4AnoXvNUkTd+4vUQT86298oNtcvSpxC3zqeANePnwb&#10;XTkB3oZ3x2nY+bj9PQ2799LvBvwMq9Xbs2uc5SZ8tm00Hm5WWpoRvt3NSlXTaNyv+gDahqYNJ1c6&#10;aGi1V+Pcohr8RpH/48xim237iZz/0xyqgVnlFmTx7ZwKcjQ5v5SiPD8ETXlhXtWw6DDUZcQhmaK8&#10;KGYwFlUlYje9hQPk/D20E9Y3JqOjIg6LSqkS6tKwqj6VHkIoNozOR1bwF4gJGAzVCaonEWjSZ0F1&#10;nLmDn9TS9T9Xk3j01/uOc3Tsa346XoMsgP05zQHg35zI9xf9DjxrAt3X+kB2XM2ju2/3+Dtn2Tvw&#10;Zdz9b1FPqSbQT682ju+lcfdSeW8p6l8e1wINgSe3fzi+wHPlfGJeVr1cub/lzu2bht7d443blaPw&#10;wQalknXZxzzgtaVd6WsUj2dJqJZ7GcfOketVn+/szCIcm5yLo5PzcWZaCV0wEsT8Ovy1qBa/0SvQ&#10;/RX1SXTrCH5OMPLCyfkRwciPCqJBNwB59O87CfChCYU4xrZreJoVee6sTsQCqosV9Bb2j8/FdzMr&#10;cHpqIQpCZADS9aP+j5MLOLCfBXdmRwXAyqw4nf/fwHfAqzld785tYH3gO8Al9v2BdiA4kB3QOjqw&#10;/c8NQALrD74/Efhf+4Pv/19vv5MnsZ3vtcXT7+yLTd7YlO0Ks+hf0sBT/tu39N/fyqqXcUfg1VSK&#10;/cMxunJHP3L86z0U9Tsp6unHC3jtKL65RplMvGwm1ynib61W3iJyu1SAAe9tM1MJ9L+W1OHUtHzq&#10;6VSsbY7H+uFJNPZyea/Eavtdoi1wjipBtsBO6v5FFfEYKfCjVTBKEzlDbOm2IikUXQT/1ORSeg5V&#10;2D82l5yfhLklUWgtoj1Azt5Nz+H7acX4dU4Z/ycKqUH/RiyNwCjaAdH0BlQ0qjYh2uN8WfsOeBss&#10;H8e7ZoBT7AtkcZGuHUf5W/u6519K1RGAzt1kjo4ObAHnOPaTpulbqgMD2aZtPfugD/A+QvD8ewf+&#10;Ozabq/9GfryA98Kqn2nF8hgteis+tMJcuddsVpmbwL+lmH9/VP47xbzcOJ9+f0vQ30nU753qAU9R&#10;b2ViNnlpZK5Tn0u/W74icvzd9fTx2SzjqOLy+Jl2IV+ntf/7wloaddlY3hiHGcVhmFkcjmV18Sa+&#10;z05XdA3VBl3CC+2NOEnpsKI+GVOLI1GdHogsEkBGxCBkRQSglKJ7cUUivp5WRqlRa4s2XVX8zwK6&#10;g7nBaC+LxvbGVBp42fh2Ug5+WViHSenDUBwagLTA/sgIHUx7YCDyw3yc/wnw4npn6LGZBJDO93G7&#10;Ae4H9ufNH3B37YHtgWk6n9cOdP9ztf9GDB6R/BfRz/t9wPN/+lbnvqYxyve2kuwU8Yql7z6muXq5&#10;ckqW2EngOwh6G905r7jjBxV2PNKKt4dnGqeruVm7F8rdQ25/TNAfsimR9A0CrwWbG13S78O9LeS+&#10;hBKWDYQEod3IIgaVPNdS6gGCP78yBhW03OV/j8gKwBIaawcnFeHPhQ24uawF15Y2EbBK7B2fSUs+&#10;DdOKwtGcG4rC5GHIIvenhQ3CmLxIHBlXjMPj89BVE4/ZeREYnRGMltRATM4OMf2/qzkdx8fkYN/I&#10;DOwemYVto/Jp6MXze7Qf4oNQFxvicb5Ndgh0HyEIfMf9upYxKPD9gf8/ga/mTwAOfMXt9Rl7PkAd&#10;aP6AC0z/ew5gSQIHvCfuP/6Hmnum3kvEKo5/fnqV+fBPDnfa6twLhVSrSjctehl3Cqs2d84WZ+bi&#10;HX33t+bGTSXok/DySy/xtJJOP9wkYEeZO6eED0oCoZQxyhukxMz31o+xSFypA+00vsV7SkGrPES2&#10;uLO0Hken5qGtLhHVKUHIJIglsSr4FIE1LRnm9slIVC38a531+EErgOPzsa45DXMrYszXzwwfjMig&#10;L1AQNQjtFalYWBSHluRA1CcE87+GIT9yKKr4n2MzIzGDVn9XTSKWVcXaxNHu0Wk4OSUPR6YUYw+J&#10;ZlN9mmftq8KWLc4IfE18GPiezhdhOE/gE0uflr2O5uL5mnP5/CNz3Tq5VubkznkLPCQGgmdHn7Xv&#10;iXlPlHsrdATazj3QP9XzH4nDOF7P0rMJvKSVtn9po6Q2ST471olnh5X0WGvxi2ncLe7bK/dGop7A&#10;azlWol71+N8e9ICXYSer/slmVfdQLb8xFoYlEX9Vaepsa3mTpYZR6TelmJe+v7txJLnds/QFujKR&#10;KSb/7roR+I6W/nK6W6PpduVGBxDMYNuJ01oRi2PTi+kSNkJFFpWzSHkRfqIreJZE8eWkfKqAaGRS&#10;/CtWL4VWf1Zof5REDUUWiShlGHX50AGIGtIfsYP/jRQSSLlyJaSKEALp50eSWGIJeDJOEPgfWwtp&#10;XJYQfJ9v7xZyRAwaQPPzyUHm+vGewBdR2CD7gDcXzwdyn6sn8Am4xeX7wDddL+7sE83ezlsjBJ9f&#10;b3peRwEtLhf4feJd4H+89ud2SRIZnVqcUbPNkgKe/vuzYx14flRFipRabRHBn0/gF3pi/oSsegLP&#10;43vV5j8kUT/NgFcFy+c7VH5crpxXyPHWGhWQIPg2caNFGxp4NPJUXEH1/u74KoXdUTbStUozq4yi&#10;Al85Bhro8jXjD1r0O0ZlYXZ5pMXj51nx52CMzQ3D3gkFpvfvrVTuoQaCX4UrJIZLHQ34ZX61RfoU&#10;JQ5BHPV2VuQwEsEXSKf+juF12JB/IzKQBGBGnaz7fyEhqD8KooegMiEI5fGDUZ08FOMKwrCjORPf&#10;TSugYVnwUew7407XDnwBbPqf9yXyndj3PxcA/00d6L6OHmd6gHni3+NiNaf/9ZnjZKfDde3fPKkg&#10;aeB5CmqmZuhdCHQRwAvN2NGdk0X//NgydB/1av4pc+aro9oLP5/AkwCOzbMAjP9ooUZhV+R4LdDI&#10;h+8ltz/bOsZm7LzKnaMthdtlXzIIZRWVK+cVc5ROV0IpAk6OVSy+1IK49tsZJfiVnO6VfFOKWQLZ&#10;3oST5PBl9XGYVByFChpvKv7cmB5M6z8Lv82pxe0uJZhSRvBGqET7fRLZVRLFnpY8NKQEIp5+e3ZY&#10;EA23ABpugy1kK3TovxHDc7dpQ5E+MYFfIDmIrmFkkG3hTgn9ApmR/TE9NxzHxuXh+1k+8NX8DT+B&#10;/8kqHq8/B18D744OcHeu5sD3P/YRgEB3zQe++0xAiwD8gde1wqt1ru/ov9wzHddrAsema0+sJPBd&#10;liJVmyRfWgCG9sPPMzGvWHoBr+ja90fmmEtn4n7/FG+BZscoPKJRd5+iW6lilGfYUtFKHxNwpZVR&#10;uhgr6kSg71LsK+WMW8xRzr/Tk4uwpTwJX00upk1QR9UgKTCc4Nfb5M6mEamYVRJthZmrEoahPGko&#10;Flcl4yta8JfaSCw0JBUI8tCMxSb8OKsEG+pS0UgxHj+sP0EdiESLzR9oAZthQ79AXJAXyaut28kh&#10;QygFvjApoAzkuXQVFfWTSY8hL/ILrKYU+YHPMvD9gXfXRgBsUgUmCXh0wPsTgmsGhI8YBI4DyJ0b&#10;6D6gpaOl4+3ou+//ubc27xHERwLwgNf/u2fae/k2S/acXu0tydKy76Fxp+XYXrpxr4+pkJG4fS4b&#10;ufyoDDs1AT+XBNCKN7TqX+2ZROBp3G0mV29owR1a78pAepHW9zWK4rsbxpor5+UJInFQh8uVs3Su&#10;yvDJdrWrDt9Pz8e2mkxsrkjGbwvqreKW6u5fW6HEz834ZUEVdo7KwIKyGEzMFfcPsfKs9XTH1jSl&#10;2saNG1QZj/mMhxvHWiKrU9MLMIcWfGnsEIr6IYihmI8m8Ko+JoAjBosQBL7Kvw5CcnAAYhXJS1sg&#10;PSzQJohUXFrBnskhAzCtIAa/zq753+DrXEC7oyMCDbY/6P4g+Dd3358IPicAnTsudhzvml1TIthy&#10;rE8F+P+He07fOxJ87YnvPbUSL0/5fPjjnfTjNWVLUX9URY3msc3GG/nuhxRj10o/3gNevvwrXxCG&#10;pmsfK9f+Olro60dboairK0gEq2XpC4iWPvCVM1hZwgW6MoffWl6H3+cU4Sj97s0VKfh6hrKQ8n+U&#10;RXRlHSWGklMT/PmaxMnE/KpoNNHYa84IR1EUjT+K5uasQGxXta5FdXhEG0Kl2ZSvaOe4TDRkUHyH&#10;9TdjL1pcTxEfTX0fZRw+yFocRX9K8BAkBSuIU8EdA5ERPAilcd6Mnip/p4YHoi4hEH8tqqaf/5UA&#10;1wzfGjtqGlQD6w+8P/hu8AWuPwH4g+6O/qD5A62j/7kDXk3fNXvA7zP7T2dY8r/1PgJek1NaklUg&#10;hsB/faqLbtwyvD1F8Mn1Mu7eUcy/PjQLKtuujZKv9ynciuAfIvfvJ/B7VO93Io07unO07MXdSjN/&#10;QxU/VQ9w7TgacvTrKX4l6pX/T+leragjwVf277s8Xm2rwJnRSTgxIgNfTymk3lf2by+jqL6vRJHX&#10;O+nDz63A+pYUjC8KRm1qCBqSw5AfNhQFcWFIC/0X5pYl4tCkAoLuJZ1UruCVjUkoilMN/wFItwBO&#10;b5dOAsGNIaeHS9cH8Fzr+JQMiZQIKvycQCMwP2wwxmdGozoxHCUEPZFSIXlgP5wjIfZ7QZFptXR5&#10;7FU4k8Qo9by5fj4LX7rfP3PG5+3zeDsHlFn9PlfPXDpxtM/Ycwbf50db/PERgTsKfOdaqnlc7wVh&#10;aJHmJYF/dWoZ3n3VhXenl+LNqSV4R0teVr1E/GsC36tagGyv987C6z2arp3mFXfeSVFv07UEmwbb&#10;tZU02Gh0SeTfIfffXUdLf7VSwNOXpw+uHIJqAlXW/G0Cr7TwVxeX4q/WAlwkZ19tr7Eij0oHr0ST&#10;SiN3k3r/Ov/7j8U12DAyHROLQtGUFk53jC5cqKJvh1EkD0Z+9CDsnlSI3/k/N1aMtpnBNvrqZfFD&#10;UJEYgtqkMFTEU49HDrH9exkRQWbZJ5Ljswns1OJklEcNtu9kUg0UUee3FiRiFJ9TRPcvNmAocoP+&#10;ZXmWPwFfTeDL0neun7eSx4H/2ge+MmlYNg1vM6U72iqeIm/9wRdwPvA/WdWje2eu3ScTPz4ikL9P&#10;jjcJwKOTJHoPz/OgqCfXK+ZOUbbKav3q5HK8Pd2FD18twz+nO21JVsbdO22ZOjAbLwm68t1ov5yq&#10;ZjzdPgndysqp0q9b6MNTf2tGTpsZrq1o4blKuwt8incSwG1KAdUQusoBu7mCbp78fOp7gW/EsKwa&#10;d7qqaZWX4ebSGtzqrCNBKLM4PQGpijUq16K0c8242FGH3eNyMKcyBiOzIzAqPRql0cGWvzgtJAhJ&#10;1MmzK+Pw1YwiXKak+GluJRZQRZQnB6A6IQQTMhMwOT0GozJjkBMxGLm2aWMQvYAApJP7Ty8ZjRNz&#10;qrB3VimGZwQjKywAo3NiUEmvIo2iPyFkGMakBFsG9X62xCngRQA+se/0vRP9Gnx/ke8MO//mOFRN&#10;39G1f3Pf+VzM61r6X0fX/Dlex5dnvVgCm4A6rSXZ1d6y7MkVeE3Q35xZjg9nl+OfM0vx90nF0nvp&#10;T95q88R+cr22Rm8bi/sU6yoacVPbo1fRb6cFrmTMKvKsSlqXCf7ttZQAvgUa5f1VTn5Z+pcoJpU1&#10;43w7uVyp533NCkbQL79DY+/SwjJcXFiC8/Mq8Nf8ClxWpm8Sk1LAP6H/r4LRyi56ZnoJVjQnYVIJ&#10;wc8KR01smFnkmQRT++/K4vrjG6qH6/zPX+eXY2lTImqo82sI2oTsBExLi8as3AQ0JocgN2IgCinO&#10;k8Pl0g3DrJxwGqnN+G1hEbZPLkTaoH8h1dQAjcBhgcijzt81roTvPfzj3L7/yp4/+GoCW0TgTwCu&#10;OcAd6J/fcyA6QB3g7uiaMwDd99x/vfpaOn4z30/vKB3/Efi3Z1aS45fh/dkuvCfH/3263YuulStH&#10;a15bpl7vmYru7eNovbfgMo2vPzpr8astn9JA49HKylCvaheLZu3ukjDu0IKXYfeYwN9dP4Y+frPV&#10;1/t1UQ2t9UqK4ioaTFW4uKQW15aSy+nOXV7M+7TUf5pZiG+nF9Hdy7EsGOfbaBeQQB6sUtLpJlyn&#10;jXBhQS2OTi1Ee0M8JhREoDQmEJVJwSiOG4QCWuUzC+Px26J6/LmoxNLKnpxeiqmFkSiJ6U/uD8Kk&#10;nHhMz4nDGBqLZTFD0EJCSKZlX5wQgZrIQJykJf/XgmL8skSTQ+nIoFGYRq+gLCYE+6eW47ImqhS3&#10;7wD//wu+a58D7a79m/vMwDdxLvC9c2sS/zbVS0KQHUAiUIDlKzWqGe3v7znD55LzX2jlkRzfKzF/&#10;egX1ukQ9gf9qKcU9Rf3JNmiH7D/k+r+1UfLQdLw9MNUXSq3ybw0cjEqrB3Bgch52T8jFlxPzcHxa&#10;EY0zumsU56oQcoe6Xpb8fYr7O5QCN1aOxF8Uv9/PrcKZ2SU4RXC/nlWMH1pp4E0rxHH+148UsX/O&#10;rsR3M0qxV4GYLUnY0qyAiwycpvj+bUEFVUWjEcrNrhrc6dR2qVr+VymWNyVjakk8JpdGY0J+BBoS&#10;g7GERt9XMyvw55IKnF9ch5/nlGPryByMJ1fnxw5GXXoE6kksjalhmJQZgRHU5xk09IpieD8hChPT&#10;w0iglZRmlThP9XSc73dsRjHPWyjuJbm8sjcWwOnAF+iuCWwH+H/jekcE/uA7Lve/r+Zx9Eejzh29&#10;c4HvXXsc7wP/7BZa8Jvw+CjfT1b9Sen3VRTxFPMU9e94fH+mEx/I7X+faSPHKwWKJm/ovx/2TdVq&#10;0oZcr2RHFzpqONj52DIm1bZIzeZga8Fk+xilhqfRRjVgyaAJumbstBonC/9SZzO+IUcfoQhVTrzt&#10;Y1Kwj67XgYlFmFsYjnF5ynkTYS6aImsWVoZhcmEExmcPo28eY6nUjk/Kpyqg/97pzfRpxk/VxS4u&#10;bbSp22OTS7F7ZDZ9/zgagMPQkDYEU0gIJ2aX04ugJ9FRi29nlWBdXSKmFdJGSKT7ljSEfn9/nF3S&#10;hMKIQUgLHowS6vVRWTFoiA0m0ZVRylRT9VTh/CJl4yjHFRK/StSohuH1ZVVeDJ8BTw7vA1/nMqz8&#10;CEASwBl/jhC848dZPs3vu3PbpEEwHUE4Uf+/iMAn5vUdiw0k+JbT7vgGPNi/Atd2LsCdPYtt1u7t&#10;Gen4Th47CH4HRT1F/GkCz6Pi6d/5/HbN1r3ZMwkvd41Hz47xBLWJ3KcMV5mYS0NrOPVsY2Y4RmSF&#10;0d9Owv7JxbaN6fEGpXRXvf1mq5erJAZ/UjWcJEdvG5WBZY0JaK+JxSq2tpoUC6wckxVNC3woiuL/&#10;bZG143NDkENrOztSYAzFjNJYbG9Kxx9zqWeVgZwqQit992kE3l1di/s0Cm/S1rjYPhzTiyL5P4NR&#10;lhiIfFrzw1OD8D2NN1UX0Vz/b3PLcHpiMTaNzkVHfRK2j8/HzXXNKAgdQONPdYCHoC41HNWxITg2&#10;VWsDFbhBDr/WRk5XbSMVlOLxKiWC1hxs04Zb3HGunZqutbBjFrZvqtcd5XbZIo5Z9QTM5+r5n7vA&#10;zb6VPC3w+IjBuNxn+etaxCLwbd/fVxvNhXt4sAvnN07DDzTKzm2agmeH6LufXEox30ng2+nStZPr&#10;vd0zH8jxfx/3VuVe75uMN3snUNePx6vdE/B0M427FY34enoBdtLKHkWOLEwIQGUKByk+CC0khJVN&#10;2RzkavriY6jnR+L+Sk2xNlgJuJ/mlOHg5AKsakrClJJIjCFHzqSeHpUVgUwaaRMzojC3IIVulDZM&#10;0viKDUBS2ABzw7IIxvC0UHSSwE5NJ/dR+lzvKrVycXdICA8J/gOCf2dtE34nodWkBCAnJgh1iaGo&#10;iAm32brpuWG0S1QJpYa/r8UvcyrxJ92/c22qhTACd1fU4Ci5vJzvkhsRhrzIUKqOCByeTJXRQaOR&#10;z7xFw/QOXc8H9E5udFbhPp/3ZMsITfJ4QZvWpO+N6wk4Od415/JZE/jienG5gBPYdP2UTFGunjVF&#10;87BpfaAvgJPguuZt3ZI/T+IREfnCrdRk0XdTxN/aswQ/rxqNs6TWX1aNQzfBfytf3kBXU4TtQm9F&#10;jhyv/XLieq3Kvdo9zrj+2dZR9McVQt3ohUeNzaVe5QDFDEI19eaIzCiUU8fOLCP3U4xfpi5WuZbH&#10;NPjkp0tE/kA9f4Biu70qCsOzg1FAg6ue/nkxDa2cuCCMzY7CJBJCXUookgP/hcyoQLpTmomjKA7h&#10;d0gAZfF0t/i8pZWp+JqiXPUMlDb+LsF4QC9CHsAP8wpRk0R3LHQopUcChieHIzcmmL77ABygdS4Q&#10;NXH0G0FX8ia5ptdoRN6hEaks5tsmFKKSLl85Xb9xtAe+m6fKKfX0MOrpjXi1C2911dqagUrCasXS&#10;rH01f0PP6Xt3/v9y9tf9cR3NFjCaEzCKmZmZmWWRbRlkkkGSRWZmZoaQ47AdMzMIzJg85/1Sddeq&#10;npa253HOe+/9o34bZ8/Mrl5Vq7qrq7l1mnqKU5kUe92i2Jpyu88GovPxVNnmHm418ULTrSzx5Kjc&#10;KnmwZ7H8tXaanO2vk2sbZ8nr40vlLatc0cSfBKk7wdQr9s+zCsZs7Z9nj93LnVN1ZG4Yf46dLCz3&#10;znTqXxcWy6FpWbKwIFSKETOXJfjIlIxI7AdKNfbXwOf+DFRxpS6aSl0rH8r/GYx93+QU6YeZrUv2&#10;lYSgsZIOdMb7skDCGBAvX5mZFCQNSYES5f2lxAdNkLgADyh/goQg7g7yHKvTqDjMmgBGXgzlToka&#10;J9+hEbAMKk3+bYSAf4HcTUvzlUS4i6bEYGlLD5eqaD9J8EN4B+uh6wkvLZPLCEmZJcwhYw4r31jK&#10;Ui/FcgVk9WcQ00NtIJ4daFBg9DeWInSFMNQkCB6vr1elP4U82dT0ad++Vb4VZyOwiqW4K9953jD2&#10;0WvWrDO3j/l+VvmvmWqF+5+D1T87bfjGs+PMvOHgTK8M7u+U+zsWyt1t83WyJPPp353qBOIXyd8n&#10;Icy3OzIHBG+2Mfd7OIkCYd0WM4niAfvnVzKdGuYbL+tCT6X8ODdP1tbESzPMdlmCN3x+sJRHEv3j&#10;ZVFJpJyckY14vQZ+uRrIxwsG2n6Hnz3cmoqQKVqmpCHcgk+mOY/xm6B97OUJIYi5Q2VSSpCEQfkx&#10;UG4ylB/nP1FCvMdIoNfXOugS5TVGskK9pCDMV3L8PKU5wkt+BZO/DOLF1TzZaXRoRppUgCdURoGL&#10;5MRLf0kyLAc+4/0VUM6VzBktVGqiyIVuoB//7SYaANcSfLSGaxlU6yqot2EV7uP3c20jhpkcJWT6&#10;2ZPNTTKwpVEGtrbIU7ynT4Z0rbijnlurXB5b5SuiocxXiMVf8F6edyGe9zuVz3F3fm6kixb7VDq/&#10;WyeKIozjujRcnfLFMbOI4YvDPfIKiv/AGbIshABhEoZNsGR27Vso/tW+mfJ8e6s8QVx+S1+CWcWL&#10;yRWagIFw7SbkN/jKvTCP7XkBUp3oJSUgRyWRgUC/L4hZiOyenCzXuoEUPIPdt1zhkxmwDO221MfJ&#10;QkQI9UmcIs2u1TES6jNOimO8pQEIbUmLlHAf+HpvY+Zzwv0k0vMbCcM51s5jbVz2tE1JD5VU8IFM&#10;uIQVpUlolMVyFwST6woz1evsohIpD0GjiggE+4+VNL+JUhfppa6LUct9KJ59EBxG1iVn1kCpa032&#10;EBeqZuLoPcgjDjMvL8X9ILIbm+TpVgiBsW2qS6aPdvI4lW8VrsrC1ql8q1juq2Lhv0kUB08Y4qiN&#10;AffzObYB6GcouNdmB71A7E7lM9IYZNFnsHktYXqkT56zQvXRxfJekyy75P0x+HbOntF0q/kmnRpK&#10;p6l/s2+6PN/Rqp0zDJ3+ALPl6qDX4EvZU8cu2rt4QXcRv1/srpJTswplWUWEzMoPA8Hyk/KYYKmM&#10;C9aqVTumJMsFxN9PmZyBCIElSv9ClPDTnGw50posa6oiZWFhuDTpZIpxEuw1Torw2eJQT5jsCCgb&#10;Pj9gAohhgLTlR0gGfHBcwESc85AsILghLlSq44LAObwl3d9DWsETLvdVAJWNui4gB3IuoTH8BovT&#10;DPJXzj56cIitDWk6cmjWJTSrkZl1BOG/1yNCgati0WYmmTBdXJeX1VVKymQQVpDrArP448DWKTK8&#10;a4YuNvVsz1wgn4pwKV2tgEv5ZmqWUbyaZ5znVtO1qHyINgIcU5mDiMUZOfBYSSLuH2ksEIt2+vfh&#10;UzDxkCEoXhclOL5MFy/UurU6Dk/ld2pKNRXPyZKaU08fD3LHuXIclHmzd7r6+EdrGuDTC+U4zPqh&#10;mdny7Www4i4mUNSCSXN9fE6wYNxeh/tKZWNdrCwsitASZ1R+eUyQTM4IlG1TUuQPWIcHMJn3V1Qg&#10;JEKMvChP/lyYJz/MSpMDLQmyrjpWuko4iTJAYrzGS0l0kHazTkkN0xp55TE+shlh4Ya6OJmKBpUQ&#10;ADcBEpbpz7IqEyUOCo3x9pRCnPt2ASd51Gi20FM0AK4adpVrHHXmyi8LCmRXc6YcnF4o15bXwTLg&#10;d8FCUPl2QUr2RTxZ26D7d2HhdLEqWD1mAXHt/6FNDfDxzbro1FPXgtDPdkHxe+fIiwPzTahnR/Cs&#10;2HCPQqXxHBH7uVDPKp9JoFQ6B3J4Dz/rvIfniHQqfvikGY4dPAalM62atWth4rlm7RuY/LdQtuba&#10;HWEePeL3I+3y7qDx7SaOnyGvdpHYTdU//8e8AtlUnyCdIGWLShH/NqXJj+1gx4thwoGQgY14ATCL&#10;fEmsRbO7OUnLoFTHTpSicF8pA+mbnB4sWyezPCkXa64EE2f6FdOqShGDF8u5jjw5AwtwCPfsaIyV&#10;JdXxku79NVi/lywsTpFakLJImPIF+XHyfVu+nIGF2ducIbNzwyQeXCAtaCK4gqdEw4yno5EcmIXY&#10;HdaFNXc5jMwl5Lim/z0o9w4sGLtnr4Ch34DP5uKSTCvjABGHlalkJnrw/9xnbyQs28PVDWjsNPXl&#10;cH81MPUgd0C9XQV8EGZ+eGebDECGoPxnBxa44nwX4rnV8I5mn4q2oug3boBCxGu2rpp14wKseTcj&#10;fES7uYfyUk08FI7nD5+ElTgGK3FsBbZL4ONp5qH4Q12miiWza48uVMW/Owwm7wrlNIwD0pl48RKK&#10;f75tsir1Rn+NHGxOl+np8N/xnjo5cUFhmOybmomQCGHOKqAeluEBXzA4wQ2Qv2MzMqWnKFQaEyZK&#10;KWLqkkh/ID9Etk3O0Oybx6snQQkgVkQbF3dCfM2Ztn92FMEF5EC5aXJ0ZpZ05Icjtmb5E5j1wAmS&#10;6j0ObLsUEUKB/IlGdBOu50fcv74xWSahoRWAJzTF+8vPfZzfB7TSTLPPn3n/UCSV/4CKJbrRMG7B&#10;bFPZj/AfHsMVMWtIzT0UT+U/Yhc0+AmTPtgg6BZU6QhxqXhak8d4RwNbW2HuZ8nQ7lnyZMcsGdw3&#10;T9f60Sna1uRzS0Vbn+8uVvlW2doIgOgRxVOgfHIBe/3lt7ACp42fJ7Gj4gep+MP9UHwvEE9it1gr&#10;WXISBVOuXnIxAmbcHIJvh7w/yGFZMx36+c4p8mzHFPWTbOm/IDxbXhknVYl+wlUo0hF716X6ytpJ&#10;qfJzezHCIy6qzEQNsygjJ1BwvRlWq5iXEyhVsb46Rj4lM0h2IJ4/3wEfzEWkNbQqlUdQAmPlmwix&#10;LneXICQrNFvE2z8uLEIImCA1UZ6SC2TPSg2XE2hY30IYWVwE9zjfng0rgnAVCCYZvQoiylm9Q4y1&#10;mRLOaV8cXVxJZMNs01WRpaMBkMVT+U/WTZEB+nZ8nih/zFVCXeaeyr8FPsDOKeYlqIDNP8GzBzdP&#10;gb/ncvBtMPXzZAh+fmjvfBnYM1+GDnQY5VPZVL76epdQwU6lU5HcVz/vUD4HX6ziqXQN6XDeqfxn&#10;MPOs/TMA3/74EHPpYe6B+KEj3bpo8Uso/91RhHPw86+PzJfXB9vl9f458uaAMfOv94LN75isEySH&#10;tk+GD+MYO14oyBJXj5gHpOfH+miSYk54oORHe0pHcbR8N7sYiAWqVoHwERnsu4ci/phfLHtb0qUP&#10;pr8xNQB+2gskLUj2zczU+x+qeyjSKpUmecN0ljBzh0jlrBrm2HP5ucvdZWiABbKzMV12NaXLOpDC&#10;lbVRsrslGY0gV87BAlxHDP90jcnlu4PG9wBE9CnM+NBmbDkDiFlDnNKN72LjJLO/0w/WDsvxCBaC&#10;GUbDIGscZXy6sUWVz9/IsYgrvcUw83WwhJxfUK2TTDh5lAtLDm+bBqDAxwP1XB18eP8CXWNwYN9C&#10;hNJdo3G+FR5bdDuV72wEVqyCncrXc+oKTGPh84aOr5Snx7mCV788OYQY/nAv/DvXnTG1a7mQ8Rum&#10;XFHA5t8d5HAsSMnOafIKQrQPbAF52QLftrFO06Ou4SVxSJbVpKtS/LTnjeXJMoP8tVBxCwjckpJY&#10;KCRTzrYXaMxuervwcnvKgP4s2QoFdYEjsNu2tzpCvm8vkltL6tBIauXknAzwiFjZOylR42YOxd5d&#10;SR5AlNZCWSBdy5jNgxANfOBQQ6KsrY6WmWhEDSk+Mh8NcnNDnFqmG11l8nglEzyKYUHgw1fQxE+S&#10;YVU+/hcsEn0+3Ri3nOtHAncNv5lZxFxC9sn6FhncOBXSog2CDZF9A+y+Zjf2q21NMgyCx0kiTzYY&#10;U/9y71x5sW++a4XwDhncA6Xv6wLqu7W7fCTOd4o78qlgp+LtPrdW8Vb5PE9Wz1CO5t4Qu+XyFP79&#10;CRj900M9htwB9Sxo+Ppwhzw7ON/k2x1bAFZvat683d+mitchWXZMQDgVirEskzAuIh4/M7dAZuUG&#10;SnLIWMmA382P8JbMAD+pjAqUbJji7MixUpPiL+35QbJ/RoYSwPsgWJwzz/F4Tp/a3hAv6+siZHdr&#10;mo7tM0a+31cs66vCtRpGHsK1X2HmB1ZXamfJDZj/W3jptyEP0AgfIaS61FEou2tBAisjQB4nIpQb&#10;J6XxXtJdEab1bq90FsrtJUVyfXE+rEapXO1lHz+Xh2fVLrB2kj2iGqZd/TT8OrdKVHHuPtzQwzVo&#10;GGtxDWae1uhWP4jd+lp5AaVT+ey25ewhPmdwOwgxl4UHqXt+wKzjN4T9u1tmyr2t8+TJvsUyCAts&#10;yrJA4UbMvunbd/l9NgKX2BDPqXxtEC7l8xqJoXbXukI6RT1i+EGgfgCIHzoMU08fDzPPJMs3nFBx&#10;GIxep0Yb5dPPs6YdEysfo2VT7oPwsD9bkxqXMPOmTk63FQDh/pIQOBGK95O8CA/JCwuA0gIlNQTK&#10;BxPPCfaQjJAxUpviLXsRBTCb5j5n0eLl/TY/D7ygUL5tz5FfFjE6KAbiyuUqzD179DilimVM10xK&#10;BnIr8eJBzsDAr3Xly0N8/tGqCnkIRLPaxv7mVOksC5X0YObKe0la6HhpLw7R2jsX0Dh0NA9+nKnc&#10;N8EnrjFlDNaLNXw44YOTQEj4hmAFqPTBzfDZXBN43WQld/dX1cMqIXxdStdRKoNwF88BiGeQpzD7&#10;1zhgg5DRmvlXUDb9+zCUz/c9iAbwYOdcebQHFuAQi0uuhvIZpkEYztkqnM4wz4oN8yg2hLP7NpSj&#10;8HPDrpBuCKgfOML15frwhT3y7JBR/GsqHkp/c2SRvD5EHw9WryNz84VFi20c/wJ+fnBrM/ysGf9m&#10;dyZLnXBC4xX45p8QzrWmBUhSoKekh3pJVth4yQr2luwgT4kLGC+ZwaxVFySpgR4S7/e11q0hEeN0&#10;KE62uKZr+JfJBZjiq721cn1Vk5yHD+dCBKyHmxXmJYn+Y2RGdqRcBcF7jM89gBLvLC6SAfwOTsZ4&#10;hHDwEtzPoakZMr8oQHIjPTRvLg2WiPPr9jVmIGyDvwdTH+SawKsZcsK1APVK6oBmpoxp5hCUPwj/&#10;PrjJIJ/M/ilMOON55hhc7UYjWlKC51TK6+1QNEM5EEf22TMBdWj7dBna0QaCN1OGEc4N7gHJg9Kf&#10;HVosw3j3Awd6dGVv1il4/d1aKN+FeoZ6rM2jvl+R70I9tkT4CPqJdkW5ObYhn+3Yodtg583g8VVK&#10;7IaOAPUHu/EDOG0KiD/MUA5xvJ0+xVw7Khxh3TuyeoRyjOGZXPkEPoxdtZd6inS9/RscD2cIBpRw&#10;btzvC4qkuzhcEoHs1OAJUhkfJCVR/rAAnhIfNE5KYoOlJCZAY2wWN0hHNLABUcClnnKQomodumWP&#10;GHvINpbHSY7PGGkI95RLfXXSUxyBxjNeFzAqivHR5I3rPYgEOI1qSTGUD/6wGmhGY7jUUSInZ2TJ&#10;sqowJZAZ4T6SCKtRFONhsnJm5mqM/mQtmDvMPL+Puf+M35k8wlCP7J3XBoDoAVg6Hg9tnoot7oXy&#10;WeHj3spS8IRayCQgn1FAlTyFdRhCHP9i92x5thvxO1j98z3YZzhH9MPXc+2foUMA4OHl8gK64Tq/&#10;735c/+nAjg376POt0q3YY5p5NfEj12ABXP6drJ65dqzg/YRKhwwD9c9h6snoXx8GwTtkZse+5fSp&#10;w6yAge3B2fJOZ82YGF5DFbT+u/BvHJm6oYrnn4eZZBcnUEsTx8RLLlRQk+Ilqf7f4GWTuQeA7XvB&#10;/E7UtOiKGKZIByKe95N4+O8ZORHyK9j+Q5js+7AompKNZzajwZTGhEgZ3Ed3cYpMSQ3UiY4cqEkJ&#10;GS+tIJCnocS7YP7Mjrm2qFgudBap/73WVSw/TMuQfVMSpa80XFoyA6UQv4GhZ2GkpyzMDpQrcFXa&#10;J4/Gyxx+M/GDjaARhLJamT7jeCKZxZpN5xTIHd4Bexo5Bv9yR5NOJ6N/H4LSB7e0AOXT5cUegAaK&#10;fgUT/xLxO5n9y0OdammHaXE5fe34cnkJHb+BHrnS9vsf1/0326fiuR1BvNuWirf+Xu+Fb6fSn5+C&#10;qT+xRhHP7toBKP7ZkX4onsuMdQPxVHwHYvh2eeNaUZJLkXDK1Nv9HJUj4lm3ln3QTXIPKGC5Ey43&#10;xnieDJt92mTDmgkD5bPjhgmVS4F+znyJDPhGK1ekhE+AyfaW+phgaUkMlcnJYVKPBpASYlBMJQ6s&#10;gAtZUiAPiXwgeGGar2xvyZOe0jhJ9eOSJt+gsXhKgp+HJMJlpKLhrKlI0no3C3IDpCXWS1oTfeTX&#10;9nxdVv73OeAPCwrk+Ow82TE5EQ0oTnLRoBLhjvJAAI/NKZVdNREwzzWIGko0nHu8rsml5GY176za&#10;9XgdkL2JRZubNaZnQslTmPUX2+DfWSsA8TurgwyDzT/bMUtRruRuH5SvYTNnJNPK9oDR96h/fwH3&#10;S7SbdfM36rLqI8pXgc+nv6dvN4g2Crdifbv6exI7oJ3Kfw5ht+3TY1ygaRXIHRSv1aqXgNH3wr+D&#10;2eMHsUW+OoQfCP/+lqEcS5OzA4dLkeyZjj8Cxgr/zgGIh5sQysDscS0aljczhMiYQr4QM7gBdKwD&#10;HwBpOt2WLX0FkZIMspVGkhY4XnKjPKQ5PljaUmJlZnKMNGI/jVWqgeLdU7NgtkG+egtA4EqB/Ao5&#10;igaxvDBG+kpg/kEWORuGY/KakQMEp/qOlZbUYGlODkBjGAMOMUEyYG0WFITJ1rokOTA5DY0jWnry&#10;ImRtTTKeVylT0xB1wI2k4LOTkoKkBvu7EBJe7M4H4asFgYT53tQEksfeSqabwfyvpvInu4Ziq2De&#10;G+UVS8JsQSjHUTm8n2c7uRLnbHkJxD/bBeUfmA9Q4d3CrXJNPy4D8xzAGzrYJ69OrJR30Ktd5p3L&#10;sptGsMEon0ok2ePqmtxalFuEjzQEkj5sOXxLNm/76jmiN3B0hZK7p0D8ELtrWQIFP4QLCz4H0l9C&#10;4SR22nmzb5YOxXLx4Ne7Z2gc/wR+7P56ECEg+t6aJrnaD+WshGmEgh9D6fR72ocN9NP3c078041T&#10;4Lt5b6WcmpUl07L8laBlhnlo0YOW5GCZkRYBidQpS/nhCAVhFTY0g70jpLvTVwAzXgbShvAPz91U&#10;GSfFAeMkh4QR5j7W2yxgFM+FikEaM9AoMkI8dLBG692D1acHoaGFjZWSaFgVSBqLJuLe6lBPWdmU&#10;JY0gpJnYzw/3lcKoAKnAs76fWyKX+hF14Dup9OHNk+HfzfgDh2gfaF9ChTzf3igvILY6yPDWyXhX&#10;0+UVyNwrxO6voXDKS5j7VzDzrwA0+ndOT3/B+kPQ5xso/oND6dyadf0dZp9++v6BXnlIMwHGPsLu&#10;qXxFumkQL6BwKn3oBJR+HP4din/K7loo/+khrjEHUw/ls/yJrkqBMO7ZfrTOg3N1/djXVDjr1e6b&#10;IS/B6J+hVTOGfwg/dkNr2VVC6U0gehyGZUNokfvsBAEHeASFc+jyIUwjEy3ZZXt/PRoHQqErMJk7&#10;muKlBOEeCV42fG11nJ+0JARIW0akTE8NldIIH8ThXrgvVe5ygsbSYrB3NCT40/urQODgb/vKYiUf&#10;n08PYSWsCRLvg0aAcI+rWrC8eXqwp6RC4Vy2NNEfzB7Ca/WpEVIbHygV8SaBMs3XQ0oRaq5qzEIY&#10;OlYyg3zwTF8pDQ+SuUm+8kdPCb4T/hu//znQPIx3cHtFmXZGkRe8YFf2DnbVggPo6BzQv8OleJA5&#10;rr//GhZVBYh/frAL7xvvXmsPLZOXJ1eq4t9BjzTzTuXTCowon8inuabyuZy6Vf4no3hQvOEDrvgd&#10;/n3g+Gp5fHS5ieOP9MHHc2GCXii8R14D9c9B7l4B9cN7iXRWt4Ly4dtJ7rSvXnvuoFQo8i7I3J8g&#10;UWeZoLi4Uu4B8Q9pChHn3mN1DMS9XKiIlbAY97MalvbXb0DjWIMXt6xczgL9XUWReNETJDPSS4qj&#10;faQcym5KCZRmELiKGG+pifbUlau46sTFhflyt6dYnoBDPFiJBoCw7QpCuFo0nKxgL7Ugib6euq4N&#10;K2Flg0fQJaTg+cla536ixLJRIKxrSA6XKQlh0pIULNNSIqQ4wlsKgvzkYGuJTEtDo0HUkBbgKQUh&#10;ftKaHCrfLkSkAdNOQjeovXuNcp1jCWuq0RDgDthHDzPPwSgd8qXyae73zgXS58vz/QvlxUFETsdZ&#10;hwCkDsT6BRT/4vhKeQXiTqUT8cbEG5P/WeVTaO6pePbBj4zpQzSko8l3MHo187AUdBPK6o/2yRAU&#10;zsWHSO5esAYOzNCLgzBJMPMvQejYP0+0k9ix84Yx/BPEqVQiffi5BYWyd1KCbG9MkyMzcuSPrnKE&#10;c0Q1mT/XnDWdHyxu/Hg98+opHLFrxH1NwtUpryHe/nZugczOCpcCmOLqZD+pAZFryPQHWwdJS/GX&#10;hgRfmZruL/Py/GVnY5JcWlQoT4C4AYRij1eWa1g5LZbj75zPzvJnnsJiB4nYZoX6Sl4oXAckgela&#10;QH0CJAUNpTjWX6ZksBJ2pGysy5UdUwukGmZ+S02WHJlXIm2IMopp+kP9pSQsUOZlhMllRDG3YH2I&#10;di5+cA+/YXgLh2LBB0jsNnNJtlZ5BBA83jxFO2+eI5R7ebBDniGEYwT1inWDYW0HEcq9hE7ewCp/&#10;+GGTfPxpExRtFM+tE/m2QYxO14KJGOnwcVkDo3QzymeSL5i0ATN/ZJk8PtwP6TMdOOy1O4pwzrUG&#10;DQne8/2IMffNBgttg6maJi/A5ClUPLtsqUyGbByRutFbLt8jTu4vCZcZ+SEyrzRSVlUlyNn55ap8&#10;XXCY3Z4uhDAx8/E6Eyaxs4SdJIyVH69qlDurJ4EA5smysghZWZMgq9CgVkO21qfL/PwwWIEAXVq8&#10;KGacNKf7yW4QsGsgYA+WgWmvKpGrfYUgfoGSE+ANUmcycKO4bi2QGx/A/DxWt/hacsLGwQKM1YWN&#10;2K3MruAy8InGGD/phGJXl6dJY1yQplAzW+fSikbpAqFsSQmVpsQImZcWJed6qxDmVcjNvhKEeWY4&#10;dmgj/D64D+P3gS3TZHD7TFhAhL8cmdszV17AvxNYz2DmyehfHqOZXyovAdr330OxsNAfANi/f9o4&#10;onyrdIppFGwArjhfBUqnudfuXQfydZwfZoQJGAPH1sDEG7Szn/4J4kgOyz7TSlcupePHPYdZerZ3&#10;tgxS4Xug8D1TXEOyU9Sc0dRz5Il17K4hfr+yuFSOt2bpWu9JwV9JaYovFOQrC4sj5PtFiHGhdCr7&#10;Kc0fzD5XsbgHM83wjxMtOdSpSRDLqrQL+M6SSrkAQnV2Xp5w7djT07JkfXmc1ELhUzJDZHpiGPb9&#10;JRfKmprqp999o4+DPsVyuzdffpidK8XsGALT1+VKoXzup4dMlMkZwbJzVq5saEyW/po0mZsHRVfH&#10;y97p2XKkvVBnyG7HtWX5MbK6NEH+ggW7ClTf7Ecj39AqMxI8pacgVpYVxMkfnUzmAOGEFXu8jsrn&#10;/MBJMrQV72nrVBnaPk176wZ3tOkAzfBe9tcjlgfinxFwcLUkdlT8Oyj9I8Lwj1D8RypZlU2l49il&#10;8L/PblaxLuCLZyzK8K2rAbgUz0bA0I+JHpzRQ1fw9OgqKH8VlL4U0gsfD3JHEw/FP0f8PoRY8wla&#10;6dDuufJsd5s838XRuGYofTLi98lKYDgk+xS+++EGVr2okCt4IdeW1sjl7go52JImVTETJS18olQk&#10;MBUaphsx+bySCDmH64/AjHUYFOTn4Wrm1bMBYIvQiIUSmM/G4xvMWoVwKTNGBfdBIPc0xktD5Dip&#10;ivVU8zs1KUSqovwlE2FhDkK/FRUxcm4+wr7uQrm2OEeTN9ZUx0oukE1CR2IXAwvAVaw2tGTLLbgb&#10;pl9d6KvTSZ9auGF1nUYMrL3HpNFrLKTE4VuYcubfXerM0+KN1+CiVqDB7K1PkVurgPLNTL5oANo5&#10;Ht+iSh8GsWO6FXPtnoPgPd83FwIXijj+uXbeUPn98gpm/hXc9Vvo6iN4GRGvWxfCrbijng2A+19w&#10;ajbLmljzz84axu5K6lTxUDiY/OPDy3Us/vHBXnlysEe4evQw4/ejnTIIc/R423R5CL/0cs9sea7h&#10;21QtfPASDYALEWh/NRTHOnU3Qe6uQiksdMQatVeh3PU10VKSYBRfFRkAkhQvFdEBkh0zVrYBuY/A&#10;+tnZwQkH7AFjjKxVsNhrBivwCNyBjYC9ZbQAHOtnryAzYLg69ZrKSKlKgFlO9peZCP0a40MkL2qi&#10;ZIKBT08PlD/ac+RmZ4H81pYqNxfn6WpY83NCJR+sn6XP4gKZgTte067XVifIHSZ8wPLcZGcNlMhh&#10;Vo1GYNFYc+8++QiU/QS/i7/38uJ8/Db4eFgmlnm5wzBvOywZ++fxbujSWD/gOYDzEgT5+e5ZMPNw&#10;m/uJdhA8sPsXRDusLWP45+Bnb6A7KvvvM5tU/i/lO4+tfGELMxh/b5SuoRy7aeHfnxxbKY8OL5OH&#10;B/vkwYEeKH8xQrputDy0PiIein+0jSwUP3Q3Wuqu6criX+4iqUOMyn5oDdPM4MMdvKRrNM+scoEX&#10;yC7b631VsqIMSI8dJxVxAVKfGCqtKdEyFaw5E7HzvJJITbJgBwgTE7X7E895jBfNl67FD1aY2jgc&#10;e2eBpBsI5S5BmdowiFS4gYYUD030aE0LkZ7sRJmfFa3hXFHEeKAUn4Pv/2NOivw2J03+nJ8tu5tS&#10;ZBKIXEaAB+J4H8mF2U9lBWzvMdKOBnN1BaIU/JeHCM04s5cKJHt/TDO+HgrF9z6BL6dVYh0+JmDc&#10;XspBpSp5CmL3eCO7c02PJZM1yOap9FcH2GM3V4b3MNFyIcw8h72BeB0Kh39HaE3Ev/t+rfzz02YV&#10;Kv09GD63TgVb1FuxqFflDwP1bABW+SR0qvjj7PRZqRHAo8NL5NGBbggUv79ThmB6hhBqcJx4YNcc&#10;bQDP98ySYU6a2AFyt3OyvOR0qU1MMWZMDlYPJbGC5W2ghIi/u7ZZ694QrdcXA/nl0VIUDfIU6SPV&#10;CcHSFB8pU5OjpASkqSkzWP7sqoQSiXYOgrjQji1r1rHf+94ymN8lxdorxgxW1rC7BvPNgaEnQP8A&#10;+MXsLH8geIIuS76mKFW2VxeCuSMMCxgnl5fWy42ufLnSmSM/zcmQ3+ZmyP76OGlDmFiA2L42Nkhm&#10;ZoZLdVIQGL6XZPlNkH2thWi4aGggbOQc2v2MRvCUYSj2WY5liFaK1mAF3RHTyatlaFsT/HoDgMGa&#10;vpxC3qwx/DMo/jli+NeHFiF+B7FjPz1YPQfFOInlBULqV9DPu2/B4IHyDyBtTiW/+37dCLmz56ls&#10;HtvzVvncGrMP885x9yHE7cyxo5lnGEfFk9E/hal/jC8fQOsbxI8ZBuIHlYAwL2wOWigUj1arit8F&#10;KwDFDzPzZgP8MFB5F6b5Js07/Pw9DmGCkd9e3YAG0IR9+MeFZbJ7UqoURI3XpIy65GAgLkTq4oOl&#10;INJfatP85M/uclU+FU5zr2YW+0TWI3bQcPLjUmbeMiHDlEThmABHA1k8YWBVpayvjJIEv6/xHRPg&#10;VkKkIcIXsTvi+eDx8lsf58yZmTM3lpQgBMyTs7OzETXEgMV7I0TzkUa4pPpYLm3qr8PGrfH+aJSl&#10;cn5RLpDNRoffAuSzCsdDDtrANQ2g4dM6MKv2HkLJhxtB7LYhtgf/ebOrDehvAlhmwtQzJLadN0xm&#10;ZW4jlH4AQAPomHlDtJPN/33GIP2ji8yNKN/VhWvPOa9xXiQnzthzf8NaaDIHFc+kSnbRPj1CpS83&#10;aD8EpQPxTw9ydIjpP4vQAhHCqbSbFGDWu1HEu0K5HSAsWxHKwTdzlOoukH2NrB5oJxGyZU9uwezf&#10;Q4zOdecugDTtaEyR4jhPSQtDLBzDJUGhGE5VDvGSWSVRWgFTCx9CsUQY9zWbFahnQsXDlaVyfzkI&#10;HhrYQyiC1/Q+EDPOcbsBObcgVwrDvgZyYb6Dx0gOCF9upK9kYLsZRI7VrkkU7+N5TIlmxs3xGWD0&#10;aYFSGuYjxWF+UoRYvxLWqAKfa4zyldNzi+XPjkJYnTIdHbwLhBvrQw6Chgqkc87fHVqqjXQHVSB2&#10;aBRcomU7GT3eGftC4NeZ1cQhby73wv6SYbjYQbharvH3EtyLoZya+DMu5FNcaObWqXCnead8OGvq&#10;IfzDQhi4lx1AX5ix95Vg8kb5j+nfSewgD/d2ylO2PCj+GU09lE/FD0Pxz/aSgRLx/ANchGCyPGct&#10;u01NID21Ou7OlGKyYiL+BsgREX+HDYD+fhXcABrB97PyZGVZlCxDuJSN0IurSSQCiVwvNgYS6TlW&#10;+uoz4MuZ3syZKCbBkj169/EsplHdX44XjzDt/tJiuQMT/Ajf/QCN7hGQ9xj3PtAoAOFWV66srIqS&#10;/DBvifP7UnLCfRG3e0qizwSpwH5HRqCcWVgCTgJloXHdg7XgIMzhqekyO9lPSoI94Pf90TC9ZXFV&#10;pkyJ85O1VfHy28ICKB+WB4rWDFt8H+f305dzHh7TtLSjCv794ZpqWETW9UX4y34QV4+dNfMmw6kP&#10;77tHnuwDu0co9xYumYj/CFL3DxT5/geYd3bb0sdTsS7FOxvAf51DYyD6tY4xzr2HlfiCvp1CU09i&#10;9+DgErkPtD/e3y1P9sLEk2hoeAFyB8UPQvHD+4D4PW1AfCv8F7NE4bOAdjJxzh9jpgwXFDT1amsV&#10;5XegCIZCFrWsU3t7VYPMT4L5TA+T0ggu//21hHqOkwjPMRKJ8Iq1ZLkw4KLSOCiCph6hE55zD4gi&#10;c77Rw2JIlSB6zKgBWhGj3+stAvpL4QpgFaAIRgEPaI6hyEdwCde74WJasmRmTojEeqGBQfFxfh6S&#10;EeQndTGBIJ6JcmZBvoaMD1ZXwHJVyF/dxXJyZo70FsZICcx9QainLChOkhnJQTgXJb/Mz5frPUVw&#10;MyBycEcD8PMPoXg20AfgPET5AEEBd8WEzScbm2ElZ8orAgjciab+Bfw8zfwrdtwglB6G1WUf/Ttl&#10;8ED2D5+yeir+HUJyKpLyX0h3nXOeVwuhBTHM8ReG1MHMH1oKNt8n9/f1yEOg/Ql8/PBBmnoi3hC8&#10;UdQjnNszA+x0qjxD/K4rSWqsaswy54Wf7ypBOAfFI67l6Nxd+HomZ5DgaYimjaFRNtZyTdkkLQ/O&#10;WrLBEydImMd4CfWdKJE+4yQhYIKsnVaIxjNFP6cdPFAoJyqy6AJNLLdMr3rQlycP+gtg9kuhBPjW&#10;NVDGOjQYNJSHsByPtJHALUApSwpCEbp5SLTPRLgBb8kMDJDKyCBpS4+QPS3pchnRwj1wiXuwNreB&#10;4ouLi+VIa4b0FEbrXPu6mAAQ0nDpyYvSdXJvorHfRuNiAQR2YN2g4vF7n2xkHG9StG3q9fB2RES7&#10;Zslrdn8fZDoblc7eUYRxYPRP9iySt6do5g2y6eMtk3cP66yPp2Jp0ilOZdv9kc4eWxUFjeOLBwf7&#10;5cH+Xrm/Z7Hc3bVI7u1ZKI/2d4DVw8TDzA/sW4AfQx/PtF+EHwzpqPxdpo9eEwygeC4hehvh1jX4&#10;vvM6WbIcLxAvbnWj3FvXghCPtWzBAeD7qESddAE0/wx/z/H12XmhuuJThBdLhI7XqtFxAWMlCg2A&#10;4+dTEGqd70Nk0IOG0E+l0+eT8ZuZKreZ7QKzf7c3T+6DsD2F0p5x2tJqKATfeQ9Mm0hmDH4P266s&#10;AIn3nQDxlPQgL6mOC5TmhECZjPh/RUm8/IHfz0iBlopZw5z4eL4zTw5Py5DegiiZkRgsc9JCZWVR&#10;jJzrLIX1gauAwpnVewffbSp209IB+SC+T4D4wS3MWZgqL1gIEv6dk1RI7t5wdS8dAu9XH/9g50J5&#10;/91ao2go8D+qRJpvopxKNFs7VEuhYq3y3dFujl2f/9k0AFX+Xfj1OzsXyN3t8+XWtrlyf3e7DBDl&#10;8D+c0qOmfi/Qrohn5gjNPVquq8eOf+wBUMZcc1a8utRbKpd7ObmBNWth4oF4Fi02YR575MzU4gdA&#10;BydAnOso1vnvi4rCJCFojIT5jlWlsBHEcBwdZpaTIYtDvaS7NF6OzcqSUzDBf3bCJINRk1nT798l&#10;4YK7uctyqNh/iN8yQP8K9D+i/0XoN7gWyMd3s6NpWWGk5AZ6ai2bSiB57eQs6cgNkFnJIbIgPVpO&#10;zSnUuf0PoHxGFYzNr/WXyB+d+XAB2bKvKV12TEqSE62ZcgX/+TasjebZ4X8yB48zaNgoGaG8ANKJ&#10;9hd4d8MI514zeRW+ncSOyazvTvQhfu9F/L5MO27ef7sGqDbIVuW5FKfdtlQgrv3tQLNVNrdW+e5i&#10;G837sxQX8m9umyc3N7fJjfVT5damafJwVzv8OpW/UJ5R6OMR0hlT3wZfNQ0+vkWV/4SKR8u+BcXf&#10;gmKvLGGyJf0941n8eZh2plpx0IWFA2j2Ob3ogUv5LFPOKdEnZmbJ0qpYKU3wkQigPIAVo7kiJMI+&#10;FiXODPRAOOYt+fC1s4ojZVp2oPSXxcqfvezfhxsB4SPJI/JYe4YJGrfB1Jmg+QS/7QEa2U0cP15T&#10;jpibnSxlWl2rIGSipPl7SkWMn2yZkS07WtOlPSNcewC3N6RrFy1ZPxsrzT9r7bOk+oXFhXJpcZFm&#10;/rJODsPDm+xjAD94tLFRBjeA44B3EO3D26a7Mm5maccNEc81ejnkzSwnDs7oyBwYvSodSlJlE9Uw&#10;7Qb9EGyt2eeWrF/NP5RI5VqkW3FaAW55jvfaWkg8/uLaJih+0xS5uaFZ7myEX93OdF/G8wugfAjC&#10;uRcgeNpqEc5x2pTOC9vEuWIM34AIkK6rIEgXYY4vwTRzSjHDOs4+vQskkOWzu5Nz5TlBkQ2AiKDi&#10;roKAnZlXoOvJLigKRVzvKX5eX4nfxDES4z9W59HlhftIJkK+gvBA7HtJasgYKYvxlpU18VoOnZWt&#10;HuPFU+kPgE7OS78DH/wQv+sx+xnQCO7SOuC30lUwLPy9q0hqEaplBHhLbqhZnrwbUceU5FBpSQyR&#10;NZVJcgEWjOjVQSQ861YfCGMvkz4hUO795Uy8LNPadnfAOx7D9T1hVi1zDtbDzG9DGId393L/XHl1&#10;cL68Aql7exxs/oRRPGUYYTRH5phq9b/srdNwjMoZ9e+qULvvagAjPXsuZVuxDcFp/q3yyQ/e/Mja&#10;SWaY94sbm6cB8a1ya/1kub2hVZ7smg+zPx/+HXG89tqB2EGGEb8PbAGrB+oHNxnkMvPmKkzjRZi9&#10;i8x/B+pv6bBqA0w8y5Uz0xYogDBF+cG6RtfWJG88AGtnt+f5znL5bnaeVsuaDRaeHsby4fD5E7+Q&#10;sgjE2FFBIIT+Ugz0V8f7SEbIBFgCT2kviJTzvTDxnI/OsA4KvtdfCEWRfHGSRAXOMUkDFoGoxG+6&#10;R5+8tAhWqlxmxXtJbpCvpAX5a4pXaaSHFOO7SiL8ZF5mhPwwv0gjFy14AOXfW4IGRGvA74GlYTIG&#10;+w84OskQlHkGTDShXx9khxd8OyedclKKxvAgdm9P9Gq6FRHPcO7l8eVA/FpV/P9zdov6d0U6FUcl&#10;45wqlopnA6CCdYvrtAAuxVr5D5ebc6Cd+xRFPcI7riz6Fo2A+1/c3TpNbm+eLrc3zpQH2+boDM6n&#10;e+bJMH74sz0ztROCPXdMp+ZQLDtvmPN+F+b+EpDASQ6XqHiy+z4mXNJEonGon4eSaeqJcpxjvj2z&#10;Uu7DT6vy0ShY25YlzS/2VOlcuV2TM6UtN0oK4ybKiqZMmcEsHJCx9qwYmRoXJBumZEt1gpcOr84v&#10;iwdhBNqBaE7EfASzfheoZ0kSWiXtF1DFoAFAODbAkPDu8hKtYLWnKVFqIn0kJxgWINAb4om430eS&#10;/SZKFeL+HzurNT9QXQssyH0onD157MzhiOFlmH5yHWbkUvGcZ8COG/bRv2ZiKtBOpT8HmIyPJ9pB&#10;7ODfmYDx5uRKNe1E8P/+vNWgGUqzYhX3OXFe/7d7bYPgPpVP5NteQMoX97fPkpsbp8v9rbPlye55&#10;UPwcebxjpjzdzkQCjitzmBHhCVg9kw3IYMlmr4BQnQfS2b15meaQKGDP1hoql335JHq0AixubKpa&#10;6+pT65iUCUtA38+4fz3H9pvQMBrhS8t1ocAdLDJYEyEn2vPllwVlcqq9RE7MLoCfzpZT2HaUhEoO&#10;kFoE07+oOEH2tmbJJYST/H4melA5D9DAGFOz6jWtC80+B4U4xeoelH8bx792FEovlyCPCwChhHsJ&#10;8ZMkfy9JQwMoD/GVTTWJSl4f4b/oZ9Hgmad/pQtkENEFO3UecNRuI0fnAAywebpHdt68OQAzD7fJ&#10;HLu3RzlLqQesvl/RTnL37vRql283/vs/QDi3VnFWoVaBTgXbY/fz9ppz34rz2ojy722fI/chj3fO&#10;lccgJU93zZQnQPpTmvdtkzWMe7Z1spI7ja/hs0nu/oLCLy2rh/mEBWBZUZy7BYTQvyvS8cIebeRU&#10;KyAHn9O4Hsin8tmfzeFOjoTxvI57kxPg+s3+Gvl9fp6cbs9CbF0u95dBefDTVCrDRFah3DopWgqB&#10;WC4ZEghukOA5Vioixsu25iy5CVd0kz6ZYSAQ+Wgtu1nht6l0/BYzuRJ+H9brOhrwj/NzZWtjmizM&#10;jZSGOD8pCfWWQii+NSFcttcnaI/kE/yfgfXsMawF4jlpoxjn4W7wDI7KDW3hu5qqhNiMv8/RSRTs&#10;vHmD+P0t1+VHKPfiSB/CZjQGxPD/61I2CR7lP1AixSiOSqIJ57HZt67AqUSjWBI+NoLRz1kSSOG+&#10;ObaNYLRBfPF493x5uHMelD9Hnu6cJgM74fddaNcFg2nmWSQAf5wKvtRXJlfB3i8jzr62olGuL58E&#10;VgziA8XfAhIY0nHLIkjaCKB4XV4UhFDnneM6SR+ZMPPxHsAdcMIieYF2qa5swL14ySBpVNTDVfDd&#10;KzkwA3+KZ91ERHF0WpqUwT/HBX4j0QgLuXpEHPPo/cbKrtZ8+QPM/upSxukw8fg8R/04vZoDL9ol&#10;jP9CEsdBH4Zp58DYz3QUyX4w/t6CcDD+UFmSHyXnFoM0Ilxkh9Gj1ax7R8LHlCs8Aw2L/Oc5++dt&#10;rRsdhmV37QIdijUDNExf75VhxO8vDi+RD4jf/4HPHjHzVAYZPhRlFcjtqDKpZIZ4nyp/FPFW4SaU&#10;s8q1DcAq2jzDivnMFw+h9Ce7qXia+qnyeDPMu3ZHTlIzfx9kioyWCr0ItF/sQygH5d9kP/0aljJv&#10;lpsI6y7C96vZx4thCHcPJl1LhsD8Ev3sJSMxYthH5dtRObNcCRoLlMvI4RaU8xBugKSKyn+wilmu&#10;xfDVVTC9UBiUuqU2RdKB+rRgHylAmMbs2YQAplJ7SXVkgOyZlg3+UKjKuwqFsQOGU6+JWp35g4bG&#10;sXZOBLmDBnELBPFSH8I3NGyWVf9pPrOIC3CtXOfEPUTjv47rrH+vI4kI5egGaRGfwUo+3z0TEVE7&#10;lD8faGeOXYfJujnYCaV3ydD+Lu2upan/D5RKE0/FsAGMon1UUVSsuzl3Htt7nNeNQs3WKp6m3Z7n&#10;/e73fHFzw2T4+BnyBGaLPouF+hSV+IM0tZoYgRf4V0+JXFxSLddWNcglIJhovwdSR7mxol47a67C&#10;799x+VtVPOQ2UGc6d8w5TrHW8A+KZVfwHSCSfeIkZFqMcCnMNd3ESvhlPI+hGqclk1XfQTx/BSZ3&#10;UjhXpJogSb7MhQdhQ/iXHjBB4hCzp4K0zckKk3VVKXJseo5OoeJ0aE6pMnPiEWGgQXN84fHaZu2n&#10;4JRtFl+4TXLIXkD8LoZxA+tYk49WC64ELoIDVSyMNLRlktYEek7Ec64cQjkmrD47YCZPMK2NNYae&#10;IWQe2MfxkW6Y+pVg9MaUUyxKyeapECrDqSinfO6cvdcKz9lnWLHKd95r71GffwOE69Em1nAxaGdf&#10;NHPH6dOYR05WfL6zWP4Eii4sqQPRq5fLS6AQvMT760juGmD6OV8evhDIYj87rYRxA0bpWnwIDUAb&#10;BHkBLQSQSMJ0F+EYiyVcg1KZvsyOk4ccAYSyNeuF98I8E7V30BD/6CqW2nAPSYGiE2HqE/2wj1g9&#10;Ccfx/h6SFOABl+AnczOiZHVFsuyZkgnSWCgXFhVqw9OuZXbXopHqsDB+/xMQ07tQ7iNYrCH2zq0l&#10;o4fVQeNnI2XPJe9nfD+8uVGG8J6YZMleO/aD0LdT6a8PL8Y+lI8t+0qeQvEch//4/Vr5D146wzhr&#10;0q1ZdyrHqSR3JdtjG8rZ+53XneeoZIo9x62zcXD/i9tUPogZR50YrpDEcCTL9NOD1MEnnu8qAvJh&#10;8vuN8mnmqfiHCNMeMF0Jn2cox5ers2qhMCtaFRLnmMHCfUU9zvMcfa4WFwTqub3eW6x17zhCxiIG&#10;7DljA2AhBTYq1qI7j0ZWGzpR0gP91M9zzlwclE6JRYjGsfrcUF9pSQiVBdnRsrIiQY4iGvgNMTtr&#10;1jLEZGYNU6vo+znmrlPBcJ6JIcMEwDoqGo0YDZO/WRsM06nxfjh/fmgz+NA2xvFz5MVBzohd5PLt&#10;PTD1i4F2Ip5pV1T8OvXp7LrllmZfEY8t0e9UCBVkxSqTQoU7lc5953WKVTSF15zPcyrcbhX5j3UW&#10;DMItmmuYOCr+Fnwc+7Uv9ZYh/i4FK66Ui0T2UprxJrB9IBls/eEGfBaKp7ARMJRjI6DS+Rn6d748&#10;7f4EerQhAPH0/WwkV/pKjGKBcl2frr9YbvUWypXFuWgI7D4tNErHvSw8yHsu4jM18O85DMsQknHW&#10;DBEfAwtglO8hueF+MgnKb0sLk96iONnVmCHfzc6HWzKNj3xjAL+X89+0YCHczDMqldOitMuaI4X4&#10;PXAH7Jeg8hk2UmgtOHVK693sh+IPL5SXR0HswOgZwg0fgPL3dunsmfffwsfzRf+wDiQPIZ1L6aOo&#10;/1QZVlHOLYXKtArlffZeu+Xcu1fgE9w6P/9/7fM7v+DoGjtEOHmAEyho6q/Ap18g0nurNFHBFC+G&#10;6WXCoube1ctt9tuDLzzcBMXDZTzAS+J4/S0onEq/DI5wEwqjosmymbXKfeawk/XTlF7vx3fp6g9M&#10;v2JnTancX4r4eRkLFzFBAo0BJItdp+xX54LE5AVHZuZLbYSnFIf5Sj7i86xAX0nz85ZUfx/JCvLT&#10;oopTUsKkPTtKlhTHy9a6FCi/SC4hLCURZR07RhrDILZP11SomTdZwfh/sHjkOKYGAEgrQMGJIsPK&#10;hwziX+2dJ28Qvz/bD3N/nLNmODEVMfxhIy+OLlNWz776v4H2f84C4TD9b9gYXOGbQb1RpFMhVJC7&#10;WOXzXnbS2Pt4jvtUPAtWc+tUsvMZpqEZMd+7Xr4g4tnKycipEC4CzG7a8z2V8O11uk8iZ8w44/xm&#10;3TLn/AGQ/4CNR5UP9g//ToXT/LPTh0KypH6eZpS+vb9ce8ZIrm4uKQURK9A0p1t9xTC95fJwBTNx&#10;4PfBwB/gd92nVYDib6PBaB87nnMBVmhLbaL0FETKnIwQmZYYJI2xftIQHygtSaEyE4jvRKi2pjpF&#10;tk9Kl4MtWfLjPIR/cFkP4K5Y/Wp4c7M839ooA2tZd489d+QVsER4B4p2yGNaAxDhYfZybp+meXav&#10;QezewL+T0Gk3LYQzYwfh24eg+LfsvKFCf9ggb7+D8vGy//MzlIWXrciHjKJ+VNm2ATiVR7GK5znt&#10;nkWjciqfDYJrCA/DrVD5POd8Fu+luCtf+/aZW6ZKh2mmf2dX7eX+KuHCgpqMsbJOFc9CCVQ6e/B4&#10;zNm0qnx218IF3IarINMnQlllQtENYSo1lU/FadkysO5LELMUKcw57lfloyFoHzzQ/wBx/QMon43g&#10;MZR9Fw2DZI+KJzEjOWTdeYZlXMBoX0uy7GpJky0NKbK2MlbWVybJtoZknfP3w9xC+WlevvzZCQuC&#10;SIXEdggRDdfeecZ5cUA9077ZEG/i97B3km5wYAtRbkI5TqJgPz27a5l8wRkzLBxJxXOSJMM45tmx&#10;8+b/oTL5kvFyuaXJ//AjhOPzjpdvFWGVP6qk/1a+9fk8dloKCj/DRkGT77zGZ/DYin2+/Q7KF8xt&#10;uwaTzoKCf3WzqxbhHIiRrhwN/3YLCtUKGUQ+zPkNxOE8vtQLs45j9vgxlr8N38kXyFWbyMwV9bAA&#10;LKJEgqeohVzrBgIXW3NuBmAMoeN97IXjIIxpBHfhApiUeXdJke7f6CsCGeRyZsW4zmFUxPH83SCk&#10;vywsgqLz5AfE56dnFciP7QXy86IC/M4KudBdhMaCZ4KPDG5qVMQ/Q7g2sBEklCGe+neErvgv7HHU&#10;SZJbmnUwS3vudnPO4Twld5wn94ozkSEse6KDMyRzePkM5f4fmPh/zkIJZ0j0YKKBeM25g/LZIKzS&#10;bSNwKt+pOB5bZVrkU+w9FKdCrdjzvNfZj2+f5bzvC45uXQDi/4IpvkDF9EP5iOGZam26a800JE3G&#10;gNKvaXgGvw6l0gLcIqJh7rWGLAgbU5lI9qzZpyUgabPhHUfCTAMAo0dDIau/he9neVNepyUyJcPZ&#10;DYvP4ZnXF+dpA7gFHnBpYZaSwjuwDJqfD4vA/oCr4BgXuotV2ee6mUVksor4zOv4joud+DzODayt&#10;QfyO5y7DMRTPfgwSURI5TvrkxAtWr2RNeq13s48jc1D6wXlQdLsmWL5SctcHctcrr08sV0T/41Ko&#10;mnQonQqn2X/3HZMzVslrxPnaCHQ4FYqlInAvx9adSnUq0Mq/KZ9CpfI8t/azTPrQruMf8Xmed1wz&#10;z3T5/PNAIYWDM2T3V/qqYO5h5sHcqXB20bIBkChR+dehXJ0SBXfwK6zEb50lcBWFeMk8X4rGwHuM&#10;yefLpyW4Riuh7gDWgNKPF06XAKVxEIZbNggWN2ZPoMbf2NIKcHnSG914PqwE16y9yURJNrJlsAhQ&#10;vlaiZmOE5biphBXPx+fZW0jSxvF7/Q78bs6kYacNew2v9hTIDVofKJ5mnmMNzDHguMMgfLwmXzCP&#10;Hop/eXABQrgFUDzM/THOVgLymXxxeo08ArNXRLtQrWjGlrNpVNnfr9ElX9+C7JlJFkahqnyGe0oA&#10;jWIpTmVza82+vT6qQNdzoFir+JEG4Brzt+P/lE/vIXFcJ1/80VEk57qImnJV/DX4ejX5UC79vUG/&#10;Yb238ULpn4n47+cVS3nYN1Ib5yPbp2TIdUUhlAwGT8QzwYFKZ/34G1AqK08S6ZyLTkURkVpbh51A&#10;UB4tAjt5GBWwF07PwwpovE/LQAsBZd3EPpcI4zH7BnQSB36fidkNv7ivmUImf46jcYzbH4HYDer0&#10;ZzJ6RB+0RlA8l1kl0tkAqHgTv8PE7wPKtfMGMfwRFobulqEDXTKwvwv+vU/9O8ubPdpnlO/05//A&#10;x7/9diXYPQUhGC0AGgOVb029nURhc+mpVKtgEwoaMdHB6LEiG0IlWj/v3hA0xYtb1/g/922UYLam&#10;AXzx+6JCkCGYRat8oJ7I1wag/r1Wz93kwAhe2E12xACls9J9pSQO4VXwRImc8KX80It7oRD6ZJp5&#10;Ip7LlDCUu9yZD5JWqEJ/TR9L/89IgwmSqjCgVTt18Fkqh+EnCR7DvFv9tBgkZWDkbDx4Ni0DZ8Kw&#10;oajgWSysxJRpjuTZjpyBddiCzWvNuvVctAD/AVaHfRI67595CixqvIXVqWfKi91Mt1qo9WrZefPy&#10;SJe8OW6GYTlB8uWx5WDyxpe/cplyi2gKzenfPyCs45LuUD4VT+G9bAh6HUrUBaOhZIpTuUaoYNOQ&#10;uE9RRFORLkVb5m/Zv1WuRTbF/h7u24bxifL/7IQyEc9fREjHoVWSOSpf/b4qHufxwq7A5Kpv7i/U&#10;5UOTvL+QKbnRMjU1RELG/490VichYqDp5iKARvkcECI6KUTvNZhvjopRkRzQ0SFdohwo5fi+Kpfo&#10;d32OZp9LlJveQD7PuIdbeAYjBY7Vc5IElc88O9a3e4JGo2jH/qDO6a+DBWH3LBownn8JpPYuLAXH&#10;MYZ3cjp0qwyB0T9j1UoQu+d758owy5od6YTSyehp6g2jpwI5IseBGX2hULy7yacQ+e9cyCfiqfTX&#10;p7kqKBqONhIolOydffwQp0+nAo3Cnag3SrfXrbJff8u6erbEGr/bXLO/xbm195j7XMpnWEflX+2H&#10;uYfCOQhzezXn0jHVuhbnuLR4mZIpzlu/s7RA9tfGSazvV9KWHSmL8+Ik2WecJPl+I5cQOVzvz4W/&#10;B0qpQIZOQCLNN009GwSVrxWrmdUDJXDmLk0u/TOVw8mMtsfvEXvYODCkqDeJktfwO9gpxOu0Hhyh&#10;o69mdS5VuiofjQHP08zeNeQOlUoIL+P3U/FPNk+WxzD1Ol2KaOd8Q/h4rV5JxDOMYx49yB2LSz3a&#10;3SE3Ns3RGF2TLrDVF8rOG9eLNEo1wo6dd/D1RDxL0tHna1YurQSuqRKp1F+3jhA+2wCsSTdKN2Kv&#10;WeU6lc8txal86++tz7fTuiimARj0g/BxOJPpSjVq3jUpA4q5ixdq0q0N+n9fmA9zD4bekyM7q2Il&#10;PdJTOkpjtcpEafhE8fnmC/muk0uMF4E3MH2bM1iL1XxTaNZpzq/gOgmfLgpERWxs1n6CUeUz7kbj&#10;WAFkA7FMy1bihwZxC9fJGeheSDA5nYrKNzVqjfI5O+cJnvcYSn+4ulI/y++81k9Tj+9k756rCMKL&#10;XW2qeHbVPtchWdNPrxVDGb8f5ATJHnl3Gib227Uu5UMZ2L77CS8RIZ01y07lW1fA7dvTQD/YPlcU&#10;IS/gS6cyyfSJembTWiU7/blaB9c5e90q2CrbKt4ej3zOpXRuOatHG4BL+eb5vB9s/yIYPlelugRh&#10;6jWZMqdRk+QxK+cWfCNJH/PzLi4ulFt9BbKzIlpry/ZWxEt/QYxMzgyXECh/x8x8Odueq1biKsw/&#10;kc7OHy5JTuUTqWra1bfT53NM36R3c5yd7oJhnsb4jPmJbHyOYSF732gBONrIqIKdRHwmq3RY5LNw&#10;MadoDYLgsc4tI4HraGg09eyUesjOG/h3Kv+ZKh5sHmjXPvoDYPT7ORee8xJ7QOy65cGOBWquP541&#10;L8v2zlkl6IvEsUW/ubZeEf/hR7J9yhp5eXKFovQfKJCKUgU5kG7F/dj9vFU8hfvOBmCV71SyvUcF&#10;v0+fx+uu+764QHPYD3RA8VdArFg1w/bm0edbxs/Q6UpfIZSaJ/vqYfa9vpKZMPnV4V665jvn1C2r&#10;y5CDU1PlxzlZmtvOWjvXlsDMw5o4lc8o4GJngTYOsn5zjVKjx3eXMz7nKB7QCvZvBnZMJg3Rzqwc&#10;QxZNRMCBGsbn7LIdQiMYgJ+nuyB3uAquweFmmnsqn4p/ihj+lYZxrBE4X+XVkQ4gvlPr2T3es0ju&#10;bZ9vsm5U4UQrFUGUjiqFQtNvkc8tQygT5pkG8PeZderzTY0cowx+juincJ/KtccUq2xu7TX9LpfS&#10;rEIt2/9cA+D9dqvnaZGwZQbwB5cl+OIKCNZVIJH1cejbmddmSB4UxfgZVoCm/wbM59W+fDSAfPl+&#10;RpokTfhCYry+lgSviRLhCYHyJ6eG6xDqoWkZ8ntHgVzoKtZYn4WTma1DRVL5Ggn0cAkUEkSGfkbR&#10;FLoGKpihpcmyMYSPn2dXMRWu4R2292BVaCHI7FmtY3hTo5I8kkQOGumiBvgft9GA7byBoR3TNceO&#10;bJ7zDocPQvmHODK3GPsm+eLiqskwlWDlVABemhIvKN+OxtkXrC+XpA332WtW+TT7b2DuNbxTMX6c&#10;/fBGsabxWAU7922oZxqCffYo+q2S/01ohdgYncp3fs5YKiofyLiM8E1no+CFsQ4dFwPi6Btn2Sjq&#10;8eKvAUVMZbrcXSC/zMmQyuDxEuoxRkI8Jki0n7fE+46TwhB/mZwcIpsmJcvZRQUgWCZ0s0qnEnnM&#10;fSqfW16zfMCEeMwggjlnrA7frdlA7CZWJZrrWosP/l0rcsBCaFi3pkYrYrAjiP/nIgeP2P3MxFGE&#10;k4+ZsLLZdNU+h9J1+hk7b4B4VhLjOPzg3k4Z2rtYe+RMrx1eOl4eXz6RbxVhXyoVwlDNIJAhHJWD&#10;F0tlY8uBFvOiR7kB7+Ox5Qf2OU7l23utuN9H4W+wCiXqec6pXH6G32UaAc8b12VFO3n+gvm9sLhA&#10;B3eI0osIx3iOEzI4BMtVGvnir6Ex3ASBu9iRJ99PS5KmsIkS5gXle42T9FAfqYz2l8Jgf5A/P+kr&#10;jJbv2/PQkBjWmTCLSlYTjufaRmAVT8LGeN8qn0rXUTWcN1lAaAC0QlQm9lmTj76eyiebZ4jHQSEO&#10;Dl3qygPiEZmgAet0MfAALWnGFSj2soqISbliqtXzw0y36pRn7LyB4q+vmyl/gyCZYVgoWlOsRpVP&#10;C8B9pyLe4V6GW2Ys3bxo8+KNUoySLHs3ijSNZ1T57uLeCOx99jut4q3yjcJHz/H7uLXfYY5HG4Zp&#10;AGD75xblwzwXagNQ5JOsUdFUEvyvJl66lE9//9eiXDk9LUUmhYyXcM+xEuY9Rsrj/GQhYv7muCCp&#10;jvSXjuwIOT03B8SPyRj006ZHz/h0WBMo33bscMVLhnqcAWRm0JrBFRY0oB9n/K8p32gEeo1kFJZA&#10;065g+tmJwzw/bZid+TpcTKuiDQyNhah/soUhXZtw9YnhvaxsBUYP5T+D8plu9Xj3Qnl7EjE8XgiT&#10;LxT1qnSjbHexSuCWhI+Kp9gX/xo+nuadJM9dofbYKor71s877/nc1u7zc9x3PsPu/+s5hHvaILHP&#10;GTuq/N/n5yrSae6vwEdS+b/Pz4Zvh7+kv4XSqHzygku92fLnomw5PSNDGsO9JdJznMQGsTBhkCwr&#10;jpaunEhpTQiC8iPlaFua/NWVD9MO8qZp04adU/lEPJFOls7K0wbpUC4UTcWz903Xj9vI/P4G0xgQ&#10;omkfPHy3ugj4erL5hyB8TLi8BIvEnivw7wAA8bJJREFUKOKG9hOY79LavDT3W1plkHH8/rlAOesM&#10;LNQlxob2LZQbG2bIw10L5D94WeysoW+mgm0Hi0mZMsdG8aMvn9eofL5Iq3yiavjYUl0UmqtaWIVx&#10;SzENyvAEK/yc89je69y3x857RhSr30uLM/osHlPsdUs4aalek5fAKn3BjBt21zLe5+DOZTYANASG&#10;dbx2GeRMBaHWhc48Ob8oQ75tS5VpsT4SD7LH0qTtJdGytzVV9rakSWdOuCzMCJMjMzPlHJ7BrFvO&#10;Y1PFw5czjmdfPgsXkbQ9AJp1QAVmniafjeLmElgJroWH/TvqBhqg+Cbtr9cyrAjjmE9Hk0/yeBGW&#10;6wr+A8cUGFmwET3eYBQ/wHVnds+BWZ8jg/vn6JTzoX2L5PHOBXJ/S7u8O7FC/v6eGTfwj3gxfHFU&#10;jh1Dt6i0SrOKsAq0L54vkw2AW65h8+Rgr6LfKoPCa1ZJFKdCnfv8jPNYr5N/MH53idk3iKbYzhzn&#10;lveQ2es5V2PQ3wnls5Eq4eNwLnP1OOHykvbdFyphohWg4jl2fxHn/5ifJecXZsqPs6HkjEDJ8pso&#10;MT7jpCBygqxrTJGdTWkyPyNU5qSGyn40hr9I6pYzzOIImwnlOJqnixvymI0BKOe0LZp1Kv8elbfC&#10;mH5aHI4Ssh+AqGfDINnTaVggfEw9uwBTz//wy9wMHXlkKMfeO/biDe2YIUO7ZssQ4vkBxPNcc2YQ&#10;iH+6d6E82c1++6Xw8Yi/VfGGiPGlOxVvxf2Y91EswihW+TT3FJ6jIm0DcLoHq2Sngq24K5/7doiW&#10;CnXuO5XtVLq9Zs+/p7iUb0nfF1TuX0Aox/IZ6l0E6rmSJBVPLkDFmyyfEvlrQa6cW5ApZ2enyuby&#10;KKkKHS+xMP1R3t9IXZKftOeGwe8HSFN8kM64/XVhvuYE3lrJ2vJk8yalS802LAHJJE08GwZNP7dK&#10;MJdyXJ9WAQiGRaBl4MwZFiSmtWAjYM1ecgqmltNCseARkf54y2R5yrVjQfDYV89ysIN7wOy5qKCu&#10;JrlIy568Om7y7D6wE+YU9tkA4OuN8qlg498/3WejMMeWjL2j0tFo6EffElXYvgGyVKBojt7p8C0U&#10;SoZtG8So+6CC2QiMmGMjbIz2nEYdruhDz1HBvAdKJappBVTZ3EJYcEnRTmVDrNUxQiu1Vr64AET/&#10;CX/JTB4Ks164pbJV8QwF8XK55aAKy4heWJgjJyanyJxED8nwmgDS5yFxfuOlIiFQiiIDwPh9ZV19&#10;snzflq196iR82sevCsdWSRz3oXgQOCqdyKbJtiSTjUR77jgytwEhH2J/PoNEjnmAF9E42RfBWcBM&#10;IX8MpFPpT7aB2YPRc7Xowd1AO/w6fTtLyzyCb39+uFdH3UjumH3z/szaT146e+Gsso3CifrRBkBR&#10;ZUD4Atk9S+Vzzjt9qVNeua5T7HfYz/OYjYFby8Ctsp1iv8uKvd+5b8Ue261pbCass1ZJzT5/F86Z&#10;ZA4gnKTvfEehnEN8rmvEunw9mT9fNgnfTXAC9pNf6siWX2ely+bKCKkJniDJPp5AP6dLTdAyJyVh&#10;vrKsIlZOT6ebKNBhWaJYlQ8FU7l2yxheJ3NAeI4rS+twLrt2sWUMz148Wg1VPBslFM/EE/ZCMnv4&#10;CdD+eOtUKHwWZLYO0NDUk9kT8UQ7O2+4fixH3D5CyOgp7Lo1L9aYcZ0w6VD2//66zdUA/tvss7Eo&#10;koA0WgAinUILoKjHOZ7ndaN0PvPTmTXcp4wq3yp5VPRz/H3c5zk+j8c07di35+zWmnr262vJNlX6&#10;aAOg8hX5Z+dlyW8w52T9f8JMuyufiDfp1mZE7TLcwqWOTPlrbqqcbE2SdZUxUg/mn+HvpbNosgIm&#10;SmOUv2yqS5RT0zLkDy1rxv59M6mDPpxdxYwkGOuzj59KZZjJKMAgHg2ASEeYSMWzm5a9hNYKaXoY&#10;WD1nAj/dOk2ewrcbpLNgFCuGceqUYfRG8Ys00fI/P7E6NRMp2Xtnwjmn8qkYd0UbU//psVOJ1oyb&#10;l2peMP293ed1q0CrTKt8+1nnOQrvpdhz+n0UmH01/VC6zvdz+XYrlguoK3Aon1vbF0ExDQHK54oZ&#10;ug7e0WVabtW51ZU0sLX7FN5rVsQ2n+M+heXZdYl0174VnqPoIg6uFbzsPq9/bt+WfLf7FC75wq1d&#10;udMKV/a0K3rqyl84tvJ/HevSMa7P2c9ya7+P+86lZpxiP/sOCniLRkR5D2RT3qEhsdePISBdAV2C&#10;PWZXsN3aRA6K+7Gtm+M8R3G/z3nP5575b+ec8rnr9jc65XP3WeHQtJV/u263fLZTuOQ+5Q2AwHdl&#10;XSbfHd3mCxDyF9+uFpYJfn56pVaIH2K7O7YCIfUKDamHji7RofNnnDtxrFdeneiTd9+yQDUTbDlX&#10;kiO1HfL8EOdSUjh1nkWxFsm7o9g/PE/eHGLNY2wPMj1/trzaO0te7mnT4iRM32fiD6POW1zNdUkt&#10;Itly+XVRsfzYni8nZ+XIwemZynPXT0qU5dXR0l0SJouKQqUtJ0ia0v2lJsVPiuO8JDvCQ1LBlRMC&#10;v5G4AMpYiQ8cp8v+pUNyw7m+o7fUxvtKM3j0zPQQmZcdLp354dINWYrImiWBV1XFy/raeNlSnyS7&#10;8L37QcOOzUAkPjtbzszNlZ/xu36bXwjjC6++iFIA4dK+oHgIkv4L+Bbg7oC34g54igW8BbndJ5jt&#10;vgW8BbfdJ8jcge8EvLu4A9CC2B2UlLewggacm//1PnvsLu6At/fbz/B53BLoTuBT2PgtD7RAcN/a&#10;hs9jpzivWbGGQHmj6xlWeN55bIX3ud9rzznFed2KfaYFs/M+5+fsPsXeaz/nPM+tvd/+Dyv6brmC&#10;n+s9v4L3fAXP9IJtwAV4gt0IgH4CbfCYWcFvEELQD7tA/xyAfwl5fRLCdacOd8Lbc41JlkNiKuYi&#10;AN4u6LpA3nN7uF2XeXx7YI4u7PrmwCwAv01e7p6hUza4BAL7GtnzcAOgv9BbJb93lclPC4vk9Jxc&#10;OQqw7ZuaCtAny+rqWOlDELyoOFxm5wZJa6a/1Cd7S1mch+RFEtjjJSlwrMT4fSPh3l9pwdkwn28k&#10;wvcbiQkYIwlBMADB4yQThqEQBqIi2kPqYQAmJwfAAATJvKwgWZQXJh35YdJdFClLSqNkJVjXhppY&#10;2VYfL3uaE+TwlBQ5id/EWOsMft+v7QVgcwVybiFBn6+gv9RVwOKr/w1sbv//Bb718tzafeexE/QW&#10;5Pac85jiDnqnB3YC8b+F1ynwuGhcVt7Qo+A8Gxevcf8lvMoreBgKvQuPjZhz9jrvd/9eGhT7bBoA&#10;ygj42djZ+AkGV4PXc67rPHbea/fdrzmF9zm/w/3a/yX/do81XM7fzy1/p/M+/TzEgpi/0YLbnnce&#10;W7FA1//kEh7b4NiA3WVov3exLC7ZyTYCsA+fhGeHEPTDJ5fL4PGl8PZmXXbK8FF4+aNcaYievlfe&#10;nOIaY90AOhfv5YqDnDjfAc/Oeqcd8h4e/v1RTrgD2OnhdYnP2fJ6bxu2bboGHJf5fMF5WogfmdfN&#10;LsYbCFUu91cC9KVyZn6BnJqTI4cBsN0A2qbGeFlbHyf9lVGysDhMZuSGSGN6oFQl+khB5ETJCpsg&#10;SQB1rP84ifYdK5E+ZkQsxPMbCfb+RkJ9jAGI9h+rDCAleDw+M1HyAf7SaB+piPWRugQ/ZQCtaUEy&#10;PT1YZmWHSHteqHQUhsuSskhZVRElm2piZFdDvBxsSZZjrWny3cws+Wl2jvw6D6Gc9tDl6Bz4y07g&#10;E7gW1E6Qu1+3+xbszn0nyAlkC3YLdAtugpj73FpjQLHXnfexIXBr77HAdwehfR7335A6smE5hI3b&#10;gN2IMQKjBsCCfxTko8C39/C7bahgmYQTNBYgVhQ0rq0FlQWJBZQFmf2MfQ5lxGjwc66tFec9I4Bz&#10;CI/VA2Nrn+t8Dj+nxxD+B+5bGXmO+75D7HfyOwhk/X7Xebu1ILdCsFuxPWIvoTPqTdfsh9DTPz/t&#10;8vQu0FPo6YeP9xs52qtr+Q1yzRku9MRFHI8shpfv1uqWrw676DwBD0r/Dp6e6/TTs79Rzz5XPfur&#10;fSx7ju2eGfJy13R5tdOs3c8FI7QC2Xou2Mj+iVq50lehBaXPgjqfAp0+0JoiO5uTZEN9rKysiZLu&#10;snCZXxgm07MDpDbFXwpA19PhuZNA42P8xkik7zgJp/iMh7d3CfbDaARchoAGIRr3xOsKnuN0EYic&#10;ME/JA/0vivCSMhiBylhfqQYLqIcRaEr2k+mZAdKeEyxdecGypChE1lfHyI5JCXIA4D8+jeDPkLNz&#10;suX39lyl+pfg9ZkTqVTfgpniBL/dp/AaGYC971OBcj4DcisWtBbM3H7uut3XhuAmzusW9Ja+232K&#10;AaOh9s5jC1Tn/fbYGhPuW6PCc/aY99rPUexnbYxPUFlgWeCyoTuB4jy2oLH73BIkdt8ef27fftaK&#10;/RyFIHTSbHuOW+fnnffYc9zyvPM77Gec59y/w36GW/s7uaVYkFvQW7Bz+5LsigJ9EvzWwz+3Xh5A&#10;f3Z8GWSpUvlhUvnjfZBeecYVSEDjhwHsF0dZqp51jFn1rAMefiGAPx+gX+ACPOg8l+vnAt7w7AT6&#10;a3j2l3u5kBXnarD0PfZZVGvbFC2yxZXOWJOKA423VxD0LEtUKr8uKJBvZ2XJIQBqW0OCrKmNkZ7S&#10;MFlQECxtucHSlOYvZTEekhU+ETH8OIny/VoifMYA4C5wU7wAfkiE9ziJ9Kb3x9YhUbgnBhLvN15S&#10;uJ5zMNdu5loQXAVughoC9gMURnlJRZyP1INVtKYHgAEEyqL8IFlaGukCPzw/4v6T0zPkDAzV7+05&#10;cmFRvk6gUuATuE6AE9zOY2sACGpuLdiHT33q5Z2e/nPiBK5z3wls5zXn53idQLRg/Jw4QW6Prdjz&#10;znNOsWB3gp7fyedw+2/gpxDoTvBTCAg2dCdg7b4FDOVz15371lPac85nOO91Hjuf7xTnNQtW93P2&#10;vL3fed39Puc5e6/9jfZ3W+BTbKcdO+ws6BnDU0YoPb06aLwBukvo4bnizDHOgu8Fje+R54e7VBi7&#10;k8q/ObzQUPmjixC7w9MT6C5hBdyXXMmGxeJZLU9X/jPxOzvttEQy4viBzS1afIWTvsygcZ2OOXIC&#10;G6ew/oaY/kfG9K3psqMxSVZWxcjiknCZlRMkjSm+ALynZId5gKabFXdj4LUJZII+xAt0Hh6dwoVj&#10;Ir24hASEC7X6jtcyktF+E2AoxsMg4DokGtfj4P0T/DlcRgYA9qAyQZIDx0sajQAMTEmMlzTA80+D&#10;55+bGySLYISWlYTJRoD/wORUAD9TzszKll/mZMqFhflaB4XgV49vwUzw2mPnefd7rNjzTm9PoFrg&#10;fA7Mdt9u3e9zXnde4z6fa8FJ8Nntmx8BPgi3BKMT6O/OEEDm+C32rfAan8mtfZY1Ls7v4HfbfS4g&#10;/8lz9Vn4PoQWnwD/ZxeAXFsFLNgBj0cEgHnPYR43AFnwuIPJuU/5t/sp9nlOgLqDdeQ8h6gguuSS&#10;4xlWLNDN8ajhoXB/9LsZthjGY8BOfdBA8t3x3bpoPXXJ7EbqHpTeUPjlMgTvbhLfAHbE7Ap2bJ9T&#10;WLRWgQ/vfmyxvGLpK3p4gP4tvDrlPQDPzroP7KU/AO/OOueQF4jdWS+eYNfS4QA7AW867UwZMc0e&#10;1RxxjiMz46QKnr5KONODnv53gP7ndsT1M3NlT3OqbKhLkr7SGAAtRJpA6wm+DND6lBAPiQmYiFid&#10;QB6vwKeXD3UBnwaAdJ6e3gI7FgYiDuBmMkS0GgvTBxCBeyhcaiyCq0zh8xSmTZntNzAAYyQnYoJU&#10;xHtLC9jGrGwCP1SWlUfK5to42Ufgz8iUn2Cwfm/PU+Bf6SrSoVn1+E4hoLl1B74FuwW5O9i5tUC2&#10;IHWClmL3nec+d0yxIHTKmx/gRVwgpyjwHMdWTIPDPkBqAUp5/xMap4IV4jIGvI9iwe4ualhc192f&#10;o8/C93H74SzAAfn48za9zq1T7DV7nz22AOLWgtgJZnvdivPa58T5POdn7fO5/4lB+GW7ysdfzG8Z&#10;Oe8CvN3n1gB/NLTgs97jHb4H6O171HfKXnoYSRXss9NOV+am0MOfXCkv0HaY5DhMKn/cePYhAHzo&#10;SA8A3wuwc70ZVrrimvxciYJ17rrk3YnF8v5Ep7w/3iEfIB+PEfSg9fDu7w62m846LlDo8uwcjnuq&#10;c+9NGTXm9ingOR+AWcKruc6PWXlby80xjY3pa5rgUiJ/LGIN3nz5bha8PbznzsZkWVURK5154TIz&#10;MxjeFsAH5c4E9U4MmShR8MpR8OBRXHMfHlzBD6Aq+D0BYtJ70Hxdjx/XEwD2RACfcT1ZApkAWUEY&#10;7g/x/PoTCeWyc3hWOIR9AcmB8PqRoPwEfqqvzMoKlK6iCFkFNrKlPkH2TUmVUzNYfLJA/uoogrcv&#10;Upr/CfAtsK187rw1AE7gW3BbcQcw5XP3/Nux/YwFuwUgvQUbkoLa5X3VA1vAs9FRCHzt3KP3dTVM&#10;F1C5r2DVRvopZVeP7hL7nZSRa9y3hofPdgH/PTw55QO9uwP4PB4BveOaYQGjxxaYViw43YH/f4Gd&#10;8jlQ85jelzG1ja9Jwe11vZe/QQ2Rud8C3vkce2y+x/Wdrnc78v753vF++E4s8F99B/2pMJZnhx2o&#10;PULEF6D1BD3rFAyDug8fQ8x+dDG8fRfi9055jpidsTuLWrIEzmt4+XcA/fuTnfLhBAEPsB+Hhz8G&#10;iq/DcXMV7HbsnWKpPAFPsD/a2KRpfrauFKvKaFHRvjI5ByD8Dgr8W0e+1puk/LygUH6Cl/9xbr6c&#10;npktx6dlyIEpabqY1uryGOnMDZc2AL85NQDA85H8aG9JR/wdB+ATlPTq1muHqQDMBL56b3h8CIFP&#10;wNPz05Pzc7yfvf1BHlxfivKVbgNxHEwDgDCBRiQK97IPgLF+baKvTE31kzkAfl9JtFai29WULIcR&#10;lvwAb//b/Hy5ANDT2xP413sAfAtygtoC+3OGwAq9uhP01tNb4DrB+zlAf+6a8x53wFsxoDS98Z/2&#10;yJtzjLMpdn+EemOfoCAAuNV9133m8/8Nfu5/+r2U0e90Pt9+r+3Yc3bwOeW/esyt4BzBZX+bgsol&#10;Fnjux85z7uIErP3fTuC7g5+gd363BTnln1/JAlzPYyiAe63Bs2INMME+CnSEetQnY/jTALqCHV7+&#10;5HKAfRni9aWg7kvgxZeAyndDELNb0UnSLGHcCbDDsx8D2AF6IwD8MdB5yPsj8+HlmXAzCnrG7+ys&#10;s1SeQ3Fa8oFgp2dfXatrgHGdzPPdJQB4vvwMOTM/V36Yly3fz6XkahLMt/Dw387Kk9NteXK8NUsO&#10;taTL3sYU2V6XKOsrE6S/KFrmZ4fIdIC/PslfyuN81fumBk6EF4e3V0o/ZgT89OIa3+McQR6Dc/T2&#10;sa59bgl83kNgW+D7Afh+rm2gxzd6jtcifcZIctAEKYry1HCjLTNQOvPDZEVZnGytSwDos+QEvD37&#10;JX6ZlwvgF2p1JC70zrIWCvzPCYFtQe0Et/PY3vO5eykW3ASyE/BWnOct8Ak2u3UC0eyzAbMhG3GC&#10;nlsrnwCR6ZEQNnxT98p0Oo3ea+j+KMCNWOBb4Tn7vfoMfMc7PpfPYIyPfRV8pwJfY2YjBA+39jd9&#10;en3UW9utAtK1dYKSx9bz2mt234oFLfd5jf+VYLfA1/eAzzk/Y0UpPxjACP13sQFnaGPFengL/NH4&#10;HfqGZ+ccpZenVqoQ8M9PAOyg9C9B6V8wZmfNUi16A+8OL88tl5Z8A/BzfdH3xxfLR9D6DwD+R8g/&#10;AP7foPUfNPEGoD84T0V76vfMMjE8V4PaMlXLYdPLs5QmqfwNxO1XlrJUd7mc6ymRXzoKFOjfzc2S&#10;UwD7sZkZOiZ/cFq6HJxKz54uBwB0yuHJGXJkSqbsb06TXZOSZUddimysTpI1FQnSUxwt7aD8renB&#10;UpfoJ6Xw+vnhnpIWzPVe2HHHITojFvi21z4WEofzBL0FvjEUhuYH0+tD/AF2/4mUMRKIzxvgf4Xn&#10;jJHUoPFSFuMlU9ICZBFAvxIhyOaaJNnblCZHAPzvYLjOzs2T3xfky0V4e+bbsybelcUFnwLf0vt/&#10;A7JTrJf+3DkLau7brT33/yYEmTvwDegAWldjozgppm2II/ukoKT1oK/2GhsvRe8D0O09n/P29tiC&#10;3v42NnD7HVacx0rxLYVX+mzEnrfXnEJwuoPXKRb49vhzwP+3zzsNgPs1ir2u+zBO/A/uoLe/3/3/&#10;Wj28ps7YQ0/PzrTaEe9OOk/AO0BvAc9ihixtdrhLXh7q1JWnuIK0BTy9+8cT9PCg9QD7R3j6j0cX&#10;ykeA/iNA/wH0/h08PbPtXpPe7wa1B+ifAvBPNrYIl2mjlyeVv8TpXL2l8gcoLmvw/tieI6dmZ8qR&#10;malycHoK4uAU2T05WXa2wJs3pcjWhmTZXJckm2pYoj0JMX2q7G5Klb3N6bJzUqpsrU2WDZWJsgqe&#10;dUlJLADHWD8QlN9PauLZu+8jOUzLDZ4giQEEOWg5QEpA0/MrzSfw4d1jfQ3d104+l0HQDr4R8IPi&#10;A/QBE+jpDfDp9UMgkYj3U4PGSXmMh8zMCpJeUPz11fGysx4Uf3KmHGvNlG/bsuUXZu4tKlaqz2nr&#10;lwF8ZvB9QZA7wW+F5604Qe0UApRbguJz1yzYnftWnIDiNQsydyBacPKagtbV8Oy+BbRtmNogcb8d&#10;t7fXnZ97h2P7Pf8mTuCP/DZXY6c4v98+24Lkc2JBZIXAIsAscCkWyJ/zyPYeC3zn/QpcnHcHuj1H&#10;+ec30vYtuqXYe0e22rv/717egNx49089POg8gM4a/wQ7txx/N8NyS00qLQD/nOXoQetZ+YSptAQ+&#10;Af8OHv7jiW6Au0v+OQkvD3r/EYB/74rjP5xAHA9q//EYAT9X3h+aI+8Pzpa3+2e6Em+mjcbzzKdf&#10;yxVcDaXX6YfwdL+h0Z/hEn1zshXw+1sB6Mlxsr0lTtZPipO1dbGypi5eVtUmyGoAnnnwqypxHtuN&#10;oM1b6hNlR0OSbKtLli0EPjz+qvI46WMpAgB/NoA3LSNIJiX7SWWcnxTHAvyR8Pwh4yUhgBl7ZpiO&#10;wGfsr14f4UCs/wRJUDGxPoX7NAa2k48Vb4I9xkoQgK/eHiyAhVAivb6SrNAJUpfkI3PyQmRZZYxs&#10;rU+AcUqSgy3szWfYkie/LuC0y3Lhuta6vpQueuoax7cxvQU6Y31u7TkF/mkAGjLi3a0xOAVrj+0z&#10;3QLczL5Co3AaACfA7T5FAeU6z55fHtteYN0iVrRAs8BzAth57GyoBK41GPYa77Wfs1uecxoXJ+gt&#10;8Hlst7zf+RznvgW4/R123wLd/ZhiQEagEtw8Z/YZMnD79y+jXtcMuVmWYO5jRxvvofzzq/HU3DfD&#10;haOgt0KAf/yFxoOA5+fxPTj3gd8NeY/Pvcd3cfiTxtF0mG42uqG+oA/qV3UM/TN2fwaProk2CnIj&#10;TKMdAtCfUY4YD//cdtoR9Ic75O3RDl2ghBT+PwD8PyewDyHo/z62UP6ml2csf7Qd1H4uKD6pPUB/&#10;YLa829cmb/cC9Dsmy4vtk2V4SzM8PWfqmyme7J3/C6D/FZ7tB9L5WelydGa67JsKqt6SqCm26+tj&#10;APhoWV4VJUsqIqW/PEr6yqOlryxGF2VfAlkGcK8A+NfUJMqG2iTQaLCB2lTZCPDTMCwtj5GugjAA&#10;P0CmpPprWm15jK8UgvJnR0yE1zfAJ4i1Zx/CoToFPrx9YgAXhhsnqdimB4ElBEyQFBwn45jxv+n0&#10;w71eMBgQ7dgjY8BnmfNfGDlRmlP8DM0viwIbiZc9kxLlUEuanJqZox2Tvy4slHNaUZlF9Cvkam85&#10;vL+rc8+C3Iql+1YIdG5HhmQgow1gdH/kHLcOgLuLAt4lCj6XF6FYcFmxAHMCzSmfAx3Fec6eJ4Ds&#10;Pp/FhjxiIFwMwQLfCXg9pjFw/T5+p/0e+/0WoM7vcO47Pandt1srI8B27DvvcZ6jWFr+z687RrYU&#10;A/BPPb4T+PY6mYGGQy75nAG070ENtPbMg87DwzOGZ8+8encAXcfeIUNHeuXZYRaqBZW3Hh6i2XVM&#10;toG8O2o67BjD/+ckAQ+wA+gfji6Qf0DtKR9I6QH2j4eNfIC8A7V/x5x6ePnXO6fKi20tWnBvgMtd&#10;rZ+klR44xZdTi//sLJQfEcefBq0/NA2UfmqK7IKsq4+VVTUAd0UEBGCH9JRHuAT7pTHSC+kj+Mvj&#10;ZWmZkVWg9+vh6SmrKuNlNQzCMt5fFCHzcoK0V70u0Vcq4PELoj0lK3yCAT4z+BDvm1ifoDUUn949&#10;BQDPCJwoGQB8Go5TcV8KvH0yvH4ivT8kyW8ijIGHpAeCQcA4ZOKZ2WASJQB9fZyXtCG+7y0MkzUA&#10;/g6wlr0NiXKiNUO+m5ktZ2bl6FDeeQD/ChdI6mMZ0mq51F35aYxvgW73rXe3YqgdQK00zwVw1zHZ&#10;ALd6jVs3oHOrnt0FeCsW8PY5BKMFmG4BLHocAs8CzcrIPXiOJum47jEeywCTwuE2c0zAQngvtnZY&#10;zzR4NnLT0ClvteOOnh+/T2X0u+yQov4e13Psd4wM7xFIahSsETKGgMJ9HdbDPcZDu8R6eNeQH+/5&#10;5Lqb8PPmOfY+YxzcAW9Fwc7hOB2K47sYNaT2fXJr3/8r1Qd0i7bw8lvoH4BnzE6wDx7hFFgm2wDo&#10;x5g7D68OoDOdVvPmsU86r512BDuH5I516Rj8B3p2AP7jyY4R0NO7fwTw/walp5DWf6CHV1o/S96q&#10;l5+uufSvAPpnW5p07TtW62BpFlbkZIk4FmvgohE/LyiS70Dtj89Il73w8rta4K0bQeWrYxSwvWUR&#10;0gd63FMZKYthBLoA/C6cW1waId1l0TAA0TAAFNyD+Lm/JEqW4XhVZYKsABNYjvNLcdxfEiGLQLWZ&#10;PDMlLVBqk3ylMt5LimM8JQ9ePwN0PJnxfvBEiQ+coMN9SUETJVkFgA8kqOHt/XEMo5AAVhCD+D4a&#10;dJ4S60MjgHsCJkoeQF8c7iFlHMKL85YW0PzZ6X7Smx8iG8Fa9k1KkCPNSXIaBu6H6RlydlaunFsI&#10;b98Fit9dBW9fA8NYLVwKXqn+/7fAt/TdncY7j624g955bGm0Peb9zuc677P3cuvsvee+e2++87zt&#10;PafYc87z3Lf329EB5zM+d839PorzXm75bFJoK+pVcc3G5PacjcO5HQGl45zzPIX7NjZ3nneKvfbf&#10;9+CYoQL2jeExLMQaUAt6An5UjIdnai29vHbc0cMfA60/Sjq/BFvE7+ysA/CfA/A22Yagf4vY/S08&#10;O4WA/3DCdNj9rdKBY3h1xO9/H18Ar8/Ou3bj4SEfDiGWB6V/D8B/OGAA/3LnFAhXKW+Sl6D3XPdQ&#10;q6qvZs2mCi3wSTr7Z0chgF8sZ9sL5dtZ2XKUPfXwgDubEJ83Jsk6eMUVVcyxD5feCgAcgCHwrXTD&#10;EPSABfRS6NEBeE6B7cN2SUmMLAcLWILYfhn3i6MgAD+ud+aFyazMAGmF528A+KviPaU81kOKoz0k&#10;D2DNDveUzDDG/RM13Zadfyrw+KkAvnp5MIFYUPkI7280yy/Y4ysJnvC1Stj4L3HtS0mHAckO9ZCC&#10;0PFSHeMh05J9pTM7UDaUhMuB2lj5Dv/zx9YU+WlWhs7KO493cWlxhXr6G1wdb1kt9j/j8f8N9BTr&#10;5T8RglzFANsd/O5ApzjBbM+5Gw9eV3rNBsktRL2zUwAoxsPct0C0w2ojQ2wAGu9j41fQu1+DN9ch&#10;P72GZ3K4zgqfCbDreYJbv8cBdDIBzh//gb+XY+QsvLFRn2fBaz0sx8EpzjF0u09QWtDb+ziGbuJ6&#10;c8xnaAccz0N4XfsBuP8bKP8I4F3XbSeePsMyhFHQfxb4eOda/EKBztAO7YATZ9hLD9A/P7pM5dmR&#10;JQA6hYuK9ehSBAT8GxiAt5APx3sgpnf+b8TvFBPD2/jdAP4fyjGCfS5kDgA/G15+lnyEEOzWw7/c&#10;MUWeb2uWwc2TZGBT3ciC7vdWmQo+rM5DT3++q1i4StCv84vkLOLb72flyXEA/+i0LNk/JQNeP1U2&#10;NyTL2toExPak+wB1SRgATu9PsAPgFOzzGllBbymOIf0A+ZKiaFlaHCt9BTAI+TAQeZHwtrheECkd&#10;OaHwvv7SmuIrUxF3t8AAMLlnUrK/9vZXxvlIGWL/oggPyYchoDHICfOQDBiBDAA5DQwgKYC9/AA+&#10;QB8C8PtP/B/xn8AEHo7rs2f/Gwkc/5VEeJAJjJU0/3FSHuUh01P9pQ9efwd+93ctKfLr3Cz5pT0T&#10;7yBd/liYq515HM67gRj/7goAH0byv2J8d9B/4okB9H8TZ8ePBTPBaw2APbZijy2t5NbSfGdjpNhG&#10;ar2RPc9z7o3YHht6PdrI7bE959xasZ93f65za3+PPWfF+Xvss5W2u8Sed57jsROUVmzvOsW5b4/d&#10;rztjfHvd3mP/G7/fvjf7H+z7Vt1RT3byzMj4uxEdkgO954rAXC7y1fGlAHofpBd0nnPfAXoAnUNx&#10;7493a+z+kZSeHXVK4xeqKNCPgsrDu/99lICfI/8cniN/E/Dw7JR3+2bImz2I4Xe3qpd/BsAPb20A&#10;6OsV8Lq098oKUPtyU0Qf9J6e/sLiEjnXUSK/g+L/Bm//M4BPOTMn3yThzMyRgzAAeyenyw5daxUG&#10;oDoWBgCxPDz/UhiCpfD2yyArqqJkKbz/6to4WVsDIwHqT3rfVxgp3QB5JwA/PztM5maEyqzUQF3A&#10;d3ZakEwD1Z+G46nJAdgG6dz5qTjWbTqz/AKlCdfqE2EMYAgqY72lLMZbCmAM8mAE0oPGgf6Pkxj/&#10;sRIOAxAIj+/v8bWO43M4L3jCeAkeP05Cx4+XaG8PifdFGOE/RmoSfWVBQbhsQBhzpDkFgM+S84ty&#10;AXoWR84B8AvkjwXZcn5+tqbrckWqEeB/jvJT/t+Az0ZjZeQ8j10Ad/f+CnaXB+e+szE6xYLJfd9d&#10;2IApFoD22DZ4d7Hgsvc577X7zq19rvt3Oa/b32LPO5/h/D67z/MEpXbEYWvPW7GgtcD+nNh7bYce&#10;z9nth7N8ppG3P9Kgjf5u/k5rQNkxS71xyzheKT176o+b8XdOiWU8//wEPf0SAH6JvD7RL6+OscJN&#10;jybcMJ32/YkeAB5U/iTpPAEPsDOOpyjo5yuVZ+z+DwD/Nzz83wD9x0Nt8vdBAH7fdPmwf4a820vA&#10;T4GXn6y0noB/to1TZGsgoPVrWZ6Vdf9BXZeU6XoA9PYXAfqL3WXyV1c5GjoMAOLac4uKtfrMz/MK&#10;5Ie2bPluVg7Any1HAP6DUzO1KDRn2a2rQ8yOWJ8TW5YT9JUAfHUUzsfJBlxbA+OwEh5/SSFCg6II&#10;6QL45+WEazzfmARaD9CxQMbklABpAainJAPwKTACLmHlnJkZwQgDQqQtPQT7ITIrK1Sm4XwrnsHP&#10;18Z6SZ2yAl/J5Qy/IKb9AuieJlvPfwJk3JcSNPErCfccD0YwQSIh4Z7fSILfWMmPGC8zsoJlTWWc&#10;HGiEx58NLz+fc+8LzTqGAP4FGILf52bI73PAAuZkyBfDBPqJT+XZSVI8I+y0Y8PgOYL6c734FvjW&#10;e6iMeJLRzjozTEf67ACLi06ruM5Z0eeBepI+v/pu7SfX2JA/J07gfQ6IFALG3s/vsPtOsffyGRR2&#10;Co6EA/jNJl7HvThm2MB9G8NTtANt5BxpP77XRf15TPpuqPsonddjiKH95pql7YbWm2uW5ttz+gwN&#10;GbZ/8psJ+FHZMqIj6ozDsLp1gd149hUj4+9MunkOkDPT7iXBfrzXUHluAXp6dubP60SZ453yv6dM&#10;Dz0nzTCG/0hajxj+AwD/8RhEwQ5KTw/v8vKk9B/3z5R38PBv4eFf7GjWGP75dnp5At4U1H60njPn&#10;WKnVrPNwfUklPD17qUnzWYgT3n9JlfZaX+5BvN9VJhc6iuTP+QWQfPllbh5i/nz5YV6+puGeAgM4&#10;1polB5pTtWrNxvp4IwD7pknxsqUxUbZMSpDNAP766jhZWQJGUAJvXxIhC/MjAOZQANZPJgG01fEA&#10;LWL6OnjxSZAmGAAKr0+BIZgOcM8B8BfnMzyIBmOIli5458UwJB0FoTI/L0RaU32lKdFbhwNrkgMR&#10;BkwE9R8j8X4Aug/oPQDOMfxASKTXGEkImKCz+cI9Qfn9J+pQYGOCv3Y4HoNR+2NWvtxZXC4P8J5u&#10;9xfK7d4CuQEDcKYtTTZUhcmsDA/5goBmI+DWgp7HVgj0z4k76K18An7XsQUrGyOPreh5AF7jZ8TL&#10;zvvsvbxG+mmvO4HJLe+zW7tvr7uL9ZJWnNfs5+yznMcU9qA7ga3gBgi5JfjtPoUgtMfcUjR+Jzgd&#10;QHWe49beZ+9x3sd9Po9b28ln71cjwN/n+B/Off4fvjurs5eqwzW63A8LXzCGZ6cd578/h1d/zrTa&#10;4yxhBSp/jJ4dgv33J/oAeAN6Q+e7TOwO8P8vQP+fkRieCTcEPHvnAXB6d/XwBuyW0jOGf7PLUHoW&#10;wBja0ghK34A4nuto1Mp9roTHXHtXPW5W7CXYCe6Li1n+uVoBf2MpYv3l1dqrz/W7WC76r84iudRZ&#10;DCmVC51lch7yG9jATwA/x7d/QAjAfPxjM7LlwJRU2dWUKLuak2U3trubE2VnY4JsrYsHfY6XNRXx&#10;sqQ0Whblg9rDU09NC9bYvTRmAmj6WMkNHS/5iNVLo7zgtT11qK0ofLx68ampwerpOxAeLCmJl7WV&#10;SbK5PkU2N6TIupp4WV4eq0OH83LAAhAKtCBeb8Kzq8ACivCc7DDO7x+rQ4Kk/zGg97Fe4yXWY5wk&#10;YD8RRoB9A1UIG3rBRg41p8kv03Pkrznw+IvyQO0L5MriPPzvHFlZFS35YV9JpPcXBvjDLtDT+/OY&#10;yTiaoAMZyb9W7zAK+hEDAHArtbcCsI54e2sYCHQ0PKcR4D7Pf+LxQf+VDUB4P4fJ2GnGBs+OM17n&#10;kJ0ZtiPg0Ki5tTJyzAZvzhEQBhQEotnnsJkOvY2IEyT04IaW6xCd6zmfeHQXqDX3HqDXyTcucQLY&#10;nqO4g9j92N5vz410zrnu5TUzacYaAfNcbvm73YFuwW7ftQIeIReBbmN37bA76aL0AD2z7F4A3K8I&#10;egV7j3p3UnrS+Y8qozE8PbvtsPsH9F6H4uDh/9GtieHfM3YH2HV7YIa83w+w72mV1+y0Y/LNCOAb&#10;5Sl76uHd78O7q4dfzRUcuWw3k3IqTdnvHgP4G0trFPB3lnGBHpbqNiszXuYqEfBuF7qwD+Eqjldg&#10;JC7CA/7ZUSq/zkf8D/pPOQvRPoCZMADTs+Xo9CwttHFkahrCgRTZBc+/CXH+mooY6S+O1EKXM9ID&#10;pDHZVyoTPCUncoykhY2VZAAvEdQ8K4Sz5TwRr0+UnGCAn+WyIsEIEM+3geJ3F0TJ6nIwirok2duc&#10;IftaMmVbfZKsxvOXwVsvygmWOen+MpsVdTKDtc+gCayiBqBmp2AmhFmAoRO+lhh4/rRgFvBkxt+X&#10;aiDqwRgW5YbLmpIo2QaQH25Jkd/n5cqlBTR2ebIQDCPe60sJmTgWwAe4nTG9FWcHH8UZqzu3dt/G&#10;7859io3l3cWe5xDZqKChAmSfCvsJ1ozcw950p9gedqcY+m2EADUAcYEWQvDYfR1+43WXjDzDdV5H&#10;AtzuoTDjzZ7nPrda/84FYgtQK/ac89oIsNnzPiK45to6h+E0BIAxsrE/5XNMxbIV00NPY0wjTeZG&#10;I27Sa5laq6J0nkIv3wcv36OFKl8ibn/D+nU6FEeQ92jtuvfHSOutGM/+93Em2oDGw8Pr2PuhufLP&#10;ERPH08O/R+xOebdvNH5/vq1FngHwHJIbgIenlyetf7CuXu6uNitrMM+eBS5ZQ/8qqT2EU2lZ/86I&#10;WY6FhTPurayAASiVG1zgsSsf3j5fLiHuJ+gvgfKfB+X/Y16e/DInB5InPwMEv8Dz/zavEFsYgLkF&#10;8iNCgO/BAH6YlSM/zs4BI6AxyAADSNJOs2WlUQAVgc/UXG+pTvGS4kRPSQfIU4O8JS3AB57fVyri&#10;g6Q4NhCg9JIk/wmg7BMUtJxB11EQoZ2F2wl8xOL7IQcQbmyriZPNCClWl0XLcoB2cW6odMAI0BAs&#10;wj4NzoL8MGlDHF8d7yOpPl9KUdh4mQUP35QRpB18nO4b4ztOMoLGKeOoiZkos1MDZGNFnBydnCrH&#10;Z2Tg+4Mkyet/JASGQz2+engItwS57cyjR1evT++OBmQ9vm7pQQh+19bp+XXr8uja+FRcoMeWHsgK&#10;gUtAm6Ex46HUS8EIGENg7mGcT2+uCTQ4phe257lvrjvFNUwH7208PwBKr229vHp/bp3nDNAVzC76&#10;/Ino+f8WAnNkmi1B6gZ25/F/bRGXO8Fsj00n3adAd4YnFux233p48/6hQ8TuHIrjkNxLjeNdgD+x&#10;DDH7UmxHvTvj91cAOqvbvObsOAD+vR13Z6fdMQrH3QH4Ywvg5V2gd3l2dtjpUBypvJX97LSbCToP&#10;7w7Am866RvXulIFNLko/Aniz2oqdJ2/BTuEq7vT8XGdJl99ZVe8CPYVev1xXRb/eWyQ3wQrY2fcX&#10;aP4fCwvlNwD4LAFPet+WJaenZyq4f2gDwNtytef/l3lF8uu8YiPthfI7WAFHB37B9hSMAQtarAMw&#10;OZ7fDro/Jd1H6iFViM1z4eGZWZfq6yVZAd5SHO4reRF+OvWW1XOifL6GERgnDQBhF7z6htpE2duS&#10;Lsen5cjxqdmypz5etlfHgl0ky8baWOkvCpOewjBNBe7MC9X9FQgHNtcn4x5OEkqSA1Nz5MSsQtk+&#10;KVHas4Mk1ftLCeUknonjJWzCWInwZALQ15LsM0GyA8A8Qr4BG5ggDYlekgODEY7fNBLju4sC3O3Y&#10;KZbKj9B5l9hjBbWrIdrjTwBPcHNLT+6aLmo91iei4HYBH8f8HLds7Ny3ALBigeEODgrB47zuHudb&#10;cQJtVP5v4BPI7sfcul/nvhWecwKf+07AO7/f/DZujZgOO/M++B7tuzf6gU45YQZUnqm1ZvLMMgX9&#10;Cw7FIYYn4N8A+G9YkvokaX23vAHwmXCj6bQuzz4yHHfUjL/bzroPR+HRKeyog3e3Y/Dv98+UDwD9&#10;uz0mfn+1a4q82DEK+icb61UerefySQAyPPwdCJdV4vLMBvig8stYFYeC8ytMjE/jYOP921yIDcKV&#10;dm4uKQXNLwboy+RWfxVAXyIsjPnDnGw5xSm3rZyFlyQ7muNla0Os7ACF39OcolNXv59VID/NJchL&#10;YShK5a+OMjCFCrmwiH0FxTAaefLd7FzZS/CD9vcUcVJOgExO95XaFG/JDR8j6cHjNfMuO8RXckK9&#10;NNc+0uNrF/BZHssL94dIb3mc7GpIQziRLd/NyJfjU7LkBOLxvQ3JsqUmVoG/pCQCnjlM5gP0C3JD&#10;pCs/RJYUc6guGr85GcYiXX6G0TpHA9VeoLMKy8PHS7zPVwD/1wgDxkkoJ/V4jJEg7Bv5WiImfimJ&#10;3mMRgvhIcVSQfGGBrLE+4nwn2Cm2Mdl9e2wBbhucPbZbC25nw6Q4z+m+A/g8HgG8FRfwNfHGdc4C&#10;mvtOwNrrznNOcQLJKU6Q/ft9BqwW3Fb42yyQLbDt1n3fXdQ4OABvh+PsOfvd/E3m//I/csIRx+D5&#10;DjeO6EaZm5XjdpYch+UQxwP0nDzzCpT+NYfkAPy38PiUd6D3mk4LsGvhC4hOhdVhONdQHAWAJ+g/&#10;AOjsoeeWYH/PnnmCHjE8Qa9j8DuZdANKv71lpMPuCbz7E1B7Lo7LTjvG8LqcFsQszG+o/E2AnECn&#10;V7+/pkG4eO791WAE9PhcdhsGwqziXGEWyYUwiefWkgq5CdBf7amUv7oq5EdQ+0OI03c0xQGwEbK0&#10;EjF2cYB0FPpLT0mwLK+IBNDi4H1T5dCUdDk5I0d+Qrx/bkGJXF0MprG4HAagXNNdf19UIt/OztMK&#10;PPT8nAI7D9S7MdVbypM8JCtirKSFckIOO9++lgR/xN2+YyUexiApyEMKI32kJSVI+kpiQPEz5HQr&#10;mMacEoQYpXIM3nv3pGTZVBUjK8uY/hsoc7IDZHq6n0xP85H2zADpAfjXlEbIzpp4OTgpQb4D+H+a&#10;li5nZ2I7OxtGLU3aUnwl2/9rSWThTo/xEsPhPo9v4P3HSCQYQJQXJ/uMA/jHSZafh3zhBLltRHbf&#10;ApyilN8Vzyutd52n8D4FNmi4ve4EuJVPAO8Cud06xf2cBblT7D3WCFBGQM643BHjj4jruhPo9nPc&#10;53nnNac4z9vnuF8f+bwL7OrRHZ7/k954hBK814Le/dn6n2BsOI9A5xLw/wLw7ygA/EvqSUG+EmBf&#10;KYMANwtWcqtptTpTjim19O4cezc986ajrhdgZ+88QQ+gn+DEGVapZcFKxuxGPh41gH9/GABn77zL&#10;q1ugW7BTzGy5Vq1HPwywD2+eZGL4jfTyXPC4QR6sb9AOOw7LcTlVrqF3tZdj8gA8PDuXNr/lWlJV&#10;V85eaxZT1mVT101SwJv1+43B4LEaBtx/F5+9vbRGrvVXyrmOcvkennr/VGbpRUpHSYjMQLxcHQ8q&#10;HuUhtQk+8MB+MivXH/Q9TNZWx4NGp8H7Mv4vlosdlXK9G7+lr0Zu9uI7+6rkYneFfD8PtH9qoqyv&#10;jZbVtQnSURwpk0H36xHvlyZ6SG7sBEmNANghrL+XHDBBkgFE1scvjfPF94XL1vpUAB9hxow8+XFW&#10;vhxszdSKuP35wYjtQ6Q9K0jTfpuTwRIg05O9pT3DX/pA+VfB8zMsOIDvPtGYJN/DYJ2ZniXHEcPv&#10;a0qT1aVRsiDdX6bG+UlZECg+JD/YQzJ1LgB+i984/J6xkhHgAr4T8E7gK+Adx7Yzj3G99eCUkc+z&#10;X4DGwQV8J+Ct/Bvw7fb/Egtwu+88R7GgsT3eFCfwnSC1+/Zz7uetWHC6n7P3Oj87ct5tfN0C/1Mj&#10;8CnFt8+2oNf/RtBr/4WZqPQKgDe6oIfnCIyZB68z5AB0TpwZPNInQ67Zcpw8w8IXFvQcg2fCzVsI&#10;Z8mR1r+ndwfwjZdnzzwEgGfevM59B+DfAexv9k2XdxAOwdmhuJGU2p1T4N0J+BYZ3NQkTwF0dtax&#10;Nj09PGN4VsMhlb/NOF7BW2lWTcX+nWVcMNOAlzH8g7WNOq+ea9Vx+aqHMBg0BByy4zj+TS7AqQai&#10;zhiF1XW66CblxlJ4/MVl8Pi5wkUvNkyKAfDD4Z39pICA9P1Skv2/kayQcVISNVEak7y1SGVvSZRs&#10;b2InWK78Oh9eH4C/s3wS2ESt3IBhokG5uLgU3r8ABiIdtDtJNtcly7LyGFlUECJzIVMRb9chli+K&#10;8pasUBgAfybbfCNcJSchaKyURnuCusfItpp0OdiSLRtA/bsA6DkZAZpz35zgJ5MSAqQyBnQ80lOK&#10;wydKeYSnjtFPTw3WfICu3FBZAcaxuSoBEoNnRMjGyijd31QZK9vrk2Dw0mRfa5LsQXiyuT5RlpZH&#10;y/ycIGnn6jsZYTIzIRgxPhqSnUuvNFH3AWB28DkMggW9ghvi9Pb83BCHA0+tdgGfeesOb2/32YvP&#10;zjl23OHcp8N3PM9GDu/mOucutjS2AoLHrnMKfJwblVGPb3vltXPvZwCLAAPYuFXB/drRx1luOtON&#10;hoPe2Bxz6I8z3/S8gtxcGxHXrDje8/evBDOf+ym9H/Hy3AfILdjVSLgA7w56awjtOzTzItbiPa/U&#10;ktRalpriSrgZONItA4cWy/ARFrzoMVNiWeXmSJewQu2bExDSeezTu788ME9eHYQ3dwGfQ3Mch/9H&#10;Z8mZlFpD5RGvQ97sm6Y9887OOiNTdChuCELQP4GHZ7lqBSvAzrWsCXaCVSk9KDnBeQNbA/pyubu8&#10;AuCtl8fr8Ll1XLKKa9Xh8zhHwD9YR2PARdKZo1+H83WG+sNw3MezuYb2g9VmfW2eY8VcVsjlijdc&#10;066/IlpaAe4KePrUoDFanTYpwFNSAr21Wk5Voq9MzYLHLYuSLU3Jchq0/s9OrswLg7RqkhohLt5+&#10;o7dMrkH+WJirPf8np2drP8F+eO0tMAQrqmJlfn6oNKUESiHAH+9vsu9YKivCd4zEeX8tucHjpTbW&#10;V5oSfGUSAF4AA5QTNE6yg8ZLOn5Xos94M1EH8Xo0KHoMJG7iV5IOI1IQCmMQ6iHVUV7SEOclM2Ew&#10;ZiIcmJPpK/MgXbnB0l8UIevKI2VbVZTsq4uTo/j/P4BZsPbeD6wpODtTvp+VZSrwuA/d2V59K/a8&#10;E/j09PTsDAEIfOYC0ECo8cA5O2xnh/f4OXvOOcRnh/Dch/Jsr77z/Ajtde07zzv3WV2X02oN6HnM&#10;86PX2Gtvztt9MAJstTefHtklzmPdh7gD+v3ZT1fMcXp5d49vJtv8N9DtqMQb5ipwXT++F9dWjTDf&#10;8SnmWbDkObw7tkPHWYO+Fx6+B9ItzwD054cBfC40AW/OxSZecFUZFrw4DgHASeWtvD0Mr47znCX3&#10;D2QkrRbCDjsz9j5T3h2AZ98/DbE7PbsBOzPrnm1rcnXYAezw6qTzj9cTJJMAeFJ6eGgAkQvZc7yd&#10;nXT0nEyxVeD3V8Cj1gDwVTKwoU7n1A9uapFH61sA+kZ4c3hbGAsajnsA/uONMAxrCe4quUWvT6MB&#10;D39vRYU8WmOH9MqV9nOa7qXuUvltYbEcm54ra2vipBNefzrodHmil2SGewD8XgC/j1aqzY30knKE&#10;AdNgHJZWxMiBaVnyy4IiuQ6Kf28FjA6YBfMFbi2rUCN0c0WlXOhGSAD6z+o2v3eYpbVOzs6VbQ3J&#10;srAoUqpT/SUtfLxEA/xhnl9LDAHtN0FCOY7u8YVEePyPmXMPQEe7CnSwEy5w/DcSAAmcMEaCJo7V&#10;mXmB476EfKXP0d56/7Gg7+MkL3SCVMR4gyF4SlXsRGlI8pFmxPrTM9lPECSLCyNkPdN4J6XIqaYk&#10;OTszDWwmC+8lG1QfjUoBq2JAS+9iAM7Y3lTXsbRePT330Sg1nofYezUcoLhArhM/cJ3ey3p8em4d&#10;0uM5lyhoXd6N934iLu9HdqDe0ArOq0fENQKa+8bz02NvNSDnPjywFppQ0I8CfGSfBgBGQYf1NO6m&#10;dyZAjRivTqAC2Co8Z4Xn6cXNdiTt1pVoY8X0L+D5/D0QC3r+Zl4jM7GdnExRdq42Y4fldB05enrG&#10;8q558EMA/CCA/gxe/dlhVrgB4EHfX3ApaID79THI0QWg9Avg6QF2bhm/w6uzt/5/6el1WM54ec59&#10;t17+w0HG7tNHvTvTaQH2oS1m3J1DcabDrmlkQQpWtL0DL30dgL4GoLB3XhNwSMOxJZDvgM7f55Dc&#10;Cg7FAdAA85P1NfJoXS08vsnSu7cazyH1x31kC/fg7W8zR39FmVxaXKQTcij0vnfAIu4D9A85W29F&#10;uaH8MCy3llRrx9yZOQWyH7Hw2lpQ/qIgmZEbIHUppP1ekh3sKbmh3pIX7iWFoNb1Sb6yAGDZAqCc&#10;BuW/uAjPXlIvD5fhtyypxG+uArPgYhtlOkHoDgzavaUIT/Bdd5fUyKXOcvl+Wp5sqkrSRJ/CqPES&#10;5/+1RMDTR3mNgaHxkuRgH+HqOeHw6HEwBuHw7kzF5Sw83wkAOHvjPQF4SKjnGK24G+zBwpssu+Wq&#10;rQ8GEeMzRpOG0mG4MoOZtsvKPd9IchAMAyQ1+GvJj56gmYD9BZGyvy5VvmvNkB/aMvBO0kc799RT&#10;u7y2k8ZbscBXcXlxilJ7GgDXNUtN7b4FsD1PYYO35yyA7Tm7tfvOY3vOeEkH2CEWSHbf6VXNMQRA&#10;d4qN+533U5wU3EnL7XnnOXv8iTDphoZBQ4TR53Nr/9PIfzhDYzgKeoJdwY+tKW1lhuVUXB12XGHG&#10;lLWid18sL0HpXwHwr48u0jXfjZiloI2HJ/C5ygwArgUrAXacp3xkhh3k3aFZI+PwNsPu7W56+SZ5&#10;sb0B8TvATq9O2r2GQCUFR/wOSn93zSQAtF575K8vr5Or7Kxj7zyAfQdA5nx5jd/BAB6ACVC4f580&#10;HhT9PuQOPDcpO3v7zao2BDuP68AWON8eHnx+gRxtTJK97N1GLPvD9Cy5DANwd3n5CPDvahYfwV8r&#10;13qq5M+FJaC3uZqIs6o6SjqLQ6UtN0TqQPsrQMfLo/ylAMDPCR0npfCc00D5lwO4+5oz5OzsIrna&#10;BYMDz0+QP4QReroeIQfA/wDM4wEM2T381/swcLf74P3BEs5My5dd1anSnR8l1bFekgIqH+bFyTVj&#10;JN6HCT3eEstSWtrjPhbef6wW0/SHZyfwgxTspiQ3V8zRWn0+3+iimxE+RnSePuh/2MRvJArPSQ30&#10;RAgzUZfv4jLbsX7fSCyYRpz/V5Lk/z9SAQPQkRMu22uT5DTYzM+zcsxwngW/Bbk9prgbAwqBrxQe&#10;wFVP7xILdifoLdgtcO2x8zyB4LzHgsN53coIYLDPa/bYXSzQLOjo8c08eeOBTTIPPfHoPe4gdZ4n&#10;0BXsrpj/c9dGxXh9e5338jfZ32z/k3kHo17eiqlFv1Kz7HSWHPPotehFPzy6qVRrVpcxCTfMsHt7&#10;DHQeQCbg33Bl2CPt8PDYQthTPyKH4NkhrFZLL69yZK4Oy71zpdUypVZnyIHSP982CfF7rQxuRIMH&#10;2JlOy972O6S/ADBTaZlgc325Af3t1Y3w0E0AbAPuBQvAvRbsXJeOQjp+c2m5AprUnWvV0QBwuO42&#10;aDSNwE1Ou9Ux+nK52Fkop6akyv7aFFmfEyEb8mNkH8BFYHLI7eaSEtDxcnm0GlQc3v8GDA0XuuTk&#10;nQtdZZqUwxrz2yYlIg6Pk3YAn8Uxp6SHSH1yiBTB22eGjJGs0DFSBsrMWvkrKuLk4ORMOTObpasQ&#10;ntDjI7xgWMPU4sHNCHE2gO2wuOeKahiYPMTS2To0113I2Xv+UhQFIOpMO4AfXj0MXp2ePhRg5ZRb&#10;gpx0PgC0ntNu/UjxsQ2FQYgGG4jznaDz81ljz9TfHw9jMB7GggtsICSAhOHeJIQtGSHekg4Gkxow&#10;Vg1BAoxMMocTAyeqAeAMvs7CKDncnC2/thWPenwLenfgO8/ZrdMIOEXZgAP8tqHzmPv2ut23ILD3&#10;WEA4P8etBbO95ryHW16z4LJigWsB6jxvPbX7fU6x1yx4TccgDYcrzleaP8oO7Nb9Ge6/1/4vin1n&#10;ltLrTDmA/SVo/cuTy1Vegdpz4YmXHJY71gug9xg51oUta9ixcCU9PEAPML+GvAGQ3x6dDfDPAbWf&#10;K++0Oi3BzQ47jsUzj56Ad1W7OThHy1u92TcD1N5MmjFxPDPs6uDl4KnXouGDljPmvruuQW6uhIdf&#10;2SCX+2rkypJaubECAMDxPQD/0XoCn0bCiAF9gy47TTqvC1JqL3wlaDqFsTToOYCunX2QW0tKtQ78&#10;OXj548yZzw+VDQXxsqEwRnZVJcjZuYUaY9+mt4URudNfLI9WlsnDFSUIEwBUGJXroN+Xe6vl14VF&#10;mrLKFWTXVMHrF4XITMTzDZwXn+grpVEe2umWgtg5MXCsxuZliZ4yOz9Yk3YOgSL/0VEul7pK5T7C&#10;mEGA/TFCmof4TzqUCM9/vgMhxdQk6SkLkymIr8keMvEsFs+MU+8N+q6lsuGt4dGDQf1J4WkA6MGZ&#10;eRc8zhXbezC7zgOxP0ALAMcD7ByXj/L20Br8kd64zxMswYvJOvDwuJ4G8KcB8Bw6TAnCZ/zNYpuJ&#10;/h7Y94DnHyuTU4LlAID/+1wAnx1HBtSjonOzXeI8z4ZqDQHFAp6N2ILagtXuOxu83efWHfj2mv08&#10;j53ivI9igWz3nWC1W3exILaU3ALVHbAU+wz7GRUbIrjO8xl23/4WFe2scwmO7e/mf6PwnVnDyply&#10;urwUaT0ATw+vgD+5TN6cXKrJNpQ3mnDDqbHdmmH3Bh7+rXp4xO6g7urdAebXAPKbwwD8Ia4DD+F6&#10;8AcAfsp+1rED4A8hzqcR4HUWvtB58PTyUzXpZngrq90A9BAOyz2G3EecfRee+QYo+i3E4DdWMJaf&#10;BDrfCGmCt25S4LNTjsk3XHSSmXXsaSc4HsHz07M/XM1jLk5Z4wJ+OYALsC4rk3s4vgcQ3+otBm3O&#10;kjOtiXKqMV6O1MTJ7rIo2VMZD6qaI+cQu19DbK3DejAg7HS7CeDfJ+XXeB9MAt9/o7dKLnaUyW/t&#10;MB4A/sb6OOktD5cZef5Sm+wpJQB8RayPVCcESHm0v8b8maE+khrmJQkBX2P/a2nNDJTlZbFycGqO&#10;/ABjc70fhmzlJLALhDfMJcD33wAr+ak9V9bj+a1ZAZIXNVaSA7+SBL+vNamHlF0X1cCW6+eFwmOH&#10;wgCEAfi6ag7ED+cDYRCCQP2DQf1DwAy4Xl44zkV5T5BoL3r7sQA+c/JHS2/z2Sl+Y6Us2k8qYvyk&#10;ONwHv9tbE4cSAwF+/KdoAJ+JPKmeX8rhGQVyqbeMnXvwMpy8YSuourb2HCfIUOiVTGcft6bDTxsw&#10;DQLifJuPb4bq0MDdxHneDOMRDASzObb7rPXGYz6P9xI85roLRAosgEyBxa3LyxOspPOI5W3uPeN6&#10;575TeE5n3bnd5y68R4XHGh4Yw0Cw233KyO+jgcL9I6MSODZiAE8xzImZkis1s25k0ozL0xP0r04t&#10;kTeQd5ST/ZBeSDfAz3F4UvtF2mH3BmB/D2rPNeTeHJglr/ax3vzoktCv98xWeQN5t3eOvN9nhNVq&#10;dVrsnqlK65lWy2o3BPxjxPIav7OzDd769kquNUfPXiXXltWAzrMTD5R+XTM8O707QU8gIAQAE9Ch&#10;NoBSe9gREtzjPmJ8gpFxsgE9PT4EgDegL0fMDFbRXyrXu/Ll3Jw0+bElDpIoZ+Fxf52ZLX8tLAQL&#10;KJEb/TAOCAduQ24tZ98AOwphZMAaHjEUWcMhPRiDJdVyrbtK/lhQLCfasmVtbawsKAmWlixvqUry&#10;lMp4f8ThAYiB/SUn2EOSfQBYX5bB8gVgPYWLYaQFjZX6pABZVp0ku1vS5FuEDNd62Z+A/7scxg8G&#10;iMyDE3p6S8KlDs/NCRunabwZIRMBQnjhEJbY8pTkAJbMJm0HYAH2aNB3UnoussnS2/TiwQAoY3f2&#10;AUTBQCT5jZNM/LYUbONwPRpgZ3YeWUAsWEA8fm9mwERpTAyWmWkwammxUhMTJJVxQVIY44Pv4/PG&#10;q8SM/UIOzy6Tv/qqODvPBXaI3SfQ7XZU4OUBcDvcx307vGd799nQNfZnR5VDOAnHffs54aw4OynH&#10;ir3mrIBrRXvzXWLPmVLRo73l7tl7zo499/Of2x/JB2D/gAvsNDTW21vQW49Pj/4KQH9Jz+56Lyrs&#10;BCXoWa1W58EzPdqWuDKTZ15BXp+GlwfQ357ul4/fLpGP3J7uk/enCHqOw3fIu+OL4OHZQ7/AgB7e&#10;XFeV2dcGmj5dnu8wi0xQnu/kohMzAG5z7eUOCuj8DlOtVuvS2zz6DQQ7PDvAzhheZ8dx+uuyWrkK&#10;2nxtCc4B3OzIY8fdvbVmjJvCnvh7qxsAfAhj/aXwxoiLbyP+Zy/7Xe1wQ/zOHnfE4Ey11eE4BT/P&#10;4xhe+2Z3nsr1zhy51pErNxYX4rhUbvaUyh14qrtLyuQBAM6xf/YLMHmHwqKbD3H8eA0NE0CP8OEm&#10;c/37a+RCd5l8OydXNiHGZzXdGTkBUpfsJdUAfn1coNTGBsNjBkiq3wThHPc4UOpYCGk2gcPOsooE&#10;b1nXlCb7WlK0bPXl7kr1/lf6auW3+SWyqyFRQ4jqpImSHzlB03RLo/ykMhrPjwmW+uggqYsJlIoI&#10;X8T+fpIOQ8BlttjTr5N8AgBiGJoIGJ9IgJnfn+w5XmbnJMjOWZWysi5VOotjZF5BlLSXxElzepBk&#10;gtIn+DErz0Pq4oOlLTNCWpLwG2DIMsE0kti/4O8JdgAjhvChBEbs98XQJQynenzr5Ql8Bb8VB/hf&#10;Avim4RphL77uw3tZWk/PZjw/jtWTGw8/Ijhv1p+DB8Q+vba9z3hMeHYCmiDHvhU7QUdFrxtP/18e&#10;37U/Ol/fyMiQncuDO72+bl3DdKbj71N2YI9teGCBb0E/+p2Wym9SoI/kPGhYZNjTS4ZOrmmxpPQE&#10;++tTFIKdHn6pvP92qXyAEPT/UE73yt/w9B8px7vkPak9O+8OmbXjGLe/3W+WknoFkD/f3iqDW1vk&#10;Kej60y2QzS3yaEOTPEB8rWvB6xLRTaDvTJLhZBlXOi2H4uCJmTbLpaKv9JUhfi8f7aEn4OHVb60g&#10;A+AEG9J/V+edAt8Yg+tL2bCq5Qq84pVert5CgFSCipOOE/CM33G+t1QNwF2Ak0bhNoB/H57/IeQB&#10;WUBfsdzoJughPQVgAYVydRGkwxiC23jWbfy2e2Ai95bXAvD1iLur5emaSh0iZHLQLVy/i2vX8J1/&#10;dJaArqdree2usnCZluMvTRmBmsbbkBQE8AdKSZi/pMHTE0xxvlz8ErFxAOJq33GSFPiNVCV6yNap&#10;mXJ6VrbG9Cz8wQUqfpmfL3umJINNhEhVmpfkxUyUomhvKQz3kEmJYdKaFCUzE8KlLT5M5qRGS2ty&#10;mNQnBEtBmKekB3GhzfFgCOMQm4+ReBiACB9PgN8b3z9BqqK9ZNvkLPlrSYN66rMLcuUsjOGememy&#10;sCRC0gHweMT6Kbg3N9xbiuDpWZEnGc+NglEJw7Pi/X0k+uv/kflZ4WBIk+V6X6Xp3HPG8Tb2HI3z&#10;eZ6N12wJchoAK/acBb9zn2Jjc7vv3BIs3B8B9f+L/Nu9FnwWgE7R2NzlqW0sbkFrxXndXWxfAIX3&#10;uH8Pf9ObHwh69mtswPsYTWG2Q6QclrOz5F4cJ+AN6N+A0r8FlX97ClT+9BIF/cfvKPT0APzpHgX9&#10;3yfMKjNcaIJDcR/o5RGfvwO1f8ea83tA73fCu29jFl2TPNoEIK7n6rDweADzNXjuq8sARnZ2gf5e&#10;6auWSz0AZr+ZCXcTYGaxC06BvQJAXYFnZRHL6zjW6a/w5uyh57i6mQrLJJlJprNuQ7M8XN+sLICg&#10;v4LnX6aXBfDPLy7TVVz+7CiGFGrKKyvkXOoqAW1nZZhSzYbjrLp79OCg+/Tot/tKFOB/zcuVP+dl&#10;q5ybnyvn2hECzC+QX2Znyy9zcW1RkVzG/7jRj9ACDOMR/usA/vNjpvPSqAD4D3DuFkcG8J2/IkY/&#10;MT1bS2v1VITJrIJAmZ4fJJOSfKUwaJzkBnqA8ntpKeyUQGb4IS4GZWeiTTK8fnWcl2xqyZJfFpXi&#10;HeE39iDmx+8915GvNfy3NCdLWx7YRKqPlMSyKMdEqUrAMVhFEwDZGh8is1MA/rRIUHKEBbG+UhLt&#10;C2PzjeRGeEhRfCAMDUcBENPD8KSGIl73HyP5Hl9Kf164/NVTi/9RKH/MS5Oz7VnyHX7H2oYMKUD4&#10;EAcaH8PhPYQKkR7jJHTcGJ2pFzNhjNRG+crm5hw519cAI1oNZlVtgf9pT74dwnOKAb8RAt7dALgD&#10;3wl+J9gpBIw9ZwH0OTGgGjUcn7vHHewKYO2Bd3lseHWKGVO35wyA7f7I1tVTr5/HsRFjLDSRiKK/&#10;hYzG/D8eE/Avv+V/x/a0K/VZZaV6+JenGLu74ncA/7WCfinid3h4UPl3Kr3y4TtD6z+wyg3LUiOe&#10;p/yHiTYA/T8cejtkpsC+OzBTq9pwNpyzdBWnu95ehdgWdPivvlL5bXGR/LQw3yz/DLrLdFRTdy4H&#10;nitXvmcqJ+TPLoAdgL0GsDBVlaBnXjzj9QfswYZHJZ1WSg3QP9YeepNTzw69G8vqAPhqOcdMts5S&#10;+XlRsWaz/QSg/tTOmndcx61AfgV4uYjjHwuK5K+OEl3O6UKXWczxBsHUWSQX5+XL+bkF8tucfPlx&#10;RracnpoqJ+BRj0D2N8TKvkkxcrglCSDOwO/PF5bTPr+I1XeKwQI4pGfAfoshBN7DzaU4zym7XZVy&#10;EbSclXeOwmtvbk6SnvIwmV0QIpO4zj1AWhjhKTVJ7PxjUQ0vANNL8sO8laJ3ZEfK/pY8+X1hqZar&#10;/otFP+B9acjOzS+Us3MKZE9LqvQUR0krqHhZ1AQpiPKQrNBxWpWnMSVUmpOCpREhBvPvJyWyU9FX&#10;qqK8ZV5RijSlRkm851c6ChCP2D83LECKwEJKQwOkGt/fXxIjZ9oL8c7y5QLCoL8WF+ja/j+DWa2s&#10;TZCW5GBpwm9vTvRH2BEtO6bmy8/ddTD8dTDkeD+9RTCQVWAqoPrOAptO0DuB7gS8BTnFuU8QOPf/&#10;TZxAtvtO4FLsOXdQ8zPO6xTeQxkFKmU0Vv9cPG+Fsbtm6VGYYee6n8Lwgs+y02DfnNkir37crPE7&#10;gc/KNq+/XY93tR7vD4bz5Foc432cwrs6QbDTy6/AMUB+GnQeQH8LoLOz7j28+wfE8u9PIXY/3Y39&#10;HuwD5Nj/B7E869CzUq0m3IDa/62JN+3y9+HZ8vchM9auefMcbwfon4HWM1eeZavuroR3B+DPA0hc&#10;9/3orDTZ25oo2wGU9ZPiZVVNnCytipb+yihZURML75ci+1u5wCJTUGEwAH6mqXKI6hbicY5Rk8Y/&#10;ILVnJxqH5xjb4/g2aPQN1r2Dx73EYbOOUvkeDZPlrI9O47LT+G6Add/UJOGEmSOtaXJ8epZOgd0D&#10;r7uB5axLw9CgQ2Ulfs8WDp0hjv5pZr6cbcuXk62ZsqM+QVaVh0tfSbB0F3NqbYgsLgySpaDrK6ui&#10;ZMOkONk9OUl77Zk/zwKbV5nVx07AHrAHGII7MAL3wQDuLy2Xe/hPN0DPWbPvDxio7+bm4P9n4DnJ&#10;srImCe8mXhaXRcpCGINZWUEyOclP6mN9tHbeLF2DPlo21SXL8bYs+QPshSW9LneWy7WuCjm/sBBG&#10;NEsOTE6XtRXxMi8rGGzCT0riOEdgrGRFTJSCGG/Jj2Rd/QkwBqDniNOXVSbJ4XlVkhcwUWK8vlLQ&#10;cxw+K9RfGlIjpSY2WIoCvaQy1FNWlsXpYiFXemAolxTj3QPQ2P9jATw6mMd5GKKLXQVyqZMVdrks&#10;NtfEL0WYRWbFbQnCqtJPgW/F6eUJbif4KRbg7iC35/gZe86C297LffctxQLZ/fhz5y3Y3Q2DvaZe&#10;nj3wI2KA7m4I9FhpPGN4AB/3ar/AGXyfq9+BMbvOf+dUWPzeF6fh1U9tlGdH18vg4bXy6MBKub+v&#10;Xx7s65Onh5bI0GGWo4ZnP71S3ny7Ql7Dm78+2We8OoDO7Xt6dYD9A4DOJaU+EvQu+c8pFsFgwQvO&#10;kDNj7u9dHp6A/7Cfs+OmaSnqVzta5MU2s7LMwAaOjyMWh5f7C17+x7nZAF6SbGyIlqXVUdJeFCoz&#10;c0NkMuLaprQAmcrpn5lBMr8gXFZUJ8muKTnyLcD/Rwc845JauQ/wP1I6z8UoCXQeI5bWcfh67Zi7&#10;zn4AzlnvrpBfF5Yomzg0LVO93lYCuyFeVtdEQyJlfVUEgB0ju5vTAbJUmZ0RBKrrKRWQ2mQ/qU70&#10;AS32kOqkCTItw0eWV8TK6rIY6c4Pltm5vqDPnlIaw9RagCd8vJSDdtfBK8/Af1pcyrn1CWACSXJ6&#10;Srqcn5ejnYK3NaW3SsF/n73+K7kIB0KAVZWQarkBQ8Asv5uIeTn//o92AGheCVhGvuxuTJdFBWFS&#10;Fcf59PTcEyQnYoxkIQ7PDRkL7+wnfWXR8v1s0P5OMAt40dtM4+3H++8skJ9pdCcny46aeFlfmQAP&#10;HIl3HoD/6gVGARBHj5cpCAmW4/1cAmM6NLcI8foYiQP42cGY4jdeskMnyMy8aJkET14Y5iNloP6z&#10;U4JhQPPANgDoJYXKZq6TKeH4GhjP9b4iud5dIDfIoCCsoX+zB9fBDrRCETtQ+4tYXttMsBkBPYCt&#10;PffYmhJbFHbomS07rDiEpwAfEXg6ekGI9urznN3/AQZBO/ZchgBgYu+7Tr7hPjv7bAefTlQx+1yv&#10;jluC0HT24di11c4+CkCqk3G4xTHvNUB374AzHXoW8Lann8BnDG/vdRoQGhn+nxeg768A/men8X5O&#10;rZSh46sA+FXyYE+/3N7eIRc3tsn59a1ycdM0ub51jtzf3SnDh/vg3Zeb+J098t8S8N0q6t25T4BD&#10;/j6F2F0XjnQVr3QVrWTRC7sc9FuAnRNl3u2dCi8/xcjuKfJ652QFPteRe7TGjIuTMp9FvHmgKUF2&#10;wssvLg6WyeloNPEeks9CkNE+UhTrB+CAQkahESb4wgAQPHGyuSFdjk5HLA0PdntpnQwgdh/YQEpP&#10;qs8YulIerebQHMACL3oFDY2e8zdQ7TMAzVF4cq5Ww2EzrkjTzkSZ3ECZkxcs87HtzAuSHgBgZnao&#10;ZAWzeIWnVCL+nZIIChwN+hsXgNjYU5KDvoKH/FIqOAstKQCA95D0sLESy0IXiLXjAxBza6LKOC1u&#10;2QKa3lkQKWvKY/G/0+TnOTlyuSNPrvXkA/QAR38eDECRPFhRgf9QJQ+XV8jjlaXyeFUJWAz3q0dG&#10;CljJhyMY28GEahM9EWv/j6TBM+eDjhdGwlsDgFlBPqDkYyQd8XdzIuLnukQ5h1DpBuL9y0tK8fki&#10;ubQ4Hx63WP5kTb+ZeXJmNtgAwH2cq/swxGrHNcTbV2AsmHX4O+5tTQ6QNK2bx2QcH0nxR5gR7iO5&#10;4X4wNn5SHOYrbYlhcmR6sfyGMOoy/t/1vgK5CXDf6imXm2Q5vfi/pPQ4d49FSvB/bsAQ0BjQ03PZ&#10;sYENtWZ2noIZYmfg2SE7KyM91Ni6D+E5AW73CWoL+BHg45y7GAPAoTpe5+fMvh3ycw7rcajP3uMc&#10;9jMz72gERoVj7gSuZQVGRkFvga/HuOYEuzVQFDIXy3w4gWn4xAp5cnip3NvTLVe3zJPfVzbLT/AY&#10;P0DZZ0Ah/1g9GcZgoQwe5Bx41p/vlbcnDdBJ5T+Cxn8gjeeWwGcd+hME+gIz/50ZdTaFVr08x9pb&#10;R8ba3+xukde7mgH4Fnj7ZgU9F44k6Jn6Sm/Pzp8fQHmPwPNua0pRytqQ4qMTNtJDx0smYtjCWMSM&#10;icGIL30kD8fF0d64J1A6SuJkE8B/Eg31HDw/KT+Hyp5uqJenaDCPFDjwmgDITY63w5OcXwjvxv4D&#10;NOa9k1NBg+OkrzRU5hYESkO6rxQzTo6HN0fs2YiG3ZwSJKX4vlifr7RYRVm8n0xNCZE2xL+z0yIQ&#10;9wZKETu8gsdLLOLdFHjA5GAPifYfKxE+X0skE1h8xkqC30RJhFdMDxwvheGeUpfoJ9MzQqSzOFbW&#10;1abL7oZM+akdvw/s5wZAf6UnG94dHhAe8ibAcRc6e6j/B8BfCmMGYbrwNdzz86IcWVUVA6PiIaHe&#10;TMLxkJKoAFBuSAxi94gABT/Ps+JOEYzY8tJ4OQu2cAlhBKv9kl5fAQv4E2EHZ+/9ATnfgd/RzSrB&#10;MBIw0iwmwpGN+0vxrpfB6Cyvl72zCmVysr8UhXpLup+nGoF0PxidYIQc0TBwOVFyoq1Q/uwslsuI&#10;20nfb0PuQhjKMKzhs3TY05UQRYP3GIab8wyGdBmy+tHSWyPenfuuWF/n5uv5UY//iafHsd23eft2&#10;3ynq6S2osLUdZQSbAo8GgMYBYvd5/8iQHvYVnLj2yf18Lq6b54yC2H5ehwdd30PhOXOf/e5NI4bJ&#10;/A+CfQP+/2h/Bkc2OCWWhS+Gj6+WJwcB/N1dcnXzHPltZZP8AGp3Gsr9oadKzq+aKvd3coloePrj&#10;8PKk+AA6Qf9eV4cl2EHpdcWZDp0lR6Ab0M8x5awgo3nzpvPOpNFORjzfAlrfpIBnhRsuKXUXQNSl&#10;pKBoTne92F2qK8Weml2A2DcDlDlG2rIDpRIen51MOaDKpQn+0pwRLs1p4aDNMAqRHFv2lpZ0xNFl&#10;XFAiTRed+GMR48MKeIkGnTb7CA31PhrVbYDmFr6TvfGXu0q1mCXXqOPilCxn1VMcBq8O45LkLVnw&#10;yAnB4+A1wTYifdRrsoc8yut/JCkEvwngrwLQpyQFyzTQ2MkwQJVgJFmhALvnF7jva0kMmghvP14i&#10;fZnFxpz1cRLtNUGiPHHOa5xLvpFwzy8l2psx8jeSAiNRFDhRGqN8ZF4ymAZ+z34Yph/nw6h1Fslf&#10;i/K1M/Ee3tv9/iq5A+97U4cfi+BNs2VjTYyWtY7Gs7h4RV6Yt7RmRElbZqQ0MdMP/4Mz+1ICPSUO&#10;vyUTxqgXtPxyB5gD3svtZRwVKZcLNI49ZXJpSZVcQOhxGe9NqwWvqIYw+7Ae99bAG1dAh2BQS0vk&#10;t94q2T09W3pKIqUt1V+mw6jNSQ/VdfqOtSGOR2h1Gc/SUZflHMEol0cwxk8RinE+AVOYmfJMBvN4&#10;bY32/2iBU1sCDc5ipFffKTzHRu/cpxD0VqxHVDC7xN6jgCRwIc7r9rwTjO5iP2O3POek4Rbc9jn2&#10;mNvRa8wRoBFxicsA8DNGuA8Dgecri/keLAeG7dlpGjjG8eZ/s7SVmShjVph5fmwZYvh+eby3S+7u&#10;WCDXN82RS+umQ2bITRiCh7sWyEtcN/XsmHDTCQ8POn+a20UAPbw7qbyraCXLUmtJqyMAPGfFjXj5&#10;GaDzlJmabMNhOnbgMXferiH3cK2Z0caJLJd7CXx4GsSzF7s5Zl0mZ0G/T7Vly46GZOkvQ4PNDUZs&#10;Cc8Bz1+WAA+fFiwtAH59YpSURQfD6xP8E7UgRX9VvFLdHxCzXwaVf7C8Vh6urAVQOBUVDYsdZtpJ&#10;VqoA+nUeS1NnA1jJCpgl5dGIy0OkMcVfijlDDR4xEfFrUiAnrTBxZZymq3KGGbPXKuKCZUZKBAAa&#10;KguYhAIDkBvpKeHeX0oYABwbMEESApmC6qV55zG+HjAA413TVcdKIGi3Cp/JlFcYCy5AkQi2kAav&#10;mQOPme/nIeV4RgsM0brKRDk5I0v+WJiH9wUaDJDc5P8CaG7CG1+D9/xubpYsLQ+T8qjxOtyWEThO&#10;k32m450tyo2XhTmxMiM1VEoifPA9MGb+PlIRMl6H+m7r9GDmKdDzA6AwnqxFcHuFKRLK6cQ3XbkN&#10;zJnQoqLQHacd315eLHfBPFiD8BIA/Fc/jAdzI1Y1y5UldXgWjAbe/y2CmyMWMFx38dvv4j4aANYn&#10;4MgLqxc/3dwkg1ubsG2ANOrxEwhzO0Ym6TjFNnxu1cO7jADlc0bAHnNrQWuByy2vEXj22IJQtw6v&#10;rmyAoOS9/JzrfgLa3m/lc8cj57QPAJ9FWPAKoDZsgs8nA+FzN6p3V5C7Qpdn+G/D+M8U/nem0w7r&#10;6jKmrBXnvz8/tlhY2ebZoU4Z2t8pg/sXy+A+Spe8Osz6dT06FKd0/jQpfZcB/ImFiOEXIH6nh+cE&#10;mXmmwo0L8Cxt9ZbeHfH8a4D+1a7p8mI7AT9Vi1M83sj57pwUUiv3odR7nL66CjE9tqSLpv58DYBf&#10;i+0kHZY7B/DT85+A594GEPcBjDNySL/9Qa89pTQODTU+AN42REojQK/h9QsAiuoEL5mTHyorq2Pk&#10;0NQ0gIOLLFbJAzyfBSlY6oopuAQ+e84vgOr/3p4nP4Hucy36XY3xsqoyWjoKI2RmJr4vxVfKYiYi&#10;TmWSyngYAXhyAD/YYwxo9DiJgzEojvGTxoRAmQpP2graXw/gMyQJA80Oh2GI9ZkoSX5cSx5xPSQJ&#10;AI7Bsea+wyMT6CHeY3E8DgaBPePjJNWfHYD+MgnPqsb/zMX3ZsAIZPt7SwGe2QpvfnJemZyDN74I&#10;6n8V4cANeGkNYQD8i91FiLvx/uYVwQDESjHi+byAsaDgnojFo2RxfrKsrMqUJrCJNM6z90U8jtDk&#10;r+UNcn05ALi6EgCEnvCumGTEQh73OKFndS1CADApfNc96PI++xbg+TnL7ymOGVI9XluvlYbuwEjc&#10;AUXn8OxteO87mucA7w6dk75znsNNGBeyBWY/sjP26UaEZQQ5HMWTLU0ygO3AthYZ2jEV2yk4niJP&#10;t0x1UH1Xg7eAd5fPAd4pBLXdtyDkOSv2nFMIaBvvc5jsBT47DJo9dBKhBr+Xz6VRACVXwT32Oyzg&#10;nZ7eHjP2Z+eghhkuKk8xfRSmw47eXcXRsTl4fKUMwrsPsNgF5egSI0fM/PfnR7tcc99da8AD6AQ7&#10;q9SalWJdVWrp6UHlTWcdV5px1aAH4FndxgpBz6IXbw/MBOjb5CW8/DDAPsBKNKDXTJ6xlv8iFH4Z&#10;Vv0qvATLQDHDjh7kDifEuLLmmFl3d1UjPtcgV/qrEQey2mypHJ6WK5uZrloYhNgbdDozAKD3lqIY&#10;xOCIG0uiglTKYgKlKtZXZmTD61dGyc7JSToWf7mrXO7D6w+sZeGMOp1kw6IUVxA/c7Wac/Pz5TcF&#10;f46cmJYq+/C59TXR0l8SJu15oPAZfjAA3vDsE6UQgIv3/0ZCPL4CWMdJAmh8IX5HOeL+coQDLQnh&#10;uD9aikHRI+HtwzgxBUDNj/CSykQvqUk2/RO5THnVfPexakgiAfQoXxgJX5bVgqEJ9pTm5DBZWJQs&#10;00DPq+ICNC02VWNmfCeYw1SwnAv9jXIR4OesQxpXFgd9wIKgHLWAZyWlvoL3/htCKK6iW4awpSAQ&#10;RgXUvwGfr40JgEGZKKme30hnfgx00qJxO/tcHum7YsKTmZswMksR8gjf93T9JBlc1yjDG5pB0yfh&#10;nGsiE34HS49znQFOAmI9A7IRjkxwktODVaD4y8C+liFUAUt4sr5WBkHlrUd/wozNLS2QyTKI9jS0&#10;Y5oMbIdso0yXoZ2zPk/1KdYIEOw8/hzwnWD/3Dnu8zMEJLcErjUEFqi2h5+dguxUfHqM4OPqvaaG&#10;3yedhXim/X32OXymBfwI8LEdNSgEPKsEmefTsHCfxoVihjPZW79CBuHdB4+yfl2/Vrl5dqwPXh4C&#10;b8/578+PdGDbCeB3KZV/R7Czht2xDgCeK80sMuPvkPcavwPsCvh2rT3PhSKZdMNildyyx/71vlZ5&#10;tQcx/C7j3ZkVR3AzLvwVoDq7qEh+XFCA2LRQflnADDgYAHjgW8vq4DGYPMNGAg+xbpIRptGigd1d&#10;UQfKWiPnO6rkzLwS2T81U6vQ9JVHyjx448ZUxKnwiGVxQVIRGyKVcaGQEAXg1IxA6cZ926cka9LP&#10;OdBXDnk9RkN8iMbHwheM86/3cD58oVwA3T8P2vzrPNaiywT4k2V/S5xsq4+RtWAOLGfVURQms/OC&#10;ZGpOCJiFl4Sz7rz3BAAVIIwOApjDpCzKV+pj/WVqCim2P+75UuvVZYd5yMycUOkuC9d16/urYqUN&#10;zymNZmoqwA7QxwdgH5IJQOcFIWwJ85PSSD8phMHIDOEIAFNXvSQB7CHLd7xUBU+QVRXJAH69TkBi&#10;QREW9uQinWb6cKMmL7HE1yX8xyu9RXIJzOCXziIwqCRZkBEi0xN8pQm/dwZYyuK8KDmzEO9pGWg+&#10;vDnjaxYW4QxFKzppScFNqYMBQLwNwA+sb9LJTGRUTJYa8fYwGPwcjcb9VTAcEFYbIvBZeOQpAM/O&#10;XZY/I+gfsaIxaDzFgL5VhgH64V1wKLvb5NnuWfJ87xx5vq99tOae7cEfEXuORoDAh7e0HXn0nLrv&#10;6sWnZx05j2N+Ts/xmsvbKt0mGAl+bBXwrn0K7+XvGKLnBRi5XDefw2t2Eo5+B85pJyLu5zPZ0cdr&#10;zNm3gOc1490JeuPdR8B+gmA3xUFZuHLw+HItST1IOm+9PDw8wU5ar8tBq2CfBSuPdeqUWJ0sc3Sh&#10;gv39McTsENah1/F3V4fdh0PWq7tKWmkZalOZ1sqLnVPlGawzc81Z6eW39kI5NiNTdk1JlS0tKbKx&#10;OVU2gKpva0mTQ/Dc380tkt8WcnHICrnWAy+wypSffroJlE6LXbJKDstSwyAQ/Mym6yyX06wHVx8n&#10;a2pipaskUqebMgW1OMJbSqPg9SMDEOsHSlmkt0xOD5KO0gjZit9wAp9jptq1bngxeMCHLpr5YBVr&#10;2RfL9e58ub64QK5wKeauQjm/qFB+m58tP7dnIo5Ok70Aybb6BFlbES6rqsKltxwhQG6YJEz4UhJB&#10;yZP9xsO7+0slmMe0jEiEB+HSDHrOklJR8KSx8OaM+bdwqHFathyZmiGHpmQAfMnSUxotkzOCwFy8&#10;JcGXFW7G6CgA89Y5P51DfjGBYyUKHjoGMX68FwwDjE1beoQcnlMs55bWyCXG3/TG8MIsEGrrBgxs&#10;bAa7adBZhbcQRzP2vwrq/+e8TPl5NkKgjkKECZXy5+JKudBbjVChytQZXF0Fg8z6AuUKVLPEFzw3&#10;8wXw/lgvkLSeQpCrl8fnKDzHuQXUG0MDlih7QK/PeQyg9Q/W4P2vrcRvYzEQsJNN0DsMFXXPuP3p&#10;FtB4UPmBra0qg9unK9iHd7XJIGR4H0B/YL6KVtkl+EcMgAvo3Oc1gs8C2m6NESCwzPEojeYwHMFt&#10;wO4UC3CKjeG5Ty9OT63e3MUoLLOw3pzg5lbvx7P0N0AIeCv2e5xxO707gT9Mz67e3YB+mJT+2HIZ&#10;gFcfOLIEXr5fBg/3yTABfwSx/GHE8odJ6+HZOfedW61yYyrccB782yNmKixF69Bz3J1rxwHw9OTa&#10;SYcti1vonPc9LFhpe+hNOepnVNJGePkV9fCaJXK6NUt2N6bK4gL2igdJS1aATErzlWY07nmFUbKM&#10;5ZOb0+TErHz5eX4JPBEpIOLDNcZDGYH30IkzaEhoxPRaV/urtBjFQcTs62tjpbcsUmZk+ktt7AR4&#10;xokQH3jbQBgACGL9yenB0lURK1u51FNbHoBcqotMsIPvEbzWfQCf5afYGB+CanLY6Ho34mTE/FdB&#10;iekhmcTyK0KAH2E4vp2RLcdaU+Tw1EQ5wEUupqRLR34EaPNYSfH9WtLgjbMRg09JDZfOshQpDp0A&#10;zwwa7zlGqsFGVtdmyYEpWVoN57d5xfI75MKiCvkTBpCGYMukJOksjpDKWHh93y91Zlo6woP4CWMl&#10;buI4NTDZMApzsyPkQBsYyvJJchNAuwE6ztEQUnpb4+8BGBQ98lOCn5OZ4JEf4NoDAPHhUnhf0P6b&#10;AOJ1UO3r8OysBaBUnlsYReY7PGGlopX0yhxmrVbDTG9PYHPOw2M+l+nO9O7w/MyGZOVg9gE8XM0E&#10;qUn6THbg8Rkce3+6oW6kY5egZ089wxIaqwEAfgBxOz38AMA+tGOmDO8E0HfNkoEdbfJk+0x5DBna&#10;M0eGAfrhgwv/u3PPUmmKPbZgdBeet+J+7KTidt8KQczzFI6pM2lHAe46r3Tdgp5yhumzo/G8Fd5j&#10;votbeHodijN5CIzVacwYNhDwQ8exjzBi6OhyiPHsLGc1dLhXhg/3yLPD3QB7t7w80iMvDnXJqyME&#10;u5373qHCklZvDhHsBD2H4AzQuVikVrNxnVPAW5BDXtCzQ55rTv1kKA0WGrSSir+LRngBHvnU9BzZ&#10;UpcsiwCIxmTTG54ZPl6SAsdg6ymVyYEyLTtQFpfHyBaA/9hMABKe+GofPAoMx6M1TOIB6FkBh8Uv&#10;WUCDNenJJNBgz3WUaC8/l37uKwqRRQWhMj0d1DrRT+ejcwppCahxJeLtqVmhAH6MbINnZTbfOYDs&#10;Vh/i0zXwVPqb2SGFOHMpYkyA4CH2ObHmVi/AoIK4GEbgr8WcoFMIxpCPbT6ekw8jkqf9BlyTbj/+&#10;87zscDU+maDsWfDOGSwgCa+d6DVWirDdCND/0F4q387KlF/mcJ07gH8BaDcYCHvLNZdgQY6OkZ+D&#10;590/OV12gSntmpoqGxuSZH19ohxsy5U/EfbchxfnzEXSY8bXjzX1mGnIAC69Mii/VtVVT2yu8/8y&#10;i/H+ciYwkXKzlmC13ATlZtFNFt9k7P4Q7+bp2snyFO//KT5nyonhO12AJ9CfIpbn9gmAP+L1Qfd1&#10;3UA8k730pi+AcyJYhJReHZ8D0BnDDzI1m7E8AP8UOmZfECdJPcb/GtgK4G+fIc8A9mECfM9cGdo9&#10;RwYhA7vnYjtPBvcS9B0qZtFMiBPsFALZnnOCnccEHLdOgP//Ik7gs+fdHfjcEtj2nAG9wxC4hPfy&#10;eRbwCvqT9PQEPCg8O+oA9CeH4d2PsAY94nh6+MMAPDz7EEA+fGixPAPQ6eVfQt4e7ZE3R7hF7A5h&#10;4UqWs3p1aJ682D9X3hycJ685DXb/bHmrmXWzlMpzptwbzoffzfnwZvkonTizrVme4XgQ2wE0OoKR&#10;cTi9C+u4ce32UzOyZEt9vHSVRsrkzCApjvORDIAhMXCcpAZ7SVa4n+SBDpfGe0lrdpgsq0rUMfoz&#10;8HwXuzn9lD3Bzer5HyLu58SZ22jI9Pj0WPfACi51lOoSUUcR629vSJEVFdGyMD9EpnBqagLnjnvC&#10;63tLeYwn6HMADEyk7GxNlx8JssVo8Mtdz0LMeZ1DXgQ4wM500QfwdBzfZ7IIE0foFTnrjnPury5h&#10;IkuJXOmBkeouR8hQrktdnwNt/oMzzWAgflxQKodmFMpa/K+uwghpywiFQWAabgZYQrbsaYyT3S2Q&#10;5nh4fpMn/92sHF3ymjX1zs2DUZmbKbe6i+URwPN4Vbk820TPCwMFgNJIkTI/YefdBnbgTZIh6GZA&#10;KwazDqDpdGO/CKvz3gHd1uKgGpuTalfrdGLG+xz2u4sQ4R4YwCMYgycALTsDCeKnYG9kcApIAJrP&#10;pLcn2C3Q6c1pjO/huffBJG7jGawRyFl+TCkmyIe38nfRw9cp0Plbh9F+HiOM4xRqtiHKwGY4km3T&#10;YRCmKeBV9s6VZ/vmgda3qzw7uEiG9i2UgT3zVYYOcDQKwHf39E4j4BTr0blPsDk9u9MAfG7fAtSC&#10;3YJWz+ssN0P33a9bz27ScV33O55HeYnY/QVjeNB6pfGI2wcAevbMP0Xc/vTIUnl8qB/ANyvNMJ12&#10;GKAfBrifwaOz0460Xqk9vDzr2KmXB+DfQSytp7d/B29P4L8B8F/tnam98C93gcLvZfmqGToUp14d&#10;oB9kVVpmSUFxTyAP0ODuaE8ty02jMcFLc8ydM7r2NqXoEsatOSFSnuQrOdHekhxCb8/1z30lOyRA&#10;skN9JCfSLP4wOy9clpcnyMHJuWAKefJLewmeVYXGyXgUDRNe43rP/6ez/36P4lq+eGHO18eBrIAA&#10;iSCCEAgkQJmcc8455xxssAHbZOfjnG1schZRASEJcDzh/afqXZ/as6W2Dufe57k/1NM93T09Mz17&#10;Va2qXbuq0pem1shiPSD6L7p/eZ3Av7jE6TGptQcpHiGALyrJsaliGeS+Tx6UZssrs+3AjAH2/tIS&#10;zzq7sVU0VMwEGnxJgP9ubYl9urTQPltCueYiX5zC1B5TSqHIhqw/Eec9Y+2eLCIls7GiuCWAqkpb&#10;X5u/RcpD1/riEYH24mqxgSVD7X19v5MzhogB9bNNpaHN1bpRvW2lmArFLnaNzbU3puTZ6ZmD5UqU&#10;27lVo+zCaimh9VJCouC1e0fod1fKBdF3EmCrpBirtslq75oi8MtaksF2CLo80RqOANiWgN79PdBs&#10;ovEhIg/4CbhS2w+A3tXx23qWPy8vkXuD7y2lK4USGomQHEO/gTkO+rrXZoma011olisElAEzIvd1&#10;X7oH4fdf21KpY+PcPaB8OclZja9LMR0S8PmOUlI1+r739+sZyoWrkXXHn4faPz6m8SeL3iTr3iTA&#10;N2r75PQqazq9Wn78WgEe0MvCn1onwK93eXR6g7Yb/xv4SDyWlAj8CDj2k5IEZPI6jiUBmwR469fs&#10;I9HaJ60+50PsQJRefrsHFwV6vhvKqt79dll0B/w2qxGNr5HPXnN2s0udKP0jp/SpLjNemppg3UZ7&#10;+k6oRd9wZpU9c1ofylr97ok2q7zZhOfP49f7Ovglbt2b3pzn6+CfHIPCQyNjwgSA14A6jIYWVdSf&#10;xtTMTQ0iIsiXt5BoM9a+W1Upv7vINo3oaZMHdhLg29tgWXp6rhfldLChOZ1sSFZn+awZVpqdKYuc&#10;YaP7Z9jIvM42qn97m5zfyRZKWawZ0cf2TMr3aPMH8wvtW9Hpy6LAt7cKeNuwxqKQ22SxtoyS5S+T&#10;oii1DxYUiTUMtNem9bHd43I92r9uhHz7UTl2QBb2zMJCAVyUXdYZoFJcEl/+woYKWd5+tmdiX289&#10;NaMvC0cyvAPtNX3OA3xb+f53RIOZd0YZVEkZefktgcQHvHzqewS5pJA4dl/vqdo+UopJVH5JsR2f&#10;IHdmQl9ffbe0hFyANBst16esVztvfDGzKMtWVebY7om97dScQR5H+FEuwPX1I+3WpgrdW0pvW5lc&#10;D/LYK10pXZHbQdIMihHw1UgJh95+gD4EyViQhAKofXX6X7bRcjPNVq1r2Ife44cTRAWQvmJRFv2e&#10;lMeDfTMEZBZOiemJihMrqOW43kMsAJaEgryt51NzYIJnYVLR+BeyM4/NtKewRQC/X/eHTewTI9E9&#10;HOyi841vL7Fn8tWfabw2nVhujacAu0S+e5MsfOPpNfbo+CqrfnOF3T+6wh6+ucpqjq+12pMC/Rnh&#10;4OyWFqrfGuitJVL91oCPkgR6EvBR4vnkOfYjqJEI8qTE65glIFBHdD5Kg1v5PQ56puPqZOGDbBPF&#10;32K1su51gP6sKL0A34gfL9A/eVciGv9UFv8XwP/uOntylqy7VV688jeAT8ReoCdoF7vM/CkfHtD/&#10;ejLlw79FoG6O1R6a4oDHugN2KBnFKUmw8dRMDXo6wFLG6op8zUuyzufXjRNdLbX9k/NsdlGmFfdq&#10;a3lQ++70MO9sZQI9TR9ICx3eLVN+cDcb1aurjmVYoXz+/K4ve+59cc+OVtKzg43s18lG9nnFZg7N&#10;sM3j+9jxuYX2zbIKuyYqfF8go9MMpalItSUA98OqUvts6TD7eNFwe39eob27oMBOz8u3d/T6o2Ul&#10;9o38cNaZ3xIg78ly10hurS+zz3TNrlE9rLL7izYw8yVPrKHY4/g+7e3kgkKn+nV7BX5df1+/nykt&#10;XIILq4t9hdhNmIi+A9V27u8KJbFRFKxsu7S20j6fP8xOyjc/MD7XNo7OsemD9fuzX7bBvihH0q2d&#10;De3ZzqYOybDVI7vbG9MHeE2Bb/WdL6wtlQUtFTWXpScSr8+9QbIMLolYBWvSCTpelRtSBa2XEsa/&#10;poqQr0AUcN2/h55LagU2B66sOdY6KAM6/oQOQo9fl0+va2oOyJofpPUX/7sU/Z6povKy7mIOBAYJ&#10;9FEPEIZzmwQcAZkUaPLmsfBexvyNaS5M0VF1GNeEZC0+8zHTckfne8Cu6bgYpwD+BKsuwDcK6A0C&#10;eoP8dqQe0EsJ1Oi624cX2M1Di+zukRX24K01Vntqk9W/w6zVLqL6Ar5LiOJHaY70p16HfP0QuY/T&#10;dW6Biepr36P7AFTH2I8R+Ch+TNsQ1cd6S9imXgcR0FPi53RNjOA36rMfQ+kBvLZxHt6tvKTufVn6&#10;91JRegH+kSx8vcD+WGB/LN8d0D+RhOSbUIveG0+8s9rlmaj8U2i8tgHwLfPwceEMbaWI0JNSG5tF&#10;uh8vIQf63n4AzqASSGTpyJ2nmAUD7NbOSdonwi6Lv2miA/+zJRW2a3w/mzmkixV1g9p31ODWQO8h&#10;ei+rPzSnrQ3r0Sn0Xe+G1c+wId2ooNreGyiUdM+wiu6ZVto13Qq7dJRb0MEKstsJJC/a+L7tbVtl&#10;b/twzlC7sA7qHXzdKjLAsDoCAXPvzCawIOf79ZX27bpK+2nDWDsvoWwWwS4qyd4USG/rPUzZfSwm&#10;sHVMX6vo0U7fLU3fh2WkL/hquw2j8+2bFcGaV++CcstnJfqv999kdZh8+gebR1udaHO12EP1njFW&#10;t2+MLL8stVyIS3IrPptfLBem0PZO6G2rxUAmDupkhVJwBVmdbJB+I6WwhpDfL7dkaWl3e3XiAPtg&#10;Hm2ny+2i3k+9fhROnQBIBhz7zKnz2z367olPyMSQJqvvSgky79MHq5H4fLusM1b60at0/hW9FlDr&#10;5FfDDgi4wRQeHZoh8M/WudlSDETqCdql2ADsTr/pshQNyu721gqxptHWKL/9iXz4JjHCp2/MtAbi&#10;DDAPMcOHsv6UGL8qlkLfwZrDYg3y3x8fW+iR+uDDL3UfHgtfd3yF1Qv8gJ1s0gZ6J56RDy8FUHtq&#10;jdWcWGvVJ9dbzamNVntaeHhvu3dXbpRL3Nw0s1lS8/fMo8e5dJ/ak0TwQ7Mj4IMInFh9gfUvSiCl&#10;CJDm+XuE6bfU+Qh+znMd5+I0YZwiZO6+3hVRSKv1xBvovYN+hwfs6uW/153ZJBojrXaG6bjQS64R&#10;313bZx6wWydrvl4+u3x3CVadLrFE6p9Rw04W/dczROjDPDxbAndMyf1yInSJxdI3HZsVAi6i9yRO&#10;QOVDznyFLHqFL1klOkseNZTuFlFw+YZMGVVRt07+8pVN40W5K+0NDdwlRV2tuPtLlte1nQ3o3lFW&#10;v4PA30HUFqvf2Upy0nRelJ/zWS9bXzGD/OyOUgxpVknWXZ+uXok1P0PKI7Ot9ct4yQZk/N3G9Olk&#10;G0f1tbPzhrlbcXXLaLuFNZFVeSgldV/fGWpMtRqU1C0B8paU0w+rR9nJmUPt4OQC21zRw45NLbDz&#10;LGLRNR8vHGpb5G8Pz3rBBnfV98h8WUylnc+ZTxzQxV4dm29fLSmzi2vK7a5odQ1TXAKeA1+fVSOa&#10;Xy0lUiv28QDQ7xmp86Pshnx8gP/d8gp7l8U+3uU2y+YWdxGb6WyFUnQDBfyBUowD9YyKesjVGZRp&#10;q4p72Ktj8u29WcPse733jpQVS4cfHZhoj/Dloe8CI/PxJMkATBfRdpqDkABFk84HEhQCvj3BN5/P&#10;d6sf2n2zQpH2Yd72W1YYn53oPO4AyTgwAu6L60JnoJvbyn1Z8J2dUoD7x1n9qxOs4dBEAX6SNdCg&#10;5OA4KRYpSJ+eIwlH95MiaTgmyy7rXgvgZeHr31zi0nBcgH9LCoB5+eNL7PHJZSGAJ8tfLwH4GLdG&#10;Gbt6Z7liu2e2Cg8B7AjFYX75lOD8gf89nRddAPZjNP9/0Xun4qnXSZcgeT5S+eQx5NcvmJY7rH0p&#10;BCy8LHqoXRc+M3wXgL7H6pzO75Jl3ynASxzw2+yxpEH+/OOzG31arvFsAPtTgR3//dk7a0XnATvt&#10;pNjSXmql/foONF7g1z5bylND56k3/5t8eKf0JNwI7GTWNeB7HeEPCoGc+xoUtwUkCjpcllaHSobg&#10;FoAXyCRY2LtMA4lS3mF6R4PqgSzJnd0E90bZF0vL7MCk/vJb06yIeuzdJV1eEtg72fgB2QJTto3t&#10;S3ZdllX0SbPBsuj5WW018DvZuLxsG9+/uyh+plX2SZeiSBM76CAl0NEGAMguL9oIuQDrR/azs3OH&#10;2zkBi0Ui9/fJv6brDBl4MABAoe8DBb2s7zyvdycrePkFy+vwiq9yK+rwoi0Y0NU+WjrGTs4rt9Ul&#10;OTahnxSPWEr/tJetd3pb65X5iih4B5s5KMu2jZGrMWuw3IkKuy1lU4PVFwDuioJX69nUiQ3d2yqr&#10;xnSYFAOLS64L+Ffko/+wrNw+XTBM37fADk3t43XwlwzvZtMLsqyyf4YN028cJIufp2c0JPsVPRf5&#10;/AO72MbSnt4i+ptVUjC6J8Gyh1LI1QI3fnLYBoqN9SYg59NtWPl9YZYFxYa1joE9rqk/BLhhD2FZ&#10;Kz69R/A9aIe1DyyAzyKlNla5uSsWUy/r/vj1iS4Nb6BAmFUI1p15+drXpDDEJuqOzPFS6I1vLbKn&#10;J5bZM6Lxby+zxhMrZd1XWNOplZ5t13Bcx06tsCei900pao+Frz+z3hpJKwcDPmMlEUYev7/Hmj4U&#10;boWlX2RAf//ioGS/RMCP/n0EGRJfJ5VB3D4P+K1fR0n67ey3lnAd6bwAnUAdSqNlai4k3IhtfLRf&#10;QN8t4AfA1wrodT4Pv92TbhpE65veRUTlEVn5p9KALu4PrdCWhhOhl5y3lxLYaSnlPnwq+eZXpuSI&#10;0Kfm4BGsO1NzgJ45YAe9NDTNJXw9NZROA4a2z5SqukUevegjwuAhkETO9gPJXVkC2AFJF3RhgVpe&#10;2jTKaOf82tT+GuBdvXFjscA9COqvAT5Ufn6FBvuI3ulW1KuDLOsrViSLN6IXCTjdbLKs/YQ+GXpf&#10;lk3Lz7bpeTk63sWKe7AcVtZf4J88qKsdnFJoXy0r81Vc1QIctPMOUW9RYHq/1XigbZRd2TvK5gOm&#10;Pl1saXFfW1pCsk8vqxDbGJGTbiVSKsNz5E50DwtuBmR08oq0fdNfdEVTIB+8MrejLSrKshPTC+2b&#10;xaW+iOfTJWTeFXhZrrcm5Nmu0q52aFyunV9PeSy5REwPbqi0n5eX2lcLiuyzBYX20aJCOzV3oB2m&#10;ks/EvmIvOba8JNtmDu5m5WJDg7q+bP0lBdliSPo+E3PbenrwT5vlu++ZJn8/uF13dsuv3g+oofsS&#10;/S/398mfl4SiofLlWR8hQIdpPSL5VOql+67cBln8ejE7/H0SewB7tPi8/6ae6XXRcy90sW+sXIPJ&#10;9uQYPQenC/BTRedhCGEqEaWDe9BwZJ7VS0inbXhbgD+1zJ6cWG5PTq60ppOrBPZV9kygDuN4bQjg&#10;CehII0CXgXt8ZmOI0su6NwgXQXbbU7HjZ5/sdbD/JhaN/PFlkGbgtwa372OxodpYet8PljwJ8KRV&#10;j8ebX0vI/nN67yIlkAJ/AHsLMwifEYN1YeEMabUhX3+vLPxuq8W6u7WXhX+f9tCy8O9t9Sy7p+9v&#10;9aSbp+9JsPAR8HSMPbvaAR+EoAjtpFbYbyla/1uqrdTvvD69xJ4xRSe/HeuONB6bLUovP0s0rI55&#10;1NdlGeSHVclq39Lguca0GVlrRGjlPzLVc2eXKCRBHYGagRS30EHmeylh9QCqqQHk53dOFO0fbV8s&#10;L7Y3J+fZ1tIcW1jY3dNQc7u8IHlJQKd6TrrlC8j48MM06EdKGUwV8Ofl97YFg/rY/IG9bZ5kwcBc&#10;m9q/m1VIYQwWCAcIsFSNXVrS0xfr3N401ur0vWsFhmubSryENYUg8LMf7Bcl1+/bO7KHLZMCOjm3&#10;wr5cN8V2jxtg0wdkWCGr4jq/Yj06vmi90l6xPpSgzky3/iTcUMddwB+YKTqe/pKNEztZU9rHDk4a&#10;bJsre9uM/h2tIudlK5EyGyJXhOqxI3Pa2tqSrnZkSp69P2+I16v/ifJXK8rlLlAEtMQ+XFRs78rv&#10;/2hJuX24rNTemV9mx2YU25riXBvXL8Or4A7K7iyGQxJQW5sjJbV5zEBblN/ZFuS+YidmDrGrO+VW&#10;HND/tI3Zjkq7tlVKefc0WXEBnYi+6PsjARl5LCuOJcfy46oBfgqdNL4uA/D6XPf7Seqhnz91CZml&#10;oDx4rZR5o9y/p0emWRO5G9RMeH2G7oWSkHvwKgk4s8QYBfpjAjuBureWCOjL3XdvEpV/Jsv+VEbq&#10;iUD+VADHgIUM0rAwjJ6JTb5uBHa7RZZ+iwfsGt7dYU9kwJ8J8L8IP79+Fqz7HyS+fQHgw/a3zw+6&#10;cO6/pvPYx58nsIeP7wG+lH8fQZ7cxv0ogDsG5KL/HoN74RpAj6BYwmo8pDlYJ7CzUKfuvRSt148i&#10;aFdLWu370mwfCPDaPnmfB0APuY0uT96VjyOgE/R4AtDP6uHJd39yepkeIu2ksOgS35ffLuvuFv44&#10;AbslovPMic71ZBuSbojQV1PdRn/YQ/lenngjP+6O/vBbosWXNXiuy0qyMu6erATZU159do/e40ka&#10;SZnsUeXrWyq1Pyn4iKKKda/Otrr9M5z2U9qaKi3/kH97ZPIAW1PeQ74769BfELWnM0tHBzJ0uox+&#10;6P3SbFZ+d5uf38MWDs61RUP6SQEI/Ho9La+rK4ahYgaDJYPkPowf0NEOzyywCxtk7QG+/Oo7W+SH&#10;riv3BTdY//ui/SwQubR9kmjzIFs9IN02DOtps/p1scpsZhg6Cdj0dHtF8rL17fSKCxVx+rqvj5vS&#10;0Qoy23k8ojKX9lRZss4dLT/9795AggU11JULi2qklETXx/bvZJPzOtn8wi62ojTbFhd1sZn5HWxK&#10;/w42rnd7GyGWM0bKa3LvNP3GHNsxqsDemFFiG8f0t2mDM2xkX323nhT4eNkqe3QWG0oTS+pso3pl&#10;2Dgpmvm57e27DRPs/KYxXiKLXn93/H+SUhZg6/T/1h8SKF0EVjL8tHVar/+XlXP1+PMCPW25mSm4&#10;s2u0rDfJNsy9z7CnGjdNZNYdJug3XVsCfzNlOGQ8ROUbaGaisfbkxFKJxqQAH2SlXovOS56cBviM&#10;XxktuaiAnTHuYNe4p2HqExm+JjFdir00vLPNmmQUnwmnv34iSy6M/SGAJ8Ee9yPoUQpsm7vlssUC&#10;s//ow932UDd9cHarS817OzyYFsEdwZ604Aivk+ejODvQsRiRj2B3wEsepQBf9wF+fAC903n5K6yU&#10;Qx6J0pNp18iD+GCTHoQs/AcAfq38edH5s6JIAneTwP1EVvypts8QHXt2igdOgg3160J1m2fy3V1Y&#10;+05nmTfnOuB97v2QwCx/7jbTX1A+WeoqVsLtm6nXU+3atgleQ55ecbc1gO4fmClJNarAkqcCPUgE&#10;PpTRCySQQ0/EWcqCTK9aWZF7B2ca3WWh/pRlOre+XJZtkG0dQ6EM+duyjgO7tPVo9lCm78iyEx2f&#10;kpdpM1Nr2BcW9rSFQ3rZwoIcm5PfzSaJ7lMkgqo3rLOfIYC8MavAflxXaTW4H/K572wtl4yQ/y2L&#10;LwZQs2eMT9uRdHN733i7sH2CbZZFLk9/wWMJxVkCcFpY9jpA36c/9dwF/H6sq8+QEhD4Bwj0rJkf&#10;KJ+/QAyBhhEoLb7/wKzYyJH9DrqOLjI6J2VS0BV5Rd9Xv61/po3JS7fReXJx+nUW2xGVz24vN6OT&#10;DZNiGSa2MU4AXy5GsXliga0Y1c8mDMq04WI5Q5n+9NkPKYNeWTa0a2cbrdeLBnS3fSP72g/MWsit&#10;uC0F53R/D3P5svSHZ4mSC/ii9HQWenR4ij8HKH/IPZAbp/+GqTlahjcenaoxM03MUHT+yBR/j6+S&#10;81RaKQ7udZR0bQwKvruMC/67fPRncj9xQZ+JlbLv4gw1sNUmUXyC08F93ez+O52SG2QAvS+Dyy57&#10;KsD/Bp2X/AnAZcn/dEr/2nOBH0H/G8G9JMWPwCeIdl804t7pzXZXVALwY/2JsEfr7RY8WnJtk9b9&#10;r+BP+e8CfPM0HFT+A33O+7LuAnutwA6dr5WCIdOOpbEAnSk59+FF513bpZbHPpWFb5JGbNTDwso/&#10;la8O2OtPiD5hzd260yxS9J2lrwBcfrt3g00F657iv6ey7JotvPywhwcFUvnhBIhos0y++XlZScpH&#10;X9422W4I7HfoF7d/msAq2TtDSkHAFfjviNLd0wB4eJh7wQLkA5Lw8arAr/s+OIh/L1+aQBDgl2Wp&#10;eX2OPZD1d8Uhi4KCuClf8ac1xfbhvMH26qSBNod2SVkv2WABB6pPkYoyWdNRkon4933TbXZBN1sg&#10;8C8qEAsYkm3TBnWzUbKQFbKU43IFkqLu9uaUwfbdsgq7tKZcFH+E3ZLlqtosqr9VymA3oGe9txSU&#10;FMC93SP120Zblajw91sn2q4JA21UjkAnIA3LSbPyflk2DHdCoGWpa7+MdtZH4M8D1LLkBVntvF8c&#10;q+yISeSL3kPLiQEwF8+0XJ7oeX8YgIQGj3R5HdE3y2YU9LZp/brLPehu0+S2TO7fVcd6egsqetwN&#10;kcIYnCFgZ3ayab0z7Pi8EbZvcr6N7/uSDe/xilwSKYCu6VIktI5Os8ocMYi8HrZ4YJYdnz/cvpPl&#10;Zw0+HXiIw5DNVy//vVF+/hNRccBPhaObXkWHufdRYYpQFp6YD1b+8RsCOxWRROkpfMH/HVf3PZIP&#10;D+gb3lxgTQI9Fh5K/0Sgb8SHPy3Ai8IjpIdT2wHrjrtKnKrxLNF5QI9F3+GVnxqFjwB26Pw+BzsW&#10;HmAD5j+/AuwAPVD8P7869Bfgx+vC9jlR/Qj8agEQ8COAEsrfsjw35fcDbAAO8Nnqi7g/75Y/0PmY&#10;P18ffXa36gK7++67rZpcegG+zgUrHzLs6nkALJhJPYwnOoZ48M4fzlrPtnN6JNA/ObXEmiRPHOyi&#10;7ynLTlQe0IcGkQJ8av6dgB2Ar5FmJ7vuAWmRsgJY52sC/I+riS4PtXdnD7b35g6zjxeX2dcrK0UX&#10;x9kNkjMO6r2H5ui9sySz5RbM9vZU1RoENaycEtV7JCvCksmHAs8DgZ25fge+fEai/ADd865l8aul&#10;OO7unS6lEvqtU7Lp/IpS+8e8oXZ4Sr4tHtrNxuamW3GP9rJs8vkF5pH9M0RpRYX7dhDd7WAT8tNs&#10;ysB0m0rqrWRcv04CQ2cph462YHBX21Dey3aPoX59Xzs7a6B9uWiY/azPuLm+UuAfJfCTdTdO1p9u&#10;NGPl97OufLRXgv3HsnKb1qudlWa0lRLqaENlcbHQQ7pisUOAr4/O5cniA+rBsrjDZX3LJCXdO1lF&#10;bhcdYzqOGYf2li+FgfSXwuin15TXGiQFUSJ6Pl7WeZpkzsAcAZZyV9m2orivrSvub8uH97Slkin9&#10;s2xE9wybKEbx1pRi+2nbTDGkXCvt/qKVdW/n7KBQ9yX/obirmEOPLJvQu6uXzjo4qcC+WUsDkZFW&#10;JbZDuSpvz01Uf3fIyPMyXDtGuQKoe4302YkCO4tmpvjSZ18GfXiOQK8xoP/vvv7LBzA+Ha/V//7o&#10;6DyP0je+vdQaPbuOcbrGQd9wCoZKtqjA70VZMWzBuhOoJljHTFWTMNEko/hUxvKZmPGvwtMfwla0&#10;6CFgF0CdBH4EPNJybbD6YSvge4AtYfWR6N9D+REHvXyI6A4gAN0pfIrOJ8WDdSkLT8DuMVF5gI/v&#10;7tNxO6xGP6xWlr1adL4WOu9JNwB+k340lH6D/Bmq1QL0Df6QXIhq8vDkCzWcEqU/I//o5GJ7KqCH&#10;TrHypd6GxrMfgE50vhnwaOwjs/SnTdefBYVnjp3FGOM8OkvxyG+WFDvgD4ztbVsre9q2sf1sx6QB&#10;dnDaIHtzdpG9t7DEvlmtgbNFCkP0v/agAC7Q18pieCBQ94byhfnekPnFdI9Pox0QqA6gYKD8wUI8&#10;8KWgUP0pViXXwfvTbR9vd+VSXKFu/ZbxXpaZRSzrynrIEnawaQM72YLh3WxJWbYtKs+2BWVdbElF&#10;tq0c0cvWV/S2DRW5tnSYjg/NsemDukgBdLQJchtG9qXG3Yte9noja+4n5dlXS4ba1XWldn97pT3Y&#10;ifUfZbV7RP21vbVDDGFTuX21qsRWFYiGi7IPhZ5nENgTtcfKs26+c3svhNlP+/jv+QJegaxtEfkH&#10;Avww0o8FyPwuzP2/ImVBayrer+vp/pqOxZc1FxtgRmJM3wyvJz9VAF88VJR+RIEdmjjcPlo+wc4u&#10;GmNrSvrY5H5dbZoUylvTS0Xfp9pPWyba+8vK7Mzykba+Mtcr+kzsh8IMWY8jsrvYuF56ZoN72fFZ&#10;Q+0yeQsCPamz1JynsMildSWy8hTRIGsuVKVtkNS9ptevTnTgUwqt5jXG0DyBfL7+8wUC/Fwxt1na&#10;znIWR5Wbx28tscdMy8nKP8aP96i8mKpTeY1vGbAmAtPvb9NY3yarnlpAhu8u4/uL8ParMPabMPWH&#10;DGoE/T9lzbHoLUAPgA5Ab1EGbMN1es/Xh30bziV8/Cj+mmCerDpgbxYd43wS+IA8vuZ98V6k0tZ/&#10;uF8ghz0Ev525dwJ1NQI5YH94drMLgHcRvcHKN3j0coMeBkk40HkBXcIqI6h9gx6iZy7Jyj86vkD7&#10;CwV8USqB/Mlxgdyr2SDy3eW3+1ScLPsjgi6eUju9mXp7Su3OMXZtywhfTXZ902j7YZms7NwiD7Ct&#10;Lu0mytzJRuV3tPK89jZlmCjn0K62SIDaNrqfvTWryL5eO9KusZRTAGYBBRH7kN4ZQM3UD1M4D2Tl&#10;AT7LOH0fiy/g36WCDgFCMQ3q6IXqORO8meT93fqOnlZK+u8kL3xJ6ewPFg+3E1JMZ+YV2Zk5hfbu&#10;/CJ7h7Rbvf7HwlI7Nb3IdmrgLxyaaZPzqZ4rgMhvnpVHx9Z0G9sXv1+0ul8H+f6ZtrWil52ZMch+&#10;kPWnNHTVNvn9O0bI+jPXXmE3N5fZ+bVl9vbUPJsi8A4X8PHN+6dT8fYlycuW27ltAL5H+tt5lD+P&#10;+vdSFAWZL9qI3u1t+pAutpAVgUVdbFJ+uk0Q9S6VT18pGS2ZVaBnOzzH5g3Rdx3Y2eYWdLZFes+K&#10;IoFVbGZlQYaUT1dbltfN5vbuYnOlFFYM7mKfLCqTEpZrxloE+e8Ur7y1f5Z9un6CbazsY7MHpNue&#10;6WW2aVShzR8g5Tg4x3aW9rJv1zAbwypJUXoPcBLBHy/lPF4gnyBlTg36yZ4I9HDvBIE/pOnWkaqL&#10;VT/CqjjWvi+02jcWCPCshafKjSw8yTXaOuBlqLDw5JaQY0KGHYDHwj/7QFadjDoZQij9ExnaXwjU&#10;CeR/fiGwCvB/InKjkT+g9QK3y1ctwA8WPwC9tQB6tlEZOPCTefrNSkAg53gENRl9sfJNzKbzbD4i&#10;/gBd1yKxK0/w31M+/Hu7vRY9Fr5aNKbWZZNV68fXMRcpoAP2RuRdPZQU2B30p1fb45Or9PAAu+QE&#10;64wXW8Nxkh2YA50lH2qWLPwsWfVQez4WumiKC2cEeAJ20DMoOEk3XqByxxgvwnBlM8UYqK9GiaVR&#10;nv31wdyhtntUrgZihhV2+7v16/J3K+jZ1iry0mzcgC4CTroGawcbLzq9pLKHHRIIv1xdISUSfEYS&#10;YcIS0JD1xZYyx16YgSy+HeO0Dcs+ATTLdCnG4BljzPlLKbDCzju+6lqmC0kB5n0svrmm7SUpqksb&#10;KuyKAHl1Q6X9uLLU3plVYPtkxZcVdLEpovijerzsDSEXDO9h8+X7zxN1nj0gx8b3zvTSVsO7k/r7&#10;ko3KbW8ri7vbEbkUn4vtUPud1XJ3t9KZdrjd3lps1zeW2M9rK8UQBtj8gazbT7MCAbtf2ksS+elp&#10;tHnGisuCSwnACIrkt88u7G6vzRlmX4m1XBDIzm0ZbV/pWX2ycoR9sGyUnZaiOj670D5YMMy+lOI5&#10;TzNPAfeKnuX1fVPsqpTfFSnWKzsn2Y8bR9u3oug0pqDl1zerRthF/X8k3tAIgzLjVzaW+xp9plHv&#10;y/26oPu8NXOwvTYx3zYUdbetw3rZodH59tH8Uo/u32Ref/84WW/GCJY9FLtg7t5z9JnuE32vf2Ou&#10;1eO3i8LXSx5pHzrfIDrvVW4kZNc1ySg1+jw8ufSskhO9d7c0LP2OdJ6oPIB/IstOsI7IPNNxHpkH&#10;9F/KUruVT0jKYjugE/v//LoF5ElLHyW+Lx5n24b2zd4im9rxkqgEIpj/YtFTgI9pvLgASbeA2AB5&#10;8w72d4nM04BCVl4WHqnFwhOdfx9av0EWXhqQBTKi84Cd9EMAXiOaVPvmIrsrOuUlg95eYo0A/m18&#10;Jgnlqo7NlDWf7tHVZw782QL8zJBwI8A3HmFpLJRsqnxvsuwme0HFW7Kq1wT6i5sqvTPste06pgFJ&#10;Is7VjWPty8Wl7gOvKMmyit4vWxFdVHLTbGRupo3rI8s5oJfNGtRX1Dnbynul2zD5vRMK0mzD2FzR&#10;0Aq7LLpZvV++nj6LTC+AT+EHwE8Lqnuy5izc8BprWHdP45VCAOzyq0PFlZQCkCIgzffmTqqsivpL&#10;qNVOf3NaP5MZeF++aY3uc12/5b05g2zT8M6yarKuA+Tbi9qz1HaO/Pt5BdStz7EZed1tXG6WJ7wU&#10;9mgvn7uDFUkqs9va2rKedkZK7NvFQ+02nWylVH5ePMTOLRsiV6DY7ogZUV7rQzGOraN62YRcvbfL&#10;S6HzS7d0y8/qJJ8dX7+dF77sn/aKDRftnzMw295ZKkW7b4ZPf3rhCTGdW7sEbIHv6lby6cNzqfEZ&#10;DzEmuUoUqUAhEgjlPUylUt7qtp4dlppYCMHQGj3XWrlSPN9rm8rt/BqaZ4zWNWO8Dt0tvefchjG+&#10;NuKn9RPt3LrRdlP3Y+am5nUpaBbHiMKz9t27DevZMx3nU3ECPEG6x8fmy9jI4BxnoYzGIvuMSxmj&#10;ppPQ+WUCu0B/OqyWe0LyDUCXpcfKN3rdBxm6s3Jjse6SZ8IMYGcqLljzFsv+TwG/9X4SvK0lnovW&#10;vfW51se8Pz6toZp74qesO4E8t/Afh1VwzT67hGk499k/klVPBew8UPfuTpcHZ7Z5UPCB5KGk+swm&#10;qzmz0WrIo5e1p2Jtgx5KwzvQeJYRrvJKIdVHF1rNUflMkrvyj8lqanxbvvqJxaLxwco3icZTzebx&#10;sRkOdDKkGo9MswYirZQTxv+SlnbAi2KzDv6ugMSU3HVZ0auynNfk290E7Bp89H4ngo+lvrZJg0PA&#10;3zc+1+YM7WSVAlCZaDFVXYkqT+mfbZP7dLNFhXk2rV+2zRjY0wNsQ3JftoqBbW2b3IOvVozRIGaa&#10;CAVACScsfsjaIl20RvQ+iNwNDVQPKGrfq65oEFOrjSkjX1wiRRCWb8r6kyXIYJa1v+G93rBulcay&#10;VwY/JZwAw6XNY+3z5SW2T8prfN4r8q//T98/3TvYzC/Isfl52bZ0SB+bL7pL95mSHiyCIVLf0Sb0&#10;7WiHJ/e3yxtF83eMtNuynlfWlNj3iwbZuaUFdmlVkV1Zj+Uv8xp+r07Kt7n5GWIWaVIkaT49N4DV&#10;et2kMKVUmNobmNnZBmek2TD58WPELjaWZNunK6Qg9R94jTr9HspD3yW3QM8D8Ibcdz0jjQG2vixV&#10;YPT+fXKhSHlmmSpuFOm4NXvHW90BFO0UY8kvaw/C9Cn161gOPMGn5Lwkua59+FoAfO0R3Vd0vvqg&#10;7iHDAOBJ0/XFN0eY3mWcyWUU0AE808NPALkse+OJZZ4zDwslpbZ5WSyr5nBP34G9UopdRk2urEfo&#10;ZeFd3t8ZIvOf7Xew/+urww7uuEU4Hqx/Shm0AvbzwBzBH8/F/ecpgzYNgF1W/7HAzz4WvMWqB5DH&#10;5JqYYBMFwNe8xwxAiMwz9/9QoH9wZrPdP71RssEenmJ10DqrO7PBHqWq3YQFBdrit0s71r21VLLE&#10;6giI6GE+OaUHqwfdID8devX4mMD+9jxZetF6hDXLEvKfKahQR96zgEVAjTl0yiTf0yC4I4uJMGcL&#10;PY6Av713mt3ZzzQc6ZkszAiD5Ib8xM9EPfeM6mnzCtOtvE9bnxse0UfUVv7kePmWgH9Wfm/5yz1s&#10;toA/NT/bivt0toKcF21eaY4dnzXMLmwQGKVQyA3HguPTe8NJDSxPGtFnefEGSQjyRYqvwblrlN3d&#10;wRp4AW87JZRF8TV4PdLs0Wfmk8VURMcvryu3q2IuVVRg1WfU6F71+v3V+q0fLyq02UM6i4L/zQbK&#10;L6f/+kz5x0TGdxXn28FSuQUjCvV70o169wOy2tnQri/b1hG97PoOWcPto+yGQH5tQ4ldXF1o3y0Z&#10;aF9IAXy/vMi+X1Zon8wdaG9P6mfby3vbnAFZNhrwZ3XQPTrYlAHdbWlZf5s2sKtV9Oggd4lknY5i&#10;AO2sMLODlaa9aPsnFdiPW6bIdRnlwEfJ3dFn8rxQmrCdKLAncu1r9Rt5TiyZ9bJYOl4roez3Iz1L&#10;zvGcADoBU/4DymaxdoI1EzUaKz4Fp3FTCwvD/dO4qX89BmA1lgC9xhx0HhpPRh1Af0ZC2JmVnv7N&#10;TFLTqRXB/cS6u1VfJ3Azptd5/jyAbxDgG98NQH+K7y78EKzDwvv8O8AXqJPAB+AA/XcB/rfUvDvX&#10;RDBHaQ3uKByD7icpP8D/1zevN78XafP4o11u8QE9jSGx9CyI8YKbTMNRq06CAgDoAfCi8cy7SwA8&#10;wTr34d3Cb3awPzi5RlZ+fQD8aT0MAb5eD6defs8jPbB6acnHyInlsvbUBMN/XxqWHYrOP35zvgCv&#10;h69toydB0Ace4IcOsQ3QMvljLHTwBRIaFNBCKtwEsAvIWEmo9N4pTuex7rf2oBCmO/BvC/hcB82m&#10;kOTV1SPtH9OG2JEJA2zJUKg+886veHnn8t5pNjG/u80u6GNT+2Tb9H49bGZ+T5uW38sqc7va4K6i&#10;/IMy7NWZhV55lYUeHrF3C4ZlRwEQ0MPSQ+ODdalFAeh4Dcphryz9LtaqhwUtt7cJ1NvYp5Ajeebj&#10;xCZY9iprSX67FAAZgSy5pUZbteSRlEfdztH208oS21yRIyDKB898xfIF/gpR80VDe9jWinzbVNjH&#10;dgj8swZle8GPvqLlBOHWlvWwc5tD0sotUftrYhXXNspCbyi3n9eX2blVw+zHZQL/kiL7aHaBvTa2&#10;j60e2t3G9+xoFdmdrKRbmo3ISbNJ/TJs9qButmR4bymcbBvZN8uG5KSLEUgRdGlvo7p3sI2lfezi&#10;til2ZYvcAJaw6jN8Wg0W4wo5uETV+n9qHdyAPihPB7+2LL99JGVXx3PV9TAkpiTJQvT5d579AT13&#10;VsTJLWx8Cwovhvj6LHt6VBT+9dkO9rrDM6UAqIu4QIyShK8lXtWGuXcs+i9ip8/eIUCnrQD+RFY9&#10;TMnRUGW1wL5eov1UoxWy6p4AeGGJNNrfPsVyE6wT8LDgbsVbwBmB2xKAS6bYtvj3rS0+r5F4vlm+&#10;es1+S70ved7fIwWTqLnHgpgQnAuFLfZYnXx1gM/W/XZZ92Dht8u6E5kX0CXVAnuN6Hyty0aBPawJ&#10;9qIApxDWDIflg4+h9SdXWK1AXq8H26AHHAN2SD3LEgG8rH3jm1h5KtywFFZ/ikfop3tWFdSZaTEs&#10;XZX+aO82oj8e//26fGHy6LHygP4eyTYCufuVUHyi5Rw/MF3X0oFmTIjqrxtj3y4st2OTB9rS4V29&#10;0SSLZYpkzWj6MG5Apk3q29V9/VEUqOyb7lvmngd3f9lmDM+ytxYNtfObRwvYwVp5PXSB3hfqCOxQ&#10;ewTLxPEaF4FW1z3YLYuXECLrNHeklt1dAYKuKygAL98kMPgqMhTbdlnLnfRM49qR8pXHOnDfl88/&#10;u+/LVpDxN+tHhF3KqVQWeERuR33vzlaiY6S4lvQSIKUcUHCbJhTY11sn209yey5v0TNh5ZyeTxVB&#10;sN1UfdVzFpWGbfy8ttw+WVRklMFaPiRTCjHNRvfM0D0lPdNtfJ8sm9Kvm43T/Uf1pHOPGEDvdCvr&#10;ps/PTrOZuRn2zoIy+2bNSPtmRamdW10sd0u/Wb+FirUoOYKc/F4+9wHPCGUgXz9mRAL+WoH/ITRe&#10;z4HW3Te2kho9Tq6e/P/DYgmHoPfjrfYNMYTDUhYyGo0aTw00mjg8S9fImLhLucSeyk9/IsFfJ7uO&#10;Ii0A/pf3SLQJOfPNuSRE6ZmCZswL7PUa/00sHhM+nshAYt2h607fBTiPxAP2hC/fDFQJVjmCNAn2&#10;KBHkSLTg7P+X4vhar7857IVs4zWca75On/uXCjzN5askFKmM4gE60fmH2gaB0m+2B6Lz1S4brJZ6&#10;XnoAvjRWmtDbTDnwBXQHvkSa89HJUAgQ0D+WdW88jh9PdRFRek+bZZ6dBJsQmW/Sa4J1ZFNBx5ga&#10;A0Tu1yICAFae2uhXNEgvy8e7JjDfwLpHK78TP578bJbRkmor4MnPrtLrG1spijHCvl9Tbv9YONQ+&#10;WFhsR2cOtpXlPbyqTX5We88tH+AKoL0Nl9WicUN/UWOsaGG3Tr5whYSW9QLNV6tH2c3tzNVP9e9H&#10;kMmDdgJ9sPZyPzwoBfgBPNVbZaVE8V12C7i7NHCx/DtHiHLDAFhCq3voN97Hmuk9gUkIALrPQ/2e&#10;au6n87fkJpCYQs29q2uG29lZ/W1eUbo3oWQBDem1fdP+z4b1gsVkeLWfwu7UpW9rgzLa2xixl4Wy&#10;0Jvli78tQH+3psIubBltV0XDq3BDeOb6XEqJEXOg/sB3q4rtnbkFtnd0ri0b1NXG67NGZstVEriL&#10;xQC8kEg29fszbdqgnjZ3SG8xpq7e0HJVYabco0L7cOFw+1GfheVnWSug95gH1F3/L/SfWQ1yLbzG&#10;gfbdBZLAEmAn+PdMjbK+glWUZGJWH0BpjHFXsF7jx/PwYzqtwN5AHAlKf5IEsKVO5Z+9Q6INAbrV&#10;1iBj9UQWPqwJIYFM4PZ02k0C+zq7/9YqXwqL706w7hdZeAc81v3LFIUXEP8JCL9MpdQK+M0+fAqw&#10;UZIgZj9KBHjc/1/n/VyqEzTCsagk4n357DbRbw/z7QTpKFQZsuo8YPfOThcAf+/0Frt/Stb99Gar&#10;loZ7cJwyPxTwA+RrBXp6w+PjUApojax7BD60PiTcUNQfK99AdPQEkdE5svKiWalMOqqJNgrsDa/L&#10;sr82RVv9UYdY/ihKvofGhrLOAriXOBYdvK4BQB07KP0NDQK2twSCO7Ly7uPLyjO1wwDCn2cfBQAD&#10;oOXUOVmbg6N628I85oy72cIhWTZvSBcbKWvfN/1F69ruBcvu8PfQpintJeulbY/0Vyzbu7O+7Ikr&#10;Oe1etIFZL9n68QPsm3UCCBZZFoesLwYvRSrv7Z4q0AJ2gVMguikw3d0u8Or7A+q7oud0YCFvniKR&#10;D3dU2n1y6QWsKoGYrq6sn6ehBdN9VLyt0W9kiw/MsVDmabx+n57P1lK7JwDdZtnvgqG2Z3yefle2&#10;LH0Hq+zbwYqyw9RbXrqUWLqUG0k08sELunSyYd0629hemTazb4ZtKetlJ2YNs89XUb56hF0RDb+t&#10;zwiuCwEz5s0r7ad1pfbtKppnltjBsX1tg943rbfALuAXdxGr0LZE9H7qoO5iFUW2afQgm5eXbvMH&#10;dLbtI3LtkxWV9u3KYqf7AJ8mFihGlBuxEKw6/jzdfGBJxEw8+AmlJxh6UOcpZkFjCYpRasxgILiG&#10;wB2BQm9dRXpuKlL/NBWYC2m0AeiAni0BZ6bhSB579l7IGH323hZtt8iohWIXodKTKP0/9tgzuca/&#10;Q+dF5ZmOi347Vv1fgFNbfHZPs00Jfn4EcAQl+897HSUygfg6KgEkqRz+TIE+Wn/f+nVSOHIf2kSA&#10;Nwt0Hut+lpTdrXbv1JYgpzd5sO7ByfUO+lpZetYCB98mihSAHlZDamrOywK5yMK7pQf00PoQuHv8&#10;JsUDU4BP0XjyoAH948NoZw3ugyH6zR8I5aTY48VNI+0CBRS30cFkgt0UgKsEArYOeMk9/dF3ZWFJ&#10;fiEaHNJxg9WleQGNDar2TrMf14+x1YMF+sFZtkw+J0UdyrNftAIBOaczXVjpytrOerR/xXq2f9l6&#10;kaEmcND3rWeaXgN+WcsSWa/DC0baz1uIDs8QEBmcJILos/fr++szmZK6u1+UVAqMcs03BH5qw2Gp&#10;oezM29+R9fJU2c3Fdi+KK4By9/9xCaK4iyDlwuc82AMrgDnoGExCCrJaCvKh7n9P1PymXJkLa0fY&#10;V6tGyPfvJTC+KKXVznL1e3LT2nsH2n6ZYjhd0q0wq4uVds+y8b272qwB3WyV/PRXJxfYB4tklTeM&#10;1DMX4Jh92Dtaz1ZKa6+UmRTSla2j3F//XpabKjpvziiyLZX9bXae7tWrs43ulWaj9ZxmF5B2288W&#10;FPQw2k9tLOll78wvFnOgT1+5nguFMUNgE1+fRUX1WHFZbOrQueKUoETv4/cT6zk8VRSelXbMBoRx&#10;48UzxRAJ+j4Qw3tEscojzAyFKbmn7r8TiQfs+PBBmiQAnoQbr88o6/5YBu6xxj059E8/2GFPPwyL&#10;ZFj44gB0oAdppvcp4Md95C/WXtukD+9ATQG4tbQOzsXj8frk+Xgv3wf0ksgA4rk2NaLy1e9C37eL&#10;um+zB6e22v2TAvrJTXbvxEa7e3y9RJTm1Fp7KKmW1Erq3YdfK2u+xupO4r+zTyVPgnfBj3daT/ST&#10;+U3a93jAhIc+XxqXRTJzvUJtkyx+01GB31c4sbpJVuygLJgsCv77TSilrA29xmlddE7U/NKWcXZ5&#10;qyi9LOmtfdNdqiTk0N+RZidod1sDhqo3d3QPorohuCZgSimEpJkpdnHLWPtoWZm9MWOwHZg6xLaN&#10;zbM5hd1scBeBHmvfuaMsezvrKZD0lEXsIcvYvROtmF+yPpltLY8lplkdfOksMYD15bl2es4wuR1T&#10;9dn6DIpOUghCIL0v1uH11PW9GLTBXYG6Q0cDG8CXvyu/HrA/2Cawy3Lf3Vyi12Wi+iOlFEZbnYBe&#10;t3+cPTowTtuxvqWWPIyAirrU0b+HW6B7h6lBia/Aow3zBFs/NNOGZwj4tJsmxx7Qp7OCrrMN7Z5p&#10;ZTld5JNn2QTR/hkDcmzuwB62vDDHDk0caB8vLrfzAvcNPc8qKRueLcFR6D+zKXf0O8mCuygAf7V0&#10;mL0ntvH65IG2vqSnlGu2zewnvz8306n+3PzutnpYru2o6GfHp9OWaqRd3lgppQjwsfoCP1Nz+k33&#10;pcwoG4bcIRDq8/xS5lKqtRgIKVhPqZU8YkoXt/A1+hrMkUIIXWYa32ZaeKkD/hdZ9l/lv7NIJoA+&#10;LJj55QOy6ba4sO6dmg/47tVvr7H7x8QMZOH/+BTrHubeAZGDUMBPTschfh6gSVgu636+jjn4Absk&#10;gv55lhwwR4lAT55Pvk5eg1Unk4/jDvYE8OP1barf3SZLvlFA32D3BPJ7byFr7c5bq4O8ucruvb1K&#10;CmF1ADwAl4Z8LKteLzr/yKP0wY+vOy45IUpPEM9pffDjH8vKNwrwT9i+xeKFGKib0WzdvSWQAM+C&#10;GSwIVvGmBjLBJTLsLgn0FzaO9lr0V7eFltDXSM3cTQRfADsgK/vqLA0KlsoK9BqMoUKOrCggc2oa&#10;ptGqXyXgxwwAVW9Ha8BVenPIM3MF/gl9bHlpd+8VT7fWbh1F6dNecT+f9sykpFKIoofcgD5d6OT6&#10;ko61tSE5GVbcM8PGEMjq2s4WF3S1T9dNsO/Wj7Tv5QOfX00dOiksuQLXNhO4Ct+H2nck+lRrMGOx&#10;qxjwmyvsrizefVH/h3oGdwT625tE3QWEh3ILavR76qQUHx+cINBT0FKKBeUicDhIdO+HUioPpQwe&#10;aEu1n3v63SSskAm3cXh3G9ON3vEdnOrnZbDWP80TkqbIAi8Yypp4fP0MWzAwy+bmdbfF+T1sw/Bc&#10;e3PaUPt6tf4P+dNkP3rgDXdDFJq2XaE9tCy1vuOVzeX2w9pi+3z5MHt/4TA7IgVwYEy+bS7pbRuL&#10;e0pybIcUwutj+9nHUhAXNozwQpO3peBYPHNTv5eedSHAp2dFwo2su/cqENi9qpF+c3QJHovie+Xb&#10;Q6GPnDeMPLbAu8RidJ6eZjqOWg1E5jfIqqfAjry30X7Bh08VuqDAS0i0EbXXlnqODfLlf/9MgE9Z&#10;bcD9n2/fSAFOYBTY3Jdn6yALC2JC/nwEY5B4LII9CXokgjgCOgnsKK2vjcdIyY2f//vXSAB9BD6f&#10;1eaWNFmVwH3r6Aq7fWSZ3Tq8WLLIbr62wG4dWmB3jiyx+2+vsBoBvE5CwA4fnhK+bB/rQfq0nAfs&#10;lvucfEhqiHPxLE1cKHqlP+HobFn4APrQCkh/ItqZ5Alp7zsazFhoIvTXNaiuiVKSXXdJ1P7y5rEu&#10;5GFXEZWXUCcNIaHjhnzlW7KmIXgnak0ASuAH3HcFMO8lx+dIyNOvfo3gHl1hxtjP6yrty2XF9t68&#10;IXZ0xiDbODrXphdmWVEvgTztBcvJeFmW/yXr2fElUX7tdwx+fr9uLEF9RVZSPmyPTBvWtZNVZqdZ&#10;aU66DZWioAfcmsretmdavu2f0t8OTs63YzOH2tn5w+1rUe6b+P76XoDe56gF3moCfVIA9wRwAlx3&#10;EbEAylbflfXzCL+2D3WctfP1B3hvCBJSv+62fs8tPa+7Wyut/uAYUWTcATECXxU4zq7JPXqDxJs8&#10;qvOStZdmgzM7WlnPTJugYytHirGsHm1vLyi0PeN7ecLN8oLutjA/x5YO7mXbKvvZqbnD7Nt1I/3/&#10;IevQqwrpeaNUiWvc0/fhuV8TcC9vqdT/Vmk/iwF8t7JELGC4fbui3L5eUWbfrNSWph2U8pbrRoce&#10;FswA/NsCPsUu+I/I3KulpDWUXr/3DueId+h/ZRHUo0OzrOEozU3kRh5daI1Ut3mb6jZLfTmsT8e9&#10;K7DTA/GDTbLqm7SVZZfvHrZBnnpxl63W9O5Wo+DFM9H5Xz7eK8ssIAFYt9phGy23W3msvayqgx8R&#10;sKLFx8pHiVY+RPh1H0kEfGswA/QI0gj65Lko8X3J1/E63ktkP8pfLP5NAf764SV2XSC/cWieXT84&#10;025Ibr46227r9d3XF9mDY8ut5nig8/TdAvRE6WlA4W16TtG2h7TF5Q56tCsZd41vEzGl0EVYFfdI&#10;Vt19+NSiGQYKGWdYZYJ1NzTYKWl1U4OJZJsr28hJHysRrd8yXsew4kTrAXQAvKd1iiZTu75qN4qA&#10;iHMAvoMfeq3PYPBARV0ENgYrAT96zV9aP9q+X1nh2Wgn5xTavon9Bdie3rihLLeDDej6inXt/IJ1&#10;7PSCpQn4SJaUQF739jZaPnB5TicbltXWhmd3tCLqvwv0RdnpDqZSXTM2P9NG5nWykl4v2+h+nW1e&#10;UXfbLdp8dlGx/bRhlH9vt1oCc63A+VD0/J7AXiWQk9TipbGkCBnwMAL61FGb/gF+PMEr9/kFEFlZ&#10;qvvSyOKOwENTS2rNVYsV3N87QpSf9eUj7LPlJba+rIeN7NFR37ujDZFvP6wbU3CZNo3ClWP62ttL&#10;SuzwrMG2obynLR6cY7Pysm3eoB6i5r3ttYkF9smycv0/Ylw+QyF2oecbYzHIDSkqj2NIiNSTa3Bj&#10;G3XuQ/COKUGm36hoQ4krFgeFKkVSiFD8XVKAUiJUoa2h152ATwHN4BaxgIY02xkaVxpfPu8eqtqQ&#10;bEMKLTnzAJ5gHY1Pf6Xb8fsb7bcPt2i/RWJl2sazYdEMgH/6wS7R+QP2LwdukH+ngO2WW4DyhTFQ&#10;ea4RyF0BOAgFrCTVT1wTr0u6BBGgEbBREcRtlCSgWwM/nud1vIb3I7/q+yL/BfxbR5YK9AvtmoB+&#10;/dWZsvIzrUpatOq1WVYl6nxXCuHh0eVWK+A7rUcE+jpAfob+XKQthoBdE1vA7tNz8q3eEPWSdQf0&#10;pNNGOs+UHIOlCiquAY91vy6KelkD4IoGwkXR7wsaLBc2j5EfD+AnSxnIqu+eIgo/zcF/UdTfKb3A&#10;e0uDnek6imPc2cdCnCCUxCKIR5eTAHyy+rTvgT4i7XqPBh9z+Bdlwb5fVSkfttjOzhlsr0/pa7vG&#10;5dqy4u42OZ/edZ2sdyZR/r+579+l7d/EAP7m89KjcrvYcFl7ouEUqiju3slKWYfeNd1K5DeXZncS&#10;K2hnBV3FEOQGFOd0tLF9O9oqge/ErAK7sEVA9+8z1h7L1aEq7QMGPlaNNeHMS++oNCq3VpHRBzAA&#10;vp4fSiIG+1AMzPPf2SNloXv4bAILh/R8mDUgN6BqR4We70h7Uz717D5SSDTo0Hcc0jXTCiUlYgDj&#10;ctNsRn66zRmSKcm2SaL6o3uRw9DF5g/Mth0j8uQW0V5LQNX/xX8ZZisEdD1LZinu6z+lwu4tKe5b&#10;W6WM9Jzp7e4lvtjqPGsPmO4kWHdN34nZGlpJc5z4hHeJJZ2WzEyNHcpPe4NI0Xh8dvLln9LOTIbn&#10;6enlovHLJNrKIDH/7nPwtET7UKCX/PoRVn1TCNh54I45eJJtCNjttF//sacZ8P8WKP9/X78uEaAE&#10;GCw6q+GaqTrWO2Xxg9VvARXAT4L9ecD/t+7tSkHXB4URAnXxHq0BnQR5a8Anr2MfIWZA4BDQ/yIl&#10;9UwuB1sUFsqrTdUbc+z2YWSeVR2eb7dfm283D86TzJe1X2wPZe3x3R/Jd68jYCc6Xy8K9ej4YquX&#10;VY8ZdggZdqTXekdSrDrz76/PdEvPn1d9UH+oqBr09oaAflWD5rK2lwC6qB5VUS5sEODlF18G9JLr&#10;ova3mX/XIGaRBpVqSMgB/EzjAX4W33gE3608DAAmIYADegGd1kd8JsEggk93pGx8btij+xJdf5sV&#10;YGIVTO99u7pSVrHc3lkw3IN+O8f2t6WlOTZ2QJr1Tf+b5VMnbnC2TeiXbiMEZJJRKkT3J/brLqD0&#10;tCXFfW1BYa5Nzg3LYdeNy7O5JVSGJW2VunRtrUxuxNoxefa2aPOPG+XP758oIBPEklLaIzak71Qj&#10;X/nBrgpZfMpjEbHXeYEMi4pVpzsOveppFMkUF4k7HtCTYBlpaU1jR/rJ3cdvprWU3sNz/3ZNpW0v&#10;6WJTenXy7z4si9r1GT7XT24C9fpoXT1M54bmdLHC7plyC3St3JgpuRm2Qb75P5ZX2E9yK64JrFX6&#10;HObVATJttHBPvHWXAB8ScsJ3o3AlCgILf3lDhRSH2IB+GzEd5L7cBJYue90Cgb5avnwdU7pHZoc0&#10;2jcxLHIdxSq9jBUl1zxYR52GsIozJNtQ0SZMxf3y/pZA5WXR8d2p5hQWy4jSM/dO3rwAj+/+n2/e&#10;cAGYSNwPdB4Ahi1Ac7C5tLyOwGu971F/JHXdf51/zvHnnYsSz0dlEY9HS98M/GYhtyAEEzne5q58&#10;ortHFlrV6wvl18+zW6/Otzvy8++LCTw8tsxq5d/XHl8h8Mvqy2+qe2uR1bH+mHzmN+fJqqN9U+KF&#10;BRFSIMNyWCial7PSH0qnGV8DL+Bd0YA4v2m0XZTPeW79CDu3riIsNRUIyN9mmew1yXVRfkBP1p0D&#10;ev90WfMZ9lCMBJDjHtB15P7BqU7p7zq9lzKQK+ANLOTnezlrCSWvaInMYg1PfpGyqD5EF5yZOj9d&#10;56aLuk6xmzsm+XLP79aMsi9XjLB/LCm347OG29aRebZgeHebVZxpm6b0s+Oiw+8vq7Aj04bY5tIe&#10;tnZYti0dmGGrZSXXDe1uawqz7dWJg+3kglLbMb6PzR3aReAXmHpSPaeLzR6aY9vHDrZ3Fo+wHzaM&#10;lzsj2ivg4+rcAsT7JJTB3iMr6GCGUksx6Hf4NBY+tQBPPOCerD8AC9aXrVgAEW/9XhKDPAuQctpi&#10;Bbd07qIYwyfLim3/uP42W+7HpN5pNlKgrsjJEntJd+ZSJGUwKIN193J3MjtbvvaHZ2XY6O7ptqKo&#10;h328coyAP1YKU9Ze/xNJSYGKi7G4EhJVRxFj2QkGisZf3cT6giAoANYf3OG38XtgO1h3fHmY4eHp&#10;oTItK+MEdopVYuF/pYgqVt5LpofMOsQrK5Nsw7x7AvBP3t3iApWn6AXTcb98JDpP4E1gjxY5aY3j&#10;fhKsAfj/LRGECK/jtfF9rSW+J+7HbfI98XXy3vFcPM/2eefZjwogqQiQuN/m3ptL7d7RJQL+Ipe7&#10;R5Y44KvfXG7Vby2VLBbgBXZJtax69ZE5Vitw1znYZ/kCh3pZ9gYy7rD0h/HfATsBNQ0C5uEF/Lv6&#10;Y8mdP7+p0i5sHWXnBO6fN/F6nF3Q4Lmg1wTyrjJARE3x2WkyyRJMsuyg8VB3Um3ZB/j3BVYq3xIM&#10;jHXsmCunI0oz+JlqSlF8VushD3QdSz9Je+X7UUQDP9vTeCnAiMsgRXNdFPWC6Cz968+tHumtmY/P&#10;GWhvzM6zd5YNs+/8HP7phLCuX/e4JEvHks9LW/WbNut9uuYHvffs7EG2e0Ivmzesu5UI+JSmGpDx&#10;kg1kAUtGe6vs0cnGS5ZJYRyeOcS+3DTRbh6YI2YkS+rWfZS+EzSeAKisOg0VyUGXZWQpq/dak1Az&#10;3hUFab+6jsUt5PDjPjzU8Yf7w/tRLJcExM9XFNvJ2QW2fURPWylFREXdqaL043pn2iiPUaQFV4Cp&#10;vqx0K+/axSb2pABGtm0emmHnxZJYVksXXMpV10kZQc8fiK34wiP9B2TbYeGvbKzQtsJ9eIJ392A0&#10;+h3MuRPkJVELoJOIU6cta97DCs0lYTpYgv9OdJ6GkSTaUOgiRuV/ez8E7AjS/fLhdg/U1Z9aL8GP&#10;x9JvczofC1uQWIOEYJxEFJ7X0dpjzSOgYvCutcXnWDgPUFteP0+SAI37f31fvH/L63hdfF/r+wHk&#10;5DWtFQL73I/9eC3bNndF5e8L5PcFduThm4AewC+1GvlQtXrwtW/Nt5qjEfDBdye1NjQOxHef6mvO&#10;mZYiwMM0i7cnkjXyhhMS8uevC4zXJBe2CVCsw5bffn3HVPfhScS5wsITXVslCg5gvcItfnxCACdT&#10;dg9fm5ny4ylXBZNgQAcKT317X8e+gxx+gUHAgA1Ey09iR+ymEtNn6W93TWDl80m28R72KI+dUjw7&#10;pVy2yxUQkC+SCCNreUEKDH+0Ru99KIUGjb4n3/rBntECmIAp+hoyx2TJxWi+XzHcTs8eYBsFMAp5&#10;DOzysvXs/Dfr1okpw1esV+cO1ieto5RBO8tPf8kGdfy7jc9pZ0dnD7dzelYXiJBvowiH/HSAu0vK&#10;gGmzvfKxJUTAH0CT9dm4AFh2yond4/fp2YdOMiQVkb2oZyKf/KYoP1V9cbN+3DDKPltZYe8sKrFj&#10;3rsuzzZX5tryYT1sZn/R+z7U8c+Sj9/TVhX2tsMTC+QOlbmbVsVn6LNYbFSvMVB3EEYVXBIP2An0&#10;V4nJiPq7G7JPjEDsz4ukvEaDCQwHBSpJ6MJ1lIVnKawDfYU9Pr7MGlJVbZh/96WvpwA+8+8Cvfz2&#10;EKHf6la+iUIXAnrj2S326LRA/+42+010HsD/Bdhu0QUG+byxQm3055OSBGXcby3R9w/7HGsB6POk&#10;5Zrw3ngfPqPlPsl7tlhutsn7xHslz7d+b9yP0ubh2yut5vhKq2bK7q3lViPQ17y5RCLQs4hBf0aN&#10;QF5DOqQsO/QLCw+V93JWJE/I8tBR9fb20ICgSoC9qYFFhtfFFFguClRXZYmvoADks18Vpb6xh6Sb&#10;mR64uyW/lkg+KbgE+gAggvV3wEtQBETzY8TeAS1wQd8BPqmb/tmivBRpuEkcYdtoZw/BTQgBPoDf&#10;nPdPHED3BPyRKUTFg7jCkf9PZ5Y7u8My3juip56Uo99czSDeC8jo2ybg67PqdK9q/f5q3Buei34T&#10;+QfvzCmyxQWZVpz5ouVnvmQF2aLOsv5FPUSpxQCoVNs3VXu+r/YHZrbXtW1t2bBcO7Gg3D5dXWFf&#10;rC4VSEfYxS1iGvptN2AY+twqfR8+C4rN93MaTTqwvgviq9z0zFgqTN47Mxp0/vHIOz73tlF6ViP1&#10;P1XauY3l9v36cvt6TYV9KnCfnVvk7akOTZSM7Wdvaf+zRcO8GMhdsQiSZupTQcmHUn64FLd2MINA&#10;ZF/fTf8Hq+SqyVcQG4DKE+htwKprXDUcm2uNb87XFkov6+6rNJkpWi5Z4YUqSaulyYS3jzqNhOy6&#10;UIuR7UZr8B7wG+zx6U3WINA/fX+nJ9r8G/qeou744//59ogAFsDvon2PxAtAAdx/BSgSlUCUCKB4&#10;fQAf8tf3R0kC9N/Nc//cCwvdch+2BN9a7hXeB5gDoMPrKMljXN+yDWCP3zW8jtcJ+HeOLLA7byyw&#10;+0cXWc3bVL6hGAaUfrZb+Fr57dUCezVrl+Wv86eFQB1/JNYV68JAG+UZdjcFVOZ3L0kuQHe3jLXL&#10;qVJKWPtrAoYvomEeXv46mXZ3D0w3lsje2BUaVfy0ttIuyf9n1RyMwQNyEubj8eGRWK7qrpQOwPeM&#10;MVkdBy9WXufYOoPAcmvAh8ovWDsCSMHqxQU/AIGpMF/4gaLBImrAeotrIuPEA3AXmKeGdot+e593&#10;3Su0hJbS21YpIXI+0u6Say///O4uOreMsC9XlMv372rDO/+fDUpva3npHQV+us0K/L3SrDg33Yb3&#10;6GiFRP+zdF70v3+m3AGxAGYHZud3t13j8+2N6YV2cs4w+1CW+QuB8ns9q5+xqPpcb9IpC8z3usZi&#10;F23v6rd7EBN3SPIA5qPnV0OV4AMz3M3x5CZR7tu7BNRtBNwq9SzHePIUc/BXZLUvS3lflStG8tF1&#10;ZiH0rKv3jfVmkAh93okt0IkXOk/zEJ4nzxfAM2YeHWbt+xTP42gUc2x4Y45n1rH0uomcDwkFLgB6&#10;AHwoX0XCTYMsvJdkE9CJyHspK9a+U+vhJFmj67VlzYjOvbfdF8v8EwuvQc5UHLQdgP/7W/zmFuvn&#10;Pn2KHv8VOC1gQgIl/6skj/+/XZc8H+/bej+55TigTu7H1wj7WPfnXRu3rfejuI9/+9BsuyFf+c6h&#10;WfZQf0S1pOZ1ykVj3Zk6IfhFzjMDn0SbsACFlVokWpAzfVPAx/JclRU6L0txjh5oGiAXtk2QApgo&#10;0AvQAs/PGoyXRJOZqyfjjiAdAboqsu1E4a+LVpOk85MsDRF+9/UdzMGaA9z7GrQRwC4C/W1ZGiqr&#10;eHRfgxzQc41vZekCeHVen+vvFQUNYIcJaLDqt0CPoabMMdMpBT8Ua4UQaMTSs/TzoT6LaTXmw301&#10;mKwqVJ+pN/Ls3YrKEt/WvVh0UyVlcGF9he0pz7bx3V+xod5cgmy5DqL0nax/Z7rAUpFWlp9oeheB&#10;X68Bfr/MDrL+IWOwROxgav8utrSop20q62v7x+bbW9MK7YxYxMdLS+2bVRV69iPtiij7lfUCq/6D&#10;APyg4Fivj08dFUAIxIVqNvSGZyEMVYFgBMyte3EMKT7iBDWi7rUHSQ8e73nzTNfVSlGQNVi9X/fU&#10;f8O8/RX9vzAtFvFgBHgG+O8kaz1+I/SDD+sxyLALefNMyXne/BkKXFCYcpWAvs5+TZVjg87zmkw7&#10;Sli1Bnz96XX28C1mnNZ54O73j3cL8AfsX7Ka/9Ggd9BLADzbmNWWBH5rcACi5GvORwGYSYnv/X+6&#10;Jl4Xz8Xr/58+I3kuKZxPKoEk+JPXJLetr+G9bW69OsNuyle+89oMbxVFBVHynB/Juvuce8rC+0oz&#10;DQIaEAKUW6KX3hpa1oCA3MWNI2WpK+zndSPsp41jAvC3TrKrO6faFfnwWPwbosy3ASeBNfztV6e7&#10;kDNPth10nKAa/jb+Oc0o72jgAiSWmqIIsOC3POodBPA7yCXu33NMA4/B5369PsstOJYfRQKLkLDv&#10;i2KktJhqYmknCTC4KljO4JsCpAq7vK7C56fv6H139R6ST0glpcTTLf12QHJrqwa6pEqvoc83mceW&#10;5b+8ucx+lI+/ozzHJmS3t7JuGTa4S5qDPS+DIpXBug/I7CgL3yKUqQ7Hgwzu2tHKctJtMv3y5Gev&#10;lJ+9uay/7RqdZ69OHGjHZxTYJ4uG2xcLh9o5Kc7r23F5YDuB3XjSC0E0PfdYDYiAIM+GmEi1/geW&#10;EteRAwFwN1V4UlDdfmh88NvpsItlx6VAkcAKSNt1ZiTld1efQcCUKTlPvsGP1/jBHWRZNZ1n62VU&#10;6rH08uXpH0cOSCMNIz2VNjSaeCpwP3t3o/3CfDsW/kyoWUehC8AOyF1k5ekh98tHu+23T/aJzmuw&#10;a1D/9vFe+6cA7v46kgI/AthRAmyx/BFEEShIa+DFY8nzydfJa5LS+trkOST5mUnhHO5AvCb5PRD2&#10;W3/neDweS/6upMTjbe4J7Mh9gP+arDsDQAPkjrQ4lh0qf0PUD8t4G1ovkLBA46os42XRShJpWC2H&#10;UNoYuSCaflWW/uoO+fG7ptp1km8EemrcBeBTCw/Q85lBUADVh1IBOykCLHX0uUnS8cq4AqsXzdAW&#10;352t0/nUwKMvPRaafvTNjCAlXBOou76/7uEFJgRu2iIBZM8kE+g9AUa/jyQZOs1Qa/3q+jK7sq5E&#10;SqDYrm4sdRrLQpKrOoei8Gq4gN/voc9GwQgQnm++Y4TcnVH2xpQBNqVHOyvvTk+7LpYnms9qOBpK&#10;IHmy7m7hxQT6SHLd38fqQ/nb2yABvzg73Ub1zrKpnkWXY0sG59jq4l62bUQ/e03gPz2ryN6bNcS+&#10;WlbqMyVXt2F5UdaAn3UBk7z/Gw0eH+l5Y43JuCMgSE4/wbk60pm1/0jbR/Lbed0o1kdDSKL1KEfc&#10;OjLrAD5K12MnEg/sSsIyWKL7svYCfHOHWbHKR74kNtFd5uxKCeWrVovC0y+OfogslCF1drM1COyP&#10;Rd/rTgjoyCkUAFl2FKvcYb8L8P+SRfuXBvPvsvR/ytJz7A9WzSWCdUl6H0Gf9HsjIBAsJMdag+l5&#10;AjjjNgI2gjZek3x/8rrW1/DZPvceS27p9fM+O17LNp5/3n5SWh9vE7KhBEJZRvy/6Pu6vyb6SlIF&#10;/jNU/poGNd1hL20e7dNvHrjzRoTyyaUEAjBH2xVZPRbQQN3vHZwloM/04F0EfhVzu/Lr75MZqEF4&#10;j1p5h2f6FuAHFhACeDGwR8IP/j6U/RLloLZiVYMr4KB2C6utwMc+x+O563wfvz4oCKwUwawrW0aI&#10;FodyzDfkJ0PzAf5dFID76Xotqn5nK33ey2TRy+zm5nJdy9JRsQAdD6vIAvijAuDz+B4eB5A7RNDs&#10;2/WjbdnANJvQo72VZpEcI8uflSZ6nyZrnmaDunQWC+hstJ3u762nYQSdPA4wSNcVds+wst6U9u5u&#10;01gxV5Bjiwt7CPi5trmin+0ZM8DemFRgx6cOtk+WlNoP68fYpW3BpfKlyR6jAPQUsAzTZ4CS/Hem&#10;+W5sKvFtvQDboOMEbLHUUH1chFt6Fjf0TKDvJNx4NyCfQtV/zJiRskCxcF+StihnxdQpCVIwObrO&#10;PD62UIBfbqF33Fr35R3w74rOfyBLT/MUVsV5U1SaQm4R0Fn+vdFqTrDsm+M7gkUXMAD4nwIJoP8P&#10;IALIXx4I1l7HmiP1rYAfLH3IwgPkSAR9BNTzQMk+xyN44uvnCed4D/eOII6UO0p8zb3Yf6bf0yT2&#10;0vjhLpen+p28N35WlPj5yePxdfj+4bcGxfbX12FhkHx899uhfdLUEfS39ceSUQXYAQoAoRw1kfmf&#10;N462nwX2S1sn6vVEKYEJ9vXyYvtxbZn2Rxjpt1jjYJGh4aG+XdW+aV7m6qasbyiUAfBn2h0NRge8&#10;lA/ywMFPf7oQWQf4BAwdTAI6QiwBIPsxrDiA0+d6YE7swAenJFp5FMVFUXbeF6+/KQUFpb/qVJ7a&#10;9AIxDEAgvS2Lfo9U2d2jrJqKOKTLbiuXHx+WxaIMqrZVuP9OaSzq4jGjQW69uwH6XlSIIW6A/0vs&#10;gDJg328ca/tH59qS/HSbQdPL3DSb1DvDJuZm2LheGTaaBBr5+aVdO1lJFim/ncUQZOV7Ztm4PqGH&#10;3BwBfon8/Aj4nSPzbd/YgXZo/CA7NrnATkwbYp8vGyHg63dvo7AoiU2y7NHqil15J1dyL+R7N70u&#10;q4yvvmeULL58cgGeHgDQeR8LjAH9Nir7wJyw7rhQGAzyM2hOUuNJULrvkdnWcHSuQE7DCTLt5lrj&#10;W/LfPY+euXdReQJ0p2OQLoD9Gc1PSaWVNHn7861O4VkNh8TqNr9/st9Tav9kLbvkl0+oQy+gayCH&#10;AF4A/p+y/P8UkKLFj3n2SYkgaA2iJIACiP56vrVEkCe3cR/QRgselUt8H/fD6rPPOa6hoAeAfyzl&#10;hvA6qRxaf5fWx5AI/NYSAY94Qw2oWfyDbwjsocZaSgQQiit4Rp0s/AUAv2WCnZf//vNG6PZkXTNF&#10;gxr/faJPxWH18cMDJYeiyyrIurOwJk7P3RCFDxZ/ps/HY+Gd+gN+QK+Bd5O5aJSEFA+15LH0UH+2&#10;+P6Anm0EMvQ6BLKC8mKmwRWYvj8+9wWB+5KsO67Abb0HMPqg1rlg8UcK+Pjt0P8RAvIIeyCQV8sK&#10;so6dklheC28XU3baF41nhZwvoPGtLLwUB2yByDZBLg8e6nNwHShTRTOMc2sr7bs1I+3zFSPs3YUl&#10;dnLucDs4vr9tq8iR9LQtFb1tE1LZx9ZX9LF1pbm2RnR+zfCetqFEYC/vYztH9bWDE/Pt2PQhdmrW&#10;MHtnznB7f16xfaz7fbKoxL5eyXQf/0lIdnI3SgrVy0YDekmDF5ycak+PyK/fP0YuADMTMBdmA1gs&#10;UyHlWunP1+MnAjxr4GGHAJ00WoS6dYhXpvUIfUipfXpyqYAuv51g3ek1svDUmQ8RecTr1gH290IZ&#10;KxbKkDNfe3KDPTqz2eoBPwk3n4rKM5gFoJBoQ/JNADWCVQfcf3pZKwH+K12XsvhxgU1y4CeBwDYC&#10;McrzwBTledfwOtL2uEU4BwgjqJ8H/NbX/PLpfrfyUVAa/+szk+9NCseSEt4Trguvg7TxuVZpc/w1&#10;/mQaJGK5kQvy2+mnztQaq+SubQ/0HaBf3xnEI/IE5ARsBzXWGREYAf617aLcpKFKARCM4zixAerd&#10;hdbTYWrOLYmYB1NzRPBZi+9bgQjGcY3g3laUEz56EFcEUPoU8LH4JK0AfOip57Tr3MW1pV4cEgHg&#10;AJOIu692Y19Kyi01wNdnBL8df5+oOMG/UdqOkvVOiYB/Zzs59PSaE/ClIKiNd0dM4Y4Uxp3UvWEB&#10;8Z7EEq5vFpD0W6guc11s4zLxkI0VYkul9t2qUvtyhYC7tNj+4VLiRSzOzi+y03OH2MlZBXZ65lA7&#10;M3uovTNvqH24mHXuZb6u4Ny6UfbDqgr7YU2Zu10XmQrdBtsSvcfKH5pmjUex8PjqM7xKcT1VZw9N&#10;kC8/wRXbHVH5W/o9rKAjIh9nRZD7ZE6Krodadqk02qMk3JCeTePImfYogp6VcqdSEXr6Ggr49IzD&#10;ujvgSbBxoEfAh9VxPv9+NiyWIVjnfrvk3xqsvlBG20DlA30P27BcFt/+6T/ECLT9/XP59xTJgCLr&#10;uiTw46CPrxFAFC10ElB/BU6Q/wW4eI9owZH43vie/3x3pPlcvF/yc+K94n48Hq9NSrw/iiG+L+7H&#10;98drk/dJ7rfBshM483ZSGvxE6c+L9pLN9fN6FIAAL1+RddxXPXc+WOzrAhldabyEtfw7aLlH2eVP&#10;Ytmv6zgZe76YRsIxrCBJOFeZd9agx2+vcl+eQRZo5B0J6aQ3NQhvYnGw9vqORM9plURSSovPrs8Q&#10;cIn6Q/Wjnw34Y6VWIu6eMqrfE6TSrm2C1ocKL0is9nILV8CtPoE5WIO+HxYbur5bigARA/Duqvp+&#10;LHxxJQD1Jw6wtdxjAVVyC6q2EzsIQUGCgzfkKhEbuLW1TN9NroGAFrLrCAqi1Ea6K8JahfPrADNA&#10;Rip96e4P60Z6y6jvUq9/ZhZFDOYqjEbPhQy8q1I8bMkwvLENRUgdelH516Zakyx8o2j9Y6rMvkrx&#10;j3H2UFaeBh4851vEc/R7cZPu6H8N3X0I2jHPH5KfvFkkwTrStI/hs8vKY+1JvmFaDkov0Dedprfh&#10;Cl+92ST//cm7oYRVAH2qK+xZyllRmJUsO/nuovPus7tlZ7GMLKkGOJH6/8ii//sbDVgB/Y8vqEVP&#10;4A7RYP9MllGsAKFIxq+i/89QAl6zPiiGvwJeWxhCiu7/U4D1enSSCKgIjgjUpEQARcBFsEVL3/r6&#10;aP3je+M2SvysuEWS902ej/vcg/3kd2h+zxfPB35S+N1tzgsI5wWIKFh5qH2I2Gtf9J5FGFe2YskD&#10;4FlEEhaSyKqkgnAIoEcIJmGNATqLaK5JUDB3RNOZ88cyV0kZXNM1N+V/onQo2nBdAATERIyrfJ5c&#10;gNL76CSDkriuAc4UFUtBg48vYdpNEufck9N1cR+5oWsANYLVh97j0/ucPcAX8G5B9/Wbo5KAYaBI&#10;mBIjSEUGHK4EkW3o+z38fVn6KgHntqjx9Q2lviUoGBXCjY1iG2uG675lfu4Wv0kMgmWzMBMvXCHF&#10;gpJiMQur2ZgqpJEnMyeePLNF/4GU7mWxJwKnxE+IpcCI4tw8LkVgGLremQ2A1ufovjX79H3FUB7I&#10;j6/aWWFXN5WIfYSceWIhIU9ifMhqJM4ikHsZcP2nxAZwE8idp6oNSV319Dog4Ya6C6L0lKOmhdQT&#10;Gk5IGrH4764WwEXx319vTfLjm9yHD/nyFLpoPLvVnr7HYpnd9kzyp0Aao/JxGu6vgMXKBwmNKOQ/&#10;a4uF//1TSlnTjmqn/fbxbgd/ONdS/SZIGPi/AwgpFuTPbwV8bVmrHgHFNgI0vid5LB6PxxAs+vOA&#10;/zwAxtdxG0GbfM2+Azl1HdJ6iW98HY/F/diAI3nv8Jp9mIF8fKjhObcwlfbzBoBP7raovQB/eUtY&#10;ecUiDKaGrmrgeYCumbpPSolATvQ9BXzmc73WveQGvrgPZIFKA+wmU0y7p9vHKyvtwNQBtm9Cfzsi&#10;+npmYbF9KyuHYqgSoO4IHFU78bV1TNQzBviIxvvabe4p5sDCD7rJMOdOTjjbZnqt6yPQPfKeUgiU&#10;cnLloy1z2ggZeACPEs7M2V9DAXAv2IS+N8k/MU/AF8Tot/kMgL4vygMg3WieHaiQCyHg63sD5Nv6&#10;vrdE85FYiMIbR6A8SLPV5yNUyUVQAsQo3FXxLZmLOo47RNATi8ycuVhSaLnNnDnWnbn6SdqGOXQ6&#10;DIWU6klWQwCXtGa5IVQqJgAJ2G/rPg8I0MmS++wO8/wSwO6APzzbpf4o6bSLrem4QH6C2vOUsVrV&#10;LE2p3HmSbUilZUlsk7ZNsvSPRfFZBhukJTIP6Gvk0z84sc4r1kbgJyl6XD+O/DNl6X/9dI/LLwL7&#10;b5/RimqfB/qefbzHLT/bpg93unLg/UFxtAAoAt/rzgv4gD5a/CRYW+9H6x0BzhZ6n/Tt47ko8f1J&#10;IMZtpOecjwDlWDyPJPdbAzypAJLH4/uSnxe+A/dnqvCAtflhTbl8zAr7dmWJg585+Ah8QH9tO4E6&#10;bXdQEEPWNgX8QN/x67H8QQGE14AEug11lNUFfAKQL8XU/vfLR9j+cf1sdM4LVpT5fzY480Xr1f7v&#10;ltf57zY1v4udXlpu5z2OoAEv8FQJKB5403vJigOIEfgA/sqGcp+Sg8JjxX0LwCQORvzqFJVnwEdA&#10;xcw9EltIYfXqu2IgEdx8Dp+BEEMg0cWtoF+vfb0f8HvSD6xiq5STWBJWltkCYge814/BLvRdAT7V&#10;c1AWMBmu4buE+4ZUWs+n1/2h4CRMoRj4rv65+5kjl99Olp2EJBzmymsFbFo51x4Yb4+g8a+O03GA&#10;r+tdMYiFwSYkNN+MgVKm+GgqWSPfn4VXlKYmY7OGqLysuxe7cL99kT0V2JtOAHDWv2PVyZ0nnXaN&#10;d5bx+nWy7LEqbRPBuhTYmZaLS2EBPOAEqATwADwgjVbcQZ+w9tFC+fHP5bsD8o922i+y7gCf+yC8&#10;PykoEY7/yr7ez2CPQIzA94o0rYDP+eT2r2Bu+V7sAySmCpE4WxCmDrnurwL4uAdbwE0gD0n66fFc&#10;lHi8Bby6B/fitSQU/wjHY0FPJL6X97CNr7mO78zWgR/Bf05+5PmNo3xBiYNe1hlgA+YrW0nKgWqK&#10;uksBJIHPmnkEBeH+vWguQaIqvYe01psC75UNUiyry+3Q6D42MudFG5L9sk0b2sumD8m2ytx0y+/y&#10;inV9uY0VdnvZ3lo60r6H3gqw0PhrYiG39LnQbgDJMfz2CHTWeQPyqxvLdK2UgITXbK+IfrPvPryo&#10;MEG7CCQkFuQAdMktVhbgRjciBA6RFBBRHNrHatPyycGv34p7QEwCGu8uhtjDDbEHZx0SauehLOif&#10;R+loruPzmr8HW78/DSXGeGUdaslTl4/mEGG6TRZcwKd1VL2sM8k2rIpjOu6haH2QwEz4LnSXua7v&#10;5ck8cldY0VjLCstjsuTIUarQRgl94x4L8A1vYeGXujyRRW+g/TMWHsBTgvq9dQI55dQF/g/x1UXr&#10;Bfymd6lOm2oDLevONNw/ZYk8Lx5QafBFqs42KdFCx0GKROD/Sxb/D2j9P3bJPWgBPoE9hBkAujmh&#10;UDiOUnmmLWAMAz4FagEZwLeW1tbar/0LcFvAHVOA47Eo4XsHkMf3RQCyjaAmis+8PdH7qACS55Ov&#10;eW94f4vEZ9SsGFOvUXDx+qSE7xHex/VtsPIO9s1jJOPs0pbxHtAD+ID5BhZCFrBq72RPwIldZoOV&#10;D+BnUQ7Td0z9ERxkRuAKllYD/qYUwO0dAuKGMvtoZoEtzE+3ARkvWGleus0uzPGCDmtL+tjoHp0t&#10;t/PLlvHS/9n4/Cz7fJOUjHzla1uKXVg8EiiqBrDAE623023AKACxhULj50LxYQIX18iflYLw1Wr6&#10;ntGq+1p8AQ3qTOAKgebi55KFRrZb+CwBWaBxYEtxoEBCei/TXxLfhs9mZiCwBH5z2L+uZ4DPfWV9&#10;mYAvZUj0n7x+fXcUCNad7+EipYNg1aHsXnpKAA5ttrDeuCWi8Xtl1XXce8lpP869831IuIFpAfYr&#10;YhmX5L5d36Zju3XvV6d7dib+et0RgD9H/nooqNJANSUqKCFvLtI2NDBlKSzS3AVW8vS99fZEoKeG&#10;3dMPsOzrBPJQxurR6U1Ww1JYWXiA7GWsUivgWCgDhY8D8I9UKavnDejWx/4ggi/gh2BeoPkIIG94&#10;f7sD/ZdP9vh+VAKuWJrvGQAMIP8AlAnAu7/Pd3uOJMGLxHtEJpBkA/H61u9JSgQ1YAf4SJzuiyDn&#10;Os6zja/9c6Hz7EsivY+FRNj6fuo9z5OWZ/mqtYHasyIO4AN6wO9R/O1hKg5rz5p2X57KWvj9U5un&#10;8KJfH6fpAD4pvD+sLrELUigMvKtbSu3WluF2bV2pnZjYz4pF7/ukv2BjC7rZ6krWfOfbpvI8m5NH&#10;3bq21qPDS5bxQhtbN36gfSdLf2UjwC+1q/KbPQAo4FyTT31F1hwgBovJoA9WGDB5VF/WGYYQYwAA&#10;GH8bP97bTkmR0YONzipxnT4SV/r56jy9h3vcFavBqjNTwOo7aDh93Gh9VS2g0eySwpZeMGOXfGdn&#10;FgmqT5zBWQq+vYBPUNAXBY3RdyAHHksvEB+gRkCoF+C14QVoGkA+1POlcSRW3vPs9f1Y8suSYKw7&#10;9wwiN0gK98rGEXZ5o57TVn1fKeb7+o3eYYbg3OuznM6HfHnalsmyU2+eFFpJE2vfZeG9cGpqSaxb&#10;eFH5J0zBMQ/vvnu07qLzsrIA/uZry+zTVePs0dltDroYpPPovMDFvltFyR9fazBKkpYyKfH4X86h&#10;CKRMIp1HAP/Tj8QqpBAa3tsqdgH4w+dzPdaNgY51jiD9U/tJ0MdClEmLHwGcBDLgief/l3Bd3LYG&#10;btxnC8jj3H0EfNwinEu+H0n68kngR/DH4/H6pIT7hmfhFp9IflgzjwLAj58kAI+XjHNq7xZfgw6Q&#10;k3HHyjpSbu/IP4QFUCEnzOEHZgD4L1BKa3WZ/SywX9smgG4W3V5XZkdG59rADm1sSO/ONmFIN1tb&#10;3tN2jR5kW8r62Mph2TZlQKYvXOnyYhsb0z/TziwfYV+tDFmBzD5cFqW/JgZxdUuFXVxfLKsmQMsS&#10;E0ykFr9v9f2Cnw74oduAIQQBASLTgYDsPsDX76C1Eo0XQu35UIiThUHMJMTZAfqzBWYhv5stTAOL&#10;LWvvzRz1WRSSBNhMFWLxPYEItiChcuyVjSW63wgHu1fB9Yh8WDyDtacDbOwH7x1g2Mqiwwzu6/Pr&#10;oOdSBNG6Y9mx8Cga/41SLOdhFgI8lYxY9PRA9yMhCivv6zB8vj1Q+UdH5lvjm4vtGcAW4BvfDrnz&#10;TbST4hgBO1n5JtF4OsTSBpr59tAbEaBvCMk2Anyj6PyvH++TNQ9ZaLGWfAQ+4A37AEqDUEI3V4R9&#10;97W/YcBG6xyAH/cZqPjsgBngE+Bzt0A+/28wAMnv8v1/Z0pP8vSjXf6epA/M4G8Gsr7Hv757w/4J&#10;+N3acyycA7QogOZrUxIB1Po41z9vP4Itvg9QJ4EdzyePJa+J2/j+5H6w+vocQJ66NgKf136/1HcI&#10;13NdeI4B+LL4BOsolIHfDtDZXpaluJSaQvJ+dAISqbY+F699wB5LYLVE9lssP0rguu7l01HbyjTw&#10;S+3GhkpZ/L5WlvF/Rtvm0YO62q6pJbapcqAtH5Jjs0Xvxw3oaoOyOnmwr7JnJzs0u9hOzxtinywe&#10;at+sGG4/rCm2Cxs1uAUu971lTZm3ZibgNhZUCsoLbghIwX8ngBcA7LECVwCVAmbwe1mrDjOIa9SR&#10;0MwyHEd8+s7vg8WHppOco8+TdeU8LoOzC31GnEHw8tCpa4iiU+AyrmoMwUWCdty3hanQ6z2AXtYZ&#10;ZSRazmq2x69Ocz+edln1dIpJuQAoHL4Xv42cCJbEUquQXAv6C7DQifTnAPY5qboKM53KP2Xq7cTy&#10;0PpZwE4G7NgSsGukrBXr4T35hvXvG+S3b7GaE2s9f/7Cbt3v+Dqn2ND3/3wna/mNBudXBNEASCgC&#10;gUQQMwgjONgiwdrqXALo0ULH9zFgUSbQ9wB4tvv1uS37gB+Kj3KI6+v5vAiYCMi/0vMgye/TWppZ&#10;QuqaeJ8oz7s2eV38DlF4jQDWpFVvDfjkta0l3jcpyfe4MvXnlmIO2jYrhtT1bZgTxifHN78sEDF/&#10;TyDP+6BJApCj4PezRQmEwF5LVD8k8HDNTVnF6/LPrwjwl7eWaVCWCKyl9u6MPJvWo63ltm1jg7q1&#10;t9IenayUbqoZHawgra13qenZqa317vSyr1tfWTHA9ozLt6NTBtqZuQX20eIi+3r1cE9cuUiSEYuD&#10;ZMmvyPKTfUgJrgBaUXOn+yEJB8oO6BHSdkPtt/AahYA4pXeQwxaCm+BTf64A2HI+BAbZR7gmsgK2&#10;CNcn7xGi9mEmgPciUSmxjTEKp/ypoJ2vnmOxy2FRcg/cTZbFl2JI3QOF0sxk5Fo1py/TbASFLND7&#10;CkcUGcpE9P7RsXlWT/26EwTqyKyjiekKeyRqT0OUprN0hpWl9xVy0Hgs/HpZd6ra0PN9rd1+fYk9&#10;fHutB+1+E+D/0CB1i65B5iIA/+tbbWW9I4gBbxQGYhy0zaDQ8eBjh2si4JMC6CO1x/L7/Dz+fgr0&#10;YX+/zw6EKcEwuJPAi6+TIEU41vp4vDZeg8Rz8brWr+P18X5I6+/QWgB5PMf+88AfheuiJO8fX7NN&#10;Xhv347V+PAl88scRLAZJMZRKZgvoWQPvJZm0JZGEAB4SwB8i+BHwiEf0de4aOf/bBK4tZaLl5b4m&#10;/eK6Yvtm2TDbWNTFiju/YP06v2w57V+w7PYvyq+nN10n69Gpg+VQf07AH9ylg43u3cVmD8yxNaV9&#10;bPfY/vbmjEH2j2XD7TtR/4tyUchyo6ceyUEAHyrPlBUAdJ9e3zGCktec9ynAlN/Pa8ATXIAAZK6P&#10;WxRBizJgm4on7IdGhzl1WIYv9U0FHv2zyAUQEEmMCZZd9JzpN3x0gfuh3k+hTKi6zwpICE7GaD0R&#10;eSw7wTssPYG8e6L0KKiLuE/8L6n/Ji5dZuViKEuGyxLy81nuHOrPhzRa1r17Rp326XpEF6RH2m94&#10;JyTbNArswXff4AG7APj1Visrj7D+ndVwJNvgtzdXr0mB3CPdKeBHAEerHwdcHIgRLM1+dvP5FuH9&#10;3DNa/BbQH3TrTmAvUH8N8JQQS+C94fMPy4feZ090LfeI92Qb3YrW36n5eyVeR2lRSi37yXty7Hn3&#10;4TMiIKNEYMb9CPzW55PX8Z3Z8llI/E3hc8L5cH1UHLCKMJ0Zr0d4lm2C5SyXf1hmFzaU+WACSKSC&#10;erKM5KLo9fn1Oq/rSCuNFob54LhePi6gYdBTC44FHixdJanmsu57fs0w+3rxYHt78kCblN3OCtLb&#10;WbYAntnuBe9Gm92xveV3TbOCrPZWSFeaLh2tJCvdSrtm2PjcLFs4OFvWv7+dWVBkX64qtfNyHSgH&#10;BW0PYA3UGx8eAEYQRkAjvI5WHrDzGolWOk7lsc89Oc5rn2Yj+i8h6k9lXq/WK8vMa2YEWDrs9foA&#10;IcpHwjOJ92UprPvuzMMzHy/ge4ReYPfpPYE7vBY7kGtAQw2aYN7aXO5Zf1fIACRwJwUd/wM+y1Nq&#10;JQDdF+Ok+sbVyY+vP0aknmYnIVgHlW88EzogIY2y8l7OSlYeCx/q16Vq151ca/feWGb3Xl9hT9/Z&#10;bv/RQPrTE2hSvrsGmxesdOAz2FMgF/D/lQJ+UiIQolWM1jKAXgNfAi1tAUBL4C8M+CBxEDOguT6A&#10;okX8u/nnhffG98dBz34SNAFIAZxJwCaPs0W4F+9hGz8jvmbbIlz73+BP3jNKEtjJ/edLy+/kc+Lv&#10;ivvxdfydcb+1OPB/lvVEoMwXNwDwUrtE8Ylo7QUSziVZAevafVWcLBoSVtGlQK/z1zQwibz7Cq9N&#10;5XZhTYn9uGKofTIv314b2dOm57S3ooy2ltPpJcvq8HfvS5fXtaOV9kqzyXmZNqcg27upju/ZxUZm&#10;U+Y5w6b1zbQNxb3s+OxC+3R5iX2ve7LABSBDe6k7T/pqCOoF/zxKtOJRESTPeTAQYO8XMAGOwEnK&#10;qlt5SQB+Km4g2kzAjMy2h9rHJ/e4AJZf1zJHHqoITRIogyVmn2q9UaEwqxCnHr38dSrjriYldMZh&#10;kQ/581elcC+sGS73pNRZSgxQ+jJk3cdBr+/AzAp1DGrpCns0NR13fEloWAqVl3Wn0QT16xooVpkC&#10;ult4B/t6Wf+1Vn9qndUeF+CPih2QSUdl2k8P2L9FEVkwEyl9CNQF8Ab5K8ifJ1juJCAYyA4CncPP&#10;944vqQh39H0jiNjGQcu5pIIAKPG+ERDxM6KEe/xVkoDidbMi0uv4nuQ2Sryu9et43+S55PH4WfFY&#10;fN0a6PF18prWx5OSvKb5Og/kBSXikjr3W+KYgF/upZ9/WDlcCiCAHgsf6H1wA1jPfm51cbPFB/RR&#10;IvhpYxWBD1u4JHp/afMw3U8+uaz99yuG2cfzh9jeih42uXs7K0oTvRet79bhJeud+Yp8/rY2rn+6&#10;rS7pbVsq+tm64b1s0eAcm9k/y6b2ybQZAv7aYT3t8NSB9uGSIvtOgCDQ5wUmmdbbQwBNvrovfEn6&#10;6/j7wd9GeN1ixUXXBVTq9AVLDrBl9UWxY51+jkcwe+BQvnMEPQE4Mv4QFrJw/sEB0l5TU4S6BnCi&#10;OBDcEAKAZO0BfM+80+eEBByxAikvMvuubWQJcYmYktykTbgzeqZ6HwlCKC/YjCsufSdcK7oIQetr&#10;Xp/rwK8X8OsBPrXoZeUbTq3yQF09wBfAG06v8aSbx2foh7jOqt9eJbDLuh+Tz396k/1HAwqL7ivi&#10;NEhis8i/gjkM+JZ01ZakludLUBJcz4CNwAD4+PlEoSOYkTiQw+BGKVCkYpc1fLCzeb1600d7fRD7&#10;ffiuDqq/Aj9+z6S03LflM6LEa+J+covE+8XXrc+zn5Tkdclr4me3/i4Iv6n1sSjx+P86z3t9io9t&#10;6pizqZTE59vmiugywKYg5AWKZEp+Yp+5YGg6wJc/fFHW5sfVw9wdgBlwHJAz8MLqvrDPlmm3S7L2&#10;lzZKWawdaj8L+D+tHW6fLCqy/SNzbU6fNCvOaG99OraT1W9vvdNesbGDutn6cfny5XPtwJje9vr4&#10;Ptrm2tbKPrZ8SHdbMCDLVhVm26Ep+fb+4iL7ZpXuKX+XZcSA36PuntSDX421FuCxwgAE2q3vxn4I&#10;tOFnB8DeF5BJXX0AQKUIHkLFReNJ4nFqD/hRELLaN1nxtlsKYA/vhWJrC8jlUzvAJezXHppl9Hjz&#10;tesHxSJ0zJtK8tl7iciPk5AuzDSg3AI9R1J9Afol6gZQGETPl0VIkWl5HEOgh3k81D39O7sfT3rt&#10;XKs9Ot9qjwnwbwVL/+jEEvnnSwX6lQL8Klly+fSn1litQM62gem4t1fbjQPz7YEs/LltU+xfn+/3&#10;QpV/esBMFBILKmHwMNAAMOAOAG+R5HJUJBwLAg1G2OceyWt8gOueBPawSrxG/kr5OX7QE10Aff17&#10;261ayqnmzGavVsO13DcK13P/OOiTx9nyufEY18V9JL639bG4H7978nxS4md6uy2KeHI8Ne3m8+8u&#10;4XwMQLrIQsdjfp8I3tT8vF8TX2v/d/a15TPiVB2vw3vDNj5LjmPpeZa/6L9tBr5bdg0s2hQDdlbm&#10;Xdg40qf4KKcVIv4pkY/JQCQugHhcADeAoJOUQ1zHf1HXnpeC+HGlQL9KsrrQvl8pir6owI6O72tL&#10;8tNshHz5QWkdBPoOlttZFj/rJZtWkGm7pgy0N+cOtjPziuzErCF2YNwAWzs0x5YM7Crg97AD4wfY&#10;2fmD7SsxkPP4vFtF9eUPV8kvpvwTjTBjNV2oOmAncQdhAYwXgwR8+8IWQCNYZKy4Z+5JHrJNsQKE&#10;mYK7u6QAJPf20nlnovvwBDlZahzf5/nvr04LbEHv8yw8KZJQh077qeKl5OCTyIObAoW/qGd5UYzq&#10;khQvz/WHlcP8Wft6eN0XBuFz8fLhq18jp16+PFWRD4vev7nY6iSR1tfJp68T+OtPi7LLsmPpa2iF&#10;dmK1B+lqBPj7RwjwbbTfPtpjf36y13PgyYX/4/N9ovEMsOAnxgEVAR6F1/FY623ymgiW5H5SuH8c&#10;oHGwIpHSs++DVm4AQMfSA/4I+hblEO4Rv2+8B+9jG4/zmWz/v0i8B7+FbfJeyd/kgASAADqC/n/s&#10;I80A1zaej0BPvm59j+cJ16EY4nOMQA/C8wwuU5tYN/2SBtl5fHwNPG9gKWUQ028viv5Dq4O1D6CH&#10;Jbg1wlLpOiw9+3697vmzBu85Dd6fkdVD7dyqIvtySYG9N3Og7SrNsdm5Ha28S1vLF+Xv2+kV65v2&#10;kuVnvWgTBmbautH9bNf4PNs7Ls82lefa/Pwsm5Hbxebld7Pto/rZ8TkF9vnKYjsnZkIg0Rsv7haF&#10;3icFIPADlmbQp4J0kfJHRnBPoCc2AehjUA5lAchi+m6M2nulX/02LH7oyx9oPcCPKb/4/cQJUCgh&#10;gi/m4BIAj9Aiii3LfLHgyM/rSkJMRc+Q5xnrCdLLj4i8lzl/nVJWYRENC2hIviFSj2Dh69+WLy/A&#10;18uq1xGtF9CjhA7Ha7zNebUAj9BlhiWxv39M7TpZ+c/2i9YLQLL0PkWm/RgwYpDHgd4a1MjzXie3&#10;DoRWr5MSB2gELZIcsPF8VAQxDoBEQD9Pku9B4mfEz43XtQZwPBYlXp88Fo8nr43XIW7tUwBFeB0l&#10;gjZ5PoK6NYCTwEfifuvr47VRksBvkQB4xIN7WGzACuh/JnIP6Mkv9/n8FJDd78cdCPPnCIPUB6rO&#10;I6ypx+rH+3HNhdUldn6VfHyB/pws/vfLhtgX8wvsxOR+tnlYF5vao62VZrazPKbw2r9sOZ3bWl/5&#10;+8NyOtq4fmk2syDLZg/uYWMFevq4TeyTZStKettBsYL3Fg61L5cVCyjQ4FF2gwoygJ8gH+D3IF+g&#10;9wAd6w34ATuMwJe2ogwIvrkE4IcI/QRfssprX7oKHZc7QwwDBeGzGQJ9iNaHSD0C0KHzXn56X2qt&#10;vb4LSTtk8+GbA+woPHOKk0Yhyw5LHlfHBYsu6w7wj8yxuhTgCd7ViNo/EuhpLQXg60+sFL2XFXd/&#10;fp0H6upOitq7lWe71le1YdljZVoq1dSe2eCA/+3zvR6RZ2CEoBogaRnUkeZHnz3uR0r/vOP/+Q6l&#10;0HIOidQfQbEwjYdEH/QXfX5rocVzlKdSUmx/1feP5z0+oO/ryUDaD6DW72uW+FvC7+KYz/enXicl&#10;vqf18eT3jt89ed1fzvsza9nnfLzez6XOcxwQeoIN35n/JN5Xr/+X/N7KesfXfiylEAF7VI5RUcZr&#10;mBFp400ssdACLMAPVj8ogZ8F9J9kudkC/AhyLHwEeJxeilsP7mnLajBWpl2RVb7i0elhdnGtrPTS&#10;QvtiXoGdmtrfthbLkvfqZGUC/6DOov2dO1p2pw7WSwqgf0ZbK5QCGJ6TZoXd0myopDIn3eYO6ma7&#10;xvW3U3ML7ZMFw+y75aW6L1Vvyapj5VycQgtgx1o72KOFT1lxAnpMQzZbe4J3KVqNuGJICfPxcZ/E&#10;nHt6H2m8+O0E6KKQRx/WCzDDQB4AeQTMJuiZpJ4VypL1DDArFkERkb+XovGAHpAjNQJ9rYBee3SB&#10;fPcFbtUBOZYdwD96S1T++AprOIllX2OPtK1nKwsP0Gkyce/ocmOlHPnrTuW/CBVpKWeFUOnm9y9F&#10;778CBAHwccBGS+bWutlitwC4Ndh5D1uuC9u/Aj7cu+XaAE4NYu3HqL4HoTSQAfUzDdjW8osG71Mp&#10;K3xVFABbrvfpQECUEu6f/Oz4fcLvidY7gjF8j/iaLWAKxyOww/cN+1FawBssPa/DNrTO1j6fl9r6&#10;e7iHJFwrSRz3/dS2Gfg6F75jeM05gMu+g1jPBKAnJQC7RZKgB/Bs+X1tvl1VbD+sKbVz6wA5gK+w&#10;n9aW2U86RsT/3OpS7UshrJOlJ8gniS4AWwayB/lSiT9OYWX9r+k6VqYRpGKxDrn1l9YW2c/LChz8&#10;Xy4abKem9bM9lT1t2aAMm5DdwUq6dLTB6R2tX2fR/zSBn2YTkkHp7bx/+1gBf8GgrrZ7TF87OaPA&#10;/jGvyL5YhBtRqu9R6dOMpNx6hF1bX3vOjIPA6gk2WO3UbIRbcoGXNf7M/RNxp+lGnKUA7CgNmECY&#10;IcDCMyMAmxjjC3EorOkZdynAwzCw7lTwZUrTU2lhRc6Q4hw8SVBh5SPJNvdfnSGrTmWbuVYjYf4d&#10;oBOoA9yP3l4mCdNxj0+uSAlZd6tToGcabo2s++pg4U+SbEPlm632x2cB8P8Wdf8XwP7ygCe4JKfl&#10;/ok///VB37YM3iCAPtD0KP9N6RGqzwTAh2PJ/dav470D+AKgonVK7icHb1Kiz54U3hOACqjC905+&#10;RtyP1/yvY1GS94vH2E/es7VwLooDP0HvW9P82LOP1/F46+uS55Dn0Xp6+ju1/0ygT0jr5xMlgt8t&#10;/ufLBB4B8Sttv1k+1L5bOVxWdJh9u2yoT/O1Bn4z4KNgwVL03/1UsQdfPScrz1r5y36OTDsBf12R&#10;XVwxyC4sL7Dvl8pPXzjQPlo4xGn7AYF55ZDuNk10fmSPDCvtnmHF3UOb5hGy+hN7ZdrCvO62taKP&#10;nZhdaGdnC/hz5ToI+D9KSTEDQVox1jtOv3kiDSAWeAF/M/CZiRDtDsLcfss8P7n/RNcvrC1xvx7Q&#10;B+CTXENOPY0nJFIAzLnfZSaBFNptJAXRZIPfHxhQFJ8C1WcEQQnpuxBrOCArfzhQ+EfHFlrdmwsF&#10;9sVu0etcBHpR+AYBuvH0Wnt8OszDMx1Xj4WXQOUBPCm1dRLy6f/8dI/AjoXfqy2r1BAsBXn0DNQA&#10;/GCdALzkm5gfHySCNgCXLZbz+WCO+8ljSWWAtL4v+4Apgiy5bQ18wB6XsMb9eC6+73kATAKTa+L9&#10;EY7FbTyXvDbuJ6X1NfF1/Cy23DNG9ZEkyKN44lMC1M+T+H72I+gBddxGSSqBKDyjKMnn2AL8/fb/&#10;B+DDBtaNooU4AAAAAElFTkSuQmCCUEsDBAoAAAAAAAAAIQAvGadrzU8CAM1PAgAUAAAAZHJzL21l&#10;ZGlhL2ltYWdlNi5wbmeJUE5HDQoaCgAAAA1JSERSAAAA/gAAAO4IBgAAAW5HilwAAAABc1JHQgCu&#10;zhzpAAAABGdBTUEAALGPC/xhBQAAAAlwSFlzAAAh1QAAIdUBBJy0nQAA/6VJREFUeF6E/fV/VVm2&#10;PYDmluBxJa6Q4ASXoMHd3TVACCEkBELcXXF3d3d3h7Lurqru/r4/ZLwx1s6GU9y67/2wPlvOPufs&#10;NXXMJXM63StZjPtl85E3OhYTOoTiRs5EfDyUg59OV+Ifl+rx2/la/ONCHf51ZSv+vL4Dv1/dZo5/&#10;XNuOf9/YaY661rnddM9u+sy0q7y+wu9e5e/w/PfLW/HPi/VwupM1FTcyxuFC+lhkjI/F8dTJOJw0&#10;Fg/qkvDr6SrzEv9Uu9zw5Uftl7BfxDpu+/L513s638q2jd/hke13vsTvVxv4u3XsWC2criQPxbWU&#10;4bi1aQweF07H/YIZeFi6EHeKF+BZXSLuVq3Bx2NFhhKOP2xTRE29/rtzPffva7zHZlNAPbfP/3Wp&#10;AU5nl8Ti+pp+uLKqD+6l8UVSR+JR3lS8JFteVC/Fm+2JeFa9HK+2JeFORQKpUsMf3PWF3PaffvsS&#10;9svaL6Dm+Of2yzjtnxCFE9Pb4tyiWFxe2Qs3Evvj2uq+uJ8+Es+KZuBl1QK8rl2GV1WL8H77Wnw+&#10;uAk/HcvBs92b8Y+ztfi3eKqeXrdlQL3dZvW68QX+VDN8bzC9/ud5ypSOkoGiXq2R3sMPO0aF4cys&#10;jjgzuz0uLOiCa8t74EZyHK6vi8ODLWPwMHMsnhdNx7uGpfjcsBKPSvlCu1Pw6eBG1CwYjN/PVOCP&#10;i1X495UG/Icvoz/UC1iCZ7HCHC9LBqx75gUyuvsgraMn8nr5Ir93axT09UHNoCCcmtIGF+Z3wNnZ&#10;HXBHLOILPU4fjseZo/GudDo+VM7Glc2j8Xl7Al5ULsWr+lV4uysJj6rW4tfjRfivqHBDf7yNL8SX&#10;0QuRWvpTiwUUajanqUFNMTukBQp6eSOjgydyunmjqp8/Kvv4YNdwfxwcE4Gri7rgxrLuODezHc7O&#10;aY/76wfh7rqBeJk7Dq+KJuN1+Uy8KJuDt/Ur8XZbIt7tWIfnWxPxes8mQ5E/JbD8839fqTfHn85W&#10;Nb7ENjhFuzVBT48mSG3rjo3tfNDO+TvEeP6ICUEtsaidG0p68IX6+OHo+AicndEG52a1w+2EXriV&#10;0B13V/XGzZXd8Gj9YPNSz/Mm4E3ZbL4QNah0Lp5XLMKDirV4vycVj2vX4fdTpfjjUjVfpM70/rfz&#10;1XDq6NECA3yaIqOrBxLbtMLazq2xqoM7ZkS5oYfbdyjs6YvlbZyR0Z7U6eiCXQMCsX90CM5NicS1&#10;eR1xdUEHXFvSFXf4Ui83DsM9yo1e6PFmCnHeZLwqmYbXlfPxrGQBXlUvweOK5ThLW/Pbzgz841QR&#10;nNp7tsTE8FZY194dKZ08saGzDxKjPdDdtyUmx3ghia22X2vk9gjAho7uqOjZGhndvFDX3xeHRoTh&#10;7OQonJtOyrBdntcBt5f1JMu64QZlRrJzY0UvUmcwXuSMx6Mto8mqeXhVuRjvdyThMdXbqaN7EyyI&#10;csGMNqQAe93JpxWWt/PChu7eWNzRF0P9WyApNgh5Pf1R2tsf1f1DMDCgKSlEagwNwvb+/lgd3Qp7&#10;4wNxalwkLs6Iwdmp0bgyvyNZFs2XoXpTqy7O6YArS7rh3oahuLMhHk+zx+NF+Xw49fJ0xowIFwwK&#10;cMbUcDeMCHdFf79mmN/eG929mmBLbGt082mGLZ3dsSDSE1vjfLGgrQeWsq2LdsHOgcGo6+tLivih&#10;amAo9g4JQsOQEJyeEoVjE8NwclKkOT85KQIXZ8XgKoX5zto43F7dG09JEaf4UHcsbueBpI4e6ODe&#10;FDPDXNDe7Uf05kvkjOiIifx8ahtP9PH+EZtoL7p4UF7IplXdA9Gb1FpHdk0ObYaGAQHY3s+TLxSI&#10;yt6+ODA8mC/bGnuHBmD/sACcHB+GS3Pa8SXa4Qq1ShS5sbwnnCaGe6CjZxMkd/JAH7+mWEFZGNi6&#10;OWZ39McMUmNGG3csa0tqUCYOjW9POxGChM4eKKDN2NCJbOnlg/XRzkho64q6fr7I4O8Ux3oiixSr&#10;ogZtGxzIl/LHjkH+pFIAdg0JwJkpbUmRcFyg0XPq69sCXV1+wPpOXhjD3iR18kFCbADKScbV7Gkv&#10;fj6WKtmZ1NnCPy8fEIQxIS4Y6NcCQ/ybo7y3N1bGuCObf5jaxRUlfSgnPX1QRMO2roMbbYofCtmp&#10;0m6+2NE/ENv6eONAfDAOjAjG8THhcIpx/x/KgBcSu3pjVGhz9PFpgaw+QSiIC0YJ+duZ7Ojm0xJT&#10;I93QjySfENUShQOjUDwwiALaDHPZ42oK4o4B/pQXL+TStBfGeiCP7No1KABp7VxR3t0LNXyhwi6i&#10;iieqe3hhz6DWqOXLO62ksK2lQK3p6odZ0Z5Y39UT89p7Yd+wYBT3C0IvvlAH92YYGtiCwtkSXb2b&#10;IblXGGa1cUF8aCuUUvDy+kdisNd31JJAVPTzQUZHN2zr35okb42K3j7YzperYc9LqL67yIbs6JYo&#10;7emJqrhQOFVQterJp5yeHgh3/hHBLVqhvZ+LUcVp4S1oFZuho1szdPKkwWrdCnG+zvxzT/QgC5a3&#10;c0cZBS2tRzBmUEMqaS+28re2k9+HR4SigZqRT3YciJeA8mVo7mt6eiEtvDmKO3thLAXd6fzCLqgY&#10;Eki7H4JCvm0Ov5DXozWGs7cbe4didVsXTIt0RTRfoh9tQibJnMWezIpwx2RqzJhQN2RRA9J7uKG0&#10;L2WHf5LXxQVZ3elhB9On9PVHA/98P21GA/3LvvgglIoNtDMVFGSna4l9cW3NQFxd0ROnZrfFsWlt&#10;saU3eTY4GJu7+aCgTwBSqKLraag6u/6IydSaoUEudFb+6OnbDEspvA3xoSgZGYZq/lH9AJKeHrW4&#10;F8lNKogFIn1NnB+2D2xNFSUraDcq+/hiK2XH6daWUXiSMwm3U4YaRHRhWSwuLaXnm9cJx+mSD4yN&#10;xB5KbDl7Mp2GqqNHM4S5NqetaEn2tMLmWB+kxPphWEBLZHf3RVV/H5STirU87h7qj0NjQilPFGoK&#10;YgHvV/DF6unu6+P8UUDP6/SYdvlxyULcJwx7XDANj7InEw2Nwv0UeriUQbi1uh9ur+qF01Pb4MSU&#10;CJTEBaCO1Bnr+z1WUxA3d6HeU8IrKLClpFgmebsl1hfVFLodJLuosoMsKunsilKSvYDUKOhBCnX3&#10;QC2p5XQ4YTCubp6I+4Xz8KR0AV3oYjwpmIq7m8fhOY+PN48wJvPpphG4RsrcWNYNV4icdg4Lxw72&#10;rLZ/GPZQJUt78k/4AgvCnZFMAU6l46rs4U4NEFv8kNeVPacMlPPPC3r4oqa3J+r5PacnNatwcMkA&#10;7Fw4BAdWxuNx6WzczJqBw4uH41XtcrypWYoXxTP4MhPxIpvIefMoPEjqj5vLCNkWdsWl2e1I5hBj&#10;WPYODsBW9riS+GE9sUQWqbMorDmSIl2QzT/OIxvKqW3lJH1dX/qOPl5w+nSyGL+cqsKnw/l4tTMV&#10;l7ZMx/m08Ti3eRKeVK/Ah10bTPso/LdzPd7XLMTrkpl4XTAJD9YPwJ1VPXF7RQ/coqe7NL0ddlOj&#10;tpHkm9p5GjcuQJNNK1jdyw8FNHZ5fKlaCmEuKSRT7fTxRImJgn49V2PaLwxGfjpRht9OluHVjlTG&#10;BwQT29bh9a71+HggHb8czcJvRzLxaVciPjUsw4faRXhF6jzbNAx3VvfCvZU9cJVA5SBB7j46oTqa&#10;4h1DgmkJfVBIH5Le3pX890QmtUcvQQqU49PJUoPTzAucrca7o8UmEBGA1D0dfyEE/3CsEm8OZhOa&#10;b+FL8Lg/HT/vScaH+qWGMi9yxxO4jsDj5IG4vrQLbi7shLNU64Mjg7GpYytUUQMKu3iijrJQEGtZ&#10;Rr5AKT6fKjNU0J/rD/XnpjEm/Cfx+z/4AiY0I4j858Va/HqqFq/3ZePFzjT8TKq8qlmOD9vWkkVJ&#10;eCfYRQh/K2mAYdFd2pnbxI03CdtOjg/HoeFBRk6qe3lSK9zg9OF4KdT0Aj+fqTLtF76EjnoJBRBq&#10;FopVnGdFNv/muTD+L/zuE0ZQF9OJkGtX4GVdAp7XrDSBzOsSCm/eJDzPGmuxJ7EPblGTzk9jMDQ2&#10;FDX0G073ihcSJE7Esh4xKJo7FO+2p+PT8ULz53Z0/NtFotjGUEtBxd+FYVZUZN23g1dRzTzHmMCG&#10;4YoTFJKp6bed7uZOo9pNxl7ag+VxHXAhYyr2raEK7ssl6RnBqvFF9KN/FxVb56QGg5C/3rOiaEXF&#10;f+pPCcP/paY/5/EfZOXvlxkZ3U4fgzubxuJe5gTcy5+OB0WzKfk0SlUr8ZI8frpjI34+ybCLb//n&#10;dfaCP6zIWEf7D9Xz/9zc9Zc/tymj3qu3+v5XVlpN106XE3rTGfXDTQrNreQheJwzBY/zp+FFxQK8&#10;2boGL2pXGXvwQtHOrgz+2PYvf2aT3D7a51/+XC/DP/oSK7JJyP/yAkcmRuHM3I64xhe5yhBd7TZ9&#10;wL1Noxmiz6Zp5ovU0Roy2pHa/UQb8OFQLj4eKaEQWrGfyG//+X/0AjpvfCETOTcGpv/htU0NHf91&#10;qQ5OWbRO2YRPxYRPp2ZG4xRR64kZ7XBrbV/cTeaLbByO54UT8ChrAqOb2UbN0gcF4vO+VHzYm0I2&#10;bWBQmon/xx/757ky/PfGLtPUa0Mp/vGXyJhH+9x6CcpAWvfWiCe4LKB5nE6bXUb/fYhY/iQNiKLj&#10;07M74gapIiz/kA7pddEUqtcUvK1ajBvZE/FhK9WuchneMCh9VJuAd7u34L9SUb6A9SKNVOIfKx7U&#10;nytAVe9NdLyKQcnCNq7Iok/PI5yupZ/eOjAA+QzbtxK9npnZFpfpdC7M78TAtL0VUGQwTE8bgvel&#10;M/GqWKMps/G2Zgle0g68285glAbpVtkS/IO25E/zp4qMLW2QLdFLWCzgC4QRkiew5xs6ehJO+SDc&#10;9Xu0cfmeMaIHLZUvtrT3MMHFGeIBRcfXFnejUemJu6v74P7aPniwLg736R2fZIzESzqpdxXz8aZ6&#10;sQm73u9Yi3kEvM+305HtzcLv5zWAYfVc5P/HhRo4DfJ1QVSr7zAvzJXo9wcDp2eFtMSQALKDLjQh&#10;xgUFBBxl9Fy1hFRZdKcKLK4v6MyoWK0rMUJXPEqKw5MNgxkZx+FperzxC6/oxl+WzrCoU7GQlnIl&#10;rmbPoYatwk8HGR2fLIHTYILPcLcmmE2QGeP6A9K6+hJi/8DoqCkGh7iikC9RRChVTtkQvl9Clm1l&#10;+LVviD+OS4NImUuzGXjOa49by7vT1BLSUXZkeu+u6Y9bbJKdJ5nUKpnmUis6/rQ7FWfTJsJpZlsf&#10;BqHNsCKGoNPtB/QPcsZGQqqkLt7oyjgw1rM50unDV8WQRYz5NtDPz2vjxZfyQwNxYkWf1thFdCTc&#10;d2pCOM5NDGGYzhhwTntcnNeZrROvOxHAkG3rBuJu6jCDsF6RMm/qlsFpVrQXujL6SSGC6ejZEr29&#10;W2B4UAvGBG6YHuGBDXyRRYyKEhlsJDJ4mRneFCv50mMZlGztF4g6QutqQvFd9Pkb2nua6OjE2DCc&#10;mRCJU5MjcW56NE5OjsI1CvG1hZ1JlTg6pTjcSeyH52ST01wGnhEuTZDa2RMzY1wxwK852hH5JjJq&#10;Wd7FDe1InQ0dPLAgyhUzGR9k9w3GwGBnzOH1WsL1XKJiAYxt/QlMGe3sYXiuYHQ7j9uIBw8ySj44&#10;3B9XGQ1fnB2DG4u74sr89jhF1l0nvnRazV7FeTXHtCCSmqq4msFpF5+mlIEW2D66DWF4C8yLcieu&#10;D8TeMZFY0M4XQ/x+QFaPQIwP9sRW9nydUE6vIAM0GvjnGi+o4stsi/PB/sEhZJM/X1ADHN44PSEU&#10;pwn3z1O9L8xsB6e2Ls2wLILRLwWwnAHp9LaeDDQCUciwagzZ0NnjRwwi5lcUXTs0ArM6eGN4qCsm&#10;UxiTuzGko7ykdiIC7s2AtKeC1NaE5x5YHe2CBkL4dFK1gCq9i7HAdr6cKLWbAnx4dKhBSk4jGW5N&#10;D2iFTs5NkUsV7OPbEhWDwkx4voZQOpYyoYh5crgrlnbwMvKR2pMwnGH6uDBnjA5ugQaaccWY26kd&#10;igk0PlBBZLydgWgFI+FKvlAe44UKHmt6+hIn8kUIRspjiQkXhLVEEiPkAFKijvH7aMb+NbSEDYOC&#10;saxNK3T2aoXuDM8HtW6J7nyZ+FBnLGH0PNC/JTJ7kmIRnlRhZ8YHvshkXLCFQltP6hUR81UTkNYp&#10;BCMEL+cLVnUnpRi2VTIm2EJQup1W1ymbb6qR0Y0dAxDm/D3GMAYcQ6O0ggIWzz/p4tGcctAcsXyJ&#10;7n7OyOBLjglwRj9vZxQOaoOljJDnRLlhDq1pEY1VURdn5NB2VDIyquQf7xoeijpG0GW9qC3EgjW0&#10;J5VU4aVhLSg7BKWHJrZFA6PYEvagIb4No183TKEtGMZW1DcIowNa0D40RVeG5/35AseHBWNFB3d+&#10;FoDhgU0xhTZh19i2FOQWxnLuJOuqGYLvpPTrJfYNDzcGTIHpHgYutaRAelRTxgvUGgqn05VVBCPU&#10;yYsMLI7QxO5hRFtDYSmj1CpcL+rZGumdPDGXpNeQ3sTglhhM76nQS0M1lcPCsH1UJGZEOZu4by8F&#10;TGNBGuDcNyqczs0K2ap5rUGrevI+qa0b73liB4Xd6QER673NY2ih4g0q0qC0RspPExecnByDPfyR&#10;nUPCzeBUF28XdPVuiSiPH9CRVJlBA7WKNmJKlC/y4iMY93nRgZH/FLatxAz7h4UyQg7ANtkEdiq5&#10;vbsZlqkia8r0LFnh9KhkAR4VTmdkPAtPhAmJDR8y/ru7fjBx/RDc40tdXtAR+8fHoHYw1ZMes5Lm&#10;N4OqVdSPEk+3XTowHFvIlhJ6z7SuPlhF976bvZMQ7h0Wgq1ib5wvUtq6orqvN1KiWhqhLehKLbiw&#10;YSJuZs/Co5L5JjJ+XDwb97Im4VHORDzNHINHjHQeagyYbLoryLawCy5Oa4PtQ32wd2QY4ny+Qx59&#10;Qg0lP4lCtTS0JdJivLAyqhUj40Bif1+qmxdK2FvJRlrblmbURMYqrZ0LnG7kzsHOBX2wa2E/XMuY&#10;gucMKI4tjSdV5uNtPZEOr5/mT2T8NwnPNo/Egw1DGOl0p8frjCtzyaZJUTS1YeyRhmQCDRtyKYwp&#10;0R4opvzMCGVk3JlUos9YT97ndHA1AYmGbWroQ5x+Ylj26VgZ3u7bgkeVK3E6dST2rRqK+2V0mXs3&#10;4u32ZEbGqfi0ZwM+bVuF1+Wz8aZ0FlHRCDxY24/RcQ/cXtoN1+d2xoVpMahhzzZ18UI+I2INbGfS&#10;eKXTUm4miza0bUHhI9u6uaOMxxIZoo+MhE04xrhQkcqr/Xn4jWHaxwM5eF6/Fg+I955uTcbPBzfh&#10;5yNb8OvRXPy0PwUftyXgffUivCubhTeMjh+tH4j7a3rjJvGARlO2UvC2dPUwo2Xr2znTInpjsl8T&#10;Ywnz6fhWhTdHES2teQFFxj+fs15AuP3zqQoTEeta2O0fFxrw8UQFY8hyXC1YZCLjT/s2kkJExgSl&#10;HxqW4x0p8zqPL7JhKGWlJ64t6ERnE2OG8w9RVsroMWt6+6GWDkt/PJfGLIX+gtGxFRnrT/8SGbMp&#10;Mv6dIFLHfzHO08v8fmk7PhwuwItdm/FmT6qZ1vuwNRGf96zHp+0JRD2zcWJhLG6t7ot7hPa3VvXC&#10;zcWdKLgxODMxko6ILyFVpFAWSwv0xxoj0FGssF9C07VmylZ/3tis6JjNoFyGahcb8GZ3Cq4wtnxS&#10;uhDvdiQSGa/Ci6qlxIBzKLiTTaj+jBjxzmoKLtX5Cu2LXmTvkADiT77A3ZJpuJU3BfeK5uHylinY&#10;vnAw1g1pj8HB/hgRGYZtK0bhcs40PCxfgde7N+Lj0Tz8eqbcsEVB668XyDY2M8VLKjlO8drNDmy/&#10;DXB1bodwdrNDOzXH+/Zz/9fvms9NzPHXZrjGZiFx61zNJqrTxeRhuEFLfDV1FO6QkvdJjNsMeK5k&#10;TcTJlAm4kjMDtwtn4CaN5PWCmbhfvgTnt8zBg+0b8eZAoeGcLbMigprmqvWy9ovZL2te0qET357b&#10;ze68jnYHHZ91fF6BuiMBFPHZR+tcHa7/0nH7vk0Ep6vEp5cT++PMyl6Mh0fh1oZ43EgajJsbhpmh&#10;ynvZk3A/dwoeFs7C/Xx2nJLyrGo5npQvw5OKFXhavZLWIhHPtiXhZjnPqRs/HS/FPyjGf1zhSzm8&#10;rCbtrZff9UV67M9srtuds4ng2FmNTljDIAzueK7fs6/VbEIYojV2UJy3mwihiNQ+mtj82NQoHCY8&#10;PTqjPc4viSUo6IFLCT1xM3kw7tDoX1nTl+cD8YChzSNKxqPcSXhaxIi0aj7bYmsoVfa5YTVbAl5v&#10;XYNXDWvxZuc6/ESz+fFoDp7u3WxGwf55Rn+6Df8hYf5z0+qkGblo7OC/rtmd1njP7i+fK6y2j3Zs&#10;/4UojaLu+JktBbr+g3ZCdsUQp5HzarIzhgDVQ4NRLndJSHZ0ajTOMZQ6PacTzjCI0HD9WQagp+d1&#10;xIXFsbia0Bt3UoYYwtzdPJxEGYUnNL1PC6fhNSPiV5Xz8bR4Jp5QVZ4Vz8XLmmV0YCn49eBG/HQg&#10;DZ81ynokA78cy8brfZvM2NO7g0X0O4yYKRESVxPGk6v/vaFO69g40PFlrOEr0YyUsKP/izgO92yx&#10;l0G1P7elwxAgi1gxtaMrwakbIy93M+xf3CcAlUTlhQQzO0eE4djkaJwlQc7MpgXVnCM97+Wl3Yna&#10;euEiCXN9VX/cZsx5b/0gMyt7P43YhRJzn0jvScEUM5T8oXYxnmjtQ/VCvChfSOzDe9tWGg//Zvta&#10;PCxbSXVaRTSQgEsZM/C6Jgmf92bi9/OV7CxF+IbEnsShffmvOs8mAv218/rc6uS3R5sQjkc1p3WE&#10;k8uiWiAhzM3MEpcQo5SRABt7eBDN+ZrBmjzCy4r+rVHU2wv1A3yxJz4YR8aFsYXiBFXovALvFfR3&#10;VJ2LjH91fXpWW8a+/fEwZSgebxqJl3nj8ZKY6kX2aLwpotfJmYJbNLrv6xfgYz1VSdJTsYAdX4oP&#10;dGfvtq/hOT0Pz9/sWo8Hdatxs2QFPh3MwT9OleL/SV3YYVsiLCJYo1B2szmtDsvFihA6/wsBIt1+&#10;xNhAZyS2ccbqts5YH+OCBMLVbIE6xtzZPX0wN7wlFhDiVml4hGiiLs4PaUSeVQMZ+DEAqOS1iHGO&#10;tuTinHa4uqALTk6JxHlJC9GrINJ92hKBSA0q3SVh7hNmC7U8yxyNZ1ss1PuAkvMwY7Q1plM+F1rx&#10;8K6O/r1uqRmkfF2z3LTnFUvNEO5PR7LwdHsK3uyjWh0vwx80qr9fpPG9VIM/L9PAsmk82BhJHm0C&#10;qOP20SnGtSm6ezRFtGcTjA91Qypx/sKw5sgidOrU3AmDGAGtICHGM0Qb6PcDunk1Q3ffH7GmHSPd&#10;jt7IYRC6hqH6ykii3LhAJLdrQWiusDsER8ZE4uiEcBwZGWJmyG8u7Yo7y7qYOYMbSzobgtxa0R23&#10;tQ4lsTceruuHhzS4D1MG49mm4XiRNYrqRCJljcGznAl4mjMZzwtpX2iEnxbNoNQswBuqllnfVLcK&#10;77euIppfSTCUQGzDOKd8NQ10Gv55rAh/nC2nnamyRuguakaoAv/g0amd6/cYEdAS06NcENTiO2zs&#10;5IapgVQJSoLmqjd09sXmbv5I6uCJJTHumBToSolwQWeGhyOCfjAESO/kjc1dPFHcww8LIwhyGQLW&#10;M+YopPRs6eaGREpLCqOxrQwDTkxoQ9QejZNjQ0mUdsSrvJ4dY8avjATNisG1+R1InJ64R2m5xeMd&#10;EujWih64z5jo1hpGAOsG4MHGeMZJw00U+TB9FIk0Hs+LpuJF8Sy8KJpFCdJamcV4U70EzyvZ6lfj&#10;EYlzbOMcPCqmqml5XOliOEUz2FZsOy6kFUJa/Yi1Hb0wv60LNnZxRfuWTlhITsf7t0C8b1OMCWrK&#10;gNyPhBAxPNHVpxkGB7Wg5DRHXqwfO+mGFQxTNYCX2c0bBYwQMxg7L2Xna/oHYwljoV2DwsxM8Z74&#10;IEaYAWZQ7yil5cS4SBwcSZsyMQrnaFfOTArHtUXtcYfRhcbUrsxtbxYKnZ0eg0tzO+K8lsLQAKtd&#10;oppdWdwF15b1IORl4CiikECagH5KwjzNn4JnBVPxqmwO1Wk5gwe6barSU4I6p05erch9T3oAN/T2&#10;/gH9/FshuaMH5gd+j+TO/ujh2xwDWrfEovbeSGjvgzXs0EoSZUKIG/q0bkqJ8cfYgObW4pN27mZc&#10;ZhUlZQ3PV9PAVlASJgQ3x6qOntjEKGR5Zy/EtW7G71FiGBrtGKbQ2Qc7qD7b6Xl2Dg7GwWHB2D3I&#10;C4fGtjGEODJai5Ta4NSkSJyZGomLs9viElXqDCPjc4p4ZjDQ0JD+rPZmedclEYcBq6TnlgYikwfh&#10;tjHIdN+UHq2s0vSv1p059WjdHDNp4OZHeyLK+Xt21AdJFP+erf4HPf1bYrLWCng0QWev5ohxbYZu&#10;Hj+ih58zevm2wgB/Z8T6tMDUCD7v3QJL27bC2nZe6O31AwnXCp1JlNwBYcjvHoA+vj9gUlgrzIzy&#10;ZhjfAmtpN1bFeCAr1hOFPTyxMLwVyuiCtdZEaw4Ke7RGbU8P1PbzN0Ss6eWFnfRER0eFmDUqp8ZH&#10;4ejIIBPUaIhPQ32ai9R4tWZrz0yPMqu5zs+KNkb5yiJrMF2T7pcXdcVtRmsP1g+G08ggT5QPi8AQ&#10;/2Zo79YUyyOakVO+6EIuZVL350e4YzrFuj+loLNnU6xjlD2NEjMpsBXyhoRhZltXtHNvirFBrbCY&#10;5928WqJkQChqGRDn9/bHTEpLL+/mKGAc2s+/CUr58hnd/DC7rRuGev2ItC6+yOmqQRZfM0qTHO2B&#10;MtqOhn6UAnqYKrrlbYOCsJWeZie/W93Xz8yhbKeL3jEwBNt4T5KzfYA15qXRvgNUr2NjAnFsXDBO&#10;kCgXZkbjPKXkEtXoMomjdVPnZ7Y3106z27hhWJALwt2aYW6YK5YyUh/o/SMGBTVHjsbEegUZgxjn&#10;1wq5cWHY0NUbG/sxwI4PQ93wCAwMbIYOJMxiEmVkQAt08qY77RqE/aPDcYh6Xdi3NSZGtsLokJZY&#10;1Z0RJg3utNCWSI8N5j3aBnZIKpCqJXPtfAwhcmO9KAFeSOjghc1Uxz2Uip0DAs1AjkYZC3vQtsiu&#10;9PJGXR8/LI1ogTLG1ukRTemq6aZpY+aEtEByB2KWYaE4NCKQahSK01Pb4vh4a83faarToVGBcJI1&#10;D3Nphom0/IvDXMgBctT1B8S4fU9xdUZcgAs52ArZfXxRNiAEOX2DUDk0FNWk8rjwFhR1Z4wK9zCD&#10;hf1JpMFUm9nU/ZFh7igf6I8EeoixNLClIzuglCKcTZClVbMjg+lN2rijsH841lEaNEqhxSUa3d4W&#10;J24SjfbxQhpVZQfhuobYyuld5lJCszt7Yis5v4vSsaKtO/K7eaG4myfS6am0JkTLMbR+TK2iux8O&#10;Dw8yw/M7SchdBHL1fbRsS6NqJMCSNvTxNGJLKXoLI10wJbAl2lHnN3ULMEt1ZoW7YXDrVkjtG4YD&#10;NEZaC1QbH4GqIeHY0L21UY0OJKJsRA+flrQn7hjO57vyvLdvMwwPJn4IaEWR98VE6v+8jj4YQgM6&#10;KdobKb2D0DC0DQZSIvp6fYd4SkcO7UApPch6diabrnVzZ2/aC0/k9gg0rrWSUiCcsZUE2UcvUtPb&#10;1ywTs0bZfM39MhKjggStpm3Zzg5rDKqipzeKu3qgkpJVyM8y2jsbIjpt5EV2D39s7OqJND5Y2ssf&#10;4XR/ni1/QKwnQY9PU/Txc6HFd8F6AqKKuGDk9G5NboZgMcFPZz7TxVtLy9gIqDSCH0fjOImE06h+&#10;N+r/xp78fep60aBQrKNE9GrtirGUmjJa/oPjY7C0E7EG32FBhCtdbSukEGBV96MUsGMa0a1lx7Uk&#10;rUo6PiQYDSRAXZw3bQbjll6UDl7vp5gfHRWG7ZSWdW0IxvrwN3qq4wz0COrU+Wq65SICvbR2blga&#10;2cKsOHTaNyYcWaRU2cBAbKX7aRgYhJwe3sggxXt4/EAXqEm61ujk7IQIAqNIDxpLdjjKpQUiWzmZ&#10;Fx5LKehESN3eszk6eLVAF8+WJFgrGr2W7BzRIjm9glxcTRcZT1UbS4u/nPqdQoIuZWfnxnhhLTm9&#10;iKowNcwZUyM9kc8XL6G6aFhbHNccTG4nF3PcPYL4YXgwdg2nLaJEyHPsJqHqKA07+rPjjGOqeN7A&#10;z7RUSuKuSaJyepxSMjqTLj2/C9UrxhVOlxL64DzdxLl57XGWvvUUDcVuupU98aFYzx8qpVWVJS6n&#10;aGnVew5/RFNpaTROMjLr2YEJNKJpBFBz6THifZpjXChBFI3qeMLoGnaihoZqDSVgbDijTbrF+iGB&#10;ZqXb1BjLSyTSC+wmCDowMhwV5OAE2ow6iqdmOzTgvJ+dre7rhcpePsiieuRTjNV5EaeaAKusJ20A&#10;36u8h8b+KaV8Rl5By33lQRr6+/L7NLQEeFV8VusLNXMiW+N0Z+Mo3Fw/BNfX9setpIG4xojuFiHn&#10;TV7fXNUP1wlBNVGxd1IbnKQr2UHUtpu+uHawokRPlGi4lW6oYXAIskjVuv5BmB3SDLG+LRHp2gQh&#10;lIzORJsx7s1pE9wwMsQZ3YgDtO5wUig9Rntf7B8bZVZWFdF4TabHKRsUgUoSvIaEVzSqF62nOmyn&#10;K6zuH0DI7Ym9lNYDo+T/w81Iu1mHxuMmStouEnEbGaiwvrCzmwneCvpoxifYENSoBCNcEcXpYdFc&#10;3M+bxvB0Au5njsMTBR25k83qjPsMYxXb3yaS0oT3bUJMLZzQQmg1QdBzczuYVdpCZCcm0DhShQql&#10;k3SRK9q5YkJoCxrBlujBIGpj5wCMplq0pyoldApCO7cm6OD6Hbq4/g860vCOZTA2gMgzjwBI690K&#10;6do01biUQK2iuw/dpDcNIaNQSsDOQcHYFx9iZoN30hjuJkM0QWsWb7LDWh+XRmIUdKetoFvVskXN&#10;iVT1puskMUspLUW0C05Xs2fjbv5sPC5dyraIgcI8PCqajSfFsxlxzTYzRw9ypuJx7iRDFO2l0OrB&#10;Z9kMYTfF43GqFZQ8YGj7cMMgE+4qcLkyLwZHJ0Vh+wgaJrrMvSP4wsNDkUXDV9GLYIYSowWcxcQJ&#10;K9mxBhq53eRaEe1FBtWqiPZhbXtPpBA6b+R1egc3giZvWn0v7B2sKXBrQrhKBpLn+s3yWEJvEqqO&#10;4q21u5mMPXI7ai7OB7ldaQd4rOT3d1EFK3jcSHjutKxrAKrm9cP2JYNxbM0wnFs/DidXjcDdPBKl&#10;bL6JpJ5VLsLd7Ok4nzgGl5LH4lH+TLxQvF4xD2/LSaSMkXiSOQqv8ibiZQGlZzND2YwRuJfcj5Cz&#10;D64t74bLCzuydSJGp8RM78SgJ9KEzLuG+WJtJy/UD/VnsORB7gWhvlcgxT4YJb08kUEp2MIIdSOf&#10;SYhyxbTA5lhL2K6V8poLLiUBkihpBYTOFWw5NJ65scQssgvkuiYhUmNaIaMdoTY/2yqix2oeWcjT&#10;WzMjlfh0rBjv92cwjl6D+yULcHJtPA4sH4T6Ob2xbV4cjrPTe5YxBC1aijv5JArj7bfb1+LDrhS8&#10;25WM11tX8zoR7xpWMtJaYWbUnhdOw11GZC/yJuBl7gS8zp2IJ+nD8XD9ABPW3qHx1WaH28ticZdR&#10;3JW5nXCZaqSJi6NjI4ncwqnL9ALUa710LW3CFhrSDOKIAnqMKmIQLf/NZ0uMcieC9EJeVzfk9g5A&#10;JiUlJcaN/t8yjsV09UKN9X29UdbdC2WUlPwOLmZts5PmnDQ/9el0BX45W2l2bH0+U4lfTlXj8/EK&#10;vNmbhWfs2OOKpXhUsQL3y1fgVuFcXNw8CTdyZ+Fu8WK81ZrW3Sn4qBm8PWn4+eAW/Hw4G78ezsLP&#10;Bzbjl4Mb8eu+9WaF57vqBXhbMRevSqbjLeP3p+lD8SR1ENVnAJ4kD2zcpMPYn8b4OgOYi9OjGSpH&#10;mCBoO0W3jLqrlcA7qedabV5BSRA+qKQqZZMwdUR5IkoFOzrC/Ttk0QjmajcBn0uNdkEWvZeWr2dT&#10;qvKEA9R5e+GmvXhTM4WarNO4/T8v1JBA5XhztNSa+LhQZ01dqfHZn49V4NPhcnw6Won3h4vxkgR7&#10;vnMznu3ciE9HcvHbiTz8ejwPvx3LJUG2kBib8XH3BnzYmYSfdlOKtlFqSJiPdQvwpmIWnueMxcP0&#10;wWZB2HNK0K2VPRrtSjfcXNQFZ6YwLJ4YhQt01w00gFomf3AEVYmBk6LKMop9HYOwUtqCfEpEFnGI&#10;rH45xX8TAVCxtlrQneZ2cMaGqFbW3Jw9P/e/iNB4tOfqdG5mgBrn7eyBRQ08Op5rvE3j/5o++4kS&#10;9f5QIV7tTsWtipV4vj0ZPx3KNMT46cAm/LSfhNIKaUnR9iS837YaH7evxvu6JXhbORcvcqfg3qbh&#10;eLxxKO6ujTNLcR8l0yOt7I47KxjeLupkrf+h6hxn5LeVXmjPQEJjukWBoD0Ml3cOYoBEcS+iPdH8&#10;sbxCJQmS0cFBAowaOBDBkRDfzpraUiBi2J23xtmtfYKOBLFGYfnZ1Tr8eYn3LtTjtzNUr6PleH8g&#10;Dy93pOAu7c7Dkjm0LzPxxoztaVR4LT7vIkFoX17XrcArGuJnxXPwsmgmpYQueuMwvMgei2ebRuGR&#10;huGT+hnvI5tyQ6v6lvbEtfldzHokDaocHxvGiJLQeoAfsYtlOyqpJk6Pd20xq7XfHC78X1Jgjues&#10;peVaPqxOvz1SZAhgS4KOv1JdLK5bHTcdvsQOm3k5a7LDvq/nrPF7axmxlp7+62wVPh/Kw/u9NMRb&#10;k3CveBHOpU/CkeRRNLjL8bI+AQ9pa56ULcbL6pVmSeLrqgV4UToTL4tnmDXSL2hon5Mg2tgnd3wv&#10;sTceJPU1c+U3l3WlPemE8zPa4tSkCBxnmK4Ff7VawK8/e1S+mIZtNnYtHoKUQZ0ws2sEFg7ogsPJ&#10;I/CoZDFfbBPe8QU/a5k7iWJsw+WGL5JgpEKcb5yodGxf5uoazx3n+uxzx3ua7fm26b6+7/isrvV/&#10;f9nf6zAnYEmeJX1fJdFquta7O92ga7pNFHgzbxZOrBuL3PE9MLNzFPoGBiJ5eHccSRmDqzlz8bRu&#10;Dd7tp84eJ/fP2bPA1rS4JENH3bM7ab+o3XH7vt0cr3Vud/LvOv7t8393/UfjDJCa49i/1bSJ9a82&#10;Sken21k0LvnTcH3zOFzPnIwTyaPRsKg/lg5oj7ypcTi7eToubJmKxQyRz2yZjifb0/CxcWODFp5r&#10;b4GavbjdXhegl/u7F7fv6WivPVcnrXv6jvU9x+fso+PvfD3XkU3qJZWTevHaHM09tqvsrDqvz/l+&#10;UkvtbXa6tH4Y7mROws3N43ErczzuZE/ENcLc02kTcHbjJNwqnoU7RXNwq2gGz+fiWsEi3K5JxIv9&#10;1NPDJV+WkxgbwB/UCn292Ledt88dm+7Z3LWfsdu33LcJ9He/YVqjqP9V5GWLvnooXctO2dx3urZh&#10;OK5vGGHtp984GvezJuJhwTS2GZSIGbhfOIMxwQKDCO+WLMRDAaCqBGOtH9atxaWCxXizP9vstxcR&#10;zEJsvow9R69zmxiOL61ru3P2PftcR/v5L51rbPaz9rlEXO1/d/qrmDt23u646fzl1f1whb70JgOY&#10;2xuG4fq6wbi+fihu05WIEHezJ+FB/nQTDN0rmINnFcvwomolHpYtxZPKFWZ25XnDWtyrWYU71XRV&#10;B/OJGCvxB//kz6vWC1udsjtv3ZOKfOkAj/Zzf3dP15Zk6DdEUOvcWlzheN1IZIfOS9ctj2Pr/dcF&#10;EU7nlnbD1dV9cWPdAFxa2cskM9A8/4P0kbhNlbiXMQ4PSICHBB7KsvCyYoEJgl7WrDCb1V/RH7+s&#10;W004vAQPypfize71eEC1uF25Bp+JIf5J4/jHFXbEgRCOHbPb3937v+6LGF8+b+S83dRx+yhpkDRK&#10;1G2uO0qA0+FpbXB6fiecnd8dJxd0wrWEvrhMeKlVILdSBhqiXE+Kw+Mto/EwmyEvjeOT4ul4XbMY&#10;L0iE12bH/mo8rV5mVoK82bYWLygN7/elEQJn4y1x/yPC359OVBI6K7eBtWlCq0BMp65bHfz3jV34&#10;XckXlGqAz9ids6e3/zLX30gMc2y8p88dCWAT4TeCNdNZuUVKg85lrI3YH5oQiWOTCQDmtMM5RlwX&#10;lvfEJSIma69MX3PUjq9bJMJdSsS9jSPxMHOCmX19UT4Hb0iE17VLqQqLGO1RDRgiP6Vd0PYVbT/4&#10;6XAGMf8WIrscvN6fhbdUi58ZYf5plsJo804j6GFHTMfVOa300NaWm+o8O9fY9NnXLBVWM8+zydWp&#10;s4Y45lydV6ctFfjjskUQNdvoOVVoSSox8Z5xoTg0iVIwux1be7NH59Ss9mbpy7mFhItUD+1iukUU&#10;9YAh6/1NI0xGi8dEVy+0a5Go6yVjfw2QPC2chSel8/COavF53wb8vD+V0d9GfDyQis+HtUAqC092&#10;pOH1vhx8OFyEP+km/01PISJIh/9NIujc2lZjcfUvEsBOf7ELjZ22mzr3lQBWs0VdzRZ903ntWE3u&#10;xLCPeDdH00aEfodJhPPstPKJnJnbAefndzbpPESQy8u6UxX64ZqmoGkcb1Ma7mwcjkeEl0/zJ+De&#10;Zq0HmowHuZPMZpSPDcvw6441dKHTcXTtCEZ46/FpL8Ph/Rvw+QAxw4F0PK5LxqOaDfj1WAlbEf5N&#10;8PThULbZQfPfa1bH/9/N3aYjWv/zheuSiEaCOHbWJoAhAjmuewYJ6thoCHXulNPNB+namx7ZAuu7&#10;tcamjm6UBE9UkxCl/fxwcHwUjk+jSsxpz9YBZ0mMS4sZRCT0weUl3XFhSTdc1xaPlMG4lzoEN7Ro&#10;gfbhZlo8HuRMxMsySkHhNLzRCo4arf9ZgswRUfi4bRU+71mHD7vW00asIaanF6lLxL3SJfQsWla3&#10;Gr8dLTAE+PMGpeEGOUerLWkwSVkapcPupOloY+d1bhNAR91z5Lx9dFrVpjk2dvTAymgPLOvoi9ze&#10;WhwfhPQufmYfRAVVIreXB3YPDzaSoPl2LX46P6+9aUcmR+AKiXB7DW3Eip64ntAbt2kgH6bTU1A9&#10;nlMalNLkSe44vC6dyjYbL8pm4yyJ85oe4v3WFXhTu8wsY1Fkp7wrb3Yl4z0Jc5OEeLM9HR+II/5D&#10;96TUJ+rQf2+J61YnLQJYze64da7cLLVfCGKJurWyzHZ7ThtivLC+vScGen9vZluqevkju4c3cnt6&#10;oY4xcmU/2gTGwVrTU8uwUIudtBX62IRwHNWkoVSBoeR1s9CgD41mR5ydE4PzCzrgdmKcCTufZ47F&#10;Sw1zadFTzni8yJ+CKxvH43npDMbw8/GhbpG1bKVmKd7JezC2f0civG9YgzfaCbktCQ8YW0g9fqE0&#10;aL3v/2vspKPIWx3/KgWy6joqPLc57ygBTivaemFV21aYHuyMrK5+yO/sgc1dfMxYfWkfP5T313Zq&#10;D5P9oi7OH0XdPE0im93DInBwTDiOTYzEBYaM1xZpxUVnk37jPFVEEnJ6ZjSu0UY8SRuCh6lD8YhA&#10;6jE5/nTzcLOt+w0N5aviKWZL1svyWQxTZ9FOEDFSNV4zlH1Vra19jO13JpEgbDvX4XrRfNyvXkWj&#10;WYzf2bl/X1Gn6UIbV38pd9F/rpLD5OwfBEG6J19vIsBGVycUajrf3vVHJES5YXlkK2xs54aE9i5G&#10;DfK6eKKCOr+4TTPMCGmFrG6+jIH9UNavNXbGh5qVIFuH0EAO9MOBUZHkeDuzXuc6Oy9p0HSylqPc&#10;XN4dj9f1N7v0lFTnMfGDWemVPAhPN1EqssaY/Q2aQ3ieNQ7P8ifjVRmjyJJZeFM1j9JAqahbjLd1&#10;y9lWGoI8qVqBz4c24+3ejXi9d7MZPvvn6RrjNf68VEPPwWPjSq9/XbFE3Go21xtdXTv3HxHc6gfM&#10;DnfDuqhWSKHoZ3bxQG4PXyyJdkN7fh7h/j3ae/6Aji4/IC3WF+s6+5IY1hKVkl4BKIrVnvcgHB0V&#10;jsMTwxqXnbTB2WlROEcvYRL4sOPaO6mjFjCZjfyreuBe4z7KB1oomdTf7Kl4vGWkGfR8TkT5umQO&#10;XtJOaNfp87J5Zm/ly/KFdKOr8XFPMjYObY9j6yfj5c5kgyxf1G/Ab4fz8fu5SmtFFwlhjKYapUDQ&#10;VnsvTed7eDVHJ88mCG/1P9gQ7YrkLt5I7uCBnB4BaMMOTwlviVlt3TAxwgMD/Zoh2rsJlnXwQRo9&#10;RGF3b2yimxzv/R2JEISKuACkxLQyO8xOTWyDE5MicXx0JM5MboMr9BI3l3bBnWXd2HGt2Io1WyPM&#10;QOXKbrhFQjykhNwlAbTM7TEN5oP0IXhCQjzLHocX2tFOdKklbs+FMCtJAKrH2zoiS0rFeyLLt0SY&#10;L2tX4UHZMlzPIaFoIz7tzcSfZ8rwx/ly/KFOX6wi5Gajyjj18XfG0NYu6OTeBIm09umM2xNivLEw&#10;0hljI92QofHxXsFY084Ls6ke/VsrR0wLir0vCnt6Y0tXdyyip9gc64Uys5pLeR78UTs4GDvYkqKb&#10;4fCIMJyeEGGyJ4kIV+kltGJLq7UuzY0x625uLCMxqCL31vQ1iQxesPPP0obSXgzCQ+0jSR6Ae5QK&#10;jfZqa/+LoukmD5UkROohW/GO8cbz0oV4SSl5U7sCr+oScKtgAS5n0LYw6HpVQfe6m6jzWCZ+P1sB&#10;p96+TTDC6zsMIldntfXGaop+UldfTAlsgSEhzSj+QUilIVzb2Qtz23hjNls/cj+WUrGJhjGdUqLp&#10;psJefkinHUhq726WpGgouayXD5JIsLXtXM1anQPDSQQaSHtZyUWt66NRtNfbaBGSEmtoZFZ5royK&#10;JHQ351odek8juYTad1IG4BHd6N0USgZB1aPNo/GyYAolwlr4+ELokpBb3uNV1RI8I1He7UjG1aJF&#10;dLFCn1pCmwKnLh4/YAQ73tvje0xmx2cEUO/ZoSlBTTEitBUyurQml70wM8IF/fxaoL9/S7MAalq4&#10;Ozq6OiGTNkAThOW9fLFRc+Z9g9jR1mbHXznd5po2blQNTUsHoLqPUtFoTi8Ie4YG4uTEcJyjYTyn&#10;zHRsFwmnr87vaFZlaUWWJOGapr8WdsUZ2pGri7riBuMOEeAWQZZybl1fQSKRKPfpTZ5TPWQ8JR0v&#10;CqcYW6EcXIo3XlYsooqswafdKXi7Yy1u5s9W51tgVpQrurPz/X1bYAwJsZod3djdH8Mi3TE5sBVG&#10;BDXH8CBnzGvjjhUdfbCQ2GBhhDe60FbE+TbDyhhPrAhvjjVhLbCSz2R0lS1wQwnVYlGYM4oInJK1&#10;aqR3MHYO0kxra7Myaxdxg8bdj40Oxb6RNJRTyfmZJASBkyTi1pKORj3M/m5GnJIOrRfWCtCrRJbX&#10;CK60PE3t6hKiThJC2/Ie0bXeZCD2kGH5C0qEFjRqWk0jv/IaGhJ/ToDl1MvPmR31Q3ywK9q4/Ih4&#10;n2ZYF+OCGW3dEe3RCh3cvsfoEFesZ4c2U6eTaeTW0+ApW1Yv72a0F87o4PkjVrVrZpJQraeUbOzs&#10;ZzYSVvcNoFq0xHiq1vgQN8xp2wJTgpuYyYSqfgHYMTAQOwYEElK7YgNtzb6hASREMKUiGKfHRxgV&#10;uTSjLc5PiTJuU+qhdXpaLK1t3GdmtjM77bS68xIlxqT3IkFuUGI03S64/ZBRqLZ4a8H0E8Lul8XT&#10;GjOyLWTnW7fCimhPTIlyQYgzVcC3Kda1dUUGxbiXT3Oz6350mBtWEAWuJdfXUs8Xt3NHJ48fDRxe&#10;3cEV3XybEx/4Ia2DC5Jj3JFIj7Eyxg2bCY6qyOXxkV5YE90CGzp5Y0qEM5K7+WEd7YOmrbexww39&#10;tfXTH3uHBOLISEaXw0Owb0QQDrCdndIWR0eH4/Rk2oppbXB5brRRCbNvTYQhIc5Mi7aOM6LNak6t&#10;E9YEhqa9zEpOSoMkwqzo1ALpnHEEVtPgNCbKnT7eE6MDmyDEpSkWkuMJ7EB7Fyd0p0gPCWyJbp5N&#10;MYSiP5XPTo5wQ0+vZhgVQWLQEOb2CcWcKGeMCPZAIiUmrRNVI9rdbEuv7B+M+vgg9DWq4YNZwW5Y&#10;1pZQ2q85SkignfxM08jbBwehiCqiRD1aylbW2x9pnb2xdWg4DsRH0oi64ejYUBwbH4rj48Jwgmpx&#10;gnhCCyY0M2NmZ2g7TpJAMpjKPCApUV6G27QLDwisHmknCs8f0mto56rZY7+ga2vMpEUeSRTX3rUJ&#10;VrZ1IYe8EOb2Aya04Yu2boYu7KxWVyhDXaxPK/T0bol+/lrY2ALxQS3Q17sVlpKTiUSI/Zz/BwMC&#10;rBWfg2kvSnu6Y0JgM4wOdsGYoCYYRoM6Ocyd/yFCtMTOwf5Ibu+NVKqLVlVonZ1yOtQPCsU2Qutq&#10;SmBhTz8cGRVi8jsdGcXYgpJxih0/MNTPLIQ+xM+0SPGUPMk07SegZBBtSlUkHVcWdDFASzmjZB8U&#10;h2gvgdMo+vkk4njtWh7o1wQbOnhiRlgrdCW3Emnpx/ClY71+NB2P9myG8TRoKXFhWMcXWswXVhqu&#10;7tT5leS2jFq/QDeTwC6REhAX4IZFJKwWFPX3/A6z23thWTtvehGCJkrSZop/Gm3J0kgX5MZaa/C2&#10;DwpGOQm2fYAPdpilq4LVvqinDTnATmt2Vgur6vpoBUYA7UQgDo0MwcHhgTg+NoRqQvswpyOu0DhK&#10;Ii4TVwhyX6HXuEqjeZbqcpEGVHksnVbSHydSh6PZuSltPejmPNG91feYRiud0U3p/9wwPtzVLFQe&#10;Q7swi4SZ0aE10vuGYT1hbXc/pYJrzvvONJYtsIoxwbYhISjQUtfuXrQb/F1l4SJBUrsGY/+gMMyl&#10;aklNlG4wsY2ObmZZSV6sN9JoW3ZQ/2UMle+sSDnK+pIQNKY7Bvsir6M7dg30wVY+oxVhSitR24cq&#10;Qtuinfu7GIkeHR1EQgQbNTk9McKs9r4wU1iCAItScGFWJyMVTpPDXDExpCUiieEX0bWldPCi9W6O&#10;dd1phXsGYkOsP8WUYuzRlOiuCUbxfBhFvnp4NBGhB3qww4OUJ5G/04NgKZU+fgc5s3tkOGqHMgBi&#10;rNDftxUKaNWnRvqgju4ttas/paM1JgS3Qg0xQi4ZsKmbjxF/pSqspR2oYmcl8uV96RaJDyp7eaOE&#10;KLKKz5V2czcd3jHID7sHUj0Ybdb18UQWjW9NPy9spersjA8xK8EODPenC400mSeVZ+MyI07La7SF&#10;k/S1p7f2x/+A5bTyGzq6mbwayXQ9W4jv8/sHYWSQCyaHOmMTOZksDvGHtxKyruPn3fnsBMLgcSEt&#10;0IdxwtAgdoidPjo2GjuGhyOJHdPKzVnhLTA9ooXJ2bCY4q8tL4tiCIrivMyujxSqTWJbX4bRrU3i&#10;OGWlWEDP0ECi7aIR1E703TzuGhSObHochd41NJI1dJnJ7HQhPUttP6kMpZeSvJGqnErJOjoq1Kzo&#10;PDImhOoRSCMZjhOUiGM0nE4dnZsg1KUJ5kR6IKGNC/21B6K9WqB4UIT5geU0fqNpuArJze3xgSiJ&#10;C0IJqT2J0tLb5wfqe0uzwHBEoAv6EjP08qMkUcyrhoagZlAIVlJMBwW5UsydMSDQGcNaN0U828RI&#10;hsx9vajbYQRMLbGG6DKDXN1Owm2nWC+itzCLitj5BobW5YwitUJbu+LXd9KKTh96igAUxvqgmNeZ&#10;HT3pQWgraDfq+1NF+Nt1vUkwBlm7+S7KLSbXuZ/HE+z4QR6d2ro1QWe3ZpgZ1IwxfQtM9G9qFh9P&#10;phGKD2iBrj4/0uq7Y+vwSGQRtBT1Z6eGhSGNutibljuWXI2nRxhGPNCX+j8hohUGkVjZtAnF5NS6&#10;7q2pJs1Qx++XDQhFNiHvcuKDMSTIar7wtpFtsJ6crOJv60WV+Kya0qbVmXUDgpBBAuyk/9e6/HTG&#10;EPlUxzKG29vjfJBNcLQ8tLkBVDkkchKlq4EdrqGr1OLl0lgP2g96EH53H3+7vi/VqJsrttKLaEGj&#10;kxKlxBPSzg11xTKGtF1df0BvurAUiswC6nRXAp2JNITVfPGC/oEoH8JODQ5DDnVxWhtXxBDidvdq&#10;SdVphXhydjq5rnwn/UiQ9J7+GKdl8LQjq+irc/pQD0e3xUzzjAvmEzQNI77I6x2Kmjhvk7C1mi+/&#10;hXpfM5CqRd1Nbk/OsnOVPT2R3M4ZlUSZyoUimJxNydSgi7yEBlpq+X4l7HABw+0KxhaVPNezSuRR&#10;R2Y10Gts52/W0S5IjZxGE3rOpgjPo+gtpI5FO/+I8WEuKKZ7KiaAkagOpz7XDKJLGRWGOm1SoDXP&#10;J6eU3KU93WAn6n0XtqGUlCn8bm9fZ2MIh/C7PQmBR1NCpoV7YFFHbVZoShfYigTxRRkJmcHIrx/d&#10;bT9K0MxwF9TQ2G2mPmvvj4bRVrV1wyralCoavJputPz0AnWDSUStudFiRHZ8D99H6VG0ZL2yuyc7&#10;7Y0KEkCeoJodLqah1LGO/7Upxhmb6V220qU6LY/wwDqGq8t4TGFs3o2Gr53XD8ik6NQRfo4gF4cG&#10;tSSS8zU5fLUMvJZgI5OGbCQ/0xr9TgyOulBV+gr0+GtzU3P0pIXvTakRIUZT39NpyBJo5SeT633Z&#10;2dWxQagaEoE1dJfDyIBMxgyDSaw8LTqm6GvRcyH/o6BXACNELTbWuttgsy6/lCKtZev57GAlOaq9&#10;PbL4WnujRYjKC9JAQ6iUPTsIlsq6k3j0Hlrrt45ALIN2rJZ2wSmNxkJ7dtdS5LMZk6/q4Acf5+8Q&#10;7tocfQhDo91aGDe3oJ0XCnr7sfmjOI6c50v1YRxgr9HvyGdEgN6MDCcQBsf5tzDpf6YR5GT1DkJu&#10;X7rObgRNoS0Rx06u7xFIOxKBJFrpCSRWBlVkSqgLhhFobaH+ar2d6TD1VTpt0sIMCaUtYCcGB5h1&#10;uWV9ApFF9dSwunx7w0BfkySjmp3WMlQRQFlaijo7o5T/U03kuJoQPJVSlUXc4ZTRjS6Cf1JKcNBA&#10;0dbwlLI9BxDoBLdqjhDX79j5Zhjs38qM5Cyle1oW7YYZ0VZCZm1KUOvobmX5kbHs27qF2ZjUy88F&#10;s4kdZPS0jj/e3xU9/QiNCY8T2zYnFiBQIiqcS8uvPTVjaHcMJCZ3y+Ty2AH5fL2XEvQWkvBbKe47&#10;5Me1TUZD6+Sg0lvvZ4Ck7LH5/K6yA+0cHIq8zq5maapSV2Yw0EqN+NFsxV1CrDKL0avTdlItrTut&#10;IqFjXbyoHIBsupUZDGAUry9v74uF7HQEPUK4y/doR2zflrg93LmZ2Wo2gRzuS/HuTNHX5gQlAO7O&#10;Zwa2lrdoibQerY1PX0/wo6zl8QQ22vGV0S8E1QxalL9rfrSyVfthBaO+4fxOdu/WtOreJt+Sss5U&#10;EORojb1WXu4eEW4AzE5KwlZCW0WG+3ncSf3WYuUGGjgtRNa50igr23UJ1UDeQK4wP9aFKJHGl6ru&#10;dGZ2R9QPC8E2gpZqUrWeYiagkaXRGRJCEVYudWxDVyI1osAJ5M4ixvOZ5OYW+lwtGR8t605CtXcn&#10;EiTnu9L6Kx/4Kur4LkZsSp2TPziCIMeVYu6DXOL1weyk9gSPodGcQ86XUjfrhrfBEuKM1fQylXzx&#10;XEqFlphr64lEX2l5tHlKO8V3sMM1wgC0P0paW0m/X0ujqAWI1bQDeykd2pCwjRhBgCifHVZ2LRnG&#10;WvYnn0bQ6VpCP5yb39nEwScZAe0bGYR9Y8NQRLeTxz+spchV0piUk6K5Gp6iJU1lOLqBBmkLQ9op&#10;BCyzQ5sxBPUngGlJay6k1ww9KNrpPfjSNEDaOjKcqjCZGGB/fDhSYz1pG1phGFHjLHa8mGBoD6VA&#10;XNUu0ErqcyVfUimg9yjmZ+S3g0SsIX5PI1yuJVcPjIsyBNGOLG060gptQWVlai4gl5WpqVzb7Gmn&#10;6mmsczrTe1AdKnmvuIeb+czpyureuJo4ANfX9Me1lT3NLOylxV1xfHI49k1rh/3jKRG08DXxEXR3&#10;AailLmXR56Z2ckU5OaJSBKkUISVbXN7WGYvMxiJnhNALxNH4TaPOD6cR6+fbkvqv7JBe5LgLepJQ&#10;c2kYlxJA7RgVjjrG7jtoA8bxs2ItLlY+PHJt+0AygBHcboq6RDyHRlNZgPaPDkN9HN+HjFHqoaIu&#10;HlQPX/OdejZliFJSHqmAXOJKepkyWnxlIKykmmvzgtPttOG4srY/brBdX9UXN9f04bl2QMfh1sre&#10;OL+wM45NjcHRadHYNz4cu/indXQ52p9TSWlQWsPtw5QNliJJH7u+iy8NGr0AbUAwCRBFW9GB510J&#10;gnrRHgwPaG68wmAel0R5IKtXqBnV3TMyEkk93DGQkqMUWFp6rheVZVdgoyTAu2jYlItrF//vIDH7&#10;nmHEHmMizbMmVzOlspjc3TUsmCrpwY5LIiQ1AVge0pSW39O0EjJK+byd7ueMM8tN7m+ZgDupw3Bz&#10;/WCzvvXWuoEmg9lVSoYmHK+u6IWrS3vgyuJuODG1DU5MbmPqPOxRpuIxbCRKIXVpcaSzgcBdaQw7&#10;seNRrs2IG1ogwrUp2pAA0bQbHQmM5P/TeoSYzYlraOhWMpAZGqjdoYS9lKAyiqs2E2ggQwmlqvp5&#10;mgXE2R1cSBBGczJ0NNLHJkRSZQLZQe3bobqQELUDGKZTonK6avk54THtWCHdnBIaSlKEH3IJdJwe&#10;FMzEvZxJuJ8zAcqY9jh7vMkP9ihrPJ5kjcEdEkNjYDfX9DP5HpVBTXtwtLH3tIoTLLaqJZyeEc1I&#10;j/ib1N45LIgRoRfmUAUG0rX1Yrw/hd5jeZQL+rDz/WkQh/kqPfz/UEJ+QE/G/D0IsceGujMEpvGi&#10;OCsPeQUN7hbiEM0NbOqsNfPe5Bhjedojub59miukeG+nfxeg0YYk7cOp4HeF4vIoJeJwAb+rbBKy&#10;DcphLtepJOpOD0oX4LGytBXNwZPiGXiUNx2PC6easjIPsyfhSc4U3E0fhQebRuNR+kiTDOBh6hA8&#10;SBmEO2sH4g6l4v7aOFxfEYur8zrj8OQonJ/agaEjAyFi6PzegagmHN1FPS0klzM6a6OAFzYQk1eR&#10;Uxk0RHJphdRH5UfcpPt80WISMZ/Wfn54cxLCD4uos6WK4WlnlHCviuc19EoixE7aBXG3lgbRyh5O&#10;zN9d1UkYI1CFNLOkTOKaW9zFMLuKEmQ6f6tgHh4Uz8fjsqUwqeqKeZ0/3SzzVnqZp8Wz8CB7Cp7m&#10;TaZUjDPDv5KIJ5nKnzEUj9LirVwaG4bg4TprJlbzb5fmtMfusfTJdKH7x0bwT4MIpLSbkuCEL7h9&#10;MI0oX2JOpCv9dwB2yN0So88Pb2ICk7T2tAc0bgvbaiuqO8Z7f29EeAc7KNe2lyBHiQCreU+7NavY&#10;GW0rU4bKhr60+sQEWygxMpzaeJTD39TOzoZGN5nHe07nNozFzcyZ5P483M5lR7X7iu1ZxWIzsP+8&#10;YqFZkfmAqmHW49E+SC1eFEzCC82QZIzCMxJE6qFz5We7Q8OpsfN7CX1NhoTLczvh0sz2OEzjtHso&#10;4226LrmvnXRfqhtSRh/fMCgcRdRFcbucEqLUm+sIjuZRdZZHuCMx2hNFxPhTA5rRsNH/9/SgG+Rv&#10;EMQoAf02SoMyHirfmzI9SA2E34X/M2gntN1U3NaGJblIk7Z/Dg1N5pg2OLhqBC6kTcChZYNwKW0S&#10;HpVaBFA1pcel83Flw3icXTMSNzZNMFPF2nX1unwuXuRTIraMNLOpL0UQZU2nwby7ri/Vgo3eQwmP&#10;Ly3sRNsQgytz2tFYqqBJpBlYyGLktn0oA57AH1DNKK+qtwISK+1rQpumyCIoyu7si6W0GWkdnDGB&#10;0LuIL67sq/ldnBljtKYba44S+m2FsdMDm1EVWtM+eNBQuptcIAI0Ge1dKA3WXtxSNnkRp3ulS3Fx&#10;4yScShyBDIrS1jl9kDUqEsd4fTtzqsmN87BkNjs+GocXDsP59RNIkCV4qyR4W62dEG+r5psEIM/y&#10;+VneBLzi8dmWESb/zkOqxV25TpNxpRtu02toJ8RlEuHGgo5mjP0UPccOwlVtHtYYnPbSqm2l4avU&#10;UJUR4VYMSDyREkOuMU7fFNPS2ooW6Y05ofrMDcWM9af4/2gIkUKkWEoLX80YXxsY89q1MC6zgrag&#10;PNaNhFCyfuVC3J+Jd7vT8KhiGW7mzMDhlYNQP6s7amb2QO2svri4ZQqu58zB7TyqAIml7OHvdiSZ&#10;jUOa9PuwKwkftq8xi4ve1Sw2GaMfaePQ5pGUDK3FmYiXWnWxiRKxug8e0EjeIYYws7HLeuAm3acm&#10;Ka/N6YAzk6JwlOjtsLa5U6y1eVDhqrKIro9xx+zA5sjr4oWSWHKUEV16BxpPwu18xhA1FOs5Ye70&#10;8QRhDL7yCcQEcrTJqIoYQrC3iOfa5y/L76RSCT+fqsAvJ6vwk/bdHcjGq11peN6QhOt5s3EufTzO&#10;p43F6Q3jcILtRsFcPKtdiXe7UvBh90a82bbOtM97N5rtZlpaZtr21fhQtxTvKRVvyjWPPgOvi6fS&#10;UFJF0odaWQolDWw3l8XSPvTCDU06UhIuzGhnkgWeGR9prLqGsHIZlGwmrJ7o9Z2Z7akkptAOqjx2&#10;dDON42YSZFNHurWu3sigFGRpnI8WPqNtS4q6D6oIkgqp/0X8vJD6r6QE7Hy5tdXsbBV+OVONn05X&#10;4bcztWaf3YcjxXixIxlPq5fjceUyPKpcZfLVXKd0nNtIoqRPNJmu31MC7LyQH/emmZ1UvxzJNtvK&#10;VMTgp73r8GlbAt5WL8C7RmK8lprQazxI7k+PMYjE6G+SD91dra1lvay9dgs646TSO4+LMCUfammt&#10;C7ooA5RmdJQUgchOU+G9PbE6ohltAVEhr2XMUhkDaO++orlC+vxiAqUtdLG5DJo0MJqnLJzKQakN&#10;A9pUpKaVS447q94dKmTLp3SU41e2n48V4d2eTXi+NRmPq1fiTslCPKlfjadbk8y6mBt0myKE1txa&#10;WTuz2HLwG68/703Gx52rrdoWdUvwkZLxgcR4Wz4DbwppLLUEZWO8WabyIKmf2Up2e3k33FpG1zkj&#10;BgcJr/fGW65SndcI7g4CFln9DG0mpJGsZOyuakG5DLyW0lNol2U5xV377ZX4fS2Dq7S2JAbPTXUI&#10;dd5xS9kv52u+bDL8x7lavD1aTMmosfbVNG4p+Sevf9X3jpXj07EKEqgE7w4W4OXuLWYryqu9WmOb&#10;h3+csDYYfj6QYQp7/ETCfNy1zqjFp52r8K5+Ge3EAnyonW+WpT3Zok3Lg0xedWWgv8umvF3XlHBI&#10;JdOmEFoTTh+f1IauUtPZyrdL4MPzQlrxYkV4jOyk07mUEom6DGZWezcaQF82D3oPiT87r311aj+d&#10;JlfZYTWb82q2RIhI9nYyrWiytpXVmLVtav+8qGR+9SRkFT6fqOZvVuA9jemT7al4sU0rKjfiH5SA&#10;n6kKprqBNhbu3YDPu9bivTxH7WK8r2ernIu3JIJc5gvFHVq/pwJ1JIJZvKQF0FqooIWOU9uamdpj&#10;40JwhIGOEhAI6JR090IVLX8mPYQGMjRUrcnPInZ6PT1GFo/yGEbn7R2W9r46w/3GZquCmj4znG8k&#10;grWk02o2Ecz11R2GGD+fqSEhqvBuXw6e0IA+qF+Dt/QqqqyinZU/799k7IR2Vn7YuQ4ftycZYmix&#10;8vu6RXhRNAWPMsfiadZoPJPLZKCljLt311glYK4v7kCP0dl4jYvT2zLACTcBjzqrnDtaOCmVkHRU&#10;UCoqyHkT5jKklRo4qSKLY2UWm9NqjhIg/ddRHTfqwM4rH62dk1ZHoxaSjMbFftpdoV1M/7ywHT+f&#10;qMT7g3mN1Vw24uWuDXi/P42dT8GrhlVmGZkqu2hJ2WdDiFX4vG0ltCDxeeEUU5biLN3iveRBeEQo&#10;fZ82QRnabgtO01PcWtoZWsJycWYMjtFNnpkUgRPjws0sjdLSa6uplZfHx0SLpd0Y1Ynzjtz/X/rf&#10;SADHzutcR5vTOtrSYBo7bH9mVj1qa5cW+17kc7QVPx0nIWhIX+/Zgkc1CXhQPp+weo5JT/mWxvPj&#10;rmR82qEV2WvxjkRRdUEtPnxePBvPCK0fbxllANSjTcPxREBqw2CzI1vViW4QTt9YGIubi6xczGen&#10;RuHUhDBTIEzz/cINie2dCY/NtnJrT606bRPBUQJ+aSwUpL1zulbH7WZ3XGtZLVtgddhsMWvsuLZ3&#10;WATgubKj6pyf/6nPKUEfD2YTUyTgLjt/VRuaCmbhlRYfq+rl9kS8qkvEi5pVeFq1DC8YZygj4+uy&#10;mbQL04kmJ+KZ9usLQJEgjygVN1d2ZZTZEzdJiOtLOpIQFppUScdTlIQjIwJN9Fcb5wenlwcoiocK&#10;DAFECKvz5Y1cr8Sv5xt3VNPC25uObS7bHFdTZ//arE091iJfnWuBvwhBwogIWjF9ZTt+53d/PV6M&#10;j0SZb3am4Rk7ejVrOi5vnoa9CfG4X7QCz6pWMOpcgmflS/Cyepm1MLlynkGSL7Uas2gantM4Ps8c&#10;g6fKT762j1naqhIhMpLXaBcuzok2RRK1/u8ACbBnEDt/t2QubuROJ3SdgbuFs3G7YA5uFszmC8zA&#10;kTVjUDa5NzYM7oQl3SMwMSYEg0NaIz4iBPN6xKB87kAcShqBc5sn437pEjypWYM3RIcvd6VSrLPx&#10;8Wg+fjpRhJ8NMb9uSpZkqJkdmby2t6M6Hu1n7P2yX7eX7TDnX7aZOFzbe/H+fzXH37C/r+a4dUVH&#10;eyeH4+ffNsfP1ez/cGz2czp3fEZ9srfC2c1+3jzbuITesp3WtZqtUXazBUrt7z63hVGCamumLbBO&#10;9wunMZSfhNs5NKoFFALVhMqZhhtZU3CJCPYgpa9u4QAUTu2B1OGdMCM2FCOiwzCpYxskj+iOHavH&#10;4XDKWJxIG49j68ficOIoXMmehztly/BsO435ns3EPzn0eiUmU8U/CAfkIKyttxbjHZmuZhwHm814&#10;mzA28XRtn+s5ndtN9+zmSHjHZt+zf9cm/tff2Mbv6rmvR6tZ3/v63NdzR2Fw/O1v7zn+p47aU2Xv&#10;j9TR2h9pXdv37GZ/Zn+uFfU2jSw6SVm0n9t6RvS1nrFobe+n1CYUU/jneto43Cez72RPwZ2sSbi+&#10;aTRubRmPWzy/kz0ZdygU1zMn4mRyPOO7sdi/eiQq5g5CxZyh2Ll8JM5QQK5kz8Qtxnz3ShfQaszj&#10;vSm4nD0Dx/nb52hB9iaNw5Nt6Xi1PwtvaGLfH9M2ZCuMsp2pMa2URpnT3ygIjlrvSDS7fUvIbwns&#10;SHTH9u19nYtxXzSu8XP72lGA7M/sa8f2d/fU7HdUs59xfEfH+19+o1Hr7U0zao7arGbfEzOFqIw7&#10;4fFrI90aNf5bzbfPnW5uHmsYfkMtfTQurY83xzuZEygMVnuQNwUP8qfiTp7adNyidbiVzWP+DNwp&#10;nIP7JUQr2nJdthD3yxdSCOab0oW3CueZLdiPK7VHJAFPG5LxqG4d8W4y7tevx8NtqXi5NwNvDuTg&#10;w9FCxtMq+CBoWW0kU5Kq9ue1evz7uiT/K+G/HEUER8J9aY5bsnWtncdfv6smwbLPHdu3Wmxff3vf&#10;kYH2tf379j37/P8UokZGqjnumvqWyY7P6VyC4chI3dO1/axj0/1vm5TM6eKqfri4uj+urR+KC2vi&#10;cHvjSFxPicfV5CG4uGYALicNwtV1g3F34yjczRhjRnLNiC6FQSO894m4HhRM5vV0HmfiYZHy78/H&#10;3aJ5uEcBuMvzxxXLzFDY4/LleER3oJTQz+tW41ntGjOU9nwrBYJ44WrxUtyuTKBgrKOVyDYDK58Y&#10;Pv9Cd6GUNOqk6byIrn10bN8S02KIdc9mhmMTw+ViZFkcmaejGOTI6L9jmO7Z147fsz//2uz/tN7H&#10;VKs37+XYxHwyzPSH1w5Hg47FPPZXRzWb8WKeDTItQCnma3+yPrcEwnrOtgB0AY0AVc22Dk4XE/rg&#10;2toBZge5quBeWzeQTO+L68kDcCtlMK4yqrzLEPs2z2+uG8Ln4nGT1uH6unjcSqVAbJ6A2xkTcZ9u&#10;Q3kHHuZPwWNih6eE7o/Z7tM6PCao1CTRs8pleM64Ru11AyG86oDUUhDYnvKeqis+ErJVlcVtSXhc&#10;vxbPtq6ntUjC7YoEBocZBJClFIgSUwryX+etztkSbjZYfyG8/PX/BmdiuHDF32n93zNxh9ngbX/2&#10;fz3zrSDYTP/PTdul6Nr+3HrWvKeYpucbGW7MvT4zQsDPzX2e29fsp81Eq98Wc9V0bjWL8WZT+RcB&#10;sbRdR1sAnE7N64BTKtq+qAsuMYI+odWqS3vg2sreuLaqD66v7ovLK3qaHAtXNAabMtDkWlC7ybjq&#10;BoXltoq7p43AHe22J154lDMJjykEKiL8pGgGnpXMwpPimXhRtRCvVfiP7c3WBKsYhcpqMrB9y8j+&#10;zdZEs8P2ZQ0FQrFd9Uq8bFiDV/qMUb+q377dm4q3+zfj0dZkPN2Rhhd7tEu/iC6j3LgMJaySlfiT&#10;Zl+Etpkh4GZff9ssRliM+btr+559dGS042d20+f2uckM0Pgdu+n+l++Q2bbw2udGANi+dQP20W66&#10;FjOFm+yhJ8f7Onc82phK58bsH1Wx/KltcYRB8IkZ0Tg2jW16DM4t7oozygu5qBsur+yDy6t64epq&#10;CkNSHK4lxpnMAjd4rlwTN5LYeLytezzeS4vHg82j8DBzrKmr/ZC4QSWtnxbOwCO6CgnCawkC49UX&#10;1YtpEXhetxxvGncWv27gsWGFGfHQDqH32zRLkoj3O5Pxfvd6fNS4+cFNbErVkImfT+SS+Wr5DDFz&#10;cbMyER/pMiQQP52uZqhZjT8ukgCXLEJqM+6/qRVmjzqxwH9sZP8XJjZqPBkgJqj9webIuD/ZHIt8&#10;ODLNPjp+9uV7PKqZ32/8jt7L/o7O7WvHz20mOn4mLbaZ7sjsb691tIG1ZTkY6tUMCUDDEH+zVm7X&#10;6AgcMnk12lvFQ2bySKtwYk47XNDCBFqJMws6mcQjSjFxZj6Fg0KiMjQ6XlEWFrZLtBSq6H4nZZBZ&#10;/aEMivfSR/A4Arc3j6RlmIDHbC9Kp+O5qbw5G8/L5pjRmxflSkuxEM8rF1hbSFXXrGi22UD4qmIp&#10;npUrg4tK2CTikyZODmzCL4c24ycKwydT+YsCcXgz3h9Ip1Bk4+fjOfjpWD6ebk81KSzeHcw1M1dy&#10;Gwo9/3mOoSIJ818Rk0T6LwVC4NIx1PuDjPqDwvBvmnBHzRXz7Wd0tM8lOJYAkfGNmm83+56O9m85&#10;WgW72QJgM1oMtGN6He0m96XnbW3+13kKwiWL4fru3wmDmmF+cT8rL3BhHz+siW6JorhA1Co740B/&#10;lA8NNsJweFIk9kyOwdnZdA/azyMhkHDMbo+TM2NM7hGV3bm4sKs5nqOgnF/U1WSbuLaqt0nDK0G4&#10;mzaEQkBBUDJEgkgVOXiYMRIPMkablTJP8yeZfYGvymeZ9qyYVoKu43HuFLOc6CmxxHNViSifjw/1&#10;K/CO7f2O1fi0O9FYjqfafF21hOeyIMn4vE/lwCkgGkCmMHw+nE4BSTdW49OhLWZw+UbpMtyvXctQ&#10;dAPe7MvCx0NF+AfD0P9eqsd/SFglcvgvmfpfbd+nUPx/bmzD/1PyF97/D/240nz8nabLIjhqqNHo&#10;RubbDDfXjZ87Pms/73jf8Wg3m8H2ud0cn7GZb/n5r2DQMD871gebOnlAx42x3ljUxtXsmd7SJRCZ&#10;PX1ROyjALD3KjQvCNlqG/ePa4pBqF0yKoLuINnseTXkhWovz8zrjwny2hcq9oqw8HU2TUFwRblje&#10;w2TcuEecoOwbwhXCFMrSc5vRhQCn8jY9zhiFx5lqFIotjDCyxlJArKVU9zPH4EXRVLPJ/HmJNpvP&#10;wltajDdVtBTEEiqt92nHKvx+YAPeUzieMex8U70UL7XiYHsSPuxOZkvCe02d7E6hK9FcdAre0qW8&#10;Ish8WJ6A28XLcT5rHm4Wr8Cp1Ol4WKICdYn4WUOw/I3DBL3vD6TSwuSYXfzawf8fCoid8UfH/xhG&#10;iRGN7qSRmRZjdbQ02b4nRtnn1rVl3u379tFmpCOT7XMdbWbb37Gft+87XjsV9LSYn9nVF6r2rXle&#10;1aUcG9gCc9u6oqCnn0lfnt+3NfLYCmghUjp6YlxoEyyOcTYpj7V+vJ6WolI5JsarcpCsQjucplXQ&#10;Rljlobkwj0JAi6ByJ9olrHrZyjl9eVEsTmp79VJtlyaYXBuHm5q5pPu4QcHQ+rgbqj6kXLKNbuTB&#10;5hEGTzyiMGi6x9RJpqV4VzkHb8pm4WPVXLyvmsV7M/jcOFqMqfi0daVJ9fS8ZD5dz1Tc2jwFb4gp&#10;ftm7Hp93r8OHHQSVBJ7PK1fiftEiPC5djFe8fkehUBmn5w2r8IAA9GbREtyhcDyrXkfB2Ug3k49/&#10;nizFnxdr8N8rshb1tBJiHBlkmEuhYNPxD+MSyDAjKLaVEFMtwbHPLaH5q2CoKZRTcbF/0SpZqN4K&#10;fb8VDivks9yDjnazBoSsPBv6DafEDm6mdNSyaBesjVHdGy9MCmmBvn5NsbiDN/IoHIU9vZAX6wZV&#10;yN3SR8WL/ZDbvTWK6S4qyPSqAVqqSuvAZ0v6+GIb3UV9fAD2jQ7F4bHhbGE4SqE4Nb0tjhNYqp2a&#10;0QYnp0eaBY4nVXuaR6WlualcPHQV1xJUVrabKVZ2UZEIMYWaLMZNCsN9hp73GWU8IobQEjqlqtYe&#10;e2VmfpU/0awUeVM6Da8LJ+M9BUJFhR7SbVykJTlMQTqzaTgeEW+8rV9EwVhm8vW+qV5EjLHY5AJT&#10;aby3DQn4sG013pPxEgwrKzRdyg5FKnIt68xcxrNtyRSMROM+HjE0fb03A/9gOPqPk2W0DDUUCMtF&#10;iLkWg79q9Fch+Ar0rPZV8+1mM9nWXjX5eV3rvrRZ1/bztqbb547abzR/ZZtWSIhywRrV+ol2xbww&#10;Zwz2a4YRQaoo54PsHu5mzW92Jy+TKGFLFz8o81QZmawV4tkUnoJunmbPkKrV1sT5o54gUtlotJdA&#10;S+krG9cT7hgahD0jtQ0uFAdHh+DQaAoF8YQy0Cjr/KWlsbi+nO6B1uAyrcJFgsubvFZ1dFmQC0re&#10;RPB5VUJA63GT1uG2Bql4/sBkmhhh8ha9pgA8U+W6LSPxlEx+ummYSez0KpOCkTMZbwtn4XU+QWQ+&#10;QWbZDLyrnk3XMZs4Y7ZJ0/FKqToYhQiAKi+BZtHe1iujzXITdbypW2NSBb7euop4Y51J+WOlEGRE&#10;QhfyitbixY51Zs7jQvYsPK3n57sZnRzKx78oDH+Saf9ttAZWJj0yX1aBFkMMNsJhPrfdAD8zDKU2&#10;G+ZRMHjPYqbFUAmCPR9tC4QjsyUAtsDovmF+d8+mGN26OVZEUgCiWmFleCssC22JlVGudAHeyOqs&#10;bTueSGnvgfTOxAZk/OaOvNfVYrhWxWmXfPXACKzr6IXl4U1R0T8EqiBd1dMdFWaNNV1Kdw8jAFpH&#10;mdXdF0U8PzI+AofHWG3/8EBcmN7O7KA/O7ONKfaqxPKmWjExw4W5nSwh0ZoupRVgJHJlfldcX2IV&#10;o9MU5pUlnc2s/j2GoPdVg41hp+Z4H7Jpx71SGGlNyGMKyUtGG7IWb+U2tKhOc8M5dBG8/9QksJlM&#10;oMn7xXQpFXMpHAvwvmapwRUCmu9ql9FtKNXRMrzfvgofd5Lx2xMYlq7icY1lKRroRsxAltVeauCK&#10;gvN8ZypbOl7vU9LdEvxyogr/UmHNc7X4z6VaYohauhDlhJL2S5PJzGuNxytWhiAl2xMgNaZdz9GV&#10;2FkC7Tl0R+Zb7Svzde2kTfahzj8gzPV79PdpAtWHWhHlhmVhzZDWjtYgshWWtHNBMgVgUyzNfzcl&#10;1tIqIS/6+FCTN2IlXcWsCC8MC3bBSFqO6WzzIl2xup0bsQKxQD9aA2X9Z1tMC6OKQ1pdXEbrsGOg&#10;lm57ILVDSxT08KR1CMBxWoOTEyMoDNGNeSTa4OqcGJM7QrlnlGTDrGSazvu0EtdoMbR5XkLwkIx/&#10;mNTfrHPRXLZy09xP7G8KZOlzJe3RamqlcJKAPNDCYj6vCoYPtTyEAqJCWrq+R/eg/DVPTdG+cXhR&#10;MtVUsH5ZPseEp8+KZ9NqMDwtnWPW7ipzojIdqU6dVl+81rGSLkTJvQk8X1QuM/mthSM+H9iID4xC&#10;njSswes9qXhNi/G4fhVdyHq825dtSjS/Z1j6+UgR/nWqEv9hLP8f4oo/LlRb7Uotmc6wrrH967LS&#10;1Fq+3dHXy8fb15a//+oinKLcmqC3Tyt092huhCCS17Fu/4MV0T5IjGiOjR28sC7aDamdVKrB09ST&#10;V+HxBApGVz4X5fMjBgS5o1dr/k7gj6b4/QDflujl3QKdfFqa1BWDfJpiYTtPLAhviSVR7kiL9UBR&#10;d+KEbl7I7uLO5oOMDr6mqkFuN29U0XXsoYvYre2j2mygBUnEEUfHhOKUEo0IJ2hQaiKFZEIEzirq&#10;IJ5QypmLDEOvUxjMSo5lXXBHaeSJHx4oKdHqnri9kgLBa60JvLk8ludKREJrkUjAyc/vUxCepAzE&#10;k/WD8JgA8x6F5CGPytd/f/0APNk0wlqin82Ww0b38pLW47USGtFavC2bi5cakyiTUMw1y/yfl2ic&#10;YjYFZpYlIASer9g+0GL8fCCZ2GENVG3i/S66kB1JVj3uXcQOxBSPqxJwLXcBruUswO0CDY9TcPZm&#10;8nuqN1CA308TbJ5XxEHmX6zCnzxaTRai3qGpfK4SvpebEUFN6zq1d2+Bbl7NzX6hvj4t0MuvOdq6&#10;fG+Kp6ZSSzd2VEYoN0z0+wFL6BLSeL2GwhDT6n8QF+6OhR0DsYJ+X5sqVsS4YDbbojYemBrsjImh&#10;rhjp3wqxrZvxP5qin/ePWGWSsBE30KUoPX1eLz9ToTKBeGN+lCdmBDZDEsFnQXftffZDRhdf5FBQ&#10;tLxeCVi0MWP3kEBUEoso5cb+USFmL3J5nA+OjgvD8alROD018kvaLrXrdB9KtXFjaVez2u3Oiu4U&#10;EF6b1H9WCb0by6wmwZDVkBuRAMmSmNqmFICnqUNMii8JwXPVrqeQPN9EXJE+FM8yVL9gmLVfgzhD&#10;NVCfy50UMixVbqO8KTzyvGiWWYv1vISCUEaMQZeiksMKVVUXVaU/5VY+EFwqoeTTMm2VoLDQimjE&#10;U0PfSjD5uHI5HpQvw/lNM3C3aBmeVq/Fq7pkvGlIwZPKNfjlAF2KClEcTMXPR7PxTwrJvygkv52p&#10;YGRiCYNTezI+1rsJhgW6Yri/kkG0Qn8yLLCZE+ZFaQ20tga4YXZwK6xp74tF4c0whQzSRvPxNO3J&#10;XbyQSQbm9ApCahd/rI72xnLihRnhzTE9uBkWtvHExDAXTApzQxz/o73bD+a6qHdrRgZkPsPMzbQm&#10;q9t50DI4myXGwhXa35VH4VDhWm1b1u6c8l4UiK5eKO3tx+9bq/fLKCQZnRWOhqGhXxBBaBCOjIww&#10;SWeOjQs3azu10FVLG+12idhBwqCSpCoXcGW+qnBaOVgu8p5yu52bE22siFlMv7wHbmm9KIVEm28k&#10;FMbFyCokD6ALUbEKYgwKityMJTD9cWtNH7oUuhi6ExW2eEDgKRfyhCHqS1qJ58QUppxB7ngKBzGI&#10;1qXRirxgFKJiuS9pPV6VL6RLsZpyQam9UZo027VULcOzsiV4rirmdClXc2czFF2E81tmYeOoThhL&#10;S1w2NY4gdjneNazFPw5uwT+O5OLjgUw4daKZ70uzPCsmANNC3TCH/n6ITzOa/2aY1pZAj8yZH9wS&#10;MyPckKLkGzGtMMm/CTq6NsfgkJZYS8JnxAaYimECcpnEBSkEhouUmci3GXp6N8fwEGeMD2qG+ABn&#10;dCWu6OPrjE4eTTDCrwlDRn9s6eqB4v6BNP8uKO2lfWcqaMPIgoKwto0LowwvlKgyGaOKcgpaaU8y&#10;nUeVQxLYXBPphhmhzbCKoDSJVkqbiFUuSRvyd9BSHBkThmNjQnB4VDBONu6AUH7L88QM51RplAKh&#10;ehEm5aPGJmbFmIrH2l0lC6LULLIgVygMylMjgbCzFd1W6EmLcWUhhWahkgN2IQ7pQuHQRgQtK2Xo&#10;SrB5K1FjFsIZA80gl3CFxjBurlZ+vMHEG4xI0kbgcfooPMkYY7ImvsifhFe0Gk+ytfXFyor2KJv3&#10;hC8aE4O91K4QTZYxRH1ZRUCqybAqK4ngG+KJdwxDX25Pxv2a5bhXspiCsZCWYiHObZwIp0ia/a70&#10;z+OifDGO2j2eYK0bfbl/yx8wikxLIaCbyJh/gRIBtVNyYR+sIQ5o7/49pkQrU4MPn/GnyfaimW+F&#10;kYwcBvu1wpCAVujnS8Hy/QFjqdHT+P2ZFIg5ZOZsWoGuXt8jxvk7arY3Ujq0Rl4PPxNSqq5NplxC&#10;r0CsaeOMtcQCqtRY0juIoWRrRhzeJnGANiVU9Qk0Oy6X8fcTYghGKTRal19DkFnTxx9b+/qZTA1K&#10;VqLyMLsGaGl7GCopNDtUj9cIRRjBZSTBpbUC/MIMqzyeSXs5qz0uze6IK7OjcXkWrcZU3mOUYTFY&#10;K0PFbH6+gC5mse51NpWgVQVaa4iFQS7PVy7ATrhrsAdBKS2DrIPJ+sYwVhs77YEvbfS8ubIHBYQC&#10;QbD5JF3CMNzkCVSo+nwLBYPh66PNGv0cS8GQS5lm2guDK6ythC/K5hBbLGCIyoikPsGsif64bR3e&#10;MjRVUvfnVUvwgELgpKQJKmk5if47kdo7mQzsTW1tzyigI5kzJ7wFhtMSLFEOIJrgjQz9lnbwRAeX&#10;H83+4r6tW5oES0PoLpRfaBotxJKOntjQ3fLXyjCZSI1c0d4dSZ0CzMbraWFe6Kwyu/yfaO/vTTHF&#10;zsQbg5V9onswlkU3R1Zvf+TRKiiR43KGoAnEGWn8XQ06VdD3KzlDCQUlle5iKV2R0oZsJp5YSOHq&#10;6/kdhe57jAwmxohsgYoB2uilrYBB2D5ESVm0Zc8HDXFK0NQaewa1Jn4IxNZBgQxZg2hhrE3aJye2&#10;wYGRIThPt3FkbBgOjQ7GGUYiSth0ntHGVVkCWoVrZPANMvrGPOU97EqBsNKDKvehQlNZGYWnl+Z0&#10;wvk5HU3YenVRN3Ou8Q2NdppxDjPiSZczl1HNHH6fQqamBJLa6qhaSMqMd4dgVFultXZbw+FPVM0v&#10;awIeZo7HvfTReJzFkJUu5ZnKGSj5LF3I+9olFAaafgqDikO/ql4Opw5E+ap1vICM2Uxt0+7XcWGu&#10;JF5TRLg0xVhq9FDvplijXXGM7xOjvbCBJngiTX8HuoZYArmuni1pPZSClNahsw9W0VoktPfGKj6f&#10;QICYEuuLNLqH5R1cMVO77z1VarQVhjM0XBrjR4FwwQC6g3a0QFMjPE3a4owu3tRqjSa2Rkp7TyS0&#10;IdDkb8oFZNCtZBIXFFGDVUBWI4wL27gaAZxOYUjp1NoSPArp0rZeGBnSAgv5btr4qhKBKlVe1pPh&#10;56AAbB9MFzE40OSBFsaQxSnoyftKbaZRyvggWohQ7OdxDwXk2KggHOf1weEhUG1m1Vk6T5CpfI8n&#10;x6m6dzhOMRKRK5FgaE/JNWKKK/OU7K7dF3dynrjDNDLZDIHb55ok47miF0U1Gts4SdekVInCInpG&#10;1kI7oE2YSiEwKROTh+DehniC0SG4xc+UsVw7p2U1FJ08zxtvdk++YsTxulKh6Rw4daPWD6TGTg53&#10;I0Bzoea6Y1KkM9H+9whz+QHdyJDJxvy7mc3xy2lyF7RxR09q/sBgN/QPUE4JTwyh1ioR3zSa8EV0&#10;C8uo7as7e2INccJiRgDL2nsZ19BdeSm8WmJscAtkE6Dlk4lZFI7lMb4m0V4MI4IJ/N2VMR7YoP3n&#10;/K1k/tbiNi2QxN9bRSYvCHfFEmp4tjbmDtBIow+mhrWky6KQ0E2sYZi6vqMfMruHYCUFbgXdzVCC&#10;1HFBLbCJbiOD4aW2buyIC8AOJfGjBdHO5m3U+jpGFdoQWNvHi4LlbVI67KaQqPbkoeHa8B9stpBn&#10;UwB3Dgs1WcuOjAmnq1GmkwAKQIRJ7idXcmpylFV3ajwFYpKFJ3Su1JCnaU1Oq9o5BecCGX5hllX2&#10;XVbipPLrao093Yx2bCo54CV+rueu0bJcVtJARTDEHNeVSlYCwHZXQpDYH3fYbq0ZgFur+xlLcS+Z&#10;mCI1Hs8yx5h9wxrAUnOKpcZOYkinyuhzIr2wgCBvOlF+tPP31PwmmBDpgeUMw1QofEVUM4wMaIZw&#10;1+/RVqmlvH6kyf/R5MjpqeK/jBy6+yrryo+0BPL3dAf+TREX5ILeNOtKRdPNl8/5tjDPx/lTCAga&#10;lYNrLQVgHIWvm2czTOX/L6KgJca4Ir0DrQc1fjKxSF+P79GDIWlPWpu+tBSTApujelAIttHHp8X6&#10;M1ppiQWMNhJjQ7CIFmoqf29ZtC8m0ZUp5fUIIt8UWiKNTiqJYX6sB8rJ3B1DlNK2NYqIO/JocbK7&#10;esOUoqWr0I5x1dfVtnntAk9p24ruxYMCF2oyRSrPh4qTarv8eroljWweUr1ehaHDgwyjtWfo5DgK&#10;AwXA5P+kCzg1gQLBc5XDVJo7CYuaPpdA6SjhUC5A7VtWSl2dK02mVUGSWIEuQaDzJqORG8t64DqP&#10;N1dau1U06GXhiu5mgEuJl28pl6jmQxiSapuPU3/G4PPb+dMPqyw+tYpmszsJG8EooKdnE6ylz11H&#10;bU+IbIqEdt7o4tLcpNqd2NYda7r68bveJKoLcUMzdCJTlJOwPbFAjEdLtCWYVB7SWLYhQS0xMqIl&#10;xrBNpA+fTVM+jSHhkGBPK1FriBtUm1xVY5e3dyPjidyp+RMpbD2V1zjCGbMpFLMiXSioHhjK9+7J&#10;351EsJfZ0xP5ZFZOv0AMpjsa4M9nIn0wPpSRRnBzM/A0hBFLL8//wcjAltjQyc+MK6xiv/K6B5g8&#10;RrmxnibJ63i+X2onzUkEmpQ9ym2qjV4quqp8ZmoCjw1xvgYXSNvraCG28TmzaZQgcydxhJ7fR6ty&#10;ZGQwdg3W7nmlDfDHPlqLwyNCsWewn0kQtXugn7nW+d7BqmYv4QnC4ZFKDxqKM7QAYvwFZdmm5ovx&#10;SgqpdlEJY03i2HYGYN5cEkuAyc8ZmZyb09a4CaUaFm44RcERsJRQCFTeWtULTgMDXDCVZjy1Twi1&#10;x5vhnjPauzZFpAsBk0I5xvhp9OEq4T/A3QkdVCmfJnRxjBuZ5GWy7E8OccEYRgrxwYwUDAYgw9kG&#10;UfNmEyiu6RmGmWHNMJ6mXvkbNw4IRxoJm8RYflJoS3TypqAomxctiH5rEc16MjV0Fhmh0uLjGB0k&#10;UyjLBgajlN/bxJBvTXtXzCAO6OXbitagCZntjmK6kbqBAUjo5IsuPj/w2NoUni7uHUCX4Y2xFPAB&#10;rVugH6OXlR19sJm/sTikGeYGNUFh72CsIqBd30X5mbxM8gqFkjm0BKV9CBhNhg8/YgEr78teRg2H&#10;R0Via3/t+7KSYijtaRWtQRUFaQeZvTfe31T2VWJMpUXbTWugLMHaJmkKVisXTB9P85sCnHIp+yUY&#10;FATlkt050NckzT1BsHluijVecWpCqBGGMwSdGu1UszIJMyIh42UNrpPJEg5ZCUUcEhqNiJ6cxmhm&#10;bkcjDMpK7jSEWrKkoxc29Q4kY9yIwJugjduP6EZmLCIyX9fRBUnUkgQSv507gVpAUyQSTBUyzMon&#10;GFtDAVgaTWBFMzurLYlLTe2hcujU5mEUiAQi8BH+P2IuzfEoat8E4oMtcZGojo9Aajf+J7W4Z+tW&#10;6EAroWyEc8iguUrAFeWMPr6KCFoSMNIHk9gyw3UDw9BAIikPVkm/AKRR4ydF8LuKUmghlOMqm8zu&#10;4/sdlnVgSDeUpnZ8tKkVm0zXIBcyjZgmjsKR2Lk1CgXwaO5zGWZqIiuvmz9yeC+LYDGT774sshXW&#10;dvIwK52UvrGhX7AVKpIxtXGB2BLrYyIQzV7W9fdHKRmvpJ6qV69sp+nRzcjoAFT09kZ1Lx9UE1TW&#10;9fTGTgrNHlqCXezHfvanYbgyJ3kyPA3i856o7KMBLC9sHeBn0s3t4u/v5PlBRh/KmHyAUcvBYf4m&#10;Oajy652dGmHmQc5ISDSGQaAocHlN0+GMPC7Ob2eiD4MvGpvTHKLgeGrDDDJ6TLgLQp1/pE//keCI&#10;WhFJphNYKYf+cO8fGJf/QHDYEkmMu5Po3+aFNCWC90AWkfPKdi4mC1scffkgMnNhbACBnyemhlKI&#10;qEkjiQ3mE4wVDo7AyRldsHtsGyR18cS4CBd0p5XoSA0f5PejmVOYEeFq3FAPzx/QhRhhEV1ESR/G&#10;68PZ6TERODQ2CgfHR2LnqCgU9AlCGv9/OiOGbgxb1/cJI4j0xIpOBKHEG0pxn0H0ntpFyYjYyFzl&#10;454eocSmTQnq/KjVFCqa+S0UsrUMTZPoctbxP1fSzcji5HTzRTatn8LLCvr/YoahW7oy6qHbyGF4&#10;rMyuDdTm+n4qr+ODSmq0VW05kN/xRw0Fq4zvVEKsUURsoDL022hFdjDEVFJE5RKo6NEaadEuJhOc&#10;anjndXJHeptWFDZtq6XQ0PrkMcpKoaLm9/KnlWqFTH5HWW6PjQ3HaeKGUwSTFnaIMCk9lGtciZRl&#10;MVSkQVZCQPL4+DAcnxAGp2kx3oh1b278bRvX79DGuQniaX4XEz0rw6yGV7W8q4f7d4ikRRhEgmlW&#10;TqlyVRRhA0O7jTSRigLiifbHkHErGOLtHN0GW+nfCpSMlRqQSX+cTUJv6B2EFLbVBFUTqVW9fJsY&#10;K9PB4wfMaueLKUT8Q/2bYSBbXwpER2IHRRyjI72RSRO+dWQU9o6IxN7RUdg1oo1J87meLmkOtbwH&#10;rc1wmn8lhe3O3xtCQDg61IM+3x1xrZtiTJQnRhNTDPH/Ab29v0MGiSeNrDK5ivwZCdAlMTrJ6xlE&#10;4fY209pp7ZxRR3/eQE3epWxa3TwwI7AJ8YInMqj1Od28qPU08XQFB2mddg8IMgBQpfu39vIw2ECV&#10;M9bReq6hq1SO5DzSrYqMlCCU8P90Pp/4RKmHqkiXLOVP4W/XUvuVM0WJaHYrM3dP5Vz1QjktgVZg&#10;7RhC/DA83GAG5VzMadcUx0fTHQ0LMOsl9o8k8BzWmowOt0AlhUOlCDTaeZCYwkzpasBGCSPDXVsg&#10;3q8l5tNcLyLzzchZJK9pEToSAHYg0h4U0NwUkkknOl/RwYfm3IO+vDn9dUtai1bIoFRWMCwqHxiK&#10;cvq60gHBKKCZrxwcjLqRkcjnPVkEZfDs7qXqG67o6t4M/Yg9Rvk3J3hUBOBtUpX19GluShfEB9E6&#10;kWl9idiX0I+XsNPKyVjKkCuNgreS7zObEUs8MYbSIK/tFUzhohuihi+QBhMDzI8h45W90685Bvk7&#10;07U0NyUNqsmcKuVbZTiqBS3Z3YJMXuZq/m4DrcF2upnafo3JcNgnaXwa3UCpGEHtzCTzKnoTCxDg&#10;1dLnl1Ory7q7m1TGxRTKNdTedOKLNLrKfFqQgh6+qOf/7qPv303Bze1KYEvsUkArWNTNnd+n6+G5&#10;ckYpt1wVrcY+mvttpNsO9leZgbdRYHcPDCQuUXbh1qYE+i7+5g66RQM0hwRgF49K0rWPWGOrasfT&#10;Ku2jqzg8giHrqFAz9+EU5dYUITT1Hd1/pI9uQQBGvxvkRhDkYmbplBptgMd3tAxE7jTPcWTyajIg&#10;jUh/XEhzxuxC+fLNLRjj+xJxExwNa4P8Pv7I7BtgELgYVRkfhhJai1Ii4C00ZYtoloczfNNvxrh9&#10;bwZ94mji+zA87E/XoRnGwWSSQNpE/s9cEnAkweEARhXzaCFyCe4KyZTZUS1MNvLRFNCF9OmmWA+Z&#10;VBVPt0BcoZoUe0aEo4r/u5b+eHDIjxhOIRjhT0H2+RFxdGczw1sgk9Yoh8wq7uJhshZuG6xE/kEG&#10;rGkCSelaC2kBq+OCzaDQViJ6ZTjMpctJpAmuosZr0Eizj8pjWUjBSGjTAinEEYV0OSVUCrkHVU9S&#10;frx6Mi6DNEiMdsMmmvKSHkohJ/dA98L/UVLQIlomk6Ozqzv/WylmvEzVclkCFeuu4WfKlakkotXs&#10;Wy2xSAND0m19PUxeDkUmuwco0qCLIQCt7c9nKAia89hFAOu0jOZrOokxhAh4DAkylyHXjKAWmEfz&#10;uZAEnUcQqJG8zjT5I2kRlik84ouqKJCKBwyjhiq278/jGM3K0VxVUmN20D/XC5gNDUEFTVYJkXrl&#10;kHCUUxAKSIQkmrxZDBd7eDM89GpiJSWm+Vd21lhahN4EesP4PrOJSWbyHZS3M07WwNcZsbQGmn2c&#10;Q5AZF0Srwc8mtPHBfLqRzf1CsLJrazObNSPcHbOpVcuVuIxmfCgFd3IYwzmFt7Q+moyqHhJJYOhp&#10;1iyu7hyIZQSaixn95A+INOZZSHxrnBIf+mFje3dT8CiNrYqMqiFo20y3l8B+rGzjbKKibFoGKye4&#10;wB8tAX11Db9bQV8uV2A0c0QgtTAYJbIQ3QlmKVylnZ2thGu0HFr9VKkaARpHoDDVkNaFVMLy7kqO&#10;zs9pFaopAPqsgs8pP6GyUalV0sWUdnFDVtvmqOf3tlEYlGWuuocnLRKjkMFUROISVbhzGt26JeYR&#10;ca9uS3/EmH05tWhhRCtqPePeaIZmEW5ox7AvkgwZGeqCTd2DUaVCKNTseh7XdvKiT22FUYGuBt2v&#10;ZtxcpjBnZDhjXI2Hh9M3h7JF0W+GoJjWoLB/CNbRt01p6404arfGBzoRd3TyYJRAS9KF0UIPhnAD&#10;yfzJBKJjyejBfE+h+e68L3ehXOUDaJ3mdgmgC5FFaoKRZPbMGPp/MmOqlqV1D6KV8KD1aIW+rV3Q&#10;z9+NgLUFBcEPKV2pURTM2mEhyOrnjcnUwL6MZJbx/hL2SXnRB/nT9VFoNP1cTI3L7epmMuomqc4C&#10;AW4hTbhGKNMoAEla/NqBURMFqZpareVqSg+skh+yEGW0HCoEodJASjcozVQGPCWXEziUW9lKM61W&#10;R4bp3m5ZHjJOORRLiS0EGMvIfKUOUxphhZx7aIEUZRRKMMh4MVa5luqk+dRwna8n3shinzZoeD7k&#10;e5NnVZ85rWesuyiUGkYCJtNEqYTPOvq8jdSWzO4Mf+jbNfUa2KopWrN1os+cSGFJIFE20eTNpqDI&#10;Nw8MdjV1k8YwlNvA7xT1CjBDpvX0+ZXUxiLG0RUMjSppNrNJtMUktiaElI68k2nUfDK9s3Iz86gk&#10;tBp6Nu6A0YPqMmncYRLdQH+ed6Nl6Ewh6OKtz1pgPl3RXIZwaSZUC0I6mZRMzVMlj/nU5P4Usj78&#10;nUF8VulPiweEoG5oBMPGECRSwxdQ8KeEOCOXAp3ZxR2LCfbGhvEdaW0UxlaTKdUEYOVC5nRlORQG&#10;abJyPGuVkRJZKhpQVu9tgxTjh2L3UMX5QaigyS8lqKuiFVDlkO1Dg2jmCdpo3pVDUmXUKnp5Ytfg&#10;AJM2/SAB22GCR10LR2R2VMpUH6P9SpeoagB19Pvb6MfLKZAaktbgUkkXF+KAAAqqJ7EBhYnvV8DP&#10;13Rwo7vwQS6ZrylzAcYGvquTEPsmostC3lTq5HKa50zGvUp7qnuKb9dRKCYz9Atv9QP8WrVEoGtL&#10;hDHs83f5AUGtfkQwQ8PBIe4m1OqqCRui7PnUvlT+oSZgtrCD6ZTcQhI2ndfZDM/mM4xUfTnNDIr5&#10;YnZn4QeeW2naaQkkBGxC+71bO9NXOxtX0J8CqDz1Eo5e/tR++swtfbyIMfxoulXHypNA1N3ksR/N&#10;7/TQaKCPKwYFumFWtCc20SRXDWHkMFR1qoIJYN2wtL0XpoW4mjIvawnO5hCPTCXzNazcj1HMQlqg&#10;9A7Kiqoctp7I7dCcwq1qZ40aS1e3lSBsJ7VRgKuGAFczoMp0rj0NShOn0K6+vwqCMGzjZ1qtpFVK&#10;mZ1pAQhi9zGGFyo/zLh9DyOLukH8bVrRDRTG4v6h1iATrzWmUE7hUTrp2v4ULrqAklgylhYin1hD&#10;ycbKKSgF5GstFUF1gJJoyefQFQ6ii50f6MForhWcdg0NJVP8sInSV8Rwp1YxLyV2K83hDhJGI2aF&#10;/CyH4GO1zCGJr9G/UKL/EOemCHZuQR/9PZbG+KIHhaCNj7PRyI78k95E5wPoZwfR1MZTa4cGMqan&#10;dehCAWnPyCHaRf6dIR1NeD9+R3MDHV3JeLcWZpi4I7XbTPd6WZnape29CQr704T3YpTQ34++nrhk&#10;kcrTMWTVuL5i98kR1G4yfiLxS1+6igHU+n7EJfEUoDUMlTbRRG7uF8F+hmADtWRVZz/Moylf1K41&#10;VhAjLGjjioRugZjaxtMIwIhgCgFDsYrGfL2q8VNITZbGNlBhVO5Oo3yVBFPbhK5JM+UOriPG2UNN&#10;3kOE3UBTv5NmXIBvD62C6gptpVWo5nXDkEDsH0Wmjwi2ppcpQKoWofzAu8lsCYb8fzGjGq1m2k5X&#10;IQFUPjH59Pre1rhCOZUsjeAzjRGGVjgp3V4hI5OUNsQztIoqn6H1mEnENdlUaKcTs2NwiEH/dvrl&#10;LPqmfA0/UoL1spVD6KOIlOtoDQr7+CCfpqSSklbO2D2tix8SGEald1NafS9k9SJ65R8uj/FCT48m&#10;aMMIIozCEerSzEwNm9TaHt+jQ8vvEOfZBFNpelcyNl9E5i0hrpgR5mFmBlWvpCsFoj3Dv3Zq1HwV&#10;aOji2YrgUL5bmm+tI1CxJ7mqWmqxNE4l93Jo9oviIqi9GslzwTQCQSV239g7BGuIpKcxYpjD+4kU&#10;gLS+IQxP6cbCZCU8qPkuBLEEcJ2IwGk+iwaHI4HapYkmLVBZS0BXQP9fSqKrjEcmLYF8anUfWk2a&#10;2DIyICOmBQWCNNJMIZlUxiigiP5+60BagfhA7B1OC0CBUBZsPad6aHVk8E6a+N20GBr80fBvDf9j&#10;p5JK8p4mj9RqqaTbyR+TjJbf30vrouFlmXdhA408FhH1K6tmcWdaKfJDUUEVXUQBoyXVVVG6UWXh&#10;3cR3dzq7uDsuLu6Bi/NjcXZuZxyfHoOjE6NwcFwE9mqggBK5iz6qRsCCL13N8GoTfzSVeKBycBgK&#10;aS0EALVTp5h/UkMfn0vzk0tLsZ4mOLtnMDbT/K8lk1IoMEV9AmnmPJBKAqd3ZExOjZtJog8hQ2cQ&#10;PyRSoKZT0/qS6WadgBcBHs17d163o9DEUpM706qMDCS4pC+sIo7YSRC1n8RroPbJrSyiyZ8rDdaa&#10;gg4EP2RiNf2wsnROCHelRWK0QIEb5NsEE9t6Ymy4G6ZQGJfTN1bS3O4aFY0Do6OwbVgUCsmg5STc&#10;cFqxLOPTieTJGCFoxfoN1HL5d03amHUB1MQGKQ/pVEXN1UBQemdaBn4mK6EiGLupaNripjUEygSs&#10;+F4uQ5UCi+mjVf2nlEInvy2AuJ0C0RBnjRAK6Gl6WTmkNV5gFc/QmIRSKFvgUusd8zRg1JcWhO9a&#10;24vCKrRPa6EFMMUUCEUfTpdX9zGV/K+s6I0rSoi9srfZEnV5ibZIdcYF5XzVPDSF4sikSBwaF0Li&#10;hKCcAlHIDmtb1vZh8msEPJTMfBKlnNKu3PCqF61lWWUUkGz6/I1diJJphtaTyBocKe4ZwGua3SgX&#10;rCIoW0qQtZFgUZUBUvnMEoZPq8mc5THupoCW5vlVs1ogT2g8oSNDLWpjGt2RSjpo69lUMnUgI4L4&#10;YGpzhAsJzohjRASFNwgLicj70v9rqfrIAGeMCW6B1Yzvl9NlFA2ihZOroyneER+FPaMiaa7JJIas&#10;k8JbYhoxTDnDPvVTFiaf/ZEAyN/vpuDJXEtrVdRPFQxMOEX6ZBIY5nTXPIivqaUvcLhvNBVrJN+J&#10;WltBSyL3oalgJQ1VMVGzWFUWxYw8MhLg/5UzCimnUChm16RPXV/+P58p6+5hQjxhAYVz5X20ukmm&#10;3ZV057vyHeUeqsgDs1KJVkUAUSWpnK6vi8OV1X0pAHG4urY/biUPwvXEAbiZZC0QuMV7qqxwZ+0A&#10;tv64vobCsbgbLi/sbm3Xnt0Wp+e0w/HJbbFrXBSqx0Zg59hIMwa/jVpURWI1DAtlx6kpBGVVCkso&#10;0RpKLejFlyFyLiMKlgks5UtpU2glWyZj8NXtXbCFQGwmw7iZ9N/9fZqhF61AJN1IMFuY6w+IIUBU&#10;cdMePPbwczHlK1XjdwCZO4EAbi3BjpoWcvSny9D4wUC6lkmRmpWkG2AYuYIhZ8PwEDIkkkLij23D&#10;w1BPPKCs76tpLQb6NsVGWqxSamu1NJYWQPsWK2nuNTSs2Tit8pFpruN9FTSRJu+lAFVRI0voQkoY&#10;KcjP7x0RZErnHxgZaiyVrMUu/l81rYSAnMCbhovL+B+51HSVuinndzV9XE/rK0ujElgadawiIyUk&#10;pdR4/acsQCEZPs3jf7CZVlYLYbUwRYlWzZwDXZUqTVXynbUAxul+9iTczxxnKkjc3TQStzcOx60N&#10;Q3F7/RDDfO2Qva7lylqKrDw95l4/XE2gpdDiAZ5fp/VQqQ1txb6wINZsuDw/vzNOzWqHo1Pb4sC4&#10;cBydFIX9dCWqMaBqMWqa5qyh7xJQqpWQ8FroeweFpqx3IJI6OaNC0Qa1e017xvD08T1psjW7qDpF&#10;HYgDwikA4e7NEcljFO9H8X4XXxe09/4B0V5NEeP6P2jr/gO/oxJfGvN3pdVwwUIyPrEDw7aB4aZC&#10;Ti21cgeZsG2oWhQ2U1sXdPAx6wZGUIjyyMxU+st8ElEmUwIgja0fRJcn/86wVmhbDNRgjUbUtHJY&#10;OEArketpDbQbSfsOdg1ujf0Ed/tHBpmVxUdJE1mMbdRMpRTfyvBRla+KtGCV4ZlA5j6GfnsZDVRR&#10;WFbTda2nFcvTyB99u2orb5Nw9Kc5p+ComkYVBUHVMySglUZIvE3ace22MgXlKAhO9/Im4W72BNzZ&#10;Mo5tLJ7kT8OD7MmmdoIWBD7YMgb3M0abo5IoPNL1xhF4kD4c91KH4vraflYRGrmPlb2srdUqSCNr&#10;ov33y3uZpkWKZygMWpN2WsukZ1hlfM9qlcq8zjih5UvTonF8olxLGIkSSYFgB/qHWIsuqIF1vM7U&#10;sHJwSzMv35N+uAfRfywBYR8fjQu0QBQjhWiGj714L1bRgxaWuDdBJMPQdlpzyOc0tjAgUANBbpjZ&#10;zgujqP0jGeMPNRNBLU1pM5VFHxXsbEqcjGakUKL4n+g5j62U7yJtkh9VqJdNcJlGQdJAivxucS8P&#10;bKawljJkruntwWv6ZwrHbloXzdBprF1j7gdkMQgCd2qt4HBVCA82WYJ3UUhkDeRiKmlpzHQx/0ea&#10;XEBB2NJN5dHoOmk9BT4ljGXECooIVEnUDDGr0cfLbZji21QihamqJ6f3r6B1dXpUusikTntYPBeP&#10;i2fjQcF03MudjAe5k/AofxKemg2LFAZePymcRuGYggdZKrwzDnc3q8wK2+bRJsvG3Q3DcJtu4y4t&#10;x52UIWZPvTYt3KZw3F6rI1si3YgEgwJxeYmWG/XFba1MXd0P15Z2NZszz89rTyEhzpimRBBtUEH/&#10;VEWMcWxcW7MRY9cwAisCvWKi9Vx2YjlDvUUMNecQla+goBTzXg5j3CICm5VtPJAWG4RVWnja2Rfr&#10;CD6XtnPBCrqVFV39TU1r7T3I7B3GY2vMpwvQxtWhtBzD/L4n2POmz2YYTCyiHUNCztIiVTvQsq8C&#10;MiKVcfUKaqISXBQScK5u44IkCpWWmmvkro7Aq5bf00CMVv6o4K80XKuEBA7lInazfwJxu4ngteBj&#10;p1A+tVnhoaZ1FXaLkZrl29zO1eymymIsr4khAUYJYmF3q4rSlg50lwTDdQNC+BuBRvsVkcjPa6xA&#10;YFPC63S/ZAEeUgAelyxm03EhHpfxXtEcPCtfgCfF8/BQ6dQKZuFx4XSTH+dJ4Sw8oZA8yJmMJ0XT&#10;8DBvKh4rD1/mRJhcfbQYT3MoLFlj8UKFiTYNx0O6k4fasbJlBB6mD8XD1MFmJ8uTjcPwnEIkXKEV&#10;p082aoNkHO4l0nos726E4cwsaw//1XldcX6GFkFGMkYORg47VE4gV0mAqfGJXfSjyi20n8e9RM4F&#10;vfwx0e87M4GSw84qBJLEVxFnCGCpYIFG3jZ29EQGzatGwGqJvhv6eeEgf2dHnBhIwYpqSsb6mw0j&#10;KkyczQhCJWry5JN7+GBmcBN+TotA85rFKGdSYEukMEJQzU8TxpHou+NbYyfNsur9KVzTjJv2F2jR&#10;RgNdn0mSHkf3Q42t4e8IoUt7S8hslcSwq8RICFSMLYOWJY1RTSFDO6PtGn+guc9nH3M1LU1B1Ehk&#10;JZ9ViKjQcjtDd00+aQVzLgXX6WzKeNzImob7BdT6wrl4WLiQRzZag0cUhEeltArKo1c2D4/J+Edk&#10;/LPSeSZx0vOy+TyfSwGZTeGYSWGYREGYiCd0JU9Ue8hUoxpnXIbWkj/JmUC3MRpPlHJl8wjcWT/Q&#10;7G1TkoX7qfF4mjEW93j+eNMIc/9hCgVEu1woGA8FPFfG4sqidri22CpzfVGAc1Z74y6OmcUKbek/&#10;6TZGh1MAgtl5mkT6ZC25aiDx5HcVbgnFbyOxdxLUpUW3pIY3w0j/ZmZmbgdDQg3mFJHwmYxMkiNV&#10;3V7DoyQYo4kSWoEkmvepIS2R0MEL88NciEXcsZIuRKNoqQxVF4Y0N+sCNOQr06vBlgpaAVWykiXQ&#10;BlSVEtw3LNzMGorhqomoemkKFVWLrYS+3Jri9UMuz6skALy/jUJT2ZPaTvOtad+s9s4o5Lult2mB&#10;rI4eJruKlqAXdfM0I4mKDoQnNHCkMFAuIp+uKSWacf7OpSNQN28g6hfEYdui/jiydgROJo/GjS0z&#10;cCtrFi5vpDbnzsa9vNm4mz8Hj1V1i5bhedUSPKvQNqGlJgmSrMSjolm4R7xwK2MCrmwYi2upY3Fj&#10;I91DJgWBluEJP3+lrFulM6x9aXQhL/Mm4Hn2WFqEUbQSxBwZI/HcJFYYjWfZBKIUhOc8f6wNkoxC&#10;7hJg3l1LV7G6N+6tIc5Y1s1s0VZT3SbtoFEN9Kt0HReELya3M8unD44Kph9VmMXQb2w4/WuIGRjS&#10;+vwFbV0xOZIEHsx7jKHXd/TCamq4qm6VyYeTmAWx7kTnDF+p4dXdtWLXl77el67EC+sJSNfTFK+N&#10;9saqSGcsjVCpc0/iE2/MIn6I93PGvLBWZiJIY/Jb+1klzHfQBJvClrwnX5zThZZHJp7YpjxW1QC8&#10;kBZD4QpsSqzBaIKCUUVhEsI3lUQoENW8zutC8Md3zCWgU204rTLW+IFmDTUWoFnFEoJRTejovypo&#10;9vPpEp1u5Mwhs8dj67y+OJo4ilZgFk4ljcKJ5JHYuagPjqyKx6HlQ3Bm3VgcXz0C17dMxf1CWoni&#10;ObQIc/CETH9cTldBQZC1uL1lJo4vj8eRxfE4tnQYTq4YbupQPcqnxaiwMl28rV1sCmq8q16CD7VL&#10;8bpyLt6UzcRTMl/74JWM6Vm2tcb8jVK1Kc1K4SSzmfGhtkinD8OTtGHEDiq10Af3kvqZjZGq8H+D&#10;UccttpvahbssFjeX9aSAdMG1JXQh2nM3u53ZfnVhWhscG690MeEMuyIMsfaNItIf4k/mU6u6a95d&#10;M3BkuAZu6O+lebvpTnbSmlT08ccmCo1MqPy+RtY0olZAN7AooKmV44hmeDn9fyLNc3qMB9G2u6l5&#10;I+2TVmbSX68Ib0484o75kR6Y7t+CVobaSyAnba6im9EE0jT/7/kdmm/G9hV0FenENdnUcs0KVvcm&#10;8/kOydT8LR1djfarqJBm+rSsTANEFWS8WULG/9Ncfj0Bp6Z3nZR+7NXuTXixbQNe1CXieXUCbufN&#10;wYm1I1ExtQv2LhtMARiGwysHY9v8PqieEYutc3uhZnpXHE4YgmNrhuFKBt0GXcR9uoNHxA3XMmbg&#10;UspknFozHqdWj8PVjOkmwdHLugS8bsy8qWSLb7evMpk4XykBI9u7ejVlv1hIgaBroUA8J6YwVqJg&#10;CoVggnEZTxvdxhNihRc5401mDVmN5xn8THvbGI4+oJtQ0764Wyt60C1E4PikcFxjOGoao4/rCzqZ&#10;Sgxq2malzRDnp7fD8QnWGjitmD3DKETr73cTY+wcpOXWFBJaEJWhM5ZDi0pptoWm5cs14VJJBmWQ&#10;2EtCfiTjXTA3oBk200UoHi/tphE4f+TQhWR38jHVXxOjPDGHEczKaEYJBJjrOrhiowoeEpVrMGxW&#10;sBuBpPYx0tLEOCO5rRs2UPDKFHXQImmPgX5b72BAJd9JlsWMAXSzqkcqGlB4queLu7rQajDO/3xa&#10;eVzK8VlVJI4X4/NRtQJ82JeJN7s34t2uDXi9Lclkzb5Fs3+dLuBK1kycXD+WlmIEDqwczjYMx9aN&#10;xMmUUTidNh4XNk/FYQrPNbNdeL7Jqfu8bhV/Zy3e7liH19tVhywNn/ZuxBslNWJTcqP3O9ebrBVK&#10;VPCBzyi9ibJkmVQnDatoLSgk2ppcLksxG88KlDZFe9/HE1OMphvhNaMStbeqWKVUbunEDhsGmc2P&#10;9xmWylXco8u4STeheiTaq39LSRpW9sC9Fb3YejcKRGfcoHBc0br4Ge1wfkqMwRSnCDbPTiK2GEPX&#10;wTBNIEyjZmpivmb6VLJPi1613i63Q2uMdv/B1DLK5bVciIZXi8kwHeWbN1NTN2hHNJmqDSF5xpLI&#10;QvijsHdrLAlrgY1mgsYZ6R1UPszdRBtyCyoOJRBaQI0v6KjC8R5f1gdoEEj1k3KJCwQcS/ibWimk&#10;9QBG8386WYaf2VRhR/lb1ZQL39RZOV2DX1Qn6Tg/P1ZqhOP94QJ8PJyH97QYL7en4WH1ajyoXIxb&#10;RdNxTbn5c6j1W6YYAdFe8ev5c9ms6h03aPovZEyiQBAfKEVJfSI+7UmnxVFOvFQyfYMpTab20750&#10;c/1pT5o5V6021WP69XAmfj2YgZ/3b8RPu9fh0861bPydbQn42LAcH+qsal1vqxbgdcVsvC2fxTYT&#10;b2hBrFpNbFlj8EJhagotxDoKxNo+eJyiffZ0HzzXTlrlBFK0oR0xd3jUHn2BTG3lltW4Oq8jrs/p&#10;hBMT25gRPrPunvG5tnZZBekDGGr6EoETC0Q4o5hhZhWZul2AjcwpI9quoPaZmJvhp+YJNFmkSaCk&#10;iOYo6hWI5YH/Q7BI7aW2qiyaakCWkNkbCSoXBDdjhGKFejkUGANGeS7tL6ZQbCbDM9pbxbBVcK+E&#10;bkSCIGGR+S+kC3IorWRlcrKL6+ho1Zn5WmHIsemenv94rAiv92bhxc7NeLM3A+/2bsH7g9n4eCgX&#10;H5Q2nRbk1dZUWo5Ek3dfe8RVmMGUc2EIeS17Fu4yurhXugSPq1bhUU0iXu9MxeeDm0zOmk/7lEGT&#10;jOfx86HNpqlW3WcKgTJO/HI00zSVbvvlMNtB1a5LwU+7kvB5x2p8aFhh1amqXYS3dCWqZaf2nvjj&#10;J+1cLZ5B0DkJr0wGr9F4TpfyKG0II40BeJo6qDG3T3cTcTxK6oOn6+lOEnvhLiOPG0s6GmBprMT8&#10;zrik7VR0FWcnRtE10C2MZPSg4WIi+nIypZy4YccAX/r7QJPLQEOxDTTRO2kxTKg30A+1xBSrI5vR&#10;xBNXUIu1Jq9SSa+I/FULq5i4Yp0Wq/o2xyICS21nK6RrUPXzIvr2IlkUClkJf18jeul0K2nEERto&#10;XVKJP7RCWAKgBR9OYryKC9mVlXQU83Wuo81otZ915LV9/PW8KmWo8FAFXh8qwpvDxfikChrnVXau&#10;wXz+m8rO8Xf+oUKFdC+/nKCFocB8OkTrsT8Lr3dtNEmIXu5Mx6s9GSYF6ss9W/Bs5yY83b4BD2gV&#10;nm5bh+c7Ukw+3Y8HMvDrsWwyWwy3ChaqXN0vR3Lx69Fc/HY0h+cUgkPppn3al0KrkkyXQmHYSTdC&#10;YZCV+Lx9JT5vXY6P9VYOvvfEGSpwqESOb4k1XhZNobWYbFzHM6VgoevQ+IPSs5j988q6sZptlfL8&#10;WNUglQDqxpKuuEKrcHlOBxxjlHGaLuIEw8+DoyNwYFS4WayhZW25GiGkBVD8rSVdWgCi/X1a46fJ&#10;nnXRzQwwrKY1KCegq+xG/y40TwEo6eKJDWT6ujZuBHnSYqJ/uhAN52pySMUS02NcTShYopieoWIB&#10;P1dWtVziiQJakExahS/l9OzKUZbp/1pY0TC9UQgctV6Znk1plHNkbGNT+ZR3xAw66jnlg1PFDCX/&#10;UbPr5ygdmPn+GVoUU2pFv1WPf17Yit/OUWjO1uPzyRp8OFZJwVStwnJ8PFpG4SrE2yPFeH0wH6/2&#10;5eBM7mJ8OJyDdwe3mFy6f54pNsIgy/Dr4Sz8JsFg+1nZuek+Pu2hRaEFUSG3z3skFBSIXRSIbSvx&#10;nq7iHa3Dh7pFprbh+9qFdB3K6DndRBrPcxSGWjn9ZBmUk+f55uF4kmpVulMqFgFMk3xhZU+6iW50&#10;E52h7GFmk6V24xI8XmX4eXhMkCnxfXBYsFlCfXBkMI4y/DwyVnsD/LErXlu7QpBjzL0rQzeCOvpq&#10;DQiZYVtqbmlXV2Tysy1kYgGZX0rLoK1iWjiawyhDzJVFkBtJjGiJVVEUikazX8C2gcLxhfmW5qvA&#10;HF3AaZ6foRBQW9XsGovfCoGY//M5u1Ub5uoZS4gkIGTkBRVL2mq1xnzvYr7KDar964qqX2w3579f&#10;VoowJQu0kgTaTd8x1uTcVvx6uo4WpJbvKuGswU+0OqrKcblgCZ7UJTNqScHdipV4uWMDXcQWYxXk&#10;EkxVTwrJ5/1WLUdhCGGJn/amUijW0yokWdiBUchHuot3jELeq+wpo5CPjELeM0T9UD0Pr8uIIdhe&#10;qpyZtjprBHPzSDygEDxm+KlIQ8DyFgXgQZKGrpXYSelbupmQU2UQbywmXjBVgxl2zu2AK9pyPasD&#10;3QZB5bhwnBkfgUOjQ1HePwAFfRmn00KoMG41cUFVT5VH1lIyAc3WdBma229N9+AJbfrUULAsgFxE&#10;GZlfSpRfRKuRHOlqQGcZgaImdlJiXCzm2ybfNvuW9tvg7ysOsM2/ms18Nfvctgb2PX1H975YicZz&#10;WwDEWB0dm/2ZmnLG/eUZ1aGjcPxxRTlmlYPWSjr4Gy3Hzyfpqo7ShR0sJAbJxLMdG/GEgvCglpFK&#10;QzKebE0x0csnYQYKwi8SBmEIWoKPtAJWFs21eKOyjjz/xKjkMyOPTzt0LsFYa6KNdwSUH+kuPjUs&#10;xRO6hmf5UykEU/EoexzuM/zUUPbj9GG4vqqvlSqWlsBk80oegIfr+uNeogAlXUWCBqcYbiqNCwVD&#10;FuMe3chtgstbjEIELI8TTB6bEMXIIgyHiSGUKOIAIwxtvNivCaHBlrtQ4giFoZpJ3KqpXgK+Ms0w&#10;ElA2MNbXvIKWf1dpvl9rAHoSBNL3k/klRtvfyw/zaGGAki/MFwN1FC6wz///CYLd7Hs2478tn6Y6&#10;N/ZReePVHO99e65mWwNbMOxzq0k4eJ/W5vfz/J/TfF9GKiq8oPKVSmz47mCewRYvd6fj8dZkPK1d&#10;jef1q/CSoeTz2mWNBdIXmDmOdw1WkYdPFIKPKnGpSISCoCjj/TYJCUPQ+hUmO5ZJ08oIw9T+LJ6F&#10;exnjcHfTaDzNGm/GI55qRjR9hFUVNi0ezzRySdfxQmX21w82E16qD3ovsTeuEUgqS9jlee0YknbC&#10;makRuDxbaV+64PLMdrg4TXvvInBuUhTOTNae/3AKgB/2Uhh29PemJfAxcb4GdJSyTmsBBfDS6R7y&#10;CAzrtc6fbsPUEhVj5adtK+BoCf4viyABsJsYbQvBt4z/O81Xk8Y6arndxEzH+7q2z40A8DOb8eao&#10;OjJsqp6lNKS/N2aVto5b8W8Kw590I39e5G8IV5yjCzlFq3SCOOIIMQQF4RVdxNO6BDwom4/ruQxX&#10;sybhSsZ43NFkVfFcqwKIMnDvoDAoEbMaXYSuVSvozda1JkP3q5oVJmHzC2XGqliI56Xz8LJUw9mz&#10;8IpRhamsnznWhJxKEq3Rysebx+DJlrEElrzHz5TL77asA63ArRW9cHtZLK2CBSiVJ1Dh582lVth5&#10;da6yhHU2YeflmTG4Oru9SSp1UlPi2pY1LIhCodlDP6iAbGY3mn1aA2U/LWGI6fSK4MlG+2+PFJlm&#10;C4CEwZHhpsZyo9ZbjCcwPMeQkGDPZroKTwvli8ESGv2Gnv3/JQDWdY1hmMXsvwqFdc963maumq4t&#10;jZcg2J8pvaiadc/63EpJaiphmJTm1mcSit9ljRjufj6azzA1HS9lDerW4GHlctwrW8TQdAFD09m4&#10;mTcH94sWmOOTsqV8bo2p+6O8u8rF/6puBZ5XrcCzypV4VsVWsRQvKpXnXylXl+IVw8zXDDFfUhBe&#10;FBFEFs/EGyVipFAoOaMmvpR+TVnDH9J1KNPnI1UoaYwwnmwYiEfrlU+4Lx6vjyOW6IkbwhKNQnFt&#10;YUfTLs2JwbkZUTg5MRQnxmtzZphJE3NkZAh20UVoPkH7Cst60+zfLVkE5WV7oGndiiW4XTQb13Jn&#10;4dCqkaia1hubhnTC6r7tMbdrJCa2D8bU2DZYO7IXdvDzc5rH1yxfFU3gbvpPxt4fjxTgAwn5+UQx&#10;GW+5D2MdSGS1L+aeTP/tfLUD878Kh9yCbeZNCRGj2f/7+O09NVWv0LV9VFNlC107VrqwP7fPdbSf&#10;d/zM8XM1u0TKt03P2N9Tc3wf+2h/bvfNfkbN/j/znMmwzesvWbe/3rMtns6to5XTXwJvCfq2v1hH&#10;xyZl0We2VXa6VTATN/Jm0MTNNAMvd4rmUbpn4fzGydg6dwCyR3ZDQp+2mE7Gj44MxMBgf4yJDkfa&#10;6J7YsTIeJ1LHmiHfR5T4p/XrGK9vIODaTP+ayxCtED8RQ8hC2G7hq68Xo+keyGhbMOzzb3GAI5Fs&#10;Aurcri+jZhPZPreP9rnd7N/4tjn+vs0E+zccmWw3x+fsZ79t9mfffv7tuzv+t3m2kbmOzWbgV6bb&#10;92Ul6758bguAI/NtC2o3W9mcbhdOxY2cCbidP41abBVS1hCtMjQeWjUClTP6YeOIzljetx3GtQ1B&#10;/6AADAoNxYwukSiZPQT7k8bg9OaJuJJDkFOynABqFZ5tpTncn4EPh3Lw+VgBfj5VYmJ6E65R8r4w&#10;3zRKYiPTbSBoH20BEGFEJJuINqHs8787/l1zZMK3v6Vmf9e+ttvfMd6+b5/bv2s3x9/69jOb8fZn&#10;376zzVgx0NZ6+2gz2P7cbpbmW+7Qvmc/+y3z7eZ0N28KbhPk3CXzb+eoXOoM3MqdjmtbpuBs2njs&#10;XjYUFbP7IG9KT6yMi8aETuEY06EN5vRoS+YPxYH1E3E0dRzOpE9C2qBAXM6k8BQuxKO6tQy3aAX2&#10;ZdINFDA2V9LfWvxLwMuB+WK0mrCCzXSb8TbzbSI5EstuXwjGz9S+Jbqu7fv2PTUxTvcchetrs/CB&#10;jqa6lsAk79v/Yf/O/3X8ttn/pXPHo9Xk2vT7X5t9zy6MbHLpq9BC4zv99RmrD44FlO0m+qqAsmkG&#10;M31tppDynaypuLllMu4XTMet7Mm4sXksbmyZyPMpuLJ5As3/eBxaE4/dKwajeHpPrB3eBUv6d8C6&#10;+K7YmUCmb56KY+vH4/zmyThNa7G2bxB2JQzFcZ7foSt4onq5+7Lw/rBVK/e3cxrtkwXgkS9hGG6u&#10;eU5T9M9G5ttNHZMQ2ERTE5EdiWgT3fEZxybiO17bz9sa6Hjfarq2GC+C61rl0hy/a2u94/ftZt93&#10;fDfH9tf3tAXta7NLxf4uYGq3xs9073dq97+k4eYzMl+mnddfGK/zxmaYboC0zH0tj1adHVNR88am&#10;CbiXPRW3Gd5oBc7NTWMoDHQDFAS1azw/kzKCQjAWx9ePRv2SoSiZOQC1C+NxZN0EXKbwXM2eaVzF&#10;7aK5OJ8xAydTx+NC9nSc2TINJzdPx22i4Rd7MvF6f44JKT/TCvx6hppOS2CDDxvsmdao+ZZEWwz6&#10;lrG6tputWd8+83fNYu5XRqrZwmFff9tsRjs2+/fs//32nuO5/Zl9tL9jP2P/5pfnGs28beptE+5o&#10;6r+ek8lSjr800qzxOzLv/9fR6WziIFxJG4Hb1Pabm8fj+sYxuJdDV5BFAWC7mzPJHK9nT8BVHs/T&#10;v59IGY9TqRNxbtMk3CBOuFtKrEDUb83UTcMtnt9ifHxH1bTLl+Fm8VJcLlyKe/XJeLEvG68OMr4+&#10;WGTG6+1xBAFCCYBBo7QCttmXIHzViq8EVPuWiPa14/0vBOXRkYn28/Z37Wf+r+ZYHNFRWHTUe9qf&#10;2c3xNx3/59vP7c/+IoBkrGOzGf73jUpC7Va4K6Y6Nn2uo2hqM91uukfNH0ONH2s0/lraSFxMHsrr&#10;cbQGE3FbiXzJfJVQv83jPZVMz5tmcMFNavZdMvkemfygbAHuly7Ag/JFuFPMiKF4nlnEcVtLwsn8&#10;Z4ybH9esxiNGA2oPG1Jwvz4Fz3Zvwqu9W/DucL4pjvz5pIRAVkAhoDUZZOLxa3Ukyl99/xeC8qhz&#10;+zPr/rcm2bIearpvC4Hjtb5n3/+7z+1zx/v20X4X++j4mX1u/4bjM+YzMkgM/jtN/8pg6xlHYdBR&#10;z9hH+zmdi9GO93X8thm0fz1lOG5tHI0bqSNxjedq1zeMMBUsr6aOwD0e72ZOMMu0VZrsMRl+nwJw&#10;l+1+4Uw8LJ6Fu1rGTaY/KF0ILQUX8++WLDTMf1C+xMzjP65MwBMKwPP6tXi5g4zfnoJ7VatxgxHC&#10;zYrVRgjeH8nDx2PFJjz85UyV6YTaHwQzX4n6FYxZR/v+V8Lq+C1DdLQZoGYz2LHpvo76zG72Pfu+&#10;/X3H579t9jPfPqtmv4/9/zbD7aZrm5Fquhaz7GubeRZdvj73d+3b79n0tJvTlcQBuLQmDlfWDTY1&#10;82+mUgDWDzV18+2me3fSR+GetnXlTTbWQGv476nMaf4kUxz5Aa3Cg4LZuF80myEjmV+kRuaXLsbT&#10;qhWmbr7dntUwHKQgvKAgvN65AY/rk3CrdAWuly7D3ZpEPNm5idagAB+OqFS6tT7gS2dJPFM3n2DH&#10;AmNfmWAT2Cau4/Wf1y3tlhuRW3F8Rt81jOD1F6Y4nNvPOj7neF/tr7+jo/0eX88F1nT+lyZhaGxm&#10;ZFK/QyEw/ZX2mj5b92xG2mbcuhaDrabvy+d/e1/P/pN91tHGBDo6XU2Mw+XE/riyNg4XVCZ93UDc&#10;3TQKdzeOxB0y/faGYbiRNBi31sfj2rohpkz6A1mDLeNxV5iA7uE+rYJwwv08Wgat4acruF84F/eI&#10;AZ6ULcLTyuV4Ru1/VmEJwVNZAroDHZ/VJOBFwxo8q0/Ec5Ueq1+DG+UrCBLX4F7NOrzdn0shKDJj&#10;8VoY8q8LDH2uWMQw9fLVHBhhMYCdb8QIYvif13d9ObeZLz/tyEQ1i3HWva+/ZTX5/G+fsc/t+2rW&#10;/1hhmZodKtr3vj23j47n+h3bQuhoziUIjdor5n/VajGbfVF/G8+/Inqr6Z41EGRdy53q2uliQh9c&#10;SxpAJg/FVR6vJQ8ikwfgevJA3GRTqXSrXDqPyfG4SSG4tYGWII0Ckj4WtzaNx32GhQ9kBXLpGvIn&#10;4xldwAtt9tAuH54/KplrhOB5zQq2BFOQ0G4valfiWW0CntasxGNZCLanFIbHtRSIbevxuGEdbtNl&#10;PKxfj/eH8vGZbsEShFr8aeb/G4lgC4Nhwl+ZaTNL92wQaQnFVwY6Hu1m/4YN9v7uOfsZu+kzCZ6j&#10;djs+Y1sC68imzwxzLa236u5a961+8X6j1utoC4Ddb333a3lVCYCOlmZ/Rf6WVdD3bO3X0enkgk64&#10;sLwHLif0xnVaANNoBXS8arZu9zM7c7X37s6GeDykVdDxRtIQ3N0wkhZinMEHT4kBHtICPMqbSmHQ&#10;zp0peEJM8KJM9eYWUOsXUvtVpnQFXjesMgUHVUJM7UW9hMAqPPikcqlZ7fuoYjkxQgLe7EjG+32p&#10;eLp1LSOHBNyhRXiyPR1vD+VZ4wYMF+2FIH9eJVPUDJG/Hr89FzMc79vN8Z597vjM331uf2b/pi0o&#10;On77+bf/a44S2kbmqtnAz7HEqn1fx69M52/xnoCbPanm+DuOz+pof6ZzWwicTs7tgJPzOuDMws6m&#10;XVjcDddp/rUF225XdJ1IQVjXH7dTBpP5Q2gNKBC0FjdpKe6kDaM7GGHmrx9nTSQ4nGiVPs+fYrDB&#10;k+KZeF4+F69rVR5sCd42rCTzV5r1+6qD/4qarmlRCcQrWoDnxARqsgYv9ZmKHO9Kxutd6/Fufzre&#10;7NuMu7VJeL5rM17vz2fIqJXHmlmkOdfqIE3jiohfCG2BPcdmM0fNZtDfXTue28zT0b73rVVw/F37&#10;np7/1tJ8+ZxMsdvfMd5mus08u9nXYr7CZDXHz+1mM17MtkNp3TNo/9jUKBydEYNT8zvixOwObF1w&#10;cUkPnKIgnJ7fBddWKltHL1xY2RPXk+LIdDGeViCVOCBlIG7QRcg9qN1RIaBNI/Awa7zZ4v04l2Ei&#10;rcHTwhkEhVNN8Z/XtapRuxAvaAneNqxgUwGgBDM3/maratQyKqhSBetVVmuwatSqab3/+70b8OFA&#10;On46loNPR7Px/nA2nlEYHu5Mw9sjBWYq+rfTNfjnWQEcEcAi6H9J6P/cFOG3m6PNCEPkRgZ9YdaN&#10;3fid53/ctBktxolZu78wzW76vs0wx6Pq59vnarbA/K/WyGD7aDddO3727bWOYu6/zlvMF1N132CE&#10;Ro23mW8z25H5xucrecIxbXSc1gYnZkTj6NRonFYd/CXdcHZhLC4s7Ykr1P5L2nuvRAx0CTfXWQV+&#10;rq/tb5ivJlwgqyAhuKsduVq5whDxkfb4Z0603AJdweOiGWT+AksAqr+WBtMiiHdbZQnWmGqTL6op&#10;ALxnC4cKFavKpJZyf9y/ER9VMPDwFnzSEu7jefh0PIcuoBSPt6fi5Z4ss4Ln0wlNJ2thCTtsBIFE&#10;u0riqtEvq6K1KU6sRuZ8NdUWowxzbQaTmZYA/LV9y2Q1Xeu+mq7Nkc86Mv3LbzR+R4yzf8dmrmNz&#10;ZLj9nM7FTDVHZutZIwiNjLeZb2ZVebS+Vwun/ePDcXhCJI5PpgCo7susdjg1tz3OUQDOLeiC88t6&#10;GNN/eUVPXCQ2uCYcoLbq/8vYW/9nlSbd3pn2RkOQAMEJ7sHd3d3dPQESJIS4Gwnu7tq4uzu0TE9P&#10;2zznD6n3u66d3dydwzzn/aE+2/ctVbVq1WUl6WyXFRKQq+IGIoxcu7mSUKAS5zIC9fkre1iDMUAI&#10;H6ePhxBO8GrD5UkwhLyZzgheYAQvUfjzfBUonuPOuxnBWdPcZNDXhIB3OyLtw55o++FArBON7//h&#10;MEaA/Hg03kOEw0mQwwR7tH21Pdsd6/oVfjiWbf88mW+/nkfRF7bYnyDCn+6P3ALB0h+mLX+yQwCJ&#10;FITwR8sAfpfyfYVJBPc3UDz3SP4ianjen1J2kYKkKJ+I+gbw1zskuiZUcNui/SJF+0r09vVdpXD1&#10;3+ucYP9j/JaCZQTKhnxDCDQG3SPFf7wX5Re6hQjDbNeAOrZnWD07DAKcA/LPTQH2ZQjwgTNTm9kZ&#10;iOFZzp+ZLl4QQUjgnpmtHU84NzvCvpvbxhmIk0WgBBxB3OAuYeBmdB+7E9Pf8YK7cUMwguH2JHW0&#10;PckYh0xwpb9UmPgFhvAMcvgsD1RA3hbO5fwUtybAi+xZ9jJfhjEXbrDE3oICmszxo5RPGHCTOzQo&#10;8zDK5vw/jyeg8ASyg0R7tS/OHm6Ndg1JH5QtqCURQ/gXoeE3OMIfQgR4gsqa/3kF47imNFDez7Gg&#10;H+X+hqJ+05/vjEMhxEv9PEPx7vXu/6hknw8Eiq758d83AL0nUAKV/9EIRPo8caOSisQ1LQco97fv&#10;vDxfCta5QCOQ+MdO+VldK1tWp0qW1b2aJbQvb1sH1bRDo+rZwZEN7IQqPqH8kxOb2GmV/5ra3G0V&#10;HrQ9LQPBMCQyiAtz2njbeW0cElwjRNwgDCgc3InpY/fW9bc76/phEAPc8i6PEsULhtvDpFH2ImsS&#10;Hj7RXrma9dPtJYYgjvAIvqDU8WHyeHtKyuiQAE6gUPB22zJ7v3uF/bg/xv65f7V92LcKY4ixD+IE&#10;BzCAw2vt+4NrMQiFgQ1whA32GG7wYMsqNzHkzf4ULzwcyYAj5NkfpEyS35U388e6sCCDcBxBnidl&#10;fFSC4w9ChgDxoV7ihwSJr2xt1VmlfW09xX6Uj8r2CJ0vOu/ty/M/3uPfp63zfBSufd/j/a3v8dpK&#10;nPJVcFClzLXkamTTMpat5bp6VLX0blVtM2hwHD6wZ1i4HR3XxM6g8DNkB6cJC6cnNbGTExo5IzjF&#10;/oWZ8APChLZnZ7R0ckHz2zQcOaqbI4i3VIl6LZmBEEHLuCD3Ygfaw/hhGAJoACl8JiTIghdkT7QH&#10;yYQJzt2OhUDGj3KjYp9kTMQwZhYVG15EGFhq77ctdmHhXtpEd/5Z4WKMYpX9hAFI3muixgHQAUN4&#10;z/YtfOHN3rV2v5D0MX+JSx81ovf9wRT7/nCG/QqB+g9/lGrUq+Dwn1fViLIZZPBlq/0fwT3G4CtY&#10;CvEV7StHW18Cod/3dh07wyh2ry++Uv3r2vrKDDQK/x5dC3xOW53TNlD53hbCl9ZeS4qG2rrWVUyr&#10;Wca2rmQp7SvbOs5nac24IXUtsX052zKwlh0d08jOFlWBPIH3S/laccuhAKIVuGQIChdau+/8jFbe&#10;2PUlHSGJkEVSRbeiF9zg1vIeIEN3MoYeEMQ+dnfdQMJCP7eSx+NkjCFpqJuFe4fzd2OHcG603Y8f&#10;bncRVaBW+4FKkb/fMtebbZM/237CCN5unGPpw5pYwcTWrpn5xeZFhIdoewdCvMMg3u9dRcYAcQQl&#10;vuf8D4fW2bPtkXa/YJmdWjfJzsfPsadb14AYKfYLmcMvJzLtf/CS387nwREKCCNJhAtVpM6z/4AO&#10;/7mCwpFALw80AO07NJCSA5Tvi684HzH8Y98ofCX77ywufypksdU92rqQUvQOX+naSuG+8r3zKD+2&#10;eQVX0lyFDZc0D3E1c5c0K2/rI8IsrVtly+kaZivahFh+vzq2c0h9OzCsgR0eUdcOjwoHFVD0BJQP&#10;EggVzk9tZd/BCRQqhAznCBMyCIWDy6SKzhAghFpU4fL89q4goKo/3ojsaTdX9HaLOt13IUEyEEPw&#10;VgB7mDDM7sd5y7s8FVdI8xDiaSapY/ZUe03W8Cx7mn3YsgAUWGj/3r/K/rknyp7lzrTHGdPgEV7r&#10;4g+kiR84/3YnmYOI465Vbsr4u10r7fWOKHtSsNRupsyxOzmLLH1cW7uZscBupy3gPcvs1aaV9j1o&#10;cSlxjN3NnWXfk2n861Sm/XmhwKtPr5gs5UqcYorgmK1P/nzxw4c3+DLwvH/fR48uvvWV6itU5wOV&#10;618LvNf3dv+6fxy0vlV5FF/RVrUIttUty9uceqVsar0yboHChI5hDhUSO1S1pLblLaN7qG3srpU2&#10;q1pKx0q2tU9t26+q1MPr2TFQ4eQEeIELA40xBtV2I0ywPQ8pvDhHhYLbsm1jl9hKLpBOnnNcoR3h&#10;gRRSCz1G9bD78AOt13MTub2qD+GhL3xhgAsRt9b2Q/rbPYUK0OAppPE1PEFTst9gBO8LZ8ETOOeO&#10;p9v3BZqIOde2Te9khRPb2Y9S+paF9v2uZSCCpoCvdMpXG4LWILiTMdfuZc6155sjMYYldof96ylT&#10;7UrcJHuShSHkLbXnBVH2z0NJ9svJDEJDAX+yhlrhUdf405E/tFV7vbgDilQbgwibZwgo1ynfMwBf&#10;4X/3bCnfU16g+AYgBfpK97f++U9JoOIDDSBIBYLW4f3xrUNtg9aTaxZiM8JDXDm01RGqbF2FMFDF&#10;kjpWsUS4QXybSjY1vKSNCv/a1rerbLmdteZ8FbfC5pZ+1e3E6IYO+k9jAKcIDTIA1XITClwgDGjp&#10;lIsoXAghOTu1pSOOKiWuVT61XNsttSeQXqoC5G1ChFYBvblC6WMv14h0L3YASDDEnmiuHCjwMmuC&#10;W9bljebjI+/yNScf3pAx1h4njXYzaTQZ8wUe+zBpip1fPhBeMdN+2LHEfiQcfNipqVrwho0L7SHK&#10;vp8G2cwhq1Dro6ZwbV9mDzYusCsp0+x25ny7m6Xm6WgQZI39eCTF/vxuo/2O/AcE+FOGIMW79gOP&#10;kf/HpYIyCpTosgJP2Z7CpUCPTP6dUH6Efm/rvUdbr63eM65AY/ANQdf9Th7d53fuSPzOHfUHBC1v&#10;XMpWtKpoayOquMl7Ma1CbVz1sjakVhnb0K4aSq9sKR0wAgwgHQNIaBtqM+qWtQn1S9m6thUdWdT6&#10;rhtalbG0LqGuvuy+obXhBw1QPoQQwqhK0idlCHAFrbF3fprCAhkDBuKI43hCxLSWdmMh6eGSTnZt&#10;UUcnWuFTizoqVKgosJZuuxujcuJkDcoeCBGPE4bYi7RR9jZznL1IHWVv2D5JHo5BjLG3OYSF9PH2&#10;oXCOvcyZZrfih9oZnrusqtOpU0CMOW4pmLeEi5dwhRf53kSLp7lz8fB59qKwqJUReQ1ivNoVaW92&#10;LbcXO5bb9cxZdi2DewtX2lsyh+/3J8Ifku2X09kuY/iPWLkII8pxfICU0WUHSgWLFOV588csQlsp&#10;y9v/CPPe/fLuj0oXW5f4iveNQOLf5ym58K9nfOX72yBVf1rcoKzNrV/C1japZHPql7GelbXkaClb&#10;CxfQkmSpbcpbLgaQ3KmCxbYNsUTIYbIWDO6Kx7sFiypZfESIJXWoZJt71rSCXmG2s38NOzCkjh3S&#10;JEO2R0bWteNj6rmK0MdGwxfG1LUT43TcwI5wLG6glTpv4vFXFqL0+aSLcIRLhIvvVBhwVivOtXPG&#10;IENQ0WDNfdOqXZr69CpFM2aH2msM4QX7r7PG2ZussfYSjvBC/CBjsl2LG25HSTuPRPeyqwnD7Xnu&#10;ZHu7aZabn/8qf6ZrdXwJcXyCvCyc703LgjBqqpYM4BXHr7ctsDfwCqHCm+0r7Pn2aHu4aZnd27jU&#10;HmhC6HZCyf4E+9fxLPvX6Rz7nT9fGcN/ijxbImOQsnzv9xDgo7KlrOKwH3hd0O2nddrXOSld53Rc&#10;3Bj8e3zIlzjYX9W4gi2uW9oWNSpraxuH2piwr61luc+sX7VSFkusd2vJta9qaeyvbR1ia1F+WvsK&#10;bnVILY+qRf60+GBym4qWBj/QYogpmkbcpbJbs18rUO/tBxoMqGGHVUViSE07MqxoO7y2FxoICxIp&#10;X+XBry9sBwJ0dCFC6PAdKaRCx/Fx4XCIRo4/3Fza1e5G9bTHeL/W8NM8N011ep40zJ4ljnRz6l8k&#10;D7XnCYPtJeHhZepYly5eXjPMLsYMtQccPyc0vNo4xT5snunNx8+f5toX1Nz8JGe6vYIvSN5tXVK0&#10;gBTGoGlaBRgABvF2MynitmWOLL7bt8Yeb1lq13Pm2d38xfZ480p7soWMAm7wz2Np9u/TuY6Z/48y&#10;gyIv9jz8vytf5z4lvvL8plo9o2PNjtI5Hes+KdtXuK5rG3gctKhhGZsfXtqWNg62RfWCbXi1ktau&#10;4hew/lBbDx9Ix5vTIirZumYVbI3Wl4UHJLet4Nad10IBcU3KOOVrzTotE7aR2J8N/Od2reqW+cwv&#10;WlRQ68ju0tqypIz7+td0Rf+ODFV91/qEgmZ2YaY8u61dhgReUCsiGcNVLZ+G4r9TXwPHZyc1sgvT&#10;mtlF7r2MkWjZ1osYiJZ3VYnwl4kj7Dne/7hoocfHRQsoPFjT263z95w08QVs/XXqZHuWPMmep022&#10;Fznj3SIML7NVV36Kk1cQx1d5M0CCaSgaVCA0aLUwDwWWkmLCD1D+yy2L3KxdySu4gRacerc72l7s&#10;XIEBzLfzCRPtdvYCe75tpb3ZE2c/ncgiZfSQQIagFPHPq36KCHxLUJobuu1SNo6dIhH1VOpckQK1&#10;72+lTHXafDjpLaoh5Qcq+lMGIAmaWb+czatdxhbXK+2Y/riwkja+dimLbOKt6pDWDjLYNNhi4QTR&#10;GEoioWC9lvkkFGR2qmKxLcq4QgxaXTq7UzW3ApTKk2ptdy09qoX/klqFWAacYUsvrTpRwwq6VYMX&#10;1LODA2rb4eHhrk78eS1WMKuFaZm0yzM9QngFD78COdTxeaWNIpKEiZOj62MIamRqiNG0xAja243F&#10;HdzSKVogQUp/QnZwJ6q73QPmH2AYj9b0sWfxg90M2VdphIK0sW6NP/EFrej1kqxBi0O+zlVT8mTC&#10;BHwhd6pnCJp+LSMABV5vAvKR5wXzvSncpIqS1yDAG83hZ//lNlLJXSvspdoP8ubbtfSZdit7nj3e&#10;SmZxMMF+PpVDSNiIIag1ES9HIV4Hk1LGHZBFL2b7sdq1Nmp7SZ6u3ruiazzjcwHn+We8OZG+8osr&#10;W/v+eaf8zhW+tok1S9ryBsG2OLyUzaldwubVKe3VkIX9a+kPrSu7EgNY25xzbfB2UkKt/pyD8lVR&#10;Kq9rdUtoVx3eUIq4X91VeNIq0WnNS5hKim0gXKR2qOjWrNN6sJGNStquweF2QEuODwm3Pf3C7NSI&#10;+nZiVF2UW48MoZFdntXSrs7xFH9ZfQhqT5jQyM5NIIWEQF6Y3Nwuqst5dgThgTRyDvvcfx1OcGdZ&#10;J7u3vIs9XNHT7i7XilukjGQN91ZhCBA+IYMWYHqZTHhAniWN8BZ/JH18msRxihZdgEMQGtSe8BIE&#10;UCOSMwJErYhvZAgbZ9obtS2QNUi0kod4whvkleMJHwepPC1cbE/gBk+3RdkzsgTJ+yNJoIHX4fTv&#10;M2pI2mh/kjr+CVH8U4wehf+Gwl0aeRnEuCJjEXIgukdGoGFfyK/c75TqmL6nZHGAjyjgNesGokJQ&#10;g5CvrE25L21SzdIWiQEsBAEWkOdHNihj0Q0IB03LOj6wqkmIrWtd3hLw4hSMQfXqtU7+0qYYTOOy&#10;NqbK1za25rcWRbaQThagitMqHJCOceQSBlRuLLtTmC0HUTZwXWvqF/bQYsBqXq5AllCbUFDLTo6r&#10;b2fIBM5OaOCqQF8E7lUX/hKEUCHi5Oh6IIWuNXVyZXYru7mgnVsM6c7i9naXbEErX9wGDbTaxT3S&#10;x7vwg9tu8QOIIqnkPVLGR2v62eN1IEQchHHDYHsId3gUO8gtEK0eyWeED9cHsWGoI4wvMieRMUx1&#10;vZGP1cRMeNDaPVpJ9DXZxOtCjKMQ4yjEKAoXgBLzyR5IFzV0LWeOSx21/JxbZq5oJbFnO1fa420g&#10;xJ519j2GoPUP/3k8zzUv/4YH/yY2rzTykreV0n+XcSidVPsCxxoP6KZ0yQBg8EIB38t9RXviMXxd&#10;8zyfmK+16GuU/tyaQPKGVP3W5tYLsXkgwAoUrvXeFjYJtgXNytmaiIoWS0qolSBV+jO9fSW8uZrN&#10;V7hoFGoDqpayPrXL2shapWxCnVI2mwxCtXhygfg8EKIAdFjaLMTmcF61ZbQGfFYXry79mualLbZl&#10;sKvkdRAucHxUuJ0cUde+w9NlBBdBggsYghY30vHxUbXdejZas19eL7m5EMUv7ewWNdDqFrfIGK7D&#10;IWQAUvp1DOQOhuGWVFshNMAYIju7tfjuk0LexyAerCKNXCkhpSRk3GWrdYCfgRKPk+ALhAUpXb2Q&#10;D1Mhi1pOFlRQh5NaGYUQL3JnkkWQOWixSLYvNTCF7ZNszsMDtJiDGpXU3/B690p7iTG82hNjz0gl&#10;RRifkT18OJxibw8m2bsDyfYvkOFX4vgf5/Jda+Jv5/Od4n+VQYAGf22LFF88ndPWMwgvv/eNQftB&#10;Dct8bo0rfm3VS35uDct86QoJqYz5EpS6ihi/qmF5Ww7cx0aUJ9aHWkwzDEALA3apZT0qf26Nyn5m&#10;DYO/sNrBn1uDCl9ag+DPrAnH9Xlv+3Kf27yG5cgSvAWKZzUCWSCI6Vo9EoKo+jsqqbIBMpnUHKQg&#10;XCiLULGBA32q24nhDewgGcGR4bXcUutSvOTM+Pp2ekw4QuyXgRD/r89D0epEwgi01fp5WlDxFgig&#10;c7f+Eu7jmgzkxsI2TpRZ3I/q5oziAaHizjKMIrKr3SFcaBmV+1rrd/0AewxneEoa+QKu8Cx9vFtY&#10;QajwPG2iWxFUTc0vs0UWtTLHdLci+dMsrVCOgbCVEbwCFd5sI0TsWO4GpxxaNs6mkXHNaV7e3u9b&#10;Z48KFrpl5zSc/WEBBlEQZe93QxYPJNkvZA2/nsomROTYr+fy7N/fYQgXQISLRaGgSKRwX6Rk5fra&#10;ajKM36ev/aAmwV9a1yqlrRHbGqVRGsocFFbCljcMsZXA+apGIba8aTm3Zn1si4oW3aSsxbapbP1D&#10;UXbIl9ahVjlX6qx11c+te9g31qd6OetUwat301iFEct8ZqPqlHHLk0+pWcoWklUkEjK0sPCGlnCE&#10;1hVtPVnEKoxEdXVcgQJSxN29argiBLkgRA7h5dDgOnaE9PCshpypvWAk6KA1aUZDANmem0gKSGgQ&#10;V9BKWFfnRbhQ4JZVdeGgAyhAZrCAcxiAv6KFljy5vaSdWzXrNgbxCNL4CCN4BD94qEEpy0GK6J5u&#10;Cdf7IIPaFR5vUMURwoTCBWHhtVbY0HKvKWPsFYp+loGis9gSKtQtrcErGq8gxHiRP9Oe5ZFawg9+&#10;3E2msGuJazN4S7roDWZd5EijlqHV4NVbGbPtWvJMuxI/wx5kYzTbtJJYHAaxwf59PNN+PZttv5+H&#10;4WMIv10QKhAmMAaJ63NQSJABEEK0ToLSQY3h/+lMrgWpgHG7ClIS0F/+S6unUullgmxl8zBIXmlX&#10;BXpe/ZIWicevaq7VqCva7MahePZn1qLS1za0TlmbiXHMIxyMAvKH1iht/aupTPnX1rnSt9ak4jfW&#10;MOQfNlylzfHuJXCIuOaqCF3ZUsgY1jYuZ6tbVbbxNSCe1b6xtc1AgI5V4AM1LJFMY1n9EpaMgWiV&#10;6l1kCyfIDlSC5TBp4vERdezEsHp2ZEBdOza0jp0dR3ggHFybjQHMRflzWthdlH9TYQFDuI5BXJ/b&#10;0ilfRnGde26pTUEIgFEIDbQUq5ZQux/V1S2QdH9FD7uLPNAWdHi0WnUB+tkTlH83pqfdAxXEGZ64&#10;FcOHISPc6lyPk8ZAGMdhEOPtKcrXOEZt3eAURFxBw9neblEKOd8t+fYSVHgJMXyzeaG9U9MyKeUT&#10;soXnWvMgb6HdTptp1xKn2p30OXYvc6G92LwSo1lr/zyUbL+eSLffTmfa7xjDH9/lYBAYAwrXVr2R&#10;v7L9ScvoKNOAT/x4NsdTvmrUd6qoevWqZ/uNVfs2yOY1rmIrGpeA5FWy2XW/tRGV/kEGUN7iW5W3&#10;bqBDc8LDiAYVbCaQFUXqt6pFiE1pVMamNsQY6pa3kbVL27DqZaxT1W8soso31qrsP1x59jVtqlhc&#10;0/IQwTBXFWJdy3IWRSiYUP1bmwDpXADpXM17sjqrwlYFW9si1LK5d2Onyq7C1B6lih0r2q7eNWx3&#10;3yquRFlSu3K2d2BNsoV6EMJwFxq0ovaVaRBC5ObcNnYVg3BGMUeLGkXYlZnN7dLUJnZpZgu3vq5Q&#10;QufvkSncWix+0NHxgztqQ4jSmjg9ndyGKzyM6WVP1hIKVve2xyj/8RqPQGoxJbfSFjzhcdwQe5E8&#10;2p5hCM/IGh4njgYdxtuTtAkgg8gjKECo0Bo9jzmnFkalk68LySTIJp5kz3JEUauCqaaBmp6fF8xz&#10;o5vvZ8+xR3kL7HL8JLu8YardzYRLbII4Im+2RttPe9fbvyCVGsjy84l4+/l4MlxBC2Xm2L/PkWJe&#10;2GS/EDaCWlUoYZ0rl7JeoWVdCbEuGEL1EkE2OryiLWlYwtXZVYXt6eHlbCnKXt2yknUq/5m1r1bS&#10;ZjQob6vaVLWEDlVcHfnlXFvaNMQWNcSTIX1T6pW1ASi1W/WS1rVasDUp9Q+HDsmkkBkdKqH8Cpao&#10;teKblLb5GMR0lWCHFK5vo6JBVUzFf1fVL+vVrW9f0fJABNXWyeumzqSqIEFtV2Zkbr3PbU//OnZw&#10;QC07OqSWnSIjODu2oZ3TqpcTVJ6l2V+GcIX9a2oqnsF2BgYwrYldnNHUGYHEhQ0MQWv1iyOowofW&#10;x3sY2c2eEv+fxPS2ZyhcImNQSHgU3dWFiPvwhXvcpxDhDEElZLTIc+JQe6oVuDShhdDgsgcn4+AQ&#10;I0GEsc4QXmmRx7zpLp0UUXypOQxp4gyQSR0X9T8oi3hVCDeAQN5MnYEBTLTv1o61i+sngg6zyEYW&#10;EmIW2JOM+XZx9QQMIcF+OZFov5xJtV9OZdr3EMo/FfObA8vtIWoDa5SzfkD1gOqlrR5ErRNGsLhR&#10;aTw9xBYA2TPqBtvkql8B2yHWHkLXHm+e3xzPJUYntK9q6yLCQIAqpIohNrmOqmOWtFkYy2ji/EgM&#10;p3+tYGtTvoS1qvCFrSIdzCOepyt1xBCWQyxVtXoun7MehSe119rylfD6ELKJkpbSPsyVAstQi2Ob&#10;UEvDcHLUcghZTFba2aE2aFCDDKKGW7b0+PD6dmhQbccFTg6v4worfDeO9LBILk2T4lvY9eneClYy&#10;AJ2TiDzKGNTWoGOhhozlxrw2LqX0swottyp+oJW6H65ACAkOKcgo7mMAIo1aW0+dUfei1RvZxxWR&#10;ECI8S8II4ocTIoa7RqeXqaPseSoogRE8gzu8ABWegA7PNXAVeZmjTEIGADpoVLP6H7Kn27PcWRiG&#10;OqLmudlPN9Km25XkKXZi5XA7EDXCJjQJtRHo9QHG8JT7ftgZbb8cToBYxpJerrUglRrrQ5weWTvE&#10;xtQtZUOIuw2I581I/5aR4q1FpnJ+enhJm1nrG1vYMNjaEypaghIziNdxrataYvsarrauX8BQpdBU&#10;o35Gk2o2Iqy0zYIjDAEp2qpKNiSxfYXPYP6lLZHYr5owa2H7q5vh5U3KuR7ETIwpkfPLSTPn1Oc+&#10;UCUWdMhtT8rYoaqlgBgqV6bm5TUQ0eWNQBytWY8hbYAfqJ7Mzh5hdmhgHTs+pK5bm+4UqeMZhYVh&#10;dezM2AYOEVzFDULE+UmNXJvCuYmNXQuj9nXuwhSMQsujIjfngAYYgdbBkxFonV0p+jZk8uaCCNDB&#10;K+pwb5EXLrQer7qm1bikwlE3VTQqGkQAMdQhpVpCt0AKNUurbeHeGrKJDcPsFSFCg1VUZMJxhFT4&#10;Qsq4IgKpjMFrcXQjnd3ij7NJLUGILIgkmYImuTzXUnIbF9q5xOl2PIa0NHOePUybwT1z7fWWSDdR&#10;9kLiRAtqW/FbGxpewUbWCLapjcrb2NplrGXwN9aY1C2qRXmLbhZqw8K+AtJDbVr1z21Bw9LWsdyX&#10;1jq0pE2Eoa9rU93WoPi1EZVcX78qRCxsVMGGYVDiEh3gEYOql7CBVUtYt2qlrDXnOlYqbc0glUsx&#10;ChX0VQ+hlB7fvKRlE8+1WqQaktZiECtUngRvTwcNEiNCXIUrLTsuUpipFaUhmrPqh9hMeMJSjGeD&#10;1rTvoSrUkMQuobavX007NrgWIaGaHcMQZAwqz6Zm4ksTG2IIpIugwbnxRfsYxXkyh/MQR5HHv0KG&#10;Ci+ABFdADDUsSVzqiCFcngVquBBC2JjREgOBRC7qZNc1JgFjuAUC3FLqqDkNammEQ9xB8bdJJW8s&#10;6caWzCKmv91HHq0jm0gYas8JEc9TRpNejrBHankkXGgom8YxumHvpJJCAg15V/bwHBR4gRG8BAVk&#10;BC/JGr7fFW2vtkbZo02L7V7eXLuWNMVuYQRXtJJK3HgLagrB64SCeqOUkaRkw2qVcfVqGwb/w6KJ&#10;tfPDQ2x4jVIW1aqKLa5XypaDBK3LBlmbKiVsbpMKFtuqqq1F+VF4cWTjEBRR1oZD3DqFfG6t8XTV&#10;ve9O6tgT4je4blkb37AihhFsEZUJMVVL8XyoJZE65kDotDJkbkfSPWJ+YjuU35ItWUF2J1WHRPnc&#10;F91cLYwhlsv1LI0w4vl5DcvbClJJIUdWx6q2qasIojqUVFWququIsadPGIZQww70r+3KpHghoZad&#10;gR+cGVMfRTdF+fXgCyAF6eR3E5uACo3tIt5/ReEBxatGj9BACOCRRC2iHOGWSr08sxUG0MouYAAX&#10;de+05hgB1xE1NskA1Lp4c3Enu7Gwo2txFDJcmct1DMQNWlErpHgDXOFx3GDXRe2Rx8H2KM5LMZ8k&#10;DgcNxhAOFBY0IXYqIWLKX9XOXuSIK8x2rYxvty5z/Q7vtFz9zhVu4cjrKZPt0obxdn71aNh+aBnr&#10;FhZs/fHM8Q0rWJ+wb12u37DcN7a4SYhNxWvHYBCLYPVL6wVbLAppWzrIOsHmlzQNtdURVW1x48o2&#10;BsMZUq2E9a5c0nqFlSJ78OC9HwRvVHiwTapXwcaRCUyBCPbiWj3Y/9BaFfHsKqR6eLbzbhlCJRRf&#10;2VbDJ2bV+taWN61k6Z1quyJGGm6m8+sghTmEBhnJavZn1SVd5Hxqm3JkBNVRelUrBEm2qQYOit8J&#10;EmznnEqs7ehaHSQpZwcH17ajA6rb8WHhdmoUHq8mY1LFM2Ma2nHkO5BABnFZTcjqRgYRvuP8pSlk&#10;ERDD62QO10USAwjjVYzipip9gQ6XVEEURFHz9NXZLTyUcHyhCwbh9UheBSHUhX1JnVezyTYWtAcp&#10;CCMYgkrZqoHp8dr+9lB1CbXMuwwAQ3gQq5IyGrcAEqSMdUu8PsuYbI9BhWcYxBNE4eAVmYPGIrzD&#10;CN5sUS/kQre2sAar3IQbBDUK+ca6VS4DMShhE1FuL4ygUcgXVrfUl0BpeUf0hnJuIYw/qlEwsFre&#10;BuG1LSt9A+yXt0l1QYtqZV3N2YHVvraeoSXI87+C8JW2mRjTAkigSpArM5gOMsxGUYMxtjqlgqxn&#10;9bJ89rfWowr8oUGIrRG75zOWNy6DUsnxG4rwKRVE6Sg5thVI07I8EuKKL6e2DrFlEMVJtUvZaoym&#10;EMWmdqpmCwlXi1uoKGEN29NbBYu18jThoLdWqq5uWV0q2faeqj9f1dWyPTk83A71r8YWokjGsKUX&#10;+yPDSR3hA2o7GKdiS+FuseMzZBCXpjciZYQMzm7uUOAyIeE6W3EDlWDxlkL1woBGMqlZ+uJU71jd&#10;0RIp/cosT/GSC4QL7zzHsyMwjo4ubAgptDDzHQilMghxBc2ZVEnbB2sxgiSyBXiC6hhqK3mSNs5e&#10;iRvACd5q3WAVr9LMaIzhGajwJHu2PUaCWlb41joj85pXtjkQtd7AeUvgun6Zr1wImCKmHvqtRao/&#10;H8hf1izYepAN1IMXtCNL6Mr9faqXsh6EhsE1yPMbl7clUhAp4NrmKJPnFjYtB4qE2vxGFV0x5L7V&#10;ylmLkK+sOaGlGcbSvGJpOMS3NoNMYSkkL4rcP5EsYgM8Yxm8YoHKk5JlxJJ5aHxBFqFBhYk0hmB+&#10;bRAKshdLWFrVtKINqfGVdQ793LpX/ZzP+tri1QHVpTLKrmlbe6l6JYbQVXXnK1sh53d1r2q7e4bB&#10;E8JsK4ai3srEiHIov5Grc3scgqiVrQ+RQh4ZUhsDCLdz4+o7oni1iAxeQ7FXpzSz69Na2dXpakNQ&#10;0ccWhIhmrvtZBvDdpGZ2mevnJjdz4xMuTGvpxI12Jpy4MQ2a64DRKOM4B+IohEjEH26pyxoD0BhH&#10;TZ2/F+MZwsPYwfZw/TA3L/LuusF2n+NHWuk7cSTZwwTCwmTX7/AWA3hVIPE6nJ7BAYJaVYSIVS5h&#10;Ua3DYOrBNgRFdlKlapSrkuPDydFH1akIyy/lvHJM9a+J6WUwDu4p+5U1gzO0rviVdYfMTa6Px8G+&#10;o8n3NwDLMcB0FOnZSmK1ChUugTwOrlmS95e2DqGlHQHsG1bSulUqZQ3KfWV9+bzlzYNtJcpPxbMz&#10;iOlrWoSCOuUghyFuIEkeMT0XgqiqE1t61HFVrdc1JaPAUHtV+twGQFjH1C5vs5tVtMlkFIMqf27L&#10;QYLCTlVdBpCPwjUyaTu8YHO3MNvRpapt6UYoIEtYqR5M0k7V4j00qK5rUdSCxQf7hxEyII3whVPD&#10;6toJDOLwwOp2jnBxHmg/P6aunR1VB3SQUTQhW4A0kkl4WYOO4Q9s1RGlKqDnCR0yAm01WEWjlLxB&#10;K80RGU6Eyzz0jAxItQHviB+AChrOdks9k4SEWyt72N3ofm7VbiHB7ei+dhfSeI/swfVSwhfUtqCx&#10;CgoHj0kfX5MlPM8DFQrmWFCLCiWtdy08Gs+JBnbHEJP71ChpTcp9ba1CS1nv0K9sVPUyrtBgNKRq&#10;Nl64htSrTanPXNt9BNlCM/hBL0jdqnY1bDGp3nzCxWL+/IWgRCRZQDTxehkKmN6gtOMWzcp+Yd0g&#10;e+PqV7I5kMYxdUpb8/JfQRCFMDB8EGiDGoDU7g8fWFSvjGsDUDq5BgVphFF8azwaiM8hO0hj26vy&#10;lza4frDNb1wJJaofopJFNinPZ5S3fmFfgABhrndxLaikd6roYG6nCqaq1gVdq1pau0oYXFXeqxHJ&#10;1Wxfby1XXt2ODqpt+3tXtj2Egn29q9oJEOCgxif2rYYh1LbTI+vYRQ1UHU4mMbSWnRihDqd6EEZ4&#10;AkpXpnB5mnolPWMQB5BCfeVK8WfZP6dq4ni7xizISNRhdRLDUj3A0+IfkMhzUxo7UinCqF5H9Ugq&#10;a7gZ1Yu0sRcpIykkmYRSyxukmncxEFUBUbFKtSP4vZIvcie7FsagVpVK2oC6apgpg2dWtgn8yQNr&#10;lbQGZT+H+H1p3St8ZVNg6WLZi4jjS5rA0FFmP4yiOeGhO3l8n7Cy1qHiFzahAQqH9c8F3iNbhQHH&#10;IbaE2LuIeD2/cVlSyQrWCaRoTrgYQpxexeet4Pos+ERnMo6mFb+x/lUgeShtZZMyFkeMj8YQlpLu&#10;LUShkS0r4pnBsPuyZBewfqV8KC8OA+vM95nbpLItI2ysaFnG1oEYywgb08kA+lb71obV/IbvXRnj&#10;Kmex3K96+Tv61bLtqsiNEWzsXMl29KhpW9SvgDHshR+oJr2yg+OqodcrDIWrebmy7QcVdnJdy5mf&#10;QvmnyBwOYBCnRtb32hKUScAZlD24doSJ9V3WcIEQoQxCKeUpROmkDECK1hiFMzIiFK5MQ2MVzqjH&#10;EsM4K+VzfFGhAXRQ1VDXc6nJsBDDm5KibMEVbYiCI+gcCHFXI5lAAmUNT5OG2/P0MfYqZ6K9zJ5g&#10;QW0gbsPxjlFA8MS6FWw0ih5Y81sLL/0PSNlnEED1xPHHo/S54aUhUhVtAIy+c5WSFlEGNl+9tI0A&#10;OdoSs7uBEJPx+rnE+gXE6KWtMAYpF4UtJKcfUKWUtcK7u5FWLiVLSNKIYDw4Gr4xieyhW9g31oJ3&#10;Km+PbFYejqFasiEupi9qUtbF/bkQ0Cl1ylokISqT+Lyxa4jrJexNuJpdvyKpaFVbwveNjahhq/H2&#10;JSDLeEJClypf2eIG8JYWKk9W0VSm/ED/cMtpG+KqTG4hS9gEGqgoQZ7aCDpWsKz25R0/2A8CHOij&#10;IorwBhAhtW0V16y8fyAZA0iwi5CQrQxiICSRY/EEIYB6Hk+MqGvHOJaSpfDDg9UCiTej7ONck+Id&#10;AkzE6+EGboiaeALpp9DhEvzgCuFB98kgLnOssKBm6EtzSDkJB5r1pLEHUrhSyGuLSCuXo3y4gVJI&#10;NSSpYUkDVNR28JxU8UniCAvqRh4+nNx8NOnZpNrBNhrYH0CcrwPhCy/5mY0gvi9WP3y9EnhcRetI&#10;+iZEaEmW0AllDeAZdem2V8dQxa+tC/l8P/GC8BCbCIOfgCLHoLA+GEsbSF5H+MSYBqE2G3RY1aqy&#10;mxug8YELYPh9qn5rTYO/4HuUReHlbRXn1rUoZ5HNEVJMEcJpZAszCD3reU616DVWMI4/vkvFz1xD&#10;0hw+cxEINIW4P71OMMfBNrthJfe5k1VkCM/PJa3chleraLIahKTwzWQKqj2rYWkqUKQy5morUGnS&#10;HdyjUcyauxCHsS5tUAaDC8X7a9jObpDI7jVsbp2vLaVjNds7oIYdAymOEgLU9SxFHxlYw5VCOUHG&#10;oHEIJ1RyDYRQmTUpWZ7uxiuMQ/kQSnVQHVeXNftCCYUPpZiu3Kv6Ksgu1H19jVTRtRtIycu62R2l&#10;iMtRPAYgkui1JRAiIrs6FBAPeBIHAmiQa+JwC+pVq7RN5A8Zj4Km4RlTSK0Uv2uXBtbLfWFjNb4P&#10;6I0hVs5pVM6akOPXLPO5tYAoRkD0+lYDBSqXsjZ4dGtguzUcIKLSlyBBCZfCda+OYYSqxxDlc18E&#10;97TluCPXe/I5E0nnFgHpM9h2q1jK2hH7Z+Pps8JLWjQQHgN0z8DoehBW2hMyIiCGnVFyl3L/gHug&#10;fIhbQZea1g+jHA4CLcDz5xH3x2BA0zCACaDEYFChI8g0hbAVC5mMxfsT+T3ZXWD5xPLNXStZGiFE&#10;RYfWQ1YzlSF0DEWpXq37jR0qWHpb0szmoE94CcvsXNMyyTa2dCZr4PPVR7EUQpwEIuxWY1JvCCL8&#10;QCXTVJNXxnBSYxRBA7UnKDSIHxwTSmhhDB8pEBnEEc477jBaLY+NEDVHa+s1Q0v5KhYtgqjGpuvz&#10;24MEEXZN5WCJ9RrPoKZnN8ppflu7g+JlCEIBDXC9F9PbDVkLGoyyp0PkxuIV08jbxxLzmwd/bnVL&#10;fwnkl8R7SqF84mijUjaNtK9J2a+tbtnPrC/GMqZxZRvMn9wWj25F/G+JYpujoCblvrRGZAsRnG+H&#10;wltVIpUr/y3IgNKB/i5I96qlidMlrG3lb0CHctYHz2xbgZCDsczjs+ZrDCGwr1SzTenP4ARf8mxp&#10;DKc0BPNL60Do6Y5xZnSujLIqkIJWsHblgqwH5wdA/oZU/8rG4vmDq5W2XnzewBrB8JqyzoiXkAXM&#10;BT2iWgRbfqfKtrVHFVutMQl8DxFLhSKRQ5U33wFCbMMIVN5MJco2dq/jypypXEl+2/IYhloSVfNW&#10;LZMV4QbVXJawHcPQvhSslkWVWT02GEVjCMcH17LD/at5RJJ08sCAWra/f3XX5nBokGcUyijEHdTQ&#10;JOWfk/JFDCf6xLGZ4wca1SQCqVAgMugPfJWoZVGNR+engRQzIYoLOjgjULuBJGhwrbLERARGPQdP&#10;GwzZq0vcrVvyHzYJuFSHSSQiA+iP99YrjXdX+MLmkRouIlaPgix2w0jUQdS0/NfWAKW3wBDqlStp&#10;TQkNLTjXHq/rA48YWLekjeBPH4NiJ4AiY4DnVtzTu3qwtcEQIjCQMfVKQ9ogiXwfdRB1LP+59a5d&#10;ziY0rGCTgP0JeO8w0EqjjltDSle0rWhxELwU0r+ZfP/2EMeRtSvaOMLDAHL+/tzbG17SnZgvUjgH&#10;VIhsUBYDK2sr4BAbu9bGqz1+MQLeMZ20MkPDyVC8iiTvJZ6ryuUODGALnEA17HR+S7fKrja9Qs92&#10;woLuz8ModnT3aupuwyj396pphwaoYamqK3G2mzCxB9ndo7Lt7oni2R7sV9NV5hZa7O0lfkGayTNH&#10;BkEg1RkF7DviiOIV85Ut+Mq/QBhwTc7KKjQZlmuS0xPqYQhcU0MTBqG0UnMmhRCqKn59QVvXkhjU&#10;v2Y5GwKpW6DUiHSsH6QtPPgrawS0T0EBa0iLVjQJseg2Va192X+Qj39NdlDGZsGiZxNfR2M4fSGL&#10;6sBpEfKlNSBctEaR9UgD1QrYPexbm9m2hq3sUdvW9mpg0Z1r2KJWITYPD5zepCIKKWVNQkpY43Kf&#10;W7+awTYd79OcgRigeXQt0IPwMjyc9JHYrZRxNfF6LkYxgO8ZQZhQKroS8pjbrYZtJuWbCiltT+gZ&#10;HB5sc0kNF8L6ZxJSRuD1XcOCrTtGOo/vrjGFGpEcRWahNQnW8Jmj6pR0YxeyiN0FGjxCvN/aU6XT&#10;FfMrWmGnENvRpYIVQAY1GUWFilQrd3ev6q5AskYrF5AubiED2Qef2I/H7wb+t3ZH2RiRWhcLSU1V&#10;PlWigkf7+9Zw9fIOqhoWYWJf3zDXriDlOwQYXtu1JVzCu78DBa7hwVdntHRhwOt7gAQSBtTncFWl&#10;XGdCBKepi9ozEhHFExrfgAGoVfHGgvaueVkhIag/yptFTr6+U01bSArVFWiuD7S3AFI1GzcKj19D&#10;3F2Ml7cAVltW/trl5WLzs/DGcRC+YTVLA6uwdWKxOoU6EdNlAEPwpKXt69hswsrIGt/YSO5b3Lqa&#10;re1W3WKIlXN4h1AjvKzCxVc2sm55m1QDQ8QrV0ZUhMR9CYEszeeE2HrSs3z+ZM0HXNGsLGkdSASL&#10;bwsa9agkAwizHFh6Ts9artVxIJ8d357Y3KWGJbYPw5BKWH8MphPXBlT72pHMVQ1K22TCw0q8fg3p&#10;6DwQKY7/IgvPz+9U1dWiTcTgCrrVNE1AKYQb7OgOCmAM+/rVtcIO5Z3Hi3Tu7lHdMlSXHiTazHfc&#10;ibfvQbE7etVyZdX39qvtjEXokd+uguW2K09WUYGQUhmp4qpwC/7VqqiwsbMn/AHDUTvDiWF1XRl3&#10;ZQFnIIxnx5EqOvJYlBUQFqRoN05hVmu3VXjwuqpJGUkVT45tYGcxnsDQEDQaT1vLl4uDvU4CUkXy&#10;Gpb+gj+pJKy6NF7P9VaVXDbQHKjtUvVrW9Y0FIZd1ZY1BorreGRxdJ0yNgBDaoUS26CQdhjJvDaV&#10;bS6xdBxeN4EcfHKTMNdmkNQr3NZ1qg45q2Q9a5SwRihfRHEAnzEahU6vH+z6AlqHlLZBNUtZnOJq&#10;r9q2vU8ty+xeyxI71iBLqAhahVjfWpBNsoyuePSKNhUsrWNl1/w8mu+U0qGmbcdzt3arA/vn9+Dl&#10;Q+Eo3eEhc5qqv0BZTFlbTShY1bSsRYMGG8hAMtRp1LYy5I/UER60nmxDStvUXh5bzXm7egY3osxM&#10;Yr16JLfxH27pKi4AT+hcVOESOE8F4XLbSZFhtrVzBUQGQFhBCtlXufXtPUU6CSOEBvEM1b7PxziE&#10;Jls7V8KwqsIRqoMEpIlDa0IIq0MMa9jRYR430HgFjU8QP/huvNoIGjskkPJdf4ILEc1dOvmdQgVE&#10;UdeDRpGSRWPpi7H+/jD3hii/QZkvbDheonQrEu9YgfLV2KPRuiPqlLDYNmGWyh+xhlAxv1EFUimx&#10;9WAbCjlUutcKRh5RqYQbkjyq1rc2GtjWCN4hdUKA+sq2cWAjS+9WG/Soav3w9GbAfiuI4kgUM6V2&#10;GdfgpNjfEhQaC+HTYlGbe9ckPte0gh6kZ3hRPts4iJ7i/OC6fC6hazCGmdEpzPrDSfrVLmWp7TQv&#10;sA6ErgbpYogtb1UVowq2gaDAQFLS9SBaBqigdoJ1GFI8ISIOxr4Bxp/Ib1uJsSwA+VaDAIWglTqH&#10;CjrVcJUqd+Gp6oqObxdq8c1LucwgH96R3bqCy0DUgpjSCgMkxG3UOgYQxny+bwGkcAshY7fq7GMw&#10;O6VgYv3WvpVQNOQTopnVLsQyWis8eMPVRDZ3yAgwIBHCowPhEv1ACrU0sj01QgNU6jlSeEYNTaSM&#10;Gs0sBV+c3tQuTPe6otXI5LcXnAEtgobXIg8m9kp53YHEumXl+Z+RIoXYHOLmCn78CuJ+R4yiMV49&#10;vmE5W9myCnl2VVvaHJ6Ap6xsVcWm87zm9HfAA1sSpztWA145nt2hjvWu9q31rVHOhsIvlvMH7x3R&#10;zBKA1Ym1v3VpZfPyJawl71a37zSQQXn+KFi3xhqMqh9iOd2r22Zgde/A+rZ/SEPbM6iO7RgQbpld&#10;qzlD1LDwvpDGHqR7qT055vd0qfItxBFPxfuyUMoqFL++VTVbyrW5DUKtExlDNL+rgHxeHpfF90lq&#10;G2ZL635jazAGkcEljRCMa02z8nh4Rdfilwukb+JzN+PtKSBDkpTJdxO0Z0IcNcBkE0pU2fN1DUu6&#10;OvZbOpANtChlOYSEje30ebyrm0IDoapNedvbs6bt7Q0n4D1bUHJex/KWAAoVkkVsx+v1HTdjJPoP&#10;VIt/C6Qxl8/YDVdQnf7jQ2rY2VF1HQfQiGZ1UbtxjKrnr65oDEFooFCgEKAsQeeDhhCr1Rs3hT+l&#10;FbBei3jfKuRr4JlcG0VEAvuL8YDWGtJN6ja9WSgpUqjrAJmOcUS1JP/lB07EU/tWLWM9qgXbBHLt&#10;qfx5k2H20yBVE2DX4gUrOxDThjexY6ObWDI/bDZo0yVU8R6DwVtnkjpqoOgYQslwQojmEvThOZG8&#10;wh61UHptOziknh1A9g4Jxyhq2Yb21W0xRLVbFcglpDOxczVyeFCMWD6c36b1heLbVQPSK1kChroC&#10;L17ZIsy1Msa1J5fnT9wMsshAVhD3lzXF45uVs0WQ2aVwmvURobaO/yBJnKN9JdeqmNye1FB9HZDE&#10;PDhFdutgNw9Rg0zl4Vt4p1Aij++S2aYS3l7J0luVs5TmwY4TFHaS8jXQpKqlRZRG6bUsul4psg4U&#10;D6Jmty5nq8NL2UYIbGHHEIcAWbxvDd8/FlRS1/ZC7s8D0Xb3C7OTQ2vbKfUrDK/r5jtq3uNJ9o8O&#10;rmmn1cw8qp5rVJJBKFS4cDGyrgUNhKl3hDX3409uAFkT0+8bVtpm8+ELSHs0rHoe2+bBX1hTjGMu&#10;UCkOkNQxzGLaVHcDOKOb4631gq0rsbQTBhLTjvPAVmKXmhhHRYtsU8USeodbKjG7oG8d2wJsJ0Gi&#10;JvDe9hW/Im8XT/jCZjUKdTOE+9coiSGVInvAKEgVJ6GEeOB2Nx5/aGC4HRpc3/aSL+fzjvXA5LTG&#10;pa0rZLMHoWpEzW9I48rbPOB7DKRP3c2jahJKXM9gJYtpFUY6Vx4k+8zNMs6FuedBuLIF/YSGlZDL&#10;aDx+aUOyHL5PGvE/KaI8W69jKKZpGUIdmQ6GPZ97MzEgeexO4Hm7vJJ7NgP725UW4q15MgjxB94d&#10;16IiIUIl0IUAFS1PYYD0MIn/cLYGqsIP0lqUtWQ4RiJcKQ/EyIUcFmJMmuk8E6K9BGeKwWmW8h0z&#10;QZ+D/VEmoWA/RqBa/BqXoGFqh1C8hq6ppVFlVU9hBGp2lqgR6eCg6hbUEzbdrOy3rn+9XukvrRXK&#10;H09uPE9pTyMgv0kpm8KHNiD1a175W4gSMRhr1x+3NqKyretQzeY2LGGjid3dgNoJeExCZ+LZgDqW&#10;BqlJIm1KgBQl4Olr2V8BCVvBHzkdOO0L2WuHQbXE8/uSl4+H3A2s/JV1J3Z357MiFA4qaiwgCm1V&#10;3bL71rM9AxvYvkENbM/gerYZEpjYkfwe2O8BQe1VGwTge3Tguc6Vv7RBEM3eVTCAGmVtANymd+Vv&#10;bAiG1a7iZzaelDAbCM4l9cpHAal450qyiASIbFRTjAciGI2hx7co7YjdVjKNAhj4PGUIGJWGmG8g&#10;5qeiROX6B0jl9vfGsEVORebaV7DtEDzF/jUNStnC+qUII8G2iudycJykJqXJDsQBQi0SYr28cVnb&#10;1rG6pbQoY+tRcJ6GqeFA6RG8B2TKwwDUIaXeRzVqpfE5O8gUDvG5+/pWB2FK2v4Bte0Y6eJeUkXJ&#10;rt6V7PDgGq4/waGCGo7YHhxIuOhbxYIiUHbjMsB9yS9Q/hc2KIwcnng7n1x+QYOSKDjU+pJKNeK+&#10;NsTVyPbVLKdHXUvgSyzlT1oKnE7BE4bWxPsbVbJo8txsNWT0Iw72I9Ui/04lZuWgqHU8OxXOMJQ/&#10;rxdKiij/ucu9m5f7mtSMXBxuICTqVU2dPCVRuu4paZ0w0K4gw1KQJq0rSgBB8oHKfLhAHAY1HYPs&#10;wvWB4RUdaR1C6OisNgbQozcGOaxWSRsKyetZlYwC5U+oByrx/fOB01xgViRuEcqZBgdZjiFpOvoK&#10;PHwtxrARdr8R9r2dGF3Qo4obTayZxsl4qdYc0JoE6h8QMxcxyyPWZ2MQXgiQ8YS40cnL4E4rQcFV&#10;zUrbFtI/zTlQ72E24WYNik8idOVwXzLIsKE5KSvvSeXZPBBpJ2SywJHMWrad7fauXltBYdtyIEwo&#10;mYb6IJQ5VMcA1c5QwZHD/RDCfehBiHBEBoDy3fgEjg8PqmFBzVFqw9JfEetLooRvbBxxchZ/1Bw8&#10;cXHjMrYG7+5Q9nNrWu5ba0X+Pg1Fr8Eg1L06qX55/viKNghi1xPYXQSpSgX+skhfsrvXtGz2kzvX&#10;tvSudWxT/3DL7oXXY9EDUUAXlN5ezb7wC8F+P7H16iV4VznrW6WMy+/bh5awLoSSftXLWie8VnMK&#10;4rrWspzetS0VVp9NzJuH4hfhPQMJWz1Bi5nExeV4yxy+3xTi/WwUpeFo4zC6fmEggYaOEcKSiLuF&#10;cIas9sFuZPDc8JJ4VjVbR/qZDdxuIl5rkMe2nrVdj99mkC4d+JbnJrSuZCl45YqGZS1V7QB45VbQ&#10;IbutRhfLAELw2kq2HpiP4nNX8x3WNYcMdsYR8NodpHV7QAvl+mptXMd/mEUoSCRryEDZInvxGF8m&#10;oWsrjrMboqkUU62GWzjeAxKIOGqw61YZpgyD94l3bO8Ol4BPbMcYtkEed5FGboHQbsMgjqB0GYPW&#10;SToo5TeDVNWB5GlkTp/KpW1CbVI0vHiO+u4hdUsbVbR2eKiGezWpoJG+X9pkyJ28SSGjHUpvQ47e&#10;mWeXkwFo2nVBz1oovbptQJLI57N71LY8vHVj35qWivfMaFzKegLxbdVWz3PdgOV+itmQtj7k+t2r&#10;lLLOMoDKJa0PKdlE/jxlEh3JDOY1DQNN9M4w24ABLEDBM0k1+/OdF7Qm3erf0DaRFqajvFREy8rG&#10;870iYfYjSSO7gwiDNOEExawERnN71nGkbRbpopSaAT9RTr9DfyRKUs4t2UgoKwTFNhFncyBhG8Xu&#10;4QNLUV4BHrmzFzGe9FPMPLdNBfL7SjajzjcQx9JAcpjrOJIRqS1gG4ZXgMGtJLbPqFkCnlHaKTIL&#10;5p+mcYoY2Ao4hfjBZtLCTWQaG0HUfFJGIYve74R3bMRYDpB27u9TwzUty0D2EZ40grmgXTkUL86h&#10;NgM1TXttCLv7k13ADYJqlf3K6pLXd6z8NZ7xpY2HNE0G3qcDzcuaau59eWsJEWwF/KrjZgyp1zo8&#10;ZC6Q36Xi567tXqSsF6lcFPCZ0xU+0KW6xfNl41B8Cn9sbp+6lglMZ0CM0oCwSL7wWAhLZ7y5KV7f&#10;Uo00KLoTnq7Wwc4Yk2YO9wb+h9UsaaPhHBPIRrryHYeg5CUoTciyAgY9p1lFG4uh9gGtYjpohZBQ&#10;y+0F0vStazvVpAr0be9TB2MMs8nNIKXVUH4N0kIMumcoiBP6ha2Eg6wCljU4RO3zW/nzNKZPw7z0&#10;J+YB7ylAcAZ/fj7cZQcplpaeyYHLaIxiDM9uAXIVHvRHp0UEW1LryjYj/Bvn/TmEu2zeoR7CXWrs&#10;QaH5hKtFdb91bQlxfC91MCm1S48gzrcku2hVkc8jYwApMshQ0kAapZHZIERO6/KEGF2TUVRE4SAs&#10;vEvo4DUkhYBcMl5QADLrNR4RtrqAdqDBZkQdT0Ft+QMUJ/uwHUieL+VPAPqn4GlLm5WxwfxZTYPV&#10;4wZUEzNnKj4BdTH8Yf24pt48tej15JnFbeX5eCUGoNicxB8upefy56dynMF+Gox4NZClmb39gPnG&#10;KF9ZhN4fUbEk7yrlxgbIGOTt4+AeozCAYXXw2tBvMY5SNoRzMa2r2CxY/gj4ybDa5WxyyzCXgkbj&#10;uVFA/5r2QGznmrZpYD3biGeu5NxgOMUIcvzeoV87I57dsrKNJmXqWOkzSCt/LN9bI3cLumoksFrs&#10;5C0wdjFy0sd1eKo6kLaSl6udPgcvWwlHWNog2NIw9kTgXr18Wp9oA8ayHFKX3wkUihDJC3UjibdD&#10;0tRJVIijxKD0DXCH9NYQQ01Baw2Dd/tSciUUS4qHgadhEPr8ZBi/rkv5m0CKPAxNrYQymhQcNQ+D&#10;KCA72CrE4r/fDsKoMUqthps6lndKL+Dd6o3MxqCCZpL2DCRWqkt1Ys1yNhq2PRkmPLl2Wdfq17XC&#10;V8B9KfL30jYaD1vVki/AB8dhyZPwyC4QxDYgQk8MaBoQnMaP2goEbQPiNyG5kD/F+mwZAR6Zhceu&#10;BbIWoIy+YRrS9TXv/9qRPg0m1UifNmy7ggJj1IsXrtU+ylhvCGAHUKENYaILnzUWJj8Io2gDq+9J&#10;2NAw8qV8/iqyDw0nGwP5m1g3BE5S3hZHhNmIusEgWykbzW9UChhJKNjYs75LR3uHfY3xfwshrWFT&#10;a5WySAjXBgw5vU05cnG8mXRQxC1Sw8eaggDq9QMRElqWscjGhB1QZ3kjYjehZZOGggHvubxf08oE&#10;55swIilfrH07YW8HcXkbTpCCstOB+TwI4ibChcYN5LoUsLxr/y/AiFx7ASiRhpFk6n2gUw5GoNCk&#10;WUn5XE8nFU0FLTR3MQulZmNsmWy38ZlaCS1XLYwyiu6Era7VXIOUuEnQOPLggaRWo/kDZpGra17e&#10;5DrfwnyBfXLi9oSE+hVKWAeMYn7TUKxbrWEIf5qGX6k9vwsQrXit2KwYv5N4osUU9pF6bAV6N+L5&#10;hXhfAQxXyk+EIattvQewHwHkNy7/pbVA+RoLoLRP0hlljGlQAUWVsmE1yvD+MtYShFFHjoaeqfOm&#10;B8rsC0FsVwnjZX8UCDClfkUbWa+SjePZuXz/URhyH/iE0sC+tdUHUdaWt69la1Hgtn4NnMfOJ2Vr&#10;hpF3q/AFGUIZ60xIGMAzkaR6BYSqjZ2qWgJevwq0isIh1AmUQzjb0LysLSUlnEcGsCC8lEU307pD&#10;mjACtBISCgTbarPnD9/IH6/8Xx05e/pUdXE/F2UXYhyKxRpW5rqLFWZQqDxbjUUaZZQN9Geh4BwM&#10;JZ//Pxc0UOOUOoM2Ae1pGEU85Dwfoqp71bsoI9mMgpMwinjIZiLokYIRqCFpK0ao2B80ihg6u34w&#10;5K6cLVAzL4Rval3iKhYuJt05+HOrWRrCxx8+u6mWYK0JzBAPUWAmih5du6T1hqn3h4mPxHjWgQib&#10;+qD8QeF2fGi47cEAdvSv6xZcUrdrZrfa8AE4Q4vK1g3la/RPEzhDi5AS1kyNOni+pAOePwj00RSy&#10;fnh910olrDWhoG3FUq4TqBNZgJTZDyjvUlVDx7+x4eGV8PRQOAC/iffPJp6OaxjszSCqXNa66jvq&#10;t8IT4iGmIqC5vYm9/JldCUEDNUMIgjgMROtWhd8FuVUqma31h1oRx9sqJy9jy+qXtGT+6EQ8cB3M&#10;fDm8aDmooCVrNBrIKY0Ynkeur67hLJBORqEFJjaTFezqVwvvJkRwnwikE+KyFKKBI66VEENQXNbA&#10;kdQWZR3cy5tzifuFGIcY/E5QRGMNtMRNstJCzosX5GMwMpqNfIYal2KasNXE1/olMAaFpkouEwia&#10;Ww/SRFo3rcZXthR2H9mksi1oxI9sJmMoZWPDQ6x2qS8srLSGW3/rWuu0cMIW0qycnjVsbC0gv2pJ&#10;N/5+MNC6GgacifXuIN070K+27YQcbQX2N3G/lK8UbUXzYNLEMvzBKBRFNwNZWoSUsqZaxoWUUsrX&#10;0K/uei+fKchXI47a6zuGlnbDwdphAFpMojVI0J3Q05v0cU6z6rYCi5/Pj53XPNQNJJ2A8gfXxJsJ&#10;Fx2qfOWmLa/tAPcgBS3sXdfW4A1TGoTYIMLarGaV3VJzy1qUs/5kFppyNo8QkM0frf78LGKqlp6N&#10;5r+RIQg6M+AAKbwvqv63bjEJDQHbrLxbjUIoZhPKy+QzUlHeRtLFLRDJwh6kxHik1ifQuoVOWaRr&#10;GkbuWDmyRf3+KCiH97nn1coo78cQN2MUBe1DbEc3+AMZjYwom2MNPF1X71uIHSFGSMLzGuquEVFr&#10;IKVJpOhqci7k92zBAII0Pm8MjHcpP3xeHXXXlrMYfvD61lXdWLeYtjWsYYkgq1Tya6sFNPeqE2xT&#10;YOorI6rYcuCkB3+Q+gQ6Q6K61SDvbwTMtA1zrVjq3coHIdI7VocnaFEFSB8fvpL4pbSrDWRRUK+J&#10;Hy5rQPktQkqy7w3i0Lg/jQ8U+euJh4+GA2iQZzuMRuRQHT8aGjYivJxNVz4PBMfD+NdjoEv5XauB&#10;9qWw7SGEpnYoX03AI+tUsEh5Sc9w20JGkMifNKMp2U2TqjYXo5FSZZwap9C3ZmmygW8tpWtNlK8G&#10;ISmyoqlART7MWmsNboZNF/A7lZ/ncM9W5dXk2Rq1I75QwLkcyLEUqPRwZz/SQciklqtLA2VyCDvp&#10;rcu5ZWrVl78fJDpEhrIHx9qMZ6cRvzWNPRmDlIfn89wmFKf+gc1qneT7yMvFEdJaBlsGZHwj+5s0&#10;BB2DUmNVFMaaTuqZqqyhLdwAo1XvYVB0i/K2Ts2YeMzq5kBak3IWDaNfD3yr23ZDqypA7td4/mdW&#10;vtTnFlrqS2scrHV8vrGOKKJpCDG7zNekiqWsBR48hD9tEVAYx4/N5Iel4hlJQF4KHp/ZFY/DEDQ4&#10;RFO4FWdbhBDnBfXAv4Z/yRiaa/5/Efy3xQg6oXwpYnzjSoSAEtZeC0Ch9JZ4fz8+b2aDMpbWI9xW&#10;YYyx7cipibFxKD62XTWbVr+smyCi8X9q8ZvRgu/RK9zyieXb1PAEA59FvBRXUNd0HJ4/Dy+ZVq+C&#10;DYf89Qv71uY0qWQxrkFHq4MoZdLADuX1EDhY/1YInoZ/qyl3B569W6niALIM7tnEtfwijy/oWsGt&#10;O6jePy08lc53FZIk4QzbMJa9bhxfTdcEuw102I4xpJIZLWlQwpJ5pgCP1dAxDTffJE4BAmcIDYjz&#10;maSXqS3KuCbjPAwmH2PMJSuIQZeLG5a2BNcZV9qWwE3S+cx4kCdoPXFrPRaTrTjVp5bFo/RkLDsF&#10;y0kHstbzg2fVL29tgr+0aiW+ttDSJa1mmS+RLzCEr6yajAGv1YDMJiiyM145GpKmTGENFquhzrEY&#10;gjqC4pF1/Lkr+CL9IJCNQr5E0Xg7Cpcim/MeGZPOqafP9fZxTalkd2BZo4VELDUmUJ7fGsPoD6OP&#10;AgrjO/FDefecxhVtJgY8HhQYDQfpQkbhRgtjnJpcEtWW30dKJyK6o18dy8BrF0PmxmNcs8kSokn/&#10;pjcMsUmEu1EY1gDOd4EIaoHKNFAhiz8+l1ieq4YXYHULyhAMKzZrzaCdyG68f0XjkpaPEWowiZaX&#10;U8pV2JnUDEhWa158s7KET4wUjxQf2M730cxhdcke7EdoAFE2Qw6TUX4USLWpZy14AZyAcJKj0cQt&#10;gi0Xh1JDTyZZg0iexgAkgmI5kLtk3p/NcQoIrQUzVhDu+vA7BvKfLiQTmg5XC0rmi6zGarOw0K0w&#10;8uxuqrQFZPOl1dulJdZXEzun1KtoTctA/sp+jeI/s9p4e5VvvrXqpUjRKn9uPYDUeuTqnWDLvWuI&#10;eZdBERVsDiFiPoawCJlUt4SNJdaPgFC1x8sbQPKkbA3kkJerwUcxX8SvCejSDAW7DIBr7VBgVziA&#10;sgApsw2xvz0kcGD1siBNeVvfrabNw6hGkBYOhsQOIDtQg5HGFXZQG0UlzlfHO/iNWmG0EMUXoqT1&#10;8iyen0zoWN66ts3h2iRIpsLSyDohNjK8gnXiT4vHgFVYQqN2coD8DLxNnigDyNGoG3jNFkF+14rw&#10;nLpu5bJtoIKGcG+SF3PNDfTEWNSgkwdKFKDIFLHvPjUdN1IWoGlg2/nfc4B1tQYWopeYZqUwnBoo&#10;l1xdmQPoo+npIncFhABBvlh+fBNIZ73SlgrJS8Y4kpoFk6WUt6nVP3ekdHD5f9hIiPSyBpXcSqtB&#10;BXypWF62AXhWTC7oUcnl59uwRP2YbH5wAhYUi8dMgEWrKbdm2S+sdrlvLOzbr6xu2a+cMkeGlXbd&#10;wc35k5sB4Rpa1akS6RNG0bum12Us+JaHt6xcxhpgPI3LAuFK21BiexTcAkNoUfZbawyCNMFCmxJG&#10;mosMojwtHNUutJTjAJ3DSO/Y9gLKxwPr82D1Wv9nHIRzeJ2SNq5+KZuI5/aEJHbmM7vwfhHGkRhF&#10;Mn/elOpfExrIPPD6Jc0r2OzGITalYUWb17CSW1xiQcuqrk1DHGNcg8p4/ueW3hOUIFYKhpPJ4cX0&#10;FcP1H6klMLs9Xo2H70ChmvihNQYUx/cB5Wr3UK6/qzf/K461Dcdy7SAoPN+x/5p2ZBCpMYaiET6K&#10;1eIYagwSqqhHrwAinYgyt0KalePnqZVQWUFHr1EoD/RLxohXkKarUSgLo8oAdcUVFoZ/7cLWKmQZ&#10;v28N3CYWbhe0e2BNy+ELrCOmxGEEm7HC7UgBX2Rz7+qQl5rAf1VbRzzZwMuiIqpbT5Takty8LQoe&#10;iUGsaBYKoyTnB5LVM1in7DfOKOoB441QWGPguTG5uM7VLVPCzQloBor0Q3nDqpW04cRizeiJQPkR&#10;biTvR+U3K+8pP6JCKcfy1ewrAijmP7ZueVvcsoJtgEyuwuvnocRlGOkKWPRsUtUBpG+D8dz+NSGF&#10;NUvYJDjDytaV3ZQztTjGd69pE8h2phEqJjaqYLPYX6UePjxqflNQq1l561/5a+sS8pmt7lTLLRQl&#10;T00B/pPVEodXCurFsvMcKlS0HXAILRaVSfgs5H/dgvfv6k+IwQB2s9Xom609Fc/5j52Hh7pre+AC&#10;mg+o9nn14G3HSDd3UVOt+hU0MgjvRsFqCFIqqSwit03IX+0DmaSiGcr3mwS7JmI1BKVrHQNQaQMG&#10;kEAo1MKXaimMJvavbxZiQUdGhduuATUtCwuOI89Up4msNxf43wjz3NG3jmUBU+IAGh+nxo3kzjVt&#10;eZOKtqRVZYtrRR7aoRqxHCXAtIfg6U2l+DLfWC28uw4SLtHA0LKfWxuuiURp/b459TVAoayr6aNU&#10;S6NxlN9rbUAZQCMU38RlALD7CqXxdjX7lgD61alE7Gpa2XGUXUD4NvUb4B3JnWpCNiF6ZB0KARqp&#10;NAtFxgKb08gAJtYuDScIsRUYwSSgbyhpoGL7mDrlCU2VbRGp0TLy/kTeE42CtaCE5ivOalaV8FiB&#10;3y9mXwECxZ/Nf5IH49b4PXlncquyrkUvX6kh3p/KH5/RubqD/V39+C/7QAaJ5yJ9YvyqSpKPF28j&#10;Ldb6glu7wiHQgUb1qnVvGzrY0Q0nBDXU3KwUbRe6Uc/dAQiimp+38bwbOcTnKuZL8cnN+R4YsFoE&#10;N2FcyWQveZC8LI7VGrhaBJKsIOjc9JauRNquwXVtI18gH4vchscX9OJDYZvqHFGemwEqaABBChan&#10;wRnbetYjDpI68OerXzuJ60lAnYZJz8cw+gLnvSFqQ8Lk1d+YBooubgUDb4uS+EPWywL5YxfC1Cdh&#10;AN2B1pGQEM23aw3sNwM9GjpOIOV/C+yXIfUrQa5OzCdtG1qD/DWikuUB3Qf5vvozsoVQkL4YjGBc&#10;LTwdBq9pYCKc2XjZfMhQb3hD72rfWP+qX9uwWuVtiIaMES4m1AMxgPMk3qfRRtsHN7R0xVvirCaj&#10;jq9bju8uxfInwoPUS5eIZ6kvYBP5uZwkDU/MhdmLkBWAAuq+XQAM53avjeKrkR1U5v9EyTiajEVh&#10;Voixg3Cwg3Ob8Hg12WoQh5aVUTftXnSiJmE3d5D37sAItKCExv+5Id8YnuYCaGCKWvpSXayH9fM/&#10;ZPMd1Y7vGn7QUR6Ipe+tOYda2Cro3Kw2dnFWW7sws40dH9/Ejo1tYEeHh9vugcCUhgVhFAXks4WE&#10;AY1okbKXk0qk4EnpfHGhgXLeVL5YBsaRA1z5RRqjQYZE0GAFil4q9g/cJvIFY7DEaEnjErYA79eU&#10;qqEQLE29XlCvvPXEs9vi9c005QvIVy7fBDKodv8W8IkOeP9k2HwcP2Arf+A+/jhNmMyENc/Gm6c1&#10;DEZZZdjqeyqv5jvyh83l/V0JL92qkSJWL2nDCAmD6gS7z54Ab9nAOzb1q8vvDicf53f3q2fryVD6&#10;VyvhFonM4LcpxVOjTDoMW4pWqqdFH3ZgfLlSEI4iqNckzxy+28wqn0Oi69hmjGQLClPr3mbulxHl&#10;q7MLwq0GM7W3671pLfFakUuUtBWUUaOPBmcIDUTqNHBDU8hkLEof1cyr1sFcQoLaITTAVF3N6gV0&#10;hhaeggAA//RJREFU51rrfRgUpDAd40wXUeQ9uhZ0cX4HuzSvgyuDqoLJqn6lOWGuPt6ERnZsRD3S&#10;EOCK/FPDhDYBVTGkOmt4WQZfLhvYUckVpYqZWG4WP0rLpaTghSI9srIE4nAUrHMlcWcdBhEJMkST&#10;QWjo9JzwsjYMdNBULA1zigV6tcDCMDKGPnAFdTgJmnsRDpQVyCB6Av8zUaRW/tZwJ/V+iUGrz0Ae&#10;2r96KRsNAVRf/84+9d0YuzSUMRkmr9k8vasFW18UOpBUUDOJZzsuAOSqKRpF7BkQbnsH1iUdrG3r&#10;O8FxKn9pa+AV+SJgeGMWf2YOhq5Yvx0F7JFSlcoB2VvxRik+DyWk850W4vnxbcgQpCQUtluf0a+G&#10;M0gpIUupGt6p1j8p3uu2Lee8XI0xboIHDpNG3NY9Wk5GGcVGoQTvz+e3Cy3UKqj71eoYo06mRmXc&#10;iCLX+SOjwgg05TyLdytDkNEEqS7+9aVd7OqiLnZxQQe7jDGcd9WsWtil2S1d4SOVRj08UsUTYaQY&#10;QWG/6pauHzugju2AL2zmx+fz4cqZUztrn1SIP8B1AAFfQoI1EMZ1kCXN+4vHGBIgHwnkuEtRuOtX&#10;kDQoawntuEaqshjisjA82BY01lStcjaZuKx+/sakgp2rlrYxeGt0y+q2FjSJaVHBtcppFnFfrvVB&#10;uRo2vr5jLdtP2rUHL9YSMQOrk/MTOnqR7w8MK2kTIarzMbY17WtaXu/atg2l7OiN0vuH8zvr2c7+&#10;NW0tBtUl9AtLBLo3Ers3QciU72fiOWLwWvBRCztpJo/a5tVlq3YAjQhOZxvfpqpbTkZOkQ+C7h5Y&#10;2xE/TUDJQQlqMs7AI1WeTvE4G4fJgHPoHXmEDrUf5GE8WfxfivFuMggxXy18GS28cYjq1t2q+1Bu&#10;Bt9rMaioASEab1AgB5URyfh4XhnCJiE53zPo8pKOdmVRR7u8tKtdXNLNri7tYVc1vXcRhrCgjatt&#10;pyJGF2e1tnPTmroKVycwhH1jGtnBsU3t0CjBZE3SmVqWCCTF8yW2968DMQq1zYK4vsBnz1p4P7EX&#10;iFtLLIoDMrOAuXRgWuvtZXYI408KdYsoxhFjN2h1j/olLLpJJcJAWZtFTB5VA5KHx9cu/Q+rr5Y/&#10;ZEDNYBtXr4KNJ0fvX0lLyHq5fbfQb4nlZSGDxFQsPwUvnVE/2LrD3LV4ZI9qpdzM4Gn1ye/J6RO7&#10;1LbNKGQb37sQI9gC3Gt/y8A6Nh8D7VTxM0vAoMXm3YpfQKqGUmv41t7+tR1T345HakFoN+pHbJ3/&#10;I588PQWeoKnbWShaaeGegTD+/hgZsVzQ6+Af2QiCJjYraVqAMg1FKxzk4LEij4Jz9f4pTVQLovrr&#10;1bgkHiBjyQEdNIJH5HNtKw3rDrH1OEQm51XPSO9Ka17GIYM6lsQ5tvYOs6Ary/B6PP8ycmV5N7u+&#10;vLtdWtKlaKmPrq6a5fWl3jqyWnv+ktayn9HWzkxv5ZYKOTW5kauLd3BYPduM5GHZ2lcGUQA6bOwB&#10;QhADszvBlDsTg+AH8XhOHJ6YQZag8fL55K5aFycVCNOAxlRI4xwYaWzziragbkny8lI2qHoZ60hq&#10;qZm/tSCDNYO/svohpJykkB1QdrtKpIKhZdyoovaEigGQuRkoOKZVJTf5040HwOs1MbRnla9tZnMg&#10;uWmoTanLH9O1ju0ZHO4aufIhj9v61LY89pMgfKMISwNrlrJsjrOUU6OkHBSh+fuC9y14/F6ROFi5&#10;jtVDl8d9ewfyf/TktxBj0zsoNIrVh9l+VRUbBrqIX3BuK//RVhj8RpxFYwDVM6f/IgOFJ5C3p+EU&#10;ak9Q1VIVrBTrV0jRiONsCHcOYVVhSL2AQg+N59cKJEnuOXX4aBFriDEGoGJXQpNcZAtoFXR7zUC7&#10;ubKvU/wVlC0kuBHV065jAJcJCVcXExY4J0O4tqyzCxHXF6rcaUe7DiKcn9XSlVU/NbGZHRrX2PaP&#10;bOCqXh0ZTawdDLxp8uGgWkAplg7UbOLHpmKBGfyBiptaTVODQ9QQshnSpHbzHIxgQeOS8IlqcIfq&#10;bhj10GrK9TXkiwwguITVJGWsXvYLq0sYaFyuhLWAIDZStzC8IKKixhgEW1cMYhihQ+0CLStoVtDX&#10;1pUUUU22WvBhefMwW95UxlbFDgyq4wo8qOtZbfVrgNCFoJDmJs5vQyoMecvAs0TMChARKOXdriMH&#10;AuYIG3+q8m81w4oD7AT5VEkkC2PfwrtF9nZBnI8MrWu7+lR1Zea06tdODE5xWcajmTkbuxGb+U/W&#10;goQqcbsJ7xWh3AVfyOpc1WVK4lVp6qDCsNTgs6kz3weUU3YRF+GFW71PJDSb75pO3q8Qk9mG0AKf&#10;0DiAoDuqTr1hmN2NHWS31w6wa1oQeFUfPL+nW+vl4rw2dh2la9mva8u7uPLnChOqdauq2FcIDzKE&#10;y1opYkYrDKGFWwzg7NTmdmRMAzs0Mtz2D61tB4bBF/jRmmq1s19t/gjII39aOl+mEHTIw/K38gPV&#10;waHWr2Wq1wccamz88maV3MSRPmFq8PnWtf03LV/SGqB4DT4NBw3qkw3UVeMQCm9GhtCo0leuFbFB&#10;2SBrhEE0CSZTKFfKOlYgs4BALm5Z1da0DrPcrigWhe2C4G3nO23ppZBVg+thNgZC2B0yOrVBMJlF&#10;JbIUSJTIpQyXY3WPqqikUGATISy7XYgjUts0Ykfr/IEG2TBvVSPdrAGeeJumZbsFGTSSdkB1OzoE&#10;5XNN3bD+bN1N3aQk+AKoFUcYcMrnWUH18npkSPCdOJxGQ7006LMAD98mHsBn6n5lXappmNWmnNvq&#10;+7nWPlJTieuBBA2C7iYMtTvxQ5wBPNgw3B7Ej8QQhtrtmAF2K7qvQ4Gb0Spv3sfurVHlqV52g5Bw&#10;HUO4vLC9XVyEzG/rDEDc4NI8wgJGoeqY56e3dAWUVRFTpVRVUvXkWK081ciOwxsOYBSyZk3D2o0X&#10;7Bkgpl3TnVM/eT4EckmDUraqeahbG29FqyrWowrKLa/ZPGq3/xblEgowBA0rrwMiuNbFYAyiPMov&#10;X9aahGjBiC/djCM1GDXjXnGDpRHVLKpZRVdMQnMRlxBitIycxgZOrV/GBtYOtT5VyAxqlHOrlUQT&#10;55fxXdRTqXWARaL0p4rUprTRsG3VBxCxUnEIFAMUy7t0n3Jqzdjd0kONNDB+YF6LOx3gd6q45AFC&#10;pQZ27ulbnetV3Eqhhcoq1CMaUQ4n0fgJ0AVivZrvuJBQtAaCq0YlKdiNB8Cb1XegcX55PCseoPN6&#10;VuEgrXUFN34gFclQvg+qBd1OGGG344fbzdjBdgcDeJg81h4mjMYIRrh69ffjhjhUUB37BxzfWzfQ&#10;LQ9+f21/woWHBtcgiNcWe8WPry3qZKp+LWSQMVyZ284pX6tMqnSqW2duorfWnPZPT2rKMUQSlJBx&#10;HAEhDg6tQ9wlDgKBashZRezL0Z+K12mR5V7E7y5VS1hE6FfWGrjXKt5aHawRSNAgRFPJ5eHqIwAl&#10;OBcOKrgGo3LeSOMOYcE2iJRQAziH19NA0pJkCCUIByVtUA0tKKUewJJuEEi/KhrIqhbOqm6whto5&#10;lI6ltCzjMpxsvHo1GYkqkakvPZO4nULIiOU4v0N5DxnIGLahOPXS7VAnD/F7HwinmTbb8PpdZE/7&#10;CY97Sam1PMsOkG8rYULxPR9EUGugoD2dd2t9wtWugYy0EIeQB2cTy9Wvr1VGNTZA4wVzMDqldHpW&#10;xFSsPxVDSiadFGdRO0DQvdRJdj9lvN1LHIMRAP+JI+w+xnA/3isyKHmUMBxDGGq31mEAoMMd1Ztz&#10;htDf1bG9WbSE+A0RRbIGrQ2n9d+0UuQVsoVrcAcVRNa+VofQOjGuojbiFh2eGfHXSpRuIYFxDSCN&#10;ZAn8McmQwvWQlY3A5V4YdC4/Yjmxblp4aVh+WRSk+Xjl3Ayf1ii2J9s5GMhq0GJcrZLWu8I31jL4&#10;c2ta5isbDQmcXr+StSijUnJfWZvyn7kFIZuXCeJckGkl0WYgRs8apUyzl/vULGfDMbJ40k9lJ/rT&#10;xKBV9CGFdCxPnUN4kUbvLibNlPfLszTSZ3Vjb0Uv9f9nwfgLFVp6oVRCgZZm0Tp/u/l9InKFIIRg&#10;XYsyaJKFegM1UEShQFvxCnEhjfLd0ELFLTEuMiKtI5CKB2uoeBbX1ICj3r5cMhMtLqF2AMG+Yr9W&#10;GFHLYz6kW3wlDYQIup8xw+6lTbFHGVPsfuoEu5s8hjAA/CeNsgfJI+wh24eJ7LO9nzjSHiSMtJtr&#10;B4EGQ+AIoAByByS4taovIYHwsKIXIaKvM4h78AdXDx+eoGxBNW+1UOA18YU57TAKlT7TurKd3OJB&#10;Wrn6O9LJ89NUVr2hHR7dgDhcyzLxlj2DCBtwhv0Dvf5xjaBN7VTTVhIXZzeC0TeoaFOJ0ZoxnETc&#10;SwES1e8Q1QJjaRxiURhDNPn2fE08xXjmt6pKGlfVrSu0VgM629WyKRjL+LohbghXdwxjRM1vLbZD&#10;daAUiAeCxfRFmDTzNpVwoZE4SW2rmsrQrmqJt0G+1jQtZ/MIE7F8njjApk4QOGBfkzncFGyxfg0C&#10;4TftRCEiilodfB/erpbCXZxTWNgKUkjxGuuvZePFAzRmPxHDWsPviYUHJZEyKyykRZR16Vy6mrFB&#10;x5iGJR3abOpew4UhpbuubwBDc3ML+C4pLcpa0IOcmXYvY7o9zJxhD9k+SJ9ud5PG2oPUcfYwbQKo&#10;MA7Fj7dHqePtYeoYe8TxI11PkFGMtvsbQAoM4g7GcI/QcTumP6gwxB6BDFoY+HZUd2+RQJUbWaXK&#10;EmzdalC9MIjudgukuAli3FchArKK6wvb2uV5Le2y1qclJBwbFW57Rza0Y8Mb26mxDe34qDrAZA1L&#10;wSvWA6/qJ1DqmINi8vixO/GuzRAkDXKYXfsbm11fNfv4s5oQJ4mXy5HYtjBj/nTxinUYSkLLco4E&#10;pSkt489Ty2FGd9K+brXIl0PcaN1MFK0GFRGnDCkfg9ByblpneEZ4SeeF6uNQOfpJhJAUDCG3U3m3&#10;EMNe13YP3KNcebp66Qpg7crflTmoqfYgcV/hQDN996L8gi6gBs8qdXQ9fV3gDoSbLFK3WOL9ahlA&#10;0zJ8BqgCcqhNQD2OySBBZDifjxOkQgrdPEOQRoaoEKD5iWmEhlTeFXQ/a6Y9yJxljzJnu0pODzKm&#10;2b30Ka4C5IO0SRjAFELCOFc18mHKBIxgAoiAIcANhAQPUzCEJAwkfrTdXjcEjjDM7qwbbI9BD1fN&#10;et0Ae0h4uK/qU2slfe3+6t6Ehe6u2PHj1f2cgagKhVtQeEU3u7eym6uEqWoW56fCFeAI50gltfrU&#10;GVJIDXzIgNkmqN2ge02n+C2kSzs1Q1XEkR+r1TSn1frK1QwQCZKXZAPfGluY1zkMBYidVyKGerNk&#10;UzR1q2M12HqoY9wqzrANBaxoVtqVlsvmmuB7HV6eIubcCjbeQotNlHfT2bW4QxpxdyboM6lWOcvl&#10;M+Rxan/f05f39SbOE+PVOCMP30Qmo5RWLXka77dN2YEaamDqCg161oUWFKr2ALeeD8+qiVhDsGII&#10;M+ubYcQuxyck8H2SkFS1obQABTBEGYZmIavbeRPvVyFrVTNNiKhoWro+6NKGCXYnfSoKn2b302eC&#10;AHMRbWUU0zAIJH2yPUqXIUx0BiBDeMLxo7TxHkJw7i7KV336R0mEhg0jHU/Qgr8PVYRQBQJQtMqa&#10;P0vk3Lq+9ii2P0jQyx6SRTxaA1ogDyGRriARhvFQxYtUx0ZVMlXYaIHWp9cqlI1cYcUDw+rZdrxl&#10;R3/SM8VP9qX4naRRmk61s38ti8VztEDTRmJ1HspR06xi31bgV3+o2Lomo46G4Glq9mZy+U09q3iD&#10;LvA+DT5dUF9rAmrufEU3j24D8XYZf/xKMoUEMoNpdUrZkiahDh20Ssd0QsdMuIiagN1wbMVb4q7W&#10;4dMgDXW/OuWjGMVlpY1SagH3aWaQ10GjUbteDNe0rBwQTkO1N3dCkXzvZDx6fRNCXBMQi1ivdgQh&#10;UyIhcH2zYItvrsGenuKFNEohd/AfabCp3im+sLoZyr+wFsiG9N1MGGf306bh7bPsdhrwDwrIAO5n&#10;TMUI4ASZU1E+CscQnmVP/6ush8qEyjDuQxjvkTk8TFK6CEdg/77aEIB/kUNVnnQSN8jur+tnd2N6&#10;O0VrXVitHf9gzUCELELLha8GHZReRnZ1VaxkBKp1d2l2U7s4Q4UOWtmVma3cCpRaYerE2AZ2bGR9&#10;QoNXln3/YHWhqq8BbyEMaESMxsxvIo76gyrkkWLKU4jrbcp+ZlHAt1bZ2oiHZKo5FM+NBVpXwNrX&#10;EcdTUX46UK8RzRNrlnD8YmGjsjaOjGBGnWCbV6cMRIyUsWEFW4pBJaMQpVqqCpYDPxHqyLh2weLd&#10;IkzdtWiT4B2o1+eCBJrmpTH7WSg+pVkpntN3IUeHzWsZGBmSmo/TW5XBEMu7cYDK22MblbINGF8s&#10;BhEPgmkVMU0qVUvjDn6zWzdQKR9oovCmcYMxhL+go0v62OFFfezkskF2O2my3UoYYzcTJ9uNhIls&#10;JzoyeF/IkIr3Z063x1kz7KmK+eTPdcX+VOLrCYbxgIzhIShwH+XfjR+JIYy2uwoBccochjvi+Ayk&#10;UPbwJBHZAC8gbVRI0Jqw8nodewhANqEQQai4D0+4ubgDfKCz3VzYkbSxmUOC2xDFuws7uSXFLrpy&#10;Jy3s4qRm9t24xq4AghYw1GiZXcjuPrDmHpVsMxmDUEHDpjRgZTscIbZNLetOPj+tYRk7OqwJhAuk&#10;6FXPYoHcrNaViY1K7Sp4SoTNqxDk6haVLKoZim4Q4tYPmlGzlM2rG2wLMAidi6xX1kGyqo9OCPsC&#10;dChty+p+65Sa1UITKkXkvEof24B4eb5QSDFZqJDVJth164rErW1e0VaR1m3q6q0NrHZ9bfPVZIsx&#10;ZLcLtXUoX2VpE0R024AAcAK1nuo9mkOgkUHK9R3PgIC6YXktKlhQ7oTOljeho22c3N4KprazEysH&#10;26nlg+za+vF2Y8N4uxlPjAcRbmEYd1JAAJT/KFsGMNvVanmGATzPV+kOuAKZwm0I4NU1w+wS77m2&#10;epjdWEeaiCEoNKjqw4vMia7C5AsVCVIFqYSh9ixhiFd8UCVJi+rIPFZhodhB9jCWcAFPeLiylzOA&#10;W4SBO8s7u3o01+eTMZA+XoIbyAhU++bchAZ2WRUqJja0c+ObwhFAhWHwgIEYQv+atn9QbTswsA7e&#10;J8+r5ip69Kvyha1gq06a9E5hridxtcgShFDkLql5WS9XJtfPBeoLiafpxH1VEtH0rRhibJTmCiLz&#10;62p9g2BHLrW2T5+K37jRTav5szVzZ1P7EMdJnAHAKTaxzdRQq+ZlXGvnjh5wATw9FQWqjMw8vY/Q&#10;og6lfFI1zQLW3D414mhWUDbPSPFaWUQTOxTrxfq1hEwGWYAbX6j7QRR5vqaIqQJ6EuEiqG+5IMue&#10;0MlyJrezBBj1vsWD7NDCXnY+epidjhxs51cOs91TO9rZqKEYw0RHCBUGHpMlSJ5vxADy59hjDOJ+&#10;2mS7tnaUXYgcYmeWDLSzSwbYxZVD7VbcaNBhiisH9iwbA8ieYq9yptqrrCn2MmOCPcEAHsIBxAm0&#10;VRWplykqLQZaqHw5xyKLj0GCR6pfu1KrSHe0G0tUg0bryXaysxDDCzOa2WUM4OLMCLswvZG3DNmk&#10;hnZhXCM7PboxmUJ9O4lobPxB9a5pgEqvKraI+KfxeXv6adxBGRta/WuL08wWoDIXyC7siLKIzVs1&#10;UUMG0EEFG8q6WcyaULEeRcUBu/Eaq9DIW+1bHVfzw7+xYVVL2uQapSFpalKtYlqjR506+XhjUssy&#10;bsqbagMurFvSTRNXyNG4u2yMSx02Cwk98+AYGkSidC1JRgH30DwB9dJpCHl8kdcrBKyGn4jgqlEn&#10;j/cUgg4aziVuoLxf4w00k8jl+ccjh9rWaZ1tz9xedmBhH7uwepSdXjXYTkcPsdzRzezQ/N52dFE/&#10;DGGIXeTa7STSPwjfXcjfY7z9EbD/KG8WRkGKmDzNLqwYbsfm9rXDM/u47enF/e1G7GjHD56rXizy&#10;UjVfCubam42z7fXGmfY6Z5I9TxvlEUS8XpzgefIIty78y/Rxbv9x4lB3/bGIo1aOdo1KqnXb0e5F&#10;YQxqXZzT1q7Namu35rQBCVq4xqMbIopzI1y9u8sYyI3pLeyKWhtHeUURDg2uBR9QF2ctOzCohqUC&#10;pytbqW+8KiQJbwM2NdRKK2xrJu12YFqxOxFPTmqpljJvlQ6Nj8vB42JQ1mKgX3PiouAECxpqkadg&#10;S9L9KC2TDEM9cll45vKGpWwRqeHseiE2tlppV3xqNSQuEUVmKvtAsbPqfOMKS2j9f+XsWhVsbaNg&#10;F/M130/hIpJsJA72vpb8fi2GktS8tCOUSh03QfqEDsoGNMRcYUDDzZPJYoIe5i+0m6nT7RIwf2h+&#10;Lzu9dKDtm9vVNk/uYHF9wm3f/H5WMK61FU5sR3hoY4fx5suxY+zy2hHEeZAAKH+SO8PJHaD98pox&#10;dnJhfzsyq68dmNbbTizwQohSx+cb59jrTaoWPReZY682sXU1YzEAVYPCCFRJ8hHKfoYx3MfjXXUI&#10;jl+kQCbX9yM8wAtUZoyQoCKE9zEEVam8DTlUzfsbC9vb7aIS6a7uHYYgYnh9NgYxvZVdhyhenKxi&#10;iVrDvrFb6/7s2EZ2dHhdt8b9DlIyhYRDkMJDkMdtPTTNCpbuYrQGboR5IaNndTfMShMxxQnE0NXV&#10;qiVdMomtMShxTeMKtqJBBZQMEkDGNKhldcMSbjyAagQuIsWcUwsJr2ija3xrc8kURMS0Rk9yhNdz&#10;OLVOSYtsqpa7EDcgdB2ppWYGi+krC5DyE2D4yS15P5IG088lpxeyuHkFoMNG0klN9c5VPwAZg4ig&#10;moODXu5Zby92rLZnmyLtaf4ilDnHLqwZaYcX97OsUc3tBB6/d05X2zGjIwbRzgontbXNyKEFve0I&#10;RPHMyiF2IwlCCBm8kTwRbjDFLq0ebWeXj7BjKP5s1AiMYpo9yUPRmxfbq62L7O2OpfZmO/tbFmIA&#10;C+wlKKCCP283z7M3GMXrjaodS1ahAsMZ40GFsfYkSZUlxQUGkSZCCCGGj8kinhMWXnDN1ZyDND4g&#10;S7i7vIs9UEFjMoW7Szq5VsOjI+vYgcHV7Na89m6FapVAUyHlayCCRIUMzo9v4lXHGFbXTZnSsqaH&#10;QIOdvb0VNdT8qkWS96g1jtRJjS+aXi3Fa0UuTa/eSLhQ49H8ut9YJEqfEva1RTbGG/H8dLw2r0N1&#10;FFkZhl4GqCbkEM9nERZGV/7coskWVBtoSdNS3iohhICR5T+zlaSSGpypsjORDUvbygblXKtjulr2&#10;WqvFETKqOA9SqHfR1Q0CpdwaQUiO2vvxfjerh2eEAJrlE/ThWI59OJppr/fH27v9cfZmz1p7sXkZ&#10;ypxjdzNm2q3kyXYR0nZyeX+n8O3TOlo63GDvvN6WO7aVbZnSzXbNJTREDbRTMYSG2HF2NX4SCp9p&#10;NxKnEh5mEhbm2fNNi+z1tmUofbm927HC3u9c5ao8vt6x3F5iEK+2LuHaUnuHvN+22N5tXmBvQYa3&#10;oMUbQsOrnGkYAmQxZbTrU7i+ors9R+nPU0Y6zvAchJARvFD7gjIHIYKqXHPfQxUjWgYqoPib89t7&#10;ZUqmN8cQFCZa2R0RR9W0gyhqFcvvIIuXCQ2XJzV2BqBqGVpv4DBydGg92wdx3K7u2e4aNq30i7Dg&#10;Wuqqu1w9uXVVN14xvkVVm1G7jJsinQQnyCAPzyN7SCd9S4AMpuDFa0kjl5IpLG1UwaLVINWuKjxC&#10;gzW9HsJhFf5hUU21qpeWfykHL1DLHqyelFMTMzWSR0aVRpjRog7ydC0IrYYikUIt/ih+kKmGKfiC&#10;npGxZiFBP5zKtQ8nsuzD8Qz7/miafX8k1T4cSLQ3u9fZKxT0cmukPSlcbE8LFtmNlKn23boxdiF2&#10;rB2LHGRHlw2AJwywQ0v628lVQ+wsLP9UDDEfcng6ZoTdSp9uD8gIHm9cALIsttfbI3nfcnuzY6W9&#10;2xWN8le649fbo+zVtkhnDO84935HlL3n3tcgw/ttS932DQjxlpDxWrVjMYInGIFCw5MUlK1sIclL&#10;IV8kj3Zk8QWh4gkIoWKE91b1AA06u+bj+6CCKluq6KFq312f09Juzmttd8gebmMMN8UbHDI0sytT&#10;CA2TII0gwikNUhkJYRxa144NqePKte/qrgzAy801I1nt8Go7WKH19iBxCXjstFplXbVPNcooJCS3&#10;wFv547Xejrw2HoWshiSuIE1UqIgFtpPUpkCaqUagxQ3K2NIGpd2gzGjeqyxiA/dovF8Keb6mZKVg&#10;GCls5eFS/haXDpKi8n4pPEkreykbaOG1GBZ00JTvYAv6/iRKP5FuP57Mth9P5Ng/T+XbTyfz7P2R&#10;dHt/KNneH0y0t6DCy91rkTX2fPsqe1y41O5kzLJLG8bZ+XWj7dxa2H30QDsXM8zJwaX97Rjh4Mza&#10;kfZd3Fi7pc6jnFn2UAiwBe/GqN7zrne7YkAElLstCq+X4ld51zCMD7tjEI53gRK7VxIqouzDTgTk&#10;+LB1sb3HEN4WzLQ3uVPtbf5ke5Mz2V5nTbIXqiZJOvkCovgqDQPBMB7FDYAX9LH7K7vb7eWd7M7S&#10;jqSJre0eWcLNhW0wivZwhTZ2fW5rZxi3NSYBA7g6syU8oaVdIiRcntzctSGcHhFuFyc0sfNjGtnh&#10;/pqGRWpG+qQOGzXWqHlWy66the3HNdHEFGI/6aAaiTTqRvV7HESTkinvVz/7erx5fTONui3tmpvX&#10;ggjL65VGwZA1UlA12sRgAAlqRQQVZCBqWtbkjCQQILFpCGkk3ISMRAM0hT7qvnX9D03JIAgL6RDC&#10;VO5XKJHy08hWgn7A6384kYn3Z5tQ4PuTyOlc9vMxhI0YRK69PwYyHE2370GHd4dS7B0G8XLHGnsM&#10;T3iQv8DukLJdI8e/mjDersSPs4tx4+3ihgl2NZnzoMU1QseVxPF2du1w9ic5RJDCX25ZjlKjCTOR&#10;fyn97S5v+/2e1X9tf9i7xr7ft8Z+OhhrPx6ItZ/2r7Uf9qyy73diCDuWYBBL7PutoMTmufaucHZR&#10;mCCdzJ6IQUwknRzratQ/LWpPeOQaj3q4CpXKFh6u7OZEtfBvLcIQIIriCdqqQekWyKAQ8d0kFUGq&#10;75VMnYIxYADqh1cr2m4yA42sdevewQPc2Hn+8OiGZS2OFC4nojJwDDfAWJTCaS6dCKK6YrOAbeXe&#10;GvKlRZ/iMJbl4SVtXZNSpH7lCRfBrllZtXw2NC1rC8NL29o21Vxjznq8Oqm5PB+vxvA0tj+O82sa&#10;lbRYiGMimUIaxpSCsQgtNKVLCKDFIYLeSbEo/t2xTBRP/D+VYz+ezbUfMQApX0Ygo/j5TIE7/gn5&#10;/hih4kimvdqXZC93rbEneOLjgnn2OH+ePcydbY9y59v97Pl2F7mTNccp+2bKZGcch5b09gxk/Vg7&#10;o9CQNot4v8LeAPcf9q5G+V5I+H6vPB+R8vevQ/Fx9gPy0+FE++eRBPvnIY73rbUfufbPg2z3rbKf&#10;9q6wHyCTH7YuwAhUTnyqvYM8vsYQXmdPtufpHnl8mToaojjMHqkVcVV3exStEuY9IIvd7e6KrvYI&#10;jvAgymtSvr5AaNAG4qhCyG0JD21JIVVVu7kLCa5Y0vBwO04oOD6olh0hQ1CRJa2QrYUSM/A+Naio&#10;7Lta5jQDN53cOwllu8mWGMFmjQyChSt8pEIWVzb01tFRz6SmWYvRxwsFUKxW/hxR8QtXaUzt+BtQ&#10;dKIQAQ8XkqjFbz3GsMoVjsBYCDfiFlr3X1lGMoiQhPLFGYI+FHm9FC8lS348nWc/ncHzz6Lsoq3k&#10;53MYQNG+7tFzbw4k2fNdsfZiZ6y92RtnbyWEibd7N9j7fRvslTKJwiggf4Hdz5EhTLPrSXh/KmiA&#10;EVxPnGy302diKBhO/lK7ng7JQ/Hv96+xD/vx/j2EAOQHvP37g+uQ9fb9AQTl/3QkHlmPyCjWYxCx&#10;oAT37o4EDRbb9xDHD1vm27tNZBIFZBAYwJs8iCNh4S0E8m32VFeJWmRRPZDPyCQer8MgMIQna3pB&#10;FiGJ89sQGtqRPXTBKDrb/WUd7PaiNnZtNunjHEIDxFFVMy+RMp5X0eRRDVx5lN0DqruCjWof0Ojb&#10;NBGxrqFkDVqpJMzWo8yszpXdjJx9vYQeVUxz8tOI80vJ1bNae2Pz89sI+oFxiJuInYZi9Sv7DxtS&#10;vYxF1S/jECFL7QcRkEUYfEZbtT5COrl/A5wgsnZJtwJoFGmlhsRrPp8aeLS+T9B7oFxK9GE/0AAk&#10;vgEUNwJfvgc5XoAAL/YmOtL4w/Es0CHbfgZB/ikeQbj4gVAho3i1c7U937aKuE9aWbjE7mbNtuup&#10;U9jOsjsQwwece0Sm8Yhw8JSw8BzS91TlvxX398Q46P9wAMhHyT+ibKf0IxscEvx0ON7+eTjOfj68&#10;wX46EAMqCEHIHAgL77YvInuYhyHMc4bwDtIoeQ86CBne5U1xjUniCK9BhTfpanYebC/iBtqT1b3t&#10;EVnDHbiCUEB84e6yTg4FJCKLN+dGYAiIRiVNJWXECI6Nqm8Hh4W7sXq7SA3zxAkUHvpUszQ8WYti&#10;aL6/eIIGbxxWkzMhQy1z82p97YZ8u6nXaprFUAT5asHLJnzMR6EjK39lqxp5JeJyhQ5wCS0dl8G9&#10;8SCBjEStftGgyDL4g5Qv0qmFnB38w/5RfqaD/OIGIMVr6yv+x6LtT2clGME5jOB8Affl2xtCwMuD&#10;afbmKIo/U8j5TVwvsH8hv5wrtH/KiECWn05m2o/HIJgYw4f9ifZ6TxzKXYGiifs7IZQYyEvOPd+9&#10;3h5vi7GHW1bYg03L7ck2UsI9EEQgXh7/I0r+4RCefgzPR+k/H0vGCJLs56OEBI5/PLTOfjiwGmMR&#10;amAEcIP3pJBCA2UMP2AMP2ydD2mcg8x1RvA6byrhAdIIT3iVOc5eYggvEofb0/UD7REGcCeqq+tm&#10;vkO2cB+uoMzhJvzAGYBrUGpt11W4aFZLUsRmdmZcA1fY6AQGcHhQHdtLODhCaFCLYn6PMEvAS1Wk&#10;SaFAPEELIu/qrrCgSawVLQF4LiA0aJSwlFsAQdRS7JktKziFL65T0qIbAPkYhLxeylezsKZlR9cn&#10;1nOPhn2pvT8JFIjjfBx8IZWtVu5SD2DQ26MZKA9mj8cK+n2la+sr/i/lo/AfpXy2kn+i/F+/24yn&#10;5/EOvQdDOo7Hn8cAvttkv1zYbP9iXyJDcfsyiLOgBsTyn2QXPx2HUPLchyM5jku8PZhlbw7zLhnT&#10;gWR7hjE8I6w83gbB3L7aXuxZz/kN9kGx/3iK/XSU+H+MfSn+SCKKBwlcCFgPCoAMChegxntlCshb&#10;kUPQ4IedGMO2ha5h6QNE8Q1hQaHhfeF0QoM6oMbas5QR9mjDAHuyXuMMxAl6OkN4LInuZRdnt7Q7&#10;GIFI4j0Q4c5iUsjZpI9kCqpsoZp3aic4RYagGv2nhtd1NXZ3D64LJ9AKHJqBo0kf1e0YRrKzV2Xb&#10;3kuVvKpaIsahlkNNB1efgNb0czEdjqA5fVrHJ6G5hqypsae84wOa+aN8ProB11tBIsnpMzEi1zrY&#10;NpTso7TLENQ0HVWvjAhfpskAfOX/AFwHwr6vfB/ytR8I+z+fybV/n4cY8qyMSKL3+Er/5TuUjfyM&#10;/OuCZxD/RtyzoMbPIMUv323hXhkK589iTKc3EULy7d3RbHuPfEDeHEy314e99z/bF2+Pdqy1Z7tj&#10;SUfjyUBQNMqXOPiXARTJzxz/lTmIRIo/kCl82BXpQsKHbYvsNd7v84K3Ioj508gYptrLLKWNY+AE&#10;w1yz8sM1hABSxsdr+9pTuIFEvY0qWaoWRVWxVKqoMCBRXRuVP1WGcIFQcGl8I0JCPTusdXdUOIJU&#10;UVU33ZLoQ2vZvv5hjifs76vJHoSGFmUtAUkBzrUkm5SbyzabNC25RRlb2wimjxeLD2jsgAaGyBA2&#10;wPwTlOK11Zo+VWxS+SA31kAer+uaCbS4bilP+YJ7f/v9SVK/M3g/Ii/3t77ifSMINAYZiZQpA/JR&#10;ROc/GgBK/87feqL7dY/2f724xRmEL74x/PNsIe8muzjJ9zmR7wzi/bE8vqu+b7Yzhqe71tqNnEV2&#10;m8zize7VhBNSQbICKV0iBHBcgUxC2x8Q3wjUjvCB7OAdBvCOVPGtOICMwG2VNs7CGDCEXFJG0sUX&#10;qSNJF4fay+SRrln5USwGsbqf62S6jzxc6Y0+urWoLaTQG310dU4ruz47wmUH12e2cE3KKoWmUmkq&#10;gaJCy0IGVeQ+MCAMo1DV7lpu1NGa5mUswc3chcgB/WrL30ierombGqItyNfcPhVx3tKFEILBqJ/f&#10;jUdEwUIBTdicWzvYltTFUEALDTuP85UvRfleL8WL/SvP98U3BMV6X8lSur/94YxCAfvAukKB3iMj&#10;+onUUEr8mbDwrwtbnJJ9Q/AVLPn3pW3226XtnNuKEWwr2m75S3SvDOGXc+yf20q6WQh3gGhiEJJ3&#10;GMDdgki7mDTDkcknmyPt0aZIZwiODxyN9wgiWcKPyhKkfORH0sQfMIgPkMkPu6Ls+53L4AVem4GM&#10;4VXhPHu7bYHX3wA5fJuncAAxzJwAGoy3F+pviMcAyBLuaeRRTB9XxVp84Bbwr3Bwd5l4gccJrs5p&#10;adfnYghzmpMhKFVUd7M6mJq7QSgyhvOjG6B4VcSo5WYvpWgkDwrdTNxX5a78dsR210ZQxbXTqybA&#10;Nq0Z0KGC7exe2a2wnY+BpIrUwQ20Bq+achNahdrcSp+5ZmVlDloUen7db9XC5ynL83pvX1uf+PkS&#10;GAK0L8Vr6+/7BiEF655AI/no/Z5Iob5iA7fFRff+dXx5G+IZiYzGR4WfThfCFXLs9b5ke713nT3b&#10;Fmm3Ny6xm7kL7eFWsoatKBalyxDUTuBSRikf8igU8BAgxvU3eH0O8IJtyzECwsL2ZSDDMvsRw/iw&#10;BUMAEd4UYAiEh+eQwqfJo+xJwnC7jfc/iO3vBqKoP+FeVA+7tVTVrNWa2Mm1GdxZqhSxnd0idby3&#10;uK3dmEuaOLsZBBGOAHe4Mae1G4F0YTxhYjQkcXC4FcL8t/eo7o34IU1Ul/K2rt4aPGrH3wE/0Do+&#10;fhFGdTdvJPZrbT61L7hVuDEeNf5kKWXUNZAihYxgRYOAmO95vieBSvePA5UfqOzAfV/R/nnfCCS+&#10;4nU9UOnFxVe49v+2vbjVoYTQQUjho4Te/dNJwpM6qECB1/sS7OlOyCHZwv1NUfZwExlD4XKyiRh7&#10;S8bwo9JDhwRqOIolHVzpNR+r32HzUnuzRVlBFIRwBcQwiuPFoEIk3GCJPc+FEGIEakl8lTvN7ieO&#10;sOdp4+3+hqGIxioOsHsaewgPuDS/HYLXL+5o98gQHq7ojjF0+Ktp+SrKvzwL5YMGtzAKDVS9tYD7&#10;CRFXQQXV0j8yvIErlnQYTrC/N2kiij48oJYd7Kex/d4kDylfJVXUeCSj0HIuWfL4NuXZD3UjhtTe&#10;7xZlJHxopq5mGa0T2/fyfA/uHeQD/YEG4Ht3cZFidZ+vfN8AApUfeP5nYv7PXPuXDEDE7yKKlrKL&#10;5N9Fx7qua7pf9/nHv16W8rfa70IADEFbyW+XNttvHP9yfqv968xm+1HcQMRTqeT+BDKDRIxhnT0n&#10;lXy6Pdqe7Yi253j4azxejUkfIH/vgP1XW5bYswKNNcDD1f+wdZmT96DADxjH98oW2H+PEbyHH/yw&#10;YzGcYK4bh/AiazJIMMEegwL31g6wS0u72RGg/TsM4DYocBUSeG9FD7ur3sUV3QgNGnvQ2W4QEjT+&#10;QKORVNhYIeLaXDKI+a3sygxVxtbYgyauL+H0iAZ2bHBNMoY6dpqs4RTZw1GtbK5h4X2KFm3oFmYq&#10;B1PQsYLr0lVVToUBze2X56dHBDveIANIhhA65b87lu7ENwBf8b5IyVK4bww+AvhSXNE65xReJPJe&#10;5f3iBb5SpVCnXOTfl4B4Kb9IAq/71/ytCwFF8hvG4MsfV7az9ZDit/M8Dxf5F9nE90dJPw+lOXl7&#10;MNle7Y2zF7vX2cMtUfZg01J7ummxPdu00F4T659vmu+Gpt1LnWovNi74aAAo/o1CwS4RRFCBTOEt&#10;BvBOvY0Fc+3lxtn2SpIzxfU4PkwaYzc1kwlDeJ440o1F1PiDO6SHdzAC9S0oY3gY04sw0duNSLqp&#10;lHFJe0KDGo5a2sWpqo3bxK5iBKqbf20qBuE6lxo4OTGkFuGBLYTxyKDqtq8PMb9bqKvfo8Ub3SIR&#10;cIGCzupDCDXV/o9rFWJ57Sq5ggxZpJJ/ET5f/Pgv8RXvK903hk8Zga/8T8G+zvnn/ePA2O9gXd6P&#10;+OHB3/e3vkH49xZX/u+Xec8VQsqlAvtDyADJ/A2y+e9zfLZI6QkQ61iuvT+cgRGk2MvdG+zFrnUQ&#10;xOV2zzU7T7H72VPtYdZUu5U8wQ1SfQESvCpUKrjY3mxdSmjwuIDrUNq13F5v9a69wnheYATP82fZ&#10;s5wZ9iRjsj1Jn2xP08fbM81rICw8BRUekh1oguuT9YPt8XoyhbVKFwcSKvpgCH3tLqggsnhjQWuM&#10;oIPXcljEB1Qg+frM1oSFtm57ZUoLuzSxqSujKo4gUbPyIVJHV7kb5WvItgZ2aC2f1S3KWXSzUqZa&#10;PZsxBvX6BUnJivt+qvcpxWvr7/uK9yVQ8RIp11d6oPgG4CteyvOV64tvCIFK/+sYxX/K8xUOPNns&#10;DMCFgb/koxF4hsA7IIiuYelwqhcaZADA/MM8DCBtgn23dohdTxhtV+JG2O2UiQ4JnILx8tcaZALs&#10;SzQa6fXWJY4nvNqyjHCxCLSY7wa0Ps+d6eYzPMuc6gzgRcYE18X8WMPWE4a5NFFD1++SJTyKHcL+&#10;MJc1PEHcBFcQQAtfqFfxOmFArYhqQbwmY+C8BqOoT+Hq1KaQxOZ2eZIGnjRxiKD08eggjABeoFr8&#10;ezEE8YFkjfJt440D1PzAuJbAvhTte3ygERRXeKDii299A5CS1fTrK98/7yvdNwRJoNJ98RX9N6UX&#10;XfulKAT8pfQA5f+G4v/N9d+1LzJ4iedRvozhD+7xhGOeESr8gUH8quZpNWgdTrZ3ZAnPUeSj/Nl2&#10;J2OKXU+ZYDdSJ9rl9cPtctwoN3NJI5RfkP45FNiCx5MJvIYnvNyE4gkfzwoWIQvscd48e5Y3FwSY&#10;ac+RFxjC8xy1GGIApIcyghdFI5OfijAmj/YmtcQNsWcYhtoOXEMSqaOGoTkeML8laWN7Jze0LM6c&#10;CMhiC5BBYxJbu/6Eq1Oa2flx9e3smHp2blR9Oz0MXgBZPDKgOqQQMtg9zLT0i2bwaFBqdNOSFuS3&#10;yGn76lCqE1/xf1d+Nor2Yr+Uqi5fd3w29+9erz+1SPEyJL1DSvSVHuj92kqx3rbQKVSifafwIuV7&#10;huBf3+S8+ldQwIN7j/RJ0Z6ICPoIoOviA2yvFknRfb/xXocGasA6AefZH2cvIYNPCQMP8xfZ/dy5&#10;dgel306bajdTptid1Ol2T5NXMmYD78R5RwCX2JvNkXj7AoxjgT3Nn2ePc+ENefPtSc4se5oz2xnN&#10;s7wZ9jJvmr2EEzx3KKB2gvH2Cn7wPM1LGWUIrzEOIYBCwuN1/e3eyh5uAMrj6B5O7kV1svuRnVz7&#10;wfUFbcga2oAGrVy6eHVmc8cRvpuI94+pY8eH14YP1HFl1xUONE9QK4apXJzmCiRFlLWgR7vi7PXh&#10;NKf0l4qFiBTmQ7/EMwJP+VKqzv10xpPiyneEDmXqeRmUDCDQ+yVSqi9Srm8Y2pfCpDhf6R8Nwj/n&#10;Kd/z8o/x3numsOic3qN7ZBh4u5SP/HbFU7yOhQb/ubzdhQU1T/98ku95FMMnO3ir/oPda+zl1ig3&#10;0uhBzjy7larRyZPs6PKBIMIYy5wQgYLn2YOs+S5NfJI/3x5lzbJHGMfDnLn2JFsTWVA+SPACRNHA&#10;1FcFM50RPMuc5LKDZzIExA04ESKg/KeJw7wWRFBAnOD6kk72mPBwl+zg7vJObsSRRh7JAFwjEkYg&#10;uYzyxQ9kAOfG18MAvMLJpxENUT+oSax9lRp6BqDFnILuZM50fey3NCsHlnsrdQrWPsWNxr2bMR0Y&#10;nOrkFlZ/I2WyXVo/zk6tHGH7F/S3/HEdLXlIa1vbq5lFdm1i89vVt1kR4TahWS0b3bSWDWlQzfqF&#10;h1m/etVsZPNwm9qxsa0c2M4yp3S37fN72eHIfnZm9SC7uH6UXU2YZLdTZ9nD3EX2fPMKe7FlpRsy&#10;9m7/enu7f4O92oeRHoy3t4eT7MOxVPug8YbqQlZztDNOoVKRIarTqUhkjOIKvrgMwxmoDC7fSz2L&#10;DFadT8pKlJJ+FB2DWHquSPQehSAXhhzfKAo/VzA2JPDc71cxMMS/5l8P3Ba/Fig6F/h88Xd9SvSc&#10;/7l/XNvx13n/XKDovO7xjwPvD3zPf3vef1bb/79S/NlPif8d/l9S/P7AdwSel/gZo68///+VBP7f&#10;/jbw+7r7HNDwGYiySy/D9M5p37/mn9NWwOUB0kfx7/PEi2baeuAVGNE+3q+tD4j++UBwLH4cKHrO&#10;2XcRyGo/6FbGeBx6LI43yq4ljrKbpKi3ksfbrRSJBtxMcSOwridPdKOwLoJ4Gn11dNlg2zuvr+VP&#10;6GJpI9rbugERFtkD5+9Y36a2CrfRTeraoHo1rGeNMOtSDalezXrVrmnDGtexuZ2bWdzIzpY/o7ft&#10;WNTPDkQNsuMxQ+27DWPsusAnfYbdTJtlD3IX2/2cBfZo4yJ7ui3SXuyMBgTiIOlx9v5Qgr0/koQk&#10;2w/HNP400348leXkn+osVK8xWZ6GFvytXck5Pz9enYyI3/QQuPX3PyXe8/83AAQaUqARBRqgf84/&#10;/6n7i4t/TVLckAPfEXgu8FjiP+8fB97j72tb3NADP9O/rq0v/nlf/Of/Nyl+f+CxL/539Y/97+Kf&#10;C9wP3P5vomeKi85Lb5+6rnOBn//b35z1o6PL4QKdPlB8B/X3A7dySO17W885tZWIznqivMdjMD4g&#10;BEqgc0t8ZvQpCWRakqA7aaNx7NF2LWG4XYsfbjcAADn/zUQAIGmsy3RvJk+w64njyH7Hkf2OsQtr&#10;RtjplUNx/oG2d0Ff2zKjh5vqmTSqja0fGmEr+7SwuZ0a2MRWtW1IoxrWt34t6xlei224DWpYx8a1&#10;rGfLere21Ak9rWBOP9u9bIgd0Nzg2JF2AXA5GzvavosbDxvgeyVNs7uZc90Iv1tZc+1hwWJ4dow9&#10;h5e/IkH7AAN4LxZwJMV+gLP/fCYHIZKfIYqf1Y8sSh6LHNVzWkVwT+TkOhfo+C5fCXB2/7rv8BIf&#10;RHwJNJj/y2iKjgOv/zfx3+PfG7jvH2vrvztwW1z8+z91HPje4tEv8N6/O6ee9eSPa4qIEjmwxD/W&#10;89p6z/kO/ykn/9S5QCn+ffyt/xuKX//fRM8U/52e6FjO74v3+4qf+9ux0gu2akwIPK+UQq1N/r5/&#10;rPvcvXquSD4ec48cueg7/irn1+fpPX/d7+3775H8G1D45SL5b7FzEg8wlEp9FP+cP7om6K6cW06O&#10;3NSqDG5lBsAAEQhc3zDSbkjiccK4kRzDDOJG26XYEXZ+9TA7FT3YDi/tb3sW9rats7tbwfROlj2x&#10;vaWMbm0xA5rbgh4NbWqHBjY2op6NaVXfJrdtaLM7NbaYwe2scO4gov0IOxI90k7g5PuXDrSTMcPt&#10;+KohdiJ6qO1b3NeORA6zrbN6255Fg+z8hon2Xfwku5hM2gEI3Nfgvu2AwO519mTHGntzKNneHEy1&#10;H457s09+Opnr2nV/gdrI+YV8ntOyf8kHgE1/c/Li0d537ECn997x0en9iO8rL9CwAo018JxTcrFz&#10;gdvA6//tvk9J8fvkXP45/7zOFX9/oHz6fdpi0EVO4Tt/4Dl/X/f+/VnvM/1jf//P6zv/do+//W8S&#10;eF/x5wLF/x3F94uLd9773r7D+vt/OXDRb9Ox99v+/owvsif/nH898B5d97f+vRIfjCS+Hf1bjlz0&#10;3P9L5PyBIpv+xTWSeSIn97ceGHjng66vG2m3iOK3N4y16+TaN3HsO4CA5EbcCLu2brCT67FD3bFj&#10;BICCAODq+hF2ad0wu4hcQI5H9bNDy3qzHWgHl/Sz7XN7WO7UbpYwuqOtGdLWoge1tTWD2lkCND9v&#10;Ks68BOBYQ5TfMM4uxE2wc2tH29XEychEu5E62S4lTLAza8dY+pg2FtOnPs+0s8Mwg8MAw9Z5PWAI&#10;Y+1y2ky7nb/Ubm9cbo+2rbZnuzbYi33x9nJ/gr0+kOImoPotkspv/MYmP9cRIATmP35Dlc4FXndS&#10;5PCBzv9RWZ58NKj/29BkpL6CA8/7ivcN3H/eP1/8Hh379/rv8M8FHgee0zbQ+fz3+hL4rP85vvjP&#10;BZ77lOi+wONPPaN75PD+sf95gZ+r/f8mxa/77/Gl+D3+vt7ti38tUPzn/evFn1NkFkUvntv7EkjB&#10;A+/z04DA6/49gcd/p+04dVGE9mm+d+xdD7y/OKWX+EEu8B6dC7w/6EJUfzuLs15ZPdhu4si3E4j2&#10;RPhbivKxw+3y6gF2dfVAHH+Ic3xdc9fjRznR/tW44U6urB8GEAwBCIYCBEPtPGBwGlZwJGqw7V0y&#10;yHbO6297FxLllwyxw5FDierD7fx62EPCWLuSSDpBWnFDazsAQrfSNL3PAwBN7buq6X2Z0wCJsXaJ&#10;85dTJju5lDzZTgAYW+b2Yn+2XUmbb7fyltvD7WvsuaYAHExxLdcvYQJvj2psaaYb8aWBP04ABNcg&#10;WOTwxZ3+L2CACfhO7zu8tr7IOGQsOl/ceP5mQEXnA48/tR8o/vnAZ7UfeL74vkT3+uIff+qaRA7p&#10;i39f8Xskul78Hf9t3z+WBL73U99Z1wL3/ev/TXRvoOhc4HPa/9R7/Pv1fbT17wnc+u8LvN89E+DI&#10;xR068FgOpu2nnNs/7ztloHN/lI/3/78k0ME/dfwpcY5/Bae+gnNfXzvYOfmVNQPt2lqcPHaY216O&#10;luMPcse340fCDOT4AoDhTm7EDXNyO34EQODJzYQRdj0B4FDKkDTGrgAQl2EIl0gRLsZqZj/OvmGM&#10;k6tJnnPfzphi97Knks9PQabi+FPsdvo0e5Cjhr4JdjN9kgcMbK+lTGI7lXPcnzXL7ueQ++cvJP9f&#10;yr1z7Gb2QrvN/tWshXYla4Hd3bzSHsAGHu+ItacavrE3AVBIsFcHkkgPUuztEYm6nzLsw/Esr8vK&#10;sQSBgQcCrnUfuvQv0aa/nB+nL9r/9bLom+igojl/cJHx+AboH/tGpH0X+WUcAdf8Z7Qtfv9vGJcn&#10;//e9Hr325aMRF9/6+5KP7/Uc03dOnffv9eVT5/xnte8/KwmM6J8S/5nArUSgWvycf1z8nH9eW322&#10;tj6TCry3+H7x9zigljPqvByS3/nH1Y8g5Rr19GyAE/v7xc/JqQLPfUp03b/XO+c5u0/BvWPPQXXd&#10;d1ZJoFMHvvN/u6+4+IEs6MYanHoNVJ7tLej8TSL2bbbXYgAAQOEqjn8hqrfb6r5bXL9DZL+J3JLD&#10;E+nvQv/vIdrex9HvJo22u8ljkfF2nwj+IG0i58bZnSQiOdtbiePsNtfu4Mhavekeznw3bbLdTZ9s&#10;D7JmINNx+JmmBYHvciwAuJ3hiet61FzvtGlObmfMsPvZc5C59ihvgT1UR/rGxfZE+f/mSHu2JcqN&#10;236+M8ae7Vxt9zl3O3+ZXctd5OTOxmX2cMtKe+omCW6wV/vj7fV+DxDeHVGXYbb9cCLXW7XiVLb9&#10;C2bgtRl4gOC1ukoRGO3lQpAf5ath529GJoP0818UFbD/R5HBBRqjRAYY6JjeORmqd/7v7/dF9398&#10;zr9HEujY/vGn7gk8Djynez91PVB03X9v8XuLf5Z/HHifzv038e8JvM//HwLv8T8/UIrf59/j7i8W&#10;wX3RcaDonO9ggQ7n3x94zT/2RefljIH3aOuf1/3++cBnAvd9+f9zj0TvLS6B54POzO9gF5d2s++Q&#10;Kyt6200i/o2Y/nZTLCC6n9uXXFnZxxPuuRTZ022vcf2SijCx1SjV26rSsd6r1aOVuO8ljXTb+0T+&#10;u4mAA6CgpdvvAQoCAbUjaF3/+ylj7R5yR9eQu4DB/bRJbsTMgwxvMeh7mTPcuAKNqJHc0T4AcCtV&#10;12YBFHPtMY7/OBfnz54HaMy1B4CB9gUITzctsWebl9pzQOAZ4kCB7WPN7ClcZnfzl9jVjPl2Ln6a&#10;XYMl3C6ItIeaNewmhCbY20NJbtzAB41uPsqWtOGH4zAD0oVfzpJTnf+oXIkzCBkM4hkc54scXo0y&#10;H53fux5omBIZq+/A/nHgdV8CUwuJ3hMo/j1+iqLj4k4ZKP47/Pfp3r85StFxoPj3+vcH3ue/y3c+&#10;XwLf558L3Pcl8N2BEnivf077gec/9Zn+ff7Wd9z/JoGOL/Edy9dzcWDwt774x77T+Smk/x7/XYHv&#10;/NRxoAQ+69/nO3Txd/vni0uQaiiqfN75RR3twpJOSGeAoIudXdDezsxvZ+c5VqGtO+tgBIDCVZz/&#10;4tLudgm5vqKPk2swgivLe9rV5b3sRlQfu7Gqrwcaq/vbXYBAZXpUg0Hs4A5pgtjBfRz+nphBItdI&#10;De4KIIrO3UkY7VV8EWMAABwIpMIKSAnu4+ySe0R7X7QouEZSPYXua9jcY+0DAE9y5ttDAQCiIXf3&#10;M+cABvMcGDzhXskjDbkrXGwvti63F1oHwgeGLZFuOP+d/EV2necvZcyyq6QQt2ALakR8uddjBhr9&#10;rVHgPhD8fJqUwI0h8CYnBSpHRuAbidsGGKUvMtxA4/zo1NryHieeAfvi3/P7VVFstZR/fNZviCze&#10;U6HrvpP4W+8dH7c674uOP3Uu8D2B9/jv8Gl/8ft07Iv/vuLv+bvofTia6y78+F8EnvNFreb+PcW3&#10;nzoXeM0XnSsu+q4C0eJgq/1ACXT2QJE9yOn8Y8+RFSz+LhrM449IlPit8X6Dn98uUPy8f85vyffF&#10;vx54zjm+5Gokzrysq11hezWqh11f2csuL+9m5xcDBpy/xHkBgKYi3lnT327F9LWb0X3cvTdX9rbr&#10;RP5rkT2cXFkmgRUIDCJ72a3o/jw3EOAYzDvYXzfUbq0d4tKGW7GkDbHDAYWRpApEf9XqwOHVzShm&#10;oBIOkscZk9yqvfdJD1Tz407yRLf674147oEZPIIRPMnVeNr59gznf0aUlzggKJKnGxfaCyK/tjp+&#10;lDuPLUyBZ7Q43CO2jwUeGxe5FQefbFpsj7lf8pBjLRbzWFM7CpbajZyFdjN3sd3IWmj3N60ADEgl&#10;dsXaGy1heSjVfjiW5boU/W7Fn09vdLMFxAw0u9AXHwT+llcifzf6j4bvGeZHo/v7Pb7je+e1lZP7&#10;ju+DgAw38LlPv+vTUtxJ/efk4P75wBzfv6/4/qfEdybt+9vAzynulB/HDfiO6V0PBIdP3VP8un/N&#10;P+czskDRNX0XfQ//e/r7vvjnAgf7BEZjX4o7vu/kvvMWd/zAa77ouu/Mgde0L/H76wOd3b8mCTo3&#10;v72dndfOLi7u7ADAc9xubnt1Oc6OY0uuRJIKRKrCckfOCyxgApzT9sYKgEKFcVb1AgR6OiBQKc5b&#10;K/sipAGSVZ5cgxFcixJoAATI3dgRAMFwAICoHw8DUI0WnP5uAkBAenA/meifPMoeqIBP8jh7lDrR&#10;yWNX78UTVXh4mq3qD9OcaH7Vk5w5ODgAULDQnhcuQojqOLCm1Gjr72sR4OeFC+3NtmVuaVAtESoR&#10;CAgMtGzoAwBF8lBjsgGNe6QV92AKjwqX2ssdq+z5thVuxqdGFz4US8jTvPAldmfjcnu2c61LFbRo&#10;4YcjGW7VKgGB1rKTBFI/zxAwQB8M/gsrkMgIP+VUvvH5533jlLN7jZCegRZ/rvi+78ifuuZL4Ht0&#10;f/FnAqX4eR374r/H3y/+/STaD7zPv+5L4D2Bz+t369i/Hvisvq/+b5+F+f99oPwJIEt0j7+VBOpK&#10;W9+Z/WN/618r7vDFr8sOfFvw7SHwnuKfo329078eKLo38PN8wNE1/zjo5IwWdmxqUzvFVnJ2doSb&#10;TnxpAbk/W8ll1dJXzVxo/3VE2yuIzqnmvu6/yPbiwg7u/JVlHihoQeRbq3oiMAXYgUT7N2ETYgi3&#10;AIIbpAq3YvrbnbWDXDrhyrNtwOnXD3Pi1ejB+RMlo+wRAKAqXq6Sl1KDRARAeJKpej/T7GXeDHue&#10;NxOqP8Oeal9TqzRxcuMcnHyhW9T55ZbF9nobjs/+q204L9vnAoDN3nw7HxheAASadqVVwh/lznFg&#10;4AQm4RoTAYjn3P9y23J7uX25vd2zyl7vXmEvdyK7tB9jr/esxvmj7d4mLRSx3K5kLrCbbJ/vibO3&#10;MAOtMaTuxR80eVQrnWqBy7MaVyADkIJlZEUi47u+yxmvxHe0QGP2W/UDHTHw/uLndK+/DZTAewKv&#10;Fz8fKMWfD7w/0BkDzwfeG7gfuNV3DrweKP55/x59TnFwkxS//693FDm9L4HO4299Z/dBQOKfD7yu&#10;/cDzvqP5jhr4bl90LIdXd/LHSVDeEkXFnwk8Dnyvvx94znf24uf0Xn1e0LHxDe3YhEZ2fHITOzap&#10;iR2e1MhOTmtmp6c3t+McHxnP8dSWdmZ6hF2e18G+m9PGzgEO59men9PWrixQEe1ODiguq2TuovaO&#10;BYgVXIvqZjdWKhUQEyD/XyE20JNz3XF879rFxR3/Yg83uHYN5uCEe2/F9LN7AMJ9TWmPG2b34oe7&#10;Ql2qz/RAZfxgA0/SVOMRx08XC5gAA5jgtk+zp9rz3On2Qsv1F8xmO9teqa7DRi3nP8/eaGX3zQuQ&#10;Rfa2CAQ00VaR//VWTbrVhFucXxNuYQQvAQExA4GBGISbh5k/z7GEJ2IVgMaLLYAGLOLV9kh7tSMK&#10;MIi014DA230x9mbfGnt/MM7eHVRj4Xp7vV8SZy/2xtmzPevt6e5Ye7RrnT3ds8HeHk23d8c1P1Yz&#10;5DQBGnaghcr8VOE7lH8ZI9cMsysYL/ReqYJnnIgM3Bm+RsfJKWTovhQZPOKcRdFQhhzgEL7TaP9v&#10;57nvVz7jV45/412/X/fe493vidIQ7xk960nge/x3+fLntZ32H0Tf2XcgJ7rP/R7vnsBo6471nIBM&#10;5/VefQeuyUH87yTRb5T4nxf4PZwEOOBfnx0g7n2fOC8JvKbni4t/T6D49/vXfnMzBEnFzniOr8Fm&#10;AgHf8d1wXgGZJODdgRHcd2z/WI7tj0kJbGvyHF+sAsc/Mjrcjo6pbwdV1BwnPzKhIdsGdlyAMK6B&#10;HR2H40+CCUxvbedmIjj9aZjBCcDh5NQWAEQrOz+7LY7fEWlv5+e3sbNzWgMAAIIq5eLQ19RuQNqg&#10;FOB2NOKAoIfdwPkdM8DRfVHaEJg6uPsRLWPgV+R7gDzU8gakA2o4vKt636ryCzN4TPR/kES6IEaA&#10;PNE0yBxAwAlAABPQPNmngMLzglmwgpkwgjn2mGvPBQ6bAINA2aI0AVoP1X+WP8tebyHKF5WR0nIN&#10;L7nntRZuIeK/3rrM3m7XgvFRDgRUUeA1ACAgeK2VfrTwi1YMPhRn3x/eAPXfYN8fTbAfjydC/1Ps&#10;HfuvD21wsxCf711vj3asduMPNArx7aE07st24ljCcdKFImbgr1qoNoP/XMbQr2DoGNZ/5FgYtxxD&#10;jqXjP+Sgcs4i+Y/AgO2fcmTlli7X5VyRowQ6zG8S3qvt7zpXdN7do63O42x/4JR/XBMz+chO/pv4&#10;EfT/Jfo9/lZAEXgceI/E75fX+30AcE5edM7fd8dFz/jyKQctLv49/00C7/EdUlL8HS4iI3LOfxYN&#10;JAuk+RL9FicBzi3RcaAEnvMZhC96v855jq/9jRZ0eHR9OzQy3I6Mqu/k0IhwOz6moZ0Y28hOjGOr&#10;GuYAwjHk+JQmdlorCQMAZ6a1tLMzIuws++fntofyd7BLovo4/KWF7e3SIo7Zv7y4kwMApQDXlnW1&#10;68txdMSlBAHntNWxAwv2bwAWEv/4NimCDwRawuLumr6AwUCPDcQOIVUY7Ep5q3ivAOBJKpEfNvBE&#10;ZTiQpwDAC5z/Ze40t/8sVwvtKBWY6USs4CXpwAsJQPCqqPKTnPxl4XzvXOEce7tlvmmJzteFXNe9&#10;+bPd0hvavkReF3AdFiHG8G5HpFvA53sVA9i32r7fv8a+P4DjH4i174n+Eq0c/Y5rbnFALRKIfC85&#10;lmg/nkgGHDQJKRHHVy9CvD3dGWtPtNwoqYIGIr1Wr8KRdPvhuBoRYQekDL+chRm4hQqJCrCDPy7i&#10;LAKESwIG7W+z/wEA/uOcfxMOuxnH3+JtBQwAgJu3HuAk3r7Ocb3oWBLodM4h2f+d7a/aBtwXKI5p&#10;sP1d0Ziti/jc72+LO4gk8HOKb/39v4717oDvHXjsn/uLBRQ9//8SfYfix4FS/JocMfC6jgO/o39O&#10;zugAAIf1t/5+oOjeT4l/f+CxwMOBSZHT+2DivVcRv8CCtqk2zOA6tntQTds3WHVn69iBoVoPtqEd&#10;HkXEH9vATpAKnNTCwdD/M1Oa2amJje30xCZu/+zMlq5t4CTXLs5rZ5eg/98R8c/PiYAdwAbcPkDB&#10;fRdUnWIuKcLsNtxLWoAoPXDnuEdbtSkIPK4CGNcEBGx1fGVJJ7seCUgg15Z1AQh6OQC4t2YAIDDg&#10;r54G14MQwzEpwi21GSg10FInMILHqWPtVTZOnzHBnmVPtJd5OD9A8DJPTMBjA1o753HmZAcGLzZq&#10;NQ0YgtbU0da1Gaj9YDqOr8WZtQjjHNe28FQNjCoojTzWiMOMGYDBfG8BJ9IAFZN6r+Vd92jN39X2&#10;IwAg0XKwkh9gAgIB1RDQ8vHvtS8wgBVIvuee97CBd2ILMIMfjmlKciKpQ7xbq0ADj7QQ9cOtMQBE&#10;IvdkwA6yTJVTvMbEPDdhyQcDX36/uBlg2Gz/cQ6vqPRpESD4LeRKHQQCXgrhOVZgVP1Nx6QBv8Ii&#10;/Ijr3yeRw+u6xGMYfEZR67q//diS/vFz3bNFjivxnTfwnP8d/GP/XOB3+NQ9/vf0xb/Hf9ZvqZfj&#10;+k7rO7VEzuw73l/AiagF3TGpIvHPa9+1wvOfq9HVdREGOLCcXQ6rRcm1iJhSAv8z/Xu0/ylQ0HM6&#10;H/i+QMeXBGV2C7WMThUss1N5y2yvMu+VbGOPMNvYq7pt7CupajuG1LCDpARnpjS105ORic3sGKzg&#10;FM6v41OAwolJDezkxEZ2ahJgMA0ggB2cmtrUjukcLOHE5CZOzs5oaadhC6dIE86QJqhtQUziFMBx&#10;dlYrBxBKJbQvEFD64J/7jjTiwsJ2dnlJR7u5orvdiVGDYW+7CQjccOJ1NwoMfDZwe91Au6uK7VoU&#10;M26I26qa+0NVZU0b7UBBokbDJ2obUGqQPcUBggMFHF6A8JKUQKzApQhiCUoRlDbg9A/Vy5A2yYmc&#10;3y26laVKsTPscQaAoiV7NmpswVxSC/Y3e4XFVCNKYPADTEBFQX6S0+PwP+P4rkjIwbX2I/ID597v&#10;X02aoO0a2AH3HV0PIAgY4uwH7v/hWIJ9DxB8OAwL2Bdrz/estqe7Vtuj7dF2V4VNtgMIB5NgBpmk&#10;CpluzEHgnAVNYxYQ/I/aDC7i1BjLnzJUjPM/VxAYwe9XYQcBjug5vrY4g5ynyJmVCgQ6mO9I/rlA&#10;hy3u3DoOBADv/XrGe96xhaJ3/f09fxf/vLYS/zvI0fSctoH3/1eHDxDfyf9iFv9VPMf2t4FOH3gs&#10;kcP73at6Vk7qO72j53L67zYD0HrWc3oPXP7eci/xn5UE3vv3rdcFGJTVraplda1i2V0qWVanSpbe&#10;OdSSOlSxNS2DnaR2rmz5fWvY1gFI/xq2ZUBNpLZtHxxu+0Y1hBGQCkxojNM3tiPjGtnBsY1JC3Dk&#10;SUWMQBXtcfzTKmLOOR3r3pOAxqmJTd3xGYDiFNdPClS499zMVnZ2egu7MBu2wP75maQUAIYYhOtl&#10;gCWoR0GpwU2NOSBVULuA2g1uadW6VT0BBNKC1QDB2r5E/352F7kJMNxY0esvULi/fjAgMMwDhQ2A&#10;ggq7J46AGYwhVRhrT9PG2XOA4CVA8JI04YVqemZOtFf5ivATXa+CGhY9mQC7GGP34kfZ3Q1iFxPs&#10;OezhacZkd+0hoPAib5ZLBV5tUjqwwN4AAO93qY7Ycnu3S+t6qo1gqTvvVvlTrVGOv9+9wn7cF+0t&#10;Dk9aoCpDqhvy00HVF1sDWAAGbB0gHFlv3x/WOgUSWML+tQDBGnu9d6292LPGnqn8FSCgsQd3NkYC&#10;CithCmvtHtsXpA+qpPjhSKr9BED8cibPfoMq/or8gSH+gdEIDCS/Y6wChT/cPlGHCP0nTvo/1+U8&#10;XMNp/8TQ/4eoLzbxHzk2xzrnRAwC+Z/ru/5ypECH0n5x0XmlA/+bA+qca+QLcGBfPgkGRe8KfId/&#10;LvB88X2JHKn4Of9Y38O/Lqfzr/vPBUrx8/6+78T++cBrgff7Ti3xn9E5SeCxt18U8TM6V7WcLmFu&#10;EfeMjpUtsV2orWtT2ZY2LmtRKgHZsYqlcD4TUMjsVNmSkfUdKlmSSkX2qWE7B9e1I6QE+4bWsU39&#10;qlvhwNq2Z3g9OzGusXNsOf/pSeyrAB0M4CRpg9oNlC6cwdEFAgIEiVIKiZ45Px1HBxB88BBQOLCY&#10;TKqBnJ3W3AHEhbmt7bLSgwXt7MayznZL5bNXdbeb0d3t+srusADAILqn61q8uQJAwPFvrQAAorwu&#10;xWs6D0jcgj3cix2IDLJ7AMI92MG99YAB7OCRFsWDHTzPkMAMUnFs1VtJHmmPkkbaQ9KJ+xuG2d1Y&#10;NTwCHAIENTC67scxAMRoUgDSC9WHhym83qjKDfPtPY79bvtCe799EcJWa7hvmmfvtLKjGhwBjefZ&#10;MIysaXZl3UjLn9DaDi7ub3czZtmdjJn2w94Y+37PSvsJEPhhX4wDBMm7Pavs/V5vK/kAWKgsmVKJ&#10;92pg5FjtCpI3PPdyd7SrYHU6boJdTp9j17MX2t2CKLtfuMpuZC+3x1tjuS8ZxpFiPx/LtF9P59nv&#10;5I+/Awh/Xiy0PzGk/1zeDFuAGVwWOGzC2bfY/yBiC7+ey7N/n80lcm2Esm50bQsCDwGCHMTP7f//&#10;SKDjSwIdzRfX0Fjk3IHiR3k/wsrx/eclxd8ZeC7wmj4j8Lj49r8996nzf17mfeqdufTxHRLfub3e&#10;Co6LzgeK7+yB4ju8RMe+0+t+z/mLHD++ZUVLbBNq8a0rWULrUEtQuc22VW11q8q2BMef3ySEbSVb&#10;0aqSxbSsYLHNKlk815O7VbPMXlVta79atqVvLUuFNUS2LG3xAEIBjGDXsHq2f2QjOzqmKSAA1QcI&#10;TowlHRhfj3MAgxoNAQa1FZzG+c9OhSEoJZgoBtHIzikVmNTcpRJncHIxhtOkBQKLswIDRPuXZ7ex&#10;y+pWnNvOLU4o57+6uKNdY/+m2gSWdXH715bCDti/vriT3VIPw7Kudpk0Qg2HjiWsVJsBToUoVVCb&#10;wYNYbwnUByqYoKqbiUPsSYLq+Q+yx6qxI+cHGJRO3FrHM2pohDU8wdEfO0AYbvfjYRPxw+xhykii&#10;/wQPAIrSCTU0vs6f4ap9al/bN2pbIIXwqoHOt592LrF/7lxqvx6IsUdZM+1k5ADbPCnCDszvbocX&#10;drctk1ra1fWj7HXhAljEQtc1+eO+lQDCCljEClMlsR959v3elfZ2d5RbItbVEtipa9H2ASBQ0Uox&#10;CfU6SF7uVHWSKLuXt9iuJc+2C3HT7bv46XZmw1S7m7fMrqTOtefbYQ9bYpw8hS3cSp0HY4m1fx1I&#10;tl+PZ9jvZ7Ltj3NZ9svJJHsIu7mlJWd3L7efTyUiKaQXafbvMzkwijz7D4zhfzDu/8HwxRBcmkHK&#10;4RwZh/jzEg6vxkk1TCoVKe5AciocW118rltTonuKRMdqRHQsA9AJpNxyDr3jU06pc4HysQ2k+Pm/&#10;O7bAyd/3HVLHvmP697st8qeuQeX9+4rfI3Er8xR9V4n/Xt3ri3/OP+9He//Ye847H7ShbUVb0yzY&#10;1rUIsQ04/9qW5S2mVYitjqhgkc1DbG6D0jYlvJRNCi9psxsH27Kmoba6dTXb0LG6pcAWsrpUsdQO&#10;oRbTvIzFtg+19C41LLNLVcvrWdUKlSL0rWk7+tW0XcjO3tVtW59qtoPzO7UANOnCYdULGNPIjrse&#10;hEau3UAOLzk3paWdVwVzHP+8GhZhDGIPkrMAgeTURDEEUohp6m1oaRfntrELc1qTGvDcLBgB+5fm&#10;tbObGpa8sCPsoL07llzR2AOc329IvLZYQKHehJ5OxAzukB7cje5j91f3I0Xoy7av3WMruQ1LeIDD&#10;q5bCbQEFIHEfEBBYaDHtuwDBHR2TTggA7pFO3GP/HumEGhvFBiQvsia5Zfnf5Hkg8CpvumtrUJk/&#10;1Xb6UWV9VA64QEv4z4QZ6PxcgGGe/QBL+FBI6pA/y/UqPEibbPsW9LYTKwGajYvdKrDf7460H/dG&#10;2oddS5Cl9oHjd6QY38MK3ru61Ko16ckrDUZCnm1aak94/kHOIruTPg9ZYPdyFtr9PNWtWmg3YAZX&#10;kmfYpfhpdjNljt3Lmm9adfZexlx7mDGPtIa0ZVOUvdm03G6nzrDbaTNcAdV3e9fAHFQCMdH+dSrT&#10;fjufb7/DBH6/WIBhFhKJvXH2Lsd3grErTSiSv7oindN6Q1ddClHEHopHY4l3Xlvdo/OeA3vPetf9&#10;e4sf++903aIBz/ifEfg5/rH/jO+Q2vevyQn9fd8Z9azvsP614uf8Y/+6L3qHzvtO7n+m/6x/XPx6&#10;UAKOn9C6oivJG0dEXwsAxOL064n863VM1F/eqKzNa1DGpoUH2/Bq39qoWoAATGA196SSGqS1JUWI&#10;CLXk9lUtpX1lS2gPa+hY0ZI6c71zqAOGBFjFqlYVbFGLYFvYtLRFR4RYVrfqlt+9um3tXcu29QYM&#10;AIS9A+vYHtKH3UPr2oGR9e04YHBuUlM7R3Q/VeT0kjMSMQW1JTgm0ITUoLldUBGS2dB/WMDVee0d&#10;E5Bc0yzEWa3/kgszI+y7Ga2cnJ6iwUqAyrSWAENHu7IQ1rAIdrC0CwyC1GF5V7Zd7La6GAUQMIjb&#10;ShEiu7mCKaqe47ogNW9hhVKLXi59uL26j2tfuMX2egzpBaChBsb7sALJI5z/CSnEk/QxsIDxrqrv&#10;69ypTjwgmGZv81W/S1tV+x1nzzLGARQT7FXuZHuZM8m1RTxLHU8KMsmxh++3LbInObPtTMxwO7qk&#10;r11fP9YepU4DYKbanQ3sp09xacaPRN+f9ka5GmKqJaZuR23dovHbltmLzUvdpKdHOTg8znwndabd&#10;TplmD7NIQXDgl5uXufEKKnX9fMsyN/NR5SmuJk+2a4lTkKl2I2k6YLCI5xfZ49zlANEKe7kJsNmx&#10;zv65P8H+fSzV/n06yzn/H6QM/3NF9B/HIlVwXYvX1VbgdTX+eR2jv4ajI1r3QGvQ+U6vrdoN/o/a&#10;E3Rc1CMQ2EjoyUdH9p01cN8/Ln5O4jmfBxh//C8pQuBW4jtg8f3AewPvD7xP4juttoHni0vx53zx&#10;Hd3f9wEgKBlHjW9TyVYT3dfg6OsjyOFbVrJYjtc1K2frdB7nj2pa0abWCrFuwUHWt+rXNqtZRZcO&#10;JMnpVYK5UzUcnty/c2WLU/kG3pvWtZqldQ6zONKEyKblbVytEta32hc2vH5Jm9aolK1pW8mSAYWM&#10;jpUsu0NF29ilsuV0qACYBFtcREnYQ0XSiBq2b2BtOwYIHFPXYlH7gGs3YF/O74tA4LTaCLh2To2E&#10;yKVZEXZ1blv7To2FM1p6DEEgUXTdpQ2TW9gJVSuaDMuY1gomQJqwtJvdWoZjL2crx3fFbjpzDYag&#10;LsjZEbCGti51cGCgFEKVE6MABJ5Re8It5C6swNVRgRk80LaoUdH1MIgZEP2fqspCuldx4XXmBHue&#10;CgvAwXVO+29x8He5E+3Hwqn2Jnc8MsHJy0ye0Xrs3PMGsBBjUPuAmMGLnMn2KE0zHMfZ7fgxdm3t&#10;CCdaYu1O/Dh7nDaVe+fb9zuWmYoHfk864QoLc/x262J7vWmR+ROeNPPxYaa6Nue49ePVO6FiAi82&#10;L7Yn+fMcWLziuZc8/5JU4+m2pfYMpiFR6vAEkHhcKGBYYLdhA5KHeRomvcKeblZbxAb7sC/BPhxI&#10;tF9OwAJO59ivZ3PtD5jAfwCE/3NZPQuec6sh0QnOrojvO6MiuT8YSQ2LvwWwBM/5JYER3Bc5n+/Q&#10;3oAm/1zxaxI/4hd32L8fe8/qXl9+Ja/2n3fHRZNl/OclvrP67wl0XO9YAPBxIo+2ytf9d/nXAu8L&#10;vOaLy/FXEoWX4ISL6peyZcrnmyGNy1oktD6G45imXG9czibXKWVDwkpbj7ASNrhWaZvXLNTWtgol&#10;3yey47yJOH1Ku4qWrOqOHcMsH1FJ8GQifgKsIA5AiWlZ2SJbVrHlAMy6dpVdqpAGUKhXIacz0olU&#10;AbYQH1HOEttV4L0VLbdbNdvepzZsoJZt71/ddg6qafuH1rGDw8PtiOrGDK9rx1R2dFQ9OzkahoCc&#10;HNcA5/faDk5NBBwmKYVoCFio7UC9CVyfrHMNAI9GAIpABRlD2kHKcY7If2l2G8cSbizC4Rd3dGXO&#10;rizE6Rd1sKsL2tllnF6Nig4ANP7ApRRt7RqgcF09DmxvwBjUlnALZnBHg48AAqUKEm8MQn8HCo83&#10;DLYnCUPtRbLKqyBJI+xZ4jC31bmXKSNJHdQVOZjoPsJeZY3F6XH2bCJ96ih7lkyOr96HrCmuF+E5&#10;20dpE8j9h9h5GMfRFd3sUFQXO8Z3OK/2iKQxbrzBixyNR5iNk8+2t1vmuSqhbzfPJ52Y40Spw/M8&#10;T57mzIQB4PA4umoGCRjeblniys29Yv8louHNrwCDl5x/BQi83eX1Vrzdudje7JIstefbFtsjDXPe&#10;4hW2vJu72O7lLrWHhZEAxEpklT3dEg1orLZXu2Pt9d44e3swwX44mmb/PpVjf54jHVDD4vkC++PC&#10;JvJ/AEHOgmM4kXMr8qsLEIf399WDIEf3nczfD3RqOasvXlT35K+qLEVO6537u/iO74n3Xv9+z0k9&#10;0cItGjKrlW917A+u8d/x0ck9p/fBoPh3+PheObcHBP5afR8d/u8g4N+rzw5aioMvr1/WVjQoZ0vq&#10;lbXZ9UraPCJyZCOifZNQW14vxKZA7fsT5duFfG5tK3xp/WqUshlNSANwXvUK5HUJs5z2VSyb48yO&#10;RG2cOA0HXt+unK1uH2xr2wZbEqCQ1q6SZbUPtY3dq1mhKoL3qArVr2IFPQCK7lUtA0dPaYvDtwFM&#10;AIsUJIt3bepZw92T1QVmgBSqimifMNdOsKd/TduL7BuA9K9t+wfUtgODa9rhYbX+kiPDa9vREXXY&#10;r80+2+G17NioOkhdBxIecxAgiEl4DYgXSAGUKlxfgAMjN3Hka4vULgAgLMDBVc8IR79EWiEm8V2R&#10;nIdZSM5O0XtgIgDNuRnN7dKcCFhBR7ujocgwgtuRPVzltAer+9kTNQqu7e/aEZ7AAl4ljbQXOP0r&#10;mICc/nWat32Og79gqxL+r9JH2ZuM0Zwf7qqvvIEdvIEtvNOIREBAPQk340a6dRD/P8r+8r3ObMny&#10;RZ1ptpiZmWWLDJJsi2zLzMzMltkySRazZca0k5lMSWZKJ+29q7qqq6qrTnWfvyTOb8wl7cruc+99&#10;nvthPovetda73jVjxBgxI2J+UldlH9ZV2scHquxb2MZDPvdVJ4wC1vDX8zL+Nfa3C+vsH85vYGy0&#10;35EXvyMvfu1WLgP3zyqZCQDoV1ajMhk3218uaDvh7S6D8S/n0e4XdzB2uY1GVfOgIqi/XNHQ7nPb&#10;3PhDKdCwjL9c0HEAA8b/O1LhN43rB+zXa/vtzeX99lqAcHanPT67w37o2mrfwzheaoOVy0cADBU/&#10;nbC/3Tpl//RBs/3Lx232b190uZWD/+vrPrdyIEBwu+VgSIPjf2GM//eAzh80Go/u/z8ZgIfm/9mo&#10;/2t43ucx7D8b+v9+/P+n5wYNeNCgB9fpdf/PY/DYwbRbZd6Jmv+fnzn4OYO3em7w8f+voWMc1d+b&#10;HWj78ex70v1sW7KXbU3zxsP7Wx3P1aWH2IYEX5sbNdImhgyzHP+hVhI8ymojvW0roFCvXdgxVi3z&#10;dRRHWFsBxgqDOKUYAZq/HkZQD80/Pg7NDyNoLQm2s+UYMkZ+jtGvvR0nRqDvE3heS4oAg1hAURgg&#10;EWbdE2ABsIa+sjDrBSBaxodaG4+7eV9fWbj1M/omhtgFGMOl8ki7OjXGrkyJtpvVMQBBrL0/K9He&#10;nwk7EBBo51k3EngeQOD2Q4DgI4xfhq+hYKGCidL9gx7/+60ldh/jvrs+3x5gvD9sLXKbmP2A0X+3&#10;CcPnWIGGxjerct2t4hFfwSi+XMFncvvVqkzAINvubsizB2IFyIWfkAZPMH7Jice63TfZnh6stBew&#10;gDcY/8+MX05rpz15/rkOCH5p8GzQrs3aXxyfBlhU2c8nqu2XU9MYtW43/99aOOY0x55eYK9PLbTX&#10;0PwXJ7ltXGZPjy+w59D8l43LkRGr7A+8+N8w+t/PrrS/IiP+dm6t/a3fE1fQ+KOP17T3V+9qZ/xK&#10;YPoFOaFVB+0TqiVHLU3+zq3Smf+i5cjLO+wvjD+UhwAY/MWxgr0YOzKgXzsMbnPs4Dde0/gdcJA8&#10;+F2xhascd22fS2765RLS4TKM4aZnpUFVjs/O73ZA8GPnFvvy5HJ7qM1WtBvylUP215v19g+3Ttg/&#10;v3/G/vnDVvuXz3rsP7+9YP/rLgDgUpUZ8uwy+AHv7vHy/2/D15CR/fm+ZwyyA49xDxrh/79DBjio&#10;23Wrx4PfofsCBVXpaSsybWGm4p1B4/7zZwwa+v95O/iZevznoecGnx+yOc3Ltmf4Q/UDbVuiP16f&#10;keprO9J8bHOKty2P97Z50T5WG+VltbFjbEkSr2WEoP1D7TRG3oyxtk3AmxcEW0N2gJ3MC7FjvKbX&#10;jwAex3ncWBhhDePQ8wV4dI7rwOt3QfHbYAd1qT62Hd3fXBhqPRh9j9hCUZC1ICG6JkY6dnC2PNwu&#10;VkTYufJgOzcF4MC4+8u0EyCMgeO7YBcdMIp23tPGZ3fzvv6ySJhCOMwgHFYQa7eqE+x6RazdqImz&#10;G7CDG4od1MTbe3NSPFmISzBQPP63a3PszkY89ybo/tZCFx+4j3HfXz/O7q7Nd+Ob1TkuZqDVhvsb&#10;AAQlFvG8QEDe/87aXI7Jsq+0LMlnfiMWsSyTz89yx9xl6L1iCC74CBhIUmjT3MfIAm2a97P2Xa+f&#10;7jbXFSP4WUuIJ2fYz9qSW3UKh6vcFpsvjlQxqt2xGq/qa3i9yl6dmA5QzLbfGiUXYAwti+wPxRDa&#10;ltub5iX2G7e/tCEV2hYxYBAwAM9YhmRYZr92ecbvPSsw/pX2W89KFzfQioNu33TyuGeNK376Q8VN&#10;fRtcivMfAIBqGQQSf1XNgjYjlqEjATx9ETzjN/VDQPv/cWmvW3n4y+V9rsDJU+S018UN/gIQaNnx&#10;L1cY3P5xvc5+uwooXN5jL/q32zNA5MeO9XavaZV9fWoZgLDJXpzfY68ucNyNevvruw3238QKPu2E&#10;FfS4jZT/Q1Lhm4uAAYZ9F2O7L8MeNHAM8Du8qzIUuVUdg+ixXv+fD9TgBKqtwCHDFTs5789zHOPy&#10;ErjvpAd02pPPwOsDFFvHOsrt3s97BgOOPK/xX1TcwwZUpfePSJu/ce7/9GWvJwcBgxdL0e3/acwa&#10;fwYFGb+GPmtQTgw+5wy/ImS4zY3xttVJ/rY52Q+j93PefzuafzMMYF3cGFsdNdrWxHrZ+iRF9/1h&#10;CEF2Cm/eWhThDLkpP9CacgPtDM+dGBtuR/JD7EhekB1K97UT2UFo9jA7lg3lz/blfRxXGOQkQS/6&#10;vR2jbS0JwIuHWP9kGAAG24WnPzNWTCLOOifG2LmyOLtYFm8XJsVyG2vn8e59E4KtuyjAety23wKe&#10;EDudFwgYBfF5fDaAcMXtIx9tl2ACfeVxnEegna2Kt3fmpNrtWu0mmWDvzUiwD8QMtMdsbSzPR9sX&#10;6PxvVmbZt9D1O9D1Oyvw1qty7C5s4O562IDSidfn2fdbCuw75REACjLoeypa4jjFFhRsVKDxq6Xc&#10;LgZYFiEpGF8v8zCDO1qmXA1A6PgVme5zf0BCaLv0B/pcQOenXUiMXZPs0Z4ypEG5vTxS6bZT/Rkw&#10;eH6gwp4xFHx8Alt4UjfF3f9pz0R7dlC7cQMI9dPs5XEAAdD4uWGWYw3amfO35kX2O7eegdEzflWs&#10;ALbguV3o2cmzeaH9ouO1koCM+L0LAOhcwX3Aox1g4P6bDgECxt/nSWv+Q9mJsADtIK44wV/Oq15B&#10;BU9bGYoPbHZDG0v/oQxG7TaueABDGYx/lcG7+zx31fO8NqlW5aOLHTBUAPUb4xfkwhtkwxtA5Odz&#10;u+x1/0572bfdnvdutyc92+wxt497d9gLgEANUQQELivx0w7718877d+/6rV//7qHob6J/fYf32Cg&#10;rn5BBjtgxNz+3wrWSWNjoI4tyKAHDHbQaAfva/yv+wICyY1zA0P3AZA/jT8HKf889FkyTlF97eik&#10;DV4Gc/n/bOSDRj1o8LodBINBbT947J+BYnAMyQgcaTkBw60kYJhNCx1haxJ9Mf4AaH6gHUhH9yf7&#10;2JakMbY1EWaQ6GPbUnzR//5WnxNs9UiCo9l+dphxMCfADmQF2I6k0XYg08+O5gbYMYywoSjUGhmn&#10;AYdGaP8pnmvBMF0sANreMT6SxxEuj+BkQaQdzguzHenBtjYlwGqRF7OD37L9+VoqjLbO8REeTw7F&#10;Pzcx1LoLA/D0wQBQqDXrOwCCxhJ/2ESIXYQVXIAVdBZHWgOMY1+Wv+3N9LKOyVF2CW9/vUZyIMZu&#10;VEXbtaoou1IZBcCEcj8GAED7Aw6fqlJxbpJ9tDDBPl2S7Gi7PPm3a7LduIt2l4F7jF6soMC+XZ0H&#10;1ceY8fAKHMrwv4RNaMjoNe6sRPOv1jb4efYDHv/h9vH2RMlHyAjthvp4Nwa/o9ge7ZzgpMULjPrJ&#10;3lL3mvZOfgg4aB/lJ7vLuEUiIBeeK3Ao49cSpGQE97Xa8BDQcJtvAxxiCq/rYQ2SEQomIhsEBtqj&#10;WRJCQ/dfK+lIbEPlz8dn2qND1a4kWrkJf8PgxRxeNcyFNSyzV40ARMtiBwZKbf61EwkhKdCz3g3J&#10;Ag0VM3mYwTpulb2onAXuKz9BFY8Xt9jfkAh/U+LSVUmFLW5IPrj0ZmSBEpRU9OTG+Z2wiu0e+aB9&#10;qjH4wfHzWZ6DSbyBUWhF4Y/ryIVbx+wvt4/brzeO2stL++1R3057CCj8poYot8/YP77fBjtot//+&#10;cZf9KxT7X8USAAetLvznN30uQ9EFE+XNBQgYqceAz5m6K2soB0G3/3Gv37EFsQb3/N8B4Jx7/+Dn&#10;/C8Zp4wdFjDY7ksrEPLuytQbNNI/G/DgfY3B1/6/Gb7uCyD+zAIGjxmS7j/cUgNGWKLvMEvzG2aF&#10;ISOtImyELYoZbesTfJAAAbYTENia4uOGJEBduo8dysDY0wQS3rYty9c2ZAIKGP9ejP9wbjAeP9BO&#10;DBh9I8bezHAxAB6fgSX0KMmHcZznt6SMss0ZvrY9P8I2ZoXx3d62MMHfFvLda3MAgrxw258Li8iH&#10;PRTqM8Ld5zTj6VtKQq0dAOkpBRT4vEsY++UpGPHUODtRGA5r8bFNyb52GKnROSnK+svD7FJFFGwj&#10;nMehsIJojD7aBQ0bCv1hLP7WgQxRMFFJR+/OjLdPFqTYV3jlL5amwQZS3fh6WTo0fnCk2b01OXaf&#10;cQ+WcFeeHJ3/6SKAY0GifbYohaGVB8ADFvCt2AT0X/fvIgu06bkMXOMnef2tBRh9ib3Yh2HvKXWg&#10;8HjneLdTvmcoxgAj2A4QMJ5i7M/3AQ4AwWOtInD8M8UMYABPMfgXgMJTgODpfu21Pdntvf2U8ezg&#10;ZHsuqQA7eOZua5ANnvHskB5P45hKeyxQ4bGCkYpDPB8ISr5QzcMxAAIgeQFY/ApT+AWW8AaW8Ku2&#10;f0YSuIInGIHaqP1wYrZrkqIyaT2n+MFfziqWsM5JBq0yqFJSWYy/qYEKz/+qkmm3yoB8EFPo3eRW&#10;GXT/TQ/yok+rD7AInnvduc5eqfdi10bTZvWv1WexD5C4tM/+duOQK4tWPYOKmv6qdGVlKvLcL9f3&#10;wwjq7DXM4gWM4pfrB3i83+3N+NfbDfa32032D++12j9/3G7/8lkXjKHTDd3/N7T4f3zVBzichS1g&#10;8NwO5iX8zzv9LkX5P3X7Lc8JJO5yn6H7/wkrUFt27cnw5zHo+Qej8Z7HHoNWdH9whcADAP91X695&#10;DPvPvfj+y+A9x2tcsCE5/iMtw2+EJWH0cX5DLcrrLYv1fsvSfIdaceBwmxklna9of6BtSfa3TfGj&#10;bC+6/CBe/3BmgO3DqHbDDHZmBzJgCjmBdgqPfkIBvjw8fH64ncyXxw/AM0PNJ4Rab1mMNU6MBTCC&#10;bFGCn82IHG2V4aNsUtAIKwKE8vjerMBhlhXECHjL8gPetpLQYVYUNNQK/N62iYFDbXrkKFsF+6gb&#10;F26Nbukw0q0CKIGoCS9fj5dfl+JtawCnrTCQU8UYOqMbwDhbChNQbIDbs5Ic48OsBTCqh7kcBcRO&#10;IlsEVt08fxZwuAow3JoWa+8iD96dFm3v1SAHYANfLAQEoO+fLk5hJNlXS1LsDoDwDQb9DUDxzQrd&#10;Sud7AOILXv9yaSrH6X2AwFKOhep/i96/i96/x/hxSzFGrr3PPR5/0Lhf7sdIAQKxgUc7i91e6T8C&#10;AroVA9CxWnb8cYdWIYrd+x/yvoc8fij2gGx4uncSQOAZ7nPELpAGj/d6xhNYxDNVPYpNCHS4/0xG&#10;z5CceH5gCswC8ABMHulcAJGnBysAgWpkBQBwYoaTFUprVkrzG2TDr22LXMxAyUa/dXsYwfOmxa6V&#10;2u+dGL+yFiUX2lfaz62wia41LnnpV2TF71pRcMxhg5MOvyIlflMsAQYhWaFbNVcZHHruTdda13/x&#10;TRfHARKuMhKGoM5KiiX8g5KVbip9eb89BiDOzM213ROTrWHOOHtv72L7oQ0WcBV2cPOY/X79iNuk&#10;9dXFPfYSufD66hFA4bj9cgPmcK3eM64et7/cOGn/cKvB/vXDNvv3TzrsPwCF/6l0ZMZ/whiUi6BV&#10;h/8EBP6vu57xH9z/d92/0+fAYRAQNDwMAcYACHhkAmAggPjTstwgMAw+9+f7Gv97s0095zF6bQ/v&#10;GnEk+4/A8IfZuNAxNj7Sx3IDR1my7wiL8wEIfIZbsvfblo+xVUeMAgA8gb3dGNyuxNF2EA1fn40n&#10;zgyxA9yqqOcQoz7X307J42P4BzO1ahBgx9HgjRjXaQBhJ89VYsipPkMs1g+QCRll2UEjLcuxj6GW&#10;GDDE0qD4+aFIkIjRNiFiDIY/2goAhfzA0ZYT4mNpQWMsjXPM9xlq1bCUNUiDPbmhtic7yHYztsFS&#10;1sMYNmUiPzDm43x3G5KiszjamvODrWlckB3PGgX7QHoAGG2AxZnccDudhefPATzGRloH8kIrDO3j&#10;Q2EUYXZhSqRdnwoIVAIC1fH2Xm2yXZ0WZ9fU0wBQuAogvDsrEUBAzy8EDOYnuVsZ+BdaNlwstpBm&#10;n+H5v1jkkRI69stF6fbl4gwXA/gWpnBPsQSG4gffb4YN4N0VRPyeWxm1DNkZ/N8ZABKB555g3E92&#10;T2IAAgPP/6Tlx81jHYv483M/bBk38PxYniu0x7z3x20wjUE5wa0A4lldub08ONVeYPQvxBYEDgpA&#10;YvhP6mT83O5XQHKyvThcAVuAERyttKdHuF8/zV4pKHl6losfvGle4CmJRk4ohvD6zHz7vV25CIu4&#10;Xe5yEX5HMvyB0b9pXcRYYn/FuP9Qnn/HalO5s8qkVbT0pmOVS2seZBC6r1sFHT1DHZe0HAlIwBj+&#10;uOCpiPzvN+vc+NuVnfa3qwog7rP/pr6I55VvcMwetW21u6dW2WeH57k2agowKifhj2v7AIT99rd3&#10;AISrB+05TOKn1o32oHGtfXN8uXvPyz7FIo4AMMfc7X9DRvyzAoyM//FJm/3rx60uQenfPuv4e53C&#10;f37DEBvA+N0ADP4TMHBD9/8+AAQMe3A4mfGn28H7kiACgH/5Si3but3QqoBiBp5AXz+Pe6D6ePvc&#10;gJE2IdTbJoV44+XR/ABBqv8wS0b3pwSNsgSAIA0AmBg8HAMLxsih3njS/VnS9kF2AL2/D4/vSfzx&#10;Rd9D9XnuCDr/5NhAa0Dfn+S5w8VxzlNnY/DpfH528EgbGzbcpiX524KUIFuCtp+X7mez+exZSd42&#10;J9bLZkf7Wm20n9XE+NkUmEEpx5cDBuPDRtm44FGWEwwA6LNgCUXBw6wmzsvWYOyb0/xtIwxlY1KA&#10;bc0IsP2ch2RFY16QtUL7WwsFRFD7HNiAwAqwOAgDqcsJ5T1etjpmGBLHx47h/VsKwu1ceaxdmKpY&#10;QKxdRUZcKo+2nolKVfa3k3kAS46PNQEi/Tx/lePeqYy0dwGCj+cABCpdhh0o0ejjeZ6Eo0/mp9pn&#10;jI9mxdvnPP58HkAxl1ueExi4eMDyzAEgQA5sHIsUKMZYCxwYfLcJdsDtQwz30VZAYEuBPUYmPMaw&#10;nyATnuySxy/AwDnOGbfH8AUAGoOGL6N/tAPZsG0cTEMxBk+c4SdYhYz/EczgiRgBt0+5fbG/DBBA&#10;PjA87AEgABwcOzgIIzg01cUbnkhmIC9eHoYNICFU5/Dq1HT7+bQCjTO5j4w4oXoHQOJYjVui/B0A&#10;+LkJgFC+AveVufhbO2yhHbagxKRWDLoF425ZBihw24bBM142L3G3P7ctdUHHnwGTn5XejNz4meFk&#10;xEADld/ObrS/qdZBiUrnkBCKLVxV7oGnDPrXc2q3pqasjAuezsx/uVTHc7vtr5fVYk3MAQOHQfx2&#10;aY+9UUBR7dq5fdG73Z52bbEfzmywr44stfun1th3Devsh8b19rJnN8fW8fmARqeClEfsH2EK//x+&#10;o/3LR2fs3z9rs/9QYZNqFwCE//gaCcEYBAExg/8piTA4BmIGkhECBXffgQNeHuMeNPx/+rzLDRm7&#10;PL2GM/yMgNEYDZ40eIQVYoiFwaNtrN9wK8AD50Kxc6DbmRhWIvQ/YcwQKwsfg9cPs0MY6OEcXwzf&#10;3w7mh9geKP6GpNG2MGqkrUNX70j3BxCC0NlK3w2zY4WRNg/tnjPmLUvHSHNgEBOiRmPQXjY/0cdW&#10;ofG3ZHrbPpjCfgxtI6xgfvwYmx03xhYk+NjiRF9kgbdNjx7Fe0bbtBgfqw73svKQMbAV2ELoCEsP&#10;etuyOedJ4SNsIWCyDRZysCDUDjmjD7ZTGPeZ7FBrRh6cgXk0wQJUkXg40x+gCrADecG2Jc2P3zDC&#10;5kd52byw0bY8eoztyVIac4Q18jsVjOwqi7YWpMKRcYG2D+CoA/SUr9AxQcuMkXYe4z9XrlhDpL1T&#10;HW0fzIi3D2ck2rUpPMfrLsmoNtbemxVj786Osw9mpdrt6iTYBOwB0PhgRhwgAFuAAWiF4evFMAFY&#10;w/01Wfbd+lz7YUOefb8uh1vPeLgJz70BI95SZD9s9IDC91sHPDqv/TTg7WXsGj+JOXDcjxsBEW7F&#10;KBRY/BEA0XsGx0MZP0MGL8N/sgcpAVC4wOKe0gGjn4I0UHqzGMAUt9IgOSCGICaglQixAjGC1xi/&#10;lik1XFxBDOGogAFQqGccr7LXYglajTjGrQKKx2vtBfedjDg9F8CALZxZwNDKA0CB0b+R4beoXHqJ&#10;vW5aYi/P6HlAAOnwCqB4PdAgRQ1TxAzckmSXGqaot4In2OhKpmEHWpYUKHhaq202JST9VU1YVfl4&#10;QUlKO+0vWp7E2H/p3Yas2MKQpNhqv/VrSFpsszc8/pmhTVtedG+2R+3r7UHDCnuo3Z07Ntvjzi12&#10;v2G1verZY697YBXnD/FdRwCZo/ZP75y0f1MR0weN9j8+arJ//6jZ/uX9BvuPz1sAiFZGh/0Pxr+J&#10;PXyq2EMzINEFi0BiqPQZ8NCKxb9i+P/yufZ0UGKTZxVA1P+fv+pC4weOsfyg0TYx0tfKGKV4/clh&#10;fjY1gsdhYgIj8aR4VsAh3neIZfm+bUvxonVZeH68nLS8CnsO4Rm3IgEWRoyw5RjrlrQAO5wXiUEF&#10;uaj6dgx5UuBblur1thVEe1kN3nhlWrBtzY20vQVRGDzHTYyyM+jw4xjrAbzy7nFhth1avgWqviMz&#10;yHakhPPZPrY8xd+WJfkx/G1+nK9VRI+2SYBIGffLo3w535GWh2Qo8h9i8zh+lyh8cYyd5juaChUM&#10;jITeK68g1NUUnCzkN+T7W12ml0te2gE4bMoKczkMy6OH2a4sfzvqfqe/NfE+JRZ1SR6oMGlcpCtV&#10;Viyjlc/rLAq2npIQl5h0rjTS1R5cnBrjcg+UtKTkpUvIhasV0XajKsZuqNMRQHEStrAl+W07Wexn&#10;15EOH9Qm2IezE+y9ufH20Zx4ZEECQJBsXwMACiB+uxwwGBj3V2fZgzU59mBtrt1XsHAdA4DQeLBW&#10;z+fwfLZ9B2Dc35Br99Z6AOR7jpPh31XuAuPe+jx7sBFQwejvc+w9fQbA8d0WgADA8Kw2wAgUTxiI&#10;Jej+412lAAEeHgB4gdFLGvx8pMreoP1/wdvr8SstQ8rrc/tGxs/9lxj+y8NVnmXKI1O5r2VI5SZo&#10;qXKqAxHPgEVw3M8nZ7pcBWU4vuL+z6dn2y+NSnFWViPUvHWhveH+zxpNAEPzInvdrCKmZfar2qlh&#10;9IPM4Be3JLnULVO+aVPDFZiCbrVcCSi4lYd+xQk8Aca/AAQCAwUUPSnMm1wQ0QUSVb/QvYHXlOCk&#10;+wCJjuvbBACow7Peu8N+6Reb0PLkPteMVfs8/gQQfHtiud3eOc2+PLLInnZqC7gd9qhlkz1u3Ww/&#10;wRietcIiYA+vO3bYP187bP9wuc7+5Z1D9q/vH7H//u5h++XiLvvPL1tgD6eQEi32P75Q27VGDL7d&#10;VUC6+IK66yqX4SvkBOAwJCsAo8a7j8PjFwcNt6nhvlYTFWDV6P0KPGc1RloV5WPFaOwktH4cHruS&#10;1zZlBOMJffCkHjp/FMPfnYGuTg6yjanBtjc32jYl4MWTx9hhDH8Z3rvE/20bGzLaSiLH2Pw0gAID&#10;24sEOIq+PoH+Pgn9biiKsFNFkXYMgzqAMe3OCrGdUHWtLGxIDrAlsaNsaaKXLUsYY+tS/W1dRgiS&#10;YAznOBKa72MzYv2tKiHYSmMCrQAZkANbKQ0bYetSAtDzEdYzIdy6JimLMATPDxBg0I3jQuw4cmRf&#10;hg8A5c9vC7TVSb62Om607YQBHB8bZqcAjNMYfQtGr2XFdrR/AyxiX7K37eJ8jufxWhGfDSD0c8xZ&#10;RjuM4iQspk15BZNjrLNU3x3mchXOl0bZxUnRdgEQagLc9iOTDo0NsbZJMXa9IsluVSbYjco4u1oV&#10;a+/DED6fgwxYkOaWFz+RJFCcYGGKfcmtQOHrJWl2Z3mG3VVOgBu6n2H3tNy4EkNfm+fYwPcyZAz6&#10;7qpM+25Ntj2AOWjcAxg07mP89wCPe0oz1uDxN6t53gGBwAEw2agkpRz7USsLMIWnqlbcVmI/bFbc&#10;AXngAopIA1jB833IABjC87rJ9kqBQGTB60OV3J9qr6H5z7l9jmx4fkASonRARsAceN8TsQje+3Qv&#10;n8P7Hu8DYCQreP27neNdcPExQKNlSrECZTO+PjnDxRVU+/AG2fDzmXn2qmGevQQgXqkakvGLAAFg&#10;kKT4XZWRzYCHMh4BDlcYBQCoN+NvjF+QDr8gFwQG2rPhd4barf2h1YRuFUNh4F3rYQsbeG6jZwwk&#10;NKnWQUONWJXToBUINXMVILjcBhjCm75tUP9N9hRG8Lxjk9vy7RmP79QvsQ/2zLBP9s+27xpX2eO2&#10;jXbn6FJ72LTe7p9cbR/uWWAX19RY18LJ1rekyn7tRzoo2HhBORD77a83Drhejv/2UaP9+ycwgk/b&#10;7B/fPW3/9P4Z+5ePW21IdsgodPYYK4Z6l6OhZ8T526y4AJvO43mJ3jYvycdmxozhtTGWirePGjXE&#10;8n2H2nKMe3e2lr+C7DhaXkt8GzGCxXjftbxnN15wZeRw25ru6zIDF0SNsvEATB7soojPmhY/2rbk&#10;hFh9cZSdLomxMxNirXliPMYfBVMId1p7G6xhRzqeHpDZinRYg5RYhyGuw/uvxNuvTwu11YlBNi98&#10;tC0FFFalB9sKnp+d4GdlEWOsMHCUZfm8bbmBw6wCSbESANmHATdMinLLgS35GD7G24i0OIlxKxBZ&#10;lxmMsQfarowggCzADjnGAjtQGjHg1MJtI2BRD8up4/evTRhhm1K9AakQ2EMUnxlsZ2APSkzqhr2c&#10;GyhYauczlI3YUqzswlDrYgiEzsAQ6pFJx3LCAJ8YrmeUnQJEmjgnlTI38Z3tSKWrU5AGM5K4jbCb&#10;MIUPZibax4DBZ/NS7TPA4Iv5sIFFqfYt0kBg8A3y4CsVLM1JsK/c43S3hHhHy40rM+0+hv+9chFW&#10;Ztgdxl3A4S7MQcuS36mvAcauIOOd1TluafKeqhtVd6BVCsZXg0uZy2AcA2zje61KbJS8GGcP+AwB&#10;jZYiFZQcXH7UioUAQUxBoPCY159oZWE3r+0qduPpbp4TmAwwiyfc6rHeJ0DQkuVj7iu5aVBiPN43&#10;2eUqPFM59MEp9ujQFBdgfHYMxnFiur04UWtvGubam9Nz7Pmx6fa8foY90bKlW5ac7hjEK455MZCv&#10;oDwFBR9fK/NRsYdmGES7YgkqjVZW42pXDPVGPRbbV7pEpl861KJtDa+tcQHIP/drHExv/hVAUPNW&#10;15WZxwKMX7o0NtobsQixhv7tjhH8rGImxiuxhQt7YALb7M7pFfbp8aXWvW6KHZtTaMfnTLTWRZOt&#10;dS7sq1FBUH3WJhjKHvuHS3X2z9cP2z/fRD7cOma/X95vr87vsadnd2o5bzi6HqMMHW4zEwNtQVKw&#10;LYoPtIWxXrYiVcYUaMsxqsqwUZbtO9wSfIZbtt8wW54ubx3oNP6R3BDblORtS6H4SxP90OrQZgxg&#10;bexQDNbbtqb62PzIkTYRo88L9LKCMC+rRK+vVMQ/L8KOF4rqRuFZIzD6ELRziJ3E85/AyKTNj+CN&#10;D/PcXjT7JoBgGTJhdpyfTY/1s9IgWAlAshCmsQKDXQY9rwXApnC+EyO80P+jLJ/flx840sYqmIjc&#10;mBYzCv0fZmcKY1z3Ia1CHMn2g22o9gC5IfaRH4BB+gAQwS4luZ3bTl5vQ4I05slYg+1wbqjtSPVz&#10;uQ0KcspQ2znmDAYug26HIfSND7ezWk3gtzQDGO3cVypyF8bcqWpGjjuaHWh7OPcN/K7lCaMBNB/b&#10;A5Ds5Doe4HqITXXAIC5PhiWURdgFmMPlyRF2BRB4d3ocIJBgH89OdACgQKEChh8jE3T/M9jBx7z+&#10;kfIR5iW53IGvYAffLE2zu8gELS1qfM1jjW+WaYUhxUmKb1V3MBBgVNrxVxi5xuDy5LcwjDuwCw29&#10;586KdAck328Y6wBE4KHxYB3yARBQvoLSmx0IIBMGly09eQl6DQBBaohRPOAzHqzzjJ9gEu64HQAE&#10;suLRzklIjokuzdmNnSqjLnUg4DovKdlJKw6wASUvPVEew8Cte8xQHwWNH3fDGvZVwB4Ui1COwjR7&#10;fLDanh6eBjjU2sv6mfZrw3x7AwC8FjMQADBewxZ+UeKS4gpntJ/DQliFVi4Wu27OWpp8o/0eNZAY&#10;AgrFEAQEYgRKaNLSpGvrzn21b1c2o6SCpIQnw1GVkts5bqv9cnaH2/H59yt7XQn0r5d0v87+duOI&#10;PdV27yp5Bjh+7FxrT2Aij5AQD04tsydtGzw7RndvcTtL3zm52O6cWGxDMv1GWGGolxVD9afFB9iM&#10;aF+bFxtgc6K8bXVWqDOmuXjLycHDLc9/pCUHjLYMKPsiaPZBqGlddoDtQqsvQ2PPjBxhS/G2dVD0&#10;w0zcrcmj0dda4/e3RRhbkc9blgNwFMIwpsaMdh54L8ceK4iB2kfZUe4fwfMeQTsfx8DqZWCM/XzH&#10;NljDSqTDnCjeGzrCJiqqj2wYx2cVhsNWYrytkvOshnFURYy2Cjx+Jc+VAWAVgMS0GH8AIsDGR3hb&#10;bvBQK/B/y5bDFo6qrgCPexJgkd5v1pr+eAyy0NfaivztrJqNMrSm34406MCw28dH2wl+39HsIDsM&#10;eJ3ICzO1MHNGPSADlE3YUhxhzTzXhOfXUmIbUqYTKSA50M13dXCMqhqbkSB7ANmNqYG2AnmxDYNX&#10;/4LdAOYhfnsz7++TLCiPcqOX81NxknIMBAIKGr5bowBigr1bHW3vVEW6rMR3p8fbR7VJ9tHsZHf/&#10;vdoEV778ufIPFibDCMQStJzIgCFoiVHj66UZPE7luCRn0IPA8M2yzL8Pl8YMSxBQ3FuFcYspKE4A&#10;k9B9PSfjd4lNsAEZ/4+bFGQscYFEz+pEgT3aWuIM+/sN+U6C/IDRS2IopVnD1UasynFFVJIdAo/v&#10;N/F+dVXarszGgQpKxRx2lNhD1Tvs9fRR0PAkNMEMGLr/FGbwSM8NDE8h1niegzG4/guTkR+eRCWX&#10;rHS42o0nDG3q8lLMYaBwypVNM16emGUvxRhOzbSfYQuvVVzV7CmXfg0YSDooluCRDZ62a4OJTW96&#10;1uLp19ovAIJuf3XZjnhut2y51n7vARRgBJIVf+kFCHj8l/4dePTd9o948H+4esD+4dpB+8frh1xN&#10;w1+vHQAU9thrWMKzns32SLUMDcuQC8vtx6ZV9t2ppfbg+BIbkh7kZelB8oojrQTvOAnvOAX6PwNt&#10;Pz8Zg4kagW72tgkhI1xmXxxePx3Dn4uH358XZHszA2xTor8tBigWxvva2hRJALwz1HyXMubQ8OrU&#10;swbPWBT4tqUHDLVCPPJcvNuenHA7BFtQUY+o7mEe74H+b4LOb4Zqb8AQVvHZczDgGoClivdNxuBL&#10;w0ba5EhvB1ZFjBLOvZTnJ2PwVZzrzKQAmwlILACclvO9K2EXiwGamZH8NoAgh/PI9H3LqqOQIciD&#10;o7CO00WxLgjZhtH2YLy9Mk48cvf4UI+mx/jkwVvw4Ccx2H1ZPrY/J4D3RWPcyvyLs77yWI4Nt07n&#10;+cPsFOC1Lwtww3jV0qwR5tJREMRn81k6RhWNgEE9Hn9boqRSgG1J9AWIwqxhHN+j3AcXTAy38y5V&#10;WYYfY/0TFUcIs4uTI+0CRq/MQ60GXOXxNcaNimi7WekpQrpdk8DjWLtcrqAiDAHv/yHs4KNZcfY5&#10;MuBj2MGnWnJEKny5INUBgAxf3l5GLc8voxdL+BK5MPjaf40Mu6cYgGTC6kw3FGO4B0P4lvc/kEQA&#10;BCQxZPySEfL+D5WpCBDc53WNBwMBSYHDA0BA9Q8PNgAOMnJuFXfQ+51U4fvuDKRND8oIN/hMZTw+&#10;3D3JGbdjBxi8YwgDIOFKrGELP6jMeluJ3Qd0VCR1j+/9bitgwvHfDTRbUdMVpUCrV+OTQ8pNUC8F&#10;5IH6KCAPNF4en2GvkQcCBI0XyIq/JzIx9JwDBMBCTVckH5Sf4AqkBAQwAg1JhZfNy+xF83K3AqGd&#10;oTXeuIQkz/3XyAgxAu3i9LuKn/D6v7laB0/9wt9gAP949aD97Wqd/XF5J3Jhu/1yfoc9BzSedq63&#10;R21r7R4s4KsjC2xIauAYywz2goKPtvIIP5uVEGgzoOVaOluGF5odhyeFSo/DQyb7vW3R3sMtiTEV&#10;Gr01G2+MHl2X4GNz8brzMao1GO0WDH4Xhr0P4z2OATQUaAUgxCqChloOBlcSPcbmwCQ2ot23y5vj&#10;NdcnQ9Pj/F2mYGX4CE+wjiGJMTVc3tzXJiNHpjCqHAiMslot82Wh63PDbDmfsSojkO8PtHUpgIai&#10;8rCE1Rl+zpOuSgq0GsBiXJiClG9ZbsAwm5cYZqsTA2wNDGdVHLfJPqb+BEf5TccBq0ZlAaLN1YLs&#10;EAZ8BGZwGE+sHIWd/MbNGOl2JM+mFK1o6HV0ORpdmYpaJhSLOMnn1OeKGfij4UOsuTAS2h4FMxDV&#10;V2Ax0A7wmsBzZbyPbc2EhRSEWuuEUOsvDbNzE+Xto1xcwbVIGxtkLdyenxRnl9D9VxQArOYWw9dS&#10;4YVJSAHA52JZtF2ujMHwk+ydyiQYgqc/4qVp8XajOsbeq4q2D6rj7DZS4cNZiS5g+KlyCQCBT5AJ&#10;n81NdEDwOUMBxQ/nptj76o8IaChe8M3iDOQCUmAphq4AolYXMPQ7YgeLYAkLYAuKPSAvlOH4jY5Z&#10;BzPYkIOHz7WfNjI25NkPWkkYCC7eWavqRQ8IaBXiHmDyHbc/iAnI23Mr4HiwDmCACQgQvgSIvgCs&#10;Pl8Me9E5aFWDYwQgj1X+jERQbOE7GThs4T6gIwBQSfV3G4t4rtCVXatTk6f8WkVYnvt6Te/xJE6V&#10;OCD4HmkhMBFbELgoV0ExhifIimcHJRkUcCx3iUyqmnx2VGyhyu0bqZoHNXKVhHgFS/j51FxPPAFW&#10;ILkgQFArNe0HqdUH3eqxp4pymdsfUvGDP5ACihe4XZu0hRsgoD4Hf5zb7pYb/6qeCKpr4LXf+rUS&#10;oVUIrTZstFdahWAMycbb5wSKNo+x0lCtm/vZKgxlE157TXqAzcXwKzD8IgXmoNapAaMs1Xck3naU&#10;LVMaL8a1Aa9ZGz7GZmD8G/D0O3nfjoQxaP8gKHwgHj/AduPZp4eNsMwxb1maP1460sdmxKH9AZfa&#10;mDFWi8ELdKq1PAeAVMfyHM/PBCRmcQ4LkjgvDGQzDGJvfoSLDdSpUQiGvw8PuQ+6vRupsA2j3MT5&#10;bMoIQStjzHj9NQmM5HBYTIDlBQ23FCTHWK1kBA2zjKAhlgNryOX35IXAejjHGhjGIkBlD9fgNBJk&#10;N5p7Q8IIHvvxewCCsaF2iN99iO/eocIlQEBLmTvT/G17CkxInYvyAq0eD69mpo3oeC0DNhQEWgts&#10;oZXnmsf5wwCQS1wvFT+tVx9DrV7kBdthBRz5HmUTngBAdvKbFyePsenRw1zrsvnJ3raeY48AMIop&#10;XJoSZ5cx/P6yMLsk48fo1evgUoUqFCMAAaUeh1svt+enRNrViiiO43XG1clhdrMiEoAACJADt9XL&#10;AFB4d5p6GKQiGRL5/CjrK4uwjpIguzglAoDwJB+5FObaePt8fooLJsrgP5mXaB8zPtES5NwEmAQA&#10;IkkBa7izCrq+JgMWkIUhZ9uPGPz3zqCh+Rjzd1D77zHoH7j/PfcfrAYAGGINbnD8nVW8H2BQjEE1&#10;ECp+UnKUhkBAsQjFJDRUBKXeCKqGVCm0hoxatyqfvrt27N9bsmmoVHqwJZse67V7Yh8bdVyOq6ZU&#10;arXe/0BgASsZBIvvYQuPdgMGYhh7JtnT/cpkrLJnMAV1XvoRQNCWcg8PVAIEHtbwGEkhmfBaQUeY&#10;wKuG+S5O8PSkdonWSsQC91jAoBUJLU9q6fFN+3JkwGrkgvolaDVhg/3ejxTQFm/n1EVJQIDRqyLy&#10;7H8Z/mskg7aP1xiSGzjCxmL0xWHK3BttS1JDbNfYSDvAhNue6WdLE72tGgpdGu7lknqy/aH6vhiw&#10;31CXSbc4frQLBE7Fg87AmDdArXfiZfekedsRvPl+jHVVwihblORjUzE6pQSnBvpYRgCUO2A4Rjfa&#10;CgCcIl6biDcvk4aP97fpCQFM9iBbiwFvBUD24HUPc07Hi7TsFwEFVoFPmB3juQNIjt3Q7p2KJ3Bs&#10;XXaY7c+OsH1jo20DoDAb3T89mu+P8nNBvuJQLxuv70S+FMIuStxvG8PwslylAgcOt3HBw20esuHQ&#10;uBjbk6tkIC/bD4A1qCZgfJS1aUDxm4pjkCuhMAXoOka8I4tz4f5hAEjeXiXCXSoiUgMRZIMqErtL&#10;wqwXD9xXFutkwoEsVTx62UGARa3ODmWH2xbkyhKAb1oU7CpyBKA8EmkCWAJK02JGMN62mTFv2bL4&#10;kbY+1dvqABk1O+lTY5PyaLsOE7hWCQvAsM9h4P0wAY1zyIQreP4rk2EEU2Pt5pQYu879a+UCg0iO&#10;8ZyvuiWpC9IJ2MWBHD87kqdYQ5hdroiDAaS7VYUbfP7tabGe7EO8+0fKO5ghFpFg79RoFQLmoGVI&#10;F3TE8y9QZmKSA4RvMdi7Ll4AS2DcX5ll97X8yH0tQT7AYB+sxNBWaOlRFF9Gn+mYgIfue1Yf7mDU&#10;X/E5X2H0X+uWcQ+D1/Nalfh2ZY59O1D+/NUKSQTFDDBwnneGj7HfwcB1+xXn8LVkyZ/iC3f1GtLi&#10;G75TqxtfAyyux4LARXUW7rxgLIDBD+rYxBDDcEVX24udbFCLNjGEH/eqDdtke6plzGM1rnuzCyIe&#10;neFYwAtA4Hn9TG5n21MePzpUYw8BhydHppk2gXmqGMNJtXyf6VYb1MJdwUQnHTqW2u/dK2EDa+0v&#10;gIBWEX4TKPRrq7ct9hvyYLC4SYHDITlQ/Gy8eAHGMCUajZ4bbXvHRdpRDOyAIvNJXrYQjzQNTzyV&#10;STcRqpwt4/UbZUUYzJKsCLf0VxM2xhZAmV2+fJay9gLsINR7R5K/LYoaYVvGRtiGzGCbiGTIVQqw&#10;zyg+Z7TlAzY5GKMAQcxjbOgoq4j2skXQ6HWAxR6YQl0B2p9z2Q6g7IMuHymOsr0Y+44cf9uDd9wL&#10;pRZQaUntEDS9Dq+5BwBYi/ddpoAgHr8s3JORWBKiQOZo10KsOsbHFsRjYJzj3Dgvm8XjiXy/wCgr&#10;WAzIy7bw+w7j4Q9kyZNr+RIWUAjtHhtozciYxkIVJIXbAQxWEf5tMIwN8WNsD8avMuMGzqkB79+G&#10;l1fWn3L/dds3KcZ6AI9zk2KtCe9/ptDPGdY+JNFcwK8iYiTXGxaV4mcrM0JtZ060bU8LsT3Io73q&#10;mMT13cV3bgQY58X72vTYkTAwL35/CDIC7w/InMeIe7hVN6MTXI9GgLKP165MjsWLR9tZpIQ6Fl3U&#10;KgEAoOYmrhcC8uaYVjq4xgdgG/u03DgOaTJRiUewAjGDqii7VRlt78AQPpwRbx/NiLVrk4Ps2tQI&#10;F1+4MRXmwOufzcbgkRGfaGVBx9UCDjUxPE60r2AKWoL8ZjED731Hqw0AwxcAw6ez1S8BGcLtR8iO&#10;Lzjm2+WKL3hWEtzyo8DCxRc8y5IuuOjiDPL4AgHVPvB4jYzTwwK0qvE5n/XlUuQKRuyKpAaAQUMM&#10;4f987PoqYOyexioZ7r0arrcjz3tYRc7fm7U8xeurtuIbpIpYwrfID8UUVCatwKOkgRKSNLSy8ER9&#10;FWACauf+6ECVW1X4qa4CYKhxO0WpOnLwuCfIiWcDwKHCKLV3d/s8KOCofgrti+wXpSwzXmrVoVvM&#10;YJVLW36t1QV1cO5db0OyAtH3Id4YMZ4dL7syC7qcDZVl0mqsTca4MUAF+kS/J4quB4yweHR+BpRd&#10;75kcgu7Gey7CcKSRDzEplZCyDw+4OXGMbcvwtmNa4kLb7gAMytHYYzH2LAUVA4fahDAvhg8eWF54&#10;lGMSK6DxO8dFM+FDbHs2AIKO38Zz27JCMPhQlwm4DSDYlunrQGE/E/MAE3sfwLMdQFif6WNrMwNg&#10;LIFWgXcfpxoEWEUxADA1CmaDEe3Kj8NAw22nMyBfW5Hqa5UYXAGUP5v36HeWAnSr8L4HuCYHFYgE&#10;VE4ANieV94+BKIB3NAeWAfXeAd3fgbzYym/UedchP5TOq/bke3U9BIYAxzGA6nQhQKA1fgy/F8M7&#10;OznKJS8tTvC28cFvWw1gtSIzxDbx2WqPdiDLD6P2dwE/dS1WnKGO89mK3FjFmAnYlIe+bbWxPlwr&#10;ZEJ5vLVPiLbj+UGuF8EuFVRxfTpgLFqlUFej8+pdWInun+rpcHS2VLkFwdY9URWMvFaRaBcmx1tP&#10;SYT18r5+xQ3KI+0dDPo2cuBmFYyB8fHMJPtEmYZaSajmOT5XRv9uVYTdrgxDQkTZB7UKNgIGNXH2&#10;DqDx3rQo+2RWLExA8YT4AQBIdzULWpYUU3AVkFqFgCmosOmz+Z7ipq/UKAXPLhD4emmqS2X+Hulw&#10;b3U67CDNGb8CgDL6PwOF7qs6UsMtR+p1jFYeexAUNFRbIQkhYJB3l5Hrdd3X6/L2MngZvkDhQ+TM&#10;J670OsW97glW5rnvUVGW2IP6Lvy0zVNE9RTPLznwaO8k175dLOBHAGFwh2g9J2N3Y98UT4OV3aXu&#10;/vODSAVAQAFH5S2oxbtjEPUCAjVunWVvmuYiEebABNS9eZH90bMCabDUfutWjEANVJbZkHGhPlaA&#10;t54UicdLCbIFif62EI+zHA+vCP1KJv1ijH4hk3pmAt4yZKglew+xeN9heH1PDkB58EibzXs2pQXa&#10;wbwgt7a/Ex26mcm4PnG01WEk8sjb8Fbr0sOsKnIMWnq0jcPAJoi+Ypwrc2NtZU6MVQEeWl0oRHdX&#10;oPuXpgbZFgxoK3p7SxZGjeHXjY2CdqPxx6prb4jtZkJvxSttZIKrGm87RrcZir+Qc5/CbxuLASvl&#10;uAC6PCl0KJ4RIwLUTiMZtBRXr+AdQ0lHq1Ixoigvt0JQyHmmA2jFgcNsJddiRwaSQ70IszBgaPlx&#10;QOCYjBJPr1WMnYyNAOU2zmMPBr4Pb7kjHSBIDbBNqhbk/uZ0P9uNEZ+AMSihpxPq3VUa7HoICkTm&#10;Aa5ahlycGmE7siNhNjAojH8nwLQnz8+O8lvrJcUAwu18/iau9SbOZ3WKv81BmpRGjrTysKG2ItmX&#10;81QOQDDHIj0Aq9MFwdZWEIi3j3H7GNycnmS3ZqbYVe2GhI5XN6NzaHmNiwoEMi5PhA0wLgIE53is&#10;5cOr5VB+zrdnfDBgEOF6Hd4CAOTNFRt4rwbvXpuEceP5K8M9jU54/er0ZLtcnWRnJ4W51mcfudwD&#10;hoqUFkg+JHN8jF0ClLQi8encNIAg1UmFTzlOQUZVNH6KbHBAoGap6pm4EJaA0Wlo9UH9Djxl0VkO&#10;JAYrJT+GSei+DPTThXwOY9BYZdRuLOM9A12TBourPuM9MmB9lhscL9YwGE9Q/wW99y7yQcuckhx6&#10;LEAZzEVQIPI7dWpar5ToApfu/KMkgVYctOyoOAAGL8+uZUTt4eDkASzhx50TXPxAy42DS44CAg0X&#10;WBxgA1p2dOnMJ2bab1pObMD4m9W+fZ4rj1bL9p9blIMw34YUBaN3McKqeLw6k3NZeogrUFkU62/L&#10;k0Kg3H5QSW+bl+iFV5EWHmZJ3kMx/BGW7DPU5fjPiPOz5SnoazzPfvTqtuSRtt1l8vnZKoxsQdwY&#10;K/MfYhmjhlg27ysMZYLimbS0NgU6q7Tg6QPr8+P5fHncsQBKMYZajgeejRdcoAShVB9orz/G6Wvr&#10;MUBN+M0YhQJdazGqtamBtgVtvyolxGZGeNskxS+CRvJ9fHZkAL8hFK8eYofHx1t9cYSdmqDsOGXl&#10;Kekm0hnUvrxw2wjIKcW4Em2dHTTU8vicGYr8Iwk2qidhZpAL4B2C3RzLDnAJOErg2ZXtb1tgN7sx&#10;Ri3h7ea4rVD/9QnQ9Ti1N4MRAEr1fJfqBS5qea4MSj451C7gebXHwIJYXYO3rJL/YGm8AqdBXMsw&#10;vjMC0Im07Zz/9mRAiv9J57EvPwxgQAogB9YmB0D5R9vEcK4b572JxzL8E7kBdgbPryXKixixlvyu&#10;yHNXJdoHMzLtPM+dUxwCCdM/PsLOl8UABLEYerj1TdCeB8HWXhRgXUWB1lcSzLGhSBQAa3yIi1n0&#10;AwhXYSxXyiPsOiBwVZuk8BlKS75QAaMpj3X7LxxI87Xd8SOdRHpnZrrdBCBuT4ux9xnvVMfBLqKs&#10;CUA8kjrKtXS7WBFn706HScyE8tciD+bALOYoYzHh7yDwGXJB9wUiH86Md0xBDU9k0IMl0KqQ/ARm&#10;4QBDrAFjdqsV3B804G+WexqjfIlhy3AHuyYNgoC+R5/1ASxFAUwNfYeA5J6Chxj8A8UVVsAeBj5L&#10;nyswEDvRZw4yAaVFy/hdP0f0/3dKQlICEgAg7y4GIDDQfe3boGpHefvHGPyPu8rsp50Y/Y6JrmGr&#10;lhsfMlzOAu8TKDgAAQjenJrtqXpsXezSlxVAfNOsNmuLMHxo/pRoH5uF11qEUS3H+FckoY9Tw2xt&#10;GjQSg16K3p6LkWodPRtPn+AzwpXqZmD4NTCDRQDDBoxlN972IMa4B++kRp1b8Dhz0Z956PqUgKGW&#10;FACFDvFB14+xXAw8N/AtaD1GBa2tQTKURkD30dbFovzo7GIXZR9tJdDzEgCgNGoUzGQ0YOFrNdHe&#10;rvnnHACrFqOaFutrFbCWqbCF4qARlo+McEHDiDE2Ae89WcuBvF7BZ9UCNKreWwlQbMN46gqi7GBR&#10;NAYZ7ar51A1oGb9bNQrjAI5c/2E2OzEItqLcAow7DQ+PV1dG3Yl8T+XfITxxXUGE7YSFbAQAF3FO&#10;tXzftHAvqwkfZbO5flqZWJqMMSMHThRHW4/6BzLZVeKroFr7xAhYk6+VBbxlFdG+/DYPmGk5cita&#10;fhvGvjkN8ALYliYE2mrG+rQgW413XwGoKGuyGgCdwHdOgS0tByz3ZvjYac6zrTAMbx9qvS6+oMal&#10;kXapMs76BQRVWhXguQkhDCg/Wv6sGp8WBzOQDSUqaopwQcme8epsrECh+h6GAl4wAwUFAYfzgMFF&#10;fosyE5XefDzHzw4DhErn3s/cOAJ7OVMS7RqrqoJR8YXrePibGPiNKfHWOzHK5Tusixtu2wD5kwWS&#10;JNF2oyba9UN8HwYhkHhvBgMgUJdkeXJVMn5YG4ekiLUv50O/MWp56U9gAx9j8EpCUsLS52IIGPtn&#10;AIB7j7otAyp6TgYsQFAykwMGBw5iCsn2Ed/zgYs3xMMaAB+xDpcIleLyHsQClO8wmMzkGrFg6E6S&#10;SGqs8qRKK9bw/Qa8/8ZC+24wR8HlH8j7e/IL1NX5Ac//OGDY8vY/7dZ9NWUZb49hAGq15nIS9J6d&#10;nuQl10SlDrBASogpCDjUMennE7We9u31ykRU/8WZrrXakHFho6wq0ccW8ceswmiXAQBLVPmWzMRK&#10;D3bGvxKqugjKPQkjSvN526XtpmL4JRimGMJKmMC2NH+0pJaxgvGcUGL+8LV4R2X8ZfkNtQRGnO9Q&#10;y8KTj8egpuDNapnE0wGNyshRNiEE/S3vrLJgjHYst+PQ++NCeQwQSJ9nqyuPv2dloAB5MYHvL8Wo&#10;JgFcRYDGOMUJwrytCHDRKAjx4rP0eQw+L9elJwMo0P/xjAmAyoSwETY1erTNxsMviRthK5EoCwCr&#10;qYBGcYCXFfHeKXjQlTCKjfymDWleGKI3tN7XDuLxNZl354TbMiRSJfJkIkZb5DfEJRcVcN75MCoN&#10;SY1cfk8hRlnG+SofYTOeumsq1BePeR5jkpY+OS7alkTznyBJlK8wH/m1FC+/JjPMlSYvdrUTI5AE&#10;XkiHMFuTHGpzAcHpMITqSG9oPkwF0Fig/ATA4BAevz4fz5+vgKunVFqbpdTBzE4o4IgBnwcErmD4&#10;l6YAPkXBdhzmoqKjoznIhMxAjg+y+jylLYd5sg1hJq7NGaB1fWqsXcOAxSDU4rwPAOgoUrKSv50C&#10;FOv5Pq1udJXG2tmyaMdyLgI8GudhC32whrNKXx6n5KZgmEGo28LtVKEyJJEXAOItpMIHGPvNyii7&#10;Bqu4NjnC3qmIsduSF3j5DwGFD2YwkBo3K6Lt3RqP7Ph0NgY612PoX2Kon4ktYOgfcbyCkfrM92bI&#10;+BNhFoBKLZ81CyPnM8UgPpotcIBJMD7iea1eiHFImghc1EBFxq+kpjt498EMRwUi5eHFOKTzBw1f&#10;w5PEBOVH92uFQA1d7/Pc99rxSYDAawIGBQrdY5iBq4TcWuS5VV7CwBBoPIQtePINCl02o/Z6EJMQ&#10;iKgngjonuS5KyActLXraplXbkAl40nkpgbajOMnWZ4baUox+QSLeAgBYBxisgUbPhWorqJc0Zogl&#10;+iqBZ5iNYyLPZXJtz4u0LSk+tktLeAz14NuDceyF0kou5I8ZZum+oy2Z92UHwhD4/JW54bYOjboe&#10;g1nBhF6Arp6GR54ACOVj4DL2XAw7GyDIxMgzAkZZFre5AEJmoLelB3hbhj/H8Pw4DLkAY1cegu6X&#10;MPGLFDuAGUzC+5Xh3SvwvlVxSBW8+BwMaWa8n03D2Ct5vTjC13UfmoyHXJUfb0uyo2wSn1EY5GWF&#10;Ib42EbCbg+fcrOVCvPwOrsd2aXppe4xBy5eVwUNtgmQK51/Jd9W4ZbhR/CYfx0wqYBxTOZ8yQErB&#10;wpIQQMEPOs+13wVLaMRjNhb7WeM4X7cdWePEGK5rkFVFv2V5wW8BVEixGK08wMiS1a4MNhE9HEMf&#10;hswCOCWTOP8pUb5ofFgP31MVAcuI80EWwcD4Lw4AynuRSNsVh+B2UxqSBDZwDADoxYufxxAV5W/j&#10;/nHkw+6cMJiFP8zIC9YhwAhxZcw9ePNzeOHzigGg85UurIzBi5NC7RLvl/b3GLaMNgrmoGXDRI4P&#10;t8sY7YWJIZ5jMF7FDMQclIXYB7uQkffBGroBlS6AUI1UzyItrgEw72D01ysieS/fC0u5wTncAnQ+&#10;EAuYHmW3ayLtFgYv1nFuQrA7p1vV8fbutASAIwY2oNiDVhoUeIy024x3poYBJGGeQGR1LEDiCU7q&#10;sYKXSn/WezTeBxiU5fiRgIOhJCctUcqry+hl8BpaYZC+/0rLlGh8z4qCx+BdxiH3tRSpYwQMg+8b&#10;DEDq9cE0Z90Ovl8FUp8vS7YvV6Tat2sAjDV81tr/WklQh+fvNxXz2JNXoPwCAYHAQoVQSmUeHI9g&#10;EEMqochz0fKLk0JtQYwfXsXf1ipinqvlMgwfWjuNyZWPMSX5eyh+qvdbNgFPvjIt0PbgUdRaaz+G&#10;IKPfhdHLIJRAUxaARsboE73w1IEjMcLRtghPuW1sqO2DEqtmfyU6dCEAMjPOD3rr44ynELquxiDy&#10;koqsp/mNdIafh8dM4zYpcIylBGrJjeM4ryLeMx5gmq4iFybtaujiSmjmCib1Wn7HBqjuxjxoMb9n&#10;daavreZ8V2YEwnDCAYEgDHG05SFDimAMyv3PRSrkwFCKAofbNBjJKrz9rtwQGI3qBoKtDo+5l89a&#10;Dy2fEjIUEBwOi/Gz6Uik5WIGWaG2NTvMtmZxDbku2xibuKar+b3z0PuVHFsSiuQJgHHAdJbDMo7i&#10;4RqKw60FuquJ34M+PjkuFDoPcIQOs4kA4VQAbibGvyBJDMzP5if7uNTphQDaXCTPzBjFYQAd/q8y&#10;WFQx7GJSmBfswM8FVrVJiroKKeh4GMA5VRJrpwtirEXVkej/BryuWqYd4lw3ANBzYHLzODetHBzn&#10;/+oth47LoDHYixivDFl0/ZqyB9H20vc3lEGIofYjAwQMlydh6Op6DDCoM7KrMQAgzmPAF3i/Vgmu&#10;To3mWHQ/kuMKBivp0Aer6GX0TQh3y4+KIcjw1frsBt/5blWCvYdhi/7fqo7gNb5rspKZABqdU0Ws&#10;y2XQ+ek8BTaXSkNddeO1KZEuB+HGwOrD+9MAiAGDd6AAwxgcg4+dxJim1YhIDF9sIdrFHWT8khAy&#10;XlF9LSveW53rjF5BPxm7jHewWMkZsfIJGPdX5w1IA4GHZyXCwwg8mYcuT0FLlOt531oBitgDn4/R&#10;6zM9qxOZntwCrUrwmeru/DXfrQQkGb5jCNtLBiQF0sLtAlVkQ+QhpjCm4xkXoLW35aN3i6PskKrh&#10;ZPigfkWEN3R9hKVggElofNW4i4auZuJpK23RyUPQwsMYx1Em6wG08oxw9cMbYll48BwMeSKfPwea&#10;uiLdD2YRYFuy8ZZIieUYwkI88BwAaHqMvBfUWt4aj6UEm1wMPwO2kAdwjI/wgjWMxNuLFeDNobcy&#10;zIXo3M3F8bZ3coptLwizTRj71jwtB8bY0bI0OzklzY6XJ9gBrZPjRfaNj7Dt0E8FCOdjMGX8vpwg&#10;wMQPYAFMsgKGukSixekRSB9otioO8Xq7HcBBn8fKmAOsmt9YCBgVhftYBexmKfJI6cp7M/zR8BHW&#10;hLdrxvudHM81gfruyOK3Y7ALMOYaji/BkAtCfV25chWMYTnUfF8B+rg0xnpLMBYmfR/3GybF8h4Y&#10;SOhIGweTqMQgVwAiWjI8itEeGxdhR/LD7VB+BKwkxCVUKeBaEeVvEwEYMRgFKpfDzBQMPJYfgn4O&#10;tTqAenuKn6us3Mb/crwoypqLo+0Ihq89FVZy/HqA/xAg2TwWOg71bisMsn688VnOrYtrqaKkHn7n&#10;+SmxLiFImr8Pw+6ZhAcvDbYrZcF2fTKeFSlxAW98AaO+PBkD036IAg51KhJjwGgFAMoBkJGfn4is&#10;GOdvPTJ+APFsSbidQ0YogKglRHl3jdt49GvqlMx7LzPUGu2dmgQXOxAAaRWifwJgMxCDOA8ADd6/&#10;wHl6wIDvZggMPJ8Z525F/5WQdKsm2i1BCgDeqYyAAWD0PK+4wkczkRRzBlOck+2OaP9yMQBVQXrq&#10;HB6syXX9EO7L0/NYBVCKDQwOGa9WB7S8KGDQ7V15ewxe3txTt6DVgYFUZgx/kBEMriiIPXwwO95u&#10;A0if8b3aGHbQ8ytdWYY/OAQAQ2YkhNh8dPw6Jb6oUqwixU6Pj3aJGxughLOhrcV4m0w8Yrovw7Xl&#10;Gm6zErRtNto+dbTz+Aezg9CRIeizcLSlv41H5+bjzfIw4ILQt6GlI1z6bB0Trw5GoBTbLelBtgKj&#10;WqosPUBnIWxD2nQun10LGFTGetv48NHQ/5GulHdShB9gMNqV287Cy61Slhwgs684lgkayOf42NJE&#10;7foD1UWXL0wOQboE8r1BdqQ0yRoqk6weD3OEiVuHXt2SE2iL8GiT+Y1jw5EQyIc0f4wLqVEGi5gW&#10;OcZmQaEXAkgrAZhNGPQuDH5nLrqa95Sg/yUvKnh9BQai33US4+mYFGMXKxPscnWc9eJh2tG2TXjy&#10;o2O5RuOC7CAadgs6emmavysqKkFOjIXhFAJ0kwHJpVy/Q/yuRiZoD56qk/PV9ZoMOBSFD7eFSKMj&#10;SLO2SQl8l1J1FUGPgyXE2xGYgxjEQtiPxgyAbQqgW8bvKOf9K5B1RwqjXe3AUYBoa8JoWxUzyjby&#10;+3Yh8RoLouwY//0+XtuHPj/K955inOG/7RgPG8H4tUeia0QikAcw1MfgOO9plhRQlB/KrpWCs4CX&#10;agcuwWCuYuwy6GsVGBce9v1ZqdZXEjhQiwCtl3HCJK5XxLsswvOwg15+v1iBVhz6C0Ps0oRIXmNM&#10;xUiro+wmn3MNADkH8LTlB1oP4HAZ1qGkomsY8mUMW8Ci7//z+ajIqbs4iOODHSioR6LGFZjAFRU9&#10;uRFpN/n/NNxjwEnyQXJG7OVscSCfHQ6oiRFoZQIWMF2rCikeFqAAIoDwYW2UfToXaTBPgcE4N7TC&#10;oK5KWiVQqbQnSAiFX+bpi+AMH+8vSaBYgGdJUNWLUPoB6q/XPccJDFS/oFLoPM8SJsCjPR00vlym&#10;OIInSUmt3FX5+A2yYUhFuK8tYIJsh37XQ+OayuNcD71NaEHl6buEHf+hlibK7TPUleYq2r1CS2cc&#10;s5cJoo00DuLxjxRiUEyAaRhNts8wtPkwK0DHTosdDdUNMu2W26RmFQCMKuEO4rG2ADraPGMV57Ba&#10;g/sr8EKL8Yyz8IDlMIACBcoU8IP6i/4XoWFn8NpWQGZnvppvjLH5fMdijHwxNFi/ZwFsYn5ysIus&#10;S04cKomz9qoU62KcKYu3QwXRSJlIJ1ek/4vl9ZEQOdDvcXzXlEhvV7ewIM4XQPF1AKXz067BiwGX&#10;csmRQG8rxqPO57X9TMwWvF1vVaJdqk60i3i/C1Pj7eyUOOvCMLsmx1lfRZLr19eOsTbgMQ8VBttW&#10;JuyCVDEGwIbfOpHzVeCyFNDUMqValbdiaIfyQ606CMofNgzQ1ZJhJEafZOcrE5noifbpzAzXuaeB&#10;a7s1A4YimQHIbuRWQUE1J1GOxKTAobaU66u+hip5PinKDxAcyw2zev4PBdX2Z3jD3rT9WaidhkWc&#10;4r9SclEz72nmPFrGecqQlUTk+hEgb/Zi/Idz/F2qrzYyucRvPMe5n5+A7p4IEHINZDyOruNZL+KZ&#10;2/HmbUqB5rgzsIemAn8HGhdcsFMeGf2PwV5E9lxjXl7jGl6ZEmOXtNEqnrpd+yBkjrJGvrcLptdT&#10;pBUHsQrRem4Bj4sqWOJaXwA8LvN51ycDCgMgdLVcVY1IB2TBO7CIS5zbeXR/36QA6yn2BSiCMPBQ&#10;dy4Com6AqqckFCYSYJ2wEZfnoBUNxygAFW6v8b3vwG5uVUW4gKOnNwJjlieo+H5NlH04XasUCix6&#10;gpPvT4+xTzjmC2Utqu36klS3GiDWoBWGrxam2VdKKlI8gOeVozDIDL5dxX2BBJJAcYC70v4AhtKc&#10;VavgWab05BV4kpA82YdDZsRpfRvtmx5oe2WMGOYmJpyW6FScMxa9m6Kuu87w37YSNPbieH/bBK1V&#10;dxw1m9yfAUWFvu9jIinNdiKaNxtvmCHtGzHCFqWIwkbYUbzJKSZQIzT4NN+zXznuTJ7deJQ9ueF4&#10;0zCXoLMOQFkCm5iDgU2G9pcouo8xuuAeRpGP0ZVFjMawA2xdbgQgEWBTw4dC+zHClGDeF2Q1eLhZ&#10;icFo4VDbnI12rkyzy3Oy7VxNsrUyiZRVp+rA5QBYFR67RHX60P2cgDGuzr8SI1ma4mkjtg4msgrj&#10;XokBrUL6LGKocUmulh2RHIvwoocK8SJMyrN4HPXXu+CSZJLtek2aXa1Jsit4juszEuzqNEABQ+1B&#10;tzZP4FpMiHYsSAU6+g8WAlgVsQEum3Fq0Nu2G2BrYZKehjEsiB4JbR+KBx9jG3Jj7FRBrJ3lt9yu&#10;TbKb0+PwmBznUq3VZBTJhmzby2+Xvt+UGewCt5UwqEn+b7lEpRMYfCefq+o/7T/YiS7vwTAEzKf5&#10;3iaVBvOfHsGwTmFUxzH4QwC9IvzHuH57kQBbYBc7svz574OsHnnYNjHaefB+R6sVNNSyIKylKMR5&#10;3ctoeRndWQxS26Sp87G2UW8daExyFmquGIKKiroxsjPZPtaU44uHFj3HgHmvtL/6GaixyXGkVwfs&#10;4wLfe2lCFN/F7ygM9Hh0gLW7AOMFlM9hmOcVWMQwryIrrsPEbuDJFYjsLQi0q4DVBTy5ippuouev&#10;Yrw3AG81QL2sc5qA0Y8PcvsytqikuhCA47epIcqlqZ7eijL+q4CLjtfzYjdKSFKOwrszPIHGyzCR&#10;axyv1Yd3qhiwk3f5PsUMvpinyke8/0JlKCa7JUGXb6BqSbfkiESAxqtduyuJVlxAMQN1UML4763J&#10;sm9WKhXZk5XoyU7M9uQpKA6A8QsIJDeGLEUfz46FHmPkStZRRd5qeXs86ngMTJV0Cej7RCh+FqMm&#10;0gfvHGjroaMbMATPzrpKaQ2yPRjxrLDhVszx0uUy/FIMdCXGvJdJpmy7AzALsYJtTPQNeNu1TJw6&#10;JurJEq2jR7nCoBVoy/l4qJnoYJXkTo70dxmCkzDmKs5rFh5LyUTTAJV5eL/1eO+VTMba+DE2BYYx&#10;ie+dCkuQfNiRHWLtUxPsvYVj7YMF2XZtVpqdQnPvylZykeIDAS7ars/Pk+FrCQ7KPSV8hK1NV7Zh&#10;mOvXt5zfuywh0Fbg9edxnQrxnBmA4bhwAAoA2ofBtZaqy24cgz8fj3ZjeqK9NzvdPpyXYe/OSrFb&#10;M5Ps1uxkuzEzxS5OS7YujLYFj3iqKAZQjLTdXJfVGFNlpK+VBI+xCT5v2fbcIGtiMrVhmKcxxAVx&#10;yj5UnYGvrU6VZOL5Iu0ZoMYf4XZsrHocqIIwHOMNt8Pc7h0b7BqG7skGJBPDrBxQqYXeH8ZwumSQ&#10;GPwFvNpFzvsChq/8AvUYPMJ/pdUL1R24PRMwbNH/3ZzjDv67Xdwqk/Eg5+AqMbl/Zpzak3mSfs7i&#10;AbW8p01UuvHsGgKYdgxSfQZPM1/U2ryV7zoL+GipT0uCCvj1Tgi2DhiAjle9gZb9LmL4ouudY7X0&#10;B8PCy+s3q7dBV36Q9XN+3QUB1prna+145Q4MWsav5UJ5ZRmjDPpSuWoUFFOAWUwOs+Y8L35/pN2q&#10;SLRrAGFvEWwKoDsLKCgWcFbFTwBKL/S+HRA5luZrBxNHAm5angR0JgW5W2U3XtAcALh6uJbtAJHk&#10;TwfA1sPvOzlWW9INt/3pXo71XQBYxDKuV0Xa+zNUvxBnXyIBvpyTaF9qyRBP/xmG77IMnXyQjEh2&#10;Kc26Heyj4NqqKdkIYLiz1OPdlUCkGINiCJIUyndwSUfcV9rzkJUYUS0eb3KYt03F683Fu8mTTkab&#10;i6orQy8eQ07F60/Cuyn3fR3Gp+y2zXjarRhPHUakvfO2MxGmBg+3sYBFJpJApa4VcT62eVyk7Rsb&#10;Zgegjip4UYcdgcSesVFWB8s4zB93Gi9Tj/7V5hfL+exaJvZkjL4s1ItbH5sDy9g7IcEOYii7oaH7&#10;mLSHigEKQGcrunsbE0irBZugrHVo3+PQ3tZpaXZ2eqrdnJ1m789Ns/fm4H1rk60Zun2gMNLWQYOr&#10;lekWOtIKYSgqEtISYj6edipaemNmuG3C66/UEmeCj82O97PZXKuZsX7o+xGWFTDS8ji/CXjRebCT&#10;rYBffVGsdZbH26WaeLtZG2+3ahOgdUoCSUfXpti7GP7NmUywGcnIgARrwhhOMPbjwTbk+tlcmI5y&#10;C5TLUB3nb7snJHtoOb9XbcEOMZm0KlEbMcxm8h8pgWkRwLQxJ9zlE+zORp8rjsL1PcGtQEUG7IDZ&#10;LdeGWym/cWH8KGthoiq7TkbVh17VtmF9eGWt1Z/BqA5iyHtgCrthIXthIwdhdQezYGlpGnh8nj/E&#10;NTyDPJAcOQ4bOAkwNMHuuqD3SgLqLOJ1bV4C+KiKcm9OoG1PV4KXn+3MBqD433rw1peRRGfx0leR&#10;S/KalzA6tyyIEfVzfl2i1gCD9P4lPvdqeYwrP+7Rsh9e/erkBOuHScoTn8kLtBbYxBnmSWO2v7Xo&#10;cZ4fhhvswEMUXTGHaxVIELy/QKYLWt+NMSopa0vCKNuT5mONnHMPoNqt5Cfut2K4J9K87BjSrI3f&#10;rGQoxSjOwgR6eb9kSt94WFwe0lJzEqeyPtkXcAwwlXMr+L0LlqxCLsXQWmE9SmW+qWAhc+Xj2jgn&#10;AyQJlK2oakdlHX6EDFASkcqhlTugjEXVPogJyPgFBAIABRh160k8SnJDRv4Jz+uzlAT1Xm20yz4c&#10;shIaqDX0EiW8BHnbJIy/NMrLcgPfthR0epIfAOCPF4diz4EZrMHTbtYSDxdme5q/bUkajcf3sYO5&#10;nh85gfdlKCbAxM0OHQ0tHWUb8BrqIKtedp2lMdBBUVK15wpznq6+JNIa0IC7MsagT31tGUyiGu8+&#10;Se/nVnv5LU3wsuNM/LPVKXxGtLXx55+BKh/nc44BHkclUzCQo+OjrZE/tRF0b+C2AUp9Bm3YPAVq&#10;zcRpq0qyo6Wxto5zqo1RoFBdfEZagZYLlVkIUyiL8bLleMfVMBu1+5oHOEyL0Vo5QBapxiC8D2Yw&#10;FoaQiTTIBTRKAEVVMC7PikQuoV+nxNuF6VBwDPw2490ZKfY+3v/d2fL8yY7+93NMVznyh9+xB8/g&#10;iooygmwq/8fYANgSer+M8yuL5H7w21bBuU3nnBem+tpSvM5KjHAWrEZNSrTOXx3tY5UcPy3Oy+Yh&#10;YZby2sY0xWtCbBUeeg6APRFGNiV0mO3Jg3675TJ5ZzwoXqt/ChMZw+vEq4lGn8IrazekE4DJcYBk&#10;v5Y1AZmd6SpDFrPgv8Nwm+RV0ctnkTc9GGMv4xzXuxtvKS+3LWmUrYiBQSX72VaARGxPy6OSOMcB&#10;A9UsSB5oGU7BMlHwW+juWxXxTpNf1ioCnl5AIs1/mWOvc55XytDw5Z5gnboay9C1BLo/w9+B1gGx&#10;UebpUe43iQ0wz/rwvp2cU9e4QA9zABTOYtj9ANVRzmlNwmjbrPfkIxcAkW5AqyXfx5r5jSdhTSfx&#10;1t2A4lmMvhuJ0QlIdnC9JEW0DKkVi3a+Qysn25UvkeRlR7iOpwp4v64n8/0oDEkVkP2c+22k3wfT&#10;Mcpp8a624Va1AqCAU3mIW1nQngwfIQXeBxAUsVe24q1pUfYuj29Uhv3dkFWHoErGwcDiICiIGXjA&#10;g9dnxXuMH3YxZBoeeQITN9dnpGX5YORatsPgE32HWgp0PYv7ZUzyRUnBpkywjYljbEuil23lB21P&#10;93ZopqYTh/HiC2O9ocDD3ApAGp85FqOdxnt2YZCdVWl2rirV+jBEdZpV1ZhKSPejFevwSGpAsS7D&#10;xzZCzecCMDURY2wmdH9lTpjtwIMcg4q1KbDDxXgPj6mtq85x0VrKYx3FbmOyaa/+BlC3hfuNTIRD&#10;gMEOPn8d4KamoWtzQmwxaDs32ceq4ka7gpbx4SpQ8sP4lWGnpKBhNkOde7XMGD3a9fibgQyqBgy1&#10;zDglarRr+1Ua4Yu+9zbtPZgf5GUF3C8EqEqjfGwWXnibgmKTk6wd0OmvQNtVJdrlam6h+Jcw+kuV&#10;SXaOa3EWz9U0KQYGE27rMbAVeMFJwcM4NxhGRqTNQotPgWUoDXd8CIPbcVzjIox3fAhGDCtSq7Sq&#10;CC+bHu9rNQBVZSzny/86PSkQWQSwxyste6RNZQg01MizBaPXHgDqAnSec7gC+9BEV2qvOg3tUuZl&#10;/DDXW+E49F3eajcyTLslbQd0JAG0k9JxvFs7/6eCdT2T0NLQ9OuVGC/09QIa9ihGtgkPuZRz2ghD&#10;PJwfaieZL618j8qFta2ablUNeEHeHsPXFmU3tTzIcxc5z37Oswuv7ullAEjADM6L+ivyz5DX1+cd&#10;1bnBmLameHHe/p6Eq3Qf2I+vNRRzrK439FxpyF38VhntWSUkwaI6xXD4XVvVQAaW0Mb8vFgYZR38&#10;zkY1YMn0ttOAYKc8vd6Ht/awACQJICk5oNiFAoVqgtIFOPXiYHr4bMU2tBLQNzHIMQuds3IeLgG4&#10;N7het3mPDP8GtP9iGaCQM4LPHoOzSHLFTh9pztcACJXhrvnJO9O0lyPgOF3LjwoUelKP3xdjGMww&#10;xNBdbEApxvL207ULdJwLKDrDV9AsD2OXgWf4jLAkjD/GW/Qefc9zE6G082PQ/kzmzUnaeVa75oLi&#10;GND2DC9X7qlOMOsSMQb/t932W1r2ywgcbUXRfkzcANuNAZ6aEGMtkzB6aN0JaGEd79mMQSo5ZDta&#10;dE1mkAuaydiV8TYz2ts250U6Sn4KpG+virNOLtDZCgweina+As8yFT1WlWDt5QkYf7y1KkjFxb8w&#10;A4pfk2pn0Kr70YLr+PPnxqiRhYwWQ8dIlOEnL63U3fEY7Tj1JfAb7oJ1NXjOWRi8VjVm8runR/va&#10;tCg/q8IYJ/NeeWK9v5hjVVMwPtTHyqICrZxjynltUvhIQGKUa0G+H+rfiO7v5Lx7qxOtGx3ZBuvp&#10;5tx6obdnuF+Ht9+IxFGC0UrAqTrWy6pdNyJ/t+XYnARvW861Ws/EWwUwzkJ21HBu07hVncJ8GNIC&#10;mJjSeZdzvRdCo6tgJ2qPpkrICgBrMnKmFtBQDX8rRqNuPRfxqF3S0oVqKsq15P+pl6fCADbyWTsA&#10;yzqAaB8STjRfhTZq/KndjtuhtG3ydjy+pMw8PH4fhtmDDnaZeRhxFxP+SB7zhDmijEf1X1T2X0MO&#10;nhNjUq9B7XzchfdUqbAMXwai9X7Re0XOOwsxFoCly1HuIKfdFSzsgdY3492PwTRVLKUqy6M5oS6D&#10;9ACfq2atp/HwxzDME/n+1jE+1HnjK4DJTbT1FckGmEI7UuQ0bKCe61KfGYhMCAIQwq19LJ4+x88B&#10;QCuvn4bZnELGnOH3tPJ5rbzezm/p5litHNyEud2EqVzi9twEyQnAz7GVMEaIXeY6X9fyH6xGrynB&#10;SdJDqw0Xee0yv/vieOU9wGZwcDeZ11oxUHDw+lRlFwKMAMdlWI6SpG5rqVEZhtze4PbalAjTrk23&#10;1EGpOhKmoJUCpAJOUjszva/g4nTlKGg1AcNXe23lsGdj/GkYbDyGH+uldXsfjB6DifW3JXjHVdDH&#10;NUyy9VrPxotvTvJ26O/aTOVH2nI8zcSg4ZaJ4RdgCHnBY6DNWvIayuTT+jETmwm1Pt3P1b1rzX4O&#10;k3sWXkkTuByKWo6XnxQGxceo5ib62Z4iJACI3K6LibfsnRpn3dDjVmSBPHqT6D5Aop13W0oTrHNy&#10;ovVgYGer4h0buABinp2eaGdA1wPIizV4rRl8rnLlC/DOyt8vjQrAU3u5pCRVBU4FcGoiRjM8aa9K&#10;VJoe62sz44KsIsLHdSkqjUTShPu4jD9tKaaU3FlJfrYI/TYbA5zC+yYiB5QuvCgN4y+M4TckcW6c&#10;I5NDv6edideEvt7DBN3CRK0rjrId4yJtPtdiRqwflF3XAM86PtYaKlOtA7bUgLc7jFY9wmQTWNTh&#10;pfbBtLRj8EEo5F5+3w4o+ebccJd4VAv7qMT4Z8QHW00U4BU2ylbiEU9oebESECpHjlTGO0/dW4qO&#10;xfPuTfPD049xlZanC6Kslf9AW441M/nPcb3V3UdGIwquSapAnIKCirgrg0+PXaquvJ1L+FGrMQ3Y&#10;xQQo8YCHbgM4TsL4DvJ9RzBcyb9+QPvKVGXyRfAZ8sZ4VwxH5b990uACAgyuVawBI98tgMK7q6Cn&#10;PjfMTjG0kas2SFHT1AuwGNUH9PFZWqe/AbW+znlqGU8JSI2wCPVL2MTv3Rw3yg4CGupnqNJlpQs3&#10;j/WzdsCmDaA7BXs4zfeeALzqkkfbzuihrsFKF7/tEsZ7HbC7qmVErs1l7bOo1RLkQT9M4Bygo5jF&#10;YNxCUqOd79DKRP8EAYFAA4NFnt6cAjiUc+5cKwVcNS4DhLcdC1KiEeCiIKxeGx+ELPLkF2hFoRcQ&#10;62eOiAlp9eKmMhf5P5TR+E5NnN2eiZxgaPs2t5OO0mAT/DF4jD8JEFAhjEo7azDYBXifpVDNlejI&#10;VUzItRjBujgulH582hirw/h3ZOGlgobaWD88fgB0mc/T0ps2xcwJeAtDUFaaH5TP3yUFLeRCTw55&#10;G4nxNh5TabcjOJ73B420YujsFPTqomwmNRelgUnSzUS9rECdC4ah3QGDE1zYk+gyZbU1M9R4ogvD&#10;6gEpOwEIz4hxo5UJVQ/CbssPsGWcb22yP/R+lEv1zcHLKztQbcCUGTgVdlOhWxnuwFAUfDKjFLBQ&#10;CmwZAFCO8U+GAVRzbWag/+fGj7alaOD146JsGdpbiTkT5PkBheXQ7f1FcXYC2tfOpOsG9VtB/Xoo&#10;53rOZwuTaQdSZzH6cibMqZJJOA+grJ+abB0YaG9lgvVze2l6svVXJ1n/1Hi7UpVkF/mNPXiRHv7c&#10;XryZrlMLVPY0YLiDSbkKzVuDLCvTjkiwqLnx6P7UUJsJG5jiP8Rqw0bYYmTV9txQa4Q1nZuWgfcD&#10;SDCkE8ivBrxdY6YvkzvMzkOT1dBTiS1XOX+lwrqh5Ut9vyLv/DcX+H5tVCKD78a4z5cjdfit52AY&#10;juoWi13g0TEAvX4MsNqWMMp2JY9xbEKluNerYgERlQbHuGCjSoG1OiDv34lRN+ULoHxtWdRbto3r&#10;pzqEMzzXBvg1oqNl9L2ciwBJWYHX8YjylJcwCAUOzzKvVKqsKlLFqbZzreuQBkdhIeqHKNmhVGEt&#10;G3YKCGAN+k2neP0EMkjJSgKtFsC3B7DUOr9AycUNAAIxBu2jIFBQYpFkSq/kBa/36vPVeo1bN7jf&#10;Byh66g8ETlqWVA0E14D/V+zALUGWBWPkyoBUnUSUC3peEItQnANG0VMUgARSjYIqHmPtPM+f4339&#10;DDEpJSFdBVQH2cGQWO9hFuf9ltslR80vpuJpqqKlaUd5JjQTQ91vl0N3NZaib1ejJdXnfncO+gkE&#10;XqIGHRh9LuCR7zdQ4OIoMJ4TrbkeungEg2gpjrUzxdF2qCjGdcStRGOrDZbScVWUIw+sktypAMzC&#10;zBC8nQw72gUE+6eil5nQ7dDmRm5P4VVOYkh6vdUZPQZSnWzdeLA2dHUrzKANKt3BaOFingLpj0DJ&#10;tvMnrs5Gwyf7uk48+QGqAxhh6ejmHGRNkaL0jPEM9eZTJV8JUmB8iFqMDxg+lHkq10FMQMlCC/HM&#10;C/H06juwNC0QLx9o07k/RcCBHNBqSS0SZgV0+YCSYPCGZzj/nbl+GKK3rYHGq0XYoqQAqwEw5vJ4&#10;A9dLtFybldThbY7ADMRsWrkOqug7X4HhYyQX9EdC5d6pTbZrNeh0JrvW03fjneYnSdoMtUpYWm1K&#10;iE2D6dQoZsF/OhcZMotzr0B7l4UMtSkA8ZxEAB2vuQ850VDIdVWWHhPznCL+TLyLTLzLatQpAEB2&#10;XWSiKrIuJiDDFwXvYtJrG3JF1huZGyr6UebheQDCdQRm4mooV7+byd4MgB/BaCUndiV5WYsCcAB1&#10;H2DShdfTqsBZPlsera0QaZCrqr8g53TU2Un9F3smwlpgTH0YtNKH1Y5c53WD6+MSdZjoV/B6KvBR&#10;8VAfslN7KezF8Pfj5esBPuUrqBeAljeVkqykIZUou1hAIYalGAHn0sExrWh6gVY3Rq+aAufBGS38&#10;Xi1TNnJ+DepRiFdvxeiVn9AlyYLhK69AiU29sAgZfneRshcxXgz5POfdjrw4lTyC1wQosCB5cAz8&#10;4oRAzj0Yo/fkRmgJ9kppCHJCnj3GpS1LXrnEpVKYRinfU6rrpvwCxSAYxTACfsM5zmdIbaKPLUxl&#10;sjLp5uK9poWPsmo8YRVeeC70cFViiC1lwizD869A7y6L47kEf7y3n+3jR25F9yjqLn2cibdXZp90&#10;s6LlVTGjbDHIvBPddAhd1MgPVbLGYSbHhqwAm8nrKiMtVmAsnMH9CTIUKPIszmszevMEf2Yrht6H&#10;cfdBL3uZQN1otC68QReo2MFznTzW6OKPlqdvg2p1TJXnR//jqdpcAC3SjkC99vDnbMwOwEADMABP&#10;lpwKiJQYlAXjUP8/TxnvGFcO7Eawl40L8gDARCh+Gecp7az1/KUpSCH0sKtqBBDnKKiGYVVgYFqV&#10;UPygJMzHigHUao7RKsq2nDDbNTaC93rDbpSQAzMQwwLwZJTLkAxrobDHAL62ygxrrEo3NR1ZhdZf&#10;BWvaBKPYmBpk+8ZG2UEM5dRkmNCURGsEUOS5t+RG2Cz+sxlR3jbLFfWEuMezY/gPkQLrAZNdGNsJ&#10;gOQIk20H/8+iFB8rjRhu2mdwEb/heIlkCQMDkkRpxRjUL6C7NNrl5yu5Rs04pMllWBeYhCq+Udvw&#10;ZiTICSj0UYxLLcPqMYQWJvtZ3qtAl3SwWn/3MFEb0Ooy+t38JrUtk/dWktBJjEvjDP+Xqgelh13D&#10;UsCls0SdkwJcLwTV9msfA3lO0ecuARDHaQ1eDUWV2681eyXNXNU6PlRcTUJaFKWHAYquN3N+bXyX&#10;jL4bcNGSodbkO6H6vfzONo47xzn0Yzw9BXhWvkvA0s9znjV+vpP3yss3cS2b5OU5Ry0ttgooONce&#10;wEOGrrwClzbsgpQySs6V6yqGoSEJ4pjNQDzDrUCMReLkwZR4jxiGVhTUUOUywHiV36dMRSVMXQTk&#10;BAiqaRCYXOY6S3pcwUb0Xl1DfYc2hhmyk0mmrZvmM5Frwka6jro1UMN5eEO1pV6frAnnY2uSvW2d&#10;9LnuJ/nbWgxTyTGL8VDjldnnpSU8dL3/UJdmOwcPtpY/0rOezB/Pl6rNVAc/UkkrJwqjbAufPRsd&#10;WgG9VrRaAbNyNLOi59NhEavweMpZF5Xvw2tfrYmxGzPi7eb0eLs2Df1Sg0atRtNXxzISrK9atBid&#10;j/H34enPOpqMh8T7t4DgDSDoASbl5pwQgM7PpoZA7/HKY9H2WcEAl2r+of2i/nkDckVDTT3yeSxA&#10;EAso5TxrAKel6SEumLaEa7EIjz43zs+mwwSmIgUmqlSYYzUKuV8EUyjht8mwKgDXWRxbg5FP5vqV&#10;8HuVITmB982Cii9NC7VFMIiVfO6GjCBbB8gqx35JeoTNTgwEML1tEbfzef/08GH8X2/x3aNtHv+N&#10;UnOr41WcMwLW4QfwqqsPwAQobcC4FDM4isE3MS5XptmFilSMOsb2c12WpQfaRM5FHY9nI+3mhQ+3&#10;yb5D3DJiFcA4I2yoLdM58ZsPAhxanu2GZqpdd/8keRj+XyZ2A5Nf6cAKsu2XJmaoEUcjMkLJLGfL&#10;tAKA0TOp9+MYdiQjN/jurej9Pfznu5BM+5GP9WOjrakEtgdwq2RX+wdegc1dGB9lvbCaHgytTUE/&#10;JrlagGmXISVP9QEw5wB/NThRgMwZfoWq/ELsFmzlKt5VyUVa0XCbpmBk0uUy+D48sN6jPgNa83d1&#10;AsxZ7YDcx5ABuUamGN6FgaHHvToPfpuofXuu4hFKNMLLwzB7AaZOjL8bEJDBO2DR+eK9Fbs4i7Gq&#10;GKkNg1TAsBkwakdi9HJ91TWpW4yD6yrGcDp9DKzDk414gc/qLgxw17yJ5/TeLhejCHZJUedwBp1i&#10;YXyGyp89OzEhdbDDIXOZbLWhI20OmlettJWcswGj3YhhbObPcOWkSWMY8vijbauiy0ne3EL1x0ba&#10;QmRBEVIhXUuA/iMsDY85LniozYzjmGyQuVApoFEYfSR/tlBN6Zhot0nxrjW1etEpCUWFLpOhxFUY&#10;jjbwUGR7Ma8dmJRop/RHS0/WRNnt2gRPg4SZapKQZO9MTwAQ4u0yNPfStBS7Mj3NLgMAavkk4++W&#10;94cttPCdqnPXBN+UE2oLMaTJGGApel69/3IGDD8X6q9twwe7/uYiP7TMJ8PXrQxYnYanApDzktHM&#10;aXhLrpmMbiY6uorfoIQjefl8jh2L4ReFaCCBYADO+LU6oFgCUmFpVrgtzYm0akBWPf0Ve1CX4ekY&#10;76x4eWJtYxaGofu7JKY5yAqxhq14+635EbZpXKSt4veoLr8CEC2N9LNJEYph+FpZtOIF3lxHz/E7&#10;YRl7FRhDZnRCu89Vx9u5injrxFM04jXqmMS1qb5WBFuZwHvLQwEVWNkivm9uSjDSCFCGRTiZw+vL&#10;YTxaMm1x/y3UXPqWidcAHT8pj4w8OQpA7M+CnWTgzdHjx3L8rQPpprbjJ5E6p8aGujV3lTxr3VtR&#10;ee1NsAsmdSCTc5V2x8DPYiwuoMX8uaQlOLzsOYxFy4dnOffzTGp5Tm1EehZwOIuXO4cBK5imHn6X&#10;YSW3cBbXp0CTFSyE9vYqgMbr8u7yvk5POy+pQiAMH8O8wJxVrEBywxk/QCFjd8U/em0AHLpgG23y&#10;zBidW//nOsj4ezDGPs6/F+N0cQBYhGi9tLqCmNcZl8uVTwFTwngbcgOsPnWMteIsVXSk1Ywu6HkP&#10;UkfHaPTDOPTdF7QywHmdgg2o6Kqe69io1YexIa7e4gBjX+IIU2fnczAU1T64+gJ+1xAFd9YkB9mW&#10;jFDbziTezR+wC2PX+rp6xik1c6ty4gGD9SlBtg1j3MvJbUodbpuzAAj+nGoMIctnqMWMedti0fkZ&#10;IaPcnnUyrl354dYAZe3C8PqZcBfxuopinuPCdYHIB7lAS9CWtXg+9Y2fHYc+xoBqoKWzMahN0NKj&#10;XIAWqIyW7y5XqexSGz/E2oczEu1d9O3NabF2fVo8I9FuTEu2q3h/Fcj0YPStE6KYmDHWoKUd/pAd&#10;0MgNMJV5sBY11CyVxEC750LzVV+Qq67DDN1mi8HwnHb4FRjI8LUCMN7pfMDJ1b/jpfmt02E5ans1&#10;BSApR65oZUL18MUCgVB1BNJav3L7AQ6+U8t+k5UbwGdoH8CJfJ4akUyJ83LGWouRL0rWpiah6G6u&#10;O7JqZYovIOBnO4pibBeAqiakq/iP1Ah1NsCj+gR97sRwX48k4bO1OekiPOj2fLR0cYIdL4p1y1yi&#10;7+dqFC+It5NMpp3ZvrYkfqQtwJiViDQ5cqT73CPFcXaC4w8wodfA+OZxbooDCaSnwBDnwzQOj4+2&#10;M6LjTCpNUgXk2jAs7SysrcCOMKcOYPy707xcB+bTAESTaDCfqVTWM0U4iAKkGECmVaL96b6uZbmW&#10;Fo9l+7uYgTYfVdGNK7PF2HuYDwoSyuhc5R0GII/ZhrG1YCzarficIuzQfW01dpG5cwljUy2AMv2k&#10;07tE3zF8JTEJWJQcpM8TTdbQdymFWL0GVOLrag94XdF5JRppfwKBkYxRQT156U7mqnR9iyg+o13x&#10;ACi+KL1ARjUD/SWq7EN2CJB4/2W+V9JBMkXn3aPP5Dm3xwGA0QKLkFcXnXf7JXKrhib9xQF8FwbP&#10;Nd2NVDuUHYQE0s5Nwa4btHpB1gO2SsZysRK3UsDgHIZop1dFNldGjbI5QW/ZEm7l9Xfxps2Jo1yi&#10;hsvNTve3PfyB2sJaKK4PPgAA7MeDbEWzlgYNsxSvty3Ke7SFjRllCX7aftvbahIDbDm0TfXvWoZS&#10;xl4nVK+PCdcOhVOjCtFVFd2oCUcV9HSKJhZGMYOJr+Ww7XzXGfRrJ6MbI9Z2UGro6AneiNLhvdC2&#10;alXdUxpnvZPQX4CKMsi6mFiteAntvb+fC7gJZFTP/koo7USMU517pOO1S1AOIw/jlqFrS7G8wDEw&#10;AAGBN4bvOU7Gr/eI8nsMWLUEGAFeXEavc1crr2oMWHp9xkDij/r+FfF9agc2jqHPUkpzfoi3e64Y&#10;OaFdhBaoIxHgqnX7tYw9yr0vYCjazv06jGML3nMLf/ImpYXiGbZAj9fwnrnQ/HKMX+dWFhPg+hVU&#10;KJqv3nx87l6uY3NZvHWUJVl/ZapdrE7if4jF20fbHijhWj5zTWaILYVlaJ/BjTiAplL0PZryFDq3&#10;LseHueFns/H2AoeyCBgTEkWrAwcKAHI+5yyU/+xEtOuAQXRhCE3S6hi6pIFu2/BYas8lg+vH2/Vo&#10;6Y73qmCojfNQnoDbxhzvqhqFs9Bi7R3oau4xxOsVMa7K7+rUMG6h93j5rkJR2kjej7YWveW7zkki&#10;YGCqm7hUKaPHQPm8dgzxNL+lRefCfZ1LJ0DVUQQdLw50AbRz/AZ54isY5/XJWlvHUJEMirpf1+Bc&#10;lJ+vGoAWmIvSdFW80yVHM7AKoHNQTELZgheZs2IKkhLdhXh9DPBKaahdESPBE2s+i3lIk0s6dGLQ&#10;7QDHmRw/O42zUvxAMuM8AHJN6/yVyFzOs3mcrx3kmB2Zvm4vx1YYrXonNOTAQABBJSwpSCpJput9&#10;BWZ2DZsYcogTPIAOVyHGTjzDPiaR8ogP5qqjziieV9mlL396kKNkqrs/XhTpvEYjNEZ52afwIiug&#10;orm+b1m091ALg/aHchvsPcTCtWIA/S/ES07BoyvYJNqqXXi1u05NtJpjDnfGlo1UmIgBjcf7qQZf&#10;DS6qYADLUoNsZx6UkMl/gj+4eXyEdfJni16eQ79rg4p2AKF5ApoQWdDKBBK4dAMIPZN5XVF0jlGd&#10;gFplqQBI++crHz5POl6rCrrVQMvmaYUBEJCRO+PXcJ7fQ/eddsdw1VNPzTTEAAQCZRi+PKF27Z0F&#10;uCzPCrPFsCRF0suQLwrwiTHI0PU5+j5tZKL3iPEsS/aznRj2QTy6cu734CVPj49zOQptAJoSlJph&#10;Tora13MdGifFWT2TfSf/n95bgy5XnGB8hK+7huUYvqsyzAy3zbCcpskJ1q41fMb5qiS7MiPVrs9I&#10;tha84i5o5jomz4ZspQ5H2HzkhpqlnuY7Gpl06uevLsLrU/xsZVKg28RDPRnEMqpDR9mCmDF2pCTa&#10;Gpnkimq3yvsx6XtllM6Lcct9afKzTG4l/GgZUFtyXan0RPz13Fn+OxXxaK1f4H0BiXeV17UUdWUy&#10;3nZKlL1Ty3lL3kHb9V55beUM9CkIzJxQaq+amGqfAC0jXq3S0qB6CcjoxQbESCKgwHhnlRtrTnG+&#10;bXyv8gauIYFuIgvegUm+Ux3l2m4pIebjWdo7IBGjhz0AAhdVxovnV4ruUa7NIcZhrmED1FvxAxUX&#10;iQG5VQmMTvJCAUIBwGWugah3JyxFgcFeQE5yQ6M9D1DK8bLmXB9YBI85N4FLH5/Vz3eddUPvgVnk&#10;+9s+mNROvncfjkC1Es3Y72lAQEuW9Xm+SCof69DnA7jd/MY+zmfIcSbR0bxAO8pBJ/nDzuAZFYhr&#10;4QRPoVlUpXUUj3MkL8ROMDnksZU8o2SSVtCnm4t9WhVgMIH58apaG2YJXkMs0ustC/MeYSE+YyyU&#10;EeXrZXE8TgIUkl3F3zBLChxhyQGq/BvpGEJWgCZrIEbi64xKZa+FGP/UaB+bhyGtxdOpl7yYwykm&#10;VaMoIyCgyXaa0cB5neLHnea1JkCgGTBo5A/WvvenC5XFFWZq+T0TD1wQNNRVD+bi2WX4g0Ytg3dG&#10;j1wRCMg4B6P9DiD+dKw7HkAQgEjDlwgAAK5KvOEcZNM8JJICcUr3FdAoeCnDd8Yv8BD1Rw5MTw60&#10;VQDqThjJcbxkC5OiBeA6zH+jopa9Co7hRQ5BIet4bifPaSvtrQCxSpjnJCAxYBklgE9xuJ9N4HZK&#10;rJ+pyGkh2nwr/88R9UFA+vTCtC4jiZRiewWqf7M2Bdofz+eqNbmfbYLVLcewF2D465Fq+wFcMbxD&#10;XD91TlqJpFB1piL/ru06YxqgVRo6zObwu7cC6HUwyMM4jDN4ehmwh0rjfaDPan4h733RUXCV52II&#10;eC7XqgtD0FKVdK1Kc6XR5eXV109tsdQH7wIA0Vaq/zbC1QdoS69LsBYX1MNopcf1HgHKuTI+h3Fe&#10;lHpqHB6dec05SUfL6DsnxlrbhAQ7PS7C6jFa5fO7z6zyyEftC/j+LDXOSHRtttRzT9uCadfh85OV&#10;sYiHroAxYUz7srxtJ5q6HmbbLa/Nd4o5SFNLYvTicbsUV+Ac+hTh10oALEAblUiiiMqrmlCRfP3+&#10;FgxWxq4VgeYcf2vDRnslG0Tb+a+0PNgjcOX7TmGb6ne5HfbuyUcIs21I2cWxo2x25HBbGj7KdiUG&#10;2qEMwDvZy3aketkQ9Tg/zYcdzfUFsUAZLl4Pf4o2eLikRIDKBDypDAmE5GKLjmnJRgjeA9o18GOO&#10;ABDabmtXerBt0XoxXidHxj1mmEV7jbBI75EW7TPC4n2HW4LP2xaL8Uf5jIQNjLaYMQzux/hjiCpE&#10;wZNMhRmMCxyFYeL5I6CvsAQlyqid9gIAYDVeRysK+9D/h5iUB/Hk6iGnkt+9XKTjeMFjGPweDGQT&#10;P3Ibf+r+oijXnEJtr8uCh1u+1u4x2EwxDRk/ty567wxa3n/Q2EdZTsAot82Ythsb3HLM3Yf+DzIF&#10;SQTlIajLr1YolIWoIJ3o/yS0sHIAFEsQxRdbcADA7YQwvCa/bwWgVsd1bcAYTkB99xcGIqH8bQOG&#10;uDJVfQPUWwCDxCiViKMNRiuREhNhEmNDhtk46LbAZ0KItgHztVLOozY6AAngbydKVfbLf8w16tD6&#10;P17rZi10n//vEt6tGWPZLyqP59sFSCgLU159WzYsqTDGDoyLdHn2yzH6JUiYhbw+F5BfwGSah6fX&#10;7j0utsB1Xcd5HsLrqGloF0bcizeW95PXl6c/k+uNR/c03FBV3GVo+2UMW1q8qyDAVcPJg1/E08tL&#10;KwimYhzX6WZakqtoU/szdeLt5z23qxNcUsol5RfwWarXVwKLauG1xOjaeikQBz1Wa/DmsTJ6DIa5&#10;3FXKtc6Ts8PzK4KO3JDRiyFoE5BbLr9d3Xdj+R7VECizELBSMBGjV8CwHzDTMudRQPmgPD1y83x5&#10;vGcJEs+qJqYXABMFIXsBNyUFtUHhG7Lx6tyexfC1hKdjZfBaZXDNPgCHNmi7aP4pQL4Z4+4E/Lv4&#10;3U0AwqlMTwCwk/nfwGtqhrMZo96ulREMfAkybKqS55iTM4K9bGUkTjM5lGMCbAP2M0R7rndixKf5&#10;Y45AJer50iaQSLnkFysS3P7rvaBmN9SmF1p1oSreBc9Ezc5xUbvRX2egUCdAIQUVTirxJDfcFvEF&#10;CgIpG09NPGJ9hlqc/zCLBxASA0ZbnFjAKIzey5sBE/AdgiYdaYvVGENLbBhcEiecGuZjBeHqwOtp&#10;UaVUWK2Ra89+9aqfK6/DRFyQ5Aut9rNlyJVlqf5ur/7pLl99JBID3Y2HKof2KiFHXj4dlpHqixFj&#10;tNq8o4ALVIzxF/Ga7sura2kvh+PyXEdfD0BoKNtRRp8drLbfHuN3sQGGDFtGLe87Ee2vasdJ3Jcc&#10;KIGCi8FIwkzkfhm31VEYEdJDLcw341G14Ya2wNJOQKvSg/h9Ch5q52Dl7GuvP3+bF6sdhgMAF3l4&#10;JRlJavhg7D58pi/P+9kUHs8DHPbkoxerEpFu/i7V+jgero0Jf0EUGU+pCsejeL99sDrtNKzdftak&#10;h9hald7mx7qYwkbR+wQvF8jdlBthC8SaOOf5yUG2Mj3M7YAk8CoLHW7LkjBs5JUCfY7eMzrkNGBm&#10;7TgNree34t1UbKMNO2Ss0uEKWikuoAIWDQXwpM2vMlyzCx5riU47EJ1UlLoq2W5UJdi7amaBkV6c&#10;ii7HEKXjFfST51fDTbEJed7rCvhigOqMJLZzHrA4xzVQ4xTVzuv7LvFY7bzk1bUj0M1Kj7FrKD9e&#10;AT8ZbycspZfzVTPRi/wOsYk+gKUJ/a5En7M4nnackIp7unh8BTl6dTJSBhDohdGpYalSgZX4pMi8&#10;Vhnc2jt2pEClSnul6U+JvseNsLqE0XYkxdvacK6KGbRga00MLfu15GolALqfMso2xA2zbSm+ppbo&#10;dWm+ti52pK1ASq+GDW4GsA9lqvEJjhIgGXIT9L9cE2s9/LAmvrQe4z/GH3Mc9Dmj4Ax/ynnQU8dc&#10;duvmsVwwUS6hrBBWjQdi0NmgKTS7kaFKKHVs2Q8aaRMKtbAa6/cWBjPc0vyHWwqeVHQ/2U+PR6BJ&#10;Pbn5m2EM+3MibROepBrdn+MzxFI5Pg1j0/GpGFganjojSDvc4JFDRlheGB6aMQ5AKMK7FnFbgvcp&#10;wihUL5AJa0gL8LIUDDfZT7v/8Hkwjlx/aDavKSV3KlSois+owYCqAAYlFWk3XYFPHkY+VmnIyJBM&#10;7qvdtwz+zyOXkQdIuaEgILfS8YPe35Pi6wew+dkkDH0SgKCOwrO1YWcqDCbd17bgJfeKsqkaMSsM&#10;yo1BKTkocYytRrutg55uYmyWccIClgCsyiWYDKjVYOBVGJ4AbnLkKKuGBcyC6i+Ckm/ncxWVP4VW&#10;34xRHyyKtjYmYh9MrglD2sV36j/alK2kqlAXJFyF4W/A2yu/Y0uqj+2GCm9jwuyEMWzJBZAAqbXZ&#10;oa5T8XwAtSaM70TOlAcPtXlMsJN4vRaxROaBSnab8F6qwmtiMsuzKqOvk3mioN1FPLpnHmHYgIX6&#10;7vXCBhTZVkBKWv0KdF7SQHEdyQeBiLoQ6z3S/tcw5BvIl6s1eGvmqfT/dUDhJs+p6ebguKh0YwDg&#10;KiznIvP3LHS9A9bRWuRvF5j/t2BBN9RWu2awzTYGj+NTYY2W99yaO+ctbX4eo1fw76rqHAoD3EYi&#10;rmuQqycIRmcrqh8EwKkTEb9T6/a83qdAGyxZy3PKBOzjeBn+RYEVr8vw1dpLRUKutwCGXZ+BTsej&#10;q1hIMQHp9Ha+o6NwIG8AiXAix9sOZ2H0gPRx6P4pWFFDHlof4K9nzhxCChzlM44zH44zn4a8vzDF&#10;3p2TaLdnoV24GN2g62ku+GFO7hho1ARNUjsmGbjypy9xMfqmglqV/EkcL69xuTLJzjOZRO2aQEDt&#10;JqtNId0frc404+OsviDatmQE22Imyiy89UyGGmuux8PvzNCurLCGgkiAR/X1UF3YwxYm6nQMMx+j&#10;T/OT4cICfEdaghvDXYOQOF/YAgachHEm8nyir2IHwxncckyKt6oMRzMwWl/1DHzbysNHuO9emRpi&#10;yxL8obD+thJwWh4XYItifF2fvjImcxEAIzpeiGFLyyvDT22+ZfwOBPTcgFQQ9VcgcGywN8MTvVeD&#10;0PFatwdIlO1Xym/RTkClfP80jHQV36+y4cNcI+lvJR71liv4JsOJtpOFUXaMa3JifKydmhBrJ4uj&#10;0OJhGCWsBh09FwZQi66uhd3MiIGCJ/u6bcG1UYeajKzIDHaZfpsBFsUFlEGp8mYVB/XNyLD9xcoP&#10;gDXx2xclBdmSpACXibgIg1fCjwNijH0337kFWrkVbytWoLZeWr/fyXMrkRLzARgtP5YGDUWCBNnu&#10;4jhT08+T/JctUFklbbVBYVsZ6tSrbLwW5kcf5yHtK33v6u0xduXJiyl4ou9MctFl5p6MXz33W5CV&#10;PRi+knp68OSqUzjHdbsCq7lRHcNxwXh35qqq1vDa79UmOsp+HYO+ImcF0AhMLuLpL8JaL1WrLVoS&#10;gJGA7FCaryrjPKsGCia6SkO+R3X/Khw6z29wS3p6rGo55MQlXldW3DnOXcd1lWCUnLuMWxWAahh6&#10;CdDpnxhsV2Ak1/k96imgIJ8i+Sp8UrBPOQf6bF0L1fcrw64Jb34GydfIraRBN1Kll2ugPgHS/90A&#10;qpqSakWiCcfQhMNohzF2YPRaSmxGFig4qCKrQykwh0w/a4CNDPlsRYZ9tjzDPlyQCgAk29XpCXYe&#10;tGvnZFtA1DalxQrtoE1C5vPSOKBsD7RKx12DMQhB+wGITv0x/IktIL12QWnnj+0CNJRe2wadUjnq&#10;+anJnGgcuioMLQ5IwBTaJkS5emptwyy2cBK2cUKeYkKMayWlfIJlCd5WGYFOhgHkQr1TvdXeC8ru&#10;M4LHI13KcIZ26hHthi1MQFdPxQvVqsYASroJENnPD9a+ddp48kheuOsqszXZx1V3bUMbqVPvEgxA&#10;vQC0Jl8NTZqOnJik7raK9mP4OXx3NiMTxpCGoSsOkSmjd97ey9SAsyDI09hE9Lsc71uq5Tw8fwl6&#10;XpJlOuCyDq+6D695bGyItXANFKB6l+v4Pt7rJh5GhRjdk7geBaA+16WjMsWOQSHVims5Bi4pszgJ&#10;3c9QpeM6wHOvlnEACPXoO8GE3ZTtWbqcjfefDUCo//4KruWKNO3OE2RzMPhZqjxkqLvQAgxYmX5L&#10;k6XzkQnItsOAw1E0cT23qi/ohimcreE/rE5xDUMPQ2/35gPgfG4V17ocubFCOSHZQS442SLvjOF3&#10;4y3bC/FOCsgyIeuzfOwME7JPXp5zFQA4ui+vh2Eo3/4Mnq8uYQQMQBF65py8Jd+nyLfaWzXk+7kd&#10;mPfw/x1I97Fe5tqVqgi7VoMhiQm4JT8eIwVcIA6jF3iIUfRz7LkpcZybB2j0ndeQsben4/WZ5woo&#10;nhsfhLfWuj7MF2reJqPDKFUyrBqAK2VhbmdgRfn1WHJEy3FiBA4ksAV1DFZ/gXf47uswDB2vXntq&#10;POr68gEI13iPcgPU0FMxA8Ui3JIg10krDapPUBeh5jx/O5kxBhkA4I3nv+C2FwBV9Z+Ax6UHj+P9&#10;BWHWz7xRAlEHt/ocga0SfZq45kqIGvLt5kL7diNjXYF9vXqcfbE8zz5clGnvLcy02/Mz7Eot1Ghm&#10;or0zKxnkTOCiAgAg6qVqfjgIe2N6vNv5VD3Nz3GxurgY3QzlYXeAXkL6JuiO5MNBdEmrqsCYxOcq&#10;kqyFC67ED1E3rQ5ILjRCW9RQo5XX1IG1Q88DGA0CCib2XrzYVibuhhRtnR1tdWNj7VBBLBMwjskW&#10;alvzIm0ndPRYcQweElo7MQ6EU2836A8/Xptk1nMRj+UABKljbGeKj21BF61O8LV5MT4ujbcibLjN&#10;xxOuVl95aO1SDKRaefcYfgG630mAQC+3CqFAn5YiFdhTTb+GdL8AyBUdIT8KYA95wYAHDGBqpA+G&#10;6mfbodhH+E3aE/88k1CdX28zgd7H69xiuGAXv/8Ef5w24DwAK1AF36Ys7W3oY6sx9NVch3VpAjTo&#10;syLUMK5uJlovk6qJyboVw1f8Q7kFpQCQOvlURI0AzMbAELxtNsY9C8kwI8nfajmuNt7H5nNfmYLr&#10;YWdqQ94My+vC2M9PS7OrM1LsxoxkuzQtyS5MS7XeqiRr5H9WpaSWC2cALpUwHDUkPaDJhlH2lEoK&#10;Rjpaq003O0s0EZkHTL5OeW5Nev1e5o/WxbUJxo3qRBcMk9dXUouMXo/lqV0SDB5WiTjdgKPq7reg&#10;g4/lo/GrUu0qGv0K81EyQNReXv46EuCa5igGLfA4ixPq43vFrgQqnTgb7Qd4SSnBOCkZsCoPdSvq&#10;3QP7dUE39LVSYrUu3897rvN+ldM64wVgLpUF24Uy6DseWPsOOoDiN7gSWX6fymevAHIqrVXc4Qrn&#10;c53froo6rWi4xByuZ7ccJ/+7Um31O9WPoJN5q0Sek5nef18q1XGq7Ose5+eWCXWOapum9F/VGChp&#10;p4NjdLzAtqOE9wCoqrMY8vXmYvt6Y5F9w7izoci+XTPO7qwvtC9XZdunyzLsixWZ9hXjs8XaEyzd&#10;Pl6YZh/OT7b35yfZ+3O1KWGqvQ+duoYEuMy4wAW4CChcnaa1WUACCdBTCk2FAdRxkvv400+i8zqg&#10;tpqoTRh5u5Y1ykBjFYAAFu0gqhuielx45firnlvVTk38sEbef7KYyY52bVHWGMgnz3gcQzoILVW0&#10;X/nhdegatYU+De08iqfclx3ohrbEruci1oOAB7IFJHjOaG9Xvz4Nr6WuuSsSvGw3RqYJdSg7wnZl&#10;RtnixCCbwTGlIYAAxl2I0Y+H0o9HDigZaIoCdnh07cWvPITBtfqcgJGmfQAV+dYmoqp5OAAat0Lp&#10;zwFqqt1W0YVq3F3RBd6vl0nQyvU5MC6cc/E2bZ89XzUBGOpieW4Mfl1GgFu9UOXiNeSWdpERI+tm&#10;sihhSZth1CKtVPikzUfV0mt+RrjLiqyMGWMz8fraIXkOQLSA37yEz12JNFiVONp5+m6M5aI6A9fg&#10;BfHyt2phhRj+Oxj+tWnJML4kVw15clKM0/6q6KyFKQmkOjGiHs5HQTPpc0WttY6uAprBoaQZLe+5&#10;llsYwE0M4bb0ueYNhqJJr513znNNVA3o6WkX5tahdX06MBZ1Fd4WP8b2cT30X3dhOL0MrVhclGGh&#10;89/Rlt2z09wqgTy+4gdiIWfLZPgxLt6gaL/bTJTP1PdIdrTl+9qZbC+XSNPNvNOavIpmVJijAp0L&#10;ALOouSi6DPw8oKINO5S2q0CcovMCKrczMdLD06BE1N/zHVrWFM0/x7koCUnJQNrk4wL/u6dwR4FK&#10;GXKoacPTRhjrKcD/FNTfY/iAmBgI11Dxh15utYLSUuCLsUPxHdBi8DwnyaRrp9+nmMOQe7sm2d3t&#10;E+2+xrYJdm/rePt++yT7dlMhYDDOvt0wFjaQZ1+vybVvVuXYN2rovz7PvlqdZd+uzbUvV2TZp4DC&#10;e3MT7LZiBYCBbt/j9v3Z3HcTB32G5zijCQmVqQcRT3FCkgB9/MH9jAv88UrjFRp3cVHaOa7NDe5z&#10;ITpB5g48hHK8taQjltAMmqmRo2v0oKARXsTlJeDZj/OcwEFLS4fRPIfz+N6xke7+UYxdG0ecwqiV&#10;vLQZ6rw8coQtwxhWxPrYWjTuWryqUpe1Q9DxHKWOBtkhgECdZVU0o2WtZTCE5Xg59d1fluTr9gZY&#10;ifHMi/axKrx7YeAIy/QbgTQYZcUhnmamtdGj3cYi0snN4+P5c0TrRH8ZomWK2vL7JHmUreeCo1Dx&#10;yWqvBShNiw+wmYl8R9wYF6g7i3S6Be2+jVdWYckFJvtp/uBd6PmF/Abl16vUWWm8lVHK9Q827Xpc&#10;FTPa5kLPN6HhN2WH8ZslFaIw4nhrnRxvfdVqE4anVMAM8L5WqT6B6OXaFEYy+nngf2VCn5gYY8tS&#10;lDcgpuRr9Vryhcb2YbDy1CoOkaGL5qsqTskkXfKG/M9KpxXtvSHDhwar/ZSos+rH5dmliy9pzVyf&#10;x3zQkpfW6wUobTiNU3izY6o/KIyCzUUxB5hXAgzmkZqLXKniN/A7bji2Kt2vPQ/k+QHWcWjlCRGO&#10;Tmso0t7LfFMikbymqvX69FsAQdHvDoypCy2txpry6p5bBffk2QEdBdxgcq2wyeZsX849wi0nXioL&#10;9SQflYcyBF4ACF5arEAAo5x8AYsARYavIJ+ApAfD7SqRPAp2m5/sgYHuYyg418V5yZgFCkoH7igM&#10;cPe1oalYjXYzctdJwVJsTUPbm18U6HAdh9zfPdHubC+2B7sm2A+7S+3bLSXcL7Pv906x+7vLuF9u&#10;D3aW23c7JgEMHMe4t6XQ7m0usLubxzIK7S4A8c36fPt6Xb59uSbPPl/pYQsfL0q1DxagW+fG23tz&#10;4uzWbCbLLGgi4/zMJLs6J9VuzkqwW3P4U2ZoAwpPlPeCglz8OS2cpHroSUt2QqvUoaWPC9nDhOrW&#10;AEH1J/fLuygoBvXTxgwnCvyRFoF2hAt2EOTdD7U/kKP8b2SEaBN/rnqiqTOs+vwf4886nAMTQRud&#10;VDLHuEiXNbc11de1lVZykPaz124yR/lT1ZpbveQPQIf3YsTbFUDTwPDXwBSW4WUXYKDaekyNPlIw&#10;/nSYQZ5WCzBgxQ8WQrPVvntLejCfh0SBuqsRpTILV8SNQl6MdrsWz4z3NzX8mAybqOTzKsVMEvyc&#10;zm8YH+smpgpGlE+uYJUYkc5tMUCkTsHFyAyVO6tGYCrAMR1QUj/BRbCH1ZkhtlXggpzZpoKYifHW&#10;VZVo3RjeeQz6Gp7yGgZzAVDpn5JgF2tS7Aoe/+r0RCfxriMBu6HW+wHYuXxeSeBbtpRr1jw10a0G&#10;9TrDV5YehgarU3cb7XvfiRF5vCuGwXmr9kLeXoZ/rVwBNQW4Ap0H7J8gyuwPBYaBwBDkCS8PLCUr&#10;In86399OF4jxRSDl9D8p1wSQwLNpWfCqgnw4n3dcVWeci/hfVYcmXlduQS/Hauh8ZEiSHgKFpjwf&#10;a8zxhi7Lg8M+FYvJV6IN80fgg2H1DMQlxCJU/SYp0AuQSwqo/dZVgFiGflWSA+AS1b9QKuPH+AAM&#10;lf1qDwABi0qL5eFddB8DdV6c39fN55/Boe1LD7Ad/E97mB/HmZMdksFcD3l4nbMklFKRJVvaADRV&#10;Eipo6ioJsRGxQTGey0ifC1znIT/sx7B3T7I720rs/k68/s5Sj8HvKbd7ewCAfVPsR0Dgu90ct6vU&#10;ftSm/fvK7cc9pQDFJDe+2znBHuwY726/267BfT7vwdZCmIMAIce+Ri58szQb6ZBjHy3Pto+0wR/j&#10;aySFAowfL0lz8uG92UyuKigw6NxVE2vt1THWxqQ4L3pZHc8fqCIc/jh+xFlHbZmQldqkAu0J3VWa&#10;ZxeI2sHEaZNcYMIpRqDsvgYuoFYbdCGbiqOcTOjiNRm1esj14+n6JUE4VrXeaonc6Hb+UY15iNUD&#10;BspgXBk3zNYmjrIDGOrhjDDbhIGuwAOvwdhXJgW7YJoCkWWho12/fi1Jxvkph0GrDsMtncdZavWF&#10;Hi7DGCvj/PHk/q6MVm28JgWPsImho6w0HJqOdCgCLAqD9NxIQGC0zUoMdHvha1utxmIAycU/kDJM&#10;iI0Y3gIYiJbXJkHvtbdfAZ81QQU8EaNcNuEaLRdi6ErKcct3SYG2EabSMjnR+rSjjAqepsvok+0C&#10;HrOP698LO1Nu/wW8voYKfFThd4xJtzJNHX7HwC5G2jauT7Pq3eXVGPLSMjJ5IlFqGaWCaeqxJ4/f&#10;jwHdUNIMk9Gzfp6I4XsMQ17KUwKLMWAsov1iDyrEuuLmAEaOYTQz4ZswfrE+LR928p7BXBNF9t+t&#10;hY2qyeTMePtwdiqGF+Hkiqi2CypiGEoN9qT5euIHaorZmu/jsulc3z8AQH0ItHWYagG0QqG9DJSj&#10;IDnqAQ8BgBgDc0lsA8niEpQYbqmS3/FnKaHn2vH8WrOXphegKA1XO/8oYKeWY0qa24+HX8O13Y4c&#10;O5gV4lLl5bx0DQVuioEIANzgXNsBQ6UBS2r06joCoG71BEfpnCusasgPB6bajwcq7DsM+gfGdxj7&#10;PQDgDob8AOP+/u8GXurA4Ps9GP5eDe7vmuiM/c8g8BPH/bRXG/Nzn/H93lKOmWg/bOPxVh5vBSS2&#10;jbf7G8bZ98iHr1em22cr0+wLpMMnS9Pss8UZ9sniLLu9IN2uMS4gGS6pF/28VBdf+Hhhur03L8Vu&#10;wB7OVjIZmDBnK+ShlF8QZf0VXBA8Vo/0nJZQQFl1c2kDTU8rOo33b8RQtILgNnzUn8ef2M6kUenw&#10;Wf60i3yebnuYZNq08uwE0U4YhVYdCkNte+Zo2z8ugD+eC14UCRgEua3CN8R74+21kuBtExTMC5bH&#10;9XIFPll+YyzZd4wnS9FvlMX6j3BgEAcjSAYI0gM8zUyUN6CNNPNC/SyXkRPk5bIItSvwODz3xEi1&#10;04auAwpzkBpa698EIK2Cas/isbbhLgJwFEhUF6QJ0PypkdqhV6sJXi5OsC4r1Nbxvh25EbYs3tfW&#10;p4QDGupSHGM3oPHvzkzBCFMxSK69kmCYwFdqlKqqZBfVC0TYcQz5CJN+PfRWQUFt+bU0A1AtgzVM&#10;ibMOjKBrwCMqc06TXTTaZXzyX4iOalKKyjoj4Zor6OX2p+P/cv3qGUpycUkteDCn9zEW6f2bMxJd&#10;cFl0Xltqqzimc3wU/2OYnVfADWC4AYDdmhZrN6oj7UPk58dzFKDGGPG+otQyyJv8rlt81m1+81WB&#10;nPPggI2ABo/pColkzJxX/xSMf5LiTzgRfveRNB9PKSxSrYP5I5nqGCuAJONSJanL2ON6NcM2JSc0&#10;nzTfXPpwvjw+4KggKOeuGgNtKqoGIpcnI4P5rWdwSpuTvGx52FA7mBPuOlip6rGtIIDrw7nxOxQn&#10;6RTV57ZHQVR9z4AUUBxFjlB9FbsmwJhgHBeQTkMeHp1lD4/NtIdHNWrt0bFa+/FQlf0AGPxwAE9f&#10;V273Md7v8fI/7a+0h/sACsDhh50Y8Q68+44Su7tlHLfF9sOu8Rj/BHu4XyAiuQBDABR0/Pe7JsEK&#10;JvAewAJW8ANg8KMAgc+5v7UE6VBkdzcU2J11Y+3bNWPti+U59uWKXPt0KYAAGHyuHUFhDV+syLLP&#10;lmXZBwtT7ZbiCXPRmyD6LeTD+3NS7P15yXZ9RpxdgYqqFbfacF+G7p1TLEFgUMYfpD+VP1OoLorU&#10;BKq3c5G0PbXaPul1ZXd5Rhwo6QmaiU00KsMty9f2jPW3Dn0Wf1YrBnMQibATBrCWP0lr4BV42Tzf&#10;ty0bna9cf1fxFzDSZQOmBCjPYLQlYOQJAEBKgLb99rIMjFx5AjomHXaQ4j/K0jkuF5kwDhAYG+zv&#10;koJKIrgPmCirsAgWUBKhHgjD3SqClhWz+RztA6jsQ1UEqvef2oxNxysvSfK3rdmRnGuoHcrFWCqy&#10;TI1Au9W0gQktGqweB5fRpOeZLFcxsmt4eO1xr+aVjRiZgrRbAb7VOX42PXGMTYoaZVXxfrY5D/Cc&#10;rG496G0m9xmO68B76Vo7D+eMGSMVfcZAezjunJbVuN6awOfkkcqinVcUKDhD5xoreKaWWQqEXcNo&#10;r08JNzXXkH6XIXXDytqg4qK5AgKBlWIQiuYrcecGBngTx/CO9sefHuO8/zvTIt34ELmi3g4fzGTe&#10;cKwy/XSuHjYCRQbonIyCsp8tVeEN9Bsjb4HSq++eugyp0YySlRQbUINLVQ++41gTcxAG04DDOZgV&#10;7DoNqd++q4cBOJx8yPVHwnhAUYzhgkCpLMQucf2VHSjGql2N96WOccxTqxHqOaDMR10jB6CcryuE&#10;EqDKgYnRwlgVzVf7bw11GFIykQsYcvyQx6fm2JPTjJOz7fHJWfb0xMy/jyfHa914eHSGPTwy3R4f&#10;4fZgjf10AAAABH6qmwLthyVgwGIGPx2cYg9hEI8OTuVW96fYIwDk4X7AAoYg1iAAkBS4s9kTPLy7&#10;tcjuAx6SCgKAB1uK7TsFGBl3BATrC934HunwHeBwb2OhG98CEF+uyrPPkQ5fcfvVyjz7dEmmfSrG&#10;sCjdPpiP1wIYPpif5sZtgOE2f/L7SIn3YBDa4UZDe9rJu5+DHVzGS3iMHY/BH6csMLWIulwV7QDk&#10;KpPpPHT4BBfxOGDRwwRVTXddtifDbX9umFtCPFEU7TreLkVna0cipS1ra64s1foH+2CUGLj6FviO&#10;dJmMCXj6RFhACkAgz5+JAacyEjDeBAw/BTBIZ2QAHqnBQy0x4C1L4jPTg3zcjkXpAcMsNXC4pQlY&#10;lGeggCKflePvbXn+fsgEpfD6OkYgZqC04L2M/TlBpr3uukq17IlXwruclvFUp1h3RZK1lWlXoAQA&#10;Ls4VO2mrrG3Z0bYqPcoWJIXZrFh/q1DmY5QfVN/PbcN9hmt4GC+2K8PH9qSNgSHJQ0pPMym5Vq7j&#10;jfNEngIeSbZOPJeCfu18R49WKTheuroDg3HbWGGArpBH4MDE1bq61tf7MYzOYqg459zMRO/m810m&#10;ICzw0lTlRqjzDtIAXavxDsZ/GzC4xbiN3n9/FvNhpjaawPiZH9rMUxpcu+sodVexB5f1pyU3eXA+&#10;Q0xABtSpFSUMTC3ATo0NcCzgIiB2U5mBfM41mMbFqihkZoTtTfaybQk+tjXRH+P3d3sRNKDv26Tv&#10;AUdXwadrwbGSIWI9KgFWJWIvc0xNTY7n+loHv9tj3Fq68yyPCiwkTWT8uq5tAHLz2EC3dq+uPIqr&#10;CABOZfm457QFmCr+hjxqmG1PGue68bhhjjP+RydmccvzgMKrM4vtxZlF9vTUfHvOeMZzT4/Psicw&#10;gyf1M+zx0WmM6QBDjRuPj023Jzz39Ng0e87rz3QMzz86WMWoZAAEAgdA43ukwV0Z/W5YAEPG/wBQ&#10;EJOQZBBA3N+qgKIHFL7n8YMtAAUAcH9zsd0dAIG76wEQxlerYAkrs+2zJWn2+VItPabYRwuS7Ysl&#10;GfblUu0SmmVfiD0sTnObD366SPIh3T5c4JEQHyAh3puTBGAkcx/KOzve3mNSaLw7O8luARy38H6i&#10;dN1MSBWdqMHIXhl+ur8zjCYmhAKHkglnoG87MkNc1aLq9rUBRyFDlYeq6BN115KftuLKwvDHBXtq&#10;6SUPlAacjBEnIBGSNPw1MHyft92efekh3hi7r2UGeDb7VNwghZGhZCbHMjRGWyZsIYvvUCVgVXyg&#10;zU30pORqE809+eG2R+m4gJTaka1OD3BgNd8V4nhjyH62KS/MNmUH2eK4UTaX56bFBVilDD7Cy6ph&#10;GjMAk5qYAKuJ1F5+AdY0Gd2PHNqX5W/7M33tNLJKrbRFhV0QS2vLmvCi7kzaXlhFJ5NZGl2rLA35&#10;3B+riHsYVFjZZwIKjGMC0mq8aDWerBDviCdUwO88hqpJ38qE1lZcWjpUkc0VjO+iYwaqo4c+Y1Cq&#10;oX8HYHcDtqB98FV6e71anZ3UdhrKj5d+V8FAQP9mdTTHwB6QlNrsUoZ/CW8uRnHJZRLym/hutQ3X&#10;nFCMQKxFhthRHOB2EmoCvI4jBbQ6tCvVz+oy/d0mpKrokyxRlp+q9pTlJ4P2tMgOdgFb5RSoQrEV&#10;Y9Y1UsBShu/yIaD2WtZ0xUxipGKqnI8y/hRP0Z4Hah7aPC7I7QXQ5q4PbIFrpPtDHjcttkeMx42L&#10;GAsw/gX21N3OZ8zl/nx7emaBPef2ecM8ewwoPDs9GwCYbS95/RlA8b8PgIFjnvPak+Mz7TmPJR8e&#10;HhEYzAAwptmLE4DGsRr7EQAQCIg5fC/5wHAyAqOXBNCQ0WvovuIKAozHdZPtRwUVkQwPFESEJYgR&#10;CBTubYIlaAlyfT6SIc++XesZd9fl29erAQZJBkBB4PAVsuHLlVn2zZpcJEa+Z7lyYOi4TxenAhpp&#10;9hkA8rE2HVyQAiWMd8zhfBV0VE0kyuPsVIk8vKoUoXxc9B7RNek8gKF3ournw2xLhp8tTfZxabWz&#10;B0pZp8aMdj34VGyj3XGnRPm7tf7SKPXp8xQTKTU4B5AoASzUlmxVchgj2JSkqJ0AAE+xSURBVGZE&#10;YsyAwHgAQvkEkhGqY1D6ckagj6WMfMuKfYbbTIyyWlmDgcpuHOGSi8bH+NvUWB+3u3AxMkD1DYVI&#10;k8KQkYDSCABKyUY8z7mVRI6yYgx8QiRyIWYMBj7GxTDmcQ7TEwKsCk9f5jvMVib4WX2hAqZh1s4E&#10;bYeCa8lViTrteGRFx1V+2pTnBw3VMhoGUuZpn60+fFqfPpARZDvTA21Xup8dzcaLjkN+ASJaZmtF&#10;kmlz0EMcU5fkw2doGUvtt9Rrzt/VxHeJMWBQWq5SHsBVGSke+pxiDcg6daBVVt4tgEF72t9UBh1D&#10;iT7noNf9pUgbJJ1YgrL+tIXVLckDMT+OcfUAAIaCd918r+IX2nLMFQYxXFBPho8B6veqE48y5rSh&#10;xzGMTytHBzJ87bB69EPzWzlf5ad0AIJKVNLyYrskJNdJ2l/xJ+0yrIxHGbMSlrSzsaf1N+crBgAo&#10;Kp1e56HApwKW2vhUdRCt43yRFL6OXen9+g53XgDCkBcd6+15+1p71rqasZKx3J61LLOnTYvsyZmF&#10;A0MgMM+eCAi4fXaG0TgHMJhrr5sX2EuA4QXAoPEK0HjdvMhetQAmsAOBxbPTvI/73x2osp+QDI/E&#10;CiQjuH0GGGg8hTU8OlRtjw/DHDhOUkIgoPHQrSRg7Bj8dwIFyYa9ZYDAZHskMGCIITzkWA9T8MQS&#10;FEdwQyxCUgH2cH+TJ5YghvADcuI7mMMPsAnJiO8BEN3/fkuh3d+QD1jkAh7Z9s3qLKQEjGEVoAEQ&#10;fLQQqTAHSoeXuAD6d5fH4N3D7AwTXn38r05HVtQm2bto5Q/Qj9fxGlqBaObCu/4GMINj46KsviTO&#10;9hdG4lFDbXFigC1MCnbLd2o9pn3wVGwzJ97L1mcFuhhCfZ6SOPCEUDeVvZ4ojrEtKUG2HiNUPsGc&#10;iBE2ExCZH+dna9S8JBd9WADryAm15XjyadGjXG/DctUMBA+3Mgx8kv9Qq8Lga9R3EcBZGAMwRYy2&#10;GRxTgZyoQCJMZpRF+Fo5Bj+d71Fbcfde7dobOcL1ZTyt/gdMKlXfyTNp/VgNMKVFNYmVLaZJp6i4&#10;GkG2KzDKe7QTj2rjj+UG21bkkvZd2A37OF2I8RRg+BhHIwBwGGDdDU0+lBMG7dU1kKErpVbBN47V&#10;Z0L3neFznTWcPp+Cd+ZWlXrKClQbanXc1VC/ffXud735oNWuDJjXpdGVbCOG4BmxeGBYA8avOn8P&#10;UIS7oc9VWy7X2pr/WM+p/l9BQf1eLQGq/l9r7/UwK+WQqI9gE7/ZZapi5Eo9bkU6yvAlb7q4JqLl&#10;uk7an2Aw+65FjEmBQDy3Go5oGU/xEcecBgKR0u8CIGUuuqVGgR6gpOi/YloKCrYBSEOeda63px3r&#10;7HHrGnsq429fbS871tqL9lUOCJ62rLAnzcvsMXT/0el5eP+F9hzDftGyyN0+ExuAMbz4+1jCY72m&#10;4xb+/fmnpxfAEmANp2EQgMDDegwfOfG0XmOmPTsxx55IYhytZcywRwDAUwEETOHxQQGCJMU0Bw5P&#10;D/MY2aDxRKsSezD6feX2eP/UgQErYAgYPM9zn1sPMJQBCqV2d3OJ3dlUbN9tKbGfYBNPBCCAxmMd&#10;s3O8/YQE+UHxh41jAYk8l7T07boBAFjGQFJ8sSzLPkUivI88uFqLJ0AXXlCUeHqyfTYvA6aAnBBL&#10;mK0lJSYPE+0cwNABaitrUfvjS1urcYjqBw7lq65bhUqAQnG0HQcU1FGoXx1zQPVu6XCMqIU/rxm6&#10;tjvFy5ZFjbCdWZ4EltNMsnrosdazTzL2ZwXYppQx6HKMCa+zH894AoNo5Pub+EwZ6zG+WxuPnmCC&#10;SeNr+2alWKv8tS7Dy47x2tEibeEdYtuzw1wjjmUwlp143OPjY1wrryZofAMTtQHjbcwIxmAVRFKQ&#10;TKsmns67nk4yHsPXRhTaPlqNL7QP/3Fo/o5MP9uAFt6bE2SnCrguAENfaSwGEuF+50ZkxmoYx3YY&#10;k9btZTQuUQWPJ92vPo6XyzBkDE/xAA0ZpDy/tLOMQt7QBQsxFpXtXuA96sun17XyoKShm9XaX05L&#10;iqFOHqjNlTa3EPUWW1CykQJwKiUWsGnFYbDI5rpAQEFgmEPvBHltBdaCnOZWY9Gj0PwDabrVluLa&#10;nMPHzgBWLqFJgeaiAAdmLuLP0J6CSlhT/EC1Dbvjh9vu2GFuBcptO87zCgqqCYlLZ+bcBDwOABSc&#10;5PwkOwQMypqUvGoBXJoAmiHPu9fZi5719qxrnQOA5+08hgVovGS86tzgbl+0AwwAwAsxguYl9rJt&#10;uT2HGejx85blAMISZIGMfpm94rWXrYsZSwEIjm3hFuN/Dni8bl0GC1hoL5EWT0/OgxnwGs+/1OuN&#10;gAX3nyMzHiETHgMIT1w8QSsOM5xseAV7eH0aJgFwvAAYXp+YYS+P1vzd6J8cqrKnR6p4rYrn/2u8&#10;OFJpzw9X2XPA4gXHPD/IcwKR/RX2QvGHvYDEHg84PIZdPOOznu+fDCCU2tN9AMN+QKFukv0IGPy0&#10;odC+W5NvdyQLVmTal8vS7BOYwPuLAIH5mfbVkjy7twJpsSLbPkMuaH/zjwEH0cqzTMQmtOmJMib8&#10;xGBrY0KpNVhXeby1M4F7tdwyFT0KW1DyjDoI3+b2FrfXpOeYrG63GjzihsQxNtX3bVuXHIQXgWZj&#10;RMo/OImHOQ2dlF4+CZicGBtpDQ5EmDBMEnlkbXOl6LQ2pziBBj0GDT0GDT3DZ7ThYfvU23A8mpL3&#10;qBGlltFkHMqjfwdGc4lJpcmuySfNukuZZdn+6FnP0mgvnkmGrpr05jyoOp+pLMUODFnNMxtzAz31&#10;Exi/9lFcGjvC1mHgp9Dv2mhSn6t99o8jk3ZlBdsqZUfCVnanA3o8r+WpHq6fAn4qd1Whi/aS04aS&#10;Nyql6z2BPTXOkDGor4SGjFzJNmpdrWScHsBX7ERGo22zb1bHuCCfZ78AgIPXZNzKK1AzkAtuCU1G&#10;pRx/9DmeWD333TZZXB9l6qlkV/kLrlc+4KeVhtYSfi80/mC6jx1RPggs6SQsRhpcGYKi7pd4r5qT&#10;uDRbPlMFNfqt2jtADK9eJdaAayf/jQq4VNffyftUmSeqr98pL6+CKK2kiA1oKEVZyT1KeVeMRCxj&#10;yMOWNfZT8xo8PobfhuG3YvDtG+15m7y+x/BfdK6152IBAMAznhcQvHQgsQajX4VnXwkArLIXzcvt&#10;FSzhVdsKBwQvAIqXrSvc7StuNV4KNBjPkARPkRDPAYjnAgcAQcc9a1xszxpgEqc9wCCZ4JERMAsY&#10;w0tA4RWS4zXjl6Z59gty4yXG/6J+mr08Pt1e1gMQun9yhr06VWuvTuj5GjeeHYUhHJ5qzw4BEAem&#10;2NODGP3hCnsJKLw+xjEAyPMj1fYKQHnBrV5/CqN4emDy38ezunJ7hsx4vAsJAQj8gCz4btM4Jwe+&#10;XJHumMB92MEPG8fZg7UAAI/vLEUiaKVhTrLLIlNPAy0FamOQPhjAuQrYAkNyoB+qqeXH6zO0HBTL&#10;8co8i8HYeA7guMlkvoxnaQUA6vCiOzC2k+ogAx1UZ9tWTRq8rNuXjYlxARlyHk+o23PycKLhPK9J&#10;qei0iqOOYqzqZ781FR2KZ1dCkJo2av87vU/RZZWpKtFGkfGbVfKMWmuGuUDhd6aPsTVJw21zmhcT&#10;U2vM4Y6iqoqsFVA5zUQ/jlxRB9gTSq/l+7RZpjrtakONrRl+thZPrg7PJ8eqjl8DAOKzT4zF6OPG&#10;2KywkbYqEY+JDFCDTFWjCZDUy07dZy+Ue1Jir00NH6ijD3fZcjpHtcx+pyrebkDvryogiFFqGbYX&#10;yuziDDJ+jEONPC/jyUXbdZ0UfxBj8aQJi8FgyHyv2z2Hc9O6fCeApt1zFVRzzIH3uU08tDqAEYpd&#10;yPi0029jfoCdylFfvECofwhDMQ9F9pVo42FJHVwTAe8p/lfl5J8BGNXDUO/TlmaqaFQyWbfOX56c&#10;/9vlHei34lSuaP5UwFQAMMkSvaaEplM4BO1RqJoVxRmGfFu/xO6eWGI/Ni63J9D8R3jsR014cAz5&#10;GWDwDCB40bbZXnZuRgYoHuBhBO62U/fX8BqggcG/6OA9bRg+MuGFjBwAcIP7r3nu547V7tYNjn3d&#10;DijI4BliEC8UW8DwnyALnkgSIC2eN86DEcyzl4DES5jCa2TEK+TFSwz+xalZ9vL0bHtxYqYbL096&#10;xgvd8vzLk7UOAH5u4LiTGDPG/6Ie48bIHx+U8ePVD1UCBAACRv78CODgxjR7fpTjFYNAVjyBJTw9&#10;VMFxDN73XAPgeIGEeIaEeLJnkgOC5wDCE24f7xpvD3cUIhOy7d66DLu7JsPur8u2B6p5EENYnmUf&#10;L063jxbBElTkxLg1O8ne0RbI2tRwdjIgkWLvzvREmdUcQkavykhtJqLEle7J4a72oU35+Xjh29NT&#10;HdVVK6d+DFxl0uedl1MduqrTAI6aRFOfOzd4XpPxDICxAW2tXXYq0PmqNTiO1FDOgryX9GwvBqUc&#10;iEtac+f7enhN2Y0tsIjTBdG2B+q6Tf3emFiKQbRivJ5GFMqBx3jx+Fo6XJ/k6+ogtmQE2gEA4KBW&#10;E1LV3UcrAsG2RbsDZQTZnhRfq0v3Ne2dr51wt6b4I2lG2jaeOwYDUNdfV7GHsaprjfrU67dfgsVc&#10;K9d+cx5671iKmAmGdw2AVRsvgYCGtP+5SRwzAIzSxh6D15JjsFsp0PKY9uCTZFGRkcuKy/Ozllwt&#10;jaHHuXa9gJQ2vZB2Fl13PQT1WQIjAMb15uc81JO/ZayfncrytpPQ9pMCABl3lq/byadDa++AQBP3&#10;22BFLYyG/BAkFECppDMnpfxdtP6cuvnwX8izq/xXtf5a4VBHILf0WCXAFpPht3A+khoCWgHvgQzA&#10;PTvQhnyyq9q+3D/D7h2by5hvP55eavePzbPHDVD6plX2BEB41rQSnb8SQFjFWG2Pm1fbk5bVGPsa&#10;jH89TGE1jEDxAbw/QPCcx4oPvNDzjJcwg1ewhlcAxGskhcZLjnvVucZ+7lrrhu6/5jMEEooZKHbw&#10;rEnxA4xfA8NXnOApHl/jmcZArOCx8g5OzrZnJ2bbU8ZrxSFgBC/EBhjP5flPY/ynZjo28ARDV+qx&#10;AoXKOXiMQT85DAAMGP6LY7CF47XO+BVPEAA4JuEYgY5BKiAbFENQ8PDJvjJ7iiR4tFtGP9F+2l5s&#10;328pcPGBexty7M66LPtu81j7YXOB/bSt2H7aUmwPt5TYD5uKYAdj3fh2Ta59uzrXLTl+uURyIcO+&#10;WsxYCFuYl2ZfLEi3z5W5ONuz3fGFyXgIDPh8hRpIYNTQXJWGXmQoj11FT0o6UhbiVYBCS1xKaNGt&#10;quGu8R4VkZzKDnD7KcyMUQ+BkTY5bJhthoZ2liuinWTXMXj1xPNkn+Fx8HQqpZb3qU/ztYMpisCj&#10;WfkcNYxQz3qVjzYxsZWgoqoyTdyDeapD8LVVST62ke/bBlhsxehXxfvaolhofLy/rY3jtXgf24xn&#10;35ke4nbTOQgT2Z3O8TACVVsehjmouaS20VKKa7N63eHB9vLaIQXPAJhjyBytYXu23gq0SxM9zTJU&#10;aqtyZ41bYi9cI9HzwZiAVgAUGReNd1mGAKMrdOH98txOJ48L5HepdbW0Od4Zg23EQA/Cek7k+po6&#10;BPfzPk83HcUeBEr8J8gSbf4ppuLpPAw4qj5eS23y4oDksXQvO5g00o5nAnpIpFNINmUINsK+HO3H&#10;+B3Y8L+5gB5GrWo/7UWo9X/lNgi8JBvEUByLcMwgBhYXavWA8b7kMXaE/2rItY1T7PqmCruyrtze&#10;2zHdPmR8umeW3Tm2yL46ONsenFpo90/McwzgYcMK+/7EUrt7ZIH9eGqZA4mHAIPGU4DgGUAgQ3/S&#10;LM+/1oGDgOAlhv6qG9nA+Ll3o/3cs8led2+yN32b7deB8aaH5xVvgAm86lhpz5oxfg00/zOo/uNT&#10;c+3H4wwA6sf6efYT9386Psd+ODbHHiEJnsIGXHxgYCim8Lp1qb1pX2o/t8AUmhfYK9jDGwDkFwBF&#10;403DHPsZMPilYba9ARh0/9WAbHgNW9BjyQc99zPs4sVxXmM8r58Oa/Awgpfclyx4xXguCYEUeLSr&#10;FPpf5FYKftw23n7cDgMAEB7uGLi/Y6I92j7BHiqDEanwowqftIqARLjHeABg3F+fb99vQC6sybM7&#10;K2AOq7Lt+3X5yIZUu7tM0iHTPp6fZR/MyrCP56TZOzURdrOGyV2JB4CKnwcA1C1JlWlaVdASpCuG&#10;wfMP9qITLT0PnT8+NtKWJvralPDhbrvvHXjtzilxfF6SSx+9gIfRbkinCqPsIAZ/OMfXrSz0Faty&#10;TcU3nqhzmzwiWlZr2m7JSZF7aH9ngXLSQ60JmnkGjdqQBwuA6h7O1F78Cur52SYAZJu20kr0sm3a&#10;xSmRx3j63ciP3bCA7SkARZyvHcoKcxS5lfNRy+9NKT42J3K0TYsYY/NgLatiR9pe2IeSaxRcO4ex&#10;neec1CnnmgJvE0JchN7tJy9QBCRd7zw8p6cJBp4d4xQbkteXXlfvfo0O5dUrKQbP2w7gqNeEuvPW&#10;cX7r4kYCUDw/ESaBfFDcQd/lGIC8vwMC5AKeX808BiPwSt7p4LoJqLSPnzy7zl3184rqK4jbBsNR&#10;yzFtxKliJzER5UK05Hm5GIeCloMBTI8s0XKj5/M95dD8Jv6PM0ikk4CydtoZsn9yhq3LCbNdE+Ot&#10;c9kE61xeYi2L8qx1cb61Lx1rV7dU2O3dtXZrW7V9uns6bGCR/XBymX17aJ7dOzzfvto3037i8X3A&#10;4P6R+Xb38Dz7Dunw3UlA4Qxa37GCtW4IBGT8r3s2YPgaGD8G/6Zvk/1yFgDo38LrHu//Evbwqn0l&#10;1H+p/XRigX13ZI7dPTDLvuH7vt5ba9/WzbR7B2bbfcDpu8OzHSA8PrnQXrrg4konJX7pWmO/dut2&#10;pf3G+KV9mf3WucJ+5faX1iX2K+O3tkX2S/N85MBsFxOQDJCxDxq+bgfv/4x8UEzhF6THmzNz7U0j&#10;wKH3SV4AAI4JHKl0IPACeaAA4SuYwbO6Mnu0Z4ILED7cO8F+3FFsT/ZOdLc/bMfzAwY/Agrfb9OS&#10;YiGAUeCA4N76HAAk3x5w+81qLSvm2p012fbVihT7ZmWqfascBEDg68XJ9s2SFPsaRvDNoiz7ZF46&#10;ckFJR8pUTLQPNGYl2HszxBY8Ov0d6KDbSLIy0trxErvzg21xIlo9HaqPXFBfRQXKLsIQtOHpMib2&#10;/JhRthGPq9e7AQNtWOFywvG+WkOXcavjiya3PN0FqHcflFXNJ/tEUZmYmpyKWB9lAh6Ayh/FeyqN&#10;tR7qf4IJqS22juDlj+SEQ0lDXTWaIvkbkwJtbWKgbQUUtJnL4WxfwGCMLY3zxui9bXqkv82L8nIF&#10;UwpkKpCojD7tudc/QT3tFKxTNF8SgOcUGJSxC6RgMx0wmUa8eD2e9lCGjxsn8cbaC0BxhF7lu2NA&#10;vfzODrxwN/Re3r2e37CZ81scPcrWJXojfUSxAV6+Q4YnedCMPNDauXbdlZ5XC+0OpIKrpcc7Swao&#10;AWkL1/E0AKDYhwy/RQyL69TAcwIElaXL8MVIxD6UxONZqVBloJKdACOOc6CE9JDRe3INtMTIfwaw&#10;aV8DsaQhN7bOsu6lk6xzcTG3JXZ5wxS7tLHczq4qsf7V4+2jfXPss/3z7eO9M+2DHZWMCvu8bgbM&#10;oNLe3TzFgcHnGOKl5UV2e325fbpjmn2+B8MEGB41whIkFWABTzHG5xjji87VDgRk/IMsYPC+bsUI&#10;dKu4gRjEw1NL7AEA8zXf/9WuWvts23T7ZEs1o8o+3YpMAZS+rcP4j8ICTiyEISx1Rv8z3/MLIPJL&#10;t25X2289awCAVQDBavujZ+3AWG9/6dUtr3cst19aFjlGIFnw4gRe/bgnSKhbPX5WX+OM/7eWBfYr&#10;wx3fvNAFGX8DPH7jVuChY185wJA8AASOKIg4BUBAUuwvc3UNSjx6iDxwS4eMh7smuMChjP/bdVD+&#10;1VmOAXjyCfLsu40AAuPBprH2/VbAYLOAIc9+2jzOfuCYB+uQFLCCO8t57zLAQUuOy9ORDOl2d2WO&#10;fbs8A5aQah/NUW5BPMYfAQhE281pUFElI6GBG9CrJ5l06p2oEtbbM2T4UXacSbkmxdvWIAH2YpxN&#10;GLvarqvRhfLTVWSicQFKeQWPd5X3i+oqx/761Hie91BoSRAFHw9ne9um2LdtP1T2FMbmAliAxmk8&#10;WpNSTvF8LYCBMvROAySi++tjvTF8X9uH5m8ogBZDq3elednKuDG2It7PbfC6IwUQge6fBhi0D52W&#10;DrWllWrrZRyKbagwR4Z+Zqy/HUofDXsJsPqxgAzAo52itiEr1sbBHDDknWn+bllURteEUalzUAfn&#10;1FWI/seAJQWa+PxdMJClgOLefLQ+jyUflNuvJT+1oj8DSzqupB1F8WEpHbxXcQRtXe0Mn6HI/eFM&#10;H6tLHe36SpwBXE4Cbkeh/3vjhtkBJECjNthwxq5lyhjHKARkylnoUnYf10XySkuIMn63hAnLkAzQ&#10;MqPb/AOm0JDlbUMeta2zH9Du9/DQXxyaax/tmmYf7pxu19ZNtO752fbJzhq8eq19sqfGbm+bbDc2&#10;ldm1jWV2cc146186DiCYZre2TLVLK4rt/NICu75ukt3cUG7dC3LsJgDyed0se3BisaP9T9D9T1pW&#10;2I/KEmxaCqUXCDC6VtsrGX/fBnuO3n+Ox3/atsoewRh+RFrcOzjfPpMM2QjwrNeosg83VLvx8ZZp&#10;9un2aXZn/1z74TjSoGmFvQY0fu5ZB4vYaL/1b7Y/+jfZH+e4fxZD5/YvPP6tb739zut/O7/Ffud7&#10;fwUIfgccfocZ/N4JCLQtsTdIBMmEZ9D8ZzJoGXMjXh8Df4m3l9H/jIT4tXWRvTyN9+e5P9p4rmmu&#10;G69Owxgca/AsOWoZ8fVR5IFyFA5U2uO6qS4L8fH+cm7/n8K++6/KK3vXe7+ZySSTmObE2BNr7NFE&#10;jaaOMTr23jsWQIpSBATpSO9IExCwIFiwK4oovR86qCkzc/+SdZ9nvWfDide588P67Led9xzL8+xn&#10;rb3W2t/BvpcaH5x7fic1JzDCZah0BkG4LJYquAxPuZR4FGrg4Cy4CF/ayQDXQCJUD1VuS9S9eHhw&#10;HtyDmXIf5PFwz2x5wlyEXZ/Lgz0z5N6uGbjHGMJU2DS5yXTmLdM0jlAEN6Dg50+1Wq149WdSsp6d&#10;d5gOytp3/KdZwmKVT4WdggrwHy+fNQ2QwFxWi1nEFFXO6OxCM1LXxBngKsB/OEprqyfdOMn64TPM&#10;hhPwn348ZtLxeJ5JPp/gPyQDZH+DfMUsi//A3PWFPioj+Nw/78iYN3SmZ+JLCHzVYMy0vtPpBjAN&#10;Fu7HrJHiM/0DgBnEgPuR8z5Qeew//a8SPPs9idUagZH4raM0hdgfgPeAS3AIKucoZuwjUz6QfRPf&#10;h4IYLptGvy1b4T4c+uw98cB1X7yX++mHgJjoz7NxCnfuiVvwIYjpIzk48S3ZMe7P4oXvZWZd0sIP&#10;8OeCQsAMy/4AlNYnQZonpgwX/2nDNVrPWAgbeSSysQfASULwmvym+Ex5S78nBL85ZMY7urwaCuKL&#10;IBnOfUf/flmVp/vgQeazhJkky112mLxE0/4BX+DfA7+P7gvTmlPg7nCpUHfmxd/tsJack9KU5S11&#10;6Z5Sk3xMqhOcpSb+CAB5GCA9APDtlYeBW6UcAC5xXyb5Tt9J1t7F4g7mcJrxtiRu/lKKnZdLweEf&#10;pQgKoAD3M3YvlDQohrN4Lg2EkInxLK5dcAFoXX+Scm9Idt81cBs2yuOwLfIE8lzdgQQC/4CCvxqz&#10;NlcInoKU7uP77wD8t7zWyXW3VVLmslJKjvxDivYvk4uHVkipK+S/zwZ5HLpL6mKd4DoclbYMV8vO&#10;ukh7pouOtkxXPbZlOUtHtivOnaU9HQYXozX1MIgABAGi6AAhdKTRDooNiqAdiqAVhNAcv0OaYrfB&#10;ZWD8gBmLADhn/+jNUACWtYAI6AY0hYMsgpYD+CALBhehAuqhGBoYMwjCOazx9BooiHXSwqVJuBBN&#10;jDOAXOqpEvx+klquOvj8KE9Z5gxgM2hYdWyRPIM6eILxKUuiXRbK46ML5IHTfEj7cXJ+1Rgp3TRJ&#10;bu2cKffgGlQexmeOQmHsnyP3982WB7CHOH4EVVGxn8dzNX5wf+9s2Bwog5lyYysJgXGEaVK2cbIm&#10;HxWuGCeX/vGpXF03RcrWTpJrG6bI1fWTpQRuBHPZ2dSSy0dMbmGGWzZmvDy4EvSjC5ayao3r41AE&#10;OGe3ZhIDk2L4HzcLxso9q358JGYyqAXOaj+wXx/UBOQtgRyDmS0YM6/71Hfk2OR3xBtuyYkZ78nR&#10;Ce/inFu+DRffaR9IMGZXJRGoBU0WgqIIxMwZPHO4BE0fLqdnYwae+7G2VWM2oDOUhNtkBhs/ll2f&#10;DZctY9+Ug1xexLu44WcQFAELsTymva07TkXBfWG+O+MYwZiZt4x8QzaP+oucmMmlNi6FQqbjfhjk&#10;fSBk/km4DydASF7TPhQ/vC8EpMWlwAQAk/X+7KnH7b+4/KlSHX9GU7yThr8Paw/+EUqo7MlH8Gte&#10;v7oJcDvwHHsXsGMP8wk070BjLKwD4HIht9J+3/oM3Ao2Dh1mK4oUW3GU2IoixHY+TNoKTkt7XqDY&#10;8gOkPfekdJzzlbZsL2lOd5NnUAcPQ3fIrVOb5Ibfein33yB3grbIHZ7D/y6DKrh2YgXAv0RyoAhy&#10;oRqoHLJxnLJtniRsniNpOxeCJP4ueVAF5+AapGz7UjL3fCPn4GJccFshV06skdunt0gFyODqydXy&#10;AN/39Mx+qQjZqVYZulfuB2yHK7FFyn02yW3fTSCGbVIVuU/qE45IY4oL7Ki0pBP0btKe5Q6Qe6r1&#10;5HlLZ85x6T7npSOvtWd5gAzcpRXE0JrhrNae4SIdIIlOWAeIohPWcfaodEId2EAK7SkHpJ2EkAwX&#10;Ae4DrTV+t7TQXYjZqcuNDVyJwIxfDYBXcyUBYK4EkGu0eAkkEMRU5RUaL1BXAQSiLgTPGUcgIVBF&#10;BK+RxsAhxVDnA7cB76nnkiIUwlPPb+SZh7WcyKVE5hbcBZivYTYvWjNO7u2HG+D0pTw6AvAfmCf3&#10;APz7++bIQ7gPzDWgq1CFzzw58pVUHsJzLHjazWDiHHURHMdb22fIra2fq93Z/rnchhtRTvdh9QQl&#10;ACuGwACilQef/9MYKcSxlfPOsliuKozR/fTpbzOwxkaUXP6yWmwzDmAFHRlUzF/2qfrJzH1nmmrc&#10;4nG6rn9sEmbjcf8DWUxAvac7Oe8c/SaIAHJ6NlwRKIMzmGXj5kM1fAWgLOCaPHvrAbCQ0TG4xiDj&#10;GQDafybeATfGE0B3gcuw+5M/yT7K9tkjxX8O98RjctTH4o8Zl7GOYBAQKwm5+w1r3xmXWPP+/9LW&#10;7J4A9mkQCaU9i46C8Dv8oQK4i6033AY/EFXQDBAHVANXBTR9FiPbX1vls6yc47Ihg3SQ6gA7sxJ1&#10;K28Ye/pl4u+L0p2rFazQsxqFfKikGY9jLjdy1YHJScyWZAvu6C9wDa4A3QvGKZgWPKznWrL0lCVJ&#10;15UE6S6Jk56SWOm5Eiu9V6Kl+1KEdBaHSVdRiPQUh4AEAqQDZNCa6SWtWcelMf2YNKS6Sl3SYWlK&#10;c5FncQekEvL8lv96ue69CrZarnqtlpLjK6X42DK4Cj9JAVRBofNSuAw/gAQWAPTfggCWSt4h3Ifb&#10;cNHjH3IFn73mt1au+6/V43IQy4Ow3VIesAWkA1LA8VPM7DUJh6U28TBcBBepSz6q1pjmKi1n3aUt&#10;C6DOPq5myzmhY0eut3SByGjdeSel85y32HK9pB33OXbkWs/TOkEOPLeBILpyT0gXCSPbA0RwTLoy&#10;3ZQQOs46Kzl0giw6jEtB1ZDspPGEpjiSwW6QApQIlxYB6saIjZpnUAdSaKC7cGYjDNcj10ljGEAO&#10;o2IgGTTjM60gEduZrZYqABG08hpcj2YGHKEgnsFNqPRcItUnGED8RuMEmm3oaRlXEtRcF2mi0X3O&#10;/LAKp3kA/VfyBC4D4wMWAXwlT+E2kBAeQUFQDVQcwGf2zlXw34G7cHf3dMuF2AeVgON7O2fI/V2z&#10;5camKVABk6EGJssluAmX1ky0xn9MkMsghMs4LmaeAgiAeQnsrcc2Wwy6nYVxC2rWwDM6rf/RMXL1&#10;gVtfcfcZ5rufms2t3tg/EYCbC/DMGytRc8bK7jF/lY0j3sDsitkdoOISZThARyDFYLbnphPsSc92&#10;3ZTQ4TiPmPM+ZlgqAkbL8d5ZHwKcH4rH5A9AIFzvZg4BgIp74ZiJo+CKkEy4kUUijimXmUBzCsBa&#10;z12mx74lbnA7AvH8KbwrgPUVnOWhQnwAem5mEQry4CYZcfhOynGuDpyBJLfq5Ql+GP5sZ/BnjZ47&#10;HLKdtQdwHwDYZMzmGexPgO/k3xUbk2heAd7FZcFw+O2Rs4aD7EZogJXvjKQ6wZ83gf7+Qsr9kZq2&#10;G4N3Duspi5Peq/EAP0BvP+6jlcVLb2mc9JcmyEBZAkacX46V7gtRsAjpBiF0FgZLd+Fp6SoIlPZz&#10;/mqtOb7SnHlcGtLdQQzuUpsMQkg4Kk/jDkkVwFoB6X43eKuqhusn10kpZnhayfF/SJn3SrnqA/Nd&#10;CUWxRm4GWKqCxvjDRc+VUui2TEpAKNcDNsgtKIM7oSCCKBABMwwB/PoUZ6lPhbwHmNsAYFp7jheA&#10;7Q3i8pHOPD+1rnx/VTOduT6Y7T2lDb+Z1pHjDRUAIoDKIUHwnEai6CZh4B20DhIJiIDKQYkBJKGG&#10;8w6ojE6oiO5sGI67zrpKF8jBluIEN+KgFUtI2i22xF3SFr8dKmGLtMJ9aAIJNESuBwkA9OpCbIX7&#10;sEWXHjm2x2wTW9x2aYvG81FUBiALxg+gKKpPQk34LZUa3x+l6vg3sMVS6QaZ78HA4SL4/wulmk1S&#10;XBdIBVcKnDDrOzF4OEdjBg8OzYUbAbfBmepgPghhAYgAnzm2WMmAiqDqyAJVBSSERwfn6fKiugq7&#10;ZsndHXAtdoIcts+U23a7ueVzublpmlxbN0nK1k2U6xtJDlPl2vqpSgbMsOOszyo7Fplo7j1G9qVn&#10;gg2NQTmW8p6Cv+sNIPpAprNLcgAAFjxjBCT8R3Jg8vuy/pM3JAAzc4gCn8BmFJ59ALjU+IEG2Viv&#10;z/Xz5MV4J6PyeC9leQTAGwjQBrBr8Qy8HzMzYwV+MzDDA5BMJGIHX66DBwFMwfiOmEVWQDOF6dOL&#10;xoKUPtL7zCPgrjV+8OWD8DuYcxAMdREy+0PNfeD+EUyo0R74AD1dEvrvIUyXxvPszhuD52KgLrjB&#10;JgN3mi1Ig7SnrNclR8zadAsYCGX+BEFOsHO7cO6pRyOxMKswBc+mAfR0AagQWAw0rOdqjPRewyxf&#10;FgOw0wD2skQZuJqk9vxaqlrf1RTpu5YiPaWJUATx+kwfxl4qhMsxUAdnpAvWeQGuQ1EYLFQ6QA62&#10;88HSfv60dBQESTvch5ZsHxCCh9QkOQOsh6QS7kNl9D6Ad7s8DN8s90LWy93AtVANa+QOwE27DQVx&#10;zXetlJEoMN4AaZQHbpa7oZD8IBHa/fCd8gBq4yEDgmd2qz3gNVhV7AFpzoAKALAJ5r7zpwBkf+nB&#10;7yHw+84HWMCGEeR8huDncW+Bv143KqEn30+v9eSflN7zftJXiOMCfDbfV0de47G5118YIP3n/aWX&#10;1+Bq9EJJ9OR4SDeUQhfci26ohm64EbSujMNKDN0MQKYekI4Ua/WhPXGPrjww8MjlSK5AtMfvEFvC&#10;dumAtUZtFFs0cxOoEDZIOxRDazjUA7MVoQqYolwLUqgFKVAZMNmIy4l1Xt/BXfhWGnx/0LEa1555&#10;LpaaEyAON6tISWsTXBaqYngCIqBKoFp4fBgEAWXAY+YbMD5Ae7hvntyFW8A6httwDW5vm67GtGUq&#10;AyWIHXAlts2U6+sma2YiK+JYUcalJ6bfMpGGqbPWphOsT2BewCiJW8ieeh9LKG3+xxpo4w7P7gD/&#10;3lF/kgD4+9FfjJT4eQD5PLzrayiH78aIlq+qLwxyWTgafu4oyF5G1uEOYGTWXJw9zyAKs244wM7A&#10;IIuemDnHEmHPyW9puiul/eFxb4gzLBTAor9MWR5L6Q4whwK8rHk4zRoFfJ7SPRKAZF6+N9ySPVAm&#10;XCng+yPmvKfLdeHM4pv+rrofWsiE7+CyHzMGdS0ewGU+P3sOUK3wexkg5N56/Gz4LG6qyaU8KhKq&#10;BhKIZVQFnPETQSI0Sn5mEA7rwUxO4wxP64F1XYmTbs7wVxNBCklq/deTpe8GRxDCjRTpBwmQEF5c&#10;T5MBjP1Xk63nYf0wkgbJoQfuQ68SBBQFCIJmKwwHGYRKY7a/NGX6wk5IXYarVCcfkOrEvfIsfo9U&#10;MaofvVeenNkD2y2VURz3SSX9/Yi9APZ+eRyN4ygc20cSSGX0HgX9w4gdcvv0JrkZuEGunlwrt4M2&#10;w13YIY/wHroJjyP3yiNYU5oHCMEL7oIbQBoEwFok0FPgBwPoCWoFtgV+gt4AnyRgPYtrAHdf4Snp&#10;LwqSvqJAGI4vBMsArL/4tAxcDJHnl2AXgmC4T5LgO/JAGCSNPB+MIIVzx6UvH3bOXXpz3aQ3y1V6&#10;4Fb0kBzsxNCRvE/oPjRj9ucKRFcyiCFhJ0hgl3TgvA3KoAWqoBmE0BrDgONGaYNCaI1gIHGtNEAh&#10;VHElQWsPWJG4WJVBrfd3UufzvRqPaznCqkEQTEuucrMSjiqOfAkiWKjHHJ+CJJ7RcFzt9rVdWSyS&#10;ikMgCKcvpOIgXYa5mrLM+oUHjDHsmauEUA5VQDeAHXFojBFcZDnzivFSvGycqoLin+EiLBuvqbdZ&#10;34+VtO/GY+YeBX/2A4D1XQ3YBUINhGLWi8Gsz1mP21CfxSx/zk4g3Egz9mv49QAU015Zm851bgI/&#10;HiBMwkybTP8aCiEOyoOFMixQYuMKbubiPe1dgHekRC8cI0GYvf3xnWGzhwvbhHO7LM6ktDAAkYVP&#10;LIZhYk7C/I90H7uTMz+SXWPelM0j/yyec7iq8JEEA7ys2tOcfHx/GBUCCQBAjoZ8p9+uNRUgKCoD&#10;rm54TXlLToCEAmfis/gdXCJkwVMkjG4CCYz5FOricF0fioaByEioiwj83iiMbPsFqQ/fnuAnSNUS&#10;Bq3PDvoeALkPgCfoeY0k8PwGlABs4DpIQC3Zshu4V54mL2g30qznykEMIIoBWP81EAhIoYcxBbgO&#10;HcUR0gZV0Jp3SppzT0pztjdUgTdcBm/IdByDFNSyvKQNbkRbti/OfaU16ySu+UjzWSoIT6lLOSbV&#10;8UdAGAflCQigKma/jo8id8m94C1q90O2SkX4dhxDJYAQbgduwjkJhZWJh6Ux1Q1E4C5NGR54P318&#10;/B58dy3e3QNQ9xafUkD3YibvBFi7YCQEixxAFJjl+4sD8RwMAOfYd+G09F8MlYFLoRhD1J7jmCQw&#10;cBGkcBH38Wz/RRDCZRAFxwsgjWJ/GSj2k4GikyACb9gJqAUP6c12ky4QQZcSgbUC0Zl2ULrsKxBU&#10;BiQGjkxasiXuhlLYJTYmLsVsF1sslEIslAIDkQwkhoAIuNIAMmhiXQNzEKASGk8vl4ZTrGpcKtVQ&#10;CpUAcx3IogHHjX5QECAGqoNHzvPl4ZEv5MmxBRYJuC+Walyn1YBMaM/oZoAYHuPZx3j2IYjg4cE5&#10;8mAvXIRdM2AzYbM0GYnKoHzTVLmxYYpcXztRytZ8BpsI1wBEsHKcbofFTjiZf2fUf4zmpHMjy2SA&#10;NA5AZvtugjsOLkPK4hG6zRWXHTN+HKtbuoVB6ofDElicAzWQCvmb+Q3eCUWRy8Sb7z4BseB9TLFd&#10;AnKA2mCZ8tFP3xCPqe9Brn8CADGYRl97lJwlMPGdiZiR6UrQddA1f4CLvfQYqGORjdfMEbLqw/8t&#10;P434s+674DLtI/X7uSxJ3z8CwGXfwDM454zNZU3W6DMJiZtnxMLViF4wWlcNWMocThXBWR8EEqBL&#10;hLwGJQQXSN0KqIdInFMhnMGMz1URxjmiQJbcjkt9/CEbAr2ZvQl0A3ZjOuPbR0cjwB3txU2AH+Z4&#10;bo75eX13aQJchBhpL4qUloIwWKi05AVDFYRJ18Uo6bZbz+Votd4SuCZQDX1qZ+R5SbR0w7XogYLo&#10;zAsCMfgDtCSE4wCwO/z9Y1Kb7Cw1iUc0GFiTeEiqExhvgHsBUngYsRPksBskAaIgWdD1gFUnu8Bc&#10;pQ5uSTXUQCOkfxP8/ja6AwB4D0igFwAduEw3Bq5BrpcSAeV+D2Z/Wi9kvvUcCAAAp/UC2LR+grwE&#10;4Mf43D4OXAYhXA4DSeD8EtVCEMAfiBGfLwQBFHhBJYAAMPZRGZAIcqEMckBM2a7SnQVCyIDLkO4E&#10;MnACGThJ79kjqhQ6U53UbeiEqqL1ph+R3rRD0guXojMBiiFuh7SDEGzMX7BnJbZAITQzbwEqoQ2u&#10;Q1MI05N/0jLnRpr/MqkHEbBaUQuVPL7RseYEVAQBD/DXUUVAVdCVeOq+CG4D8xBmy32n2fKI9QuH&#10;vhi0CicoA7gOVATW8uJsDR7eZTLS5qlKCJfXQh3AClaxapFtua1lQXbbYQsqNkqNJRiZQPTjaK0q&#10;5DPakQbkEAQQBnJGpo+/mHn4IzV9masIRT9PlAvsp7CcTTtY5QaCWTpeUr6foPUAzpP+CpnOFNhR&#10;2hOfnX24k04KZtQkWAJcBibIRANknFm50SVnXi7TBWDG3/rxG7Jq5JuyYfxwOTDpA12V8JvOnHz6&#10;5CAKAD8R6oPuQ9wiuB14F/MYGBCklGc5M1OjuesPs+9Y1uzP/fAn/lXcPn1bjn32thwZ9ydxHf+m&#10;eE74C1wOy91gwpBG+AF8NgZhDEGB311qSXtr5v8j8FW62wGvCuCVcwPkV0nAmON9c2wI4eWtdFxP&#10;wzuTpeNynLQWnxk028UY/T10IQauW5/TzxoVAZXxEuNL/A4aA5ADcCkG4Kb0gQz6LkUBYBHScyEc&#10;xABSgKroyA/SAKQt1x+qwlcaM+BigBiegRSquSrAVYpMD4DcS9rz8cw5P2llXCLPXxqhNuqzfaT2&#10;rLfU8HNZx6UWxFKV5AI3xUOepbjgOwB2gLRHZ3xr1ifwaf2XCHwA3mFUsGP2pxHwL0oicRyO4wg9&#10;p73kddx/ASJ4fikQ6oAuBUgA1pV3Aq7GcctAAl0gge5cD+nD2JcNMuBSJABOMugFKRh3ocdOBkoI&#10;doLoBgl0QzV0MpYAdUAXgkTQFrsN7gNIAa5DR9xW6YjdimMuO66TttC1UAirpOkUVIL/ci1vZpkz&#10;k5EqmWvgYFx2NEuPXG3gyNUGugmVLl9pUJHjo6PzB62Cpc3MWjz4hdzdPVNdA2YfsiVaycZJUrJp&#10;ipSsmyylbKC6YqJwm6r85RO0Lx430ihcwb56Y6UQLkQOrnNnpiAAkq2wIiGfdbNMKAYqB2bAMdDI&#10;vIOL+Fz+j3ATmJMAUjm7ZDQA97H4zHhfjn/+lnB/R0pwDbxh5qcUp6RP5CyP59gujNlzDBpyduXO&#10;tdGcmad/IM5T3pO94/8irhi9AfxTs6xVBhY20eVIxQzP9XlW+rHOXpf87PKc7sxpyP1wEABberGR&#10;CcdgvJu74AZhlmdeQSCIhB2Ag7m6QbeBz0JBsPMuXRHaMPrzxqenOfr3hgQIcAJXZ2iYAT7NANzR&#10;+mnlOL6JmR0jrQ8uAM+NPb8FAMMI/hc30/GuVHxvohJA+6VYaacbACB3lYJgroMgbmbIyzuZ8svd&#10;LHlx+6wev7ydOUggL+1k8kLJAYbxJX7HSxDEC/zOF/jdLxisLAM5lMRK76Uzal1wNToLI6SjMFza&#10;oDZs53FeFAUXBPdAPp3F0dJRFC02nLfhubbzYdJaECLNUBeNIJC6LF+py/SRhuyTOtZleks9rInL&#10;nsyFKAjE+4JBRKFQKgBxKcBdEi79JWGY9TG78xrOX1wB2K+E416EA/gtAlA3AcDvvwQ3gK4AjCqA&#10;1l8cIP1FjDFYAUYuUerSYw5IANaVdcxadoT15rhp3KAvlwrBWbozj1rxA7oOVAoggq50ug5QAan7&#10;pQtqoDudI9yHJLgLCTt19cHEDVinwMzEphDWMqyEa/CzBhJN7wKSQAOUAYuX6mANJ5dqcxMuOTJN&#10;+d5hzPhQAE/gClTCVaBV6QoE7BgDigukAqqAKw93NetwprWKACVwfZvVD/HGZthGuAawMk0omiyX&#10;2GodaoCrCLSSdROlEO4C+yDEw9dPhETXrjUAO3vMc7cbFvAULOOOxeOlFJ8vYIfeH6z8frbXZi8D&#10;Fs8wVTiUffEWsUiJWXAfA6QjdZWAJbopeCYVM2wSQMzlQp3xMUuz1z17DZ7GLO33+XAJYCOOWR9j&#10;1iaIR2BmtoKDTL1N4BIeA5JQE9quDO8IgU/vO5Wfs4AfjfdH43dw2S9+PpXFeyCHd/Fb8D2Y3a2y&#10;3+EA/nD4/2yGQgXyIdyC9+QkCEd9/E4AgYC3XYJsthOAI+hpJILXgf614LeD/nVmAK/HBG15svwK&#10;4P4K8P9Snqbfwd/SASmvJGAngG4GC/HeF7cB8jskgQz59c5Z+eU2jgl82OCxecbxHky/Q1UC3nON&#10;ZAC1cA3XroNIbtAy5DnOX1zPgJ3V44GrIKVSqJLSFOm+kizdlxPhmoAsQU6dFy3ruHDGMk2EirQI&#10;ojBUWgtD4LqEYAyVprxAtTa4JM15p+RZuhfeFQl1AtCXRsjLskj55WqUjiSBl7A+BgYvhuhx/0XM&#10;+HAVjL28jOuwFxdwXhykKxNW0BFuSJ4vXAKfQWPiUvc5T+mFe9APV6Evz1N6zpEYjkk3XIQuqIGO&#10;DKgAKIFOTWk+IB0APk2Bn7ZPrZMEkLJHOhJ3wXaABBhAZMHSOmkMXWlfRWBtAnscsN+BBX4CnyqA&#10;x40ghyZmJrKfAZuh2PMNGDikAuBYQ3eBuQkeix2WGOdJ5aF5UnXkS1UATERiLULphomaQ1AOV4Dj&#10;zS3T5A7Lmgl63LsDcuC90k2TdRv4wlWTJG/ZOMmHhGdZrkk0Om9PNGISUglcCcYT8n/GjP/TKEj+&#10;0do2LYdNLL8dJTEL4U8DoOEAHdfhKevZEo2NQwj+VJAACUGr4gBclg8nAvixX/D5dyHV35cwSPdg&#10;yH/KfAI5EsCkFKd6MEE91hQwwEh5HvT5u+I37V3IdwAfAI6Fr8/975nuzIQcxja43TwDkaHzR+rS&#10;YShAz4CeAh/vpu9/EqTD1GEFvuOMTzPnvGfJfRKAnQQAdJqCn8DHTG6ZNdMT9EaWOxoJgaOjn2/N&#10;0AwUYia+btlLfh7P8rst8FtGcuJv4m/g54YAn4pjng+ZBXwSQIb8AgLgs8b4GfMbqAwYiHx5iwSS&#10;Kb9BTfx6J8t+PmQ8f1EOUgA5DIAU+kEIfVdBUjCqlJ4r+DuyW3dJAgiCf6cMmibid8er2UAUNsYy&#10;LkaDCCKlPidIWkAIHRfDxFYYDIXgB9XgLa3nfOGSAMBFDPZB6ivoraAgJT+lv6Px2nPep3thB/7g&#10;suN5WCHVgHXcB1XQYyeCHrgJNAYMe7LdpAckwOxEnflBAB2Q/ySAznTIf4w2QwRn4SKchSpI3Se2&#10;ZBY87YZ7sFNs8dvhGmxRl6A1coO0RKyV5rA1WtKsZc3BK6U5dLU0UyHAPWhhIDFwJcgAJHBymTzz&#10;4lLj91Lr9YPUYiQZMGbAjESmJj+FQqiCK8CEIyYbMQeBBGASkpiJSHeANQg34QrcBuBZp/CImYp7&#10;Z8m1zZPl2pYpcpWJRiCFq+snyZU1n0rpenuiEaxkzWdSCnVwee0EqAamKY+WArgK56EeuNpwhbvu&#10;rpikaoFyP2gu5PWsdwGy9zQ5KOorVt1BosPft+rmR+pOQOmLRkkKAMlYABNvouZxue8dCZr5noQC&#10;xFzHJ0C5zMZ1es2nX8glOKbiYtaHYqBcZ1PSSBBGBGZzBgFZMMRsRkp79ynvytaP/ke2j/yLeH9O&#10;MmEk30rw0SQf/K7TUA2ek97W0udhrwLdGMFuGWU/AYdjAJNG2f6qGUlP0xmfJPAK2BXo9mNj/QBf&#10;P49xfQAjjcc0riTwt/C3DRER3Q7M2rcIZMzKmMVf4PglAWo3C+yWAnjV+Dm6FgS8rj5QDcBt+BWg&#10;J/AdzQD/V9zn+e/3sgfv8ZpFCtb7+JsYr2Cuw3O6JiCFfhiVQl8Z/oxXU6W3zMqSNITQBSXTCXej&#10;vQgqID9QKuJd5IrfFrl+apvUpnpozoMtj4lRflKX6i49XG4s4ioAo/8MAML3B/i5GsBVgT4GAbmS&#10;UAQS4CrEoEEN0BiDKCABkAwsQug/74vZ3yKBrlwPdQ164CLQLejhUiIUQa89cNhNl4BxA5JDFl0F&#10;uBCME6QzTnAQagCqIBmWuFs6QARtcdukPWarJhy1sY6BfRBY1MR6hvAN0hBMYlhtNTnxX66djkgE&#10;bHdWy45IPkulHkZCeALgP3b9CorASkRibIAuQSXcgccmNgBCeMReBgdmy4ODc+QxXIknvAaSuLdv&#10;ptzZNV3u7ZmpCUe3mG5MgtjJPR1nCIuVTM6BqoeNjB1g9l/1mVxeNRGgJ/DH65Jj5tIJmF0/keAv&#10;MRPDB4/ksh1mdAJbuwkD5FyHT2Ja7Vdc6+eMPwoj6xE+UQVwBkBmKXP6krGab6BbhDHXfvEIyWZz&#10;Dbgf7PSbARLgfnpcKjyDGZ4JOwwExsLiAWYGElmn7z3tHe0L4DblIzk24W1NZGIMgHkB3M+AUX32&#10;DvCFq+A29R0ZZnx5gt+AniCzQG/8/FeCfnbpTxtUAAC5mfkdXQIDfhqPeY3HJADOvnrNfp2j3qPv&#10;ryAlQK0VAH6X9b4hAiGQzbut2Z8gJliNGrDAT5fAmAGtsd/uAciwX+8S3EPXh57/4/HveNaYueb4&#10;jEUWUA0wqgiqhZc3QVDl+LPc4J8XhHCdf6ZUJQkGNkkGTIxqPR8u9VmnpDaDhVN+mP39pTnHW+oz&#10;3KU61VUeJzpLZZKr1GV4SivkfBcA3k2Q65Kh5RYoGcB96C7E9WJcpxtQZJYhA6RPDedwDZjI1McV&#10;inzmJ1ANkATgHjC3QN0DJhsdly7GCkgKMGYrdmS6ay2DjXGDXE8dqRroNnSmWe5CN8iACsHUNHSm&#10;HpB2EEJbwg51FZpBBk0Af1PoeqkF+GuDVtnbrC/XMmiqBNYnaLyAVYv2VORKtyWDwUImIrEbMguY&#10;WLTE+ABXExgz4DFjBLRKkEIV3IUql/nyDORRcWg2FAPIAQTxkIVKGkCEamDzE3s2IpcYqRpYl3AD&#10;CuHGhslwHbjVFrfm+lTYi5Alv8nw/dmem0HAvO/HSu53ADMj/Uyzha/OohmmIKfyWagALj2yJoFL&#10;gdwwg118834YA6CzPoGrC1x+HIPrFvBZecd3cPMMTTHGLM7svniAWlNxSQxfs1nnJwD4aAmFijg1&#10;9S2d7bkMSKJJYg8BqAUuK/pMGy5Hxv/JcR3fAN4CtDEDdpX5dkC/7tjxmgXQoVn/VSNQOfI5c2yu&#10;OyoCA3ADYnOPx+Y7zLPm/tDMboHefNaRAF4F6+uu/adnHM/NO82zg58hmdzPsewuVYJldCOMK/Hi&#10;JpVCBv4MlvLoAwH0QxHQXei5HKtLmR2FYdKWD5cABNCY7Ss1md7yLM1TqlLcYW7yJPmYPMNYm+4p&#10;DZle0phFVwFAhptAY4zAWiokMTAQyPyAU/agoF0JAPgMCprMQ6Yjd+WymImFTFYx01CtgmU9OScG&#10;jxk36AH4OQ4UeOGau6UMoApsWvZsxQ4YOOzM4DLjAWmJ3yENZ9g3kfEBKoGtUhuyXp6wfXrgCqmB&#10;G1BjOh8FwVUIYANUkID3Uu2C/Njdvm+jdjaySIC9D+ki1MFVqGHKMoBPhaABQ1Y2QhVYqwYA+WG4&#10;B06z1JiqzGYnDCJaqwlMSgKJsLaBrsS+OVAJs+TuTqqBKVK2EbP/+qlStNK+ezNIgB2Qi5ZDDSwb&#10;I8UwrgacY8syzNq5334i+T+OlQKcn2PVIgOKbMSJWZ0BRdYscCWBm3ww3sD2abn4PFt5s3KRoGew&#10;UFt+wZ2Imfe+5g2QQDKWjNI0XC5HarcfEIqqB5AAm3QwSMgmH7rqwHyAr+GizP9YTs36yJL6Bvic&#10;9Q3YjRkCIKgdCcCYuWaA6Hj8OjNA5bEB/v8P7MZ4j6O5b8x8ztzj6Ah4Y68C3xz/N+PnHAFurpn7&#10;vGaeGXwvXAJjv9/LGbR/3s/9w2i5DfZ3QSn8dgvvKgcZwC0YoHtwBWrgElwCLm1eiBJbYai0M9kJ&#10;ZNBWAELIOyWNOX4wLjf668pCfdZJJYkmuAmad8CYAWQ9cw86ObsT8BcsIxn0FQXYgQ/A53lppaIt&#10;y0MrG5vTXKQ11UVsGW6Q9p4wEABGA3yO5thcJwH0sWYh003a07ia4IpjuAxwG6wsRKYoH5G2pL3a&#10;Gak1lv0P9mDcIY1ntkpj1GYtZqplE9Xg1fLUb5k8ApirTi6V++7fyrWD86TswBwpPzRfbjN9mBum&#10;wLipCrsYse8hg4aNfnAbGDzUFGXmFyy2VADUAAmhwnm+NjNhxyMa05NNQ5RKvIflzoOKQWsXYCAH&#10;KgSuKtyCu3CHFYtQBje2TpPr9uBi6epPtTCp+OexsNFwEyZI2dqJcBssu8J4wsoJIIqxIIxxuoqg&#10;tnzCIPDZHVg79bKhxzejJQNg5tIhJT+32KKaSGXuPo7ZbJTuAAnCyusfqTkFfIb1+Elf4zNLmJbM&#10;5UHmAnwgIVAFAD6DZpZxTb+zJFrHV826bwX4CNhXge9ovG/MANzx3NEMcI05gvnV668z854/XAfQ&#10;uXLAFQDHVQDaL3cB3FfM8d5v9zEr3+OszaXDP94zxnc6ntPMM+az5j0kAxpdA3P8z/vZg0bg/37v&#10;LI7Ns1QGMLgKv93CO25m6SrDwFX8XcH9GoDbpUlMMNZFGLMVhQ/Z+TAlCEMSJAjmJDTn+EAZnNBk&#10;JLoQzQBqxzlv6cjFzA4/vzvfW2w5nvYy5WPSkuGsLdGMtaY4SxuIoANE0JnJeICnjgR8H5cRoQyo&#10;ELphvXinsR680yIEfgYuAlQAVxKoCriU2JHsJM0JVpckWmvCHqvEOXYbXAI2RIFbAFJ4dnqt3Pb4&#10;Xspdl8h9AL3C60ep9P671fuQ+zUyLnDyJx1rYGxywurFwdboMJYz1/n+KPV+P2q6Ms/pQlA1EPSP&#10;4TLQlARAEk/dFqhVOs+TqqNUANPl7p7P5f5+dk2erUlHrFq8tX2aZh3e3TFLHu39SkeeM2Zwa8tU&#10;ecg261xhgNvAoqVr6ydrmzQWLF1ZO0kur6FyYHESW4RDDXDHnm/+BmOzztFwF5gpaFXnsWuv9u/7&#10;GuBfBCJgt12AO33xKElaMFJz+s9ghudKQ/T89yQBBMCy50QoAO6dz4q9YV1XYjDTxyi4ORL45txK&#10;7CHwqQg4/lEJGKDz2JxzJMDNPWOO4DcEQEAb4Boz114FveOxOedzg2CHmdndBAdpjBdYMQPcUwNA&#10;CVLMsgpa+0gf3xiv/WruqQH8g591vGaZ9az9vTh2JAoDdkeFYMyQgWPcgGTwrwckBZzfx/MkEpDD&#10;b/js71AFv9/C8c10+RXuAY1Lks+51FkKUoaxLoKZkFQJluHfszhS8xSoGGyFIdKUewrmL005UAjp&#10;7lKX4iq1SUekOtFJqhMOSp12QzokzelHpQmgZCs07rB08+QaKTu+XOrjD0oLm52ku0rHWVYieliz&#10;vsYDAH4eA/CsYCQR9CgBWGrAcgu4nOghncwxYNVihouwU1I7S5vxnW1ph6Ud39+WckBaEw9Ic/xe&#10;2G7dfMVqvrpZ6iK4bdsmaY7copWLjSFcUmQtwnqp1w7JcBngIlTDatgDMYApyCvUdWgMWmFZ4HJp&#10;DsQ5nq3n7kzsegSr1hWG76Ae4EYwZgB3oQLqoNJlvgYMH8GsVYU58oDdkA59IQ/2zZKHBzji3t55&#10;UrEXagL2aD/GfXNxPFfuA/x3NRNxptzZCtcBpglJGydJ2QZWMH4qV9aMl5LV46EKqBjoAnCPAMj/&#10;7z4W7uuvOwUB/Ap0tb9p70DWIrCJSfQXH4rXtLfF/fO3xZ9LeV/+TQOIZ6Ea0heMkAS4CrEw9fFp&#10;lPk0s2zmCHJHcwT5f7LXgZyjuWfOHe//J3sd8M0xjUA3oH+VABzvGTMy3VGev2oGoI6jeZ7H/+3c&#10;gJ7Gc8d3GxsEO4D+O0DOACNHC+zGSCoAOYzK4J8ggd/xTsvwnjtQDzASwm8kBJjJh3h5HX9X1+gy&#10;4O+6FIRcgn9TllWDCDqgCjqKIlQR2AoCpS3XT5oyj4MEQADJR6QKIK+CBK8E0CoAMrZKq4raIc+i&#10;d2kL9bp4Nk3dr30SWyHnae34bHv6MSUBWxYUAWZ5G/x9lih3ZXOmBznkWAHCTrt15LhLO4jDhs+0&#10;sXoy45jVNSmdLgbcAaqM1MMgmUPSmnQQqmA/CGCf3eAqwEVogzXHbIcq2KoNUJrYRRnuQoPuq7Ba&#10;d23myNWDZjY2YZv10yvVhWBb9frAVSAB3KfhGR7Xs4Myg4zcb8EbbgbUwGOA/xFcBHUBXKwYwBMX&#10;uAJHv5SKw3M1gPhYjy17yOIkuCPsjvSI3ZYPwaU4yExEkANI4CHchYq9jB/M1lZotzWGME1ubpmi&#10;Kco8vrFpsvY4KF3LlQW6AyxaGqvtzPKZcMSeBiCF7B9Y0cjW2qPVp+dqgy+37GKTT/j33DwkHaTA&#10;Lkfs9hOGWV+j+gSko69vjh3tVeA7Gj9v7pnRkICjOYL9VTMgdxwdjQA2I43PmGNHYDsCnKN5xjxn&#10;gPgqcF9nfM4cOz7reP11zzgCn9cM0DkaM8A3rsGvBDpA//sD3Kf0x6zPmf933NPZX5/Bu9SsZ+ke&#10;/BvX/3U3a8hABP/i+/E7fmduwi08exO/C2RgkpfoLtB6Lp7ROgemM9sKTknbOR9pAUCbAb56gK0G&#10;8vtp7C65H7xBHoRslPuhG+WG/0q57rNc7gWtk7uB66QidIv2UmSnZBsAS2MXo44cNwW2jT4+CMAY&#10;Ad/FlQAct4EU2jM9QQ5e0pIG9wLqoxVuBEmgNd0N5qrWnOoszclQIFAebMHORqrcnEWVQNxuaYrZ&#10;KaxWpNFFaGOqccw2bXpCUzKIpNm7I8PMPgsNIAPuyqRm356tIYT1CVbTE3ZAYrv1Wj+4BN7f6urC&#10;U3dWKi6BArDiAI+OzrPUgOt8qXKHa+CB624MLFqxgwr2QTwMc/pSHjjNg5swG2oBCoEqYT9rE6gU&#10;QAYggfu7ZqqZGgWuKljLi1bR0rXVn0nZyglyZcU4uQy7uHysFC0bBSL4RHK//1gyoQLiFzKZ6G+S&#10;wHwAqoFv2V/fOo78ih2M35VhJlvPEbic9Zk0w3smgYbA5T2aOX4dwK132Bt6XEt4Lcit0l7L+sst&#10;GygfAr8xgnUw488BwHzO/AYa32mA/TqwOxqvGTDy3BG0lkFC30kH0P5fUDNZiMcGvPyN5r551koi&#10;st5rgZv3+H2WWefWZ3jf+PrmWePv8z0ch54hcWDW12vWc9ZneJ8GwD8YGkkgfMZc+93+2X/yc/xu&#10;qgT+/eDf4vlV1jdESe8lkEAR+yawSvKENAB8NUlH7W7AYamKOyiPo/do6TNbo1VEbpd7IZvlAcD/&#10;MHyrPI7aKQ+Ct8qTiD3C5qoNcB1q49g52UVaYO0ghXYogdbc49IKguk4C4UAn78j4zhk/nF1G1oB&#10;8qYkZ8zyAHwa26i5SkOys7ZUa+KYxD0ZnOz7MMDlYHyAHY+SoQgS90lLEoggbodFBCABtdgdUATb&#10;pDkKbkH0dmmBOmBrdR43wVWgNUItWN2R1gySQHPYBrgQ1n4KNWy7DvXQGPgPXWVgCjL7IT6hOwBF&#10;UOHyJdwDdkCCedOWwGVYLLVeS7RASVcZoBDYOv3BYcz8hyD/j8yz+h3QjlANzJYH2gdxttzdM11u&#10;bp8i5dsmw6zx1rapUAAA/zoGCj+Fa/CZjlfWTFBFcJH7J/w8Vtunc7NQrhxwzwC1760djGMWjZDA&#10;2e/IsIb8EGlhvz2AnCAiCfC47UKUWjtmBY4m4m+Mz70O+AShBXj6+kMFPQSJOVbAm/sOwHcEPY0g&#10;NSm+6qvbgczv4fcbgjK/zRHcrwM9zQLn0Oxtjs39FzdTFHQEP8FswEWwEniOn3EkBkMGBJv1rLnH&#10;77Sk+hBg/zjrW2Z91hGsClj7fYsczOeN/fGzg5/DSEXwrwqqhiEyGDzGZ/59L1vNEMAvN1jslCjP&#10;S0EClyKl90KY9BSFaGGTLS9AWnNABlm+2natBW5BE0iBLc8aUl2kHuRQDYA/jTmgPROeRO2HQtgu&#10;lRHb5WbARin33yiPI3YJt2N/luAkj0Ag1QB3J+MDVAbZ3tKU4qGzfQv8/cYUABwgb0g4pFu3NSTA&#10;Eo9aBAACaoK1JB+1DM9yY5YWKI6WFCdpS2aW4UE15hBwX4XWBEsJWAFDphrbiQFjC9yEoX0WtoIE&#10;mGS0WVphrFRk/0OCnz0Sub+C2WyFI4OIj7hd2vFvpN7vJ2nyXyYNJATv74Vdj9jngDECLimaJic0&#10;XjMrDKZAiSSgZOA0dzBwSGPi0e3dmPV3WOC/vmWyXIULQLu2mRmIEweNbsEVbrsGFcD9DdkElfEB&#10;GpcYszDzJy0eIdELPpBhdedOS31esDQWhErT+TBpLgyX1uJItVeBb2ZYx5nWAN6RFEyKryPwHZ8d&#10;wH8ygv85wD4I/Jv/BfiYRQk4XjPAJ0Hx9xnFws8QvNbs/HqgG0J49boFektNmO/mfQNogpngMucE&#10;3B/vG+M7revWuy31QDNgtqT7kPQ34DXAtL6Hf9YUh2es60M29J2OwFd7aAGfs/6/H1ItWN/Lezz/&#10;N0iEoP8/93Pkn3dw3x4n+BV/5t/wnb/eSJRf8O/3C5Tbiysx8uJytAxcjJK+YhYQgRSKw6S3KFS6&#10;8k5Jd0GAdHLJMMdbW5g1MFCYcFRq4p0A4MNSEb5Lbp/aIrcDNsv1k2sk33WpJO5ZJLnOS6X0+Ept&#10;uHLO6QeJ2/CFVLNTUhpndwv49XhHTcxBqaXhXm3CYd23kdfNTs6qDJQAuOpwSHMHWHfQnn4YZm+M&#10;am+OygBha6JlLSCDZigDA/xW9ihIZFWiVZ5MV0EbmsA9YIcj7XLE7EMQQVv4BmkJXasE0ML4QQDI&#10;AMadmEkEz7i7MoBOBUDA1/AYRrCbkQTATkfMQDQVirp0COWgOQVQAAwkGiK4u5dt0dnzcCaUwHSQ&#10;wOcaGCT4ddw0RcoI/HUsVGIK8gQpXD5GCn/6RM7DDchnwdH3IyWDLbYXjZD/C2WpvjzVmDvDAAAA&#10;AElFTkSuQmCCUEsDBAoAAAAAAAAAIQCe2w2V7F8BAOxfAQAUAAAAZHJzL21lZGlhL2ltYWdlNy5w&#10;bmeJUE5HDQoaCgAAAA1JSERSAAAA/gAAAOoIBgAAAfXWyEoAAAABc1JHQgCuzhzpAAAABGdBTUEA&#10;ALGPC/xhBQAAAAlwSFlzAAAh1QAAIdUBBJy0nQAA/6VJREFUeF7s/QV7nEfWNYz6L5zru95zvveZ&#10;xCBuZlKLmdGSZWYIcyaZSSaTzITRceKY7ZiZ2TLJksUMtszMbAeM66xdLRnl2EmcmWSeqaTc3VKr&#10;+65atfdeq+6qXZ1u4DJu1SsArrJeZ/2l5brvE65fQlFSHCZYNfibPhDlERrszdRjV0YIKmICMdL0&#10;OD4yPI7bLuDKfS5Anv+MC7rBd9/4EWXpqRjDL5/pCMYYSwCKIzXYmaFDU1IwSqL9MFLfGZ8ZurRf&#10;wO1f/st7gN+NGzcuoyK3O8Y7dahONGJnphG18VqUJ4RgsrUrSiM6Y3N4IP6h64xPb7+AW1/8M1t8&#10;e2HLK/v0xxyXFVsTLTjW04TjfUw40lOPNWGB+JhfuNbjj4ZELT5gD3yo7/boLuAaP6dowEAsjDTj&#10;E3b9vkwzzgxx4MxwEw71MmBZaAjmO/0xyxaAisgQdSGf6Lo+iguQjr+O0lf+ipVRdnzm0KMqwYwj&#10;Paw4O9yGs0+a0crB15SsRSW/uDhSh9XeIHxFCEYbguUC2vH/JV8umF/Hj40NWJvgwRduI1rSnTiY&#10;b8XRPlacHmzF3u46nOhrRlOiHmXRBow3+bH7/TDaHIi1MbG+C7iz9Q9f1MVfOouilDBMDLNiUaQF&#10;B3s6cKyvHUd6mVAYo8OeHBNO9rdiX44Rm8K0tIggfG3WYF1MJG5c//H2C2i/iIct19n6ayhJi8SE&#10;cAeWRJmxK8eFE/3tONrXjbr4IKyLNaA5xYD6RAN2pZvQkmzCN5YQbIwKBa58x0+4gk7yxb8Igivf&#10;ozQ7FhOiHGjJcuJwbxeO9+cFDAjDgR4Wdr0FlXFGlMWa0UhzXBMqrQ9BYaSHLZfv9H1PBxA8+ALE&#10;0VTlp2FKtAM7untwvJ8Hpwa7sK/AhR1ZVl6QGVX80u3pZpTHmbEyzIgxDh02R7lxdddBftut77jP&#10;BbTXuwoH3I3LZ1HfJw+zYu2YHu3E0X5O9eW7M+3Y3d2EXdlm7M61oybdhRK2fk2YAV/aDCiMcuLC&#10;+grCJt91q9xnEN5+Eb6f8atx49oJbOsZi9XJTnzo0eErrxmDDQFI0gSgOsWII30s2J7mwIY4GzbH&#10;WlEYbWbL9Xx04tC0RaoBd5cH9MCtev27wyhPD8OsaHo5tjZLF4zEYD/0pDf7xKNFQkhX7GDLt3Gw&#10;NaTYMS3UhKkeA9byy/d+9A0/486Wt5f79ICUttdy1dcvYFNmGMbQzFrzPDg4yI0lGTYMNPjhDWsA&#10;JkUa8ZLJH1uTTKjPDMWWBDtGu81YH+PGvr+8x7675vvIDspPXIAUtpxfvlVMLcKOhiwXmtLtOPdC&#10;JPb258X0cGFPHm08345DPRyoYuuP9vagMN6ONfEutD79Z37GlZ/4+rYLEHd86wJ8F3FNffkVlGd4&#10;8K3XgoY0D/b2YKWXq8xx4PxLHjRlGdHanZaQ60RjlgMHeUH78l2YE+1CY98+/ISOu/324vMDdCj3&#10;XAC9VEWqB5NDrcjp9n+xk60/3Ie1t3yRkxcQgV29bNjRy47GbAuWRxpQmWzD1EgbGgtylZdTRULF&#10;T5R7ILguvSFOhh821m3C+lgL4v27ISWgK92sDYf7OrAr14qTT7lx4c9hOP9WLE6O8GBZlBXzaGr1&#10;een8cn7mA764vdxxAeKdrl//HoVJFkxyG/C1U4uyBAtW0557BT2OYg68I33o6wc4cO4ZDy68FIof&#10;/h6Ns2+EYRpjQUV6lO/Lf0a58wKEzaS6MI5e6wu6zU8tWmyIoW1nWtGabUQ9fbn0wulhTpxlq88M&#10;d+Pci1E48HwstvDvrp2/+LANv1naBiEv4tpluk09Zji0mOUW7mbE1ngjNkQZsSvL5+G2M7KdGuzA&#10;yUH0gPT9e2kBa+gRT62egtZRH/DjHjzo7i68ACEkl7E1w4Jv7RpMtwdgM0lDeYwe1bEaFNGX1yTo&#10;sTvbwEjnxLH+DuzLs6OCzmZhJP1+jwh6yGs/u+XtpdM1dnt5rhnTnEGYSJJQHKXDWm8IqhM0aE3X&#10;Y5VXg6WhGtQn6XGktx17OQDnuEOwjF/elBfLRv9I6No+7aHKLUuT0qmih1tR57dC/LEuLASV0cGo&#10;jdWy9cHYk2nAtlQDFvLiapPNqEgwYraLFxRGJ1QQxz//+V1+d+k0wxmCD0kOl7mCsTUqGOW8gN0Z&#10;BhJHPicELalaQsCIRiYzI1SHNXTHzfxyhqa2j/h1pdP7DCaLncHYGC4XEIia2ECyGC1aEnR4TfN/&#10;sDvLgJp4Eya5dNgYaUdT/0TauHjOR1M6TXeEYEuUdH2guoCquGCURQWglo+7yWZ3cByMp7JZS7rd&#10;NDTXh96jabwqnVa5A9jqINQnBKmLqCL2xeyNyigNx4IO35DHrw7To35ggi+cP9SXtw+0B735Ojot&#10;cnXGGk83Yh9A9uJPAhlC5RKCKZZuGGMOwiKvFtv6JvrixU+FtTtK+wVIuf357cX385t+4KZDuhkX&#10;fmFho6/TLi+WVmA+dcKnxgCMsYegNVmH/VnB2EZxujrUH68FdsV4801ldLs6uvsCfubFsKeunTiB&#10;haF6SvAQLKJ1fWYKQHMy1XEWx1qUP+bZHsMbwf+DBc57tGFHF/AzClsupHNlmBlT7MEcwCZyRAMH&#10;dwgWuqiEqIq3JQVhsulxvK9/HHPtj1CcynC7du08NsQ68LWN4jSbypis6URfE3ZmaPGPkD9htt0f&#10;NRzoixxd8LcQjjGDguDurv8FF8Bvv3HjErYkhWKsw4SNsZRjfWw4N4LidBhJLC1rgTsYayhKF4cG&#10;o5Tm/i0H+V94EY/kAiSMl2dEYorHjKXhFuzKtOD0AAvOPUWBOtSCqhi68gQtNkUEYhzJ6xJXAP5G&#10;Oj/babr9An7hl1/9AVVkQfMizJgVbqIoseJQgR0nB1pxop8NpwbZGM4NqGNE3RSuIQwafGwMxhzq&#10;heqn3uzoAh6+XCOHqO/VnVTMhi+c5A05Pp5wnF8scwLF8TQ7itOjVMotKTosDwuiZfDLnXpsf/Fd&#10;1XNtFyBf3H4RD1dk8G4bNAhLqA8nMDpWJNtxoEBabEdzGmNJmgnzKce3pVupEUlo0g0M6wbM55c3&#10;DXqRVy+klY7ol+AvF13z0stYFu/GDHb9wV4eHKMkPzvIgRrStnJyyp05BhRHs5sZyCpjeDEMZnNc&#10;RtTlDlAtby+/YAxcx9nSzViZ7MH8GFL0Xm6cHsRuH+AiBKTpWTbUsrvLEsiWUiykdBaMJrcUr9iQ&#10;3Yt+6gf1Ke1Roq0Hbv/y2+udRSYU8MM5bE4Jw/gIJ3bkuHCOxPRIHw+mhRuxn+poR6YNO6kTisik&#10;N1KyjbHrMTPUiNrsPH75d+pTbi8dXEAHvSGXS6Gxc0gaanpHY360He+yO6d69EiiLffS+qM1iywp&#10;y4xPbV1RFE+yypZPoT6cTdOsSUsj3Sd1833aHeW2Qdhe772A69evYvvQbCxJcmMdhecXbg3VcQgy&#10;tUHobdSgl6YLiijPRTVty7DSEdkwy2vAbK8DdZkpbAAx7+jbWTroASm3Xt/Aj6gekIbFsR6s5KA7&#10;MsCLQ4OdSNYFYrgpCF/zYiZGhKCXLgCV6TII7b4vj7ChPj1exYafKh30wK0iptbwZBYWxdiwKNZN&#10;6S1C1I4Tw4k/nU0znzfQ3A5QH671+uFkv3AcyHdQJdH7ZZA3MjLep+E3SwcXwMr/RaYVPdNDtXoG&#10;3euOPCeVsUOppIuvRuDUEw40UxnvIqtuojLeLuK1txdr4mzYmhzNjlVCj5/306XDC5AJhcr3X6WT&#10;sWGkS49PWffRyRzu7cTuHPr45zj6X4zEbv6sJs2K6gwnNsW7sCXRhcLkMJwtqvDNa/DTHlTuGQMy&#10;gXZo8UTKbQtWMrRm+D+O6MAu2JBEl0phujPHjN097Lj053Ccfy0SF9+JRkuuA6MpTgsT3Sh//g3V&#10;ew9bbnNEvnmCIyun0nSM9O0GrI2iV6MY+cQajPxgPxzp6cB+tvr0Ex6qYxcuvh6BKxMK6PtdWEyn&#10;tO3J5/g5D//lUu64gItls7CMDPhjsx7vmfRYEGFBORXRHrawKsWEbTl6KmM3VbGLjy6cf9KL/S/G&#10;oSjZjdbeuWz5z9cL6gLE1L4/WIoV9FhfWknP6Ui2RBmwiJqwmgr5CEd8ayaVMQPNmaFuilQ3DtHm&#10;V8SYsa2AcWDU64yMPhf7cwsv4DKuf38Iq8ND1CTyCnq36ngDNYIWRVFalMT57npsJq87MdChnE1r&#10;hg3zwgwoSnLhyKTP2Om/Qh3jh5P8cg1GGTQkkxpsidSikLSpIdFERWzAMq+eft3AUGvHwQILGlPt&#10;mM6wuinJgWNLptzXw92/3OmYOq2N0GCkkRyNIrWYaqglWY/N9GyN1IfbM/SoiNNhpVdHhmtVg3K6&#10;R0OiYcV3DdXqA35py9tLp1HGIMyj5F5I0lgWHUKJFozGBPaEXEwKmUuaBtNdWswglVrIbq9IsQGn&#10;jvKLf9rFPmzp9JG2C1Z7gpQ6ro4OIncLoijVYYnHD5tiAhnf9Vgersf8UBOqkpy48f3Ftj99NKXT&#10;MjLUrREBVMRBalKimkK1KVGD+ngNDmQbyWoMmOnUoS7NRT8hIfXXdvqdpZNQ5RpK8br4QCVKRSEX&#10;RwajIlaLtRF6THcYUcoBd+PqWTV7+nClHZ6fulj5HTnhKndXbI30I2/zR0mkP3Gn7cfo8DlD7VTi&#10;XkyRgWuXfA6ug+n2e4u85/b33e9vfO9TfuDe6lPK7dXXors/+F9TpJ9kEkz5mmsXcXlbC0pSEjhG&#10;jRhPCfi+KRAf6Cl0dEH4kNZcGqXD9uQQSkMjA6cGrSkhqOPQ2sJhNsP6OD4zdsYrQY9RtXfBt+ab&#10;d27vbLg0+FbD2+u/pwPUpAi9/I2Ll7A1LQVLvEaMtWkxnvGxiPZRR6ddFaPBKk+wmgko5vPq2BA1&#10;11aXrOHvAmncgSiXWQH743hX+xj+qumMj3SdscDud3sH3I723bW98R11wE/97pcXxSiuCEG4jLL8&#10;fKyNtGOyQ4exNIvqJDP2U20eypcbxGYc6m4k4gZsS2YHEO3RVj98ROE/mw0sjZZRwBEQ7o+plq54&#10;PehP+MDYDZ8ZOqvft3VAR42/vWG319+uqOEu9TpJBe2+dMBAbIoLxTyvCV/ZKUIYD1oz2OgCyu7+&#10;1P+DrTg5xKgej/Wm8kkOwkyKkm9MnSm/u2CeI4Aod0FlVCBqw/xR6OmKmY5u+FjfFe/qO+N9zX3n&#10;h/49HXBVgLj+PUqefJ52TvUVYcUkqqrPHQbMYvivo+A92N2qpP+ZYXayMSvOP82OGGamHORwj6cX&#10;jyd/iQxSE68bvQG0fT98zNFQzIhfSr6z2hmICSY//E3bFV8ZQ6QDfOjf6oSOGi31tym+T+b3UrMe&#10;mDWX+jUZq+Oc5DsmfGY3YF2sBS2pVgZkO/Z1t+FQT6uacDk7zMYO8NWzIyw40tuswtj2VAOZhJbh&#10;zIDSSB1mWgPpGwKxmP7hY01XvEeHOYoNn8XYujYq6t/dASL1fwQunkV1jyxsTORwj7RhvNeKbygI&#10;qlKs5OJOEkGy0B7SSKLPoX+0rwl782Qmihw9zchOsVAQmnEwz0AT0dMBakkqjVhDhjOd/uBTKtZ3&#10;Nf4Yaw7GXKeesjkBra+/x+a2TQ7d2Xh5vF9HPJqibiJf4/fyAloH9sWWlFAsiLJjgteiZrnGEv1N&#10;CaJ+3DjW18nGic3bcbiPDbtyjGhKN2IVh/hq0vWWZC2q4vRsONVxdxMO5lKysRPk7soGbwg+Z2ic&#10;aNVgvp2sOjoczcMo2fi9MtEhCxhUB0iD7z8C2l3TLy13/u016XBSuqYnn0FxajgWx7kxKcKOWdSg&#10;jVluourAgR4eHKX8O9LHjiN97TjAYb8j24r6NDNlvxUNSVqUx+uxJVbuYRo57I1oTjWTSFNCJJix&#10;XVbqRBrIE4JJI/VYE+lFfd+nGFWofWSGRgiVqtfaRfHt9fbG315/beFn3LiCA99OQmVOIpZSTE2J&#10;dGNetAnbsz1qku1oX5e6HXlyACXnIHYAX1el6NCSaVEdM4UevTnNzvfbsZPRoJYcoISqcEuUEeWx&#10;ZipKShuLhqpSi/kuEzbEutHSaziunTjDrxdnL0Df2ZYOTODu+vOLb8zwX3lynQyOsfz7I4dR1Scb&#10;65M8mBXtwMRIF5q7e3C4lwcnB7lxamgozg114sTQMBQnGtVMw4Eedg55mXs1YX++DfsZARa6umBT&#10;tBk1iVZUstHraevLw4z4huRorM2IGaG08SgXKnILcGZ9GS9BpPL923HTBH5+B/iaeb8iC4xw+Qz2&#10;v9Mdl+d8TNSjsSzBjfFRTnwZasWUcDNKEu1oynWhNM2KOj7KoqMGIlxF8Xmgp0ctTmjJtqAs2Ypa&#10;Dv9qNro0ga/Z8JXhBqyItGImGzzKrqVQlfVBbtRlZ+DckvVsFdmj70rUv/crDzUC1HvkVl2Hv5fq&#10;KzKrJDfAr39/BvX90lGeHYGNKR4sT/Cium8MvnCb0F2vQ4Y2GK9wmOZq/ZASEog0jR96G4ORFBSA&#10;10lxK5NMNAcnUXegOcPC104UkQOsoyJfHWPFygh6eI6C8S4i7tFjbbQb1RkpqHrjY17D5Z+h2n72&#10;COjo974qw/z65e/QMCAFpVmRWJzgpI07sSrRgR394nB0WCgqieYHoSHIIAPrrg3AX0ht+xqD0McU&#10;gAF83ZvhKiWYnD3GpqYddnR3oDWHfy+jIsWOInKCUQyPYzwWzAqzYn2sk7whAXv/+Y1yrOLUfKhL&#10;Wx6u3BwBvo7ouHEdVyl8lAU6JDFNQ9NQnOHFslgXvqFHXxbLC2YjxLPvyLPj5Agvzj/rwPaedvzF&#10;3g1F9NirGaoqGMcr0kless3Yl2fG2ngjntJTwJD81Ke50ZBhQ2uuByvp6MaRH0xnw9fFuFGRHYcd&#10;L71DFyON5jW0X9JDF187bosC7Q27X5XCR+XY2GYifuPqRVQ+250qLRTL4xyYEC4N54VneNCa7cCe&#10;PDf2FHixjSGslMTl1LNenHyasX0gPTntuymHRKenE9u6O7GDTm93gdxmcaCRjT7RPxLHBnhIcsLV&#10;3a8Z5AhLiHhlejx2PfECL0P+e+jb5/ctNzvgwSNA2s7Ha1QPN77H/L5JKEn1Yik9uji0SURnOYeu&#10;LOfcl+eiE2MtsGN/bzsRJHPr5cTZ57248HI0jo1wobW7HfUMb9tz+Ug7byXj20QnV5Hq4GsHdhL1&#10;fXkeFCU7MS3KgS3JEdjWpycubz+sFlepayEY93fDD1cewgnKV/g66Pq1y9g24V16bQ51ytPxdECT&#10;vWY8r9MiIqAb4gO7Yi6d077uLpIYJw5RtBzs7cRecvh9PRjXB8ukegTOvBKGsy9G4vAwB06/HIXj&#10;T3mxh++ry3BhPh3dlx4O90gTZtOHrIt3oqZ7Gure+wrXrzKkkcD82kbfXh7oBGUmRqRp86xRKEx2&#10;YVmUBd+6zRjj1qs7gBujyd3pmEbou2EwnVsyPflzpkAOXbl551BrrXYxfu+mRz/Q14FTT7pw8UWP&#10;urtw6W/RuPj3eFz6LBXnXorAob5uZUIzwq30D2Lnsah5mdT1hlAYXmc74o+wB+4aAe2dIIiz0s4b&#10;x/ydTsqCBWRWY4i4xNwPyK0/Zxhb5NWhguGpjPRT7mJUJBmwPEKHN41dsZlD+TDp7F6KmP09zTjz&#10;lAenn3Ty0YUzT8rdDXbCKxG48JdInP84HRdej0EtzWdZHCNAWhhahwwk2GLjck2/XbmjAySOqzWf&#10;137EmZpV2JpkwzLSyylWHT6xBKmJ6bJYPaY6AjHLpccsjwZr2ODqBD325rKhPcxstA0H8ixoSDXh&#10;ELm8LHQ8PdSFk4PJ8oZQ2Ax24cQgF+N8KI70IvnJtWFrnhPfrZuI7T2isbNPIo5t3MyroGe/o/EC&#10;zKMv7ADhyG2VNn7twg56WheWhhsx3RmCcfYQTLWFoJjCoy6J4iNRlhXqUJcsstOIdREhKIszYFuK&#10;UW0hkIUSVQk6HOrtalvnaMfxARQ1NAdZ5b+HDd6ZY8eKaCsWR9tRQn+ys180ru4uYRtlmLfz9d+m&#10;wXeXTvQs9KqkjddOojDFgNVhWkxzBOFrysgJlgCsDtWikLJytVeDohg9lRiHfRw7gKiXsiNWerVY&#10;7A7Bcr6nIVlHfc7RkE/N3s+Oo5Svh3pRzeXZSHFtWEUHOZmUdTE1f3Gii0QnCrvGv8/AIo3+9SHt&#10;/uX+ndnpxuVTWJcVjLW05xmUj2MMwfjA4M+hr8WWCC1Ko7UoY5WlLqtDAyk3daiJ12IXNfd26vLK&#10;eFlQqKUpGLE+irqc8X8vTWB3jhnbMq2opo+Y6wnG9FAjlkRbqPMZ8rrH4of6Yn59221kNd//W9r6&#10;T3RAYZQOs+yB+Ip0VCYJJ9s0WEQb3xKlxebwIDXPti1Vi+1pOrWmUKacW1I15OhG7M02qKWdsmNi&#10;Q1QIo4MOm6JkKbeJfN3Ahuswhz5kdZQdZak27OgZh+9ba3GNo+5fNcQfVDp9yWH+vtYfYy2BWOKW&#10;JX1BKHQHYWu4v7plVBHlj6ZkDRHXsRNC0JQUgrmObnhP+/+gPkVPliYL47QcFWaOGh2+sYZwmGsx&#10;x8sRQTuvSfJib/9kAuy7u9NOYH4vpdM/dV0wxxmMdZ4grGfjt4QFYrM3iEM/COWRgbR1jbplWZcQ&#10;ou64VMcEoiJWw7CnxTZ2Smsma4qWfMBAZxmEeWz4Biq2SobB7cNy2FihrCQvvw/A7ymdFruCsMrr&#10;W6srd1GklscEswOCiWqQ7+fsDFlOW8sQWBunQRP9gKzt3pZmYIcY8I3ZH986dVgRrkdlmhMNw9LZ&#10;6O9V41V5RIhfvyHh+lH1pHwOxdBqNn5TeNvCZTa+Lj4YLYmBKCX6lXFBygxkBNSw4VvYCcV0jOs5&#10;QubRtr8x+WOqPQhLGDmqEmjjAxP4mTLnJnxChvqjvdhb9fZyv5/fr9z+/p+4OXpd1N5Nhnj7H/2L&#10;CztRrkLosJLeV86hvmdvrKEW+dahx2hzEP5pDMAb9GNrGarrGaH20DT3Z+twgOa5M53hOYGmHROE&#10;2Y4u+GvIn/C27jGMMnTuqPG35gZ+H40nKZUHmWy5cQkbevVluLWrjSYj2fD3DAGsgXhN448lDNuy&#10;qGBnugb7c/XYmaVFMzlLNRu+2PE4Jlk64/Xg/8E/tI9htP6xn268r+EPavxP/e7XF6X3hRmSpJWN&#10;eAKFES5Md+gwkhpkjDkYC0nDZ5GwfWzshrlkrPWJWuxg43ez4dvSaLKxNOEoPzJVP0wwPoZ/hvwP&#10;/h7yGCZZ71iwfqvhtxr9MI3/jYo4S4U6Kfn177Ch73CUxIdhhkuLL0nHl5BFVsVpGZF05CjBWOIK&#10;xsowUvPYIEamIOWzpMpC6Tr6rsLQzhhl+h+8GdIZf2e0G2+8Oew7Qvvf2Hh+jQx1Ze0UYq0jv8am&#10;xAjM8xjxlSUEqyJJsak1dmaasCNDNvYYScODGa79sSE6AFOt/rTvriiV7S8M1eURnbHEIXvnH8c/&#10;9J3xge5xjDPdtY/+/h3wU43/qd/9siK+TfGEqz/g+KLF2JIUg4Vehla7HosZXXakGXEg14DDai2A&#10;3B02KMdWzcbOc/vhM1NXfG3xQ2F4AKrZGZI8YKXHHx8R8b8G/Qlf8PdjLbftYL+z0bc36O762xcR&#10;QDdufI8LlaUoS0vAonAzRjsov50atJJjHMiz4lgfo7rxKVXWAOzL0aAsxg/jjF3wgZ6N5+Mipx9K&#10;IoJQH+tP/eKPiZYueCuki1oD8BVD9c9s/G9bhCEI7NLwy0f2oT4zGavCbZjoNuJzixZb48xqS/iJ&#10;vha1/+D0EDMrn/c3YF93PRlnMCZaZXc+h7WNos0dgCVOfzQm+ojcCprFGHM3Dnt2kO4nN8h0VH/D&#10;Ih8vspde/ftdu1CTmYS1MQ51Y+MLDvdJFFKNSUa17EUyAZweIrkRWEewMwYaSbu1auvRAuqUhRRr&#10;S0ndN0UE43W//0FttB81CwldWAAWUKd8zWH/t6B7Ulf8+xovd2OvXfuejf8RNXnpKIxxYWaoCaPY&#10;8JFOSm3KZFn6crSnXS1+uPCUHReftuMC64kBZjQkaSi7QxRb3RgZgI1krkLNv6FzWy5rN2n/m0Mp&#10;0mwB+EdQZ/xT/7sZ9rRyWTZ/5TIae/TEJoa0ebTzkS4Th7wJRbFWymnJA2DCiV4WnCHq59SyF5uq&#10;h/saUEty05isU51QFROCimih4oFYHx6ituJs9GoxjSbxruZxDnk/TCFPYOPv9vL/ykbz02nj1+Su&#10;LIlMc/9BKEmJwKJIG0ax4eOdelRTKcpkye4sKw72IMr97Wy87Liy4/wT7AQO+5MDLdguNJYEZ3ua&#10;nsRGT3WqwUpnEJY6grE2NBgTzIEkOH741CjPteQJlluN/2nUf6sifJ3fz6FePXw4tqZ6sSjajile&#10;Mz6x6dgRDlJUG/bm23GEw112B58YYMXJQUYOfbkdbsThXibl8Y/09KUkaUjUUYjpKMJ09AEhmGgO&#10;UIuc3tH54zNzCKZxFKzyWFGUXPDvRV5t0rjxA2pffB4V6dFYSjufESZLXgy+O0YZdnW392APDu1e&#10;DG99WdnQw+yEPd1N2JMjWSm0OC2TqH1M2JttRG2ChnavIaPTYI03GCPJ+9+idx9pCsQUEqTlHjvK&#10;cgbgatMOX+Nvod5R4x9VEb7qK0JirvI/2b1Y9urLqMiMw4o4F6aGmTncDRhNJleZIre5nTjUy8E4&#10;LrlfbDjez8JOsKMmWYuV9OTbZZFjik7tDZDGH8qXnY96lZxoFW18qVuLjw3BGEXV960tGCs8DlSn&#10;F+DHsgaaWwc5Ynyv7+6A9vooitg4v+vaD9j24Seozk7AyngnZkTZlZ2PJOoLIkxoynJxmDtxXO4I&#10;MbQdp63LCGghyalL0WOuNwQ1SQaGP9mxrWWct1DJGW/uYy+P1mE2hc4XtO9ZHOorQq0ozcwD6nby&#10;EmQBxJW7bV4aeDf6j7bId12ng9s7aQqq85KwOoFDPdKJcV4TZsqtsgQLGtIdys6P9ZH1PrKh0oHd&#10;3W3qnoBsJ6xLYuPDTShNMKrcCQ183ShJeDIt2JtlVmv9KuPoMCl5p5MZrgpjw5OzcX5tMS/gAr9f&#10;IlzbCq9bjb+74VJvDddfVxRhJ+o/4lxdHeoLMlGYQJVGIjOOw70oyanu7u7t7sChAieHORs+0KVS&#10;38gd4qoEPfbn2bEry6juIm2J0aOCDW5OFnEjq7v4c8lGxNcN/P08ZzAm2XVY5rLQkabh6MQFarRJ&#10;khRpuKwAeYjGS/31Rely2tn1c2fR3DsPhelezI52YSwRX5fMBud5cKi3R6VVkvv5p+RW2EA7tsZq&#10;1QLG2lQ6twwL9uWyoclUcfFmlMQYKV8N9PDSeL6OoqOkAJrioJe3G0hnbShOiMWxr+aSR1xUs1O3&#10;t+chl7b92iKo+3xJbf+eKEqnPI1yqiQ3kkNkf54bh/t5VFqn4wOcRNyG04M9aM0xoYXxvTXHhooU&#10;s7rfv5MRYCftfluKidrdpJa1FUfpsTXaiG/JBD81azDeoaWNW1CRFI9DH4wl4t+z8QLynW15CG9/&#10;5x/8ssLPvf4dKgb1Y2MjsDDWhQnhdpSnuzmkvWx4KE4L2oNdODUkFNtyKGA4xGUtn1Da1mwzmtPY&#10;EUS+gg3elsUOSDerZW0lfL020oKZbPAoqwZTXXqsYLgsTo3F3re+4PdytN1sl4LhZrnH299bf36R&#10;mCFfoixLFhqx4aVPDMGWjGisSPRgUqQDS+no9vTw0Km5cGKwE6eGulRWmfosC1bFaMjqOMQLbNgS&#10;H6QWNR/s6cRuMr2lMSZUxFvo9Kwc9gZ1+2ymS0fVp8FklxZrvRxN8VGoG/Yav1c2BPlGXEelA2//&#10;MPUBRVouXF3W5/9wGpVvv4Ly3FisSPJgSowTYyJs2JjkYCgLVXd6z8qmwSHhjNtmrCQnb82TtT2+&#10;jGbb2Bl7uttJYBjm2CHrOMRL4ohsjBnro0yYT07wuVWnkhAuDbVjc0IEWp74K7+fHf+AW2W/EHnV&#10;urZ6b5FILjca9k1+Gye/GIHGQXEc7mGYyeH+VZhN5Q9bFmtBTZYblWlmlGfYUJ8tu+Qt2CxhK8+F&#10;VtLalmzaNX9fm2pVtTqBtk9Nv4Z2vjzciCVhJozjcP+GQ31hhBVbKYh2Dn+ZNu5bhOEb7vcvdzm8&#10;jhouDZTfyePdv2+vLKof+PyaLHmhLP37k9jRJxYteWFoHBiHlUl2jGZs/qfDiM+cVkwP1eENSzDS&#10;A/6ExGB/lcNsfqJLObZDvWTtj0PZ+CxPN8xUMZ2oR1uxMdrMRzuWRsqtcCsmu81YFE5fQMSbB71A&#10;Zdg2zO+Pzc3yAOSlSFxst5uOqq+oUCYmdP17NH/6GuoKYul0vFiT4sHaFLsKaa+ZDcjQBaGfKQhP&#10;6YOQRmmZoQlCtj4APTR+iNFShyfZsJvD/lhfF3ZyNDQl21FIwlLMULY8gqhT169jw+eEGTCRQ34h&#10;G16SyIb3HYLrl77nFT38FteHanzHv2uvvi4WynqDerz53edR1SMOG2jf8+IcWB7vxooEO1akWPCM&#10;JQgFBg0SgoORpAlEXza6Oxv9lC0EUxOdiAnqgjdMWvJ6Aw70pGorcKiUCc1pHO4cOYs5AqbSZGZ4&#10;jZjGGL443MahHo7WvoOAs4zjZG5KODxkeYhh317kQ+/+fXvl6OBQX/dUL9TkRWNdkgvTop1YGGNH&#10;dQ7p6RMx2NmXHZBoRS+tH9K03fCcTYtnybt76P0wkKNhgDEIqZpgDLP6oySZkjNGp5bAbU+3ojHF&#10;hnKOiIWRNBmHCTPI02XNYEmiF9v7DAaOnVWyWMXxh2/7z3F4tzdeSvsjhzqdW9Wnr6KiexTWJnkp&#10;UhwYTwdUlRmKA33DcWSgG0eHedFKTZ4b/Diytf541hqMoeZAfEHp+TVZ2TTS1dHhOvTh76bHO7CV&#10;0aCSjZa1fBXstFVRVoyhR5/otWJJpBXFSZFo6tkLl5t38sqk4T+/KOSVrapOaG/cg6oUieYUpqSM&#10;B5dNRT0RX0N1No3qbDTtsIy2vpW0tZHD9sggL049HYbDwz34yN0Fi+OMWJNoRAmdW22mCWVpkrJA&#10;MspZ8L4lgB3hRGUqG55Jp5frQn2GG9P4mZMYKRazY7cmhKOxdy6+q97GyxAewWv5GcO9vR0PGPZS&#10;Oyq+38n835mmYpTnhaOQNjuVDR8bQSHBRjeQmDQTtRY+HiF7O/tiOA4PcmHfAHJ0Wc4mJKaXE9tz&#10;rCpLxSE+35cvGWnMlKw2NWKOkfIe7Mmhn2nHt2RtCznUi5LCUFuQi1PLtrLBIk3Vksq2a/p55bbG&#10;397gjqp4fd9TZVvs8WvHmqnO6NwYoqbF2TCZHr0slQ3KdmIX+fq+fLeK1zvZQMkHeHiYLFSkXO1t&#10;Rwv5+nb6A0lYuY1Kbmd3J6vEeiu28/lxUt5j/Wk2/IySZBe+ZcO3xEegrkcOjk9eQhu/LYnlLxnz&#10;LG3Dvn36+vbG3lnlX99mH5KHq9Tk3x2hzcVgfbITczkUZc3uJlLX7VnU3m0N39fDSbXmUHtsjnPY&#10;n3nBi7PPOsnl7RzSHAHU7NtzyN+p1Zs5xCUdSA2Jzl6GukO9Qom6B00ZDkzjaFqbGIqa3FTs/XiK&#10;yoF5a23+Ly8/w+alg/lesa/rZ8jKIlDIhi+gMhvLeDvJY0JVOmlpNlUa9biEKhnKh/i4o4cFhwcb&#10;cP7lCJx+LoxDmo1Pt6Apx6JWaW8j4k2ZTqxLJPJkctuyPew8UXVOzCR3XxHnQXVWPHa98A+2+RKv&#10;Q2z8FwN+s/i4/c01Lz9R+U1CWa9fPYVaIl5IxjWLsXYUPfXf7HoMCAnA5kQb9qgl6g6VVUqmoY70&#10;kN0WZpx90o3v/hyulqkfIJ/fQbvfxeHfRHuvku1mfNyY4MRa0l7ZmlLLjlwUbcN8UuLyzChsG/q8&#10;us5r7YhL439l628if3+7F8sS+5JNxN9jS48orOdFTqN9TybiE0LNSAoMQIS/P3qSpDRRkBzsZae9&#10;EvU+dGTsiF25dGC9rLjwQpjKiHr2pTAcecKN4+yQI09ypAxy0wnSi6e4MYqf+Q2Fz7ckNIvZ8OKU&#10;WDT0G6haKiPP1/JHUx4c59nTEs5w7Ry29KaNx9kxk/YtCW/Xx1rVRYYFkaMHByI2sAueN3Sl7XKY&#10;97OwA9z02G4qM9loaMD+vjacf9GLS6+HqzX6ZzgSvn8/CSefcWAfR0FNmhMf03wkS+uyOBdKKIZa&#10;+vX2QazWCMn18LIeUXlg45Uev3oSa7szjsfYMEduF7uICkXGJmrr1eEG/NkUjBH6QOQGdkVqt8ew&#10;jk7qQG+L2lEtIkUyeh3qQw8+xInzz3tw8RUvLrIDzr8Zhe8+TcXZv0bgxBMe7KCNTwhzYCEjR1Gy&#10;Bw29CnD5lLA3hjTlbB9p2ztqvNiUYupqzuvGlVNYk27HIoqJ6Rzi45wGfGHTK569KVZSnJqxhXW6&#10;JwQvUqhkBnfGswZ/dZNBFiXLzQVRaMeHULc/FaqyDZ1/0Y1Lr4bh4t+icPYfcbj0fjouPBep7Hxu&#10;pAPrk0LpV7JxdOUGXsWd826PsnTYeLFxOSwAV89iS54Xq6Np324tvnbq8QFp6SdWLb51GbApnlo8&#10;kZqbtSxRz9ekqW4d3rYFqwXJR/q4FeKyFr99Q4J6fJLo0/4vvR6JC3+Jx4+TeuHkk16sirVhNTlD&#10;ZU4cDo2eROf22zVcis/b3+wAX+PVHVM6t83drdTORsxgQ7+yGVSjP7Zq8HdzML6xh2A5ZeVmys36&#10;VLO6p9ZKZ7ct3YhadsQOmYHJYwf0c6jkx5Li6ewI980kyDJ7c+HZcLUn58b0J8jVDdiS4kIdQ1rj&#10;S6+RsYqNyzX9duWuxvtmYMS5rSDP3hBtxlw3BYdNo9a8FUUZyautGGUNwnSOhAWhWkpKExtuxn6G&#10;LkkbsbenTSVYbmJjxOmdGuz27cRgPTlEnkvyfdlyHor9pK6l6SRFr6ajOC8Gu8gWtw3vr9ibz7nd&#10;jvqjHwE3Gy8xVM1rX72IkmFxWMuGLqKKGm8JxleWQBRGmdGYRCHCWhyrRWGMEcvCZa+7Xh1bsL+7&#10;hVRU7qPrVT61I3KbiXbevhNDpqSP0/Mf6UN+T0pbnWHGIiq1ctr5vmfSgdM7cep1hjSSqFuj8Lct&#10;bLwML1ndSFl47TK2jIhWW07mEtlx9kCMt8nwlrxdetRzOFfFa9CQaFCvN0VpsSVWUufLgiAzJGPl&#10;zmw6Qb5HJRMbaGOjbQx3wvYc2N9DpqNJYMjiZpEnSPqJhmwv9jyXpYb5NZnwVI3+7Rsu5WbjhTau&#10;GBKN0hgrFrg0mGD2xzhLEJZ4dSpFU2mU3PqVPNJ6lEsunFjfLaN1ERqVHEBSQ+zMldwZZuzq5cYp&#10;Nvpof6vaXy8zMpLmrSndhjVxVsZxE1bJREdGKHYMSAMuX6DB0dyIumjFf1XpdFWWiF+5hL3jX0cJ&#10;G7TQEYIx5kB8zbrIw+HNob0uTIPFrgA0JupQL5nb4rXqNvC6cLkzIqnF5YwKDXZmGhSbO8ohL/tv&#10;JH/GgR7skEwrShNl754GM8kT1sXbqeGJ+oBEcpcTtG3fDOBvU+RzOx5JneTYodZv30AxG7OIYWqc&#10;LRBfGAOxkI3axIYXE+2NESFqRXNRmD/qEmSridwG1qE4WhrPvws1qs1JW+N0PnvnED9MciNOcCf1&#10;/OY4C+mwHnOpztYxnFWmetDYn3bOTldOTcjLbwa4NLxjH9LpQtUiFaOXOIMwwRaETw2BmMQhv55o&#10;SyqX4vAgdQzSxvAQFHOY1yRqVd7d1nQdQ5pW7cVbQeTX872b+Xw/w53Yv0SAhlQLNsYYMJX+Yx75&#10;uoiWijQ3Wp7IYMO/Y4vJKdQ1yXC/qc4fceGYku/poHTammzGEncIxpr88Z4+CP/UdMUyvpZdVhXR&#10;IaiNDVF5bcqjNdjCESDevFb24GTqsJ1evjFVbhZqMJ8hcT3NoDXDilZq8k2MBnKWxBzZeES+vk52&#10;ZaeFYeugXOVYby//Oiu/s3RaJiuVGMo+1nXD54YAzLEHYQ1/JrutKuLo4OKCsTNNS3uXNW7BDHca&#10;PtdjV7YRLZla6m+9ykU80xHIuM9oQLZXTC4wxxWMORwRSyRbJ183ZYWhZjAb/huztp9TOk2iY/uA&#10;jR7DoS4J+xc7A+ngglQS7eIIfzW0t6VosSOVTo42XRIegC0cEU3U4LLsS5yc7MbaGKlXC3snk/lN&#10;dwRjFp3l4ggjNifYUMdY3vBCP5o3dYOK47+P0ukzvT/+qe2C+S7Gc3cwCr2sbLycuyRpEeuTOOwT&#10;g9TuhV0cAcUc/h9o/3+Y6/XDrhyOANp/Y7IBJQyHsph3gp0NdxuwlF69iGGtJScM5S8PJWuUe2fi&#10;2dq++XdQOknDpzhDsJoN3xAWrFYtbiWyss9OTkvYlqbjKOiGHWmy4VAOnqPAMT2Ory1/om7XMX5L&#10;+ifafbSBvCCAiOtVGpgt8Q5sy41Aw8dvsOEkUYpC/75Kpy9NfljpCca60EBsjpCTGXxDviJajokI&#10;UpsKZcVyC9GXcytqY+kIOSrqOeQlO6dsPqyjD5hPk5lGOrycUneL5NnID8fh5fNo3kJeJNj8jiBv&#10;K51m2wOwiV68KCIQZZFsdFQA7ZqPMcEol712kX5q20Z9ggbNSaS48piqoU43YDftvTlJjiwJxBSH&#10;Dku9Bjo7G1q6h+PytjraN+Mr2yyLf35/TWfjF7v9Gc9p33G+jYSVMUEqFWo57b2WP5PdlOX8/RpJ&#10;9RRrYJzXqIV/EufryPHneYPU1tT5Hup7WTKSG46ru5vZXF/DVaMfScvpLG9OtP7aIp9xHZ3W0sZl&#10;iFfHkL4yjEn6VTmkRDbmNCRwyLMT5PebvQEopS+QjKjVHBVlUQZ8a+6Krylv57uo7qIY8rLDcaxw&#10;CZvtG+pq6umRFOk9ISrtTE1et9dfUtoaX8hGFUX6q6Ht20QcotK/Fof5qZFQx2FeFy8JPDUoUbut&#10;Q9RRQWPNfuQHwSQ3ZHfskJYsL44vGIdr1+SmoW+12y++tjuKfIjvYm/V28v9fn6/cuv9nVZ5/LDc&#10;2YUEJghbwrsS8QAyta7qzArpkGaOBnF6NWR6Gz1BeNv//1WcYKI1RLG3dREyk2PHyTljcJVIq6Wl&#10;/GwlVB5J429d7K16e7nfzzsqt79XLUJsk7QPrG2THndV31Bsr3d+uK/+ZxfBV2F88wnbfOMqrl6X&#10;NDhSv8Ppumps7N0fRUnxWB3pxAL6x2kkg+PMwSod3icUkkI0/6EPwF+0/vhzSDd8QfK5wquly6Fv&#10;jZNssZLIQavyGOwjv9qXo8UeMuxdGfTBDEDCwOvoo7fSiteEdqUK74oZ9q743NwZfw15HC8HPo53&#10;dI/hY0NnfKl/HBNv7S57UO0YeKm/HvyO/kbqH6O0Ay+Wru6mqWnQH1kv4crx/agYNAJbk5OwhqR3&#10;IWnQdLuWLjMEXxhD8KEpCB+Tao0i0N8waH7Fx/cprN/U+eE9gz/mURDLHJIwDAFYiLaAvzdHZg80&#10;2JFBrakyc/urwFwR5YctkQHUpl0ww/KY2j480tAFb2v+hNdkJ23wn1R64fHmx9W+y4cA/2FA/zXg&#10;/8EL5ZrSLnIr9fr3dP2XgB8uYuszz2NrWjLWRTuxKMykOPAEK1WQHI1rDcRMAiunm22mMpLsBJLp&#10;flVoEOZRXk60+GEiQ8siqq6iSJIMxtx6sqwmWr9w7aaUYOpp+VmgAl54uJAUeV7GsLWJsXsRQ9k4&#10;82P4hNb+dsif8EbIY/i79nFK0Mf42Z2x0HlHgu37A91eOwb89vqfDb7Ps7NN0qw2N6/u30uKtxvf&#10;Az9+j5rX3kBZRjo2xIZiKUGfQak73q7DGFswJlMIrQrTUDka0JRoJGWWY4vl1GgdX+tIsEioKK1F&#10;Za7jQFhPxVlKUIui/bGe7n8FhdjysECskvkFMs5iapDahCC0pOrQINvHafnF5C4rXF0wy9oFXxoe&#10;wz91nfEm3f7fgh/DO9rH8BFd/hgDLf9et/9LQW+vt4PeXh9U2nrxnvo7LOrSxMGLpcuKFbnvIfOS&#10;17Fz1FhUdC/A1sRIAmxUcX0KQf+Kbn6CU4MV4XJLT3IA69UZ9ftzTNiba8IBmf/MNqnXkhBZJotE&#10;ctTS2kVhl5JxL/P64VubP8OCP0aaulFX+WEZB0IJLb6UA0DmYWT6oSbWHxsl3tu7KZf/IS39Tbr6&#10;tzX0AMbO+MzYBZ/zcaxJEq8/wPLbQb31vCNwRX909PP2+qByN+jt9fdXBHTl5GntN65Jn1zGiVWr&#10;UdojHyVJXqyNcdHF2+niDRht1+Nrgr/Aq0NNkknd29mTbcShPCMOFxhxpJcVx3tacJTPj/cy89GA&#10;Iz30ONhdh71ZjO8kdzW06o2R9BiWLvhU31kdCPFxW6qAaZZuWE6BXhQp885BqIv1QwPDQFU8wwnJ&#10;3iwr4z3/5u8hXfEayd5b5BGfEPRP5Cx6DqBvzTc3lXcM/i3Qf8qyH1T/uOXmEFRP5I4A++OarPUm&#10;mdvVgpqBQ1CaEafO214R7sCcUBPGunQY6QjBWJvP2iXx3t4sIw7mWtV97ZMEWg6CVCcSDjDhRD+p&#10;Zhzvb8QxPj/Sx4h9eQwFKYEoiyPjp4WPJVgfEPh3tN3wnq4LvjF3xVxnABY7/bHS1U2dHlBJotdI&#10;118XK6eLkPQ5upDUdcNos2QP6Ix/6Lrin/oueJ+PIw1+GMnH28C/H+C3147A/an6By03HRC9mjB4&#10;ua0si/slw+K5sygZOgR1uZnYHO/FqmgbFnkZ211GjHUY8JlFS/mmweJII2oSzdgtCxq6m9UBnLJd&#10;1JcGwpcK4sxQOQ7ChDPDZHGDCacGGnG0txG7cuUOcTAJIYmh3Y+Wz2qlu6fljqfFf8vnkultOYGf&#10;xucfBv1fFMWQAMYFkPTRE6j5yQByhwAscflhBt8j52x+wnj/PkPBOxp6g6A7Mif9lMX/7wJfrlxW&#10;d8s0/DVZz3CDoJ8/h5qnn0FNbhbKUsLp4q1YFGFRGyIkg+znTiM+tRshR70uINEri5eUehbGdCsO&#10;97DRuu0E16ZyApwZZr15FMaFp20494SVA0EOTzPjQA+5PxKCrZIShzF/Q0SISoywjuRPTmtd5QnA&#10;2lAB1l/JwNV0/Z8YAsjsu6GMiqEyUovScD6PDlF34+S9S/ieKfQWo2jx7wQzFAR3owcI/q/ld1ho&#10;7XLggpxofu2H79D09tuo69WD0i0S6+M8ah/E7DArJnrM+NKhx5c2PcYxvs8O1WFdpGz4lvNPLOqs&#10;+EN5dO+9aPX9CHBbMgjJf9KeDePiszIA7OpE3EN99NhGLS+6Xt1IS9SS/MkB6EFqjlnuM5WRA8gq&#10;gg1hASq9YQkHyCKXPz5mfJ/JcLOGSmEzFcUmL5WFOwRzrAEYa/TD+7T2txn/39X74UtLMOWkRsC/&#10;0+Lb6y8D/I9X2lf7qqUTstiekk2sXZ7XfPY5Gvv2QWVmDFm8G6ujZA26GZNCCbrTgi/o5qeGGqnl&#10;LepMh4YU2QptJVmzkNxZsT/PppZxHOtrwRmx+qG+Y4/PP0Hg23LBXHzaQcvn7+n6jw2QJV9mNb/e&#10;DrxkLJVlIg0kcjVyUBYlX3WUBmURvjyXG8JCsJFgT6V0k2UkkktiiSMYk8wB+Fjrh3+wvqsPwEeG&#10;IKqFAIYJOZ5Pj4Xu2zKK3F3/t4AvV+1r8w++uE7Nvm/JUtQMHobqrEQUp3lRGO9RmU5mhJsx1m3G&#10;Zy4TvmKMXxxhQk2KHdvSZGGSnGlsw27W/XT1B/LtKoPy4V4EtS3l05nBVpwd6ksHc2aohADJjiJp&#10;oMw4S/AlHZTkx9ifL+sDdGjkAJB7iDIX0JAoM3l6Sjs947mGJI8S0EkySJc/3RyIlWEGLHMF8zVd&#10;usYH+HsE/DNa+GhTsMqdM8tuwMJQG9ZGRqI4o8ed4N8C/PZ6N8A/Vf9IxXfNYuXKxd/4AVePHUHl&#10;kKGM6+nYmhqBDQmhWE5rl1OdpjO2f+M24BO6+Yl8XB9vRX26Hdszneqwgz20clmdekiyRfcks+9N&#10;q+8tGWAsKgWO1FODKO/4uL8HpZ/My2cZ1AKQ3dkGDhBf0pSTrEd7iu5n2Mgw0QvIUXlaVMToUEnL&#10;L47UYQurLC1a5Q4kqF3wtcEfo42BeF/WY+ho5Uaxcll5F6SSqcyXDDVeJzbERKM6uy9a//wRLpbU&#10;3mv5/xngK212b1E/Fsl2Xd1lV1sOCPqPxw6j6slnUdc9g2QuAoUJkrrfRdDtannh2HATvnBZMFIO&#10;avFaUJLiRHOGrLp30sIddO++POnH1Q4cO472tSswJfXPcdajfRjP5Xz3ND3qUrRoIag71SGPRnXq&#10;lVj53lzq/X6iCKgM+orup+TL1VEt6NGSrlf5kUokM1aYHislUX2YFqtCNSpX0kc6Wrg+kHKOOl5L&#10;8mcJwhS7lhyAoIfbsCE6CuVpBWh68m1crmliD8g2h+9/yvJl8sZ3A/nW737PgN9e7gVffiL3mKUt&#10;srPoqgB/5UfUvv4a6vv2REVqDDYnhWJ1nAvzaemzwq1qp9FXHsZ2OcHPbcK3YWasirGp7ROyT+xg&#10;gVPF9KOy+0AS4JDRC4DH+9sU4OLy9+UZ1daM7ZlGVCdrsCRCi2/prpeTmTeki+Ubad2+FdA7Mow4&#10;3JMDh393pMCkJoQO5kmiHCN2cgDIUvDSGAM20/LXMtYvIKEbSbf/sVFcuwYTrCGYRsAXUHmsCLNh&#10;E917eWpPND3zNq5WE/Rr33HAy51Gka63nRvXXm+B3w7ug8C/X/09FbkesfS2ZeAEvfzNN9DUrw+q&#10;uydjc0YYViW6sDDGiakRdoyntYwi4AL8WI+JLt+g9uRsjLOiRm0vdai9dmLlx/s5KONsOD3ApjIa&#10;ymtZm3+gQA79o84nB2hJlbPuyA9SDVgZFYxZoWToBK8sSdb8EdRkE2oTzWT0sjhSrzIj7aZnEND3&#10;cHDIo0z97kg3kgTKShKqCiqLb+1ydzAI4wR0uwYLHZR+XtkoFcHBnIPGp9/ASdnXc/0Hhja2m+33&#10;bXwQTNX9/Fug3zsAHgbw33Npt3c2Wln6dzi/Zg0ahw1DXY80lFC6rU3wYGGsHXMi5bAjG8Z4zWpB&#10;9ZpYK+O+bIa0YVuWAztyXCrb00FJblZAgGnpx/qIlRN8lfKKMZ6g7813oVoWeZHx7y+QnEF2lQZL&#10;lvk2EOyyeFEHZrX5oyqJMT3FSDZvVqly5NAF8QC1CWY0JMhicEmNRa/BwdOaJu8zoDFOjw3hWky2&#10;BBJ0Ld27nlLPgFVhDsb0cJSnZ6N20Is4Pm8Fmy+3mC8rTiMTVWrXzXVZTkbc+LtHAP7t9d9R7v1e&#10;dW9dfn5N/hUXfxHXTp9C8ZPD0ViQi9LMaKxLDsNSavYZcnRfuB1jwiyYFmlShzW15si+aY/aQXOA&#10;9WCBm+7do3bVHOtLF6/ONJR0X/Lcg2Zx3XJiJa19Z7YJDXKyHV30nhxh7ia6bkn+KHLQxLgt670M&#10;2BKlR3mcEZWs1QS6KcWMFtbmZB/wtbLJLcaIrXxvRSwHCpn+JjL9BW49xlpCMJkxfS5BX0wPtTbM&#10;haKkFNT3GoHD4+bi+neM6Wr7oszf+Ky8o3LXDtyOajuwD1N/D4XXIdOyaqRTvv14CXV08XX9ClBK&#10;Br8uPRRLaenzYjyYQiY/mhJpLuP4lkQnWjJp3XlOlebgUC856Ipg93MTYKlOMnUHThHwM7LPjI/H&#10;B7pI3gyoSpYUCnbsJYGT8x23JBoIThdUUgbuyKDl0wvsJPjbaMWyurku2Yoygi7p0IqjJcG1SSW+&#10;k4FQS89QE89BEmNRux9kxY+A/ZVMG5O5T6Jcm+cyYwU5SWGMWy0UqekxEHvf/Rq4+CPHO9tMMich&#10;TmYofcB3jM1PEL4/GvjtLp5tUSz+Ci5t3oS6/v1QmZekMpmtSfBiXixBl6yFETY+d6iTkLbneCi/&#10;QnGwFwlcX4+yZjmtVDYTSpYzOcizvcq+uqN93NjGGCx5rmrpjluzTKxmNNJ1S4pXAVhOTKqK19MD&#10;GNGQyp9xcOzMtjJ+27Azjd6BA6SSFl2ZaCPQJmyUs3UijYzXVqzlcwF9FGP5pzYdvrLpMdkluz3k&#10;8CI71sa5VY68xvwBaHnxA2DHAY73Oy39btDvpcA/CX47278d3I6qfGx7/Y1L29f5vo0v2r5Wnsvi&#10;SXV/naBfO3YAW4f1R3VBBkqy6eIZ1xfFuzCD8k0OKZ1ONl+a4sCu7l4CTncu53SxHh/opUUT8EG0&#10;7iGhvpNbhxB8/qyRINdlmLGPcbyF2nxPd0l5Z1OZXbfGBZG5i5XLRI8Ru/Kp+SkDt3MgbKYlr4mQ&#10;Nc0kiylWcgEHXbtFJT6sknR40WLlZmyOojWHGQmwEaMZy0fS0ifYNJhGwjmfdTkl5xYSuZKkaNTl&#10;9MC2597B1V2H2XYBXNrtA11g93XMrXLvT3zlJ8C/HeCfqv+aIhcvdi3TrhLRJa77Ijtfyyqa69/h&#10;2rkj2Dh8GKp7ZKIkMw6FjOvLkzyYQ/k2OdqJsWFWfEtiV5gsR3aGYr9krRzgpTsPw4lBoTg9xI2z&#10;Q104N8KN88NdOEq3viPbjNoMFy0xAKviScLy6CmybSR+vnS+kt1WsuZIOiHJmLM7l5q/B7V/dzJ2&#10;uvqSJCsmmR5DEUNNRZzkQjSrxHClrJujJR2gAQs9ekxzG/C1Q6/uCsqJFxMdRqoCE5bRvW+OdKM0&#10;PgZVObnY/sK7OLe6jJ0hu4fJ4gn+nXg9fLmD8P0y8H9O/RVFcL8hTo1g86Oui2S5dgFHV43GjX1b&#10;8H3JcrQMz0NV93gUpXixhpp9foIbUyU/a4SDhM7B+G7F1Ei61XiybwJ6oAeBH+TBMbr4YwOc2F1g&#10;RzPZeUMOWXa+BS10541p1P0RwdhIa23NkRzOvrRIMqO3g1buI3t8fxpjOomehIImeUyz0d3bVdyv&#10;ircQbBMKGd/X09LX0colQZ6s+Fnm1WO6W4dRNoJO5i53CGeGmbDUa8HaSDs2kZTWZeWgdfifcWZZ&#10;EXtRQJecM2y/cJtf0bePAPyfU37N38vMnMRyjvQfjqHuH09j5xMZODAkGa1DonH07wNRPygRRWle&#10;rE11UL7JycQOjKLu/SzUjE9pRV9QxskRrosiJGelhbreQF0fgnGMte85QvCSriue1XbGq4ZumBdl&#10;UYfzijaX4922Z7uwr6fM19Oie4hLN2EXPcB2uvuV1OcLyeI3EuQKkjm5jy8bkIv4uowDrSTOhs2s&#10;6wn6Kn7/0jDKyVAjZjKGT3QZMcZmUMc8T/dY1GbGdVQgW5PCGWYy0TLoeZycv5qQSGYItl8GPeWa&#10;wO5LRtKRQ3+48ivBby8Sado/R34uF3T3ex9UbxX5NLUito1zyMSMyhPw40nUvf9nNA/JQl1BNKq7&#10;R2BrhpfSzUsW70XdwESsIvAzY+yYSOn2oduEZywaDDVoMdysxV9Inj6kex3JTn+ThCovpCsSg/wR&#10;HxKAONYkbSASNQFICOqG5EA/9NN3xhKSsSqC2cD4LQpApm7lzO5dOTal5evTadXJdiykTBxj6Uqv&#10;IklOjdgYa8GaSDPWU0kU0tpX83khn4vlLwjXY5xTjzGsEyndZlKuLfXasIZeqijRi9r0ZOzo/zQO&#10;jZpJKGRyiiFN9cWjLb8y5kuRxzaWLfUOV/Qw9e6RKxbOn8lJsARdZZC7chobnhuA5sGZaMqLIYkL&#10;xabUUKxN9FCr22jBVpV0fXWSE3W9wvGNwx+fs1OfNAQj1aBBmpbAagJZ/dGTz3NDgvmzEOSE+CNb&#10;2w25On/0pZwaYOiCvzuD8UG4CWkh3RAbFICskC4Y76XeThIXb6X2lxk9ysBevjzmuzJp/RlWunqG&#10;EoaI2lQnimn1hXTrkv5zHl37Qj4u5uBYTm+ygK+/5QD81mPDTMbzRQxD62Ko05NDSRoJer/haPz7&#10;p6ofrsiBsOrIb+knweTRlkdg+QLe7VWKPHb0/oepQuB+VHEN319C0zvPo75PHKoJelFGGNbSrS+i&#10;1JnJDpvFzpyf4MKaeDtjsg3rEqmVKafq+oZjWlgI3ndpMEjvjz60/LRgf6SEBCGZlp1DsPsZAtBX&#10;1w39dYEo4M8KdCG09CA8beyG12z+GGEKRqIMAHqHgRwAa6nBZQDUpEv2Pwf29iSpI+nbJjNz2XJ3&#10;z5cfrkFifBItOM6OJbT28WTqX9Olj6NUm0LQp4ZaVGaCZeQhhbFulCdGoiI9Fa39R2Dnu5/jxtlz&#10;iswp1aL6kUYgSobPHnX5jWL+/cC/++fthc9l2ZTEc7J2XD6Dja8MQlVBCipy5N6zF4VJbgJtx/Qo&#10;ErhwPkbbsSHJjiZJ6Nc7DEcGhuPk8HAcHx6Gg9TjO6jZqzLNmMQBkUfwMgh+FsHsbQjES+YQvGAO&#10;wmB9IAYS5CesAXjREsSq4e/8+Tt/DCDovekVeumD0d+owZPGIKxPdKA0VYiYERUp5AFZDnX0e6NI&#10;uBSLWsxRTQlZwji/lpxidoSVwBN8t1ndJJoTYcfSaBdlnx3FJKTV2Ylo6NUL2155Dzh09uat5Tv7&#10;pr109LNfVxT4ytruGQTtAD2oCqB3147eJ1XK7a/lvZf5bbLxQW48/IBdEz9C05BUtPSIo1wjeSPo&#10;i9hhUyjVxoXZCbwJS+Id1M9OlDG+N+d6sDPPjT0FDhwa4MHxYZK9lQPhCWrtfg7U941An6D/gwxt&#10;F/yZuvmbCBM+oGz7p0uLz9zB9CJk4Klmeg+DknKbaN31OQQyy4hKxvMxnmA8yYEig+DvFj+UJRpR&#10;lWIjsSORS5IMzhaU8zoqGPeLEyxYSWufSUI3ngTzG1r9BMbyWbTypVFOrIvlwKB7r81MRGNBAVqe&#10;+xtQ26qs/ArkbH/xem1d85uU2zG6cS/4twbB7SD9VL3zA2/Vnyo+ggjWaxLbr36HYxvmoHxAImrz&#10;o7Ax1a3i9xLq8+lk7JJw8RtaziK6963JvsyT5ZRRVWlu1KVzAGTZsYt6+9ggL84+HYEzz0bg9FMO&#10;HH8qArt7mbAhU49VBLWK0q2O8bmK+rsh14IddNutBLo5m8SNXqIhy4ydkj2rJ/V7bwf29KCLJ7Er&#10;IrhTKdOKkzyoptuvzXaQ8PlOtzhQ4MLBnm7IGQct/OyNiTaVW2kypdoMWv5iMvc1BL0oyYvqtAQ0&#10;9szHtidfx4WiWmXpKnEl+0H29yrgxQMq4/styp0Y3QT/3toR0B3Vjspd4Ld/H9/vY/C+hRSS+ujK&#10;vhpUPpWHpoJYutRwxm0XltAtTqfGHSen4NGCFtPSiyUvc6Zk1HeRaIViW66cne67vdpMC90ua+b6&#10;kIw9HYoLr0bi+BO+SZoDQ5w4PtSMwwOp40nSJMerJLxsoEzbSXD3EWhJatvE162i3wsIfE8nDpDY&#10;7eOA2kNQd+RaCaxD5YLdSUJ5emAkTg5w40g/D470DudneLCnu4t6340l0bxmyrWZBH45ucmmxDCU&#10;p8WhMS+LWv05nFi6kfiKbJMtXr5+Vl2j+oj9yUf1+l9Q1I2d9nrL6n8O+HfXtn/lHzWKfamVRLqp&#10;W4yiU/l4/fvjWNmfltAjhhbswYZEdlycU8XJSZI0m3Uh4/rWFA8t0onmHEm5TODz2dEqW7Hvrtt+&#10;yWiWY0YLwW/mQJhk+X9w/IVYXHwlEqee9eLci6E496wTJ4cyLDAMNOUY0cj3biewks61tTu9RoEH&#10;rZL6meDLwJAsxzvz+F25jOeUc5VJJjRSz+8vCMXR3qE40odW3y8Uh/lc7vrtyXGiJlWSfFtp7Q7M&#10;jXWpDMhb06JR3z0Ve4c8g0Nfz2K3Xid/l7gufU3QFeDSWf+ecgf4yhpFT6sB0A7mz60sbY3yNZBP&#10;rvqmYoXF3/jxAra+0Bt1+ZEopzZfSxK1nPFblkxNJ+CSj3uKnIdBC6pIcVFLk7xliwW6sFeBLdWp&#10;JJfUPXLLlXUnQduTY8WBXm5cfNqNCy+FqQzOF+kFzj4XSg7gwqE+lGMEvpqkTSx/B/9+Rx4HFiWc&#10;ZHXe1cPJMOBAQxrDCll7OaVbJUmcLNmS/OC7CfIBuQHEwXKYA+EAr6mFhLOQ2n4WJdvMSCclZyi9&#10;VDhqc5PQ2q8fdvz1E6oW6Vf2qVi6Yu63AS/131Q6tPxHAb5aMCAD6vpVxnUy+B+OoPqdp1BbEI0S&#10;sfQEr0rP61tEYVHHashyqfedJnwZ6sQcyUIpt0TZuXtI6MTC9hfYGWclxjpUPdzbiYO9rWrB5I7u&#10;JmzLM3MwOHDyKVr6kzZavguHh9tx8hkvjkvy5v78vDxJ121FI+N/Ez1GM2N/fabM5plVfvOWLBsa&#10;CHZxkg0rYy0qg5aQO+EX9eku/i09BK+pOcODEg7O+VE2TOX1S+brjclhqMiIJ4PPx45n/oozVdup&#10;1MTnyXyF9GtbUf3j6/V/I/Z3Er72QeCrtwN6/+q7eInjvskI5ehVTGODr39P934aB6aNRFWPcJI0&#10;J63ESdCFFJkxjmCPdlnwpVODdxwGDDfr1cxaYmAQ8kP8MCo0hATLhl20sEM97TjYl3Gc4B/vSwvs&#10;Kytk2wYDB8VexuUdJG578604zvh+9lkPvn8lDJdeC8PF10gCX2GsfiEMx54Mxd4BVAL9+feDHTgy&#10;PBS7+9qxkwOpIZeDgRq+hbWeMX4rpeTSWBOm81rlnMYllJnLYmxYEmPHbPKRmQR+AUNVYWI4B3Q0&#10;GrunoWXYs2gcOYXdIX0gWp391BbLf2/lDp1/5wC4E+T7VfU319ky5cdkhLNKZoqr57Ft2heo6h2D&#10;0kwHta0DC9lZsyjXJpO5Tws3q85cGenr3AK/LvAGBMDr3xmegK6I4OvEoAAMCXqMckxHQJzK8iVb&#10;8RFasCTzPCyH5vWy4TCJ3h4FPgeKbHkmkRPyd2igjTE/DOdeCsX5V32p3IUMnnkpAic5EM68FI4L&#10;f4vF2b9QHbwSSnXAgTTAqfLc1xL8UiqOuZSG7zl16t7A16EWTIi0YXaMkFI31pHBFydHKr3e2HcA&#10;dn00lu328ZorbRJW9Qv/l976vZU7wL+z3gt0R1WiudAYmYb97sp3uH7lDPaumoGFZOelqaFYF2/D&#10;KsbzOV4z5Pzqb9x6zCGp20ALkozsMg06023A0GA/JAT6I52W31MbiBxNN8QGPo6kAD/0COyCMe4g&#10;VMnCyXwbYzddvSQql9U1cnJiXxI0ceGUa9tp/bsp12QG7rCcs8dYf/4FKoCXOQBe8dALhOO8ZHP/&#10;awQuvBGJc3+LwQ8fp+DcP+NwloPjNNXCIXoOuSffnGFXub4F9Cl07XN4rYupRAo5KErSvCjPiENz&#10;316oe/lt4NQlhjj2JQe/SrXXZg9iElJ9//y+yk3w7x0A4srbQfa59XbX7ovnPquXe+k3rlKrXj2H&#10;A7M/xzoStNXU4wsjLSRxZswTAuc1YJRTq9a9j3HpsJS/k9uacuaXJGbflKDHRrrXxSR640N1+Kcl&#10;GM/p/Gj1XZHu1xVxQY8jkwNhXISO8ZbWT7DlkIajfWWJtCyckOXRZPuM4/v7MM73d+CoLKwc5lCJ&#10;3M8958b55/n4IsmgZLLnALhI4C++FYPv/x6LCx8l44cx3XH+nXicezWcBDEcJ8jmZQZvAQGfHE4G&#10;T+WxKs6jpFtFRgya+nTHthdexQ8Nu2jptHJZSNLeL22gq39uPpHf/b7KT1i+1NvBZ1hQjZEBcFnd&#10;Xrx+7Qf++AL2Lx+DTZRKZbSI5VG0cpnkoIVPJHkbZ5Pj+7T4yKbHSKsOX9o0mOs1YlWEQd3yrKCM&#10;qkoys1pQmmjCpjgjK+NrpB7jvFq8ae6Kl40BeFofjOHarlhPSbWPcf1YL6c6C3lfgZnhwErix8FA&#10;T3BaEtc/FYozJHgK+Gc8OPu0PLpVlUz+F1+WEBCBS3+NVoPg/FtJ+OGbPFwcmYMLb1ImvhCJfRxE&#10;a3h9ckCtbOBYTxZfkh6GxpxkbB88BEcXreKg91m6TNL4+kkh/YcpP2H594IvzP2KrB6he7t+7QyO&#10;r5uM4t60hEQbimjNC8OMmOLSYhyt/AsC/qlNjigNIfAafGzR06K1+NAUjDF2HeZ6DFjLeF/CDi5N&#10;MKvk/DIQapOpqeU8Gdb6dCPq0kwojtVjbpQGC8J1ZN2UZLIePt/MQeA7SXBfgQUnBpHkjfCo4xpO&#10;jrDh7BN8LVVW5ZDkyeOFp7y+50/x+fOhuPgKieCrETj7WhRO/T0ZN2YNYeyPxI5eDnoiMwF3YmOS&#10;C5uTvajMCkdDzx7Y/u6H7AqfbL0FutQ/XrkD/HsHwC3w5XeSbQo/nse50gVYl21GJeXQBrr2RV6d&#10;b2GCQ4dRBP1jUwhGWkIww63Dwgg9ZoQa8C7d+Pv82VgCP9GlUcmI53t09ABGFMUaUJ0kWVxlk4OF&#10;5M1H2g7LxgjKuD35sonBjFYOhFpZUZMumtyMAz3NOMwQcGKQG6eGysmqlHlD5FFOb6AXGObio4uv&#10;5fduHB/sUYswT0nl87PDQjlYorBnCHV5X/KCLwdjQ69QbM30oDLdg6qccNSxtuQno2bEU8Dho+S2&#10;Mh/is/ZrwuLvKTd9/e++3Bd8mYWT19JYmYpUeeWOVmMlwdmaYsXGGAtWheqxgAB+awvCN7Tqz83B&#10;GMV4PZcxfmOUCZW06oYkI8pp2XLUzmJa7gYSqIWhWpK8YCznzwrDtdhKV18t6+PSzYzfNuwn8Adp&#10;zbLmfTf1+27G873U8AfIwmWV7C5qddkZI5seTw5yEEipLpwYSPDpAU4MtKsqhFCmYaUepzI4Knyg&#10;twe7KR2bsp3YwnBTyO8uSvWgrIcDu59LA45XYt/It7B7SAoODUnC/if74uDESYx20he3T4D98cs9&#10;4KvKkS03HESyyE2Xq0cbsKK7HUVxIVhPYracMXueKwTTnEGYSJc+hhY92hqEbx1BWCe3O+XE20Qz&#10;mmRaNJGuOt63s1QOaq+SjPxy94zvWxEWgkKSuC0xcmC7ZKTw7Vc7lEd3TqBlgaSwe7WTJUnWu/P3&#10;3c1Kx58WKx9sI9hyVInsfpXTumzqEAt1ggd1u5zgI9uqDvR0Ym+B3IxxMoxYsTragNlsw+IYJ9Yn&#10;uFGT4eHv43CE4O+d+DZuXDmHy/u3Yec0SjcwzLVp9ju94R+/EHyCfFeVES6Jh258twdFL6WgjpJH&#10;jk1YQ/e+kPF8hjUQY22yBViD8bZAdcL+Urr9QrL14mg9gdSp41Yq4vQoj9XQA0iVI1lkJ4pkrpB9&#10;5lrGcjmSQcvQoUN5IrU1430dB8suSrb9EtdZ98hSaIaBigSDWkp1jCxcdsv4zqcRwEXzk/UT8MOM&#10;/3Jsi+yc3ZdLS86yY2eWE00yTZvowAqCLrtu50Q7sYqKpCjZieossvr8KLQOJPlbRgv/8aJv0NMI&#10;ZO2/AlrR9/8MwG8vndTODrnRcP0Hjmu6tesXge8Po/D5TFRlkciR+KwU0KmzpxDwrwyB+NJMN2+i&#10;pVv9sYwufKVXzxCgwxq69bVhWqxwSSYpE6rldAaVXNCAihg9tsbIPnNJY63Flig5rUWDDQSkMEKL&#10;teEhrFpsIrGT7Uvb0wzYkUlLZ5VjamRH6yHZKkWgJdnBCQ4A2QYta+oO92aYkNOb6CXkJOXGNHqe&#10;NNm7ZsF8hpbJHg2mR5gwm7JtnSykSOBgSA9Ha49o7BiYitbP3wQun2fbSWwJtE/OsgjmfBBRq578&#10;h5VO4t6v4ZKydHx/CvUfDcNmut6SWKM6LmehKwgzbMEYZ2U8NwVgNOskSwDmkrStJOAbCeAWWblK&#10;F75BAPSGqPRhG8OClRWLK29I8A0Aeb493aRSjoh32ETQZWAtdWuwhNxhAUngEgK1IYoeItWuXL0k&#10;J9idY/XN7tGNywbJI9T2amqXgO/jz/cxJO2hlTdRBm6ialjCa5rBz5sSRvceYcHSCCsKY50MN05U&#10;pUeguSAC2wcmYteEj+jJz7YNfvYGgRfY1ZTsH6r4hujPDUedZJsPvj+D8xvHoThfDnAzY01kCOZ5&#10;ZK+3BhMtQfiSOvtDXQC+JvCznb5865vorkskRUi0DltZt0RqVNrQQg6CNaEaNQjkfCWx9Eq6fsk+&#10;uSuT1pwqSYTlcBojaghuCQlXYYQGKzwkgCSKQgwLGQbWcWBsJW/Ylkn2nyObINt4AInfPpnBYyjY&#10;lW3BjnQLpaEVm+hp5tILTXHqMYXqYi7d+0pq9MI4C4oS5dAqL1p6RaL1iVxc2riCYAtrb8ubq6pv&#10;K4jPxf+RzNwHuo+rtYUpVR9cOp0vmYwVGQaUJRipu2l5rmDMJMDjSOC+NHfDp8Zg/IMybRQHwDwS&#10;PMkGsYnuvZjvLacbl5RfcvKQZI6oiArGVg6czeHBKgVYUUQwWuK1tPgQlU50RyYHQNtRTHJqieSa&#10;kf3o1Ql6FJP0LaflLyeAcjTTehJBCQtyXPIeYfgEepfch8+woC5F9riZOHBMWBtjxjz+zTS3FtOp&#10;PuaHk5BG2wg6YzrjfGWqG00F8agbkIFjqxbQ0i/immLucgOKndRmNNfaMb/uGwp/rNLWiIcEvb10&#10;2kq5s44WupSWN9sRjAnmAAX0BwT87eCueDe4m0rzMYfsfnVosLJ4yRAtwKr4LcdR0I1LPnipkkSo&#10;NoFkLiJQvaeK72lKlpOXGP85AHZmmcjo+d5MSU/C2J7OsMBwUEMlUUtPsMQdiKkkkUtIHtfSC1TG&#10;y4SPSdX6JEk8QH4RwffRpc+hd5rr1WIOLX2x14wVkQasjzGhVJZ6ZYbRvUej8YkCYI/cWpWNjDJZ&#10;9fM66D+5dJIYO4c6fQIB/kLyvxv88RnrWFr+LJdWHZmz2BGIxYz9ch5JMS1bTqWQBH+l4s6T5KAV&#10;DRoTaNlpWpVBopWuXXLJVZLYCfhyXEcD31fFn9Uka9BK0PfSC8h7JV+8nEq3o20gVNATLPYEccAF&#10;YgIJ5lzG7jVRJqwjqMsoD2fwOmbzZ3NljoEDRLY1rSKxK4qzoiLVi7ocxvPecah/ojdwcA8BJ9ji&#10;4m9ax39Le+kkRwZ+bfTHp/ogvEdr/0zXRSXzk1P1VtKyJAf8MrL3pe5gdcxYGS29mrWKlloWI8cR&#10;ybGCAnYwtgmwKRwEBF9cu2SUqIultwgL4N/7Y5ajC5Z4/VFMgOvo8rdnGxXgOzL43jQOoCRJNky5&#10;yLCymAriM6MfvrAyBNk0mMRrmuHy7WubR0tfEUFuEmXGBkq2qmQXGuUEzl5xqHq+L66dP0TQLyvQ&#10;xZf7NnO2tfi/5Wbp9KkhAO/r/FWyvk/0XTGLli6nCK70BJK4BWEdY/cGyQHP50VRIdgSHoDyyAB1&#10;9EclB0GlbE8W0OIDaeXdsDNdi31Z1OoZMghCsJ1MvzSa3sXZGW8E/38x0P//g4+sf0IRQ8AuIXJC&#10;3MgDxPKb6fZrCb6cSLoiXE856YexdpI4h46g6zE7jPE8jCqElr4pwYzqJMbzrHDsHZCGhjeeAE4d&#10;YuymjQvQ/wX7gaXTO3pfVuZx1OzzqeXlWLlCxv9Cgi2gb6Zk20h3v4mPJZG0dHWsVBAHQKA6f0vO&#10;2duhrFZD8ideIBhNbWfvydEgDfQKouvXM0yspAeYE+pPiw1GrZzIli3ZqPTYnWskB9ApWVcVZ8am&#10;aCNm2gIwlWFnJq18YRgHA0HfSPa+NU6WbTuwLTscZT3jsW/aaFr4JVkmqGbi1BLotsb9t/x06fRJ&#10;8OOYxPi+hC5e3LqcElsoYBOkcoImB66VEawSifF8XhoteWAJKGP5Zk8XlPO1MPna+GCVI1aO+mhJ&#10;ClGnUjXysTJKzn8JQn08NT8Hw3Z6hl3qnBjGfElCmEUFkEZSRylYHE2Jxpg+2RGEqU4tZtPal4T7&#10;9r1tjbehIc2Flu4RqOqXgitNVWTucmdN4rhsYyTsgjpfqkWj/y0PLJ3mkswtYkyXbM5FkXKinkYB&#10;WkrXXi7nrUUFoDLad/BcCdm7uP2yqEBU8z1l0QEK8NoY32MZ31PE35fSKzTS3TdT5gnxk0mdJjmJ&#10;L9V3BOGe7nrsF81PwtfEQbKV3znL3g3f0PuMsQZjukNPa5fEBXLHz4qqFCe2dw9F44hMXGgooxqT&#10;XHLt6wsEehbfGGiz+n8/+DIAH92her9N6bSCrn4FLX09gS2nO5cD9GrpuisJrBzfURsXSBlGiyZx&#10;q6LLV4OCRE/OdpF8sHLeXBUHggwS0fnFlIEb6d6L+bw6hlyA3kPOna3jYz0JoZwlI0mEJbuUxPa5&#10;Tg1GS1oxixYzHFosYMhZ6Q1BEeN6XaId2/NdaBicDByoY2dKUgKSOPapb1rm92jhck2+O6JSfaPy&#10;9zII2q/FVzutIQsXNy8HiZYTyEpJ701w5QDROgLcTCnWnESpFudHIAP4Ox/QwvDr6OqF9MnpT3LC&#10;sgwOdfIiB8AWfqZM+FRI5SAoiQ5BeYRMEGmxNEyHCSRzoy0BGCOHB9DNz3WR4Ydq1OnslWTwjd3d&#10;2D44HZe2rFLuXc27C3v3Tb8rN6+e/G7wv71jxRe11/afSbn9PQ+qj7J09PkEf3moH9aFy7SsP9Z5&#10;u2KznCZLt76V4Itbl4Eg1l8fT3cfG0jSR9Yf7q9On5SBUk9930gPIDG+gYNBPEclZWB5rJ7vk3n+&#10;EMx2BWMagR5v6opvjF0x2uQ7kXK6XcO4zsHglXQlRpTHG9GQ4UJ9v0QcWzBeTTsrF3/9Cu1d/vPd&#10;cFGU7nobq/9dlHs79t56v9LRe6U+qtLRZ/tqh7d0O6637vfLncBbbs23+OPOUX57/U8vbKM4IFah&#10;n2pWQcamHIqvjly7xO65jJYXX0V5djbJqwdLvAbyGh0lrAFjLRp1l/QDYwDepuz+iy4A7/JRbpwV&#10;01PW0GtKqNyVpsOeDB32UhXty9bgQBYlNZ/vTA9W90qa6aVraKSlNNYNNOBl7m4Yb/4T/qH7H7wW&#10;+Jg6Xu1dfWd8buiMr1knW+85Xeun6i3wb6//28FXzkf+aa9ss6yH8OXPkWPXfkDZ3/6GLZlZWB8T&#10;rpInzqaEnUTP97UxEJ+bQ/CxIRDvEfC/6fzx5xA//F3nh+lOmUInZyL4jQla7CT4uwn23mzfUap7&#10;M6Xq0ZrmO1WznrxMvPTGMD8s8/hhvrMrxlu7EPw/8TM74w3N4/jQ0BVfGB6n931cndPzkOB3DLzU&#10;/4Lv+0ceJSjJPIPMO1zHd7T6a9gzeiyKafEb48OwIsxKi9Zjik2Dry1B+MwcjPdo8e8b/FjlLN1A&#10;/EUbiNc13TDBHoJNETpFmJuolnamydm5co6uEfslFTsHgBy/1sqfN8QL8Q4i3wrAOk9XzLY9hmlW&#10;WrjpcfyT1v5nWr2cqPmhQQ5a7IwJhscwnQPjdwD+L/mb31Fps3jhIWozpuxWUocoX0LNBx+gIrsH&#10;NsaGYXm4CXPcBN6uxWizHJ4chA9NAfic/Odrs6yTCMRnfP0PvT/+ou9G4PyxPtKg5lSaknTqvsme&#10;LL2y/N10+zuzZAqdPCuRRJugV5CjlUbJ2TvdMM/ZBVMtj2OsuQveDfm/eD3o/+KN4P/Be9rH6G26&#10;YJqtCxbQMzwE+D8F+O31fyH4bcAryXlNFoRIzgEfQT0yYya2du+OTXGRWBlmUcBPIvBfMsZ/agom&#10;uEGYbAvBPJLhxR4NAQtmHPbHKA6E9w3+GMfHNV6tWg0ls6fbUkJo6b7DFwT81oxgNCcL4fa5ezlK&#10;tYx1M+syd1dMtzyGb2jhH2n+hL8F/b+M+X/Ce7rHOPC6Yaa9KxY/GPx7gZf6aMH/AxcB/oZszmKf&#10;XL+MK2oe4kccWrAIxfkFKEqIxCqJ8R45WlWPMVYBPwhyM21RqA7rKWslrm+JCFHn5srt7Gk2f4y3&#10;+NFy/Qm+bzGMzKA2cACog5RTdWhJI/CpwVRhAXT3gWoORh4rY/xQEhOAtV45S+9xjGJsf1fzGP4W&#10;7DtI+R9a/oxuf5atG5b+NPj3An5/4KX+LwJfLL7t0ZdHh/119Xv+4CoOz1iIip69URwXjrXhFsz1&#10;6FV6dDlTV+L8TJfv+LWyGJ2aF6mTRa3xWpRGh6jDk5fTCyx2h2C+XU7D1lNuy3R6EGW17y5qZRyB&#10;TqT8TgpBBQEXq5e5F7l7KvMwRWFdsJpxfzKZ/keGP+HvBP8vjPlvajqr+P8V3f4MS1eC/xDHqd5e&#10;7wX89vqfD75g7ssR6HvNFz7gZb/ite9xqbYWJQW9UZIci9WRVswPM2KyyDkCP8YehNkEtThGT8D1&#10;6g5mS6qBrltO2vCtc5R7KHITrTAsCGvoBUrjdNga449N0XK6ZjBWeDk4vP4ojAhQByyX8XdNyRIS&#10;qAqi/ekl+Lfeblhk74IJps74QC/gd8abQY/hLQ6C93SPY6T+cUwxP87B9UhP0f4PB1+QZ3PaWyn/&#10;qqTHJHgS6y/v3IWNeb2wJSUOa6OcKsXqNJcBX9PVj6Wsm8PYLpm7mpKN2JHKmiErmnxn7KiFLPxZ&#10;Q7IcrKBRi2W2RNDa6RFKaM3LQv0wyxGAKeQE35KlL3J1wxZaenH442oWVtZQ1MR0VRNza/ne2XzP&#10;N0ZaOgne27rOeI+AfyCV4H9l6qo+YwFd/+8AfGVPd9XfYeFlqRlFxniZWpa1/dflHD7Zu3jsBMqG&#10;PIWtKYkoinVgabgZsyjpZE/iaKfsTmJcjzWiOcWI3emi043q+PS92Qbsz5E9CiZ1jLrc6GpOpnRL&#10;DFFxvCyaup11DsH+hjxgJBXAVyYSNocf1qvpeDkzPwDbCf721BCUhHel1PPHbHs3jCLY74jVM94L&#10;0fvC3BWfMt6L259q7YpFP/8I9Z+qHQEv9UHll/zNv6EI+PxP7P3GdV7jFdmpzDh/5jSKBw9FeXYG&#10;1sd6VF782W6DOl71a5uW1k+93gb8ngwjDlCqHehuxKF8M47kW9oqf56rx8FcWdqmVSuhGhKC1Q20&#10;1eGBVAUE0+qHjw1d8bnZDxMt3cjo/VFMPiA34xop97al+G6pb2DYmMd4LpLu74z1rwX6zs//gn//&#10;qUFIoA/8BeQUPwP8+1n2/X7eXh9U2q399vr7KwK79IXKK3blB1/2ke8uoOrlP6MiLR6b4t1YFm7H&#10;3FCzypU/iuBPdmlpuUY0MbbvyiLA3c04TKAP9zThWE8rThTI+XkmdYaenJ9/OJ8DI1eLvRmi7YMZ&#10;7wOx1BNIhv44PjV2xccE7guCP45WPJ/WvS5M7rX4mL7ceJNb51s4WBY5OmMiY/772q7U+J1ZH8eH&#10;xm4cPPx7DqDx/Pvp/JyHAt9XHwTy/ep/RhHw1bp42ax5/RIfv8fawcNRlpXJWB6GFVEWLPQI8Hp8&#10;TeC/sWnUgtOGFBN2iavvbsHhHhYc62XE8f4WnFCnZ5rV8alynv7xPkYc623EwXwd9mRpyQ2CURTl&#10;jwXOAHzC2P0eY/f7OoLHmC3z8gv582UMB4UeP1REBqKO5K8ujrKPsnCVuxvm0vpHMe6/remCN4K7&#10;UOZ1wQcE/zODH/lAN4zhIPgv+Pcpd/gg9YT/qCzgAvwF1L39Fsq756IoiZIuyo3FYVZMoYz7yqnD&#10;SHsIZvCxNNGG1nSjiuuy+fRYT4Le24TTbUernhhgJPAEvR89QT/f48GesshFNrlQttGlz6Lu/8oS&#10;gH/ouhHAbgSvK4mfH+UgvQLjdmEorZ8KoIYDpZ4eQG7urOOAWOLyZ7joyvcL8etCmScnaHfFJ3KK&#10;tr4bPudAagP/TtDvBf6XgP/7dN8PWyS2S6tVM9r2MqrjXCjtdo35Go0F+ahIjcK6aCeWeC2YLrl2&#10;nUZ8aTMqTb88woi6JLPap7Avz6ROyJRzck8NtOL0YAHfd4DyycFG9fr0IP6+P99H8LdnkLwRyKWU&#10;dpPposcT7M/o+j8kkCMZ76dyQCyi5S8lwHPI3CXOi9U3UO/XkiAWR8rsIL2D2w9TOABGGrqR6XfB&#10;+xw473MAfKz3x1sMBR2Cfy/wUv8Xga8AZxtkkwerrCmQfpJsY81jvkJT/74oTY1DIYFfGiETOUa6&#10;ewPjvB6fUdpNdmlI8uQwRDP25crRqBYc723GmYF2ZfGnBsuJ2Xw91Hd0+tlht8A/kG9AY5psWJXl&#10;df6YYhFL74ZJNj+MYcyfwIEwV45jdQdgoa0zPg36H8ygF6iO9UetrLYi6ZNJH1kuL2syF9A7TLYG&#10;YCT/9kNKvX9qO+OtkK545b/g36eoy/fFeN+tWZm9u4b6z75Abc8e6rDl9XFOrJC0bGEGgm3AVyR5&#10;n1g1+JIxf2kE9XqCGbszLXT5YvVmnOpHgOUM/SGsBPvcCBvODbfg/JM2nB1uVQNBXP/e7jrUJJEo&#10;UsoJ2VvkDsZ8VxAtnUDS2iXWL/cEUOqFYDVl3RfGQHyk64oySr4aWU4XyRodoFZar/fyvYz9sx3+&#10;GGvuhpG0+vc03fCXwC54U3eT7d8JfscD4H8P+NJSSSIps/bqwGXW5pEjUdmnD6rSE8jsCTwJ3rww&#10;CybJRI7ThI/tBnxGafctvYAw/Lpki8ozIKdpHu1tw0kV533n5gvYAvqFp+w4O8KMc09wYNATCBHc&#10;TSlYSdK2hZZfFK3BxkgNLTgYq+naV5DIyULbwlB/bFaLaeVc/ED8k5a8ir+vjdKpJfWyzrKYKkA2&#10;zq7ie2fR9U8w++MTTVf8jez/nWA+1wffC/69oLfX/z3gi8VLAkXfOX2XcXxdIWr69EZ5ViI2x3ux&#10;ItqOWeEWzJDUcozzX9Ddf+rQqdM0VjAMyNFpzXT5e3Is1PO+dHEnBth8sZ0WLmBfeErAt+His/ab&#10;1n+EZLA1Q0+uoFNz+FXxGrVPYmsUgSb52xgeoBbHbqSc20yrLiXAS11++JCMfgo9w+Zw2TkdjFJK&#10;wC2S9cQTjEXU89Ms/vic73mTrv7vZPufGoPUQpL/gt9B8d2o+YFN/hFnthShul9/VHdPxeYkL1bF&#10;OLAgwoapoVaM8ZjwJcEfbdMppr80XKdOx2xMshBE39byoz1o9X2sODmQcZ7gn3+SYD9tU/Xi0/Kc&#10;IYCD4QRj/n5q/eYUnbrRIwtk5U6ePEoML4sNUWCX0eJlse2GUAFfiw0EWrjAKJK65aEakj9ZYxmC&#10;tQwXsuXuW+r5z8j231Fyzw8fm3yJNWRByX9j/h3XSY5PgndVmD2t/mjRFtQOGI7a3FSUJEeoM3EW&#10;R1owy2vGGLcZn9Hyv3IaMIuDoDDahrIEK+oTab1pZuzKMmN/noXgk+H3paYfYFJx/dwIWv0zvgFw&#10;7imLen52BAnhQAFfjlkNQVWcAC87mGR7u+95bbys6tGjOlp2QIco0GUX1dYoPRaGhmAs5dvyMIYJ&#10;2V/JATDX7oeJpm74kITw79queIcS73N9ICaYQjCdg3WuwyTg+wDveFGm1I6A7aj+MS1dbduWS5eJ&#10;e8Z2labm8kVc3bcXlU8+jTpafGlaGDbEulSGjxlhZox2W/A5O+8rxvuF4SaUJzroquWELSs1ulWd&#10;f78310bwrTjWV7KCicQTdi9Ez4qzT4rbtyu3Ly7/3BP8PRXA4V4W/r2WA0gHSWTl2+iiRTMJYG2s&#10;Vp2bL7WSYaBIkmCQ5ct2usVUBXMdtPbQIJLAEMymxY/SdcO7ITI34If39AH4zBKE8eYgzCTws0hO&#10;l3tdt8C/vf5vAV+uWPyZLMhQ2cfUjZrLuHziBKqffQmN+bmoSIvGpoRQLKWsm0vgJ7iN+NxlUqdf&#10;SqZROVOvMdWObeqcfTst3o492VYCb8OhAgLfj26fLF8knjD98yMcOP8ELZ+uXlUOhHO0/HbCty9X&#10;T4sPUTudWpJ19CJ69VgXJ6t6DCR0OpRJjoQwLRbYAjDf5ttCv8JNi/cEkdmHKF3/Pkngu9pAfGgI&#10;pCIIxliLDlMJ/Dx6qlXhbpLWlP+C77tymcCh1Qv458+g9IVX0NCrABWZUdiU6CHBc2JOpBVTQk0Y&#10;RXf/KS1nqldSxdrRnGbDDlr6Tjm2JceGfawC/MEevpxBRxnvBdTTg3wx/9wwu2L86nEICSAt/iy1&#10;voSEUwMsONLTyM8Tq/ct2W5JMag1fHUJOkhSq2K69uJwDRm/BjMMXTGJ8XuRW4sVklHFKjN3/tTy&#10;fnhXL8vB6QHMwbT4YEy3aDFHHb0eig1xyagsGPG/G3x13eL2r13GNbXo8goq/voGanv3RFlmDC3e&#10;ieV093Kgwgxa+RiPGZ+Q4I11m7A6hvE93UliR0vP9WX93p9vxwHZdp5P5t7L0Qa8MH2f1Z8kqVOT&#10;PAOdHBh8X3cjDhYYlQQ8PZCksJ8ZR3uZsE8OjkilB0j0LfKoS5A9jwbqdy22Rurp6jVYT7cvCTPG&#10;GLthupXAO4LxBfX+u4zrH1DDfypZUDkwJlAKznRosYyDdnmoHZsT0lHd5xns/3zineDfCfp/Ovhy&#10;zTJ7J3JOtPwP2D12HBr79EV5ZhyKkr1YG0OCF+XE7HAzJnr0GMkYP1I2kZL0VciBTwR+R5ZDHcK0&#10;j8BLjD/awwf8EWr7dqsX8KWeJMBHSP52ZmvVylu5f6/u9vUw+37fz6Ju7sgNoH0MHS3JBgV+jbj8&#10;WJ1i+8UEf5PIuFCyecb6Meau+Jox/XMDLV7vr8D/Ui0QDVa7ombZNVhEi18TEYot8cnYNvgVHJ4w&#10;D7j04/9myxdmT6J77ZIifftnT0fdgD6oy09HSVIYVsV7sDDagTnU7VPCbHT3Plk3ne6+KNGGRpK7&#10;VgK/t7ucrEk3L6nipPbypYk70ltSxNoU+MfEovtKtnBJFm1R+Qj2dreqVTyyeGN3to7ewKFu+Mgd&#10;vsM9TCrrmCStaKIHKI+W/Ec6FDHebwzXY41LEmcI+AHU636M8SEkdd3wlkg5Wv03dPMTLCGYaddi&#10;IWP82ohwbE7MRuPgl3Bq+iLcuHCJzb98L/h3Av9HBb+Da5EfyZo7+U9N3ZLVi6tnGys+/BhNAwai&#10;gZKuMjsGawj8Alr8XOr5yRGUc2Fk95R1YynpJNNXFQmeJHvc112Of5GMn1aVJu5oL19CSGH4x/pK&#10;tlCC3sfEgUDNTxdfn0QiRx0vuYR35RjVPIDkI9qWGkymL+GAxJCS8HgvWexh5Of7klZI2trKOFq8&#10;ynOoJ7mTGT8NwQ9R8u0THeM74/+7tPwv+Xq8jcAT9PkcsGsjPdgSl4rGns/h0OhptPjz7AG5V3GX&#10;5d8L/MOA/3ssHVwXwZfUa9LOKxz1au3dje9wdPli1A4dhNruKdiaFoXCBLr6WHH1Nlq8BWNCzeqQ&#10;iJHszMmhBqyPs6Epw0nLdZLUMXaLi+/lwjGJ8bR4yQp6vJ+wfILfm1ZM+baf1t6UpkVpkgHLZAt7&#10;TAjqUkPoAXzr+ITQSbq5k3JABC3/BEPDoXyD4gR7sjkA0hn7SQBLVdZSPZbJKl+CP5cgf2oIwie0&#10;/K8Y30cxzo83a2jxGix2mrE6gsAnJKGu51M4MnY2cPos2+ybtZR6H/BFAPnqrd/J67uB76CTfxfl&#10;XstXko5tk0ktOZ1abtFerKpA7fBhaMjPwtbUCJWEeTHJ3dxIG771mjE21IKvQq34nBYkg2AuQ8AW&#10;yRkgR6wV0OoLJLY7cFwOc2Q9pUC30eIZ+/v4dPtekrcdjOvN6Tr+LVWCM4CSUcP4G6JIoiSVFkLX&#10;yAEgIeGYcAWSvsM9SAb5t7IWQBJabEvRq5zFxVEGFe9lNm8aZd5HtPTPTTqMM4eoJeKi4ZfxWteE&#10;O1FCVl+b/wQtfgZd/XmGuO/aOI7ct7gv+LfAfTD4HdXfWxEdz+uXhMqy/ErSx+/dicann0dNTjJK&#10;0iLUQc1LaPEzRdLR3Y8h6COp5z+nxY8i0ZtOtr8iyoqKFLp8cfdy0gddvrj4k7T2U/3ptllPqETQ&#10;Vrp/3ySPJJtsoWvfnmnCVkq3eaGBWB5jQjHdeJMs2yao9QlGVPF1I0OC3A+QeL8/l5bPsLCXA0eq&#10;ZDdrJAGsJPErpvtfSl0/1kyrp4YfbRYNH4I5BF9Y/doIB4oTk1BdMBxHv5wBXJQFKJI9/DvVflmK&#10;Jtvd7xPzbwF56+d/VPB91+RLMM223LiK89VVqB0xAvU9c1BKLV+Y4sGyOCdmRdoxme5+tNeqLP5r&#10;SrvJ1PZzwgxYFW2i27ajMV3YvaR0F6u3K7DVIo2bwJMDkPTJUTDqxK9MizpHoDHNSEC0mBdG6eUJ&#10;RCEJXB01/DZZsp1oUhnJa+I0aE2T7GSM97T4vbIQJNuk8hXuZngQzS+5jUoidNT2OhK7IHxFYifz&#10;9HMo55Y69VgX7qbFx6G+YBh2fTwO106fgjq6VUKdcveCp+D6EODf8gZ/JLd/e2kbwDLyZRLn6GE0&#10;vvgyOycbZVnR2JAciqWxdmp5Fy3egXF09ePp8qfSxc+LovuMtajTsSWL97YsJ4kb472cAkKAT8op&#10;HwT81CBfPTHAd7xrY4oGu7LNBN6sElS1ZlpV0unSRAMWR5ow02vAykgtGlKMjPcGNKdaVIZRn543&#10;qs0crXLwBP9ud4YZe+g1dqZT+xP8hgSqjVgzZthDMJpxfqJYvFNH8ieJsh3U8QmozuqDHe+MxLWj&#10;Jwj4RXaB5AnwTd+rnIRt2N0DvtRbgN89EDqqv+fS7rlk1BP4a1dQ/5c30Ng3H+XZsdicGokV8S7M&#10;JYOfHuHEN7IOz2vB0kgjNjG2V2Y40JzJGJ/tUOfqHshzk+T5cvpL5u8TctoHwT9Bli6TOYf7uFGX&#10;rCOjJ1HL40Ch5cuxMa0ZJrp4WnaiHptjjVgdJW7fxEHi+/n2dJnTNzEE8D0EVyZ0JCexeIFt/Kyd&#10;ab5Jn+1yagnlnqS/H2sOxCSbgTpeh+UeC8mdk4M0DjV5A1D36ge4ceqMWmHcTu7UcW+y10BWJglu&#10;9ICPAHylodrqv6N08L3qJo08SpNF1sjs3Y+of+dd1PfuhcqcBGxJicSyWDfmxrnwLd39BGr5SZFy&#10;kpadVm5HS46LsZ2g59jJ1gV0J472dJGMkdWLxdPKj1LOHWbMP6Ty/duxN9+Oelp4NUGSAx4PMObL&#10;qt0dtNpagilxfWssB0AMtXuSWWUdrycJ3JbqOz+oVTKIMwTUxRtRy1pHj9PA32/nAGim3Kvl362V&#10;zOKSLpeMfqpDjwVuI1aFOqnj41GV1QOtL7+Pyy27CA3bffVHtt8Hdru1t7t8EoAHgX87yA+qvx/w&#10;1Y4a+TEt/Qro8mj5reO+QR21fB0l3ab0CKxODMV8Erxp0bR4Wvv4MDPdvxW1aU5F6PYXyCndjN89&#10;XCR2bsZ3gt3HRWt3Mr47cHKgk9WFg5R59XTTctDDPmr97Vn8jBQzrV/LuE22nidx24wmWnlFrAFF&#10;kXoURRvVYRRVtPLKOIJMgFvE9Sf7jqYR119N4IsjDdhKdl8dS75B4FcR+G8Z3yUd7SzR8XT1K702&#10;rI+OQEVmDzQ/8ya+K61ll9Da1UIUwVPCdcelk4DcDvidwP9RwL+3+Ea3uDvf+rsjs2aiYcAAVAvw&#10;meFYkezGglgXpkU5MDbcioleExZTv1dkuAiYizLOQ2v20LLluHQ3jvd1U755cIzWfmKAE6cH2HF2&#10;EF0+pV0TrXor3fSuHNH1jPPd7SiPp1Uny5YsGzkCGTv1/Da+r4pSTUAvjTPTA8ijCeV8rGQoqIuX&#10;e/nCAeSEEjPKqQg2huvUgRaSw2eWS4OxtPhxdj2mUc4tpBJZG+nGhuhwVCSnoXbgK7hUUk/QJSOI&#10;SFkhuBLnBZuOy03LvxP0PzL4vBa6NNVwstzzxUVofGoEGnpkYEtWBFYlubA42oUZrOPCLZhEUrcy&#10;zo7qFCd2dad7L6CE6+WmVBO37mIsd5PUOfnoUid3nR7kwpnBbmX1h3rZUUeiVkmLlVO/DsiULMH/&#10;1uWHZREaEjobdsqKHhI/Wdkj8b0+WSzeooAviTGiRLKQkcBViSegZ6ijN5BlYOvDDVjg0qr5+dEW&#10;Db4gsx9NKTfTwYFKObeKcnRzvFh8LmoHvYBz68vZbonplHJi9cT0miw5V9h0XJTl37/eDu6D6u8B&#10;fLkOKljR8rIM6+wplD8xDHU9sxTBW5XqxUJKutnRHgLvwJRwdmKSDXWZbpIzNy2e4NPSj9LSBfgT&#10;BFhO6zpJi5dDnYTRn+YAODXIg110543pjO/U6duy5Hx9G1pz5PauGfPlpBBafy0/uyWVci/dyngu&#10;O3ckrtO1ywBgTBfQt0QZGQoM2EKSuVXCgVh8lB7z3BqMIdifW7T4zKzB13w+3Wkkq5dVQy7KxkjU&#10;pGdg9xNv4OzKIjadBiyHYvHRN5mlEsWw3h+XO2L+ncD/0cCXa5BG+9z9jSuXUTziSdT3ykVJZjTW&#10;J4ZhSYIHMwn8+HA7yZ0V6+gFmrIESA8OkMwdFPfe1+MDm8CfooVLlYMYTw8JVRr+BD3B3u5077l2&#10;NJCkNWbI/XeSNup5OXu/hT+rSTCjkqFATgSp4Wu5579dZJuc8k3pJgy+lrG+Mo4egFJyQ7icMEaF&#10;EW3B+gi6dK+ecT0Yn1t1+NzG5yR2knV8GVn9mkjKueRIVKZkYNfwV3B61irgCvFrW2zqA76N1Knq&#10;Kx2h8x8Evm8qWiVtvHIBpa++iJo+edTy8diUFoFlAnyMAxMZ56dG2LE20YGm7FDsyw9VMf5wH8b0&#10;/h6cYmw/rU7dFPDp4oeG4hSB35VPC861YD8JoBz4tJPEbneO3Mf3Hf2yg69bswi0yLp0IxoJegMt&#10;vIIeQJ0zKB4gk2GAjF4kXGOSVZG5Usb8zbT4NeFk7eEmLAsl2IzrX1l91j6BGn6Wy4BFYSYOEtHx&#10;YajKSEdT32dwdNpi4Ee5T0Fmf+0yh72ALrjdWQSZnwG+MMSHndFr/+jfGHz5ePk69bTNnamvbTsk&#10;icz2mqRBZEe0jvwAVf3yUNE9gVo+DCsTPZhDgjeJzH48LWc5Y3wjXf3+fC/jthuHaO3H+nvp5gm+&#10;WPwQN84M8aqjWC9wIOzoQTKYoMN2Ar2L2l3m5PfkynGuLsXuS+I1aKFr35FJ4se4vzvfSSu3o4qS&#10;b1O8DWtpzXJWcFOGQ4WBpmQr47uwf7Na7VvMx7UkdUu8ZnxLCfcpLX4MY/1Egj/LbVI/lwmcTbFe&#10;lKUkYtuAZ7Dz88m48YO4ed+6Q8HLh8a9OKhu8j29o9yH8N0O7oPqv6bIN6nbseo/eSFRjS5OgS4T&#10;OL59dEVvvYnq/vkoyU3CppQwrEnyYEG8G1Np8ePZgdP5WJwmGp4xvmcYjtHiJbaLlZ8aSnc/mANg&#10;hBPnhjPmD3VjJyVcVZoV65Ms2BgbxAFgJ4N3qCNfd1LaNZLorY3wU/f3d5PdH+BA2VdAiciBUkUd&#10;P4vkb3WMWTH8qngL6pJtqKY3KCfD30LLl8zicmbQwlCD0u5yFvEXFp06l3gq3f+SUAsKvbxmkrvK&#10;zEzU9B6One9+02bxF9kX4uoFv5+PxR8GfJ9ale+TmCb/+VycsFvZLi1118xvUT9kIKryUlCUHo3V&#10;SW4sTHBjOvX8eLp6ifXzCH4t4/xeuvqD/byM46EE30tr99LFu3BumAvnn6Tbp/XL/H1ThhUb48kR&#10;LI+jJs+NZsb2fXlk+nlW3yGOuQ4SL5OK9ztkxa4aAFY1N9+cYcdctz+ZP/U647nIOhkAZXwsJtOX&#10;nT3LCLCcKzDeqcdIm85n9bT4qR4T5njkkCkbvUM4ypMTUd/3Cez6YCKuHz+rPNwV4TY3sfv5WNzH&#10;7d8O7qOqHTmen1HafdcNie3i6Hm9shjj0jFe8kVcbCpF/ZODUFOQiq0ZUViX7MXiRAHeQTnnxBh2&#10;4gQOgIUxdtTS5R/oSR3fZvVnCfiZYQ5WOXWbP+sfht2UbK0Esj7Rgm+sXVCeE47dBLxVkiDm+xZw&#10;7OkugDPm0/XvJKHbKYs0+FxW7+7IsqCB4BcniNvXKdcutYQkbzM9wXoOiEJa/TJa/BSnFiOtesXs&#10;v6GUm0Kmv8BrxSqvExti3ChNTURDz2E49MkkXD9zQXk5n7sXI2gPzz+/fx+B5T9s/ZXg8yPUeRrU&#10;8DeusdHXLuBs03pc2Cyx7wBa3n0BTX2SUZEViw1yly7RhZm0+ImM82Pp7keH2ZSuXxDL+J3qYswm&#10;yetFyx8gp26T6fdxojWfDJ4AtuSasL27MHiCR7k2JzIQNRli0XY1Vy9MfzcZf3O2WbH9FpI42ZHb&#10;TKK3jYNA1u83U+PLbGF1kh3ldPmbae2FUayRJqyPJrAkeCvDjFhA8Mc5CD5Z/Wiy+iluozqFfHWY&#10;HevJUypSYrGt9xCUPfVX4Lu2009l6pbPfCeKtPfvzy//Qrd/03Tvqg9X1NIrXuc1snmZs/5x2xa0&#10;/rMfDr2Th6tLvsDetwagviAKZWT24u7nxzkxmRb/DYEf5bVhFGPnGBKnuVGUVnTjFQSmPseN+kwH&#10;SsnKy2ml1VlO1BDwZrL6RgLZxDhfmsJ4LZIthySOTH9PrpPgO9Thzk3ZJtQxDGzl31cT7OoUMnwC&#10;X5ViRW2CFRWJNpTLI8HfRGK3KlyPleEGLI+wYDml5gKvWLmOrF6D0S4jJtL9zwmllicp3RLlQXlq&#10;DFry+2LP2yNx/egpwv0DLouaIei++XrB6peXfyH4Hf2t1IcrviPdZbr2Ek6XL0P90znYNyINewbF&#10;ovVpPr7SAyXZXmxMd9HqnZgVZceYMCtGEvRPQ834jHU0O1tW48iijGV0vXNj9ZgQFoKvIs140xKI&#10;Z0M64zltV3zoCMKWBLL1VAOq5djXVIti8Ad7UuoVMByQ9O0WV5/tQEWyBfMig7EyzsS/kWldC6oT&#10;zSjiczkXqIx1S5yN8d2q5NxKfv+CUF4Hr2UagRcNP8ZuwGSy+nlyRmCEDRvi3KhIikFTXl/s+Nun&#10;uH7sNK5d86V2lWNg2529hMBfUxT4dwL/sODfbrXyWv5OLkZ+fvd7H1TvKvIjZems1/l56oQNmbU7&#10;j++rV6Pl6R50hTGsdIn5kaju7sWBF7qjtEckltJNL42xYAot6/MwPf5JIvVPxtEP7CZ84bFgUpiB&#10;HU8XSwCG6/yQr+mM5IDHkBTij4TAbkjU+iNb74/XLUEopjVX0fJrZMctmf3hXmYc6Wtj7HegmTpe&#10;XHxJnAEf6f8PY7YflnNQFcnEDYEvjLEyXlsZ3y1Yz8fVkTaso9eRY+FmE/hxBHycw0CiZ8Q0lxnz&#10;SPCW8ZpLYkJRnhSN2uxeaP3LJ7hx6gIxpoHeaMOlrdvVw+0Q/ILySMCXpc+3PIj8vKP3/1S9swid&#10;U/ecWX3TlPxcyprvmstRPqw7GnsnoLYgGlU5EYzxYSjKCkdhhgfV/WIxhx09jSCIm/+r04DhZi2G&#10;GrV4kRLqHZcBn7oNeN8ejCfMgUgN8UNicCCigvioCUQyawIHQVqQP9JD6AFCtWTZDlRKUiWSP7mP&#10;f7SfHQd7ObGNKqApw8K47kAhrXuSKxhzSOy2kNRJfF8bRW1Oa5dj3NdGm7Ga17RBYn2kkUzegNF2&#10;HcY6KecI+oJQK1bS1a9jqCpPikRdbg96s7dwZfsB9oG4eVmE8SuR7qD8CrfffjFyWTKzdrve/Dn1&#10;3kb5oJfrkqlaPtLq9yz5FmVPFKA2PxYVeREoywinjvegMNWDFSR3y6jlq3uHYzZJ1chwMz50mjDY&#10;oEOmIQQZ2iDk6gMIeDBeJaPuR+vOoNWnyKMmGGkcBOnabuhhCEQfXSAy+Do6OACZmm6YTYJYnMhY&#10;ni6TOk4c6+tUe/D25jnVfH5TigVVtPayVDfWy21YuvxNHACrIkyM7QSdEm8lr2k1mb0QvSV8nOTS&#10;YxwHoZz2Lfv9lpObbI6jxafGkodkY+fLb+PM1nr2hEzcfM9/BfxHX26Cf+cAuBugjuot8OVvbn3G&#10;3e97UL0bfEY0unqZp5ZJG1y/gDNFS1E9Ih+NBXG0di82pYdifaIHyxNcWCJbquLsWEE9X5RuRXmv&#10;aLp3I96hZeVpQ5CqJ7gafyTpgpCtCUABazoBz+TvemkDkM0Y31MfhD6GADxj7oYvGBL6aLogPiiA&#10;1R/P00MUMmZXpRgUy5f7+seo/w/2FNLnUAsxRBU0MtbX00uUM1RsEjcvqdnI5uexLhRJx9dL6Q1m&#10;evSYSI8k+/vnC/GLsmF9PFl9ajS5BMPZU6/gh+JaXKWOVzN39KoymXVvP/368sjAf/i/66i2F/lM&#10;WVT8I9ssg+AHnC1ahIrBGaihq6/MicKW5FCsSgrFvHgnCZsNC+gq18Y7aP0OrGGs3TYwFl+RsL3r&#10;0qGnIZgWH4J81qSQYCTQmpNCApASEoh8Wnh/Ap6v80cPXTD6GUPwJgnYxHAd3qFFJvo/jriQLsgP&#10;9sMcuuzyFD0ayOz3ylr9nnaGALJ/0fh0/XLTpkXCQKodtYlWbOH1yFKtWQR6Komm7PKZQy8wTTQ9&#10;id0Mrx3zKeVWRrtQFOtlWIlFc1537Hr2dZyRO3SM75ILyIcJedSjx12VRxDz5fH2KqWj9z9slVm7&#10;iwT+exxdPR9VQzLR0icBZdmRKEyjtRP8edS/M2Kov2lJSxMc2JBoR2GyFRsT9dg1KBIrSNLGhTHO&#10;m/3Rlxafr9ciiVacTOAz6Op7kdD1pcX342MfbTBJXyC9QDCGmQLxkqUbQwM9QlAXuv7HGfu7YUwk&#10;SVySiZqb1k0r3yWTPAVO7Kfrb2Y42J5tJwdgCCD4NSScpVQKa+juZ9Klf00JN45xfSIH1rccCDOo&#10;QBaE2/h7N129l2ohlh6tD/Y891dc3FQMXPapGt+2cQHeB357zz7K8kgI372lo/c/TKUHoqu7duks&#10;WuZORP1T+agrYIzPicb6ZDfdvBNz4hxk8g7MjPbdoNkiy596RmD/oBgcG+rBkSFhaCiwYDO194xE&#10;C542ByCX7j1V0xWZjPMDGNdfs2sJcgiGGTUoMPirOtAYjP5k+4MkBOi7IVcTpDxFetDjeM+rRVGS&#10;HSUEVhZg1jG8yAzg3u4uNBH8HekEn8DXsZYnWQk+ZR0tfxot/nNyjy9p7ZM8Zsyitc8L5+9iHSpd&#10;a2V6NJq652D7iNdxfikt/keCTikrh0EL6CLp1DyOvFb982jLryB87bWj0tH7pBV3v5Z/fa9FMVyX&#10;OXqO+jM1a1A6KJduPhplOZGK2ImFz4m1YzKBnxjhwGK6/OpMF/W3B4f6heH44HCcGO7FkaFe7O5r&#10;RxPZ+foMM0Zo/gfpdN1pAZ0ZAvwx3ETSR+b/pCkI/Qn0IJM/nqXGf8mioacIwcu0/BEcCAP1fiig&#10;1fc36zCAIWIs47PEcxkASz3+aKGr354TSsu3oyXNjuZUK2rpfWT37uZYK5ZG2zBB9vO7TBhL4Kd7&#10;zZgf46HF09UzLJSmRaEhPx3Ng5/Gmbnr2W6SXHWPQvDoqPyUsf2y8i8GX8pdr9tm7toXYVw52ITi&#10;4ZmoLojHlgwv1qd6sSLeg3kxbkwiORrN2DmLmnkLf96Q68Henl4F/tGB1Pr9HTg8JBQHhtAt93eh&#10;Ks9OF/44yR7jvIaanoz+Kep3qcPI/J82B+Ejdwi+DtXga7rlMWEGTI8xYFqcEePDQ5TUG05P0ZPg&#10;P8fBsDGJA4B1S7IdlTIrmOxkGPC0TeNasZUWv57eSFK1TA01YrRs8/JYMDVMtoDR4qPttPgwVFDO&#10;NeSkYefQZ3Bw3DQ6PAl1opYkzj96kO9Xbrr9OwfA7aA9qMrF3l3v9z4pt/9MotplfiPBZ4y//t1x&#10;lDydSzceSykXik2ZXqyke5xNa5kY6cLXtJ7plEsbSfhKEtnhWW7szAvFDoK8v48TRwZ7cGyYFyef&#10;duPYCCca8qz4KiKIBO9xyrsu+JyD50u3hkogGO87NZhAcreOcbyQ8XxljA5r4o2oJKlr5t81ZJmx&#10;Ik6PNy1+Sv71Y9jYwO+sZZgpT7b5WD31fBmfl6XIbCCJZ5QRiyKsmKQ2eMr+Piumhkv2LidWxzix&#10;ieqkMpXA59LiBz2BY6NnAhd+YA/IhhIBn65euuU3KXdjdONO8NvrnQA9qnon+L7lRtSvdPPX6Opw&#10;/jg2DctEXY8oVOZGYWOyB6sI/FzZQhVjx5fhFkxj3UxNX5bswhYhVuz0xiwHWiQHTl833X4ETjzh&#10;xdlnQnHiKSdauhuxMc+GZw2PYVyUDhtonesTjOQOemwkKSxLM6vbsdUEvDRVh6p0AweTlXreqpZq&#10;CbmbHBqMF0gOX6aXKOF3V6SYUCP3BdIdqE6zqPX927q7saO7lxqfZI76fgLj+jivBZM5CObx+ldQ&#10;xxeR3G2lnKvLT6UiGYo9I6eS3LG/r7HtitnT6Ng1v93x77dj4auPAPw7R5Ov/lRp/7u275Sp28sn&#10;UPXWUDT1iUd5VgQKU91qfn4OSd3ECLu6I/ctY+4G/rw6lZ2e7sRWgi9HqzeSZbfK4oo+Hpx6IgLn&#10;novA6WfCcIrWv7efE62sixO1KCdBq8kwEWAzarMt2EZv0cq6PceCphwr6mTHDK19bz4HUk8L9vWS&#10;O3eM4/z8VWluzKSXqE9yKs/QmE2mnx+q1uwf6unBwQI39uTYeW1WLIw0qmQO3xL8WXIfgeRuQ4Kb&#10;Oj4GNTkp2DZgOFrfGoUbP1zBtbZtVEJ0hd5Jt/iM4kF9+EvK7fj46iNw+w9bbv2Nb8pW3JxMXZ7D&#10;uqfzUNUnEuXZ1PGM5avi7ZhNKTeZwI+h9UylK91Etl9Fi2vMpDvP4mOWC80ZZNsCPjt+b08nwQ/D&#10;xZcjceo5EsDh1OH97DgwyIrWnmbspi5vJgls5nsbCeBO6vV9BbLj1qY8RyPJoSzRkskbWZItN3D2&#10;5llUcqU6avnKNBvqkwl8rgNHB0TiJHmGrOU/0oscg9+9L9fJwWinp7LgW8q52bz2pYzxGxM99CrR&#10;Koljy8Ah2PvPscB39HiyXVrW2IsBqB5Rip7Pfk6f/rpyn6Xbt4B6cO2o3DVy1UAT0OX9BL6d3Fw/&#10;j6qPX0ZzvyRaVITKg7M8jq4zihYvW6ioh2eQ4K1Ncijgt2Uzxme70JrLSle7kx3ekkGmTXB20UqP&#10;ykqcl2j1L0Xg2GA79vQjARxmw7GBZhzo56YC0NOtS6igJuf79xVYlZtvoVfYlmun66a7J+iyH28f&#10;tfxe1p30DC0cLPWUdy05bhztF42TA2QtP4HvS7LZM0wtDNlJb7CVA3SKrMMTLR/jwFqGreKUSHoa&#10;uvpevdH453/g+qmLJHc/+CZxlJyTfpH+4b+sd/Xcb1ruAv9uYH9JlSKepK3IE/nxNVloKT8Xa5f1&#10;Z2ewa8pHqOqXSHcYQct2oTDOiblky5NJzCaEmelqTYz9ElvFyh1oJfCylWp3Pt1snhu785y0Vvmd&#10;5Lm18XOs2DXYhfME/8BgG12/uH96hGEOHJGFmLTkZlq5eACx/h15/LwCB2M2B1YeP5/hQ/bn7erB&#10;nxP43RwQ29XgoqxMNTEckEuIrBwgu3cIfm9Z+evFPl5HI73Qclr65HA7ZpGjrI9ljE8gf8lMREPf&#10;vmh+9m1c3X+c1i5T1r798XeEd3n+r0Se5Sb4PvfzS2L+3dXnvuSpjGO5RSOcXiYurssSY5m6vHwO&#10;e+Z/jboBKWgk8CUkd6tJpubLsmqSuvGs8ijz9zUZtNhsAiPLpAn8HgGedW8+4y5j7YF8un3GcLnJ&#10;UsjYXpRtwPmXvThN13/6uVCce96F0086cXyIk4CaGTI4AGROnuDuIOA7ZAARwO0EfZvsqM2mbpcB&#10;wPeINdenWVGZaKRXcDMchOJYn1C1zPtQHy9DhJvunu9jGJJdvTN4zTOpTJaR1cvaesnqtaNnDzQ9&#10;9Qau7DyqgFdHOMjZ//xP/v93lrvAF3csBORuQH9ObfuX/8g9KZmmlLlqNQzUALiEA0smobRXHKoy&#10;Q1FEibQ60YFFlELT6eanhJoZ6y1YTCuqYvxvllx37OBdtNK9Pajr8/lI4MUlq42U+bK0yqbWzTdS&#10;9zf2tBH8UFx4JQJnXvDg/AsunKH1H2cYaM0zkqzxfRxILYzlYt3byAF2ihcpYCih55AMW/WZHFDk&#10;FI2M88LoZcn1bnqYgwVi7V4cpsXLQJA1/Dv4WWUkoTJ3P13ifBwlKqVoZVoCGnpmYcfzb+Di1m3s&#10;Dw56gn9N7s2zLxTB+z2Br/K1PALwVaMEaHktbuAKLV/mq8luT29ajLKe0ajJDsOWFMq5BAcW003O&#10;iCDwjJeTwowqnfn6eAfq6O5baVW7GNsF9H3s7P0EaZ+QNYnLPUjM5Lm4b7J1cb/HBzhw4aVQXPpz&#10;lBoAZ18IxalnXAr8XfkkbASrUu7E8b3t4MvK250cUOIFWkkoqyjjyjgoK9Ic1PVmxnwZDDYyfI9y&#10;84cKCD6rJGqoSLVjYbQF0yMdWBjjppwk8OmxaMjPoKR7FqeWbWbbfbe8OfLZGT7u45u2Zf03lt/E&#10;7Uvx8Ve+vs7hpG5UXMCxjfNRNTAdtVnR2JRKV0+Al0Q7CbaV5M6M8aEmVWeR4W9KsqOeFrejuwe7&#10;cggwwZFNEgck9ZlUEjN5PCS5b3rYsJ1WLTdcjg5y4ORTdhX3z70UTvCp/Z+kxQ4SReAjew0EUyZx&#10;ZK1eM8NFHbV+Iz2HgL+dg62S5LKQbnwLpWU9wZV1eU0cFK05HnINj5J5e3hdTXzvkmh6KnITmYHc&#10;kBSGsoxIbO+Zi11DnsKeL2axI+jg1Wlc7eSuzeJZb/XWv6f8NuCrhsnn0r3JiL9xFj/sLMOWAUmo&#10;yqJbJKtfEyMZMaxq69Q4yWRNd/9JqBXv282YEOHEmngrGtJprbmMq4zxYuUKbEo2kWM+SSZ5cSjP&#10;CL5M6LSStZ8Y4VXgn33eg5PPunFkhFPp/sND6Sn6+OK6knbZ1PWyCJOuvobav0YSI3AANGda6eod&#10;WBVlJFu3oSzJhspkkkl6IdnXJ6lZWvlYn+XF6lhev9eEaQxTq2nxpalk9rlpaBo0FPs+mai6Q7ZR&#10;yWIMH7P39Y1UMQ3poX9nUeDfBJ4XeAvEX1hV42SE83NlN821i4DM1wvw2eEkd06siDNjAaWcLGgY&#10;y84b6dHhU6cRQ3V+yA3ohj/rgzE70oS6FNncKG7eQabtWz51pI+LMZcSrrcvB55kyjgkTD2XOp1W&#10;fKSvFeefD6XeJ9l7ycsaiQsvR+P4U7RaWX9XwMrP2s3P2EE930LC2EBCWZVipKeR5dgW9bo0xUVw&#10;LSonj+Te20pCWpksEzl2dfNmbZwDs6OsJHhOxnkPtqSFoTYvCdv7DUCzLLqU2Tt6PHH3wnWkX24H&#10;X3rL94N/X/nVkzy+65e/lZHN/ziALl8VVi8x/gdcP38IW4ZmMsazgxKdWB5jw2ySI5n6lJseX7sM&#10;+MxjwIsmLfK1gYgLDERaYACeNweoe/Q75eYNAZLdM4cJ/HGZwyeIh6nhj3IwHOIgEMYvelz20B0g&#10;sKdGOHDxRS++fy0cl16n63+V9eUInHzGiwNk/bv7WXCI4eHocHqUQZSOfZ1oogxsyvMx/UaRjWke&#10;rOMgnRdlwnReq8zPy6TNYrp5Scs6kxxlVrQNKxJCsTkpEmXp0WguKMC2l9+jipUkSHLPwufq2zrp&#10;d1cewQyfVPEcvs+4SsKotOyVH3DpQAM2P5mNytxIFCW76eolZ70Fk0KNmEjAp9Hyp4SZ8JnLjDx/&#10;f0QHdkNEAB9p/UkBXfC60R+lsgGyu5UxXuK75L1z4mh/uvv+dP9i9QRf0pvL7JzcY9/Xw4pD/ej2&#10;nyHpeyUcF/8cjnOvhuEcn58lDzj5bBgOUvcfHeHGKT4/8UI4jnFQHJKB0N+FXT1lJlDivtu3MDNC&#10;Vv0aMdKlx9hIMybSI02PtKnsXctiXdjIOF+ekYim3vloevZ1XKjfzi7xeT1JfsQnCvzfI/4K/Pb6&#10;88GX9/Lv5KlaWiwWT+Avc+T/cAxrB6WiOk9YvQMryejn0Vq+JeACvqQxX8m6mOz+HYsG8QQ91L8b&#10;3AGdEeHvx4Hgh0wOhvdtfqjIILCyfIpgHybwssvmKME/QC9wiHFckiHtIIETqbab7n8vXfsBDoAz&#10;z4bi7IuhOP8KQ8ArXlx8LYLPo3CaRPD0C156hAhcfDsBZ+kdTj3nxlEOir2KF9jVql3Zoydr/d8n&#10;H/nSyxBFYjqJ8X0uLV9uM29KDifwsajvkY1tT7+G83U72CXXcJXAy3+qY9R6xN85+LeA/3ngq79n&#10;69StCcY4cXfXL5/EmidzUUqtvJUxfnUsLYWMWJYxjaWbl/SmhXF2bCBhWk5i9arJH2EBBDwgAIkE&#10;PMWvGyKDuiA5yA8FGj9MidGTnVtJ/CTdmQVHCOwxAV4GgSylJvjbMy0kY5LQ2ISd3X03Zo6S5J0j&#10;yBcU8GG48OcwnCYXOP9aJM7/JQpnCPp37ybiwjt8/qobp5/24PAg2ZkjqsCFEpJOycn3aajvDt1M&#10;ktNFtPYVjPdFKWEqZaukbm0Z8QxOrSgiuWMfMNz5+sUn6X6XqLeVXwm+KHlp6Pcc4G1n0P1wHPP7&#10;JqIkKwIbE2UBA63ba8FUtwlj3QZMpJRbRS8gmxU3kkwt8xrwsU2HNFp9IsHOCQlET00XpGq60Rt0&#10;Rho9wrOax7EmWfbISf47O63dihMEXzyApE0R8LdlMWZnkvQR/D0kiAf7unBMwH8ulIRPJn2k0trl&#10;8S8RuPAGB8CbUbjwz3hc/JAD4O0YysIwHB9GKcfvaM0V66fbl/vyYZKnz4L5MfRglKebGcJkW1h9&#10;fiaahj6JvVOXsitkH6Hcnpbpa3H3PtwV9jef/L7KrwZfZIzaIn3lDHBhD6bnR2Njupc62a02Ichp&#10;VDNoPWOdJrUfbbrkwSGJUuBLjWaneo34wKbHU/puGK7zxzDWviF+SPXvimS6/4LgzhgVoUOTTLH2&#10;pEun9R+TXHjU7sf7OdVeeZURI9NIwufEYeEFJHIn6MbPUu5deikMF8X6Vez3gX+O4F/6eyzOEfTL&#10;X2fj3Ltx5AYROPNcGI4OlskcN8rJ7GWaeZJs7SZRXUqL35DoQYli9mloHjIc+yfPVsD6YrxM396K&#10;81JuYv7HAV8k3+2yr/21TNi2zdyp5wI8WT3Z/fVL+7G6bxw2ygpbSqA5dPMLI6yYHkqi5NGqlOUj&#10;nTrMpKZfo3avmLApRpZEmegBtGp703SvHl/Yg/GaUYMntd3Qk7E/PlDc/2N40exH9m9RyQ8OUNsf&#10;JcAnBpLwtS282MF4L4kUDlIRHB3AQTHERdbvwplnnLhA6XfuBRc9gMcXAtos/+JbMfiOln9tXD4u&#10;fprOUEBZSD5w8okwHO7h5rXR8jlwZ0bZsYQDuVCAp6uvyU1Cy5BBqP3Lu+weobqXGfIIvvQRQZae&#10;UkUAV6BLf/3+0L8P+O0DoB18ce3t4LctN1D6lfXqOeDcXpK7NJRkMr6TIc+mJc/0mNSBRJPo6r+2&#10;G/CFjVVtTzJgBUEuJPiykbE80YKKBHluJMGSjQ46fOMIxlvmQAzyfww5QY8jK6greoX44zNrN6Xn&#10;DxPwo4rsmZXL30PwDwjzJ1k7OtBOi3fi7FMke9T2Z5924Tyt/zwJnUz7XnjJg0uM/RfF8t+KxqV3&#10;4gh8Kn74Oh/n/krwX4ngoPFif57sA3BhRoRLzUmsjHeimHG+LCsWDX37YPs/Psa1SxLufDHe109/&#10;rPIzwOfIVe5MFhvKdC1H+9VL+G5vDQqfTUdpqg0baR0LKN2m0tonUhqNt8lpk4zpZPOfmbW0ag0H&#10;gw5LyPDXkehtTTCjKsnEauEgMKGYg2BjnAmFsSaSKy0+dgbgNVM3vGQOQX9NACVXCLbn063T+o/1&#10;dmFfgVndk9/PKq7+hKRWoYQ7/aSbwLtx7hkPK59zAMjz888S+BfD6QEoAV8n+H+LxsU343H27URc&#10;ndwHZ/7O+P/nKJwcFoqqLAfmMyTNIz9ZE+tWe/4r0qLQkp+DmudfxfXzlxjjqW7UvZD2vvpjlZvg&#10;3zsA7gTfp+XlZ3Rvcmv2ykXcYIxfOzgJpSmy591A8mbCLNYJbi2+dGpp8Tp8Yg3Ce9YQfEgAP7Fq&#10;Mdahw2xa/xrJOSdWT+CllhF4GQDlifJzOZXCyM80YYFXi6/4ea9S84/mYJB5eHH9kiRRdP5+coCD&#10;EgZI/MTNn3rCoW7hyuPZp90485Tvlq54gjNP0u0/R7f/oheXyPgv0s2ffz0WZ/4ah2szBuL0PxLJ&#10;DaKxty9lXKKDOp5qhHJPbtaUZ0SivncWdr/8F/x4+ISay5C7dDd3z/4By88An9RObtCo+EZX990e&#10;rB+RjIocJyoYryXTxGyPDhNckjxQh08lvwwt/iMC/wGt/j0LKwfAF3yUNCRL6B02k+2XURFsjTfz&#10;0YRqegFJUNyYakCLrLVLN6okxisitRxUWhJIk0p4uKu7kRbP2F/gA1+SH58aSgt/wkmgqe9HEHg+&#10;V5We4NwT9ACs55+k22coOE8vcFFI4KuROPdaFE68GoUrE/rh7IcpOP1MJErTZI88yR2BL0qlq8+M&#10;QGOPNOx85lmcLi4n4NJfwurb++ePWR4afEXz6OolSQCuHkP1Wz1Rl+PGZmrh1ZFymI8ek5wkdwT+&#10;M6sRH5vp6q2sNoJv0uItYwje589GckB8G2pQkztrIszYHGemnibwqRY0EnDJTS+Zrn05cUwkchwQ&#10;kopcUpZzIGxLJ7HLMZLcmaj7rbR6G04OIfDi7hnr2+uZ4SR7rGdHePgov5PX9ATD5L30AE9T/z8n&#10;076R2P2kFyffzcHZL/LR3NNBiUrQk6nzM+jqM2nx2YnYMXQIjs+cz7aLpPO5e2FAf+RyB/h3DoBb&#10;4Pt+J3fnCPy182j86AnU0AKLaLmrVLIDEjmXZJEScLV43ygpwbWM/7JD1UQCp8HbdNuj7HqVVHCy&#10;OwTz6CUWh+uwnrFfXH5jmgE75VQJsnZZOHmAln1UWbdM25LNZxja8tPb+HsH9tLVH5YjzPrR3dPq&#10;T1HT+6oA7+aA8D36fsfXQ0MpDT04JanWKAMlo+a54eE4MSISFSSNe19MwuWpL2NNshlb01yozvKi&#10;KiccLd2j0TKoL+rf+xj4wTefobJaS590SOB/f6z+fqVD8IXP37oly59LPtfr3ymLX/FEKspzXCim&#10;S1wr+eMo42Y4SO6sOrr0YJK7EEyRQ30jzSiN8aUWX8v3fmHogikkgbM4SKYR/Plk9Ys9Gup9eY8e&#10;zWlG7Cb4ci6NHDJ4sIcFhwssjOuyipavaeWS9UoOGTrQw6lm+Y4OsOH4AMZ3Wv4pgi26/xQl3gk+&#10;lwSKp4YQaP7uJImgvE9W2x7tE0qy6KFKcGJPvgOVaRYUZbjQMCAMl1d9gY3DstCYH4UdedHY0TMO&#10;u/tlouzFF0l1ruDa1e/YK9JHPm/YMc5/HG9wX7fffqNGufrrF4DLx9D42fMoybZjS4IN6xjjl4Ya&#10;McsZgvGWIIyii/+Cj2NswVjNQSGZJWtp0eKqi+Mo4UJDsDrKzBBB3ewOJvh6rKXX2BylQzllXgP1&#10;vqQ0lTh+UEAnk98v2Sxp9ZLt8mC+5L+zqTz2khRZDjE6LmAPJtDqUQCWUy8crPLIQdCfwA+QXLpu&#10;HO/nVreDZfJG1gJWplqpKgwkcw6UZLnRMsCL7e8Nx5U9lWgcnolDQ5JwYFgmWp5/imP+mLJ46Ytb&#10;HvGPX+6xfKkqdbdaWs3nEuOvncXOca+hlOBsjRUCZsFyN7U83bmc6vQ1QR9pCcQYSwCWhZuwJdpA&#10;4mbxHR5AUOVvtsQYsJUWvoXxfSUHx2ISOMlMtZFkTk6fqE+U40bkHFm6c7J5WaAhhw7KESUtqXrs&#10;yGRIyJX98WLtNrptB62bbn4w2b1YPUH3gX8L9ONk7ZJBW4HeU9b+2dQmjWICv4iDcAmJ6uZk2Qvg&#10;wu4hMTj0zyc5yE/i3MYZOPnGYOx8fSi+29bsY/QKeDGM/3DwRcOrFThXCf7l02j5SoC3oIRgrqX2&#10;XUypNtMZhG8dQXT3GnxDdz/a2BULGfuLad1VCbTkJAJPQOXg/y3hwerokPokAyriJSEhQwHd/spw&#10;DTbR8kti5NRI38FC+wiOHC0m4Mu5dbsl112yKADJaGmkpKOLp7WfGmJXFi/n26gzbgi83OeXuf4j&#10;tHK51Sv3/w9REu6Vz5HVuZk2bOV1zed1zo+0YVV8KLakOMk1IrB/cDJOvjMAN87sI77nsH/hNFze&#10;Xk1yRw8o8/YKeB8H+k8pBF/Ii6/6tLzvfvyNq2z09ydwaP6H2EpAyuMtWENyJjli57o1mGgLxFhq&#10;+LEEfyItXwhcIYGviDOiJkGrwKyXo79Zy6JDCD4JmzD2BD0k13xJFN1+RDA2ROrpERge6CGaUvTY&#10;lUngCb6kMJU5e1mfJ8eSSeJjmb8/MVDSn/tcvVi7PArwcnfviMzw9ZX7/HLoIblCdzn6RDJoOPm3&#10;VmyhrJwr6+0irVgR48D6BBcq0jzYlh+OvUMTcOCLl0jqTqr9c+qGlRhA2+omdYdO1T8OoXtQuQP8&#10;9ip7yMTiT22dhs1ZBpQSrPWRGixz6zDXHoLJ1kCMtmox3hSCSbYgzPfosdJLFy6zdnTvVXEadU5c&#10;eayWXkCH/z97f/1mZ3l3jcP8Be9xvD983+9zPy2QZFy2y7i7z8TdcSuUlhYopUVKsSAxSAJxIe5u&#10;YxnXTGYm7m4Ej7Detc5rhgQIFFram7a54JNr72vr7PNcn7XWqbUZ4ahJi2DBswLQ0tWkhrPww+nz&#10;I6gdmPa1LHmWKkskU7+T6Kf4I89rixKl/iYiv4av1Vj500S2tjPrTvMneVsFf2K41d+vVTIPU8jt&#10;L/FgXzHtYmE0WvKiTcvhItLMHDO330+u91LV8zEq+r1DU9HySG/g4jFWelk4Zjyj6pXu1arJQr+5&#10;tP+3Pr5V+Kbp9vJ5HFjyBsrJl9UUd1toyVbGhFLVh+E9on2yI5CpPhzT3b2Y6m1YHh2OtXGRrCDk&#10;9KQI1JPba9O1e0QozxGoSwtj4VuVoYH3q7TDFLl+O8+bmQG2sCLI7qmiiBr2FtjM2rV7WPD7WBHq&#10;WCl2ZIbhGNP5OfL9acZJU/BWmtcmCBrXd4gFv7+Ph8LRY5ZAbyS3l9Kzr2RGmhOnIeEOrEzl35Op&#10;9Wxj0Vwci71D0lE9ughXD+4kzQntVoo34xmvqavGNGyb+E87bjO7TDLNX8FnrO+fsOAv4nT5PGzq&#10;4zadLhuTHWbf1vlRIUbVT3CGUODxtjMIH0QFYwXt2trYCKyLD8cGonhDvO6HEPksNCK+Tojn7Uqi&#10;3WSC1DBUkeM3J4RiU6JV+OvjQ7GRlWYzozwl3HB/R0EEvX0E9vZ2ol0FSqt3cgSFHQtcmxRrPztt&#10;ZXpiiAfagVpj9zSOXo1AjXke7GChr05hoSdEYjq/35xkt+mS3crCr8yOIeITsXdwKnaMysNnHXVG&#10;2H55VQ1Zas6ykrxK/Mbb/2nHbRp50r1JwTUW/JXOrdg0OBaVWQ5sIzpXkt8X+ELI8cGY6AxkBGMS&#10;z7O9IVgdG2l2dd6kQo+jt2fBr4oJYYUIJtcrjYehJSsSDUS4QT35vjGDWSA9HKUp2go8mHRBOmHl&#10;WkrvvzKW75NIyuBrduVHoD0vwuxBq3VuD9P+WeldffjWkG1tYqxePa2AfVCzbcnrDSz4bbSWH/A9&#10;ZzAbqSNpETl+VQqzQIYflQUxaCqIRueQDDQ/OgBXDjay8muUrcXpXUX9b3ZY392KH37cdsXsO/cJ&#10;8PlH+GxPGSruTmHBO7GdqBTiF1LRTzd2LgTj7YF4hyl/Fq+tYMFvpE/fxoLfxgLbSvQKzWtigrCO&#10;FUEcvzPXZnaUamTBN2dFENFS9BSEzAjlKRFG7K1g5VoRE46ldBBLmEVW0wJq5yltXtCQHmo0gFa6&#10;NmP0KeiODVV3rocF78URibr+jN7MDEVaKsWN9cwqC/l+M/j9ZqiFkap+XYoPZUR9bQ5TfZ8k7B6W&#10;iorRBbh8uNX0TJrUrt+N/1id1v9ux99Z+FrhEZc/As42Y+vYWNQVqLuVKOQPOM8fgvf8gZjMVP8m&#10;xd1bET0wy0MvzxS/KT4SpdQC5bRqZRSD2xlbWQnWM+Vv4vXttHdVqcFopPJvIuLbcq194NVMqwpQ&#10;mxHJzGIV9iqm5WVq7mWBqcJtIRWUMv1LKMr7H+jHwtYw7UHWHraKQ2oCpm/fq0maBR405FoTLWZF&#10;UZvQkWgZtMUJTqxhutco3B0UfY3FCdgzNBd1Dw3B1U9O8u+mmldbhil4K/79dF13of94K3obLhP5&#10;nxxE9a+zUV1MH0+Rtjw2mOIuhKo+hAUfgFdsQXg9MhDTKPaWE50biXAJux0spAr5dAq2rXHB2MxQ&#10;wW9QD1wcC5+Ir5XYSyWCadO0G3RHbqhJ583MCtUUhaKWdbGhpBBWAqbp9Xo9s8hWZoYWFupeficV&#10;tJp3jQWkA9AWpdpqfK9WxNIs2lwXVjFTzfSFmvXqZzEjafiY1sLbkuFGZY4PDcXk+cHJKLunP/DJ&#10;RRay+F3zh60fTLLuqzEL/1ZH1/eXduuypT/0uE0bFZT+ugC1tHTbk21Yw4JY7CHipertwXgrMhgv&#10;2QJ57kF/z4JiwW5LCEMFC62KBV9J9JYnBLOQiWSivZTXN7HybIgPpuVTYw+VvzYgoogzLXb54SYD&#10;iBLqqOBFDxXkf4lFZYANEoF8z81879ps2j2tt9PPGqp1gAWuRp8OOgEtetjEQtd69mtIH7OiQ8wK&#10;l3NjXVic7DJib2uWx6yc1VyUgI4hadj13MP08RdwrXsVa7P5In8F83vpH6tP498O/KbwNXJYhf/D&#10;j9vWPJDFlGjHNnLlOoqvhVFBeE8tdu5AvEHEvxAZhJciepHnQ2jpqND5nNJE8nJKGKpNhKCWyG5k&#10;aq9MDEZlMtM/K8MmRn1yCNoo+hpzwtCaHU7udrLgmcol5vLV6BNpGoPUsbOJBbiMNLM2nlqAlWuj&#10;tiYh+vdQxBmUM72badj8rurjr87UdiUOLKfgnE3doLGCGj62JNGJdalajdOLaqb6pt5JaB6cjR2/&#10;vgfXPjpliTvt1kHkm8WPDHCs9juVurV1yb/b0V2Df9w3v62yiD8i0beSynuxPxQzqOInUNS9Yg/C&#10;n8ID8UxID9q7ICxhwa9jyt/KlF8qX07rVpPMAk4NQSt5fRcLspG365nmK8nXW+NDUMPK0Zodgba8&#10;SDTnsdAL7TjIDKMK0E70d+Y5zCaEdRn0/vT/62KDsCAm0lSAtfysilRqhTxtReo2u1JqK9IKZpPN&#10;LPQ1SXYsZ5ZYQK2gQSRzY+1YkejDBg0Lz5Lqj8Ou3sloHZyD1tee4+/Cwr6qVsybp8V/vwL/x4/b&#10;SjNsWM2CWuQNwiwWvGzca7ZeeDE8AM+F9sI4pnxdXyHUG2VPPmZ630G/XidBlxZKdLMws8nlWpw4&#10;kwXJTFAaH0RqCEYzU3tbLi0fK0d7vh17iiX6mPp5bsuXpbMx9Qebpt9SZo253mDMZwpXw1EZC7k5&#10;x3IIrTlOVGU4sDHFhlVJNrPd6Dw+7wMifmGstbz5ej5WShqoI+Kb+yRgJ+3cvvF/Bb7QvjQUdn8H&#10;Ov6Tj9vW0pYt8qmA5d+DmOoDmOZ74hWm+omOYFPwS/zBWMXMsJUFr1a7rQlBRHcoOT0c9ekh9PKh&#10;RHEYdpPPd7GgG1ngO5gVdpASmjJCzbU2Fq4qQEeRDfuKIijkItFaEEbxxzOvdxZqMGckC520w8+c&#10;SzRraNgOFrg2J9xB+7klzYmlpJ15/D4f8PEPmCGWMNWvTvBgQ5oHW6kR6vP9aOubjH2jitD83G9o&#10;5eThrRY7ixNvFX73cdtSWqNZFHeTWNCvM16ll3/T1hPTfWGYT55fxseX8cdeHRNsUF9JG1iaEEiL&#10;R66nFWukf2/ODEEH0/reAnI0K4AyQD0zQi2pQbTQnMXnMf1XJPUi2in8aPf2sxLsyglhxYigVYuk&#10;T2fl4Ou2kSpmULWPt/cy5xWJNmxMtRPVDgrOUFaKcAvtcTYzUmgV7dymDBcqMv2oLYhHa59E7Lu7&#10;BIfffYPlzEK/qvZ5afofJ4b+G47bZnlDqeqDmOol7AJMmp/jCTL8v9wfZGJpVDA1QRCVfKgReDuS&#10;iXwiu5Jn9eA1Et2tRL/a5FUBOnPp7dNJCyzIHcwSFawo5aSJCr62kehu0wBNVpZOWj5tQbqbFlAO&#10;oIX0sYN6QXvNTaTFHOcKwjsuZh9WxNmsCHNJBXPpCLRHzlLauRWJDmxJ9aCCHN9Y4EMbU/3uMYU4&#10;OHcyhftnuHqVBS4BZxZAulX43zxue4ep/i16+JciAsnzPfhjs7CV5qNCsCYmxDTBLqcDWEPklyVJ&#10;2QeblrdaRmVyABHO1M4035wZbAq9kz5+NwVdJytCG7NCNSvJ+thALPT3xEJfD2wgXdTS5rWS7zuM&#10;+GO2IA20M2M0UvjVkLfVcvi+PwzjPKF0HdpTNgyzoiLMTtLzifplrBwaEWQWTciOQlNBLDr7JWL3&#10;iCJc3LIAl6+o8eZzhgrdDD1VHbh1fOO47U0KvFeJ+OfDyfORdxJhYSx8tc+HYo1prw/FxpggWrwQ&#10;+vhAojmQPK4KEILqJBV+MHbmhFPoBdHChWGvxFxBCPmfOoAWr4Eefw09/yTH7Xg2+P/LwvwflDIr&#10;dBYx1feNNF234v82pv/GTDtqKPK2J9oNyiew8N9l4b9H6tEA0XnRTPUUdtq/ZhsRv4MF31oYj32D&#10;UrH3gQH4tKkc+PSSSfOidqtPjof+uVX43zpue4Uc/xwL/oXwXkR9IJb4gkznzFrGelqvzXFB2MLC&#10;20L1Xkofv0O7S5LH1UFTmdTTpPxmKv26tADszA7BAaL4QHE49hSw8NWxQw+/nql/kvMO3N3z/4NH&#10;w/9/LNgeaCHyD/Rx4GCJg4Vvo2agos+if6f7UPPuHI3/94SZUcAzWCHnktu1Z826JKb6dCd25Pjo&#10;+ROwZ2Aado4pwqWyNSxgzSbiX3WroH/AcQ23PRd2Bwv+DrxFgbWACFtLUaV0vzFWBW6FrF05xZ5E&#10;ngpfiG9S75wsGgt+Zw61QGoAkRvMQgxjBZDo420ivyWNnp9aYa6/F54N+3/wrO3/pU27A01M8/tY&#10;+Ad6s/B7280YvRYVfpq2G7Ub9zGVhT4zSgJP+8fbsTHRje0pPlQJ8RqBMyQFtff2xSe7m/m30MrR&#10;x2sY2q3S/yGHCj/8lxjnuJOiKsgo+o3k+A1M8Zvp/TfHBWJbHFU+K0A5PbsEngSfGncqEwOp9unx&#10;s4KMYKtPC0JdhmxfMHbnhphmXIlACb8KOoSNCcFYEhOIRfGBVOZh2FkYhg5SxN4SG/b0kQC00n5l&#10;MoUc7ZwE3sxoqwFnpRCfYKNo9KIyNwqN+VFoH5xltdN/dJqC7rLo3Vg6sfyt44ccLPyXifj3qO6X&#10;UdGvF7cT8Zu6Un05BV45z9uZ8nfwtgq/qqvwlQHqafWaMy3kN/FcJ89P9Lcz/asJt4kWsC6FlYJK&#10;v4aP1bDQ63Ii6O+p7snznSx8Nfqow6eN13ek26gzwon6IMzRdG4KPI0U2pisverc5HgPGkuisWtw&#10;KnY98wiuXrpgId50arDQSfXS9LeK/4ccLPzJtFJz+WOviQ0xjTibmOLVNq+Cr04NZSEHo4L3K8jb&#10;Kvhq8n0drxvLlxJMrrda8aT4aykGW4n8XUS8QTIzQVVCT4P+VorCXRSEnYURZmjWgRKmeo3UYUXY&#10;nWNHvQo+nmmeGWg61f1sCrwlcQ4zTHx7qht1tHMtxVT1w7Kw/5U/4MtPLvL7U9EbrKt3joWuUr8l&#10;63/gwcJX1+1iXwA2UdWXMj2X0YqpEccgO42FTH630jwrACuCPL7EnixfNQteVk8OQKjfkRxobKCa&#10;e3fS5qnNv5HXVTk0qkf0sK93JA5pomUxC5+o78iNpCNwmIJ/3xOAqe4gCrwILIoJxxqq/i1pHtRm&#10;e9FaEod9QzOxb9xzwOWPTQeN2XxRfwf/sRL+raT/ww8W/iI/U74/AFsSidIUoVeIDjKFW8PCVOHX&#10;8r7JAIyyuF5Wm75R+72Iavp8Rh0rgQRhKTm9gbfbMq3CV8Gbzp1spXebKfz9JQze3klxqNa/Tcnh&#10;mOrqhYmuILznpqWLspHnI83qHVXZmlQRjc7hqdj50hMs5Y+Icg07u4YrpmdOfwaPrnz/8+iT47f4&#10;2WcgFv6y6CAsj+pl2uvrWPCN9PB1qbRzRLUQrYKvZQZQJqigyFOqr2Vh63n1fJ6iQVlAj5EqtlIv&#10;VCVR5WsFrbQI6gI1AIVRB0Rgt7i+QA06rAy5dgo8mxm0OcXTi1YwGNMo8uZFRWJ5rB0bUijwlOqL&#10;YrB7eBaOvvMy8PkFXNaCRyppU9DWYc7652fye8txmIGxGv5tVc2fwaHv8fW4bTUF3lqq+lKiup6F&#10;qHZ6Ndw0UL3rdkO60ryuMTOoWTexFwufz8uyOm0a1IbPDFFjHmNmoG7YStqoIYVomHaDBm4ylCla&#10;xPtZkcwUGr5NBU9Vr0Ejk1xhmO4Ow3zazFW8pr79mnQP2gp82DsqFZWPj2TBn+YP+plpqtV3V4L/&#10;eaD8m4d+WA0IUcF3D636ORxWgd8Yt62jwt9MRV8hjmfhq9BV+I0sYLW6NWWoEgSzwHidqBcVqHVP&#10;PXnic3G9aKCOQlCFX0prWKZBHcwCmpxRm6z2AFYAOoMG3U8Jx3YW7mI/ka5U76Gf99DSMdUvjw0n&#10;/dhQkWZDQ34cdg9OQusf7jeI1xJnZoStQM8yN8OvdP9nc3SnHn0nFXp3wXd/x+7Hvxn/qqP7u1yP&#10;2zbGBhl1X6mCVQpnYdYkB7Cw1IATZvri5eVl4QwVUOnrObJ4Qr4aetTKp8KvVeeN3iuOFSEp1FSG&#10;Gp7VRlDNQi+nqNMYvTlU9BobONElgdeL90OxPN6GDcnk+DRr27K2gfFoeGwsrn2qdWz5Q2qtejXf&#10;8Xtb9M4bPytevfGHVcHrW3bf13Hj438rfsrjZu9vxW0b6eG3UKSVJgZhO1O6LJyQr6hjFlALXpt8&#10;fHogBaHlAiT0GkgFQr6VBWj1eF+tfiYDkPPV719BCqhIjMC2BI0CCsaq+AimefK7oxemkOPfc4dg&#10;rj8US2IiyPGRKKNOaMz2oaNfPOoeKAE+Ocsy13w5pVEr1FqvjhpVhJ9P2X/7h/16fN/xY5//Y4+b&#10;vb8Vt60j32+KD8BGqvgtCQGm+9WofGaBHcwASv9K/XVM+xW8LhtYltALVanX0/9OFn4L9YGlEagN&#10;yOmVieHYGB/Cgg3FbE8Q3nf2xGT7nZjoCIB6Emd4KO58YWae31paunLavaY8D9oHpaLlseG4dvEI&#10;y/wTFrBV+F1bEl1HfbfN+18/vv2jfju+7/ixz/+xx83e34rbVkbdibXRvbAm6g6siemJLXEBFHaB&#10;LDye5d9ZCepY0FUs/KXu/2EFCSKnW5WjgeleTbgaqaNOnVZSgZR9fXo41b81e+e1iDvwUngPjGeB&#10;T2ZoSvcMTxjm+MOxKC4Sq2XpkjUL14WO3vHY+dAAXD1/jBxPH09Ov6omW6V8lXTX9/4q5f8sSv/6&#10;j/nd8X3Hj33+jzlu9t7X46azdP+xoMW5SZgFGxnfvH5dHN0YN/Ll34pbx7/zYTXMqb2GZSkwd4Xk&#10;nVUTlOH1mIbZMxkwEWi/JrNYhvZfvkZNqLWfL3+KSzsqUfbrJ1A5ZDgqC4uwPSsTG1PisC7JZ5YJ&#10;XEKWmR8ViVnecEz3qokhHJOZjMY7w/CWIxjj7MF42RaAv9gC8Rzjj5EBeDI8AL8L64UnGc/z/kRK&#10;lfnqAKUrLSO7VSdbRkat2GrY7KRJ2pMfgX2F4YwIHCiKND3dB0sYvcN5DsWhonATemxvYSh256sv&#10;TPNZmEiZRHdSbzerKYXSSwm4nMl4KxPuerL0aibo5dE9yZp3Ui/fjjedt+O5iP/BU6G/wO+Cfonf&#10;Bt6Op8Nux58jfom/RN7Bv+d2vMF4K/J2TGRMcfbA++6e/zrgf1/cAv5/7/EV1r+6cT0sYu9ODJJ+&#10;BDg+YXxG8H/Ea5+yqnyGTzt3ofGll1A6cjRKi0tQlpuJzalxWJ8YhVVxLiyNtmM+VYbGKb3vDTEj&#10;Ayc4NFY5CK86Q/FXgl5g19wknV9kPB8ZiGcZT0UEEviBeCI0gIDqiVcdgZhOj7JSc5cE/JSIr4Df&#10;SsXTQW+kkYwa07SfwD5YYjfLTRzqo0VneK13GPaVMCkU83ZxpDXmScNe89QjEo7mdHkry0upkb08&#10;iZI8tidWUZUtpkJb4L0d8zx3YLr7DjM+6lW7QE7QB/9ffsfb8TjB/1TYL/F8xO142d6Dj9+JNwj4&#10;8Yx3In9J6X0nZrp6/JTAvzmof0j87wL/Zu/5XXHr+KkPg/Ebwc6TVQus5QA1k8o0lGtZsGvqziPg&#10;Nadc8652t6PqqT+iZsx92NG7L8pz0rEtJYYM78byOM35thEo4ZjrC8f7rjC8y5hAoI9zBhPwIfir&#10;KwQv2snwjJftgQRJL7xO0Cs0O/VFxp8jgvGH8CD8PiwAv4/oyedaixEtigkzc8x3JFtt2LI5Am47&#10;rY/Gr+8pCPsa8A/20bg19WeHYW9JGHYXqZszHB1i+RyNf7eaTBvT6JfV0KIOE1oqtZBtpg9fEd0D&#10;8323Y7brl5hF0L/nugMTnXfgdfsdeD6cYA/5BX4b8n/xOBPA07z9J4L/LwT767Y7MZ7gf4fPm+66&#10;E3O8PbDA95MA/9tA/q74Ori/L24B/7/muAH0JvQ7m9k1mnAhlmeYtQAl71mHLpPxTx9D5/i3UH3X&#10;vajrPxhVeXkoTUvEpmQ/VsdT0sfarJU+CfhplPITHaGU6BF4g+fX7aF4rWuCikYuT3IGYIorAO97&#10;gjDTG2xWHJlOYE91aRWSAMr/QPyV8v+5yF6U/j3xEu9LMWi62MZEG4EZBq051ELQazKq2jw0DV3A&#10;18wkhZh9Pxn+AAG/l1J/dxFZnhJ/Vy5lPaW9+k7Up2J6UZMDUJPUEzXJPVHF22VJvSjze2JdQk8s&#10;FeO7CXzX7Zhm/yUmS8IT2H8l8P8c+n/xh+D/wwQg4P9fPEvw/4Vy/3WbEkRP/n09+bf1wAcE/RL/&#10;Pwz8mwP8ZnFzgH9X3JL6/xVHF9jF+GJ303BPwGsQ7lXt3EJW16oxkvdmzedLH2L/nHmouOt+1AwY&#10;hIq8LGzLSqSPj8KaBA+Wxzoxnz5ew/9meCwPP57Af8MdamIcgf6Ox2pgnM+ksCw6Emu0lhT9ulaE&#10;25gQRh9tDV5ezpjvC8QMdyCmuHthvKMH3nL2okUIwHtMCIso99fF0ucnh6E2XYuPhJuW7u6+MA1h&#10;VGj4gkardRaK5QV4TU8M4XOC0ZqlDlOr01Q952oZt4ZIqGFV3SwEP2+XpwZgKxPAWkr+Jb47MIes&#10;P9XxS0ygzB9HVn9J0j7sF/gjAf8Mvf4fef9Zxgvht+M1+vwJ/O7vke3neXpgsb8Xlv99wL85sH9I&#10;fBvg3xW3gP9fcQj4mlD1pTZq0sKHrCfGy2vx189w+Uv5eN4/fx4XVq9D0xO/xzZK+uriQmxJicPG&#10;JC/WJjixnCyvvTtm+iPxHqX9uwT9JHc4Zb3WDws2DK1lIxdEh5h+Ra0WWJ5MmZ6kxrlI1KQq5Nc1&#10;MC0E2xOCsTEuiEALpsQOxmJfEOZrPLE3EHOZCOZRIWhxmg3xGpmgucjW2CYBVwlAQ1kbqQAa1Ncp&#10;354dwXMIWsnwbfm0BJT3jQR8fXogQR5gek7Ug6LhMpbc18R3PpYWwO8XgHIy/raEXtgYH0DW74GZ&#10;7l/Q3/8C42y/xEtk9edCCXTG0yGU/PT5TzOejbgTz9HnSw28TdafSlswj6y/hMBfGfV3Ne59G9A3&#10;i5sD+ofGLeD/ux9dZM7oovTu4tJFHV1PMJKeEt7asYmhzXvE7le1RNjnOLdlO0rHPoSqPkNRlZ+H&#10;ipw0bE+LxYZEN1YlOLCIsn5OVCSmk8GnEPSTyOZve0MxgZJ9CsE+n8y8Oi4C25LsZE87ZbmdANXE&#10;QgI0I5QsreW+5bEVViNdQ0YE/bVWmArExhjNYJEK0Fg3rRoVRuBowaFwlKXZsIMyv4qg3WEiGJVa&#10;lSJZY+CDsCUhEFt43pYchO3JgaggmKszQlDDUF+5WuyblByYKMzImC7GbzTDqbpa9fm87fE9sC76&#10;dn4upb7nl5hG0L9Fqf9X2y/wfMQdZPc7DNif7AL+M7z/Z15/gfEyFcHb8vi0BTMJ/oXunljm/V7g&#10;3xzQ3xc3B/HfE7eA/29/CNgsHgHfdMl1Ad2ETmR5gd5sXqDx9wT6tWuf4qp286DU/3z3XjT88TlU&#10;Dh2B0oI8VOZlYGt6HNaT5VfHO81qHPPI8tPJ8u/Sv2sA6CTK+Xc8wWR9sjsBuobMXko2r8+0GYDv&#10;yrahPdduJoR25vOsKeIFNuucZ4XWFWrj81qz+TomiKpkjUQKMRNUNdRtG2MLlYBGKNfyPQXkCjLz&#10;dgJ2HYG+Oj4My2gTFkYF4gPGgqhevE2wxQRgTRwlu+Y/aMg7PX1F8p2opaRvoc9X24CmtrdRCTRQ&#10;4tck9TCJQYNqN8T2wApK/EWeOzHLeTveocRXF91fIsn2An74HfhT+J34M+W94jnKfjX4vRR5p2nV&#10;N8C330Hbol6BnlQwt4B/6/hnHF2gV3R3yVlrolihunKNdUzdcuqL16bbVuPdVVw9ehItfx2HiuFj&#10;UN+/P7anJ6E8IwGbUrwEsgsrYx1YHG03Pn6aj4DnWVv3TfRo5fdQs0zgGrKxBv82aZMPAn03gb63&#10;wIr9WsZXG3aUOMwqMPuL7djH815NJOLZzCkpVGLQ5h5aOTbSyHdNQtIg5ZrUMDN3xRrFFoJqMnU5&#10;Qbw+MQBLYnphni8A02gFNDZVDYeTnD3wjvNOvOfugQ/8PZkYArFNc2IEfIK7MuFOsrs1w029AZ30&#10;/y0Z9PdJd6Ccj23X6DomjWWeO2gz+D6O2zGeoH+FTP582O0EPGW9gE4v/xIlvfrtXyPQX9FtSn21&#10;6svjq/9+FkG/yE+7wO/4kwD/5uD9e+NGUP+Q+EePm73nd8Wt4wcdArsBvA7rt7P64nlFSyNdYf2i&#10;pL/65ae8pm0JmQTOn8Xh6bOwdeho7Og7wPj4suxkbE3xmY3bVmtL5ng75kZFYAZZfqrPRlkv0Idh&#10;ij8Ms+m5V2i13zQnGgn49jwCXCv2EsiHShi9GX3sXy3eeqSfg2fdd+FIH17rzWt8XOfD6ncvseOA&#10;kgJfvztP/exhhpVbzTQVa5aCJH4Fk8GmpCAsjetlgDXVE4Dxrl4Y5+yF1+29CMAeeMPRi4okADM8&#10;vbCEKkDDZbcnBaJKUp6vreZt+Xq18O+m/+/I1yhIyfxe2BbXA5tiAyjzA5g4euF9FxmcIP+rAB96&#10;B54M/oWJP4b+Ai8wAbxC0L9BkL/huBOvMQm8zjCMz+Qzix5/oS8Qy/xBfz/wvwnYr1//MYz9Y5//&#10;zfhHj5u953fFreMHHUK8pDx/M/1nmF4L5GhZrMss7y8o7bWBD8v+2qcf4+Sy5ai+/wHU9uuDqsJs&#10;lOelYEtGHNYm+bEywYPFcQ4soKyfEWXDu95Iw/DjGZPp6bVkx/J4engyfH2OA235Tuwmswuwh8jq&#10;AvNRAvxofyuOaaO+/i6cHOjCKcbxAQ6GEycHOXm2mzjWPxJH+0XiSN9IHO6jvvhw7C8Ixb4CLTJo&#10;DVHWbBb1s29P0UQEbTygVax64E1HTwJPoCfrKrruj3f1xLsE5GyelxLA6yj7t1E5VCRrscIQM9et&#10;SdOjMgOxMyuISkMNhWGU+yHYGhOItbQLSyjR57jvwGTHHaa1/vnwHngq+HY8EfhL/I7xdMjt+HOk&#10;Bhn1NCttvEa2f5UJ4k3KfH239xmz6fEXeAJ/OuB/Pf4RIP/YuHX8nA6DeZaLNa1CnXRWe71a5zWX&#10;XpMsL39+Hvj8c7TOmIn6x3+P8gGDUNu7GDW5SShN92FDshur6eWXx3uwKNaL2dEOMnwk/bsdEzyR&#10;eNsTzgQQhvlxmuGjsf4OtOZaS7rsJVNrVe+D2oCRbH6MwD42kIAeTIAPceLEUDdOMU4PceEM4wQf&#10;OznIwfsOnu04NVj3bbweySQQaZLAkb7WUNv9ReFmRF4bQVlDb66htJsSyfYxQZgqoEX8Ai9pxFxk&#10;Dwv0jFcps980086pBgi62e5eWOTtheVk8LWxQdgWH2qWu9FKpVbDXgBa0hWBZtiuegeqmVy2UFGs&#10;9N2JhfL5jEl6b7XcE/xPh4j578Dvg+/EH8J64UVbL7zc/fk2Jh4qjwlUHe84e2Iak8I0qpBbwL91&#10;/OSHJeupAs3mFWql/5SA/4j3P2TVuISP97Sh/umnUDNiNGpKilCdn4WK7BRsSo4ikH1Ylewl4J1m&#10;ub2ZZPnJvnC85QvF22T4CZ4wevkw05q/Jc2Fmix5cXl3O8HpoKQn4Pu6cWSAG8fF6gS8wHx6GME9&#10;koBnnBnB83DeV+i6YrgTp8yZCWAowT9UZyaLwTa+F1m/dwT2lVj98c3ZQajN0EKkBG9cED6gfH6X&#10;AH+dLKyGtefCBcie5vwSwSmfPZGJ4X2CfgH99VLKfbH+CjK4JklplbvSBEp7JpFayf7kADSnMTQD&#10;nqzfwHNZYgDWR/fEcu+d9Ok9MZPgF/NrgM5fIvi5TAB/6ornInoYz/9C5J34K5PA6/YAvMXzeAJ+&#10;PJOS4h/y+DcHveJfAXyLW24d/9pDv/j1hrquEuguCk204VWz17a65OTfr37M+Mjc/uJQJ3a98hJa&#10;7r4LzZT19cW5KM1KwNaMWLK830j7pXFufBDnwkyC/l16+UlRdoz32/Em/fxbZPmpjMWx1kItddql&#10;l9J+T5G1it/BPpLuHkp6SvchBPdQsvowJ84O53mkC2dHMUa7GS6cHsVkMMpmzmdGMviYFU7eZwIY&#10;QfZnEjgxhNKfSuAQZb8BfU4gFUYgyujJNyaFYEl0IBm4F6aQ1SdrWwoC/EXK6+fCKcUJeoFSsv8d&#10;gn4G/f9Cs4JxIFYwVvoDsJrAXx1NUFMBlNLL1wn4qYFoJdhbqACaqSoaea5OkToIwLroHljD56mX&#10;YH5UL0z39sRkWog37T2M0niRoH+B8SJB/iJl/wv8Di9L/kf0wrhIJgENOw6985vA/za4vxk3B/o3&#10;458N/FuA/1cf3djWP6YrjuXQHbzAEMtT1lPOX9USWQS6mUQj8H98AR3j38T2YcPRPGQwAZ+HusIM&#10;lGXFYXOaH+vI8CsT3FgS58SCWAemE+xTo+2Y5HfgLY8Nb1Dej3OF4R0y/oI4G1UBQZ/jpg/WYr1u&#10;7Ct2QhvqHSHgTwyklKeEPz2MICbgxfBnR3sMqM+P9eDcGKeJ83fxPuPc3Q6cu4vXzH0+dwzvj7bj&#10;7Egbg6xP4B+h7D9Iz99O4NdlBqOUQNTmv4vI2jOdt2MqPfRUSvlpBPcUF5mYt9/iNXnr8ZTXE3ld&#10;K0/MJvC1ocEyP0FPoC/z9cAc1x2YEPr/YprzTqyKV/++NQ9+Z1YIWZ/ePyEA9QS9+vS1crVa+TV2&#10;fwPBv4reX11z8wj+95V4KOffprR/jUyvgT1KOhq991zY7SYZPB/eC3+gLXgi4Bc/HPg3B/h3xS3g&#10;/8cdX/vpeUNDayXnVT+MfyfQNU3WbMz4hRl88/npk2h743U0PvQgmocOQlOffFTmpWK7AXwUNpLl&#10;Vya5zEYJZqhtVCTe99nxrs+G8d5IvE6wa/bca/T0GpizgEy/jqCv0OINWXbsyXfhANle8v5wXyel&#10;Pdl6qIcensxOOX9+lNeAXix/bixBPZaAv5vXGRbQLeBfuNeFC/cwdJ3PUUgJnBxOth9iM6DvLI5A&#10;Y044qtJDsDVJm0UGmd1CF0cFE3hq3AswzK/zXF8Q5rgDjJ+fQ6ArtFnVMqoDLXC5np5+PYG7nJ59&#10;Bj33a2ThZwL/LxNEADZQRdTR5zel9jIrm2nDqhqetUiGtQxeEMq0gkpcoLEIawn+5WYJ+5783EBM&#10;V3uC2hXUAEjgv0IV8BcC/o8hd+IpxhOhPU3cAv6t4wcdhtT1s5sbFuDVaHeF9UYLZ5jVT02f/Kf4&#10;7MB+7Hp7PMrG3oOdw0ehqXchqnMSUZ4dQ1nvJ2N7CHg3liVrC3un2fRyuqR9lMPI+nEE/2temwH8&#10;OHcoJjMhaLc0bdlfkeFCQ7aTvt6BfUVOHCp2mUa8o/1dODGI4B7uNUx/lkx/bozXsPz5uzwEdlcI&#10;5IyL97m7woUP7+dz7mFSUDAZKAGcGe3AqRFOsr3NeHsNs61Tn70kN734xnh1yzEBkKXXxms7Am0D&#10;HIJVcSFYHRNCRg9iaFx8AFZQGayJDTT7TGwi6LclWdsTCbjqWpvoDDLAfCGsB+byfqmWQSTTNyYF&#10;oy45HDU8VyX2MqP4Kgn8CjF/goDPREHJL7uwjJ81n8w/k8Cf6hT4pTp64a+U9c8G3Y4/BvfEH4J7&#10;4U9hQbQDwX8b+N1g/ub9749bwP9PO/SrC+paFeeqhtiqPqj/XRNpJOtZf/SsY/MXoe6++7FzxDDU&#10;9i9GVVEWKnKSsS09GhvT1HBHSZ/owkICfi5l/cxYO6aQ4SdQ0o+jpH+VoH+ZgH+NjP8Wfb0G6XxA&#10;C7Am0YmyVDtqMx1oztWOuZL5XQ15/dSQ58WJodpT22t21BfTnxtDoN9F8BPIl+73G8BfesD7VXz0&#10;IM8PuQl8Pv6Ax1w7fxelPhlf7QDHh9pxsK92/QlHa45kfhiq0kIJPLIuoyJFuw4QxMkh2M5koDH+&#10;Gt2n4bqbEsXqPc2a5RsFeJ7VHy+wlppW/DBUaDQgZfsCWoBx4ZTiwbIH2qtUrfihqEqIYISjkomg&#10;PL4Xdmj1Iy1mlxhqdifeEheMtWT7VUwsS3wBZhLOdNqMibYAvE6Wf4HJ5BlK+2dCexDwvcj8gbQB&#10;IWYdgh8M/B8Xt4D/n3ZYG9GR4QV2w/AaaqvGO8bnn+FCSz0qfv046keORdOAPqgtzkBlfjK2Zydg&#10;c3oMJbofy+nlFyR4MDvejZkxTnp5ByYR4BNN412kacB7W/30BPsUbZ0VE2FWY9yc5EBlKpk+w4lW&#10;gr69wIU9ZPv9lPhH+3lwbIAHJwcz1E03wgK9FWT2ewlmyXiCXsz+IQGuuPSg5zrwefsSb0sByO+f&#10;HaPGPyYUsv3eEi3+b027bcqKQJ1G8GWEop5JoJ4KQBNwdL+aclzdblqDvoJRSmbWYoaVTAraXFib&#10;FGwjgCXRtzHKCNodhvl7MUHQEtAmvKkuOJsaAoOwSNN+48OZSML4XgR7QigTAN9bmxtRWWzWlqZR&#10;IVhBeb/IQ6vhVs9CT7xB1fCXYLI8k8gfQu/AH2kjXrAH4WVNQ2ZMpnWa4gy5JfVvHX/70Ii7a9eu&#10;4IrpmmM9uSLAs5yvXMaRdRvR+OSzqKOkbxnYD/V9c1FdmIYyAn5rZiw2pEYZWb+EDC/mnk3Av8eY&#10;GO3Am4xxBP0bfnp6sv4UHyV9lDZHdGC11taXn0/T3roOMi4Bn+dCZxfo9/V24EAfJ0HvxknGmcGU&#10;+fT250a4yPo2Snz5dfp4sv3Fexli9Ye8BuTXQ9e+Dnw9/9QoB44MicSB/tryVUvEa5+AMNSkhBif&#10;rYE1rTlaKTzCTMNtYWjJWQ3rree5RvsS6LlaZziRnj0lnCAPMWsQazVzgV9bzJcT1FrIo5QMvpaq&#10;YIa7J96MvBPjCVYtQbuCrK++/i20DttpJbTVzfqYYFoIdQdqxiA9vWR9pOXnnyPQnw3vSXbvaRry&#10;/hophg/C2/YQvOsKxXuuMMxicp3D+MHAV3wb4AqB/GZxM8D+mDCG8nvi1vHTHF3lxZ+028cbL2+u&#10;awAOPTzL3lrkWsD/nHENH+9sQc1zL6Llvgexc9ggNPcvRF1JGmryElCeFY8taXEErxtLk5yYn+DA&#10;LIL5vTgX/boTbzME+Fe91nz5mfT4i+Od2EA5X57mQU2mF3XZ2g5fO6TLzzvRwdhNeb+v2I0Dva3t&#10;8w9pgM5AAp+gN634jLP05efI9AK9acAT8Lv8/IeG4X1kep/F+l3xEa9JDViMz/cZ48TJ4S4cGeQ0&#10;u71pTr2WE27MtFaK1wQejeFvywm31qGmImjL1UIc1iy/Jm0pnMrnp0XSo4ehmmCvJfNXMwmoYW4r&#10;pf4mAnpjtJY41nrUWpVeQNdK80wA9PwrtPwwGX+9LAKBvz5Gk39CMd+nHe0DzKq1r4bdSfl+J54n&#10;y/+Zt//EhPE82f1FSn3tfT2BwJ9G0M8k4Gfyd55DNfUBf/vlUW4B/9sAv9mimIpvg15xM9D+o3EL&#10;2P+KQ7+yGVRr0N51gf+Y+XSqAwL6NWupY426E+ivnjqFljfHo/GRx9E4dCia+hShtjAdVflJKMuJ&#10;I8tHYV2qWuu9WErgLyDoZ8Q58E6MA+NjXGR3gp4V8G1vBN6LttHvO7E5w4uKLB8asr1oyfUQ7B7s&#10;zHejrcCDziIPGd6DvUVu7C/xEIhu+m4PDvf34uhAH44OosQf5rFG5Q1z4AwlulrxTaMeQw16kvuK&#10;6/7eg48N2OXtqQJ4ViOfQg18Zwn80yNdfF83jg12Gbm/MzcEzVpO2oQFcu0c1L3gRkdehFlCqyVD&#10;U3sjqBBsBD9tQArBnxKBWsr1GiaBqsQwyv5QrNduxGRtbUS/NjoEG2LDzOSZue4eWMZrGzQqsauh&#10;cHkUAe8NMasCvR3eA6+GEvChPc2G9s/Jy2vzW3swXmFohaEJ7ghK+mC87wkzy47NZYJdFGXH8hgP&#10;VsdFY0Ny8s2B/11xC/j/WYcFfKsUtROZVcaf85pWviHDa/bcVa1+cwWXL32ItvdnoOaxJ9AyYgza&#10;+vdBY3EWZX0KKnPiUZoVh42U9ctTfFic5MEHlPdzCPjpBPykaCcB7zANd2q0m+yPxJxYO9Yku1BF&#10;Zm8g2Fvy3OgsJNAL3dhNoHcWe7C7txd7GftNEPiMQ/T0h/t7cGSAgC9gugl6yfuuUXkG+ASwQH+X&#10;18TFexRMBGT/8/dI+vOxu+n5de6+fw+B3xVq2dd7nKJtODnEYcb47+utfd0thtdoOoG/jeBvz9W+&#10;r7QEuZrOq10jtdFAOOoI+to0G6qSIunNw786lzE2qwdAUt3RC+/ZAjGLIF3opl+nr9cmgutilQyC&#10;sYz+fZ43CFP5uBrr/mL2uNWgHG10HEjA07vTs7/uCMUbZPYJjMmOMCqCcMzw0DbRPn1AO7Us1o3V&#10;8VHYlJLMxJyHisKBtxj/v/noJnlrEA7L2LTOE/BXrWWvdFsNeJdqqrDqrnvQevf9aBwyiD4+D/V9&#10;0lFZSB+fF4MNmdFYnRZNWe/BokQX5jFmJbgwLdaF8QT961EEvdeG1+ktp5DlFyY6sCHFiZpsbXzs&#10;pXcn6Ond95LR9xQ7sbePB/v6erGPZzH8YbXck+UF9iMDdPaQ6QV6j2HkU8M9plGve7DO2VFOXBij&#10;7rzrzH9+rM/E2dHq27f699Vqrzg5XEqBr7lLz9N7dNkFsv4pDdsdZOdnan/fSLMPYPcegc1mZV3e&#10;ZgKQ9Fe08HojgV+fFo4agr8qxYaKxHCU0q+XJ0YYSb+F4F9L2T7X3gOT7D3xriPIyPuF/nCsiI3E&#10;0qgQzPcE4R2bVsjtiZdtQRbQCfi/2EJMCPCvMd5yhWCiS2sEhmKG5Dx/44WMJQT98jgvVifF87dO&#10;xbaMPFQWDUTtsPvR8sDTf5vxbw72G+OboP0p4hbw/3lHN9yt39qS9SxrzZa7QrBf0Wi7z8n0n+GL&#10;wwex59XXUD1yDBoGD0RDvwLUFBPw+Qkoy47FlnQ/1qfHkOX9WCiWJ+Dl59VF9260HW+TbV7z28j0&#10;kXiL0n5GrAMrtAVupht1uT6zZ1JHURRZniDv7cP+vj4CnsxOVj/Yz0t2d5v++WMagjtYDO/FsUFe&#10;MrzCjRNDXSZOaew9Qd/N+ALx6ZF2hoMg1n0vn8OkQc++v0+kiX0lNloHG22DRv0pHHwvy9ufIdNr&#10;7P4ZxulhtBCDmSAGOXCIz9EEoD0FDrTn2Al+gp3RYlbvEeAjoJ3jmjMp8wn86uRQ7Egm02upL8b2&#10;eMp8JoHNTALaXkjLemlyz2SCf7K9F6bYA/Eek8Bk+vdxWthTLfIE+wuRwXiR8SoTwBtk9DfJ8G87&#10;QzCJ8a4zENPdQZT0YVjgI+CZZFfRUq2NdmNzShIq80pQWzIcLSMfx85f/wUHxs/Cleqdt6T+f99x&#10;/XfWtFjtRfml5P1VzY3X+HqW8/lTODB7Jhp/9Qiahg9FY79i1FPWV+UmEvBx2JwZg7Xp0VhJab+E&#10;Xl6xMNGLufFuvE9wvxNjJ9M78CZ95RsE/btRNnp9J9anuVGpRjuyfBvBvouxp8RPZo9ieHGwvw+H&#10;BjDo3w9qUA6ZXdNoNTDn2CBXF+Dl5wV6t/Hg3YDvDsnzE8Mo0akATlD+H+dzjg9lIiG4xdjan1sz&#10;+PZq195CG9rzKdPzwqk4wnGgL9l/mIb3SjV4yPhMGl3gl+Q/NkDjBjSP34X9xQ505mtGoFb3Eeit&#10;Vn+ts2+YXv30SdooPhJlSTZsI9sL8IqNsSEEprVh7Uz3nZhI5n/LFoC3CO436ddfjuyFPxP0zwr0&#10;EUF4iZJem31MINAnMiYzJP/NdlR+Mjyt07JoF1bHMhEnJmBjSjqTaz6qi4cQ8I9g35Ov4MS0D/BZ&#10;Ywdwidbt8uUfDvybg15xI2B/qrgF/J/+uIHlTZ/8VVq6y7hiGu8k6a/i8p49ODZrDuoefBito0ag&#10;dVBvNPbNQVVBCiryErGNLL8+MxYr0qKwjCwvwIvlZyfYMS3ehslxboyP9WAcWed1ddHx/D6l/mI+&#10;ZwtlfWWOQO/GriI3AU927+0n4yq8xrerlV5j7gX4E4N8ZlDO0YFkfAJd4L3O9BboT4mdyfDGixOg&#10;iuOU5keYKPb1ISsXhGFXQajZlF/394jlyfAKdQUK/B1kb3XLteeHm7XuD1PSyzrICpwxwKdyYBjJ&#10;P1Bz9W3G8x/Uzs+9rS2/dxWQ9fkedZT4tWlar0+LeYZjW0IYZb0N62MjCPQwrKJnX0+Jv54efh0T&#10;gBh/FiX9eLL8OPrzcVr6O0IbevTEHyPvxLPy9aG98BrP2gBkMmX9FHco3tc6BJ5wzCfgtRrRCjL8&#10;+oRYbEtNx46cIlTnDkPb8N+g/fG/4Nj7C3Bl736CXe01VHMmPvlu4N8c5DeLb4L2x8at44cd3cD9&#10;AYeeaqJLyjO0/dQ1rWhrZs5pxN3HvKYtST/D1UvncWjOTGy9eyyax45Ey5B+aOyTi5pCVqS8JGwn&#10;4DdkxWAlWX5Jig8fJPkwJ8FtYnq8E1PJ5pPI8pL2b2jIrUDP+9MYCwn69WkeqgUfWgro54u8BJ4F&#10;+EP9fPTODIL8CEEuD3+Mt08O9lNe+4yH12i8k8NuDLXik90lx4dpEo01z/7kMOv5e0rU9x5ugNiY&#10;a0MNJXklZXhtjg07C51MOjbaiwiyv90kAC3B1UngdrfO7y2wkdXVNejDWaoGMb66CPVZmgNwYrCY&#10;Xyv32M0KPlozf0+R1u7T58rni/1DmQDCzaCbTQT6hrhIrIoNw7KoIKyIC8Yqgn5lTBgWeoPNgqCv&#10;U8K/TN/+KoGvRro36fdfp+x/jSw/jo9NYEylj5/uDcUc/rYL/Q4sIcObRrskPyV9AirSc1CTPxi1&#10;/e9D+yMv4NSkD3ClthW4+CFhqmnRUnZqu7PiFvD/bY4fB3xrx7nrQ62vsrAvM65cpY/XaDuNurvy&#10;CS6WbkX1k79D9V1j0Th4AJr60scX0ceT4Utz4rGZgF+b5qeP92Jxsny8WuudeJ8xVf3yMQQ9mf4t&#10;ntU3L7aXzJ9CyT87jmyU7MbWDA/q83xoL4nCgX7RlN1+Aj2KbO7HUQK8O04M8eOUCR9OD7WiG+jd&#10;0e3rrfsevo/G01MpDLBYvpPyfWdhBD+PwMu2Y2VSOOZEBWA2Y2FMAFbG90RFVjBamQD20K9L9mvF&#10;nrZcNcypoU6Lb9qMIjhhPp/Jht7/lAkL+EfJ+lrgw1q+y2kmCWk9AFkHLdzZlhOJVr6P2L+MUn9b&#10;sh2bKPXXSuLHh1hJgApgLqX6BEcgXqWUf8UWRg8fTvbXBiDB9O/BZl+/qZ5I00KvbjlJejH8KoJ+&#10;U1w0tqWkYHtmLhXZQNQPuActD/wBp9+dj88b2oALF8jy1uKl1grGX7BSEPRd8SOB/03QilFu9tof&#10;M4Dn1vFTHkoPKil1z6kbTkNrVdBX6eOvqsXerHN3BV8cOYL6Z59H2/33oW3oIOwcUIKmkhzUFqYS&#10;8LHYlBmNtZlRWJHqxaIkNxaoe44xiyz/HkE/OdZJWe/C22SdNynnDejJRhqNN5Wgn6sdbZJYQdO8&#10;9PU+NBdGo0PSvn80GZ4h0A8k2IeS3Q3ABHQvmVYhprVCstsE2df4dgN8teara89lGuk6yeAd8uuF&#10;ZN1CgpjMXZ8ThrLMSKxIDMdsSuq5ceFYnubEWu3JnRGBljwCtcjZ5fPtaM3SoppqnNMgHY3KszOJ&#10;2E0COK4GRVkOrebDkNTXklxmjT4CXwuAaH2+/Vq0U6v25hH8TCRq8FOXnkbnVSRFYFtcCAFL4FMF&#10;LPSHmr3CtV2XWu1fs4fhLWcE3nGGY5oG3HjCMMcXgfk+OxaT4Zfzd13LRLs5MQpbU5iUM3NQndcP&#10;Db3vQdu9f8SJyfNxuWEXPfzHLPPPcMUsfqKyZvlrApXptdGkKiv+YeDr+rdf92OA/2Pi1nHzo1sN&#10;KLRkdVd56HyVBW+2oKK3++IznKuvRv2fn0XDvfehftBgtPQvQkOfTOwoTEZZPhk+hwyf4aeP92Mx&#10;Zf38RC9mJXowM9mPdxM8mKQuOoJ9nM+GN8jubxLwb2r9u2gbE4LdjNBbnOgwffRb0tzYQdA3qMuu&#10;2I99/aJwZHA0jpLVjzM0+Ob0CDL8cB/OjPBSUntxThNsRtBbd4Um3ShOdMXRIWJ5tQcI+G7s7+Om&#10;zLabRrZ2nneqxb1Ie67byOwR/B4hWBgbiAWxwfxeoVjNKE2PRB3VQGOm1s+zuuPE0C1ZDtRnOFCn&#10;x9PCzHr77UwQe2gR9vd24VBfBw5RVRzsrQ0weZuA1+Kc3aBX7GPy2U3Z38kEoJWBWrIjTSLRYJ5K&#10;ef5YJqBoqhBfqBlkM85Of+8IMTv2vsOYLsB7w7BAC47wd13G33lNrAcbEv0EfDwqM7JRU9APdYPu&#10;QsM9v0PHc+Px8ZZq4BOx+mVaOAFd7C5Prz0GdduqD1dZNzQWU//9zca966D/ZwHfmNEfGLeObx/d&#10;v6M1xLa7HOTpNB7jKkOPXd63D22vvo6m+x4wM+daBpagrk82qovTUZqfgM25sVib5ceqdD+Wpvrx&#10;AYE+m/7x/aQoTIn3YDLZZiKZfoKR9i5M4e33JOfp7xcmOrE8yYnVlLSb01wozXKjWq33+T60FUah&#10;s9iHvX3o7QXWAVYj3clhBDzZXaA3M+rkp0e6TWv62VFkfSaAUyOpCPi840NpCyj/9xJ4e+jN91Fa&#10;7y0hW4uxGQJ+Z6GLrK8VeRxoodSuJ+DKybjrUsOxKCEc8xIiaFHoq+mv1xD8FVQDTQSmwLkr10F5&#10;zqSR6zKTgDTXX5tqNKRrsI6ku92sxy8w7yl2mIU/9hP0B/kdtGT3AV5TSO7vJej36Psw8Wgkn6xD&#10;S6Zkvw3lyTasi6dHj4ogqwdT0gfhbSPp1WAnhleDXQQZPgIrY+xY18XwW1KS+Ldkoza7CPXFw8jw&#10;T+LwuPdwcVM5Lh87RmGnhU8UZPguhdcdIgHL8qmt5zrufiTwbxaqcDeL6x/y/XHr+PsOJcLu37Ab&#10;8F0Frq45TajR/PhPPsaxBQvQ8NjjaB49Gk2D+6C+L2ViSRoqCpKwLTsBG7JiDeCXUNYvSSLLE/Az&#10;yTBTEnwEuRPvEuwadiv5viDBhWWpLqyhb99MgJdmu1Cd60V9vhctjLYienmye2eJj2wchYP09IfI&#10;9OqmO0ymPjrYazXaDSGjU96fIssrDPAF+tG8TeCfHulnxBiFsLuEgKQcb6Z83kn/rQE+aifQYJ8G&#10;rU2XGWTAr1AiEJjF4GL1snQH1iU7sYIJakmCAys0248ArCW7txLMO3NtBpw7+VwzJ6BACqLrPYz8&#10;Z2TYTN98KxNAW46tywa4qATcZHeHCamCfYU6q5uPj2vDDj6vnUmkKd2OyjQH1idpu26NrLMmzYjh&#10;Ne14NsPqklMLvROrqKgMwyfHojQjAxV5vVHVeyQaRj6Kjj+8hvMrNuLLs+cJM+JPzE7QW2shiOUt&#10;P39NdYFJ4BptnQli8jrwr3wb+Ncr0bev3zy63+zvjVvH33dYwFfZqJBNQZtg4ev82cf4rL4RDX94&#10;Fq0PPIDmYQPRNCAfdb1TsaOAsj43BZuzk7A6PRpLM6KwgKCfm+why3swPcGLd+JdmJToxlQCfV6S&#10;F2so/bcT7FW5UagviEJrcZQBeLuG1pZoaK0P+/r4sb9vFA70JcgJzOMDohg+HKOXPz5YzM3bZPtT&#10;wwnqEfL1bpwk458U+EcqeJ/yXl7+GJPC0SFR2Mf3aiJz1hOEjWJlAnMPP+sQ3/9gP0vy7zP98mRj&#10;Snyzxzwlej3Zvj4zHLVk7kpK97K0SGxJtWFrqlr5nagmIPV+Ar8ALtbv1NLcTCxi9t309+1UDwJ7&#10;I5NEYyYj3WaSQFMG/TvPO7MdZHUmDEY7X9+Rp4E9lsSXRdiVxYTBz92RqGG4YWalnikubbMdiime&#10;CEz30hp5IynrI7A8Sht4urAuIQqbUxOxPZ3llJOH+t6D0TbqV9jz+1dwct5q4PhpFjut22eXCD+N&#10;v/icNUDNttZkKmPvBHItZ37NCt3WGon6z2r3+YeB/00Q/1Tx3yTrf+jfy+d8qedaN62fSiLuC3yK&#10;T1hCn/Cysv8VfLK3A00v/wUVo8egc8RI7OxXQh+fg0pNl81PwpasBDJ2LJZnxuIDAnpuWhRmJEdh&#10;arwA78VkVsD3yI4LyJSr0pxkdS8aKdnbyeJ7+kZjf/8Y+nWCnHGwKw71j8LhAdEEeSyODSLgB0eR&#10;1aNwciglPQEvWa8W8jMjo8js0QQ5wT8qimwfg+PDmSwGuNGpVnZNwhngNZZgfz8Xk4rTzL9vIrjq&#10;BUKCUR7+kBnG68SR/pq048KBPi6C34VdZOtmPTfTjhrK60qCvYwMvz05EqUpvJ0SiSqqgNoMO+rI&#10;4g1KAAR2i9l1RxtxkPXzXQS9dVvDiQXwVj6vReyd7eR7U+UwgVSlOinheT+dn8nE0MbH29RwyMRQ&#10;lxqJykQbNlIlLaJ0f98Tinc9wQR8KGZQ0s8mw88j2BcwlpHl18T6yfLx2EzAl+bmoaa4P1qH3Yf2&#10;R1/A0UkL8XFNm9mDwCg6qTlzVqJX4rdgfdNa1HXx+mOqR1/+banfHbeA/886ftjfa/XIq4iVwfnb&#10;X2WZMEzjHSjv1JDzBWX97DmofvBBNIyhNBzYFw398rCjOA2lxcnYmB+HNZnqj4/B4vQozEvxYWay&#10;D+8n+vBuvBuT6NmnkulnJbuwJM1NReBDAwG/m+y+v48F+MME9pHBsThMcCvULXeE52NDogl0BYE8&#10;lOdhCgKboFYD3hn69XMMnc+O8puQvz85LAZ7CPYazWPXHncErobsmgk4A6yBNh0lbjTnacktApYs&#10;KgXQWWQzK+se6GcNpTU75JiGNiYGJgcBtJYSu0oATLGjIlVz+50oJ/gF/OoMvheZvybNShCKeiYD&#10;NfC1isnp9QX47hDDN/Fx0/iX4cIOAr80KYJhw7akSMpynpkotxDs6xMJ5jgyvD+E3l2AD8NkSvv3&#10;fZGY67dZM+WiaT9iaJnivNgQ78PWJMn6VFTnl6C+zxjs/dXzODlpAS5UNODLz5nUrxL0Rs6rhV4S&#10;3mrM0+jL6/79hx+3CcB/G+DfFTeC9aeM/ybg/61Dv4WyNH8XDcgxhS5pr6zPiqBhtmSCU6tWoPGJ&#10;36JxzBjsGjoADcVZqO2Xhe1FCdhcGIcV6R6soKRfRmn/QUoUZpPh36OEn0w5P5ly/j0y0/wkMnyq&#10;B1syvKjJj8Ku3jHYTVl9hB792MAYHBrot8BONpcMF8DV8CaQn2ScMg12Ajtvi9UJ7tOMM4xzo/04&#10;P9qH86OsOMOQjz/KZFFPaV5FwFVnu8jo9M307of6aecbgZpeup8P1WTk9QTtumRtkxWJVkp+KQHN&#10;3Nur7rTeTBKMPZT9HfTbrZTc8ueNZP56Arwuy42qDCcTgOW3lQB0ewcTQhWjmteUBOqYFBoJ7ma+&#10;ppmvbWG08rs16T3SXea5GoK7meBeGxuBpVGh+IC+fS4ZfBaZ/T31cHhCMNEdjPHuEN7WNTsZngrK&#10;DLxxYHmMA2sTfLQesZT0KSjNzEBVfhFqiweheSRl/XMT8Ul5C8uVUv6aut8+wZUvP+Ft3hfTG0un&#10;JdB0FiV04+aHH7eA/7M99Bt0/x78rZndDct3jbyzFsT4Ap90tqH1pRfQ9OB9aBk1BA2DisjyOWT5&#10;FGwSw+dGY3m6D0vJ7ItSojEnKdq01E9NUuOdC9MSIin33ViT5UNFXhSaCmLQURSNfb012IasLkYn&#10;yBXHCHIB3QI7AT6SgFd3HOX76REWsxt2p4TXundnRnsJeDI9QX9uTLS5fmZUDBNCLA4N9qC9mD48&#10;N5xhQ2uRDy2FHrQStGL4vb0Jakp4NQpqll5FjgNTvHdifOT/wQoybbUm+TA6Cxn5tAV87V41uJV4&#10;KNWtVnXtiqvbbfTeLWTtJgK4hkmjmgCvFOhNAlBQEWi1H8YO3tZ22pVMMNVMDobhjSrQ8l8OMrMd&#10;q+IisTA6HDMp2d+hdB/vCsMbjlCMUzjDMI7srj39ptK/z/FR6jOWRTmxNt6DdUy2m1OjUJaRgKqc&#10;DNQX9kXzgLFof/BJdL4wHuc3VeLah1Rv9O+4quQusH9uQN7dTSuDZ7XUW6C3gP/jMPOV1P86oH9o&#10;dFfMnzr+24F/42/RlZjVLaNKoNlzas396COcnD8fjY/+Co2jhqJxMCViv1zTWl+Wm4jNOfFYkxOH&#10;JZT2H6TFYG5yNKYT8O9S1k9OcGMGK+AiSv2N9Ks78gmiIgKeDL+fHl6DbAzgTZ87fbuk+/BY48dP&#10;jyCTE+QG7PLolO5WEPCjBW6G5DzBfmakPL2AH21a6I/T7+8mI7dpeCu9e2shGVZDXLU9NVm+s8SF&#10;Dvr0DoJ3VzEBTDbvpOLoLKD8pt/eTi+9mR69guyrOfyNlPNNvN5MP76LoG8vdGOXpvYqcaiVvYjJ&#10;g7GX9kEt8GrAk09voB+XDaim9N+R7jbgL0u2m+my2xLt2JZAGd+dDOjjFdt5fy1ZXgNvZvpC8Q6B&#10;/aYr3EyPfVVgZ4x3MxF4wzEtKgKz6N0XRjm65HwX4NOisS09Djsy09FYUIyOgSPROfZ3OPDMm/hw&#10;8QZ8efIci5xlLhXX3Upvuue6W+VvjG7QW//92OM7Pf63QX6zuLGC/pTx3wz87t9AXaICveXnTEW4&#10;/CHrwiWcXr8KHX96FrUjhqN5cH809s/HDgG+MBmbcxOwITMeq9JjsUgNd2SXGcl+MrsXUxO9vO2h&#10;1GdFzPKiigzfTrDv7UPA078fZBwaHIMjQ2NwdHgMjhHoJ3iWDz/NsxrmzhLsZ0czxlyPc2P5mED/&#10;VcRTIfhxaJC3SyUwedAeHOirFnknpbzbDLTpILh3FtKTE+yS9+qK6+S5nWDdKabmY7sk26kINBBG&#10;69nV50bSm4ebBrxmXq+jpK8nozfRJrTmeJgE+J60AaangSHAKwnsoe/v5PN2UjlIxtcR+DUEfjXl&#10;u5hfa/sJ7Fvp0zfT8mzqii0pbtP3vjSWUp5gnuIOwwRXCEEfijc94XjbZ8NEyvypjJn073Oj7VgQ&#10;Y8fSOAfWxbmxib/7JpaBGlTLc9NRm1uIpt7D0Db2cez87Ys4/t4SXNl3nEXN8jYTaCywaxVja8iN&#10;wN2Ntb+NCz3jh6DHSH2rgt0C/k96/NAS6Dq6n25l8e5ysEDf3ajzSUez2YKqevQINA0fgNqBBHz/&#10;LJQXpGBLZhw2EfTLs6OwiF5+PkE/M5WAJ6tPSfbi/UQB3ou1GT4CPpqMGou9fWOxf2Ac2T0ORwfH&#10;M2IJ0jjD7idvYPizZHgBXnLdgP4G4J/jbV0/TcCfpITf319sHIZmsnlHb0rwAVHYT4+uvvi9ZOL9&#10;WmTDrJnns8Lc95qBN2J1sbY8+h49vzeTAxVCJ2W/5H8Hr+1ikmhn4tCSXDvztD6fC+WU4Nspwbcm&#10;akVeAjrbjdYCqoVin+mX/6qlPo/JIctJD+8yrfGS9ZL8Vbxv3kPAT9FMN7J7ggOrGMtjNSkmHNPJ&#10;5G+7IvCWM9ww+yR6+Xd4fRqTwUyCfn60DYvp3dVCvzrejfVMstupssrT4sy+gNX5OQR8f3QOewCd&#10;j/wZZ2csxxd7DlvqrWvMxTWezcg7MrzqgYWybimv+O7jev2x4m8dX2P8bkDfePvrcSM4f6r4Dzz0&#10;y3f/ebx9vUBukGZdF9XdqkY7ZfjP6eOuqNDl5a5+wmsadXcZH7c04uCkt1B39zDUjeyLuiFFqOqb&#10;hariVJTnx2NLbhwZPBYrKesXp0VhHhlmZkoUpqmLjjE9yYeFZPktZPlmDa7p7ceB/rE4MpBgNy3y&#10;VgPdcbL6iZGxOD0mgT6cLD4mluAWg/txdiyBfnc0Ltwdiwt3xePc3Xyc184T+OepBA4O8KBOU1Pp&#10;pWsow+sIuKZ8+mwyuKI1PwJ7+rhwoJ/TxP7+LhwcKP9OkBY5sCU1ABuTA1FPxtYyXLs1OIbXNYPu&#10;oHmu1ySRQ309OCBLwOSwIyuC4AzGaoJ3XSoBm+SglHabnXYEfmtJL2uVn2beb8lyo1FdeXy+PLsa&#10;9kq1MAhfV0bAb0sh2ydqTLy62Kzutvd9aqwLxxsE+6ueCAP6qRppR28/ncCfE8PEQMAvj3UR8PwO&#10;ybQOqQl83wRsz0pGVWEumvoOQPvw+9Fyz9Oofuo1luceAl597FY7jQnTYCfcXcdGd735Zxw3lfo3&#10;B73i+pf66eI/61BBCctyYVam7vZkBu4sZP0joKtjTiDXlFkx+6d8XP3watT5mD/3JVy5cBYNb45D&#10;5QP3o27EYNTTx1f1zUV5MWV9UQq2EvTrsmOwKisGSzOjsSA9GrOTfQboUygx303w4b0kP+bx2rqs&#10;aNQUxKC9L6U9PfyBgTE4PCQex4fFWnJ+OFmb/lzMfUaMLqCPJeDvIrDvijHnc/f6cPFuHy7cw9tM&#10;AqeYFPYR8Lv6etFU7MWOXCoKevC5/l6Y5fklVUgY2vtJXXjo370EvB9HBjA0934gvbgSQB+vYfNa&#10;+vyyjDACnzK/iKDn9b18Xw3S0Vx9TejRaw5rzj6TxQG+n7r41ieHYbrrl5gXE8zPdpG13WRxJ2oo&#10;4WvTKenJ5o0CfJZ1v4Yhli9LUfebDRuTbFiTEImVCZTzGk4bZ8dszTsgqCeR5d8i0F9naO++8WT8&#10;qV473o+yYQal/2w18vE1a8jw2+KjUJYYQ9DHozIrBZW52ajtPRANQ+5Hx6+ew4GXp+Hi2grg/CWW&#10;r1Scxl1Yyb0b9Bb2/jXY+Bbwvw32G+PGL/Vzjn9Wnvzbh8G1ovsfUbqRbjcGv6MZVXXZdNGoEpgJ&#10;FfJ4Vwj6zy/i5OaVqP7Nr1A7chiah/VFff9c1PTOQEVBMrZS0gvIa3NjsSQzCgsy/JhDaT89hdKe&#10;QH8nwWMa8AT+WfT3mmyzNScKjUXRBBRZcxB9/JBoHFU33AhK+pECuxjeku8X740l2HWOIdCjcZ4J&#10;4NK9cbwdR4aPM759PxlYy2Rpues2snRFjhvzY8PwrisQKwiqhj7R6BjAz+snYGsevJjeTxCre9Ca&#10;WaeVdiT99zB2EfytkvGU8PL+urabADfr7tEyHFES0Mo3lP2yAGoT2FnopbrwYh0luraPWhkXhlIx&#10;Ptl/h/HuLlR1+fhKntWXr914NE12q+YVMNYTuCsJ4EVk+Jn+MLMPv/bte8MdgdddBD3jLU8kJpL5&#10;p0aFYQY9/Dyy++JYD5bHaKQdPXyiD9tSY1CRmczvk4P6or5oHnwX2h/+Iw68Oh3nVpbh6tkPKd6o&#10;4LqGU6uVXurOaqkXtiy6+FfV4ZsC/8bbX4/uL/Vzj3/uj/a9hz66q/ysVat1g3GNjE95Z7piusdX&#10;q2/2SAOune8ALu4DPjuJK0c7sfudV1F93xC0DC9BTd9s1PTJQGVJMrbnxWEzZf367Fgsy/RjIUE/&#10;P4uynqCfRtBPSfRjcpwXE+M9DDcZ341ZSV4sTfViY6bHDLXtLCHw+8eYEXbHh1Laq/tNzD5Gi1H6&#10;KePF8GL6aJwYE4dDlPztg3xoodfeQxDvI/PuJuA7Ge0lHrQReFX02bO9d2CC+xdUHx40FEdhD338&#10;YaqBA30J0hKbec3eAWJ9XiPoJeE1Aq+zRD6etwl6raxrltKWx1dDH99DCWAPk4uGwWp8/O4iJocC&#10;F1poJVqKolBNJq/mZwrYlWTzigwnSnl7uzw7mb+U4N/ORKDb8u/alWdTIkHP8wbJegJfPn4+Zf1U&#10;XxgmUM6/SWYfR+Cr4W4SGX6Kz07AU/rHRmBxnIOJwsPX+bCRdmpbRizKshKodtQXX4iOoXeh456n&#10;UPHgH3FpfQW+vEzcqCtWyf2aNQjHjMUwQ2n5kPF63wT8P7/+/gwY/z/v0M4ziuubSqorjnn9KtMA&#10;Cx1fnKPP24Aj81/E0SkP48D4+3Bp6cu41rIKFxdPQOcfxqBtTC5aB6VSLqaguiAF5TkJ2Kgps5L1&#10;6WR5yvqZYniy+VSy+iSyzsR4gd6LCXFuhgvvxDsxI9GFRalurFG3VbYP9Xl+ApZyv188fXM82TsG&#10;R4fEUPr7DTvvpIduJvs2EpRN+Q60EIRqWRdId5VEoL2PjWG1uLfl0rszmZTnUHKnR2BLlg1VlN/1&#10;hR7s7OOzPHl/P7SQZieTxG5e28f339uH78lk0ErQ7yyym4bAxgJ9HgFNf9+mYbL5Tkp5O9/fyc8i&#10;yPlYI6+3mO2xPWjK8aI+14canrX5hmS8QgNxthH02mBzHQFuQo11PG9IdjE8lPZqgCOANZyWkn0u&#10;2f79qAhMIvDf9Ibhbb+NEYlJjPd4ezZ9vBYgWZro4fuR3ZOjsZ1lUJ4Ti9r8VP5G+dg9cBT23/8k&#10;dv/hVZxfvgU4dZ540sx3sbv645XshTGrsa5b/f1vYeA/FPg3+5zvip/6kJfvUk2m8UahLpqP+BOe&#10;x4cNG7F7/NNofrw/9j9ahCOP5ePwI1k48GguTr04Fpcm/gb7nxyEltHpqO+XiKriJFSYBrxorM6O&#10;wrKMKDO+XvPjp5HNJ1Fqvk2gv0n5+QbPb8Q4ze23CfzJBP50VvIPWOGXM+SBN5L9NlH6biJTbszm&#10;tXQ7VqZEYDXPGwiiDQTTykwn7QHlL2NhWiQ+oHRfmmbjd3CbIbxNBN7OPCYJSvxmArKWCaJK3Wzq&#10;VivxYScVReegKBxkHB1srbgj0HeqX54SXYNzdpPNpRg6yPANBR5sy3ZgXXokNvOzy7LdqCLANVqv&#10;jomkMdeFBt6uZYKpprpQSGXsoIrZkcHnZrpNf7xuV/K8jYluY7IGzETSf8vDO7CCscyEC8sIYu3c&#10;M5+AlnSf6o/AZPr5CYxJBPq7UXZM4/XZsXZ8EOvA0jgnViYR9GkxBHw8PyuB3yUNjcWF2DlwODru&#10;fhS7n34ZFxZvwNUjp0ngardh0tcwWyb+K12A5z/6n4Sge7eA/42jW+rc7LEfenzzM74vfsTR/dUU&#10;3zzMdb3fVWb4LsDLs2tY7Rdn8OGuUux4egxqR2dh/1152Ds8HXtHEvBDs7Gft3cNJsj7kh0f6YMD&#10;v+6PplFZKO+biM35sVhFUKxhpV9Jeb+EoJ9N5pme7MV4gvtNxmuxTrxCwL8U7cBfY+y8bcfrMQ68&#10;zZhGVpvDCr+ICWBZkgtLtIoOPe07seEYFxOCv8aG4o/eYDzuDsBdkT0xJKQnBoQFoCjwTpSEBKFP&#10;ZAhKwgPRNzwAw8J74MmIAMzl+5US+BV5Eagj4Bty7KY1v4GJYU+x5eO17r2WpD4+yElF4cWhIbQZ&#10;lO0dZuqqNaBmT5EXu6kYdmTq+wXRQ/cg4AIxPykSKynNN0m6Z7lRy7CG3fI+k9VW3t6qLrgML4FO&#10;mc/YTkmvhT82EvSbUtzYInanlF+fyARA1bM83oWFBPIsSvZZ8vPREZjOkIx/l3L+Xa9GBjrI8A6z&#10;v98CJs+lTKRrEjzYkuRHWVo0KjPjmOTSqYYKsWvQMOwa9TA6nngJZ+avwrVjZ1mdCGWzvl3X0Fqp&#10;u2uS+ZTykvasb92ing92he7864+vgH9zoH8zbgTMPxLfhRxJoG8mou7nW4//c+O7D/MNuiS89o7T&#10;81WQZlaUWcSSGVyZXQMwNLruMj385Yv4qL0cVX+4B/X39sHuMUVoH5ZBCZ+C1oHJaO6fiIa+SWju&#10;nUD2iENVUSxKSygfB6dg3wNF2DEwEWvzorA000tP78MiVubZrMRi8nH0mn8hgJ+JCsfvfZF4wm3D&#10;Ex4HnmRFftZjxwteJ/6qzSyYBCbQw06jP53KmMDK/6wvHGPDe2FgRBAKQnohNzQQGaEBSCXo03g7&#10;KzzYRGZIIDKZBNIUIXcij+d8xjCC/7moMFoON0o1pJWAryEj1+TSBtCr7+vrsubdD9ES114cH+7B&#10;EYL/4ABJfhd2GvnOM2MXVUMdFcQaKosZcUEY7w3AG9rjnX+XNt4QkLcZr243n7WdamUjlYtk+6ZU&#10;KoU0BlXM5hQ914V1SU6GGxtSvEwATAa8vj6ZrJ1gwxz+FlMJ7Mk+B94xYeNt/i5+eXgH5mtFYCbR&#10;pYyV/J3XaL3A9BhUpScysaWhoSgfbf2GYPfIR9H5m5dwYMoCXNl9kIldjXZK9rJ0aqEXvH/ex7cY&#10;3wLbzUCv+CZQ/t64GfAJHiOJun+8ru9jGj9u9h4/ddzsO10/BHMNprAWL7KkvH4TqztOrfP8zobh&#10;WQk+PIZPmrei6a+/R9W9A7FzdAlah2ahYUAK6gh0RVURJWNhPMry41BWEIftvL2Rkn51TpyR9NuZ&#10;AFrHZGFzsebKuzGNjP0uK+JEVspx0W48S3Z62GXDCHsYBtpCMYDMPCAiFAMjwzDKEYIHXCFMBOEE&#10;uQ1/ZuV+hrcfiSSr2wP53F4ojOiFbII4OzQYOWEhyAoNQkawdS2HkcekUBQZjCKeC5kM8vmYIjOg&#10;p0kSOWF3YkxkD0yKt2Nztt9I8xomgEZKfw25PTwwGocH+XFimA8nh/sZlP2DtGmG1tL3UuLTyxP4&#10;Tfl2NGiqK1m9goy9Ld2L5UlkZl8vLEmOwEaCvTydQeBvY2wikNcazy6AO01iEOA3pmgSD69R4q/n&#10;9c0CLZl/I5+/hu+3iCplBpPelCgbJlLST5HEJ/vPIPvPZRL9gMppBf372kQ/X+PHFgJ+ezbLKDcV&#10;9flZaOnbjwx/P/Y8+id0vjAJn1Q048vPVD81yu5jqjzJeo21ExX8/I+fAfC7r0kKWZ//rwW+4XLG&#10;3zj4FMP2/B3Mb2TkvLW01eUrZPer9PC8fXDpLFT9/j7UkeFbRxVh5+AsNA9MQWXvOFT0jjfbTpXn&#10;xmEbAb5BjXVk87UE+ioy+ipK+TWUk6syY3h2oYL+t2V4ClZQ2r5Dvyr2fp2V9QVvJB4h4AcT6AUE&#10;em5EsGHjXAE5LAh5kYEosQdhqC0Yd9tDcE9kKGV6MHqHEeRk+AKCuSQyCMWhvVDE55eEU9IzJOf7&#10;hvXiuQcG2XpgtKMXHmIC+Y0rCA86+bzQO83rU4ICkBjYC1lMBMNCe9BiRGAhAbaVwKzSWPgcmxm1&#10;d0CLcFDinxxG4GsJLbOMtp/M78deev499PwaWaeVb3YVaAUfDbjx8xyFRiqd2mwvfb7HyPsy/h7b&#10;KOeNdyewV2m5LybDlbQvKwlq3V9BhbCSSWE1Q+DfwKSwimy/KI5sT9Uz1XTJUc5Tyk+nDZpL5bSQ&#10;r13K165M8WBtqg+b0qL4WfH87FQ05eWgpaQvFdpwNN/9GPa9OgUXSmtY9KqXJsIPQAAAX9BJREFU&#10;BLhJ9tboSvXHqynP9Nr8kPr0v3zcFPiK/w3g//M+72/F9xWU9Rwz4IZynqVNfPM3usK4pjH0HwKf&#10;nsaH1WvQ9OzDqBlTQn9egGZ69+Z+Kagnk1cVUMLnx2BTHoFOsK/IjMLyDPp1sttixpJ0P5anR2Ft&#10;Ohknw4PVfFyz5TbR19f1i0HzsBT69FC8FR2ON2LI4P4IAjEEfQjkPIK6kGzfhyDvTfDmE8jZZPBM&#10;MTlZvJDsnE+g5vN+djAfDw9Ff3s4hlElDA7tSZD35Ot68L16YrAjFCNcERjlCsMDnhA85QvBq9Eh&#10;mBYXjqmU1I8yARQG/gJZIZT+BH1GcA9kBd2OUUw4r1JZaN298jw7mT8STQUO7BL41W9P5jfLZw/1&#10;4fgQ3ddgHAHfWr7KdNNpkI/68AutaMu1GhCbc70EobW5ZmmaZra5DdMvJ2A/IJgXkK3nE8ALKM21&#10;9p92311GEIvhF1CNzOXvNV0LYajBjpJ+VoyHz/cR8FYr/eoU/s6pfr53LCqzE7AjPxmNJbno6NsX&#10;uweOxr6Hn0Tn82/h3LYaljPVnKkJnzEsH0/kM1hHVIXM+W/Vp5/H8b/UuHcz4H9XdB96zc0e/ynj&#10;xuPrn6cGu88p566aLM/fQvHJOZzavhT1T9+NxrsL0Tosi5I+G7X9U7GjTzLKixJQWhBPAMcS0AQ8&#10;Y2FGNOYS7PNZgSXh52vKLK+tyYiirPViQ4abCoDsn6EWd0rcAhc6R6egalACZsSHYYI/GK/FhOO3&#10;BOZIG2V7eCC9egiGOiIx0B6BovAQA/DsEMr3kCBKeKkAqQGxOxk9IhD9CfghET0xgq8fSnUwmIqh&#10;fxivM2HIKuj+aHswHvOG4ll6+Zej+JmxYfgzmX0MLUJOr18Q+HcgJeR2pIbcgSImgIeYdN4n6DZn&#10;RRL4djK1DQ1k8laNq1fXHhOAhvUK9EcH+3FIffqU/bso9dvp+QV8jcHXLjuyANoiu63AhxYCvzHL&#10;Q4/tQwVV0Xb+XuvJ+svI7vPi7HifzK1WeO3V9x5vq1tuZmwkplMZTVerPa/NiuPvnOBlIvBiEWNF&#10;AhNskp+Aj7EAn5GEHVmpaCzMx66+A7B72Bh0PPA49r/8Nj7eVoVrpy+yCqgdh+xOL6858pbd6yKr&#10;LxWsJ6wyqjU31u6f6/Ezatz7W8fXgfiviy5pb9hdSx9J0n+KY2sWYMcTd6NhTDF2jSBDDM9CRWE0&#10;qkuSKecTsSWX7E4Jv5KgX5wVg/lp0ZidGoVZ9I9zUlgJ6T8Xp3oIei/WpDuxnR65qjgatX3j0Tgg&#10;Hp3D49FOgOwdGYeT96ejbYifVsGDDdl2LEyKwHtJkXgtPgK/9QbjLsp2gbWPJH9IT+QE90QeAZ9L&#10;KV/A6E9pP5LS/z7K9gcZ9zkCcQ+BPYqvG8nHhtIGDDTAVxIJxmCqhuFUEaNtQRjL5DDWHoC7I3rQ&#10;MvTAWAc/Rx6fkRp8JxNLL+SS9UeE3YGJTGgbqFQq+bdU0rdXiqnp3avk4XOd6FSvhaS+FvTor4gy&#10;3Xlq7NNovd0lPjO/voOSX335rWR9Mb4a/2pzvHwvL8qUHOnll5L1Z5HtJ0XbrCW+GROjaYl4f1qU&#10;gE92J+AVkvSLk9xYkUQ5n+S1PHxaDMozE/i90tBQkIvGvgPRNuIBtN39BPY/9zY+XLMFX2oXGqm8&#10;K+qOFbuL8a+3zsvPy/yxUnSF+d/Ez/34X2J8xY/9ifTcm73PPx6mj7U7uuSa5eVZ0GZILc9XtLTV&#10;Rzi8ZTmWjChG7dg+qB+ciaaBrDhk+KqSRFSQ3bflx2J9Dj17lh/LMnz4gL5xNuXk+8k+TEvimcwz&#10;j5VwufrU1e+cT0+rCj8wGgeGJ+LwqBQcH52E02NjzaSYU3fH4DhvHxkTjc4hLuzs60YDmbGCjLg8&#10;24G3E8PxkL0XBhvJHogigT3kTrI7ZTzBPcQWgrsp4R93h+FJTzie8objMWcoHnSEEcQRGOYIwSAC&#10;e6i9J0Y6AzCWXv5uWwDujQzGfXztPVQEdzPGMnEMiwzAkPAAkxx6U1kU0EoUhTJZ0GbcRzn9qCMA&#10;r/jD+bfTJwuoBK32yyvPVEObHaXpEWgxANeMPD+lPoHPsxi+g0DvyKPcZ+xitOS60STQM6rVr6/G&#10;P/5easFfy1hM1tfKvxpoM86vrbucmEDgvxvrwgzGPDL7/ERJev5OBPv6VK/Z3GMrLVZpVjS/WyLq&#10;itPR1LcQ7UOGo/Oux7D7qddwbvEWXDt+gWXOOqAeGo3BuPqJqQMC+431UKA3tbi7KhuZL5xYz/w5&#10;H/+LwO+OH3r8GOB/VRI3XPvm412HeZqudck2hnoXJOmvmoUQ1HD3GT5qLUX5M3ej7K4S1A7NQ32/&#10;DFRSyu/onYQynrfmxWEjK5Qk+9I0HxneQ4b3YFqyxyxv9Y52kiXoF6dRYuZEY0chvXtvgrkvAT+I&#10;wB4Wj+Mj43FyNGNMHE7dFYcTYwl6nhUn7onHwVF+HBgRjb1UAk0lDpQVuzAr04b7Qv8P+lBy55G5&#10;8wjEXPrvQkr7EiaDwbZeuNcZgkfcoXiYIL+HoB5tDzQ2YRQZ/T7efswViCepHP7oCcafaSH+zOTw&#10;Z18kniOY/xJNqR8djBf9QfijNwS/s/fAbx098WvGQwT66IgAvk8IE0IQ7YOUQhD+5A3DqtxolJHx&#10;K3McqMhyYVu6B5sznKglqDXoZ2cRE15RjBl225LvQ5PATk/fwkTRxOfXUSVohp320K/M9JtuO7XY&#10;L6ed0Ead2nL7HQJ9QpTDxORo7cfPZBBP0CeI4T1YlRKFdZTzm9NjUZYZSzkfi7q8RHr4bDT1KcSu&#10;oYPRcfeDaHr0aRx8Zy6uHj7N4ieYTYNd165DWs+QdeaGGvMfcfwHA7/7+L7HdVvMbsl5K9Ro8zkt&#10;vLrmmAA+PISmCX9A+X3FaB9TQBmuYbQEfEkcthG8m/KjzQy51RmxBHwsvXsM5qXE0u/68U6iBxMS&#10;WEEpS+fQz69M92NrJkFPVVBXHIPWfrHo6BeD/YMI6iGK6wtgHBsZjaOjonB8jMX4p+4j+O+LYgKg&#10;Rx7jx/5hBH8/D8r42hdjg+jbf4EssnEO2bmQbD+c54c9oXiCYP69O8i0zP+a9x/zhOExJoHHnIF4&#10;2hWAiXGh/G60D6k2M1LvAyoIbT6xIMmOD5JtWJ7moL1wYCvBWkGm3pZnY7iwjow8MzkSz7sD8AjV&#10;wiiqgUEE/oAIqoPIXngjzoYt2V6CTavsaBSeWuepcLKclP5MCLytSTI6a6JNrRl+60M11YFa8zXm&#10;fkuqk7LejVVUSIsSXJgdTw9P3z5FYxN8EUbaT45xYWosvwsZfp4SK9l9Ba3UGr5uMxl+e3o0P9Ma&#10;adeUn4VWAn7nwIGma+7A48/j1LvzcHnnHqo5ljW9+mX11FDpdc+ak7DvVvL/Sce3PP51ANwsCXwT&#10;QD/X+GYp3ew5Cv5NAjnBrvVOLmu2FLO9Bt9cuXAIe6a/jo3Ds9E2Nh87B6eRKRJRQ3avyI9BaR4l&#10;PWXjegJ5OeX8gmQvGd6HKax0ExK9mEiJOYXeUrJ+FRXAZnrfUsr/7fTB5fSqO3L9qCmMwk6y/q4+&#10;PJd40VbswO5+bhwc6ifoY3CSTH/q7licvIey/8EEnHkwGucf9OD0A34cGcvX9XORtWKwINeGxxy/&#10;oE//JUY67sBT3kBMSrBhCZlyRZoTiwjQOUnhmBYfiumJkUxOdiYpBy0JmZiMXJnvxI4CnR0o53tt&#10;y4pAaY4NlVrhhtfb+3mxh591YIAW07Cb3WS082xFrovJIRKvR4XgCVcI7qWiGGUPx5jwXnjZF4qt&#10;/Htrcyx/X0u/XkPw1+vv5u0d/OxKMvuOrkU2azQOgFHPx5oKooy038DvujxBU1/p18nmUzXxSHMQ&#10;6NvfjfeY++8z5lLSL6KVWp7sx9qUaOPft6ZHoTQ7HlX5iagvTkVzP8196IddYx5Ax+PP4eg783G5&#10;sZNqjnVFc+MJeLH8VYjlCXrNqOzy7V/Fv81xs7r+9fhe4H8zbvYG/9r4e4+vv8+Nf9M1s0w1C5rS&#10;3ixh/OkZnNmwABUPD0bTyBzsHJpuRtftKE6gpI/HlrwYrCfDa5nqZfTuC+nbZ5Nl3iPwJenHk5Um&#10;kuWnJ7uwjIDfkqkVYv2oz4/iWaB3my2mtDFFNUHQpJbrIg9a6X07+hBg/X04NDQaJ8fG48y9iTh7&#10;XzzOPch4KB4XH07AhQe9TABUAvfGYvcgAnEwvfAQLbwRiNdjAvBOQgjWFXpRVuBEdZ7GuruZZCi3&#10;8+0oL7CjikBuKHKhley9s8TFz7ZjZ7ETLbrd283HHAS7DfWMJj7W2cdl1rc/PMiDw/ysI4O9ODTQ&#10;i71MUFoTr77Iiw2ZDsyKD8fLZP8/U2G86g/Fupx41NHr1+eTwQvdqON3EqBb83xmaazOPn7s7usz&#10;6/MfGhSHg7Q7BwZEm/v7mAi1I08tpf8m+volSdZWXe8zmU4j6KcR/DM085DXPqCkX8bfXt1yG9Ki&#10;CPhoVKjRLi8NdUVZqO+bhyYBfvRY7H/0GRweNwOfNOw2XXPXrlkMb4bWmvrdXS+I8q+qixj/ChOC&#10;sPHvgv6v1/ebxXcCv/v+1+Pmb/KPxb/iuP553X+fsro1ppp/s1nn7CMc27QAWx8fiNr7WVlGpKNl&#10;YDqqi5NMK/3W3BhsoBRdmenBknQyvMbMq9GOwNeOMxPI7tpuajor5xKy/sZMLyrzosxGFE2F9LCM&#10;hkI/6uhnGwiABiaCJkZzgd/MK99V7KXf15RXLw5ruuzoOJy7P4FgT8SHv0rC+UcScPYhxv1+nDaS&#10;Pw5HxsRh32A7fT9BPIQA6+tEo8bDD47Gzr4OtBLIuwikpiLNtnOaWXe7CNi9Wrl2oB97+2uxCy16&#10;4TZDbXfyOY1MEM2ajcfXalrsfu1WM8CLI4P4vQa5cXiIDwcJ/v0D3DjQn8HXaq28Fn5GdXEUFscG&#10;YguZvIHJrpWSva6Afp3vvas/P29gLE4MTcSZEYk4NUzTgvl3DInGcVmcwdpEU3vme3CQCbCTyUJj&#10;/7dS+i+m7ZgZa8f0WBdDrfkuzOdvvohefzXLYT0t1BYqr9LsOKoUllduChp7S6X1Q9uQ0djzwFPY&#10;/+d38eGaahI7y1vtN/Tvloe3JL1VJwRwq5NOYUl8wV24UP3/t6L97z2+BfzvjxsB+1PFP+O42edY&#10;IwOtUYEW6L/8UssYn8fH++pQ+cf7UUsP3z4ymwyRzEqcgPL8BDPCbhMl6zqCfSWl/AcE+yzGe5Tz&#10;UwhySc8pZPmZSS4s1rz3LHp4Al7gbi3S6jNR6CjRBBXepqzf2Tvqq2u7CHj1V+8s9GCXBq+QhTu1&#10;Tt1A+vgR0WT8WFz8VQI+/k0iPnoiBWcfTaTs9+HM3T4cp/9vH2CB/shoJ44yDg9V+HGQCkCWoVVb&#10;SBO0u/tpb3otXU1w89xBVXFAg2jI4gcHuinjCXImnA5GG5XHLtP3TvWhlW4GaPgtgW+Aaa2Co0Rw&#10;sD+/J9XAQb5WYN1T4iRLW9Nqm8jyTbQBGonXSmY/MDgep0YmM+JwdmS8Ca36o+W+jg0m6Mn4hwZZ&#10;G3RoR54Dvf1oL5Il8GGdGknJ7GL56ZT1s+n1PyDDL2NZrKGi2pQRhe1ZsSjPoQ0rSKcdy6GsL0bL&#10;sBHY9eDjaH3yZZxbUQpcZHK/YpW/JL1mTJoBWKb+W110gnW3n78+L8OCu+I/6fhqsc2bR3fu646b&#10;AeqfHd2HPl/fqauAdElH950bX0LPZvW1UqB1Ad30w5PZtaAhrnwIfH4GV4+1Yvc7f0L5/b3RoME3&#10;A1LR0DsZFfTvZdmxrFAxWJfhI8N7yPD08PSR77PivRsvsFstyPM13DPDgy2U7pVk8DqxOJl9V7Hf&#10;AjxjL8G+t28M9vSVvI3Cvv7RZFLJ2ihe06aQfC4Bp/5sMe/+vgIkmXVULA5T6p+mxL/0myRceDyJ&#10;/j4Gh0e6CXQ/Tt5LAN0Xg1P3+XH2Xnr/sR4cH0mQjuBnENS7+lCqk9E7xPxk+51MKi0EdTM9egc/&#10;Q4NqDmisAIHcQR/fTsXRzu/Yqf51qQ8tvMHn7GXsH6B1+hg87+dZsY+JQkNvd5Pt2xm7yNJKYg15&#10;VBslfGxALI4OT8ZpMrzAfmaktbzXqZFaAETLbccS+Ilmsc/DWgpMUp+JoqM4moqIXj3Db1rwpaKk&#10;rGYnubGQoF+TGo1N6XHYnhFPVZXK3z0Vdb1z0di/N9qHDcPesY9i9xMv4tjsZfj8lJasZn0gy5sN&#10;KfA5a5HF7MbD62z+66pT5gb/+Sq6Lumx/6DjpsD/bgVwI7r+VWEdVkYm+NX1dmNJdN3W2GmF2mos&#10;eabhFZZ/u0bAX9VoK3m5a5eAjw5i/6zXsHlUPuqGpKOZgG/unYSafFYmSvpNOVFYR3+6kjJSsn1u&#10;itt49mmseNpE8n2Cfg5Zfjmvb830o4pgl6QX4FvJVAL8HgK8O/YK5AL7AGsJa21UYUAkAA3QstNa&#10;gkoA9ZBxXejQKjNk5u05EZgX8z8oLQrBsfvJ/r9OwPlfkfXvjzZx7uF4WoBYnH84ChceisI5WoDT&#10;Y3y0CWTPYT7soRTfxfcVy7f1pp0gi2t9PIVAvps2YK/GzQ+MZsQQ8NEG+NZjPiYNKRAyv0lYfr4f&#10;/xY+f7dWxWHsE+hpUeTZuxleoTX29hHERwbH4dTwBMr6OLNE90kt1y3AD6fkp9QX2x/Rllz83MP6&#10;TfgZSpjaxWdDuhcfkOlnM7nOSLRU1mJK+jUZMfzN48nwSaiSj89Px84+BWjp3w/77nsUnY/+GUcn&#10;LcC1jkMsa9WCy7hsxmKwTndNjVVN4kNf1Z3/xsNI/RvB3S39bxbXwfivDOvQLXH+V5cJbmsEvf5V&#10;UVoNMJoicU1JQAMw1ErPAr98xVq++Oqlczix4n1sf6Av6oZnkuHpBYu0ikoMKnL92JrNikW5viKN&#10;XpUVbX4SWZ7yUgNC3pOkJ+inM+aThdamR7HixaM+LwYtlPW7iiWnCRY1WjG6AS+wi90PKLrArjhI&#10;wGua6kF65aOU04com7WktJhZq9W08b0qC7xYlRaKKj528pEUfPh4HD76bRITQBLOPRLHiMGHjzEe&#10;jcLFh/04/wD9P22AwH90OCV+fwdBbzcNd81MKG0EtDz/LkrzDvp7NSSqXcFqVKRKIEPvYwLQ7U4m&#10;DHl8Yz/U8Mjvo+Shv2+fNs6kbeko8tE+0IsT+LU5DtTnaG0963H9fUf4XscGRdPXx+HYEAKdDH90&#10;WDyODoljUoilbSDgmUj26fP5/kqaZdkeWiq38fCzEj2Ym+THorRYqqpoY6O2ZcvDp6GmMAMNfbPR&#10;PKgEe0bdjYOPPo/9r8zAx437WI3F5pbaU2+N2nHQNaa+G/gic57+a4/vAX53o0d3/O8C35ST/jGX&#10;rQL8CvRK36ZbxnqN5sarW06tttcu08dT1l8oXYTyR/qjckCyAXyT+uILYrCNfnxjjh9rCXrtL7cy&#10;PRqLkv1ma+iZ8R5Mj3MQ9A5z1lx4Sc/19PtVtAP1udFoK6R3p1fvpFwX4PeKRdUyTRY7JIYn8wkE&#10;quRaX/4AAacQ6LUX3cGB8rUEKl+zX0mDktnsuU5A7SaAOsWclO4XHiTjPxZNyS/Zn0jwxzPimAxi&#10;DfgvPBKF8w9R8t8fhVNjNAeejN9PS1upkc+LpiIvkxzZmSy9ixJ+t2ngE4OT5fm4WQlXCcuwutoI&#10;+DdRgSiBadNM7X2vlXIaC9QT4UcLFU6jruWpi86B5gImFr5/Bxl7L99Ha+YL+GYHXTK/bh8dJJaP&#10;M+cj+l2M1fFjp1g+Tw2ibixJpo/vAv08lsOStGisy4xlUo5lck40C2E0FeeyDHtj1/Bh6Lj/Mez9&#10;yyR8XNaCa58K5KwV6qFhwjcjLgl2gV71xQK9VYX+64F/I+hvBL/V4m3FzwH4ppBM8J+uzK0wTzH2&#10;X7cp7JjlzYi7K+d5/xIOrZiJut/dg7phOZSDyagvjkUlWb6MwN2Sbc2IW81YkUpmSfJgDivdTLL6&#10;e5oAEms3oJ8Wz9u8P5/ScyUVwdZMre7qIwAomUsITrKfPLy6oQ4QKAcJHovRBXj/V2Ear264r0kr&#10;B0yjlh9HdY1KYC9Zdk+JAwfpzbX99NHB2qrKg/P08AL+h4+J9ZON5//4iRR88rsUXHw0Hhd+FWf6&#10;+c9Q7gv4R4dKbqungMAim9blqmvPYVr4JfU7mWwEbsl9bTulRTHa+NhOKQ4mKIFfSUDJrJPA1Np6&#10;tfl+VOR4UUp1VMqEqTYNJYI2WpxOsr/2yjfKRyvrMBHu529idudhHKGakKRXHGKYJNfbZ95zc7oA&#10;b6eHdxDwbswl4BenxLBcYrE5Mw5lOXGozqc6K85Gfd8ctA7pj87RD2DnA8+i/Y05uHL8AusE663q&#10;qmT9DQyvCtJdV0x9+aoe3RD/hcd3Av9mYaHsXx1fPyyO7/6uLEwza+qakfPqnrl6lYD//CQutm3H&#10;5scGYccoAn5wJgGfhB15SWZQx2YztNaD5abC+U1f/FwyzAwCfhr9uxrvJsY4MCnOzfBgQowbU2Il&#10;+z1YSl+/JYvSNt9HiS+mpFQ2jXcEPeW8WOwgQaVppwK0wH54kG53hVrIedY89aPaZmoIpb5ikDaI&#10;pLTuY0d7PzuluMsAcz/f49Q9BM5YB07e58bZhwT+BFx4LB7nfhWLMw/F4tQDMbweh9P300ff68ex&#10;sfycYUoqAr6WrVao396NZiqA5iI7Wkuc2NnbiXZ69V2MliIXmVuLXjr5uFr/9V30twnQkvQCqQ/b&#10;+LevS3NiXYYbW5kAduT40JBLRaGBN2R/JYJmqaCiGCbFGCaOGCYzAp1J4EDfWKqBWCqLGFoPJg6+&#10;Tjv7aJbd9DgbpvE8Ry32VF0bCPjSnETTPVdXnIHm/gVoHTQAe0bfh7YHnsTBN2fik+aDBC6Rq+3C&#10;v/yEZa9JVLp9neGt4HO6QG54Qy/pqkG6/N94fA34XwO6+QGVRXXdiq8D8l8VXUdXwX0FfH4/ZXmt&#10;YPuFRlyJ4a9ewKe7q9Hy8uOoGJWLuoFaEDEe1Xk+w1Ibs3zGm69MtiZvzElQ95AX08gykxIcmMDK&#10;NzFaM71s+IvPhidcoXggIhAPRobiKbcNb0S7zeKVq7Ree45a4SmnJW1LolixBXiyuNkswhrkIqBr&#10;w0kDcnWH3RDHCHrNUdd6dCcV2mdODW3081rFdpfWjjebUPhwcrQPFwj4Cw9H4cz9bnp7PwHvw6kH&#10;/ThJaX+aNkCNfhcfpfd/mH76bn6PkXztMDG3uupcBLASCb06E0E7Q6P+2rTEdX91+1ltAM1F2g3H&#10;ZdRBfT4TRKGm1fJ5DCWPJrJ6FX/LLekubKAtWmfWuHNiW4YLZUwIlVo4Iy+Gfj+KyUCKiJaAybFV&#10;XZb8rXaS3RukFHJisEG9JUyis5hsZ7IcBHh1lWoRki358agooKwvZvn1ycPOQX3RPmIMWu57HAde&#10;n4pLtTtZXVk3zOArqlLTL6/WHcKcJCBkd1UX6+i+Y+qPBXq5Q4Uu/zceX/XjfzNuTAjXoxuMP12o&#10;iKz/vnn9hkzNS/Lx8m/6bmqt1zBbSXoj7a59hKvn96Pxr7/Bxn6JaB6Sajx8dX4sGT4am1jJxPBL&#10;UunRk1jJEr2U8BoF5sE70S5MinXg7dhIvBETgVeiIvGMOxyPuiMxIiIYhYF3IjcgAEVBgRgWFoSH&#10;HaF4nc9dnGJDba6b8ljLRWslWe0fT6Yd7MYhjW4zoNbCE5TeQ6Nwcqgfx4dJgjMEdN4/1pUA9Jzj&#10;ZPYj2mBCAKXU30021mYS2nTiKN/zzF1R+PDhGHz4qxh8TG//2e+TTHz8RCIuMT76XbKxABd+k4zz&#10;v07CGSWAe5gARnmZBPhdRsdgPz9fcXS05gEw8eh8Vyz2DfOjnbagjYmhqYigL7CjjqFk0ELmb6PX&#10;30XPvrOPF41k/rr8aFRkRZnVeleT/VcwES5NcmEZrdJKgncjfXlZVjy20kJt5e++nQl3a6YPmzL9&#10;fNxvWuvnKJJdmJfmpY+PwuqMGCZm9aokoq4kA3VFabRmRWgbPhIH7v8dOp9+Hee31ZhFUGTp1ENz&#10;2YzFsBrvDMsbOmd9uX6yju47N16/4dp/4/EzGbmnX1952PpcS13ovoCuTK4JFCpgfjfFFRa4mSp5&#10;EVfO7cexxZOx/b5+KO+firq+iajKj0E5/bumYK5P85kKqUa5WZrkQc8+NUYLN0RiSrQDEzWzK8aJ&#10;8f4IvOqLxFOuSIwNC0H/8BAz0y09qBdSA4OQHhCEjIAeyAm8Hf1D7sCvbb2YOCJQQRZr1ai7Pm7s&#10;10IT9MZHCPojArZ2iiWwzdJTw3l7OFXAMDeOjyDoCP7jYv8uyX9ECoFq4UBfenOGNpnUzrJqBzjE&#10;OEbAnqR3P3NfND6izP/kccYTCfj4d/EMgZ/y/7cJOP8b+v3HE3COvv/cozw/koDj99KGjOL3G0E7&#10;McqDo7QCx++mengwHiceiMORe6JxYDQ/ZyxtyZgY7BvhQyeT125+v06qkE7+TQJ+K2V/c1E0E0MM&#10;JX4UNhL4S1MdxptPieVvygT6Ln9bM0uO1ml2MlWVWD3RhjlMDGo/UffcPCZesfuiVC9WMTlI1m/N&#10;SkJ5TiqqizLR0C8XbYPp40fei+aHn0LjK5PxUecBVhNSwRU13InhrfXtDGF8F+BvHd95fIvxLeBd&#10;v/31+CZof4roArlpfe0Kc836Dha7a7SV+uOtPnlc/ghfnDmAHa/9DquHpqFqaDJq6BurWSErKBU3&#10;sjKpEU7zsBfHezFHY7s1yUPrrsVoNVc11LmwmHJfCzRo+aZZ9O+vkf3vCg5CXq8AJAUGIjawJ2ID&#10;7kQ0WT+GCUDrzKXwWipv5wb1xIiQnnjW3hNLMmyoIVDlm/dR8pu95SndzXJTWmiSQD9BMJ0gywr8&#10;2r3mOK9r+OthAuyoJuWYJams/nxtD6WdaBQaMnuQclzP01DZoyP4egL39H1+4/U/+k0iPiTYL/4m&#10;Fh/+No6MT+AzPmQSuPREEh9LwYVfJ+PsrxJw8sEYnHwg2liDs+oO1OufzsCHT6Xj3G+UNJgofh1v&#10;2gyOMxkcHRONQ/ye+/l3yCbsIvAbKdmr6esrmVi3ZBDAiXa8Q/Z+JdqGl2MceI0xjr/1eP62k5hw&#10;3yHgpyjpEuhzWB4LU6KxLC0Gq8jw6zNjsS0rFhV5SagqyEB97zy0DOyHlqEj0f7IU9j10kScb+zA&#10;l59qpN01MxZDXXTqm1eY9RhVX7o0u/Cv2nML+H/7+F8Gvj6L7K3PkjfTJZWaCpRgN4sgsKDNJBqt&#10;gqIRd1+cxOE107FkaAYq+iegoTgGNWTdMnrPjfKcKZKbqpBkG4J5RiwlfbSTYQF+MVlIs+XW8TnW&#10;Es0urIiPwHTK96ccQSjueQeSKetjCPy4gJ5I6nUHkgJ4LbAHknv2RFyP25FC4GeEBCKLSaA44Hbc&#10;E/JLjIsKIntR/tMLt4v96aMPDyRTD2GMsEbUCfTHhrpxciRZnv5bg2wk/Y/xfGzojcAX6Mm6vb08&#10;q3/fxrMD+6gI9mp8PBPA4RFunLjLi/ME8IVHY3HhsRhc/HUMwR5v4uPfS/5b4L9EC/Ch+v+foA1g&#10;olBc+C0TxpO8/sc0fPJCJs8p+PAZWodnkk0SOfswLcq9/F6jmaCYtPb0d0HDeltKNOHIT5sThe0E&#10;/pJkJyYycb5AxfRXJliBfjIt1Hv87d+jd59Lab+A0l+7+K5Ij+6S9AR8TjzKuwDf0CcHrYOK0D5y&#10;GFrufgg7//AaPq3ciS8vk9EJbHXNXbv8GUGvXnlrUUsDfEMY3XWG/zO6q9Ct4/uPmwL/u6MbsD9d&#10;dDcc6rMl6TUER8X6OcF+heyuGXP44gKufnICexZOwsx+SdjYP9nMh68qjKKX9FDSax8zH1aTYZaQ&#10;feZRcs4i80xTyzyZSMsxaYz3imQlBy+2pFprtW+lN93E28vjbZjJpPCMKwR9yO4pAnxwMNII/pyA&#10;XsgPDEDvkCCUBN6BrOA7zRrzKbydwefmhQahgIlgBK+95A+m9KX8z3OiqVDsL+lP4A+lvB7mMmvM&#10;nyCzy9+fHEHwdysBXR9uAV/yXsN2tQ+8QsDXJpF7+1jA1zj+Q1IHfN3Ju/ym++7ir+LI/rG49Hgs&#10;fT6B/1uxP+/rNpPAhd8wOVABfEhLoLhEwF/8fRIuPJWIi8+k4qPnM/HpS9m49EIqLj2XgotPk/1/&#10;HY3zD8Uaa3F8jB+H1D4wyIN2Mv/OYh+a8rVAhhtrtdhInBNv8Ld+i8BXj4i6QzUdeSHLZEmqjwkx&#10;CusytaagD9uzo/n7xBPwSWjonU0fX4yOESOw864H0PrEczg8fxWufigbR4ZXwpfSM2PrRQSsg12q&#10;0GoDUtwA9O47t5D/N4//deBb0JePV0ONtbGgdow165RfJeA/PorW+ROx4f4BWJrrx/aSRJTlxqLU&#10;NC6p4rmwij5SWyMtZMWbo5VY/A68o/XTGZPE9EwGYvp1KS5s43NL6Uu1v5qWa97M+xv4+FJ5Uz7/&#10;WUco7tbac5TxfYLvoJ+/E0PCAzEyMgij6OuHa7FKRn5ID2RrzTkmiTwmh960BKODb8ezzkDMTXOg&#10;othP5qfs76/VZen3h8mnewzoT5PdTxLsJ6kCTo+KMuvOa/VZdfVpB1oBv6XAbvaVs2bIuXFQW0RT&#10;ckvuHx8ZTb9PRtbmlvcT+I+Q6cn6H/06DpfI/B+RsS+ZiDOsLwa/9Huy/5ME/dOU/4o/JOOjPxL0&#10;z6YT7Bn47LV8fDYuHx++lIWLz6XhPJ9/8fEEXHgkHmcfiKO6oPRnojrI77C/XxTayfxaQGMVVdaM&#10;eIvlpyZ4zeCbefxNF6Z5sJSWa1WGnx4+ClsJ+PK8WFQVqXuOPr5vIXYOHYxd9z1IwD+Lfe8txJVT&#10;VHQaiKUBOCDYZfMk7dW+oyG3BvSsNl1xw00TX79z6/i+42vA/zbQvxnfBu4/FgK85d/NfPhrnzPL&#10;f8SHzgGXDqJpwjNYOTQbq4vjzNLUGzOsMfSr0v1kdgeWabw8Ab+A51kJBG5cBN6lh58QZcfbZlkm&#10;sn1UJObyOcuT3ViX7MAWStOt6oIS4zO2aJPFDAeZPwJrk8OxPNFh5nhPIYO96g0188ufdgbh8cgQ&#10;PBQRgnvCemIMQT+EjF/Sqwe9PiW/lpru9Qvk9/ofJoYeeD46CEuzHKgnMx7SyDuy/mFK/sNkzeOU&#10;9Sd5PjHURdZ34xSZ/sQQSvcBThzsR3Yn8LUhZWNepOln3z84CkeGReHYcDKvrILUwWiCfqw1PPf8&#10;A9Y4fbX2f/QYgf9oND6U5Bf7C/hk/Q8JfCP7CfyPCPiLBP6lZ1LwMUH/8bNpuPgnMv1fs3F5Uh98&#10;+lYRPuTti5T+F6UQHqdFeFRTguNw6h4mgOGxZhReJ63IjjyqJSbfGQT7ewl+Jlgv5pLp1Wi3gmW0&#10;ltJ+U2YMk7RG3cWhpigZjf1z0Ty4H9rHjKWP/w3axk3D5ZMsb9ZAgfyrBlzWB9023XRXSA+sLjKA&#10;kvNfgZtxvV1P//JJJjno9q3j+45vMf4PSwAqgm7wdoeufft5kmN6xHpXFYh8mdVop51kzZzoa5/S&#10;w5HhL3+EaxcO4uAHb2PtyHRsIauU5nuxKduHxQmRWExQag+4+QT6XMZsesvpsTYT04ykF+DtGOe1&#10;4Q2/IgIT/OFmlVWt1aYdWLQhg5Z02priJPNr/zUXKgj8ykwbqjLtqEi38xofV1dVsnZgicCMqBBM&#10;8ITgRU8onnYF47GIXrgvlPI+oAd697rdrDKbFXI7FcAvKftvx/CwHnxeID7IcBvw7yOgjw12Ucq7&#10;GZT8ZPwTZP/jkv9MAurS0+Ads320CQ2+Eburd0DtAB6cGEXAj6FCIPOevTca5yjBTdzvx4UH1dUX&#10;jUti/kcIfAN+3n88Bh//Ns6K38XjE7L4xwS9fPzHBPbHzzJ0fi4dH76Yic/HF+OLqQMJ/j745MU8&#10;XGSiuPgk7cKvyfwPJ1D2x+M01ckxKhANU96WE4V5WhAj0Uem19wGj5marCXG5OM1MrJMffIEfG1f&#10;An5gb3SMGY09jz2Buiefx5HVm4lRQlbDawV61ger3nTXqa8D+Bacf7rjR0r97vh+4Cv7Xs/AArqY&#10;3QqrW85idzMn+goBf+UCrny0F6e2zMLmewuxtZiSsDAG2zWGPsODFfThi8jac+nDZ2vZ5CgHZsY4&#10;zQaH03x2TGVM9BDorgi8prM70gqfBXxtk7SESWJlnM3so6ZtlUrTndBuqzXZLrNhQ11X1GY7mQCc&#10;ZlmoMsYWJoZ1qXYmASadeG3MEMaEEoI/uQPxaMQdtAXW0tLDw3tgFC3B2PAQDA0J4PU78Yq7F7bm&#10;edBJIB+hPz7OODnYj1Nk8OME8+HBjq5koJZ7lwnNkVcr//HhUfT/UTg7Nppg5/leK87fH4MLD8SS&#10;6WNw8aEYAj6WZ8r9G0IK4KISgFEBsgCxBH88Pn4iAR+p0e8pgT8FnxD0n/D80R8zyPqU+C9m4/N3&#10;++OLdwfho1eKcPEPabQFKbj0WyqEXyXh7D0xtCvRtDA+lOV4sIzlMosJdQG9/LLUKKxmrE2LxgbK&#10;+m2S9flJaC7KQBNB3zZiENruuR/tT7+AM2u3Ah/T1snDsx50Dwu36s+NderW8c86/imMr9ZWtcby&#10;Rhfw9b5id4GdBSzQqx9eSeD8fmx6/iGUPtIH5UPjUZ5vw44cJ8ozvdiSHoUV8R4sIKPPio3E+7ER&#10;mELPPpny/R2/HZPd9PAaUeeOwKvuMLzoCsVLHt52Epw8v+4Kw1tk6WnREWYLpcWM5XHhlPw2bO9i&#10;+ppsBwHfHQS+FoMk82stuB1KAFIDVAB6bnlGJLal27Ahw46lKZGYkxhBlRGM8b4gJpwQPOcON2pg&#10;TMid+JW9F/7q7IHNVCwaDqux98co+U8Q+CeGULqL5QX4gXxsoNVdd3gwEwQtgST9yVE+nCXgu5n9&#10;w4cEdt4nw3efBfzuuPBgtInrycC6/tGv4vERpbriEj37pd8S+L8n4z9Fpn+aPp9J4NJT6WT2bJx7&#10;OgMfv12Ca3NG4tPJ/XHmT5m8nmoWAdEqQMdHxaB9gJbO9mAVVdOiFBcW0s8vTVVPCVk+IwbbsmPp&#10;5SnrS1LQ2DcL7UP6Ys+o0ej41RM4OWMBy5s+/orqx2V8SpUnlu+uc6Z7ztSlW9z+zz5uCnxFN4hv&#10;Ht8PfNMHb+S8FWaSDwF/VQthqIvu8nlc++gQjq9+F8uGJqJ8oDWstjnbj7IUGzamOrAiyY7FZOo5&#10;ZOxZBOwUfxje9YWbgTbjvOEm3iDY3/CE4WV3MF5yhxrg/1Xgd+qs62F4lee3CcipvkjM4nt9EB2O&#10;1Qk2s/liufZZJ6uL9au06KMWfyTAqzJ1m0H5X8OoY9TnRKJBW0Pl2tCUY6cysKMmX1bBhi1J4VhF&#10;SzCHSWWctxde9QZRaYRgSZoWsPSircRjWutNf/xAMroZsaeBPn4DesUhMf8QF46PoJwf48eZu/xm&#10;fr3AfPY+L87c6yHbE/T3Kxn4yPoEuvw9z7pmvL5u3xdjVEF3XHyQ8p+JwEoAYn+ef6OBP0nG939I&#10;BXDx96n48Ml0nGdceDEXV2aOwBfvD8F5KoCPmBQ+ejwFR8bEorWf36yTvyXdh/VpXrK7C+upyDaR&#10;4bfkxGE7Ab+jKA4NfTLRNKAAbaOHEvCPYu/r4/Fxw06Wu+qFVN/nRvld1ZBbQxKqM9316Nbxrzj+&#10;KcBXW/1VZu8rZPYrGkdvpkgyo39+DvhkPz6smocdv+6N6iEJ9H6x2JHrRpka2eipN8bbsYJANyxP&#10;pp5GsE5hTCJwx5PdXyO7v2Ii3ID6NQGcYH+Z919yRpBlbXiOkv9Zsv4LDl53hGCci6/3aj/0SHwQ&#10;S7ZmQlkTb8NmtfKTucoo+8sVZHYt/VxDuS9gN+U6sDPfibZ8Bzq06QPDTJstdpsVcVu12myRHW0F&#10;djRm2/gekdhMVbCViqAsXRtIutCU50a7ptiWaFCODZ19bNjb30kfbyUCM2a/y8efHOk3LH/+HgL4&#10;Hp0J/nuvxwVJfV67MS7Q7ysu3hfLM8FuXmvdt4LgN0HVQHtwicrh0q/iaAHI/prs85skfPhEMs5S&#10;DRyjKjj5ZBY+fmsg8MH9OPdqIU7/JgWHCfrGEv5W2W7+bZqdqMk6lPt50WYNg8qCBCPrG4pTsbN/&#10;JtoG9Ub73fdh99PP48zqjbj28aeGzbUCjjVuQ8E6IVXIW9fj1vGvOr4T+Iqvg/3G+FvAZ4jhNRde&#10;+4Z/rr3HPsbV9o3Y/fJdKBvgRlMfP2pyrC2RNiU7sTrJhqWJkfTykZhLgM6knBdLT/ZEYgL9+psE&#10;88sE9isOsipBPYFAlwKYRgafEkUlQOZ/yR6MP9FnPx0RgOfJ+q8zQYyn5J/AxyZ7Q/E+E4kaB5fG&#10;O7CM1kG7qmqSyRZ6+O1iZ7K9FpRoJth3UZ53FGszRyv2krW1xbO1kIbPgPYQ42BfJw4w1NfeXmxj&#10;EuBr83jOoTJg8mjm+7XlE/hMGGYCTu9I7Blgx/7+dhwa0NXgp33kR0jaW6AV6M/dTbCb6L59/azn&#10;dIP83N06X49zd0fjDOP0WJ7H8DU8W6HbVAV8/of3EvwPxOPDBxNx/mGC/uEknH6UoB0dg933puHE&#10;04X4Yso9+HDSGNRS3lcw4ZXluFGaQ5DnxWBHQTTBHk12j0V97wQ0FyejtXcWWvoXomPsKLT+6jEc&#10;mDwNl0+dsfAsaa9em67+eNUtLYtmDbm9dfxvHN8LfMV1sFthDba5DvzrAyks32YKllLuGj08rlyi&#10;pD+O81VLsezuTGwfloja3rGozY1GRTrZg4BbHx+BlbHhWExQzouiXPZGYjrZeQrBOp7+/HXK9VfE&#10;6mTutyjnp/sj6dUjsS7Bga2U61uSIrCd1mAj2XtxkouqIBAv2HoySYSQ5W14z2/DdL7vdCaIGdGh&#10;mBcTRtYPx0J9JqX52kQ7tvB9DEOTreszw8nyBCfZXGvIH9CCkvTnB/u6cKifps4SrBqRN8iLE0xg&#10;arA7MsSNA/TqB8jih/n8A2ZmndMsSaW935vJ/O1UNZqHLh+v1XGODHUS7OrLj7KYfmyMAf5Z9c3f&#10;pSSglXQs2W9dt0B+huBVWICPNbf1WPf1M2oM5HudIohPjYrFaQL39Ei+jmeteXdmBB/XQp66PTIW&#10;J/jYvkG0Wf29KO3tRWU/H9ruSsLJ5wbg2oqXcfD5e7Beja19NHkmhgCPR1ufBLT2TURrn2R09E/h&#10;6zOxe0RvNN09Bi1/fhGf7+ok4L80deEK2V2j7a5PpVadYnS3Af3N40ZyuXX8VMePYnwBvLt1vvua&#10;8Wrqc1XrrPaX0wSayxdYTqfwxf7t2PHMUGzuH4XqIh+qc1m56Ks3C/CJNqyJi8SSWAIxJhxzydoz&#10;PGRvsvREhnz5OFcIXncF08uHYJovDEsI2nVUBtsJ1B1p9NkEa708eBZBm+lEaYYby/mcWb4gzOZ5&#10;cZwdKxli9wXRYZhN4M8l4BfFR2IlY11cBDYmhGFbSgTZXsC3oyHTjtZcp5H1e8j0GkKrVWXV3aa+&#10;9sMDHDjK81GdydaHujy6WVSDwD/EONqfyaGfG/v4Wq1i05QTQfXgNL7+lFrrh2vYrhrwvASnD2dG&#10;E9xkZ4XYWWddO60Gvq7bp/RcJgLFafXh6/HRBC/j7BiCuuv26RG8PpwxTPvSx+D4kHiziu3RgbH8&#10;ztZ6f1oAQ6PvavNcqMgRm/vI5tEoL4xDFR9vGxmPzoezcX7WM/jy1A4cmPoSqsb2QduwLHQOScch&#10;ng8zDozMxT5tGjp6INp++xscnf8BvvxM7TiXWR+0sCnrhGm8u1Eh3pL1P4fjhzO+GS7ZHWq0s/pd&#10;Le+m21oIgdJOg28utKPz3aewebCWt/KgukCbFbqwMc2DjWTlDbEOrIyxYxFjAWX9bF8ophLgk5zB&#10;eJtgf4uefZwzEG/ZAzCVrD+HjL2SDL8lWf3sLtTyvRrJoi1Z9NmU0o3ZDtQQsOXpDmwmg6+JC8XG&#10;5EhsS3NSwjtNQ94aJprFBP+8qBAmhEisosxfx9icGI5tSeGoYCKpUiLJsKGF72m2bqbcF/A1x17S&#10;/ggBLrArARzqT0VQTGWgJawp8TuLrR1m9hmFYKmDg2TRDjJ/O5WDFt/QZJ3Tarwb5SGQPYbRz47x&#10;EewCvhKA7lsJQKA/xeTQnQBOj+wO3qdKOGXeK9okku6zSSoaJdjVcKghwNqbXiviqguusdiPCibf&#10;zelOrOFvspK/0ZoU/gbZPpTnMzmX+FDP79kxKgGHflWEvS/cj4/rVwKfHcVn25ei9nfD0PFgCY49&#10;XERr0AfHfzMUHY/dg4NvvYlrJ04CX3xKpScisEbdXa8/NwL/1vFzOP4m8L8KI+EFcG0zpL5XTZ5h&#10;wdLD4wsy/eXz+OJEC6pfugcr+jhR2duNHTl200q+PdmB9QT8Sg2kiaaXp6xf4A/HbG8IWT4M71HO&#10;v0uwTxDo3cF4094T73qDyNwhWEHG3pLsQnmK0wCzgYBvzqKMJtjbCdDWrEi00ks3kPUryNzlSZGo&#10;IYjrMyNNa3xVRgS/gwblMHHwPdaR6VfRXqyKD8eahEhspoLYRrtQmhKJitQI1KXb+P42JpRI49X3&#10;FNlxkGA+TOAfVWMcmV2LY5rReF3TaHcXOfhcfg++pi3PauzbVWhHB19rQK8BO8MJWoL9HMF+TlJ+&#10;LEE+1gK9AK/HrLMF+JMjPAzdJ9sT7Cc1Np8A1/ReE2T0E0OjzdTe42axDwKdYYb1DrAW9Nxrpve6&#10;0SyPzt9oDZXWwngbFibSFqVooE0UNmVEY3uuH3UFUWgvisHegUk4OCYDRx4uxMk/j8HJ+eOAS0eA&#10;z0/j6slWXFg9HYdefgJHX3oCp2dNwMft9cQz64Za7K/RtxvQf1Mt3gL+z+0g8JWZbxbdoO+6T6Cr&#10;UE0X3VXK/iuMqwQ/AY/Tzdgz/Y/YNDQOO3pH0cOrW4yAJQDXEPSaBKOW9MX02XP9BLs3EO8R2FM9&#10;QZjiDcM7BP479O/vkPXfZbzvDsJCsvPaJCaNVAKeUU/gNhCQTQS8WL6Ft5szI3iOIFAjCPYwVCSG&#10;YAfB30pfvZMVvTU7kmqAYM4IQ3V6JKr4fSqSCfTECGxIDMOa+GBsFOOT+crTbGR9dd/ZKc0d2Jlr&#10;Q1tuJDrz7dhHmS7vfrS/kxKeMl7gN2zK0OYSlPW71cLPRKGEo+9Zz+/UkheBA3xcU3MtGc8zwX5m&#10;tECusFjeKICRVACU84bdGRrLf0LDezWOn+fjpuWf4NZovq44zM+Xqjg80AL6/v4aJagVa70EMRk+&#10;z2dWxlmb6sCSeDs+iCPoE1xYluzDKg20yYjF9pxY7MiLRgNB30Efv49S/vBd2Tj2SAEO/nEozqyc&#10;jC8/Po6rVz5mWTPBX7uMj44fxoeH9/P+R6xCsnkihmsMNddZ8XWwK27J+5/T8T3A/3po8M1l9cOL&#10;4enjr32qjQqO4+yG8dg4Nh7lZLbafDcqyMblZGaBaS0Br665xfTv88necwj69/0EOEE+mexuwO4h&#10;2D0heI8xm7J+kT8Sy/kavXYL2biMTFydSh+fQUBlhlPi2xjy4pEEl64xCO5agZvgr0kj0MncYu0W&#10;Ko5mhlrXG9QXr2mzfK9KJoeyVAI+NQzrCf5NCeFMMFInTuzgc+qZXFpyGXzfNiaAPUXaKoqs39eB&#10;I2rJN2E15knyy9fvLeHzCfxafif1/dfwu+7XCrNk47OjonF+TDTOUbYL7AK4gG5J+e77CrG9pQ6O&#10;a/Seke1an0+yXbP3eNbqvAT3IfUw9NGKPT5GFL+jH52F9OcFmjbrRnmO26yOsyDRjTkJHsxN9GKR&#10;WD7Nh/UZlPuaKZcTharCWLPEeFsf+vqB8dg3IpGePRW7/zAan5UtY1mznAlwMy6DYWyeSMAMxtJ9&#10;Atw01HUB3FjBbqDfGLeOn9Pxw4EvCacJNJ+fw7VLB3Bq87vY8Yfe2EQ/q77vukwvtpNJNyeHYV1c&#10;CD18OEEcjnleenTK9xmuQPr4QMp5Snp3BN5xhuI9RyDe9wQyIYSR4cOxPIYSPIagJzNtSnRgKz19&#10;WTLlO4FalRKOWgK7jsxdS3BWqUEuhWAngOsMyzIRUNbr8RoxNxOFkoASg2kHEBjF6vTzZcnhZPgI&#10;+n8FP4tSfxOZv5QJS4N4qplY6pVcpBjI3G15DuwudGA/vfwBMvseKoC9tDP7+joJOjuD10o05Jff&#10;le9ZlhpsNqU4StCrRf0sQX1eTE7pbgG8W8orJOEFdikDr2F2C+xa0EONigQ6mXx/Hw/2a3eaIg/2&#10;FHoIcg92mbXs/Ga7Lm3AWZHtx+ZUD5Ym2rCAlmZubKS1xxwZfmmKD2sk7bVrb24UdtDT1xREo4WA&#10;39UvCfuGZmHnkAy0PdIfp+e+AZzaS29PltdOslJ3YnUj4S3wi/kFctOj8xW+u3t4bgH9537cFPjd&#10;DXfy8+p7vXbtU1aASwT9CZzcNhurRydjE/1rLeWkGdOe7jLsvJ6+eUVMMBk+BPMI+umU8VMo4ydR&#10;vk90BmCCIwiTnfLzIZjmDsAsb08sjAomw4ebRLE6NsK09Ivt1ydGYiOZeHNCGLYyyijNBfZaAlVR&#10;lRqJHQR9NYFWw3OjwJ/Ox5l4dH0Hr1enhaMmJQR1Jmnw+YxSgn5zQogZbbcthbKfTL+Z6mQj339T&#10;Yig2MzRRp4yvqWBiqaIqqOX7tubY0En/rgRg+vZ7u9FRGEGmjcRegn93bxeaNJKPn9nCxHBQ6+yp&#10;K224BxfE6MOcODXCZcl4Av6EZuYxARjAa1ktw/JMFpLxZPfDA33Q2vT7yer7etOra+lqbVGVry2q&#10;tIEF1RVjA7//yhTKeP5es/k7zuTvN1M7/WjCTLIHq1M8plF1Oxm+TPv65caivjAeO0sS0dk/GbuH&#10;pmHP6FxUj8jD3jeexeXdTSxnMrzs3FVLvqvnxlolwRLx4nPzjwiep66RG8bNmwu3cP+zP26TbDPd&#10;Lyxg04BHZr9KwH9y+SK+uHoRVz87xZI9iyvtW9Hx6r3YRD9ZoS2YyYjlBNJmeuY1ZBex9ZKYUCwg&#10;kGdRzk+hdJ/sDMLbkWR5svtbzhBMlMQn+N9z9sICfzCWRYcasK8l6NcT7Os0jj5W8jscGxLowxnq&#10;clvNCr2M77ssOtiMsGvMdKCJ0r4xM4QyPgJNBGYjVUAdAStwV1LqVxL8NeldKqErlCQqqCC2EuQb&#10;4qVMwgh4sj0ZfwOTy9o4fh9eW8XvsTqeSShB4wWYKJgkylNCaR3o+/Mj0JEfjr0E/e6CcDJvpFkf&#10;by8ZeTfVT2cfB329k76c4CaoTxH4J4e5Tei2dV9BsHfFCa3SM1gz+KyeAw3rtVbe0Rr1PrQS6I0E&#10;+Q6NnKNVWZ/kwLIEB+bQQs2kOnqfYFfMoo+fn6Qx9B6sSPNS0muEnZQAJX1uDAGfgNbeSWT4FOym&#10;l98zNhc1Ywqxe9wzuHqwmUSugVafMQjha4R49zK0XXHDza+OG6/deP3W8fM+bjPLGn35KbP1xwT8&#10;J0bS43My/Odk+C/O4tLubdj9zm9ReV8mthXQO1LWV6arpd7qA19NsC8n0BdK0jPk1d8ho0+gjDdh&#10;D8REMT1l/ruOAEx3B5kBOOpvF9g3EGhbCbDtZF0BcquAFh+KjV2xnmBcQxWxIiqIoAzl88Tu9O+U&#10;9i05ZFcCX414LWJ8AltSv46Al0Rvpb/fSbC28PEmem5dF/jLU/hZBuwEuNRGdBiVihVKRktoO5Yy&#10;kS3jfQ0uWm8GCdFi8HOtkXgOtOfrvcNNy38HVYA2wthLsKo/X4x9YpjfNM6JzU0S6Ab5UA+OD3Eb&#10;kIvdDw2SnGf089C3u3GI7L5f21aR3Vvp1bW/fWWONfZhFRPsgugQzOL3mv4V2J2YF+/AYkr6lWT4&#10;tYxNBH55hh+VGZT0OTGoKSbotfHHgATsHZSKnSNz0PL4MBye9QpwYhcT+3li/RK+UNInei3prn+6&#10;x22I6yXhbx3/vMP6vb8d/5zjNmsNM+0V/jHZ/hOCXZL+DL7YV4m2tx9F2YgY7KCHrcxR5Q/HFnrh&#10;9QSDALM0hpKegJztC8R0TxCmktEnUcq/5QjBGwT727YAenkyPEE/10cLQDZfQQZfQ5bfrMY7smqp&#10;utLUj04wliaFYTvBr9iaEGoxM8G+LjaYEWJub4oJQmVSKP16KEEYacICtlif7J9hgX0XgdmRH0kA&#10;UaIX2HgtwjxPnn8HFcF2ftYWvv/arpGDKwV8nleQQZfF2ale1BMRwQQVilX83hupPkppDWqyPagj&#10;EGszZDtCzHt2UAHt00o5fcjWBP0xAvo449hggdxaHltAt8KDo2R00x3IOKhNM/oS7L3l3738rl7s&#10;zPOihhZqGxPsKianRfy75zNBzo0h0BVk9tlifJ4XJbmxgrJ+Lc+S9FvF8PTx1ZlRqM+PR1NJCnYN&#10;SMfu4VnovLsINQ/1x8El7+Laif1Wcr+icpfq07BaVr+u6Kbw7urXfenW8VMfN/7Ciu4uUMU3H/vp&#10;DjL+5/Ry9PJffAx8Sln/0W4c/uAFrBvlx7Y+kWQLsk1yIBmHMjgxCMvJwovIiPN84QR8CN43rfJk&#10;dXcg3nQEY1wkQW8LxZv2IEyyBWIGGX4RWWqlhsfytRsYWwmiMnrScoYAX071UEYglhHQZUwCW+nB&#10;N8YEMDnwTEm+kdJ/vSyAiWBeD8a2RMr+xECCjx7cNPpZjN6c7TRA3E0JvreAMpyyXNFBiS6Wllev&#10;z7KhikmiLJkJhlZF1mItgbWa779K4GdiWk5VsozAV1JYxaQjW6BGyw1KSGpHIPs3SFGQ/Tu1vp7Y&#10;vp/LNMgdZRzXsF7K9uOMYxrmq65A0/dvDfBRg6DW0Ffs0byAIjeac12oppzfnu4y7D5HYxmiwjAj&#10;muyu+QuxNrMAidYmWE6gr0zSWgECvHbt9aKUSUnbWtUUxqKuKAadQzPQSh/feVdfKrYhuFS6Gl9+&#10;9hHAMB5ect60zLOSGcRrmK05deP++g1z59bx0x9fB/f1bnQ1pH79sZ/yuE2LWX555SK+vHQQZzZN&#10;QcWjlPQloagiW1bQS28iENezsqviL/OH0JuHYqY3BNMp66fSt08h2CdRzgvoL9uC8Bd6+tcjetDL&#10;92JiCCNrWupgI1+/jdZA7F5Olq9kVBHwFWpEI+gru6JC4E+kpBcjE+ACvwbYbGYC2MRYS8ZfHxds&#10;Hq/NIPjI4JL19Vn08xnhptuuvcCOvcU27CuxYw9B354XauIr8Ofa0EimruVrq6kQKtMiUZZC78+/&#10;cz1BvsYkgAhaC3l8JgYmqk3q++fnqt9fDYHlfF1jngcdxW5+josS3dk1Wo/gVwLo62QI5E4c6KNw&#10;meSwV+0B2p+Or+uQnM+2oyXXYxi+NMOJVUmRmMdEOZv2YxYTz4wYO0PbcjsxN1EM7yTDOwl4FzZl&#10;uLGZr9lOwFflkeHzYrCzKAGdgxLRPiwZTaPz0PqHB/Fx2Rqj5Mya9GqhNyAX6LW/sMUtlrzX/90t&#10;86poasqjEuiKW8c/81ABWABXg2p3/LOO2/DZYZyvX4zNj+ZjQ3EEqgmacgJoa4qkcCTWs/KtiArB&#10;Ikr1efTu091keLL4ZGcgxhPob9tC8GqkAB+Av0QEEPy9MIXSXmy1hJVXLCrQi+VLCZoKxg76dLXQ&#10;V3e1mlfxXEkG35EUQvZWF5ydzwtGKYGvJCALsI2gFNOvjwsyre8V9Nzy9G2U+G2S/LnhqM8m8LPC&#10;0JZHti92GMApAXSqEa5AjXIM/n1t9OVqG2hismjk6xsk26kAqpgAtlOByPuvpNdXoltDayLgb1by&#10;YeLazAQg8G9WkqJl6KA830sQHxLjE9z7DZurm88Cucb7SxHsogppZbTku9CY60atug0zXWZNgM0p&#10;lPR83w9oK2bxt57NpCPQa/EQ7Sv3QZwTyxI9WJniwhqy+3r1ohD0ZTleq1uODN/UOwmt/dLRPjgH&#10;bXeVoOrxEThftY716CNcu/wpAX/ZDLQxqx8Zlmcl6268s+qbFV2XTCYwIYdv/Weu3zr+SYd+3X8h&#10;8Jv+0Bub+3tQnme1iJcSUBvJOmsof+VvF0QFGg8/lZJ+Itl9gisYb1HWv2rvyQjCC2T4Z0J74tnQ&#10;O/FyZC+86wrCfKqCpVHBWMXXb6TE30bgqI+/VExJ0O/o6n+vIeirU+jX1eVGK9HEhNMdjfTwulaT&#10;HGqSQQWTwrYEgl7AZ2yPD0J9cgh2GeCH0sMz8vjaLHr/bDI8pb4YVqy/Vy3vhRbw2w34bWaI7c5c&#10;RrYUgssM8pH81+Sf7SnWrMHlpichxDRErkvg7yLLwb9H1mAjfbcaCVtyaC3ymWCKKPfN9F0BndKd&#10;IN/F6y25TtMouIPqRKMDS1NtZjahZgSuT7JjhZauEsiZZGZrZKP8O23G7KgILCTLL+XjFsNrnzoP&#10;tmX4TH99Vba2qY7Frr6paB+UiYYhOage2xftf34Ul3ZsxZeff2aGUpuZkuq5oazX+nbCunYTv8bb&#10;N245xTv8//r0KzXyddfF7qfdOv4VR3cGVvzzjtvqC8karLzb023YSO+6hsyqrrPFrIjzCOAZZPhp&#10;jImU7po08xp9+0tk+j+HBxHwAXgmqCeeJ/DfIOinUgmoi2k55f3aWPp5Mv0WeeKukDyXj99BwFv9&#10;68EEdzAaUkPQnBmGnWTgDs1ky6E853knJXyzSQRiZCYMJovSRCYAMr/OlUwK9fT3LXxdW24EwRyB&#10;VoK/mYBuyA4j+DTohsxfYiMwI8j6YUwIfG96/3ayfjuTXTsTgFEAVA3VaSFMRiGo52fVpPO7M9ks&#10;jwnBfPrruX41ZoZiFeX/aiqZTUxmmtjTkK3hvWrlJ9i7op1gb6Nf12Oa478tzYENBPkaxlqy9iqC&#10;fjETyzx/EN+XyZXAn98VH/D9FxPsSwn61UkeJgfK+TSv2X+uUpI+24eW4gTTD9/eLwVtg7NQO7oP&#10;Ol9/Hlf2trO+ELZXtdqRGF4QVgW6Bdtbx9eP2zRaTaPt1grw0UFYxMo4zxNkGuWmkr0nOgJM6/zr&#10;ET3x14heeCG0B14M64kXeX6F0v4tsv677hDMou+fTzuwyBdEmaxW+GACh56eDG9J9WCCP8gA1gA/&#10;LRx1YvV0AS2E4A6l3yUwKdnbyd6deQQugdyWw4TA682U8LXpTBpMFhVJwSgnKCuTlTiuv7YtN4zg&#10;F/tT+jNhaMJMR5GDEYHdDIFfM+p2lxDsvN3KRLCLiULg38nE0aD34WvbydStfG0lk8rqmEAs8AZi&#10;pifQNLR9QEZeHGfD6nibGVm4I9Ua5acZfS25NiYdhxnyKylflu7AJqqCNUk2LCfQF8eGY6EAHiWw&#10;h5tFRxQLNaw5VsuFe7AqwWOSw3omlU1UCmVZTtTketCQH4PGwjjs6p+C3YPT0TkiD20PDULH68/g&#10;ysFOgp1yXouemHHzkog3Msct4N86vn7ctpaydQWZbAm95XxvMCt4MKY6KekdQXiT8Rq9u+Jlgv7V&#10;SDI7GX8SE4Kmy84g2Of6CAZfCBYT9MupEpYzcawm8DfEhmBrlz83jXUJgWTqAJ4JWkr0HWqNJ7M2&#10;kK0FuAaCvzkzxMh2tcLvpSdXw5xpmSc4dzEBCNz1BH8VAb+D71FFm9BAZm7ktRZKfPWrtzFxaIJN&#10;U7Zm5/F6fqSZJbeXrH+Afv8gpb+G3naS+dvyQ78Cvry/Ym+RlteiEqBa0Pp6lRka1ReCD6iCpvL3&#10;maLFOzWvgFJ8EUG8Oj6SHp0Sngm0PNOB0gw75bgTm9UyT8AvpupRY90c/j5i9g8UWh+APn5BHOU8&#10;7y9PUKOe1v0nu6d6zS6z2jCkPCcKtQUxaCiMRpuZQJOJfaOKUTakAI0vPonPjx2mLv+UuL6Cz7/Q&#10;wpVaH6G7YU5eUYDvjlvHreP6cdtCsth8Xyhm0ru/R8BPVh88pfyrjJfp3+XbXyfYJfOnOAOMlJcF&#10;WEiQL9boOyaMZWR5EwTHUt5fReWwKSGE0p4+mMwskFYmBZGpAw1bV+o+o5qMX09mbqCkbySjN2YE&#10;o4Vg3UXm7iAg95Ot9xfZTALYLQVAVm6hJWjQ66gYNDy3hu9fzfeuSQ6C+tXrMnmdoQk7VWlUBGJx&#10;AliyXwpiL8G9r1C+3873tDx/J5OLQm0A+uzdhbQBvL0z3466LLX4h5l2jwX04FJBb9t6YlxED0xw&#10;BmIqfzv9JoupAJYlWGMANEBpHll9Nn+fObQFc8j0c8jw8xkC/ULG4gQ+j0ljZawd6+jhtfPs1kwX&#10;KjKdqM3xoy4vGk2S9P1SsWdwJvaMLkDtfQOw+53XceXMMeKanv2qGtwIcuFcxp3RPeDm1nHr+L7j&#10;tulksfco69+1B2I8gf6GLdgA/kWy/IuU9y+H34nxDg3QkYwPMcBWK/8qVuzVUUFYQw+8kudl/kDT&#10;oLeU7LaKjL9RLfICPaV5LX18TSrBSSCqz72K18oTA0wiEHs3ZEjK08sT1E0EfzNDHl/A3KNlsAjC&#10;bgWwi+BvI5urUa6ZiqE+hZ9BNbGdamJLfCA2xKm7Lwjr4gL5HYKYfPi4Ju/w+Y2U8UowavzbxfcU&#10;uMX4avHXmHtFR76Az/enetB3atRqu6kaXKT+frtZpXcKlc7rtECvOoPwhkYpOkOM3ZnGeF+2hypo&#10;bnSEGXAzh6Gz/LsZscgEsZLvs0oLhiQ7sSnNTZXgR1UmwZ7rR2OBHzuLo7CrJAb7hmaiY2wx9jx5&#10;F44vfAdXzh8nyK3ZkVY/PJm8i+G7J8RaLXG3GP7W8f3HbZPoXcVcb9HHi+lfiQjCC/Tuz4f3wF8J&#10;+rdtPQzoTUs9WX05WWwFAS7AqwFvLb38Wsr6tQT8GiaAdby+LsYCfmliMEEeRB8eRDkeYqJerMyz&#10;kkBlUi+ydYB5XKBvzqZMJ+Bas0Po9cPQaYJ+X5EXYhrn1DWnMfK7mRB28fktZHQx/XZ+1prYQFqW&#10;AH7fOzHZ/gtMsP8fyvJfUlL3omcOQ3UOk4Ua9Mj2nb2pAuj1d1P67ybg1eq/j3ZA4/DVSCi70EzQ&#10;ax2AOi3ESeD//9s79+coyyuO5y/otONMnVFDSHaTbDab+/1+DyRBUEHRWivVaR39oa21M51WZzpj&#10;W63azohWvKCgeEeQQpRIEggk5EZCIAkhXFRs/aFOddQq9YZw+v08z64GDOoonXHsPnqy2fd9993l&#10;zX7P93vOc57zbhWjb6JMVgy/PCvFlhdk2HIB/978kOsr8FBR2FZp3yM0GSnO1HGZYnzJeSoBZc8J&#10;8DQk6VYMz407kfNk6EfaymyvJD297A4srbOXf9Rq45e32q5rr7D3tm2yE+//06is/PD4MfvIravg&#10;3gQfyZDzCHnAD/v7dXFx2MfHF42EO8VatLn6s1j+1nCK/TEM6JPtFoH+TkAvdqNoZ4MYfiNsLmA7&#10;cwm8dNtSnmpbK5hjT3fltFsl87dWpLnim+1i4v6qgGR40IGezL1bXCPDAbDdOQWBd0LxOzH8eDNO&#10;Iqjjgoq9M1xG/sgFET2SoKMIhxxASOwvZib7LwbnnBQCdVTJQRXNVVhynt2Udpb9PPAduz71u3Zz&#10;1vftvqJEa9dnGWYGQCxPgu/FxUz5KeaPzveT+JvWPhpwTKIomlnHnyMnlS11EnadhJ6vEosrPMIh&#10;3ifg0+kX0K/SdaLXwGopAm7+8WRFjmvlvV5gb1f8vrk2zzrrcm17Y4HrLDyoOH73/DKbaKuQE6qx&#10;wwL8kStb7OA1F9ng9cvsnb4OMTvFVWJ30I2Ud3Pv+qvpqed5/9ONGOJjFh/xcdpxwhJuU6x6q9gd&#10;hr85Y479IWOu/Um/owKo0FsnWd8ue17mWF7g7qwQyAG6JPXWqAF0b2JfAbC/VvG94vidir9dfF+Z&#10;YqNif+bnAT7TeDD+iGP7kBg2Q+CXKmhWWNAggNYlu+cw8EsLZeeH7JULxMqLBPbWVJkUQIvi/maB&#10;lO46isO7xfrrSpLE8klSLefYz4LftWtSz7IbMs+22/POFQsnWg/vp3MeFMtT4EPFHd11cAAkAA8t&#10;ouAnWyFFtk3S9KPJ9+KjvoEkHlNyjyuupzLxAQH+QTH7athdzP54KZJegGfRjIw+gZ3VYniBvqeh&#10;wHqbC2xgXr7taSsR4Msk56vs8OWNNn1lq01cd6lN3/obe3Nbux0/+oaX9GJ4eti5OvoYwOMjPr72&#10;OG4Jt0iy/j4jUcBPtNsz59jd2QJOftCeKhXLi+Hbi9Jsi9i+q4zFMunWiYyP1st7Vg/ZNhhe4O8R&#10;6LH+6pCbatupGH6gNtVn4auDkvVBG6lJkwMIKeYPucTbuIC+ryXNxdkk18jsD9cHbLA2WbF/mk20&#10;hFym/4COeVkO4GWx8oE2EoAhAVOvbc60vST66jOtl2nJ8oBtKgvY44VJtiLnPMXg59oKyf1Hi+bY&#10;C9U677x0B3xkPo0yYXrXTIPe+EtYa0+Gn7ZbVPdlSern6vPkWB9FPTURe0YOcE1hmlujsFqx/Brk&#10;vOQ9Sbtnowt8mOrrrM6xHTWFel2pAF9iA/NphVVqkwvKFMNXum61Uz9utR6B/uWVd9ixVw+J0AH6&#10;x/q7QOkwvK/ZdneQdQm7OJXHx5kYAv7NmUl2SyTJ/pKVbPfmBWyN4vi1xYrlJeU7JNu7xPLdsi4x&#10;fbcAvpX5eYF7e5VAXhG0XgEe2yHbXinTMVTZwfKAnuTecJ3ALNslB0AGfkBOgBCAXnhMw00I/IAb&#10;mc1zpvZQAqNNAilTcjgHgfzAfDkIAd5l36PHMoeP1B9rpAyYRT4yvU+f3ndHfYZYOsN6KMdtidju&#10;tohNyMEwh+8ALkdykLl9OYCX9PywjBwCxUAs9d3t6vizbbsAzyq+tcVp9mhB0AGd+P2xkohj92cE&#10;eJJ2HQI7a+Vh+O2NhbazKd/cjTkXlNjYheU2dUmVTS+ttclli2z0hp/a6x0bXHWdfXBUfwskPQsz&#10;BG6kPQQP9vUrkHf19LL4iI+vP2D8UKLdmR2w+3IDrqvtejE9MbyriQfoAjmJui7F8k7Klwcl5cXq&#10;kvLU2VNj70xg79N+zNfdR5leABwC9FTquRJc7wjYP1wPwNOi2fz0aCZdQNZzYn+X9BPrT4ql98dM&#10;8h4HQYnuWJPOoXBhoCLJZff9stxM2zM/bHu1f5y5f51zH9N2CwVqsfvhqMVq+HEAhxcya6B4f0GW&#10;Tc8L26TCh1GBvqeOZhyZ9oyUD4An37FGLP+Y4vonBHxu87VesfxGSfoXBHZuydUrSc+tt4ck6Yea&#10;82yMPnhLq2yKdfBXLbRXb7vJ3unvMnvvbSFact5l4DFfLEvc7rg9CnwPfrYSz8dHfJyJIeDfL8A/&#10;zBRUQbqtLQy6Yp4tiuFpT7W9JsN2SD5TiLOtCkYPWl8V8j1doCc7L5YVkDEPZm/9OnZQkh7QY8h6&#10;+uFRXotxbF9lsjGPD/hHyfRTukvmXw6AR0A/Uhe03fVBHw6w+AYTqD0jy0nIQbiZAh3L495GKYgm&#10;KQGBfYo4Xuz+khgdNkfOv7I4RzF9jr1yYY62++k7FvMcFuAPcZ88lto20m032zO8ZP3DAvyDCn1W&#10;Ka5/WICH6Z9UPL9OoN8ott+sGL6zNt/F8ANNBTYyv9DG5hfY1MJSO7S0zsaXyK66yF6751b76MCY&#10;sC2Gd7eHpsKOW0N/inA/Lce9irwbYKtDe8ziIz7OyBDwWUWHhF3PHHxRwDaXBm2bgN4bTc4NSj4P&#10;CbiDAqsrvpFMd0CXjCcrP1IH6/rMPUU0juUpqRX4XWktsl6x9ZD2uaSeHAEgZzpvsDYgdg/LGVCv&#10;nyrW5nxBN92HQ+jXa/rlaAZ1zrHGkKvlxwEQ10/RYUevjU0TUq8/OZ/6fj0K+PsXMEUnFl8kGX+R&#10;gL8kIuBn2T/E9Ee07UWBHplPifAUK/V0zsFGbrJBC/CAPZCfbCtykl3noIfyQ/ZIkaR9sVi+NGIb&#10;ysMCPHcDyvYsL8Aj6cdai2wfVXZLyu3Qsnk2cfVCm7z5V/burh261oK0Wx0nSU/jC5e0g8ejuNYP&#10;T/5+sYyjfJnbHj0mPuLjzAwB3xXdOAvaxpKAdUjKw+6AdkSAHxNDj4mRibldEU50Xh6W3UVWPgZW&#10;gZnaeyQ9wPeVejHwk6X3hTyci+k7zjEMowv0sDrAH+McOj/hAOEBi3Co7e8pD1h30RwbkSMal5zf&#10;x3Jc2aQYfhzww/wCPAU3k/p9vx4PtlHxh4wXyEniXUg3nrAdpgR4QbbRMgtnwfnoxrtFSuVpOb2V&#10;OUku7Lk3L9XulwpaWRC2RwqpxIvYujJfc7+ZRqB1Wa5hRr8AP9paYpMXlNv0xVV28If1NriszV59&#10;4Hb78LAY/vhRAZwORwI8zRUANJgWkj+OopoHHAD2yS+Y3y3zP/+/B1dBodAJ2XF6CqCYZl4sLD78&#10;OPW6fNYSNpWmSd5jQWsvC9gWyXkW1AwJCD5ulklqU04LSAH5nkY9bxRQG3AAHvg4hhHtHwbQYuoB&#10;Mvpie9gac1V7vE7n2osh6bVtjxwBzgDQs0oPRTDIfDvOoxrloJCDXIM+GwVBdNQdq8+0iQYq9+is&#10;S/2+gO/yBJL6OIb5LJfNsGlJ+ANtEVcFON0acczO/Dx9+WniMVifZV1VEad4HsxLsbuzZZGA3Z9N&#10;1p6SW265Fbb1ZZmuKw/Z+q6aLOurz7Hhxlzb3VJo4xcU26HLKu2IGH762sV25O4b7fjfJ8w+eEt6&#10;/R2Bm+alfFFB8SdIjj3Ex5cafFkJgvwsx0w7+QsdH37MvCazWwKZ+w4B/4UKX+raA9hIvCGvYWdi&#10;Z4EekBN7O1mu38moU3DDPpyAK7Wl660eY6AmDCAEGKpOcQzvCnWir5t0hTeK/SXhMSf/XbiAI/HJ&#10;wBjweyv8DMJ2ORLCD1fnX0/n3Ew5Hm9jDRF9Nh4z5QRosoF8h9FlDVIFdWG9h+J3MfVWMXZ7qRi+&#10;MGjkOP6am2p35aS6foGrC7LsMTH8WsXy68tC1l7uO/J2V0l91EWsv0kx/Lwy29dWYocWl9iLV1Tb&#10;9E8W2Mivr7a3xiXpP/qXSP1dfU1pT64vK+iOpeV1zWOltX5eHouPzx+x6+Qv4ulBj8WHH6del89a&#10;wpbSgHWK7ZmX7xHT76hWnE72XeyLrIfNvRwHxNHyWgEbkLsus62AmMU1cgay8aYUgU3HOAeh15Hc&#10;E5hjybsJAZ7XjuscOBVXx6/jRgV+4niMpbYj5BYk9QeqQ9Ynh7RTn29Q4OM53XlcglH7WajjFutI&#10;CbDcd0A2ot9H2V4TlgOL6Ngs21bNUlru6BO0VWL3+3JTJOdTbEVusiQ9qw3TJOkz7HHF8msl67nl&#10;1/N6TTe38arJs8EGbrSRZyMLi238Yj8PP3FFi43feI29OdhldvRNgf59gf69qAzVF9V1vdB1lqFK&#10;/a8+Q+82ONPG+Dhl+C/nyeaBf7KdekxsnLr98+zbNmb7N37WEjoloanA61IczSKXXgF/J/IcyU3i&#10;TkD3WXcf2wP+3cj8RrLt6Y69Af/+lpBi61Tb1xSQYyAE8E6CxB9z90OK81EAsD5MH0vKAfwRPY4h&#10;1WVeVcSMaT0BWmGHA7yYHwdAgRBG6y62D9bgJMJuDp+kJJ1+elwZsdha0vzZ8pA9CrvnCORi+Ptp&#10;LKIY/p7sgK0qSNG+gD0pub+2OORkfbsUQQcdgxTDD8hGm0ttvKXULZw58IMK239Vo41ed4m93bVR&#10;3z+WxYrFWQsfA7vrSa8vJkU4+h/W96DnKQk7bQDwMYuPGePkL+inFgP+bPtiFhuz7TsT9k0ds33W&#10;z7eEjgof13dXpgooHvzb3GOKFECyQOTjdLLyTrqTyBNDD8sBoAZgde8ApABkUy4fgGrgdUE5DgFT&#10;r+/T+fol+Yeir/dTd5TvMm8fMhptoAZwJCzNZfktz30ikNyBwC8n0C8m7xfId+qRisGe6rC79x0L&#10;hujxj4R/tkQgLmENfKo9lEd2PsnuzaFWAWmvbbli93zi94ji+JA9rVgehm9XHM+8fbfCgj6FDtxA&#10;c6Kt2CYXldv+pbV28KpWG//FpfbGhpVmrx0y+/DfduLY+wIvSTt9KWXHTtCu3P+HqPfSPraERhfd&#10;OQMy9zo8Dvro4EKc/MX8avZVxmznOZ19E8dsn/OLLWFTWbJtLk9RHEvBTtC6WMlWnmwvlM2VMwgI&#10;/AHrQ/5HJTv19UzDxR7J9I8q5h8lM9+AaZsUwYC29VTOlcmByJkQQuyoSrHeyiQpCR0TBT/gJu6n&#10;yw7ddlzoIOcxKWcyQUiAU0AJKF6ncccuevYJ6L2VrAxMt7VI9/wUsfdcW56ZbHfJlmck2ooswC45&#10;D+DdXXijy2YLQrZGRiutpyi15SYa5fQYzLbO6mx388yhplwbacq2qYVldnBpne1f1mK7rl1ir214&#10;xI6/fkTk8x9h3M/FU07LLaZoZAnzs1SWfnYQP0qe6+wJPg7804/ohfra9lXGbOc5nX2TxtdzlgnP&#10;FJ5jfytMtI0FidZePNeeK51rG4sStW2ObShKtnX5SfZ8aYpfaUdyTUAeqBHTCtQDYm8UAPIf9ofN&#10;sZ1yEO1yHnenfs/W5J5j7XIuPQJ+X5Uv4x0Wg8P6u+UoWBsP8B34BXxKd8kVuOo82F/bmbJz04qs&#10;v28I6/0l48vSbGMJCblk+23y2fa7jDl2h4B+D/fqE6PT/4+FNCsF+NVuSg65n2FPFIXt6WimfgM3&#10;96jMsq21AD7Pdtbn2nBzge05v8T2LS63V66cZ0d+eZkd7XzCTnzIXWMprfUxPHPwTCch71lE4xN5&#10;kqP8PWb5m/jN0Z3eE3zJMfNE39YRvS6f2Mx/c8xiUh/zQdNn7XRjtmNjdup7n85Ofc3/csx8r5kW&#10;G7HnX3Q9ZtrM63fM/gt+aHGT3W8TuQAAAABJRU5ErkJgglBLAwQUAAYACAAAACEAk+S9G+AAAAAJ&#10;AQAADwAAAGRycy9kb3ducmV2LnhtbEyPQUvDQBSE74L/YXmCN7ubJtUa81JKUU9FsBXE2zZ5TUKz&#10;b0N2m6T/3u1Jj8MMM99kq8m0YqDeNZYRopkCQVzYsuEK4Wv/9rAE4bzmUreWCeFCDlb57U2m09KO&#10;/EnDzlcilLBLNULtfZdK6YqajHYz2xEH72h7o32QfSXLXo+h3LRyrtSjNLrhsFDrjjY1Fafd2SC8&#10;j3pcx9HrsD0dN5ef/eLjexsR4v3dtH4B4Wnyf2G44gd0yAPTwZ65dKJFCEc8wjxWCYirrZLFE4gD&#10;Qvy8TEDmmfz/IP8FAAD//wMAUEsDBBQABgAIAAAAIQC4d/Cl5gAAADkEAAAZAAAAZHJzL19yZWxz&#10;L2Uyb0RvYy54bWwucmVsc7zTz2oDIRAG8Hsh7yBzz7q7STalxM2lFHIN6QOIzrrS9Q9qS/P2FUqg&#10;gWBvHp1hvu938XD8Ngv5whC1swy6pgWCVjiprWLwfnlbPwOJiVvJF2eRwRUjHMfV0+GMC0/5KM7a&#10;R5JTbGQwp+RfKI1iRsNj4zzavJlcMDzlZ1DUc/HBFdK+bQca/mbAeJdJTpJBOMkNkMvV5+b/s900&#10;aYGvTnwatOlBBdUmd+dAHhQmBgal5r/DTeOtAvrYsK9j2JcMfR1DXzJ0dQxdyTDUMQwlw66OYVcy&#10;bOsYtjcDvfvw4w8AAAD//wMAUEsBAi0AFAAGAAgAAAAhALGCZ7YKAQAAEwIAABMAAAAAAAAAAAAA&#10;AAAAAAAAAFtDb250ZW50X1R5cGVzXS54bWxQSwECLQAUAAYACAAAACEAOP0h/9YAAACUAQAACwAA&#10;AAAAAAAAAAAAAAA7AQAAX3JlbHMvLnJlbHNQSwECLQAUAAYACAAAACEAijJCmysFAACcKAAADgAA&#10;AAAAAAAAAAAAAAA6AgAAZHJzL2Uyb0RvYy54bWxQSwECLQAKAAAAAAAAACEAo6rnv7wYAgC8GAIA&#10;FAAAAAAAAAAAAAAAAACRBwAAZHJzL21lZGlhL2ltYWdlMS5wbmdQSwECLQAKAAAAAAAAACEAJtU8&#10;GZmGAwCZhgMAFAAAAAAAAAAAAAAAAAB/IAIAZHJzL21lZGlhL2ltYWdlMi5wbmdQSwECLQAKAAAA&#10;AAAAACEALppiZivhAQAr4QEAFAAAAAAAAAAAAAAAAABKpwUAZHJzL21lZGlhL2ltYWdlMy5wbmdQ&#10;SwECLQAKAAAAAAAAACEA0Ojiii//AQAv/wEAFAAAAAAAAAAAAAAAAACniAcAZHJzL21lZGlhL2lt&#10;YWdlNC5wbmdQSwECLQAKAAAAAAAAACEAargD+c7xAQDO8QEAFAAAAAAAAAAAAAAAAAAIiAkAZHJz&#10;L21lZGlhL2ltYWdlNS5wbmdQSwECLQAKAAAAAAAAACEALxmna81PAgDNTwIAFAAAAAAAAAAAAAAA&#10;AAAIegsAZHJzL21lZGlhL2ltYWdlNi5wbmdQSwECLQAKAAAAAAAAACEAntsNlexfAQDsXwEAFAAA&#10;AAAAAAAAAAAAAAAHyg0AZHJzL21lZGlhL2ltYWdlNy5wbmdQSwECLQAUAAYACAAAACEAk+S9G+AA&#10;AAAJAQAADwAAAAAAAAAAAAAAAAAlKg8AZHJzL2Rvd25yZXYueG1sUEsBAi0AFAAGAAgAAAAhALh3&#10;8KXmAAAAOQQAABkAAAAAAAAAAAAAAAAAMisPAGRycy9fcmVscy9lMm9Eb2MueG1sLnJlbHNQSwUG&#10;AAAAAAwADAAIAwAATywPAAAA&#10;">
                <v:shape id="Picture 46" o:spid="_x0000_s1027" type="#_x0000_t75" style="position:absolute;left:53226;top:2056;width:15840;height:1188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nTOwgAAANsAAAAPAAAAZHJzL2Rvd25yZXYueG1sRI/NasMw&#10;EITvhbyD2EButRwT3OJECSHEUCgU6vQBFmv9Q6yVkeTYffuqUOhxmJlvmMNpMYN4kPO9ZQXbJAVB&#10;XFvdc6vg61Y+v4LwAVnjYJkUfJOH03H1dMBC25k/6VGFVkQI+wIVdCGMhZS+7sigT+xIHL3GOoMh&#10;StdK7XCOcDPILE1zabDnuNDhSJeO6ns1GQWl/DBTa6+Zfs9fqptjnU1NUGqzXs57EIGW8B/+a79p&#10;Bbscfr/EHyCPPwAAAP//AwBQSwECLQAUAAYACAAAACEA2+H2y+4AAACFAQAAEwAAAAAAAAAAAAAA&#10;AAAAAAAAW0NvbnRlbnRfVHlwZXNdLnhtbFBLAQItABQABgAIAAAAIQBa9CxbvwAAABUBAAALAAAA&#10;AAAAAAAAAAAAAB8BAABfcmVscy8ucmVsc1BLAQItABQABgAIAAAAIQDuznTOwgAAANsAAAAPAAAA&#10;AAAAAAAAAAAAAAcCAABkcnMvZG93bnJldi54bWxQSwUGAAAAAAMAAwC3AAAA9gIAAAAA&#10;">
                  <v:imagedata r:id="rId32" o:title=""/>
                  <v:path arrowok="t"/>
                </v:shape>
                <v:shape id="Picture 47" o:spid="_x0000_s1028" type="#_x0000_t75" style="position:absolute;left:64107;top:2464;width:15840;height:1091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rK2xQAAANsAAAAPAAAAZHJzL2Rvd25yZXYueG1sRI9PawIx&#10;FMTvQr9DeIXeNFurVbdGkYKtBwuuf+j1sXlulm5etptUt9/eCILHYWZ+w0znra3EiRpfOlbw3EtA&#10;EOdOl1wo2O+W3TEIH5A1Vo5JwT95mM8eOlNMtTtzRqdtKESEsE9RgQmhTqX0uSGLvudq4ugdXWMx&#10;RNkUUjd4jnBbyX6SvEqLJccFgzW9G8p/tn9Wwffxd8P1fvmBk8PhS4bsZT00n0o9PbaLNxCB2nAP&#10;39orrWAwguuX+APk7AIAAP//AwBQSwECLQAUAAYACAAAACEA2+H2y+4AAACFAQAAEwAAAAAAAAAA&#10;AAAAAAAAAAAAW0NvbnRlbnRfVHlwZXNdLnhtbFBLAQItABQABgAIAAAAIQBa9CxbvwAAABUBAAAL&#10;AAAAAAAAAAAAAAAAAB8BAABfcmVscy8ucmVsc1BLAQItABQABgAIAAAAIQBjirK2xQAAANsAAAAP&#10;AAAAAAAAAAAAAAAAAAcCAABkcnMvZG93bnJldi54bWxQSwUGAAAAAAMAAwC3AAAA+QIAAAAA&#10;">
                  <v:imagedata r:id="rId33" o:title="" croptop="17769f" cropbottom="12000f" cropleft="10648f" cropright="15948f"/>
                  <v:path arrowok="t"/>
                </v:shape>
                <v:shape id="Picture 48" o:spid="_x0000_s1029" type="#_x0000_t75" style="position:absolute;left:-2311;top:2463;width:15840;height:11218;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lSpwQAAANsAAAAPAAAAZHJzL2Rvd25yZXYueG1sRE9Na8JA&#10;EL0X/A/LCF5K3aitlOgmiCgIemm092l2TILZ2ZBdk+iv7x4KPT7e9zodTC06al1lWcFsGoEgzq2u&#10;uFBwOe/fPkE4j6yxtkwKHuQgTUYva4y17fmLuswXIoSwi1FB6X0TS+nykgy6qW2IA3e1rUEfYFtI&#10;3WIfwk0t51G0lAYrDg0lNrQtKb9ld6PgdJzT7vTzMbxqs3jeou8iO142Sk3Gw2YFwtPg/8V/7oNW&#10;8B7Ghi/hB8jkFwAA//8DAFBLAQItABQABgAIAAAAIQDb4fbL7gAAAIUBAAATAAAAAAAAAAAAAAAA&#10;AAAAAABbQ29udGVudF9UeXBlc10ueG1sUEsBAi0AFAAGAAgAAAAhAFr0LFu/AAAAFQEAAAsAAAAA&#10;AAAAAAAAAAAAHwEAAF9yZWxzLy5yZWxzUEsBAi0AFAAGAAgAAAAhAIHWVKnBAAAA2wAAAA8AAAAA&#10;AAAAAAAAAAAABwIAAGRycy9kb3ducmV2LnhtbFBLBQYAAAAAAwADALcAAAD1AgAAAAA=&#10;">
                  <v:imagedata r:id="rId34" o:title=""/>
                  <v:path arrowok="t"/>
                </v:shape>
                <v:shape id="Picture 49" o:spid="_x0000_s1030" type="#_x0000_t75" style="position:absolute;left:8437;top:2366;width:15840;height:1138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KExQAAANsAAAAPAAAAZHJzL2Rvd25yZXYueG1sRI/dasJA&#10;FITvhb7Dcgre6aaliKbZSLEUBEHRlHp7mj1NUrNnQ3bz07fvCoKXw8x8wyTr0dSip9ZVlhU8zSMQ&#10;xLnVFRcKPrOP2RKE88gaa8uk4I8crNOHSYKxtgMfqT/5QgQIuxgVlN43sZQuL8mgm9uGOHg/tjXo&#10;g2wLqVscAtzU8jmKFtJgxWGhxIY2JeWXU2cUrLrzLuOvy/ewMJtzt9397g/9u1LTx/HtFYSn0d/D&#10;t/ZWK3hZwfVL+AEy/QcAAP//AwBQSwECLQAUAAYACAAAACEA2+H2y+4AAACFAQAAEwAAAAAAAAAA&#10;AAAAAAAAAAAAW0NvbnRlbnRfVHlwZXNdLnhtbFBLAQItABQABgAIAAAAIQBa9CxbvwAAABUBAAAL&#10;AAAAAAAAAAAAAAAAAB8BAABfcmVscy8ucmVsc1BLAQItABQABgAIAAAAIQDAdXKExQAAANsAAAAP&#10;AAAAAAAAAAAAAAAAAAcCAABkcnMvZG93bnJldi54bWxQSwUGAAAAAAMAAwC3AAAA+QIAAAAA&#10;">
                  <v:imagedata r:id="rId35" o:title=""/>
                  <v:path arrowok="t"/>
                </v:shape>
                <v:shape id="Picture 50" o:spid="_x0000_s1031" type="#_x0000_t75" style="position:absolute;left:19485;top:2421;width:15840;height:1127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k5wwAAANsAAAAPAAAAZHJzL2Rvd25yZXYueG1sRI/BisIw&#10;EIbvgu8QRtiLaOqCItVURBB3vSx2PehtaMa2tJnUJmp9+40g7HH45/9mvuWqM7W4U+tKywom4wgE&#10;cWZ1ybmC4+92NAfhPLLG2jIpeJKDVdLvLTHW9sEHuqc+FwHCLkYFhfdNLKXLCjLoxrYhDtnFtgZ9&#10;GNtc6hYfAW5q+RlFM2mw5HChwIY2BWVVejMvyo6r/fA0yXL73f3gdaOf51Spj0G3XoDw1Pn/5Xf7&#10;SyuYhu+DS/AAmfwBAAD//wMAUEsBAi0AFAAGAAgAAAAhANvh9svuAAAAhQEAABMAAAAAAAAAAAAA&#10;AAAAAAAAAFtDb250ZW50X1R5cGVzXS54bWxQSwECLQAUAAYACAAAACEAWvQsW78AAAAVAQAACwAA&#10;AAAAAAAAAAAAAAAfAQAAX3JlbHMvLnJlbHNQSwECLQAUAAYACAAAACEAZFkZOcMAAADbAAAADwAA&#10;AAAAAAAAAAAAAAAHAgAAZHJzL2Rvd25yZXYueG1sUEsFBgAAAAADAAMAtwAAAPcCAAAAAA==&#10;">
                  <v:imagedata r:id="rId36" o:title=""/>
                  <v:path arrowok="t"/>
                </v:shape>
                <v:shape id="Picture 51" o:spid="_x0000_s1032" type="#_x0000_t75" style="position:absolute;left:30448;top:2289;width:15840;height:11537;rotation: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U9rxAAAANsAAAAPAAAAZHJzL2Rvd25yZXYueG1sRI9Ba8JA&#10;FITvQv/D8oTedGNopURXsZZCC/EQLYXentnXJDT7Nma3Sfz3riB4HGbmG2a5HkwtOmpdZVnBbBqB&#10;IM6trrhQ8HV4n7yAcB5ZY22ZFJzJwXr1MFpiom3PGXV7X4gAYZeggtL7JpHS5SUZdFPbEAfv17YG&#10;fZBtIXWLfYCbWsZRNJcGKw4LJTa0LSn/2/8bBXGW4pHTn37HT8yHz9fT2/cclXocD5sFCE+Dv4dv&#10;7Q+t4HkG1y/hB8jVBQAA//8DAFBLAQItABQABgAIAAAAIQDb4fbL7gAAAIUBAAATAAAAAAAAAAAA&#10;AAAAAAAAAABbQ29udGVudF9UeXBlc10ueG1sUEsBAi0AFAAGAAgAAAAhAFr0LFu/AAAAFQEAAAsA&#10;AAAAAAAAAAAAAAAAHwEAAF9yZWxzLy5yZWxzUEsBAi0AFAAGAAgAAAAhAHmxT2vEAAAA2wAAAA8A&#10;AAAAAAAAAAAAAAAABwIAAGRycy9kb3ducmV2LnhtbFBLBQYAAAAAAwADALcAAAD4AgAAAAA=&#10;">
                  <v:imagedata r:id="rId37" o:title=""/>
                  <v:path arrowok="t"/>
                </v:shape>
                <v:shape id="Picture 52" o:spid="_x0000_s1033" type="#_x0000_t75" style="position:absolute;left:41669;top:2426;width:15840;height:1133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MbaxQAAANsAAAAPAAAAZHJzL2Rvd25yZXYueG1sRI9BawIx&#10;FITvBf9DeIK3mnVhi2yNUrWCh/ZQ14PH183rJrh5WTaprv31TaHgcZiZb5jFanCtuFAfrGcFs2kG&#10;grj22nKj4FjtHucgQkTW2HomBTcKsFqOHhZYan/lD7ocYiMShEOJCkyMXSllqA05DFPfESfvy/cO&#10;Y5J9I3WP1wR3rcyz7Ek6tJwWDHa0MVSfD99OQTjnRf5Z2ZMpwvotbl9/7Pu8UmoyHl6eQUQa4j38&#10;395rBUUOf1/SD5DLXwAAAP//AwBQSwECLQAUAAYACAAAACEA2+H2y+4AAACFAQAAEwAAAAAAAAAA&#10;AAAAAAAAAAAAW0NvbnRlbnRfVHlwZXNdLnhtbFBLAQItABQABgAIAAAAIQBa9CxbvwAAABUBAAAL&#10;AAAAAAAAAAAAAAAAAB8BAABfcmVscy8ucmVsc1BLAQItABQABgAIAAAAIQACZMbaxQAAANsAAAAP&#10;AAAAAAAAAAAAAAAAAAcCAABkcnMvZG93bnJldi54bWxQSwUGAAAAAAMAAwC3AAAA+QIAAAAA&#10;">
                  <v:imagedata r:id="rId38" o:title=""/>
                  <v:path arrowok="t"/>
                </v:shape>
                <w10:wrap anchorx="margin"/>
              </v:group>
            </w:pict>
          </mc:Fallback>
        </mc:AlternateContent>
      </w:r>
      <w:r>
        <w:rPr>
          <w:noProof/>
        </w:rPr>
        <mc:AlternateContent>
          <mc:Choice Requires="wps">
            <w:drawing>
              <wp:anchor distT="0" distB="0" distL="114300" distR="114300" simplePos="0" relativeHeight="251658240" behindDoc="0" locked="0" layoutInCell="1" allowOverlap="1" wp14:anchorId="0175B326" wp14:editId="79D199AC">
                <wp:simplePos x="0" y="0"/>
                <wp:positionH relativeFrom="column">
                  <wp:posOffset>5080</wp:posOffset>
                </wp:positionH>
                <wp:positionV relativeFrom="paragraph">
                  <wp:posOffset>1076325</wp:posOffset>
                </wp:positionV>
                <wp:extent cx="6616700" cy="425450"/>
                <wp:effectExtent l="0" t="0" r="0" b="0"/>
                <wp:wrapNone/>
                <wp:docPr id="654228874" name="Text Box 654228874"/>
                <wp:cNvGraphicFramePr/>
                <a:graphic xmlns:a="http://schemas.openxmlformats.org/drawingml/2006/main">
                  <a:graphicData uri="http://schemas.microsoft.com/office/word/2010/wordprocessingShape">
                    <wps:wsp>
                      <wps:cNvSpPr txBox="1"/>
                      <wps:spPr>
                        <a:xfrm>
                          <a:off x="0" y="0"/>
                          <a:ext cx="6616700" cy="405765"/>
                        </a:xfrm>
                        <a:prstGeom prst="rect">
                          <a:avLst/>
                        </a:prstGeom>
                        <a:solidFill>
                          <a:prstClr val="white"/>
                        </a:solidFill>
                        <a:ln>
                          <a:noFill/>
                        </a:ln>
                      </wps:spPr>
                      <wps:txbx>
                        <w:txbxContent>
                          <w:p w14:paraId="3E4F836B" w14:textId="77777777" w:rsidR="00F81203" w:rsidRDefault="00F81203" w:rsidP="00F81203">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4</w:t>
                            </w:r>
                            <w:r>
                              <w:fldChar w:fldCharType="end"/>
                            </w:r>
                            <w:r>
                              <w:t>: Images taken under a transmitted light microscope at x400 of embedded hairs when exposed to a furnace at temperatures (left to right): 50°C, 100°C, 150°C, 200°C, 250°C, 300°C and 350°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0175B326" id="_x0000_t202" coordsize="21600,21600" o:spt="202" path="m,l,21600r21600,l21600,xe">
                <v:stroke joinstyle="miter"/>
                <v:path gradientshapeok="t" o:connecttype="rect"/>
              </v:shapetype>
              <v:shape id="Text Box 654228874" o:spid="_x0000_s1026" type="#_x0000_t202" style="position:absolute;left:0;text-align:left;margin-left:.4pt;margin-top:84.75pt;width:521pt;height:3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t7pNgIAAHAEAAAOAAAAZHJzL2Uyb0RvYy54bWysVMGO2jAQvVfqP1i+lwQEYYUIK8qKqhLa&#10;XQmqPRvHIZYcj2sbEvr1HTsJtNueql6c8cz42fPeTJaPba3IRVgnQed0PEopEZpDIfUpp98O208P&#10;lDjPdMEUaJHTq3D0cfXxw7IxCzGBClQhLEEQ7RaNyWnlvVkkieOVqJkbgREagyXYmnnc2lNSWNYg&#10;eq2SSZpmSQO2MBa4cA69T12QriJ+WQruX8rSCU9UTvFtPq42rsewJqslW5wsM5Xk/TPYP7yiZlLj&#10;pTeoJ+YZOVv5B1QtuQUHpR9xqBMoS8lFrAGrGafvqtlXzIhYC5LjzI0m9/9g+fPl1RJZ5DSbTSeT&#10;h4f5lBLNapTqIFpPPkNL7hFkqzFugYf2Bo/5FsOoemAx+B06AwltaevwxfIIxpH3643rAMrRmWXj&#10;bJ5iiGNsms7m2SzAJPfTxjr/RUBNgpFTi1pGitll53yXOqSEyxwoWWylUmETAhtlyYWh7k0lvejB&#10;f8tSOuRqCKc6wOBJ7qUEy7fHtq/vCMUVy7bQtZEzfCvxoh1z/pVZ7BssB2fBv+BSKmhyCr1FSQX2&#10;x9/8IR/lxCglDfZhTt33M7OCEvVVo9ChaQfDDsZxMPS53gCWOMYpMzyaeMB6NZilhfoNR2QdbsEQ&#10;0xzvyqkfzI3vpgFHjIv1OiZhaxrmd3pveIAeCD20b8yaXg6PQj7D0KFs8U6VLjfqYtZnjxRHyQKh&#10;HYs9z9jWUfR+BMPc/LqPWfcfxeonAAAA//8DAFBLAwQUAAYACAAAACEA6Ma+yuAAAAAJAQAADwAA&#10;AGRycy9kb3ducmV2LnhtbEyPwU7DMBBE70j8g7VIXBB1SNOohDhVVcEBLhWhl97c2I0D8TqynTb8&#10;PdtTOc7MauZtuZpsz07ah86hgKdZAkxj41SHrYDd19vjEliIEpXsHWoBvzrAqrq9KWWh3Bk/9amO&#10;LaMSDIUUYGIcCs5DY7SVYeYGjZQdnbcykvQtV16eqdz2PE2SnFvZIS0YOeiN0c1PPVoB22y/NQ/j&#10;8fVjnc39+27c5N9tLcT93bR+ARb1FK/HcMEndKiI6eBGVIH1Aog7kps/L4Bd4iRLyToISOf5AnhV&#10;8v8fVH8AAAD//wMAUEsBAi0AFAAGAAgAAAAhALaDOJL+AAAA4QEAABMAAAAAAAAAAAAAAAAAAAAA&#10;AFtDb250ZW50X1R5cGVzXS54bWxQSwECLQAUAAYACAAAACEAOP0h/9YAAACUAQAACwAAAAAAAAAA&#10;AAAAAAAvAQAAX3JlbHMvLnJlbHNQSwECLQAUAAYACAAAACEAXDLe6TYCAABwBAAADgAAAAAAAAAA&#10;AAAAAAAuAgAAZHJzL2Uyb0RvYy54bWxQSwECLQAUAAYACAAAACEA6Ma+yuAAAAAJAQAADwAAAAAA&#10;AAAAAAAAAACQBAAAZHJzL2Rvd25yZXYueG1sUEsFBgAAAAAEAAQA8wAAAJ0FAAAAAA==&#10;" stroked="f">
                <v:textbox style="mso-fit-shape-to-text:t" inset="0,0,0,0">
                  <w:txbxContent>
                    <w:p w14:paraId="3E4F836B" w14:textId="77777777" w:rsidR="00F81203" w:rsidRDefault="00F81203" w:rsidP="00F81203">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4</w:t>
                      </w:r>
                      <w:r>
                        <w:fldChar w:fldCharType="end"/>
                      </w:r>
                      <w:r>
                        <w:t>: Images taken under a transmitted light microscope at x400 of embedded hairs when exposed to a furnace at temperatures (left to right): 50°C, 100°C, 150°C, 200°C, 250°C, 300°C and 350°C.</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1B667008" wp14:editId="6C72C1C2">
                <wp:simplePos x="0" y="0"/>
                <wp:positionH relativeFrom="column">
                  <wp:posOffset>0</wp:posOffset>
                </wp:positionH>
                <wp:positionV relativeFrom="paragraph">
                  <wp:posOffset>2586355</wp:posOffset>
                </wp:positionV>
                <wp:extent cx="6640195" cy="425450"/>
                <wp:effectExtent l="0" t="0" r="8255" b="0"/>
                <wp:wrapNone/>
                <wp:docPr id="654228872" name="Text Box 654228872"/>
                <wp:cNvGraphicFramePr/>
                <a:graphic xmlns:a="http://schemas.openxmlformats.org/drawingml/2006/main">
                  <a:graphicData uri="http://schemas.microsoft.com/office/word/2010/wordprocessingShape">
                    <wps:wsp>
                      <wps:cNvSpPr txBox="1"/>
                      <wps:spPr>
                        <a:xfrm>
                          <a:off x="0" y="0"/>
                          <a:ext cx="6640195" cy="405765"/>
                        </a:xfrm>
                        <a:prstGeom prst="rect">
                          <a:avLst/>
                        </a:prstGeom>
                        <a:solidFill>
                          <a:prstClr val="white"/>
                        </a:solidFill>
                        <a:ln>
                          <a:noFill/>
                        </a:ln>
                      </wps:spPr>
                      <wps:txbx>
                        <w:txbxContent>
                          <w:p w14:paraId="1BB028C8" w14:textId="77777777" w:rsidR="00F81203" w:rsidRDefault="00F81203" w:rsidP="00F81203">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5</w:t>
                            </w:r>
                            <w:r>
                              <w:fldChar w:fldCharType="end"/>
                            </w:r>
                            <w:r>
                              <w:t>: Images taken under a transmitted light microscope at x400 of the individual hairs exposed to a furnace at temperatures (left to right): 50°C, 100°C, 150°C, 200°C, 250°C, 300°C and 350°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B667008" id="Text Box 654228872" o:spid="_x0000_s1027" type="#_x0000_t202" style="position:absolute;left:0;text-align:left;margin-left:0;margin-top:203.65pt;width:522.85pt;height:3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lfWOQIAAHcEAAAOAAAAZHJzL2Uyb0RvYy54bWysVMGO2jAQvVfqP1i+lwQE7G5EWFFWVJXQ&#10;7kpQ7dk4Dolke1zbkNCv79hJoN32VPXijGfGz573ZrJ4bJUkZ2FdDTqn41FKidAcilofc/ptv/l0&#10;T4nzTBdMghY5vQhHH5cfPywak4kJVCALYQmCaJc1JqeV9yZLEscroZgbgREagyVYxTxu7TEpLGsQ&#10;XclkkqbzpAFbGAtcOIfepy5IlxG/LAX3L2XphCcyp/g2H1cb10NYk+WCZUfLTFXz/hnsH16hWK3x&#10;0ivUE/OMnGz9B5SquQUHpR9xUAmUZc1FrAGrGafvqtlVzIhYC5LjzJUm9/9g+fP51ZK6yOl8Np1M&#10;7u/vJpRoplCqvWg9+QwtuUWQrca4DA/tDB7zLYZR9cBi8Dt0BhLa0qrwxfIIxpH3y5XrAMrROZ9P&#10;0/HDjBKOsWk6u5vPAkxyO22s818EKBKMnFrUMlLMzlvnu9QhJVzmQNbFppYybEJgLS05M9S9qWov&#10;evDfsqQOuRrCqQ4weJJbKcHy7aGNBF3LPEBxweotdN3kDN/UeN+WOf/KLLYPFowj4V9wKSU0OYXe&#10;oqQC++Nv/pCPqmKUkgbbMafu+4lZQYn8qlHv0LuDYQfjMBj6pNaAlY5x2AyPJh6wXg5maUG94aSs&#10;wi0YYprjXTn1g7n23VDgpHGxWsUk7FDD/FbvDA/QA6/79o1Z06viUc9nGBqVZe/E6XKjPGZ18sh0&#10;VC7w2rHY043dHbXvJzGMz6/7mHX7Xyx/AgAA//8DAFBLAwQUAAYACAAAACEApXfQruAAAAAJAQAA&#10;DwAAAGRycy9kb3ducmV2LnhtbEyPwU7DMBBE70j8g7VIXBC1IaFBIU5VVXCAS0XohZsbb+NAvI5s&#10;pw1/j3uC4+ysZt5Uq9kO7Ig+9I4k3C0EMKTW6Z46CbuPl9tHYCEq0mpwhBJ+MMCqvryoVKndid7x&#10;2MSOpRAKpZJgYhxLzkNr0KqwcCNS8g7OWxWT9B3XXp1SuB34vRBLblVPqcGoETcG2+9mshK2+efW&#10;3EyH57d1nvnX3bRZfnWNlNdX8/oJWMQ5/j3DGT+hQ52Y9m4iHdggIQ2JEnJRZMDOtsgfCmD7dCry&#10;DHhd8f8L6l8AAAD//wMAUEsBAi0AFAAGAAgAAAAhALaDOJL+AAAA4QEAABMAAAAAAAAAAAAAAAAA&#10;AAAAAFtDb250ZW50X1R5cGVzXS54bWxQSwECLQAUAAYACAAAACEAOP0h/9YAAACUAQAACwAAAAAA&#10;AAAAAAAAAAAvAQAAX3JlbHMvLnJlbHNQSwECLQAUAAYACAAAACEAF0JX1jkCAAB3BAAADgAAAAAA&#10;AAAAAAAAAAAuAgAAZHJzL2Uyb0RvYy54bWxQSwECLQAUAAYACAAAACEApXfQruAAAAAJAQAADwAA&#10;AAAAAAAAAAAAAACTBAAAZHJzL2Rvd25yZXYueG1sUEsFBgAAAAAEAAQA8wAAAKAFAAAAAA==&#10;" stroked="f">
                <v:textbox style="mso-fit-shape-to-text:t" inset="0,0,0,0">
                  <w:txbxContent>
                    <w:p w14:paraId="1BB028C8" w14:textId="77777777" w:rsidR="00F81203" w:rsidRDefault="00F81203" w:rsidP="00F81203">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5</w:t>
                      </w:r>
                      <w:r>
                        <w:fldChar w:fldCharType="end"/>
                      </w:r>
                      <w:r>
                        <w:t>: Images taken under a transmitted light microscope at x400 of the individual hairs exposed to a furnace at temperatures (left to right): 50°C, 100°C, 150°C, 200°C, 250°C, 300°C and 350°C.</w:t>
                      </w:r>
                    </w:p>
                  </w:txbxContent>
                </v:textbox>
              </v:shape>
            </w:pict>
          </mc:Fallback>
        </mc:AlternateContent>
      </w:r>
    </w:p>
    <w:p w14:paraId="25BBB4B2" w14:textId="77777777" w:rsidR="00F81203" w:rsidRDefault="00F81203" w:rsidP="00F81203">
      <w:pPr>
        <w:spacing w:line="276" w:lineRule="auto"/>
        <w:jc w:val="both"/>
        <w:rPr>
          <w:rFonts w:ascii="Arial" w:hAnsi="Arial" w:cs="Arial"/>
        </w:rPr>
      </w:pPr>
    </w:p>
    <w:p w14:paraId="2D0FD7D9" w14:textId="77777777" w:rsidR="00F81203" w:rsidRDefault="00F81203" w:rsidP="00F81203">
      <w:pPr>
        <w:spacing w:line="276" w:lineRule="auto"/>
        <w:jc w:val="both"/>
        <w:rPr>
          <w:rFonts w:ascii="Arial" w:hAnsi="Arial" w:cs="Arial"/>
        </w:rPr>
      </w:pPr>
    </w:p>
    <w:p w14:paraId="53D868BD" w14:textId="77777777" w:rsidR="00F81203" w:rsidRDefault="00F81203" w:rsidP="00F81203">
      <w:pPr>
        <w:spacing w:line="276" w:lineRule="auto"/>
        <w:jc w:val="both"/>
        <w:rPr>
          <w:rFonts w:ascii="Arial" w:hAnsi="Arial" w:cs="Arial"/>
        </w:rPr>
      </w:pPr>
    </w:p>
    <w:p w14:paraId="3036EA63" w14:textId="77777777" w:rsidR="00F81203" w:rsidRDefault="00F81203" w:rsidP="00F81203">
      <w:pPr>
        <w:spacing w:line="276" w:lineRule="auto"/>
        <w:jc w:val="both"/>
        <w:rPr>
          <w:rFonts w:ascii="Arial" w:hAnsi="Arial" w:cs="Arial"/>
        </w:rPr>
      </w:pPr>
    </w:p>
    <w:p w14:paraId="45CA95A1" w14:textId="77777777" w:rsidR="00F81203" w:rsidRDefault="00F81203" w:rsidP="00F81203">
      <w:pPr>
        <w:spacing w:line="276" w:lineRule="auto"/>
        <w:jc w:val="both"/>
        <w:rPr>
          <w:rFonts w:ascii="Arial" w:hAnsi="Arial" w:cs="Arial"/>
        </w:rPr>
      </w:pPr>
    </w:p>
    <w:p w14:paraId="07DB2E23" w14:textId="77777777" w:rsidR="00F81203" w:rsidRDefault="00F81203" w:rsidP="00F81203">
      <w:pPr>
        <w:spacing w:line="276" w:lineRule="auto"/>
        <w:jc w:val="both"/>
        <w:rPr>
          <w:rFonts w:ascii="Arial" w:hAnsi="Arial" w:cs="Arial"/>
        </w:rPr>
      </w:pPr>
    </w:p>
    <w:p w14:paraId="7E85B6B9" w14:textId="77777777" w:rsidR="00F81203" w:rsidRDefault="00F81203" w:rsidP="00F81203">
      <w:pPr>
        <w:spacing w:line="276" w:lineRule="auto"/>
        <w:jc w:val="both"/>
        <w:rPr>
          <w:rFonts w:ascii="Arial" w:hAnsi="Arial" w:cs="Arial"/>
        </w:rPr>
      </w:pPr>
    </w:p>
    <w:p w14:paraId="6ABFD862" w14:textId="77777777" w:rsidR="00F81203" w:rsidRDefault="00F81203" w:rsidP="00F81203">
      <w:pPr>
        <w:pStyle w:val="Caption"/>
        <w:spacing w:line="276" w:lineRule="auto"/>
        <w:jc w:val="both"/>
        <w:rPr>
          <w:rFonts w:ascii="Arial" w:hAnsi="Arial" w:cs="Arial"/>
          <w:i w:val="0"/>
          <w:iCs w:val="0"/>
          <w:color w:val="auto"/>
          <w:sz w:val="22"/>
          <w:szCs w:val="22"/>
        </w:rPr>
      </w:pPr>
    </w:p>
    <w:p w14:paraId="5CDD0722" w14:textId="258FF017" w:rsidR="00F81203" w:rsidRDefault="00F81203" w:rsidP="00F81203">
      <w:pPr>
        <w:pStyle w:val="Caption"/>
        <w:keepNext/>
        <w:spacing w:line="276" w:lineRule="auto"/>
        <w:jc w:val="both"/>
        <w:rPr>
          <w:rFonts w:ascii="Arial" w:hAnsi="Arial" w:cs="Arial"/>
        </w:rPr>
      </w:pPr>
      <w:r>
        <w:rPr>
          <w:rFonts w:ascii="Arial" w:hAnsi="Arial" w:cs="Arial"/>
          <w:i w:val="0"/>
          <w:color w:val="auto"/>
          <w:sz w:val="22"/>
          <w:szCs w:val="22"/>
        </w:rPr>
        <w:t xml:space="preserve"> </w:t>
      </w:r>
      <w:r>
        <w:rPr>
          <w:rFonts w:ascii="Arial" w:hAnsi="Arial" w:cs="Arial"/>
          <w:noProof/>
        </w:rPr>
        <w:drawing>
          <wp:inline distT="0" distB="0" distL="0" distR="0" wp14:anchorId="2522D8E9" wp14:editId="0AE59BA0">
            <wp:extent cx="5943600" cy="12769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22887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1276985"/>
                    </a:xfrm>
                    <a:prstGeom prst="rect">
                      <a:avLst/>
                    </a:prstGeom>
                    <a:noFill/>
                    <a:ln>
                      <a:noFill/>
                    </a:ln>
                  </pic:spPr>
                </pic:pic>
              </a:graphicData>
            </a:graphic>
          </wp:inline>
        </w:drawing>
      </w:r>
    </w:p>
    <w:p w14:paraId="266793E5" w14:textId="52F38306" w:rsidR="00F81203" w:rsidRDefault="00F81203" w:rsidP="00F81203">
      <w:pPr>
        <w:pStyle w:val="Caption"/>
        <w:keepNext/>
        <w:spacing w:line="276" w:lineRule="auto"/>
        <w:jc w:val="both"/>
        <w:rPr>
          <w:rFonts w:ascii="Arial" w:hAnsi="Arial" w:cs="Arial"/>
        </w:rPr>
      </w:pPr>
      <w:r>
        <w:rPr>
          <w:rFonts w:ascii="Arial" w:hAnsi="Arial" w:cs="Arial"/>
        </w:rPr>
        <w:t xml:space="preserve">Figure </w:t>
      </w:r>
      <w:r>
        <w:fldChar w:fldCharType="begin"/>
      </w:r>
      <w:r>
        <w:rPr>
          <w:rFonts w:ascii="Arial" w:hAnsi="Arial" w:cs="Arial"/>
        </w:rPr>
        <w:instrText xml:space="preserve"> SEQ Figure \* ARABIC </w:instrText>
      </w:r>
      <w:r>
        <w:fldChar w:fldCharType="separate"/>
      </w:r>
      <w:r>
        <w:rPr>
          <w:rFonts w:ascii="Arial" w:hAnsi="Arial" w:cs="Arial"/>
          <w:noProof/>
        </w:rPr>
        <w:t>6</w:t>
      </w:r>
      <w:r>
        <w:fldChar w:fldCharType="end"/>
      </w:r>
      <w:r>
        <w:rPr>
          <w:rFonts w:ascii="Arial" w:hAnsi="Arial" w:cs="Arial"/>
        </w:rPr>
        <w:t>: Images taken using a scanning electron microscope at x400 of the embedded hairs when exposed to a furnace at temperatures (left to right): 50°C, 100°C, 150°C, 200°C, 250°C, 300°C and 350°C.</w:t>
      </w:r>
      <w:r>
        <w:rPr>
          <w:rFonts w:ascii="Arial" w:hAnsi="Arial" w:cs="Arial"/>
          <w:i w:val="0"/>
          <w:noProof/>
          <w:color w:val="auto"/>
          <w:sz w:val="22"/>
          <w:szCs w:val="22"/>
        </w:rPr>
        <w:t xml:space="preserve"> </w:t>
      </w:r>
      <w:r>
        <w:rPr>
          <w:rFonts w:ascii="Arial" w:hAnsi="Arial" w:cs="Arial"/>
          <w:i w:val="0"/>
          <w:noProof/>
          <w:color w:val="auto"/>
          <w:sz w:val="22"/>
          <w:szCs w:val="22"/>
        </w:rPr>
        <w:drawing>
          <wp:inline distT="0" distB="0" distL="0" distR="0" wp14:anchorId="44E83331" wp14:editId="61BAB661">
            <wp:extent cx="5943600" cy="1282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22888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1282700"/>
                    </a:xfrm>
                    <a:prstGeom prst="rect">
                      <a:avLst/>
                    </a:prstGeom>
                    <a:noFill/>
                    <a:ln>
                      <a:noFill/>
                    </a:ln>
                  </pic:spPr>
                </pic:pic>
              </a:graphicData>
            </a:graphic>
          </wp:inline>
        </w:drawing>
      </w:r>
    </w:p>
    <w:p w14:paraId="6EA18B49" w14:textId="77777777" w:rsidR="00F81203" w:rsidRDefault="00F81203" w:rsidP="00F81203">
      <w:pPr>
        <w:pStyle w:val="Caption"/>
        <w:spacing w:line="276" w:lineRule="auto"/>
        <w:jc w:val="both"/>
        <w:rPr>
          <w:rFonts w:ascii="Arial" w:hAnsi="Arial" w:cs="Arial"/>
          <w:i w:val="0"/>
          <w:color w:val="auto"/>
          <w:sz w:val="22"/>
          <w:szCs w:val="22"/>
        </w:rPr>
      </w:pPr>
      <w:r>
        <w:rPr>
          <w:rFonts w:ascii="Arial" w:hAnsi="Arial" w:cs="Arial"/>
        </w:rPr>
        <w:t xml:space="preserve">Figure </w:t>
      </w:r>
      <w:r>
        <w:fldChar w:fldCharType="begin"/>
      </w:r>
      <w:r>
        <w:rPr>
          <w:rFonts w:ascii="Arial" w:hAnsi="Arial" w:cs="Arial"/>
        </w:rPr>
        <w:instrText xml:space="preserve"> SEQ Figure \* ARABIC </w:instrText>
      </w:r>
      <w:r>
        <w:fldChar w:fldCharType="separate"/>
      </w:r>
      <w:r>
        <w:rPr>
          <w:rFonts w:ascii="Arial" w:hAnsi="Arial" w:cs="Arial"/>
          <w:noProof/>
        </w:rPr>
        <w:t>7</w:t>
      </w:r>
      <w:r>
        <w:fldChar w:fldCharType="end"/>
      </w:r>
      <w:r>
        <w:rPr>
          <w:rFonts w:ascii="Arial" w:hAnsi="Arial" w:cs="Arial"/>
        </w:rPr>
        <w:t>: Images taken using a scanning electron microscope at x400 of the individual hairs exposed to a furnace at temperatures (left to right): 50°C, 100°C, 150°C, 200°C, 250°C, 300°C and 350°C.</w:t>
      </w:r>
    </w:p>
    <w:p w14:paraId="46695A38" w14:textId="77777777" w:rsidR="00F81203" w:rsidRDefault="00F81203" w:rsidP="00F81203">
      <w:pPr>
        <w:pStyle w:val="Caption"/>
        <w:spacing w:line="276" w:lineRule="auto"/>
        <w:jc w:val="both"/>
        <w:rPr>
          <w:rFonts w:ascii="Arial" w:hAnsi="Arial" w:cs="Arial"/>
          <w:i w:val="0"/>
          <w:color w:val="auto"/>
          <w:sz w:val="22"/>
          <w:szCs w:val="22"/>
        </w:rPr>
      </w:pPr>
    </w:p>
    <w:p w14:paraId="52B6E2FF" w14:textId="77777777" w:rsidR="00F81203" w:rsidRDefault="00F81203" w:rsidP="00F81203">
      <w:pPr>
        <w:spacing w:line="276" w:lineRule="auto"/>
        <w:jc w:val="both"/>
        <w:rPr>
          <w:rFonts w:ascii="Arial" w:hAnsi="Arial" w:cs="Arial"/>
        </w:rPr>
      </w:pPr>
      <w:bookmarkStart w:id="3" w:name="_Hlk502751551"/>
      <w:r>
        <w:rPr>
          <w:rFonts w:ascii="Arial" w:hAnsi="Arial" w:cs="Arial"/>
        </w:rPr>
        <w:t xml:space="preserve">To quantify these changes both light microscopy and SEM damage grading schemes were applied to the hairs and the mean and standard deviation (SD) calculated for each quantitative characteristic and the mode for qualitative characteristic for the embedded and individual hair samples; these can be seen in tables 2 and 3 respectively. </w:t>
      </w:r>
      <w:bookmarkEnd w:id="3"/>
      <w:r>
        <w:rPr>
          <w:rFonts w:ascii="Arial" w:hAnsi="Arial" w:cs="Arial"/>
        </w:rPr>
        <w:t xml:space="preserve">For completeness, tables 2 and 3 also </w:t>
      </w:r>
      <w:r>
        <w:rPr>
          <w:rFonts w:ascii="Arial" w:hAnsi="Arial" w:cs="Arial"/>
        </w:rPr>
        <w:lastRenderedPageBreak/>
        <w:t xml:space="preserve">include the grades for the characteristics observed using the SEM, although no further statistical analysis has been conducted due to the small sample size.  </w:t>
      </w:r>
    </w:p>
    <w:p w14:paraId="4D2F2382" w14:textId="77777777" w:rsidR="00F81203" w:rsidRDefault="00F81203" w:rsidP="00F81203">
      <w:pPr>
        <w:spacing w:line="276" w:lineRule="auto"/>
        <w:jc w:val="both"/>
        <w:rPr>
          <w:rFonts w:ascii="Arial" w:hAnsi="Arial" w:cs="Arial"/>
          <w:highlight w:val="yellow"/>
        </w:rPr>
      </w:pPr>
      <w:r>
        <w:rPr>
          <w:rFonts w:ascii="Arial" w:hAnsi="Arial" w:cs="Arial"/>
          <w:highlight w:val="yellow"/>
        </w:rPr>
        <w:br w:type="page"/>
      </w:r>
    </w:p>
    <w:p w14:paraId="24720805" w14:textId="77777777" w:rsidR="00F81203" w:rsidRDefault="00F81203" w:rsidP="00F81203">
      <w:pPr>
        <w:spacing w:after="0" w:line="276" w:lineRule="auto"/>
        <w:rPr>
          <w:rFonts w:ascii="Arial" w:hAnsi="Arial" w:cs="Arial"/>
          <w:b/>
          <w:sz w:val="20"/>
        </w:rPr>
        <w:sectPr w:rsidR="00F81203">
          <w:pgSz w:w="12240" w:h="15840"/>
          <w:pgMar w:top="1440" w:right="1440" w:bottom="1440" w:left="1440" w:header="708" w:footer="708" w:gutter="0"/>
          <w:cols w:space="720"/>
        </w:sectPr>
      </w:pPr>
    </w:p>
    <w:p w14:paraId="45AA80D5" w14:textId="77777777" w:rsidR="00F81203" w:rsidRDefault="00F81203" w:rsidP="00F81203">
      <w:pPr>
        <w:pStyle w:val="Caption"/>
        <w:keepNext/>
        <w:spacing w:line="276" w:lineRule="auto"/>
        <w:rPr>
          <w:rFonts w:ascii="Arial" w:hAnsi="Arial" w:cs="Arial"/>
        </w:rPr>
      </w:pPr>
      <w:r>
        <w:rPr>
          <w:rFonts w:ascii="Arial" w:hAnsi="Arial" w:cs="Arial"/>
        </w:rPr>
        <w:lastRenderedPageBreak/>
        <w:t xml:space="preserve">Table </w:t>
      </w:r>
      <w:r>
        <w:fldChar w:fldCharType="begin"/>
      </w:r>
      <w:r>
        <w:rPr>
          <w:rFonts w:ascii="Arial" w:hAnsi="Arial" w:cs="Arial"/>
        </w:rPr>
        <w:instrText xml:space="preserve"> SEQ Table \* ARABIC </w:instrText>
      </w:r>
      <w:r>
        <w:fldChar w:fldCharType="separate"/>
      </w:r>
      <w:r>
        <w:rPr>
          <w:rFonts w:ascii="Arial" w:hAnsi="Arial" w:cs="Arial"/>
          <w:noProof/>
        </w:rPr>
        <w:t>2</w:t>
      </w:r>
      <w:r>
        <w:fldChar w:fldCharType="end"/>
      </w:r>
      <w:r>
        <w:rPr>
          <w:rFonts w:ascii="Arial" w:hAnsi="Arial" w:cs="Arial"/>
        </w:rPr>
        <w:t>: The mean grades for each quantitative damage characteristic, the standard deviation and the mode of the qualitative observations for embedded hairs exposed to a furnace.</w:t>
      </w:r>
    </w:p>
    <w:tbl>
      <w:tblPr>
        <w:tblStyle w:val="TableGrid"/>
        <w:tblW w:w="14007" w:type="dxa"/>
        <w:tblInd w:w="0" w:type="dxa"/>
        <w:tblLook w:val="04A0" w:firstRow="1" w:lastRow="0" w:firstColumn="1" w:lastColumn="0" w:noHBand="0" w:noVBand="1"/>
      </w:tblPr>
      <w:tblGrid>
        <w:gridCol w:w="3200"/>
        <w:gridCol w:w="838"/>
        <w:gridCol w:w="708"/>
        <w:gridCol w:w="717"/>
        <w:gridCol w:w="606"/>
        <w:gridCol w:w="717"/>
        <w:gridCol w:w="606"/>
        <w:gridCol w:w="717"/>
        <w:gridCol w:w="606"/>
        <w:gridCol w:w="717"/>
        <w:gridCol w:w="606"/>
        <w:gridCol w:w="717"/>
        <w:gridCol w:w="606"/>
        <w:gridCol w:w="717"/>
        <w:gridCol w:w="606"/>
        <w:gridCol w:w="717"/>
        <w:gridCol w:w="606"/>
      </w:tblGrid>
      <w:tr w:rsidR="00F81203" w14:paraId="1AC97FCC" w14:textId="77777777" w:rsidTr="00F81203">
        <w:trPr>
          <w:trHeight w:val="426"/>
        </w:trPr>
        <w:tc>
          <w:tcPr>
            <w:tcW w:w="0" w:type="auto"/>
            <w:vMerge w:val="restart"/>
            <w:tcBorders>
              <w:top w:val="single" w:sz="4" w:space="0" w:color="auto"/>
              <w:left w:val="single" w:sz="4" w:space="0" w:color="auto"/>
              <w:bottom w:val="single" w:sz="4" w:space="0" w:color="auto"/>
              <w:right w:val="single" w:sz="4" w:space="0" w:color="auto"/>
            </w:tcBorders>
            <w:hideMark/>
          </w:tcPr>
          <w:p w14:paraId="391D3D20" w14:textId="77777777" w:rsidR="00F81203" w:rsidRDefault="00F81203">
            <w:pPr>
              <w:spacing w:line="276" w:lineRule="auto"/>
              <w:jc w:val="both"/>
              <w:rPr>
                <w:rFonts w:ascii="Arial" w:hAnsi="Arial" w:cs="Arial"/>
                <w:b/>
                <w:sz w:val="20"/>
              </w:rPr>
            </w:pPr>
            <w:r>
              <w:rPr>
                <w:rFonts w:ascii="Arial" w:hAnsi="Arial" w:cs="Arial"/>
                <w:b/>
                <w:sz w:val="20"/>
              </w:rPr>
              <w:t>Damage Characteristic - location on hair (for light microscopy only)</w:t>
            </w:r>
          </w:p>
        </w:tc>
        <w:tc>
          <w:tcPr>
            <w:tcW w:w="0" w:type="auto"/>
            <w:gridSpan w:val="2"/>
            <w:tcBorders>
              <w:top w:val="single" w:sz="4" w:space="0" w:color="auto"/>
              <w:left w:val="single" w:sz="4" w:space="0" w:color="auto"/>
              <w:bottom w:val="single" w:sz="4" w:space="0" w:color="auto"/>
              <w:right w:val="single" w:sz="4" w:space="0" w:color="auto"/>
            </w:tcBorders>
          </w:tcPr>
          <w:p w14:paraId="31BED4FC" w14:textId="77777777" w:rsidR="00F81203" w:rsidRDefault="00F81203">
            <w:pPr>
              <w:spacing w:line="276" w:lineRule="auto"/>
              <w:jc w:val="both"/>
              <w:rPr>
                <w:rFonts w:ascii="Arial" w:hAnsi="Arial" w:cs="Arial"/>
                <w:b/>
                <w:sz w:val="20"/>
              </w:rPr>
            </w:pPr>
          </w:p>
        </w:tc>
        <w:tc>
          <w:tcPr>
            <w:tcW w:w="0" w:type="auto"/>
            <w:gridSpan w:val="14"/>
            <w:tcBorders>
              <w:top w:val="single" w:sz="4" w:space="0" w:color="auto"/>
              <w:left w:val="single" w:sz="4" w:space="0" w:color="auto"/>
              <w:bottom w:val="single" w:sz="4" w:space="0" w:color="auto"/>
              <w:right w:val="single" w:sz="4" w:space="0" w:color="auto"/>
            </w:tcBorders>
            <w:hideMark/>
          </w:tcPr>
          <w:p w14:paraId="00FD91A8" w14:textId="77777777" w:rsidR="00F81203" w:rsidRDefault="00F81203">
            <w:pPr>
              <w:spacing w:line="276" w:lineRule="auto"/>
              <w:jc w:val="both"/>
              <w:rPr>
                <w:rFonts w:ascii="Arial" w:hAnsi="Arial" w:cs="Arial"/>
                <w:b/>
                <w:sz w:val="20"/>
              </w:rPr>
            </w:pPr>
            <w:r>
              <w:rPr>
                <w:rFonts w:ascii="Arial" w:hAnsi="Arial" w:cs="Arial"/>
                <w:b/>
                <w:sz w:val="20"/>
              </w:rPr>
              <w:t>Temperature</w:t>
            </w:r>
          </w:p>
        </w:tc>
      </w:tr>
      <w:tr w:rsidR="00F81203" w14:paraId="4E480E8A" w14:textId="77777777" w:rsidTr="00F81203">
        <w:trPr>
          <w:trHeight w:val="4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387D91" w14:textId="77777777" w:rsidR="00F81203" w:rsidRDefault="00F81203">
            <w:pPr>
              <w:spacing w:line="240" w:lineRule="auto"/>
              <w:rPr>
                <w:rFonts w:ascii="Arial" w:hAnsi="Arial" w:cs="Arial"/>
                <w:b/>
                <w:sz w:val="20"/>
              </w:rPr>
            </w:pPr>
          </w:p>
        </w:tc>
        <w:tc>
          <w:tcPr>
            <w:tcW w:w="0" w:type="auto"/>
            <w:gridSpan w:val="2"/>
            <w:tcBorders>
              <w:top w:val="single" w:sz="4" w:space="0" w:color="auto"/>
              <w:left w:val="single" w:sz="4" w:space="0" w:color="auto"/>
              <w:bottom w:val="single" w:sz="4" w:space="0" w:color="auto"/>
              <w:right w:val="single" w:sz="4" w:space="0" w:color="auto"/>
            </w:tcBorders>
            <w:hideMark/>
          </w:tcPr>
          <w:p w14:paraId="7535FB74" w14:textId="77777777" w:rsidR="00F81203" w:rsidRDefault="00F81203">
            <w:pPr>
              <w:spacing w:line="276" w:lineRule="auto"/>
              <w:jc w:val="both"/>
              <w:rPr>
                <w:rFonts w:ascii="Arial" w:hAnsi="Arial" w:cs="Arial"/>
                <w:b/>
                <w:sz w:val="20"/>
              </w:rPr>
            </w:pPr>
            <w:r>
              <w:rPr>
                <w:rFonts w:ascii="Arial" w:hAnsi="Arial" w:cs="Arial"/>
                <w:b/>
                <w:sz w:val="20"/>
              </w:rPr>
              <w:t>Unexposed control</w:t>
            </w:r>
          </w:p>
        </w:tc>
        <w:tc>
          <w:tcPr>
            <w:tcW w:w="0" w:type="auto"/>
            <w:gridSpan w:val="2"/>
            <w:tcBorders>
              <w:top w:val="single" w:sz="4" w:space="0" w:color="auto"/>
              <w:left w:val="single" w:sz="4" w:space="0" w:color="auto"/>
              <w:bottom w:val="single" w:sz="4" w:space="0" w:color="auto"/>
              <w:right w:val="single" w:sz="4" w:space="0" w:color="auto"/>
            </w:tcBorders>
            <w:hideMark/>
          </w:tcPr>
          <w:p w14:paraId="32FC7625" w14:textId="77777777" w:rsidR="00F81203" w:rsidRDefault="00F81203">
            <w:pPr>
              <w:spacing w:line="276" w:lineRule="auto"/>
              <w:jc w:val="both"/>
              <w:rPr>
                <w:rFonts w:ascii="Arial" w:hAnsi="Arial" w:cs="Arial"/>
                <w:b/>
                <w:sz w:val="20"/>
              </w:rPr>
            </w:pPr>
            <w:r>
              <w:rPr>
                <w:rFonts w:ascii="Arial" w:hAnsi="Arial" w:cs="Arial"/>
                <w:b/>
                <w:sz w:val="20"/>
              </w:rPr>
              <w:t>50°C</w:t>
            </w:r>
          </w:p>
        </w:tc>
        <w:tc>
          <w:tcPr>
            <w:tcW w:w="0" w:type="auto"/>
            <w:gridSpan w:val="2"/>
            <w:tcBorders>
              <w:top w:val="single" w:sz="4" w:space="0" w:color="auto"/>
              <w:left w:val="single" w:sz="4" w:space="0" w:color="auto"/>
              <w:bottom w:val="single" w:sz="4" w:space="0" w:color="auto"/>
              <w:right w:val="single" w:sz="4" w:space="0" w:color="auto"/>
            </w:tcBorders>
            <w:hideMark/>
          </w:tcPr>
          <w:p w14:paraId="1A4D3D97" w14:textId="77777777" w:rsidR="00F81203" w:rsidRDefault="00F81203">
            <w:pPr>
              <w:spacing w:line="276" w:lineRule="auto"/>
              <w:jc w:val="both"/>
              <w:rPr>
                <w:rFonts w:ascii="Arial" w:hAnsi="Arial" w:cs="Arial"/>
                <w:b/>
                <w:sz w:val="20"/>
              </w:rPr>
            </w:pPr>
            <w:r>
              <w:rPr>
                <w:rFonts w:ascii="Arial" w:hAnsi="Arial" w:cs="Arial"/>
                <w:b/>
                <w:sz w:val="20"/>
              </w:rPr>
              <w:t>100°C</w:t>
            </w:r>
          </w:p>
        </w:tc>
        <w:tc>
          <w:tcPr>
            <w:tcW w:w="0" w:type="auto"/>
            <w:gridSpan w:val="2"/>
            <w:tcBorders>
              <w:top w:val="single" w:sz="4" w:space="0" w:color="auto"/>
              <w:left w:val="single" w:sz="4" w:space="0" w:color="auto"/>
              <w:bottom w:val="single" w:sz="4" w:space="0" w:color="auto"/>
              <w:right w:val="single" w:sz="4" w:space="0" w:color="auto"/>
            </w:tcBorders>
            <w:hideMark/>
          </w:tcPr>
          <w:p w14:paraId="20407CA9" w14:textId="77777777" w:rsidR="00F81203" w:rsidRDefault="00F81203">
            <w:pPr>
              <w:spacing w:line="276" w:lineRule="auto"/>
              <w:jc w:val="both"/>
              <w:rPr>
                <w:rFonts w:ascii="Arial" w:hAnsi="Arial" w:cs="Arial"/>
                <w:b/>
                <w:sz w:val="20"/>
              </w:rPr>
            </w:pPr>
            <w:r>
              <w:rPr>
                <w:rFonts w:ascii="Arial" w:hAnsi="Arial" w:cs="Arial"/>
                <w:b/>
                <w:sz w:val="20"/>
              </w:rPr>
              <w:t>150°C</w:t>
            </w:r>
          </w:p>
        </w:tc>
        <w:tc>
          <w:tcPr>
            <w:tcW w:w="0" w:type="auto"/>
            <w:gridSpan w:val="2"/>
            <w:tcBorders>
              <w:top w:val="single" w:sz="4" w:space="0" w:color="auto"/>
              <w:left w:val="single" w:sz="4" w:space="0" w:color="auto"/>
              <w:bottom w:val="single" w:sz="4" w:space="0" w:color="auto"/>
              <w:right w:val="single" w:sz="4" w:space="0" w:color="auto"/>
            </w:tcBorders>
            <w:hideMark/>
          </w:tcPr>
          <w:p w14:paraId="64FB18B6" w14:textId="77777777" w:rsidR="00F81203" w:rsidRDefault="00F81203">
            <w:pPr>
              <w:spacing w:line="276" w:lineRule="auto"/>
              <w:jc w:val="both"/>
              <w:rPr>
                <w:rFonts w:ascii="Arial" w:hAnsi="Arial" w:cs="Arial"/>
                <w:b/>
                <w:sz w:val="20"/>
              </w:rPr>
            </w:pPr>
            <w:r>
              <w:rPr>
                <w:rFonts w:ascii="Arial" w:hAnsi="Arial" w:cs="Arial"/>
                <w:b/>
                <w:sz w:val="20"/>
              </w:rPr>
              <w:t>200°C</w:t>
            </w:r>
          </w:p>
        </w:tc>
        <w:tc>
          <w:tcPr>
            <w:tcW w:w="0" w:type="auto"/>
            <w:gridSpan w:val="2"/>
            <w:tcBorders>
              <w:top w:val="single" w:sz="4" w:space="0" w:color="auto"/>
              <w:left w:val="single" w:sz="4" w:space="0" w:color="auto"/>
              <w:bottom w:val="single" w:sz="4" w:space="0" w:color="auto"/>
              <w:right w:val="single" w:sz="4" w:space="0" w:color="auto"/>
            </w:tcBorders>
            <w:hideMark/>
          </w:tcPr>
          <w:p w14:paraId="0FEFFC99" w14:textId="77777777" w:rsidR="00F81203" w:rsidRDefault="00F81203">
            <w:pPr>
              <w:spacing w:line="276" w:lineRule="auto"/>
              <w:jc w:val="both"/>
              <w:rPr>
                <w:rFonts w:ascii="Arial" w:hAnsi="Arial" w:cs="Arial"/>
                <w:b/>
                <w:sz w:val="20"/>
              </w:rPr>
            </w:pPr>
            <w:r>
              <w:rPr>
                <w:rFonts w:ascii="Arial" w:hAnsi="Arial" w:cs="Arial"/>
                <w:b/>
                <w:sz w:val="20"/>
              </w:rPr>
              <w:t>250°C</w:t>
            </w:r>
          </w:p>
        </w:tc>
        <w:tc>
          <w:tcPr>
            <w:tcW w:w="0" w:type="auto"/>
            <w:gridSpan w:val="2"/>
            <w:tcBorders>
              <w:top w:val="single" w:sz="4" w:space="0" w:color="auto"/>
              <w:left w:val="single" w:sz="4" w:space="0" w:color="auto"/>
              <w:bottom w:val="single" w:sz="4" w:space="0" w:color="auto"/>
              <w:right w:val="single" w:sz="4" w:space="0" w:color="auto"/>
            </w:tcBorders>
            <w:hideMark/>
          </w:tcPr>
          <w:p w14:paraId="04BA4470" w14:textId="77777777" w:rsidR="00F81203" w:rsidRDefault="00F81203">
            <w:pPr>
              <w:spacing w:line="276" w:lineRule="auto"/>
              <w:jc w:val="both"/>
              <w:rPr>
                <w:rFonts w:ascii="Arial" w:hAnsi="Arial" w:cs="Arial"/>
                <w:b/>
                <w:sz w:val="20"/>
              </w:rPr>
            </w:pPr>
            <w:r>
              <w:rPr>
                <w:rFonts w:ascii="Arial" w:hAnsi="Arial" w:cs="Arial"/>
                <w:b/>
                <w:sz w:val="20"/>
              </w:rPr>
              <w:t>300°C</w:t>
            </w:r>
          </w:p>
        </w:tc>
        <w:tc>
          <w:tcPr>
            <w:tcW w:w="0" w:type="auto"/>
            <w:gridSpan w:val="2"/>
            <w:tcBorders>
              <w:top w:val="single" w:sz="4" w:space="0" w:color="auto"/>
              <w:left w:val="single" w:sz="4" w:space="0" w:color="auto"/>
              <w:bottom w:val="single" w:sz="4" w:space="0" w:color="auto"/>
              <w:right w:val="single" w:sz="4" w:space="0" w:color="auto"/>
            </w:tcBorders>
            <w:hideMark/>
          </w:tcPr>
          <w:p w14:paraId="78E041C5" w14:textId="77777777" w:rsidR="00F81203" w:rsidRDefault="00F81203">
            <w:pPr>
              <w:spacing w:line="276" w:lineRule="auto"/>
              <w:jc w:val="both"/>
              <w:rPr>
                <w:rFonts w:ascii="Arial" w:hAnsi="Arial" w:cs="Arial"/>
                <w:b/>
                <w:sz w:val="20"/>
              </w:rPr>
            </w:pPr>
            <w:r>
              <w:rPr>
                <w:rFonts w:ascii="Arial" w:hAnsi="Arial" w:cs="Arial"/>
                <w:b/>
                <w:sz w:val="20"/>
              </w:rPr>
              <w:t>350°C</w:t>
            </w:r>
          </w:p>
        </w:tc>
      </w:tr>
      <w:tr w:rsidR="00F81203" w14:paraId="69B520DA" w14:textId="77777777" w:rsidTr="00F81203">
        <w:trPr>
          <w:trHeight w:val="2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D62943B" w14:textId="77777777" w:rsidR="00F81203" w:rsidRDefault="00F81203">
            <w:pPr>
              <w:spacing w:line="240" w:lineRule="auto"/>
              <w:rPr>
                <w:rFonts w:ascii="Arial" w:hAnsi="Arial" w:cs="Arial"/>
                <w:b/>
                <w:sz w:val="20"/>
              </w:rPr>
            </w:pPr>
          </w:p>
        </w:tc>
        <w:tc>
          <w:tcPr>
            <w:tcW w:w="0" w:type="auto"/>
            <w:tcBorders>
              <w:top w:val="single" w:sz="4" w:space="0" w:color="auto"/>
              <w:left w:val="single" w:sz="4" w:space="0" w:color="auto"/>
              <w:bottom w:val="single" w:sz="4" w:space="0" w:color="auto"/>
              <w:right w:val="single" w:sz="4" w:space="0" w:color="auto"/>
            </w:tcBorders>
            <w:hideMark/>
          </w:tcPr>
          <w:p w14:paraId="09DD7BF2"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10E8A498"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47FF1F1B"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21591804"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71FB16AF"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48A2317B"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115129E8"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71C1642C"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232CE359"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0C1A8E73"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71D77F55"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733CCA80"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7E317C9E"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4B86BDCC"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0B2C1374"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34F30289" w14:textId="77777777" w:rsidR="00F81203" w:rsidRDefault="00F81203">
            <w:pPr>
              <w:spacing w:line="276" w:lineRule="auto"/>
              <w:jc w:val="both"/>
              <w:rPr>
                <w:rFonts w:ascii="Arial" w:hAnsi="Arial" w:cs="Arial"/>
                <w:i/>
                <w:sz w:val="20"/>
              </w:rPr>
            </w:pPr>
            <w:r>
              <w:rPr>
                <w:rFonts w:ascii="Arial" w:hAnsi="Arial" w:cs="Arial"/>
                <w:i/>
                <w:sz w:val="20"/>
              </w:rPr>
              <w:t>SD</w:t>
            </w:r>
          </w:p>
        </w:tc>
      </w:tr>
      <w:tr w:rsidR="00F81203" w14:paraId="570E5AB4" w14:textId="77777777" w:rsidTr="00F81203">
        <w:trPr>
          <w:trHeight w:val="216"/>
        </w:trPr>
        <w:tc>
          <w:tcPr>
            <w:tcW w:w="0" w:type="auto"/>
            <w:gridSpan w:val="17"/>
            <w:tcBorders>
              <w:top w:val="single" w:sz="4" w:space="0" w:color="auto"/>
              <w:left w:val="single" w:sz="4" w:space="0" w:color="auto"/>
              <w:bottom w:val="single" w:sz="4" w:space="0" w:color="auto"/>
              <w:right w:val="single" w:sz="4" w:space="0" w:color="auto"/>
            </w:tcBorders>
            <w:shd w:val="clear" w:color="auto" w:fill="E7E6E6" w:themeFill="background2"/>
            <w:hideMark/>
          </w:tcPr>
          <w:p w14:paraId="64BA384A" w14:textId="77777777" w:rsidR="00F81203" w:rsidRDefault="00F81203">
            <w:pPr>
              <w:spacing w:line="276" w:lineRule="auto"/>
              <w:jc w:val="both"/>
              <w:rPr>
                <w:rFonts w:ascii="Arial" w:hAnsi="Arial" w:cs="Arial"/>
                <w:b/>
                <w:sz w:val="20"/>
              </w:rPr>
            </w:pPr>
            <w:r>
              <w:rPr>
                <w:rFonts w:ascii="Arial" w:hAnsi="Arial" w:cs="Arial"/>
                <w:b/>
                <w:sz w:val="20"/>
              </w:rPr>
              <w:t>Light Microscopy Damage Grading (n=3)</w:t>
            </w:r>
          </w:p>
        </w:tc>
      </w:tr>
      <w:tr w:rsidR="00F81203" w14:paraId="3952A590" w14:textId="77777777" w:rsidTr="00F81203">
        <w:trPr>
          <w:trHeight w:val="216"/>
        </w:trPr>
        <w:tc>
          <w:tcPr>
            <w:tcW w:w="0" w:type="auto"/>
            <w:tcBorders>
              <w:top w:val="single" w:sz="4" w:space="0" w:color="auto"/>
              <w:left w:val="single" w:sz="4" w:space="0" w:color="auto"/>
              <w:bottom w:val="single" w:sz="4" w:space="0" w:color="auto"/>
              <w:right w:val="single" w:sz="4" w:space="0" w:color="auto"/>
            </w:tcBorders>
            <w:hideMark/>
          </w:tcPr>
          <w:p w14:paraId="5CBA93D7" w14:textId="77777777" w:rsidR="00F81203" w:rsidRDefault="00F81203">
            <w:pPr>
              <w:spacing w:line="276" w:lineRule="auto"/>
              <w:jc w:val="both"/>
              <w:rPr>
                <w:rFonts w:ascii="Arial" w:hAnsi="Arial" w:cs="Arial"/>
                <w:b/>
                <w:sz w:val="20"/>
              </w:rPr>
            </w:pPr>
            <w:r>
              <w:rPr>
                <w:rFonts w:ascii="Arial" w:hAnsi="Arial" w:cs="Arial"/>
                <w:b/>
                <w:sz w:val="20"/>
              </w:rPr>
              <w:t>Bubbling – Root</w:t>
            </w:r>
          </w:p>
        </w:tc>
        <w:tc>
          <w:tcPr>
            <w:tcW w:w="0" w:type="auto"/>
            <w:tcBorders>
              <w:top w:val="single" w:sz="4" w:space="0" w:color="auto"/>
              <w:left w:val="single" w:sz="4" w:space="0" w:color="auto"/>
              <w:bottom w:val="single" w:sz="4" w:space="0" w:color="auto"/>
              <w:right w:val="single" w:sz="4" w:space="0" w:color="auto"/>
            </w:tcBorders>
            <w:hideMark/>
          </w:tcPr>
          <w:p w14:paraId="7CC680E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64B5FE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4AA054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999DDD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EDF978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2C518D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E57DC09" w14:textId="77777777" w:rsidR="00F81203" w:rsidRDefault="00F81203">
            <w:pPr>
              <w:spacing w:line="276" w:lineRule="auto"/>
              <w:jc w:val="both"/>
              <w:rPr>
                <w:rFonts w:ascii="Arial" w:hAnsi="Arial" w:cs="Arial"/>
                <w:sz w:val="20"/>
              </w:rPr>
            </w:pPr>
            <w:r>
              <w:rPr>
                <w:rFonts w:ascii="Arial" w:hAnsi="Arial" w:cs="Arial"/>
                <w:sz w:val="20"/>
              </w:rPr>
              <w:t>0.67</w:t>
            </w:r>
          </w:p>
        </w:tc>
        <w:tc>
          <w:tcPr>
            <w:tcW w:w="0" w:type="auto"/>
            <w:tcBorders>
              <w:top w:val="single" w:sz="4" w:space="0" w:color="auto"/>
              <w:left w:val="single" w:sz="4" w:space="0" w:color="auto"/>
              <w:bottom w:val="single" w:sz="4" w:space="0" w:color="auto"/>
              <w:right w:val="single" w:sz="4" w:space="0" w:color="auto"/>
            </w:tcBorders>
            <w:hideMark/>
          </w:tcPr>
          <w:p w14:paraId="2BA10183" w14:textId="77777777" w:rsidR="00F81203" w:rsidRDefault="00F81203">
            <w:pPr>
              <w:spacing w:line="276" w:lineRule="auto"/>
              <w:jc w:val="both"/>
              <w:rPr>
                <w:rFonts w:ascii="Arial" w:hAnsi="Arial" w:cs="Arial"/>
                <w:sz w:val="20"/>
              </w:rPr>
            </w:pPr>
            <w:r>
              <w:rPr>
                <w:rFonts w:ascii="Arial" w:hAnsi="Arial" w:cs="Arial"/>
                <w:sz w:val="20"/>
              </w:rPr>
              <w:t>1.15</w:t>
            </w:r>
          </w:p>
        </w:tc>
        <w:tc>
          <w:tcPr>
            <w:tcW w:w="0" w:type="auto"/>
            <w:tcBorders>
              <w:top w:val="single" w:sz="4" w:space="0" w:color="auto"/>
              <w:left w:val="single" w:sz="4" w:space="0" w:color="auto"/>
              <w:bottom w:val="single" w:sz="4" w:space="0" w:color="auto"/>
              <w:right w:val="single" w:sz="4" w:space="0" w:color="auto"/>
            </w:tcBorders>
            <w:hideMark/>
          </w:tcPr>
          <w:p w14:paraId="5AC3D9ED"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68C430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DF4F70D" w14:textId="77777777" w:rsidR="00F81203" w:rsidRDefault="00F81203">
            <w:pPr>
              <w:spacing w:line="276" w:lineRule="auto"/>
              <w:jc w:val="both"/>
              <w:rPr>
                <w:rFonts w:ascii="Arial" w:hAnsi="Arial" w:cs="Arial"/>
                <w:sz w:val="20"/>
              </w:rPr>
            </w:pPr>
            <w:r>
              <w:rPr>
                <w:rFonts w:ascii="Arial" w:hAnsi="Arial" w:cs="Arial"/>
                <w:sz w:val="20"/>
              </w:rPr>
              <w:t>3.33</w:t>
            </w:r>
          </w:p>
        </w:tc>
        <w:tc>
          <w:tcPr>
            <w:tcW w:w="0" w:type="auto"/>
            <w:tcBorders>
              <w:top w:val="single" w:sz="4" w:space="0" w:color="auto"/>
              <w:left w:val="single" w:sz="4" w:space="0" w:color="auto"/>
              <w:bottom w:val="single" w:sz="4" w:space="0" w:color="auto"/>
              <w:right w:val="single" w:sz="4" w:space="0" w:color="auto"/>
            </w:tcBorders>
            <w:hideMark/>
          </w:tcPr>
          <w:p w14:paraId="69B6A9CD" w14:textId="77777777" w:rsidR="00F81203" w:rsidRDefault="00F81203">
            <w:pPr>
              <w:spacing w:line="276" w:lineRule="auto"/>
              <w:jc w:val="both"/>
              <w:rPr>
                <w:rFonts w:ascii="Arial" w:hAnsi="Arial" w:cs="Arial"/>
                <w:sz w:val="20"/>
              </w:rPr>
            </w:pPr>
            <w:r>
              <w:rPr>
                <w:rFonts w:ascii="Arial" w:hAnsi="Arial" w:cs="Arial"/>
                <w:sz w:val="20"/>
              </w:rPr>
              <w:t>2.08</w:t>
            </w:r>
          </w:p>
        </w:tc>
        <w:tc>
          <w:tcPr>
            <w:tcW w:w="0" w:type="auto"/>
            <w:tcBorders>
              <w:top w:val="single" w:sz="4" w:space="0" w:color="auto"/>
              <w:left w:val="single" w:sz="4" w:space="0" w:color="auto"/>
              <w:bottom w:val="single" w:sz="4" w:space="0" w:color="auto"/>
              <w:right w:val="single" w:sz="4" w:space="0" w:color="auto"/>
            </w:tcBorders>
            <w:hideMark/>
          </w:tcPr>
          <w:p w14:paraId="1F9D15E2"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685D54F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F918E13"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6E0462E4"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5F440E3E" w14:textId="77777777" w:rsidTr="00F81203">
        <w:trPr>
          <w:trHeight w:val="216"/>
        </w:trPr>
        <w:tc>
          <w:tcPr>
            <w:tcW w:w="0" w:type="auto"/>
            <w:tcBorders>
              <w:top w:val="single" w:sz="4" w:space="0" w:color="auto"/>
              <w:left w:val="single" w:sz="4" w:space="0" w:color="auto"/>
              <w:bottom w:val="single" w:sz="4" w:space="0" w:color="auto"/>
              <w:right w:val="single" w:sz="4" w:space="0" w:color="auto"/>
            </w:tcBorders>
            <w:hideMark/>
          </w:tcPr>
          <w:p w14:paraId="32A64BF9" w14:textId="77777777" w:rsidR="00F81203" w:rsidRDefault="00F81203">
            <w:pPr>
              <w:spacing w:line="276" w:lineRule="auto"/>
              <w:jc w:val="both"/>
              <w:rPr>
                <w:rFonts w:ascii="Arial" w:hAnsi="Arial" w:cs="Arial"/>
                <w:b/>
                <w:sz w:val="20"/>
              </w:rPr>
            </w:pPr>
            <w:r>
              <w:rPr>
                <w:rFonts w:ascii="Arial" w:hAnsi="Arial" w:cs="Arial"/>
                <w:b/>
                <w:sz w:val="20"/>
              </w:rPr>
              <w:t>Bubbling – Shaft</w:t>
            </w:r>
          </w:p>
        </w:tc>
        <w:tc>
          <w:tcPr>
            <w:tcW w:w="0" w:type="auto"/>
            <w:tcBorders>
              <w:top w:val="single" w:sz="4" w:space="0" w:color="auto"/>
              <w:left w:val="single" w:sz="4" w:space="0" w:color="auto"/>
              <w:bottom w:val="single" w:sz="4" w:space="0" w:color="auto"/>
              <w:right w:val="single" w:sz="4" w:space="0" w:color="auto"/>
            </w:tcBorders>
            <w:hideMark/>
          </w:tcPr>
          <w:p w14:paraId="30BD4DF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964297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2985B74" w14:textId="77777777" w:rsidR="00F81203" w:rsidRDefault="00F81203">
            <w:pPr>
              <w:spacing w:line="276" w:lineRule="auto"/>
              <w:jc w:val="both"/>
              <w:rPr>
                <w:rFonts w:ascii="Arial" w:hAnsi="Arial" w:cs="Arial"/>
                <w:sz w:val="20"/>
              </w:rPr>
            </w:pPr>
            <w:r>
              <w:rPr>
                <w:rFonts w:ascii="Arial" w:hAnsi="Arial" w:cs="Arial"/>
                <w:sz w:val="20"/>
              </w:rPr>
              <w:t>0.67*</w:t>
            </w:r>
          </w:p>
        </w:tc>
        <w:tc>
          <w:tcPr>
            <w:tcW w:w="0" w:type="auto"/>
            <w:tcBorders>
              <w:top w:val="single" w:sz="4" w:space="0" w:color="auto"/>
              <w:left w:val="single" w:sz="4" w:space="0" w:color="auto"/>
              <w:bottom w:val="single" w:sz="4" w:space="0" w:color="auto"/>
              <w:right w:val="single" w:sz="4" w:space="0" w:color="auto"/>
            </w:tcBorders>
            <w:hideMark/>
          </w:tcPr>
          <w:p w14:paraId="69F95013" w14:textId="77777777" w:rsidR="00F81203" w:rsidRDefault="00F81203">
            <w:pPr>
              <w:spacing w:line="276" w:lineRule="auto"/>
              <w:jc w:val="both"/>
              <w:rPr>
                <w:rFonts w:ascii="Arial" w:hAnsi="Arial" w:cs="Arial"/>
                <w:sz w:val="20"/>
              </w:rPr>
            </w:pPr>
            <w:r>
              <w:rPr>
                <w:rFonts w:ascii="Arial" w:hAnsi="Arial" w:cs="Arial"/>
                <w:sz w:val="20"/>
              </w:rPr>
              <w:t>1.15</w:t>
            </w:r>
          </w:p>
        </w:tc>
        <w:tc>
          <w:tcPr>
            <w:tcW w:w="0" w:type="auto"/>
            <w:tcBorders>
              <w:top w:val="single" w:sz="4" w:space="0" w:color="auto"/>
              <w:left w:val="single" w:sz="4" w:space="0" w:color="auto"/>
              <w:bottom w:val="single" w:sz="4" w:space="0" w:color="auto"/>
              <w:right w:val="single" w:sz="4" w:space="0" w:color="auto"/>
            </w:tcBorders>
            <w:hideMark/>
          </w:tcPr>
          <w:p w14:paraId="1C81C81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9E4DB8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BC6184B"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199EB7B6" w14:textId="77777777" w:rsidR="00F81203" w:rsidRDefault="00F81203">
            <w:pPr>
              <w:spacing w:line="276" w:lineRule="auto"/>
              <w:jc w:val="both"/>
              <w:rPr>
                <w:rFonts w:ascii="Arial" w:hAnsi="Arial" w:cs="Arial"/>
                <w:sz w:val="20"/>
              </w:rPr>
            </w:pPr>
            <w:r>
              <w:rPr>
                <w:rFonts w:ascii="Arial" w:hAnsi="Arial" w:cs="Arial"/>
                <w:sz w:val="20"/>
              </w:rPr>
              <w:t>1.73</w:t>
            </w:r>
          </w:p>
        </w:tc>
        <w:tc>
          <w:tcPr>
            <w:tcW w:w="0" w:type="auto"/>
            <w:tcBorders>
              <w:top w:val="single" w:sz="4" w:space="0" w:color="auto"/>
              <w:left w:val="single" w:sz="4" w:space="0" w:color="auto"/>
              <w:bottom w:val="single" w:sz="4" w:space="0" w:color="auto"/>
              <w:right w:val="single" w:sz="4" w:space="0" w:color="auto"/>
            </w:tcBorders>
            <w:hideMark/>
          </w:tcPr>
          <w:p w14:paraId="78FA7903"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3C01554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A30B7D8" w14:textId="77777777" w:rsidR="00F81203" w:rsidRDefault="00F81203">
            <w:pPr>
              <w:spacing w:line="276" w:lineRule="auto"/>
              <w:jc w:val="both"/>
              <w:rPr>
                <w:rFonts w:ascii="Arial" w:hAnsi="Arial" w:cs="Arial"/>
                <w:sz w:val="20"/>
              </w:rPr>
            </w:pPr>
            <w:r>
              <w:rPr>
                <w:rFonts w:ascii="Arial" w:hAnsi="Arial" w:cs="Arial"/>
                <w:sz w:val="20"/>
              </w:rPr>
              <w:t>2.67*</w:t>
            </w:r>
          </w:p>
        </w:tc>
        <w:tc>
          <w:tcPr>
            <w:tcW w:w="0" w:type="auto"/>
            <w:tcBorders>
              <w:top w:val="single" w:sz="4" w:space="0" w:color="auto"/>
              <w:left w:val="single" w:sz="4" w:space="0" w:color="auto"/>
              <w:bottom w:val="single" w:sz="4" w:space="0" w:color="auto"/>
              <w:right w:val="single" w:sz="4" w:space="0" w:color="auto"/>
            </w:tcBorders>
            <w:hideMark/>
          </w:tcPr>
          <w:p w14:paraId="5A099E67" w14:textId="77777777" w:rsidR="00F81203" w:rsidRDefault="00F81203">
            <w:pPr>
              <w:spacing w:line="276" w:lineRule="auto"/>
              <w:jc w:val="both"/>
              <w:rPr>
                <w:rFonts w:ascii="Arial" w:hAnsi="Arial" w:cs="Arial"/>
                <w:sz w:val="20"/>
              </w:rPr>
            </w:pPr>
            <w:r>
              <w:rPr>
                <w:rFonts w:ascii="Arial" w:hAnsi="Arial" w:cs="Arial"/>
                <w:sz w:val="20"/>
              </w:rPr>
              <w:t>2.31</w:t>
            </w:r>
          </w:p>
        </w:tc>
        <w:tc>
          <w:tcPr>
            <w:tcW w:w="0" w:type="auto"/>
            <w:tcBorders>
              <w:top w:val="single" w:sz="4" w:space="0" w:color="auto"/>
              <w:left w:val="single" w:sz="4" w:space="0" w:color="auto"/>
              <w:bottom w:val="single" w:sz="4" w:space="0" w:color="auto"/>
              <w:right w:val="single" w:sz="4" w:space="0" w:color="auto"/>
            </w:tcBorders>
            <w:hideMark/>
          </w:tcPr>
          <w:p w14:paraId="3E0EB374"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5507416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2650B93"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4979C33E"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547BE0DE" w14:textId="77777777" w:rsidTr="00F81203">
        <w:trPr>
          <w:trHeight w:val="216"/>
        </w:trPr>
        <w:tc>
          <w:tcPr>
            <w:tcW w:w="0" w:type="auto"/>
            <w:tcBorders>
              <w:top w:val="single" w:sz="4" w:space="0" w:color="auto"/>
              <w:left w:val="single" w:sz="4" w:space="0" w:color="auto"/>
              <w:bottom w:val="single" w:sz="4" w:space="0" w:color="auto"/>
              <w:right w:val="single" w:sz="4" w:space="0" w:color="auto"/>
            </w:tcBorders>
            <w:hideMark/>
          </w:tcPr>
          <w:p w14:paraId="50E34FDE" w14:textId="77777777" w:rsidR="00F81203" w:rsidRDefault="00F81203">
            <w:pPr>
              <w:spacing w:line="276" w:lineRule="auto"/>
              <w:jc w:val="both"/>
              <w:rPr>
                <w:rFonts w:ascii="Arial" w:hAnsi="Arial" w:cs="Arial"/>
                <w:b/>
                <w:sz w:val="20"/>
              </w:rPr>
            </w:pPr>
            <w:r>
              <w:rPr>
                <w:rFonts w:ascii="Arial" w:hAnsi="Arial" w:cs="Arial"/>
                <w:b/>
                <w:sz w:val="20"/>
              </w:rPr>
              <w:t>Bubbling – Tip</w:t>
            </w:r>
          </w:p>
        </w:tc>
        <w:tc>
          <w:tcPr>
            <w:tcW w:w="0" w:type="auto"/>
            <w:tcBorders>
              <w:top w:val="single" w:sz="4" w:space="0" w:color="auto"/>
              <w:left w:val="single" w:sz="4" w:space="0" w:color="auto"/>
              <w:bottom w:val="single" w:sz="4" w:space="0" w:color="auto"/>
              <w:right w:val="single" w:sz="4" w:space="0" w:color="auto"/>
            </w:tcBorders>
            <w:hideMark/>
          </w:tcPr>
          <w:p w14:paraId="3B7BCE5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7A7BF8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96AF19D"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6C3D28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1704B4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C03B7A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5A986F7"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63AB90E3"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47E2488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F054AB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91143DA" w14:textId="77777777" w:rsidR="00F81203" w:rsidRDefault="00F81203">
            <w:pPr>
              <w:spacing w:line="276" w:lineRule="auto"/>
              <w:jc w:val="both"/>
              <w:rPr>
                <w:rFonts w:ascii="Arial" w:hAnsi="Arial" w:cs="Arial"/>
                <w:sz w:val="20"/>
              </w:rPr>
            </w:pPr>
            <w:r>
              <w:rPr>
                <w:rFonts w:ascii="Arial" w:hAnsi="Arial" w:cs="Arial"/>
                <w:sz w:val="20"/>
              </w:rPr>
              <w:t>1.67</w:t>
            </w:r>
          </w:p>
        </w:tc>
        <w:tc>
          <w:tcPr>
            <w:tcW w:w="0" w:type="auto"/>
            <w:tcBorders>
              <w:top w:val="single" w:sz="4" w:space="0" w:color="auto"/>
              <w:left w:val="single" w:sz="4" w:space="0" w:color="auto"/>
              <w:bottom w:val="single" w:sz="4" w:space="0" w:color="auto"/>
              <w:right w:val="single" w:sz="4" w:space="0" w:color="auto"/>
            </w:tcBorders>
            <w:hideMark/>
          </w:tcPr>
          <w:p w14:paraId="4664BA17" w14:textId="77777777" w:rsidR="00F81203" w:rsidRDefault="00F81203">
            <w:pPr>
              <w:spacing w:line="276" w:lineRule="auto"/>
              <w:jc w:val="both"/>
              <w:rPr>
                <w:rFonts w:ascii="Arial" w:hAnsi="Arial" w:cs="Arial"/>
                <w:sz w:val="20"/>
              </w:rPr>
            </w:pPr>
            <w:r>
              <w:rPr>
                <w:rFonts w:ascii="Arial" w:hAnsi="Arial" w:cs="Arial"/>
                <w:sz w:val="20"/>
              </w:rPr>
              <w:t>1.53</w:t>
            </w:r>
          </w:p>
        </w:tc>
        <w:tc>
          <w:tcPr>
            <w:tcW w:w="0" w:type="auto"/>
            <w:tcBorders>
              <w:top w:val="single" w:sz="4" w:space="0" w:color="auto"/>
              <w:left w:val="single" w:sz="4" w:space="0" w:color="auto"/>
              <w:bottom w:val="single" w:sz="4" w:space="0" w:color="auto"/>
              <w:right w:val="single" w:sz="4" w:space="0" w:color="auto"/>
            </w:tcBorders>
            <w:hideMark/>
          </w:tcPr>
          <w:p w14:paraId="2143F187"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4695947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36DA3EB"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503676E4"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52983AB1" w14:textId="77777777" w:rsidTr="00F81203">
        <w:trPr>
          <w:trHeight w:val="216"/>
        </w:trPr>
        <w:tc>
          <w:tcPr>
            <w:tcW w:w="0" w:type="auto"/>
            <w:tcBorders>
              <w:top w:val="single" w:sz="4" w:space="0" w:color="auto"/>
              <w:left w:val="single" w:sz="4" w:space="0" w:color="auto"/>
              <w:bottom w:val="single" w:sz="4" w:space="0" w:color="auto"/>
              <w:right w:val="single" w:sz="4" w:space="0" w:color="auto"/>
            </w:tcBorders>
            <w:hideMark/>
          </w:tcPr>
          <w:p w14:paraId="2F6E8EE6" w14:textId="77777777" w:rsidR="00F81203" w:rsidRDefault="00F81203">
            <w:pPr>
              <w:spacing w:line="276" w:lineRule="auto"/>
              <w:jc w:val="both"/>
              <w:rPr>
                <w:rFonts w:ascii="Arial" w:hAnsi="Arial" w:cs="Arial"/>
                <w:b/>
                <w:sz w:val="20"/>
              </w:rPr>
            </w:pPr>
            <w:r>
              <w:rPr>
                <w:rFonts w:ascii="Arial" w:hAnsi="Arial" w:cs="Arial"/>
                <w:b/>
                <w:sz w:val="20"/>
              </w:rPr>
              <w:t>Discolouration – Root</w:t>
            </w:r>
          </w:p>
        </w:tc>
        <w:tc>
          <w:tcPr>
            <w:tcW w:w="0" w:type="auto"/>
            <w:tcBorders>
              <w:top w:val="single" w:sz="4" w:space="0" w:color="auto"/>
              <w:left w:val="single" w:sz="4" w:space="0" w:color="auto"/>
              <w:bottom w:val="single" w:sz="4" w:space="0" w:color="auto"/>
              <w:right w:val="single" w:sz="4" w:space="0" w:color="auto"/>
            </w:tcBorders>
            <w:hideMark/>
          </w:tcPr>
          <w:p w14:paraId="3F6CD6C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D77BC1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576F87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0261B8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0FC173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214544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0F20ED2"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712F5EC2"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41533BD3" w14:textId="77777777" w:rsidR="00F81203" w:rsidRDefault="00F81203">
            <w:pPr>
              <w:spacing w:line="276" w:lineRule="auto"/>
              <w:jc w:val="both"/>
              <w:rPr>
                <w:rFonts w:ascii="Arial" w:hAnsi="Arial" w:cs="Arial"/>
                <w:sz w:val="20"/>
              </w:rPr>
            </w:pPr>
            <w:r>
              <w:rPr>
                <w:rFonts w:ascii="Arial" w:hAnsi="Arial" w:cs="Arial"/>
                <w:sz w:val="20"/>
              </w:rPr>
              <w:t>0.67</w:t>
            </w:r>
          </w:p>
        </w:tc>
        <w:tc>
          <w:tcPr>
            <w:tcW w:w="0" w:type="auto"/>
            <w:tcBorders>
              <w:top w:val="single" w:sz="4" w:space="0" w:color="auto"/>
              <w:left w:val="single" w:sz="4" w:space="0" w:color="auto"/>
              <w:bottom w:val="single" w:sz="4" w:space="0" w:color="auto"/>
              <w:right w:val="single" w:sz="4" w:space="0" w:color="auto"/>
            </w:tcBorders>
            <w:hideMark/>
          </w:tcPr>
          <w:p w14:paraId="312AF787"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5866C2C5" w14:textId="77777777" w:rsidR="00F81203" w:rsidRDefault="00F81203">
            <w:pPr>
              <w:spacing w:line="276" w:lineRule="auto"/>
              <w:jc w:val="both"/>
              <w:rPr>
                <w:rFonts w:ascii="Arial" w:hAnsi="Arial" w:cs="Arial"/>
                <w:sz w:val="20"/>
              </w:rPr>
            </w:pPr>
            <w:r>
              <w:rPr>
                <w:rFonts w:ascii="Arial" w:hAnsi="Arial" w:cs="Arial"/>
                <w:sz w:val="20"/>
              </w:rPr>
              <w:t>3.33</w:t>
            </w:r>
          </w:p>
        </w:tc>
        <w:tc>
          <w:tcPr>
            <w:tcW w:w="0" w:type="auto"/>
            <w:tcBorders>
              <w:top w:val="single" w:sz="4" w:space="0" w:color="auto"/>
              <w:left w:val="single" w:sz="4" w:space="0" w:color="auto"/>
              <w:bottom w:val="single" w:sz="4" w:space="0" w:color="auto"/>
              <w:right w:val="single" w:sz="4" w:space="0" w:color="auto"/>
            </w:tcBorders>
            <w:hideMark/>
          </w:tcPr>
          <w:p w14:paraId="794AD967" w14:textId="77777777" w:rsidR="00F81203" w:rsidRDefault="00F81203">
            <w:pPr>
              <w:spacing w:line="276" w:lineRule="auto"/>
              <w:jc w:val="both"/>
              <w:rPr>
                <w:rFonts w:ascii="Arial" w:hAnsi="Arial" w:cs="Arial"/>
                <w:sz w:val="20"/>
              </w:rPr>
            </w:pPr>
            <w:r>
              <w:rPr>
                <w:rFonts w:ascii="Arial" w:hAnsi="Arial" w:cs="Arial"/>
                <w:sz w:val="20"/>
              </w:rPr>
              <w:t>1.15</w:t>
            </w:r>
          </w:p>
        </w:tc>
        <w:tc>
          <w:tcPr>
            <w:tcW w:w="0" w:type="auto"/>
            <w:tcBorders>
              <w:top w:val="single" w:sz="4" w:space="0" w:color="auto"/>
              <w:left w:val="single" w:sz="4" w:space="0" w:color="auto"/>
              <w:bottom w:val="single" w:sz="4" w:space="0" w:color="auto"/>
              <w:right w:val="single" w:sz="4" w:space="0" w:color="auto"/>
            </w:tcBorders>
            <w:hideMark/>
          </w:tcPr>
          <w:p w14:paraId="47833C74" w14:textId="77777777" w:rsidR="00F81203" w:rsidRDefault="00F81203">
            <w:pPr>
              <w:spacing w:line="276" w:lineRule="auto"/>
              <w:jc w:val="both"/>
              <w:rPr>
                <w:rFonts w:ascii="Arial" w:hAnsi="Arial" w:cs="Arial"/>
                <w:sz w:val="20"/>
              </w:rPr>
            </w:pPr>
            <w:r>
              <w:rPr>
                <w:rFonts w:ascii="Arial" w:hAnsi="Arial" w:cs="Arial"/>
                <w:sz w:val="20"/>
              </w:rPr>
              <w:t>4.33</w:t>
            </w:r>
          </w:p>
        </w:tc>
        <w:tc>
          <w:tcPr>
            <w:tcW w:w="0" w:type="auto"/>
            <w:tcBorders>
              <w:top w:val="single" w:sz="4" w:space="0" w:color="auto"/>
              <w:left w:val="single" w:sz="4" w:space="0" w:color="auto"/>
              <w:bottom w:val="single" w:sz="4" w:space="0" w:color="auto"/>
              <w:right w:val="single" w:sz="4" w:space="0" w:color="auto"/>
            </w:tcBorders>
            <w:hideMark/>
          </w:tcPr>
          <w:p w14:paraId="10B307AF"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3F3A7A60" w14:textId="77777777" w:rsidR="00F81203" w:rsidRDefault="00F81203">
            <w:pPr>
              <w:spacing w:line="276" w:lineRule="auto"/>
              <w:jc w:val="both"/>
              <w:rPr>
                <w:rFonts w:ascii="Arial" w:hAnsi="Arial" w:cs="Arial"/>
                <w:sz w:val="20"/>
              </w:rPr>
            </w:pPr>
            <w:r>
              <w:rPr>
                <w:rFonts w:ascii="Arial" w:hAnsi="Arial" w:cs="Arial"/>
                <w:sz w:val="20"/>
              </w:rPr>
              <w:t>4.67</w:t>
            </w:r>
          </w:p>
        </w:tc>
        <w:tc>
          <w:tcPr>
            <w:tcW w:w="0" w:type="auto"/>
            <w:tcBorders>
              <w:top w:val="single" w:sz="4" w:space="0" w:color="auto"/>
              <w:left w:val="single" w:sz="4" w:space="0" w:color="auto"/>
              <w:bottom w:val="single" w:sz="4" w:space="0" w:color="auto"/>
              <w:right w:val="single" w:sz="4" w:space="0" w:color="auto"/>
            </w:tcBorders>
            <w:hideMark/>
          </w:tcPr>
          <w:p w14:paraId="41757863" w14:textId="77777777" w:rsidR="00F81203" w:rsidRDefault="00F81203">
            <w:pPr>
              <w:spacing w:line="276" w:lineRule="auto"/>
              <w:jc w:val="both"/>
              <w:rPr>
                <w:rFonts w:ascii="Arial" w:hAnsi="Arial" w:cs="Arial"/>
                <w:sz w:val="20"/>
              </w:rPr>
            </w:pPr>
            <w:r>
              <w:rPr>
                <w:rFonts w:ascii="Arial" w:hAnsi="Arial" w:cs="Arial"/>
                <w:sz w:val="20"/>
              </w:rPr>
              <w:t>0.58</w:t>
            </w:r>
          </w:p>
        </w:tc>
      </w:tr>
      <w:tr w:rsidR="00F81203" w14:paraId="5BDC8248" w14:textId="77777777" w:rsidTr="00F81203">
        <w:trPr>
          <w:trHeight w:val="216"/>
        </w:trPr>
        <w:tc>
          <w:tcPr>
            <w:tcW w:w="0" w:type="auto"/>
            <w:tcBorders>
              <w:top w:val="single" w:sz="4" w:space="0" w:color="auto"/>
              <w:left w:val="single" w:sz="4" w:space="0" w:color="auto"/>
              <w:bottom w:val="single" w:sz="4" w:space="0" w:color="auto"/>
              <w:right w:val="single" w:sz="4" w:space="0" w:color="auto"/>
            </w:tcBorders>
            <w:hideMark/>
          </w:tcPr>
          <w:p w14:paraId="35107224" w14:textId="77777777" w:rsidR="00F81203" w:rsidRDefault="00F81203">
            <w:pPr>
              <w:spacing w:line="276" w:lineRule="auto"/>
              <w:jc w:val="both"/>
              <w:rPr>
                <w:rFonts w:ascii="Arial" w:hAnsi="Arial" w:cs="Arial"/>
                <w:b/>
                <w:sz w:val="20"/>
              </w:rPr>
            </w:pPr>
            <w:r>
              <w:rPr>
                <w:rFonts w:ascii="Arial" w:hAnsi="Arial" w:cs="Arial"/>
                <w:b/>
                <w:sz w:val="20"/>
              </w:rPr>
              <w:t>Discolouration – Shaft</w:t>
            </w:r>
          </w:p>
        </w:tc>
        <w:tc>
          <w:tcPr>
            <w:tcW w:w="0" w:type="auto"/>
            <w:tcBorders>
              <w:top w:val="single" w:sz="4" w:space="0" w:color="auto"/>
              <w:left w:val="single" w:sz="4" w:space="0" w:color="auto"/>
              <w:bottom w:val="single" w:sz="4" w:space="0" w:color="auto"/>
              <w:right w:val="single" w:sz="4" w:space="0" w:color="auto"/>
            </w:tcBorders>
            <w:hideMark/>
          </w:tcPr>
          <w:p w14:paraId="52F7A0C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0DEBF25"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C57964D"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72DFA1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9E01BF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59CF9B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224C369" w14:textId="77777777" w:rsidR="00F81203" w:rsidRDefault="00F81203">
            <w:pPr>
              <w:spacing w:line="276" w:lineRule="auto"/>
              <w:jc w:val="both"/>
              <w:rPr>
                <w:rFonts w:ascii="Arial" w:hAnsi="Arial" w:cs="Arial"/>
                <w:sz w:val="20"/>
              </w:rPr>
            </w:pPr>
            <w:r>
              <w:rPr>
                <w:rFonts w:ascii="Arial" w:hAnsi="Arial" w:cs="Arial"/>
                <w:sz w:val="20"/>
              </w:rPr>
              <w:t>1.67</w:t>
            </w:r>
          </w:p>
        </w:tc>
        <w:tc>
          <w:tcPr>
            <w:tcW w:w="0" w:type="auto"/>
            <w:tcBorders>
              <w:top w:val="single" w:sz="4" w:space="0" w:color="auto"/>
              <w:left w:val="single" w:sz="4" w:space="0" w:color="auto"/>
              <w:bottom w:val="single" w:sz="4" w:space="0" w:color="auto"/>
              <w:right w:val="single" w:sz="4" w:space="0" w:color="auto"/>
            </w:tcBorders>
            <w:hideMark/>
          </w:tcPr>
          <w:p w14:paraId="37697C7F" w14:textId="77777777" w:rsidR="00F81203" w:rsidRDefault="00F81203">
            <w:pPr>
              <w:spacing w:line="276" w:lineRule="auto"/>
              <w:jc w:val="both"/>
              <w:rPr>
                <w:rFonts w:ascii="Arial" w:hAnsi="Arial" w:cs="Arial"/>
                <w:sz w:val="20"/>
              </w:rPr>
            </w:pPr>
            <w:r>
              <w:rPr>
                <w:rFonts w:ascii="Arial" w:hAnsi="Arial" w:cs="Arial"/>
                <w:sz w:val="20"/>
              </w:rPr>
              <w:t>1.53</w:t>
            </w:r>
          </w:p>
        </w:tc>
        <w:tc>
          <w:tcPr>
            <w:tcW w:w="0" w:type="auto"/>
            <w:tcBorders>
              <w:top w:val="single" w:sz="4" w:space="0" w:color="auto"/>
              <w:left w:val="single" w:sz="4" w:space="0" w:color="auto"/>
              <w:bottom w:val="single" w:sz="4" w:space="0" w:color="auto"/>
              <w:right w:val="single" w:sz="4" w:space="0" w:color="auto"/>
            </w:tcBorders>
            <w:hideMark/>
          </w:tcPr>
          <w:p w14:paraId="64D9D672" w14:textId="77777777" w:rsidR="00F81203" w:rsidRDefault="00F81203">
            <w:pPr>
              <w:spacing w:line="276" w:lineRule="auto"/>
              <w:jc w:val="both"/>
              <w:rPr>
                <w:rFonts w:ascii="Arial" w:hAnsi="Arial" w:cs="Arial"/>
                <w:sz w:val="20"/>
              </w:rPr>
            </w:pPr>
            <w:r>
              <w:rPr>
                <w:rFonts w:ascii="Arial" w:hAnsi="Arial" w:cs="Arial"/>
                <w:sz w:val="20"/>
              </w:rPr>
              <w:t>2.67</w:t>
            </w:r>
          </w:p>
        </w:tc>
        <w:tc>
          <w:tcPr>
            <w:tcW w:w="0" w:type="auto"/>
            <w:tcBorders>
              <w:top w:val="single" w:sz="4" w:space="0" w:color="auto"/>
              <w:left w:val="single" w:sz="4" w:space="0" w:color="auto"/>
              <w:bottom w:val="single" w:sz="4" w:space="0" w:color="auto"/>
              <w:right w:val="single" w:sz="4" w:space="0" w:color="auto"/>
            </w:tcBorders>
            <w:hideMark/>
          </w:tcPr>
          <w:p w14:paraId="1404CA1A"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16CA167F" w14:textId="77777777" w:rsidR="00F81203" w:rsidRDefault="00F81203">
            <w:pPr>
              <w:spacing w:line="276" w:lineRule="auto"/>
              <w:jc w:val="both"/>
              <w:rPr>
                <w:rFonts w:ascii="Arial" w:hAnsi="Arial" w:cs="Arial"/>
                <w:sz w:val="20"/>
              </w:rPr>
            </w:pPr>
            <w:r>
              <w:rPr>
                <w:rFonts w:ascii="Arial" w:hAnsi="Arial" w:cs="Arial"/>
                <w:sz w:val="20"/>
              </w:rPr>
              <w:t>4.33</w:t>
            </w:r>
          </w:p>
        </w:tc>
        <w:tc>
          <w:tcPr>
            <w:tcW w:w="0" w:type="auto"/>
            <w:tcBorders>
              <w:top w:val="single" w:sz="4" w:space="0" w:color="auto"/>
              <w:left w:val="single" w:sz="4" w:space="0" w:color="auto"/>
              <w:bottom w:val="single" w:sz="4" w:space="0" w:color="auto"/>
              <w:right w:val="single" w:sz="4" w:space="0" w:color="auto"/>
            </w:tcBorders>
            <w:hideMark/>
          </w:tcPr>
          <w:p w14:paraId="61CDD1D0"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2FF703F0" w14:textId="77777777" w:rsidR="00F81203" w:rsidRDefault="00F81203">
            <w:pPr>
              <w:spacing w:line="276" w:lineRule="auto"/>
              <w:jc w:val="both"/>
              <w:rPr>
                <w:rFonts w:ascii="Arial" w:hAnsi="Arial" w:cs="Arial"/>
                <w:sz w:val="20"/>
              </w:rPr>
            </w:pPr>
            <w:r>
              <w:rPr>
                <w:rFonts w:ascii="Arial" w:hAnsi="Arial" w:cs="Arial"/>
                <w:sz w:val="20"/>
              </w:rPr>
              <w:t>4.67</w:t>
            </w:r>
          </w:p>
        </w:tc>
        <w:tc>
          <w:tcPr>
            <w:tcW w:w="0" w:type="auto"/>
            <w:tcBorders>
              <w:top w:val="single" w:sz="4" w:space="0" w:color="auto"/>
              <w:left w:val="single" w:sz="4" w:space="0" w:color="auto"/>
              <w:bottom w:val="single" w:sz="4" w:space="0" w:color="auto"/>
              <w:right w:val="single" w:sz="4" w:space="0" w:color="auto"/>
            </w:tcBorders>
            <w:hideMark/>
          </w:tcPr>
          <w:p w14:paraId="325ECCD4"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79E4B528"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5606BF0F"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5BE8312A" w14:textId="77777777" w:rsidTr="00F81203">
        <w:trPr>
          <w:trHeight w:val="216"/>
        </w:trPr>
        <w:tc>
          <w:tcPr>
            <w:tcW w:w="0" w:type="auto"/>
            <w:tcBorders>
              <w:top w:val="single" w:sz="4" w:space="0" w:color="auto"/>
              <w:left w:val="single" w:sz="4" w:space="0" w:color="auto"/>
              <w:bottom w:val="single" w:sz="4" w:space="0" w:color="auto"/>
              <w:right w:val="single" w:sz="4" w:space="0" w:color="auto"/>
            </w:tcBorders>
            <w:hideMark/>
          </w:tcPr>
          <w:p w14:paraId="357EEA36" w14:textId="77777777" w:rsidR="00F81203" w:rsidRDefault="00F81203">
            <w:pPr>
              <w:spacing w:line="276" w:lineRule="auto"/>
              <w:jc w:val="both"/>
              <w:rPr>
                <w:rFonts w:ascii="Arial" w:hAnsi="Arial" w:cs="Arial"/>
                <w:b/>
                <w:sz w:val="20"/>
              </w:rPr>
            </w:pPr>
            <w:r>
              <w:rPr>
                <w:rFonts w:ascii="Arial" w:hAnsi="Arial" w:cs="Arial"/>
                <w:b/>
                <w:sz w:val="20"/>
              </w:rPr>
              <w:t>Discolouration – Tip</w:t>
            </w:r>
          </w:p>
        </w:tc>
        <w:tc>
          <w:tcPr>
            <w:tcW w:w="0" w:type="auto"/>
            <w:tcBorders>
              <w:top w:val="single" w:sz="4" w:space="0" w:color="auto"/>
              <w:left w:val="single" w:sz="4" w:space="0" w:color="auto"/>
              <w:bottom w:val="single" w:sz="4" w:space="0" w:color="auto"/>
              <w:right w:val="single" w:sz="4" w:space="0" w:color="auto"/>
            </w:tcBorders>
            <w:hideMark/>
          </w:tcPr>
          <w:p w14:paraId="60EBDC3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36C894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5DADAA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802460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A4557D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1473F5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5552ECB" w14:textId="77777777" w:rsidR="00F81203" w:rsidRDefault="00F81203">
            <w:pPr>
              <w:spacing w:line="276" w:lineRule="auto"/>
              <w:jc w:val="both"/>
              <w:rPr>
                <w:rFonts w:ascii="Arial" w:hAnsi="Arial" w:cs="Arial"/>
                <w:sz w:val="20"/>
              </w:rPr>
            </w:pPr>
            <w:r>
              <w:rPr>
                <w:rFonts w:ascii="Arial" w:hAnsi="Arial" w:cs="Arial"/>
                <w:sz w:val="20"/>
              </w:rPr>
              <w:t>0.67</w:t>
            </w:r>
          </w:p>
        </w:tc>
        <w:tc>
          <w:tcPr>
            <w:tcW w:w="0" w:type="auto"/>
            <w:tcBorders>
              <w:top w:val="single" w:sz="4" w:space="0" w:color="auto"/>
              <w:left w:val="single" w:sz="4" w:space="0" w:color="auto"/>
              <w:bottom w:val="single" w:sz="4" w:space="0" w:color="auto"/>
              <w:right w:val="single" w:sz="4" w:space="0" w:color="auto"/>
            </w:tcBorders>
            <w:hideMark/>
          </w:tcPr>
          <w:p w14:paraId="2FF0DAD8" w14:textId="77777777" w:rsidR="00F81203" w:rsidRDefault="00F81203">
            <w:pPr>
              <w:spacing w:line="276" w:lineRule="auto"/>
              <w:jc w:val="both"/>
              <w:rPr>
                <w:rFonts w:ascii="Arial" w:hAnsi="Arial" w:cs="Arial"/>
                <w:sz w:val="20"/>
              </w:rPr>
            </w:pPr>
            <w:r>
              <w:rPr>
                <w:rFonts w:ascii="Arial" w:hAnsi="Arial" w:cs="Arial"/>
                <w:sz w:val="20"/>
              </w:rPr>
              <w:t>1.15</w:t>
            </w:r>
          </w:p>
        </w:tc>
        <w:tc>
          <w:tcPr>
            <w:tcW w:w="0" w:type="auto"/>
            <w:tcBorders>
              <w:top w:val="single" w:sz="4" w:space="0" w:color="auto"/>
              <w:left w:val="single" w:sz="4" w:space="0" w:color="auto"/>
              <w:bottom w:val="single" w:sz="4" w:space="0" w:color="auto"/>
              <w:right w:val="single" w:sz="4" w:space="0" w:color="auto"/>
            </w:tcBorders>
            <w:hideMark/>
          </w:tcPr>
          <w:p w14:paraId="460853AE" w14:textId="77777777" w:rsidR="00F81203" w:rsidRDefault="00F81203">
            <w:pPr>
              <w:spacing w:line="276" w:lineRule="auto"/>
              <w:jc w:val="both"/>
              <w:rPr>
                <w:rFonts w:ascii="Arial" w:hAnsi="Arial" w:cs="Arial"/>
                <w:sz w:val="20"/>
              </w:rPr>
            </w:pPr>
            <w:r>
              <w:rPr>
                <w:rFonts w:ascii="Arial" w:hAnsi="Arial" w:cs="Arial"/>
                <w:sz w:val="20"/>
              </w:rPr>
              <w:t>0.67</w:t>
            </w:r>
          </w:p>
        </w:tc>
        <w:tc>
          <w:tcPr>
            <w:tcW w:w="0" w:type="auto"/>
            <w:tcBorders>
              <w:top w:val="single" w:sz="4" w:space="0" w:color="auto"/>
              <w:left w:val="single" w:sz="4" w:space="0" w:color="auto"/>
              <w:bottom w:val="single" w:sz="4" w:space="0" w:color="auto"/>
              <w:right w:val="single" w:sz="4" w:space="0" w:color="auto"/>
            </w:tcBorders>
            <w:hideMark/>
          </w:tcPr>
          <w:p w14:paraId="487F116D"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4DCC6CEC"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367B69E9" w14:textId="77777777" w:rsidR="00F81203" w:rsidRDefault="00F81203">
            <w:pPr>
              <w:spacing w:line="276" w:lineRule="auto"/>
              <w:jc w:val="both"/>
              <w:rPr>
                <w:rFonts w:ascii="Arial" w:hAnsi="Arial" w:cs="Arial"/>
                <w:sz w:val="20"/>
              </w:rPr>
            </w:pPr>
            <w:r>
              <w:rPr>
                <w:rFonts w:ascii="Arial" w:hAnsi="Arial" w:cs="Arial"/>
                <w:sz w:val="20"/>
              </w:rPr>
              <w:t>1.73</w:t>
            </w:r>
          </w:p>
        </w:tc>
        <w:tc>
          <w:tcPr>
            <w:tcW w:w="0" w:type="auto"/>
            <w:tcBorders>
              <w:top w:val="single" w:sz="4" w:space="0" w:color="auto"/>
              <w:left w:val="single" w:sz="4" w:space="0" w:color="auto"/>
              <w:bottom w:val="single" w:sz="4" w:space="0" w:color="auto"/>
              <w:right w:val="single" w:sz="4" w:space="0" w:color="auto"/>
            </w:tcBorders>
            <w:hideMark/>
          </w:tcPr>
          <w:p w14:paraId="379AD0C2" w14:textId="77777777" w:rsidR="00F81203" w:rsidRDefault="00F81203">
            <w:pPr>
              <w:spacing w:line="276" w:lineRule="auto"/>
              <w:jc w:val="both"/>
              <w:rPr>
                <w:rFonts w:ascii="Arial" w:hAnsi="Arial" w:cs="Arial"/>
                <w:sz w:val="20"/>
              </w:rPr>
            </w:pPr>
            <w:r>
              <w:rPr>
                <w:rFonts w:ascii="Arial" w:hAnsi="Arial" w:cs="Arial"/>
                <w:sz w:val="20"/>
              </w:rPr>
              <w:t>4.33</w:t>
            </w:r>
          </w:p>
        </w:tc>
        <w:tc>
          <w:tcPr>
            <w:tcW w:w="0" w:type="auto"/>
            <w:tcBorders>
              <w:top w:val="single" w:sz="4" w:space="0" w:color="auto"/>
              <w:left w:val="single" w:sz="4" w:space="0" w:color="auto"/>
              <w:bottom w:val="single" w:sz="4" w:space="0" w:color="auto"/>
              <w:right w:val="single" w:sz="4" w:space="0" w:color="auto"/>
            </w:tcBorders>
            <w:hideMark/>
          </w:tcPr>
          <w:p w14:paraId="49477665"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5595EB50"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7371481B"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703B2615" w14:textId="77777777" w:rsidTr="00F81203">
        <w:trPr>
          <w:trHeight w:val="426"/>
        </w:trPr>
        <w:tc>
          <w:tcPr>
            <w:tcW w:w="0" w:type="auto"/>
            <w:tcBorders>
              <w:top w:val="single" w:sz="4" w:space="0" w:color="auto"/>
              <w:left w:val="single" w:sz="4" w:space="0" w:color="auto"/>
              <w:bottom w:val="single" w:sz="4" w:space="0" w:color="auto"/>
              <w:right w:val="single" w:sz="4" w:space="0" w:color="auto"/>
            </w:tcBorders>
            <w:hideMark/>
          </w:tcPr>
          <w:p w14:paraId="75B2EDBF" w14:textId="77777777" w:rsidR="00F81203" w:rsidRDefault="00F81203">
            <w:pPr>
              <w:spacing w:line="276" w:lineRule="auto"/>
              <w:jc w:val="both"/>
              <w:rPr>
                <w:rFonts w:ascii="Arial" w:hAnsi="Arial" w:cs="Arial"/>
                <w:b/>
                <w:sz w:val="20"/>
              </w:rPr>
            </w:pPr>
            <w:r>
              <w:rPr>
                <w:rFonts w:ascii="Arial" w:hAnsi="Arial" w:cs="Arial"/>
                <w:b/>
                <w:sz w:val="20"/>
              </w:rPr>
              <w:t>Medulla Disintegration - Root</w:t>
            </w:r>
          </w:p>
        </w:tc>
        <w:tc>
          <w:tcPr>
            <w:tcW w:w="0" w:type="auto"/>
            <w:tcBorders>
              <w:top w:val="single" w:sz="4" w:space="0" w:color="auto"/>
              <w:left w:val="single" w:sz="4" w:space="0" w:color="auto"/>
              <w:bottom w:val="single" w:sz="4" w:space="0" w:color="auto"/>
              <w:right w:val="single" w:sz="4" w:space="0" w:color="auto"/>
            </w:tcBorders>
            <w:hideMark/>
          </w:tcPr>
          <w:p w14:paraId="6C57C24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DC419D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720526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E0618A6"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AEC935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0DD2DD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033BA7D"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6B862825"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14BF125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13094F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FCF8206" w14:textId="77777777" w:rsidR="00F81203" w:rsidRDefault="00F81203">
            <w:pPr>
              <w:spacing w:line="276" w:lineRule="auto"/>
              <w:jc w:val="both"/>
              <w:rPr>
                <w:rFonts w:ascii="Arial" w:hAnsi="Arial" w:cs="Arial"/>
                <w:sz w:val="20"/>
              </w:rPr>
            </w:pPr>
            <w:r>
              <w:rPr>
                <w:rFonts w:ascii="Arial" w:hAnsi="Arial" w:cs="Arial"/>
                <w:sz w:val="20"/>
              </w:rPr>
              <w:t>**</w:t>
            </w:r>
          </w:p>
        </w:tc>
        <w:tc>
          <w:tcPr>
            <w:tcW w:w="0" w:type="auto"/>
            <w:tcBorders>
              <w:top w:val="single" w:sz="4" w:space="0" w:color="auto"/>
              <w:left w:val="single" w:sz="4" w:space="0" w:color="auto"/>
              <w:bottom w:val="single" w:sz="4" w:space="0" w:color="auto"/>
              <w:right w:val="single" w:sz="4" w:space="0" w:color="auto"/>
            </w:tcBorders>
            <w:hideMark/>
          </w:tcPr>
          <w:p w14:paraId="16BC062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6451A00" w14:textId="77777777" w:rsidR="00F81203" w:rsidRDefault="00F81203">
            <w:pPr>
              <w:spacing w:line="276" w:lineRule="auto"/>
              <w:jc w:val="both"/>
              <w:rPr>
                <w:rFonts w:ascii="Arial" w:hAnsi="Arial" w:cs="Arial"/>
                <w:sz w:val="20"/>
              </w:rPr>
            </w:pPr>
            <w:r>
              <w:rPr>
                <w:rFonts w:ascii="Arial" w:hAnsi="Arial" w:cs="Arial"/>
                <w:sz w:val="20"/>
              </w:rPr>
              <w:t>**</w:t>
            </w:r>
          </w:p>
        </w:tc>
        <w:tc>
          <w:tcPr>
            <w:tcW w:w="0" w:type="auto"/>
            <w:tcBorders>
              <w:top w:val="single" w:sz="4" w:space="0" w:color="auto"/>
              <w:left w:val="single" w:sz="4" w:space="0" w:color="auto"/>
              <w:bottom w:val="single" w:sz="4" w:space="0" w:color="auto"/>
              <w:right w:val="single" w:sz="4" w:space="0" w:color="auto"/>
            </w:tcBorders>
            <w:hideMark/>
          </w:tcPr>
          <w:p w14:paraId="64035A4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FAC0FD1" w14:textId="77777777" w:rsidR="00F81203" w:rsidRDefault="00F81203">
            <w:pPr>
              <w:spacing w:line="276" w:lineRule="auto"/>
              <w:jc w:val="both"/>
              <w:rPr>
                <w:rFonts w:ascii="Arial" w:hAnsi="Arial" w:cs="Arial"/>
                <w:sz w:val="20"/>
              </w:rPr>
            </w:pPr>
            <w:r>
              <w:rPr>
                <w:rFonts w:ascii="Arial" w:hAnsi="Arial" w:cs="Arial"/>
                <w:sz w:val="20"/>
              </w:rPr>
              <w:t>**</w:t>
            </w:r>
          </w:p>
        </w:tc>
        <w:tc>
          <w:tcPr>
            <w:tcW w:w="0" w:type="auto"/>
            <w:tcBorders>
              <w:top w:val="single" w:sz="4" w:space="0" w:color="auto"/>
              <w:left w:val="single" w:sz="4" w:space="0" w:color="auto"/>
              <w:bottom w:val="single" w:sz="4" w:space="0" w:color="auto"/>
              <w:right w:val="single" w:sz="4" w:space="0" w:color="auto"/>
            </w:tcBorders>
            <w:hideMark/>
          </w:tcPr>
          <w:p w14:paraId="36E7A895"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41086549" w14:textId="77777777" w:rsidTr="00F81203">
        <w:trPr>
          <w:trHeight w:val="432"/>
        </w:trPr>
        <w:tc>
          <w:tcPr>
            <w:tcW w:w="0" w:type="auto"/>
            <w:tcBorders>
              <w:top w:val="single" w:sz="4" w:space="0" w:color="auto"/>
              <w:left w:val="single" w:sz="4" w:space="0" w:color="auto"/>
              <w:bottom w:val="single" w:sz="4" w:space="0" w:color="auto"/>
              <w:right w:val="single" w:sz="4" w:space="0" w:color="auto"/>
            </w:tcBorders>
            <w:hideMark/>
          </w:tcPr>
          <w:p w14:paraId="2830D82F" w14:textId="77777777" w:rsidR="00F81203" w:rsidRDefault="00F81203">
            <w:pPr>
              <w:spacing w:line="276" w:lineRule="auto"/>
              <w:jc w:val="both"/>
              <w:rPr>
                <w:rFonts w:ascii="Arial" w:hAnsi="Arial" w:cs="Arial"/>
                <w:b/>
                <w:sz w:val="20"/>
              </w:rPr>
            </w:pPr>
            <w:r>
              <w:rPr>
                <w:rFonts w:ascii="Arial" w:hAnsi="Arial" w:cs="Arial"/>
                <w:b/>
                <w:sz w:val="20"/>
              </w:rPr>
              <w:t>Medulla Disintegration – Shaft</w:t>
            </w:r>
          </w:p>
        </w:tc>
        <w:tc>
          <w:tcPr>
            <w:tcW w:w="0" w:type="auto"/>
            <w:tcBorders>
              <w:top w:val="single" w:sz="4" w:space="0" w:color="auto"/>
              <w:left w:val="single" w:sz="4" w:space="0" w:color="auto"/>
              <w:bottom w:val="single" w:sz="4" w:space="0" w:color="auto"/>
              <w:right w:val="single" w:sz="4" w:space="0" w:color="auto"/>
            </w:tcBorders>
            <w:hideMark/>
          </w:tcPr>
          <w:p w14:paraId="74E253E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9BA5E3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DBC9FDE"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784E0394"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63EC2F6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6E2D515"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7158AF3" w14:textId="77777777" w:rsidR="00F81203" w:rsidRDefault="00F81203">
            <w:pPr>
              <w:spacing w:line="276" w:lineRule="auto"/>
              <w:jc w:val="both"/>
              <w:rPr>
                <w:rFonts w:ascii="Arial" w:hAnsi="Arial" w:cs="Arial"/>
                <w:sz w:val="20"/>
              </w:rPr>
            </w:pPr>
            <w:r>
              <w:rPr>
                <w:rFonts w:ascii="Arial" w:hAnsi="Arial" w:cs="Arial"/>
                <w:sz w:val="20"/>
              </w:rPr>
              <w:t>2.33</w:t>
            </w:r>
          </w:p>
        </w:tc>
        <w:tc>
          <w:tcPr>
            <w:tcW w:w="0" w:type="auto"/>
            <w:tcBorders>
              <w:top w:val="single" w:sz="4" w:space="0" w:color="auto"/>
              <w:left w:val="single" w:sz="4" w:space="0" w:color="auto"/>
              <w:bottom w:val="single" w:sz="4" w:space="0" w:color="auto"/>
              <w:right w:val="single" w:sz="4" w:space="0" w:color="auto"/>
            </w:tcBorders>
            <w:hideMark/>
          </w:tcPr>
          <w:p w14:paraId="10808417" w14:textId="77777777" w:rsidR="00F81203" w:rsidRDefault="00F81203">
            <w:pPr>
              <w:spacing w:line="276" w:lineRule="auto"/>
              <w:jc w:val="both"/>
              <w:rPr>
                <w:rFonts w:ascii="Arial" w:hAnsi="Arial" w:cs="Arial"/>
                <w:sz w:val="20"/>
              </w:rPr>
            </w:pPr>
            <w:r>
              <w:rPr>
                <w:rFonts w:ascii="Arial" w:hAnsi="Arial" w:cs="Arial"/>
                <w:sz w:val="20"/>
              </w:rPr>
              <w:t>2.08</w:t>
            </w:r>
          </w:p>
        </w:tc>
        <w:tc>
          <w:tcPr>
            <w:tcW w:w="0" w:type="auto"/>
            <w:tcBorders>
              <w:top w:val="single" w:sz="4" w:space="0" w:color="auto"/>
              <w:left w:val="single" w:sz="4" w:space="0" w:color="auto"/>
              <w:bottom w:val="single" w:sz="4" w:space="0" w:color="auto"/>
              <w:right w:val="single" w:sz="4" w:space="0" w:color="auto"/>
            </w:tcBorders>
            <w:hideMark/>
          </w:tcPr>
          <w:p w14:paraId="2D582AEB" w14:textId="77777777" w:rsidR="00F81203" w:rsidRDefault="00F81203">
            <w:pPr>
              <w:spacing w:line="276" w:lineRule="auto"/>
              <w:jc w:val="both"/>
              <w:rPr>
                <w:rFonts w:ascii="Arial" w:hAnsi="Arial" w:cs="Arial"/>
                <w:sz w:val="20"/>
              </w:rPr>
            </w:pPr>
            <w:r>
              <w:rPr>
                <w:rFonts w:ascii="Arial" w:hAnsi="Arial" w:cs="Arial"/>
                <w:sz w:val="20"/>
              </w:rPr>
              <w:t>2.67</w:t>
            </w:r>
          </w:p>
        </w:tc>
        <w:tc>
          <w:tcPr>
            <w:tcW w:w="0" w:type="auto"/>
            <w:tcBorders>
              <w:top w:val="single" w:sz="4" w:space="0" w:color="auto"/>
              <w:left w:val="single" w:sz="4" w:space="0" w:color="auto"/>
              <w:bottom w:val="single" w:sz="4" w:space="0" w:color="auto"/>
              <w:right w:val="single" w:sz="4" w:space="0" w:color="auto"/>
            </w:tcBorders>
            <w:hideMark/>
          </w:tcPr>
          <w:p w14:paraId="2A733491" w14:textId="77777777" w:rsidR="00F81203" w:rsidRDefault="00F81203">
            <w:pPr>
              <w:spacing w:line="276" w:lineRule="auto"/>
              <w:jc w:val="both"/>
              <w:rPr>
                <w:rFonts w:ascii="Arial" w:hAnsi="Arial" w:cs="Arial"/>
                <w:sz w:val="20"/>
              </w:rPr>
            </w:pPr>
            <w:r>
              <w:rPr>
                <w:rFonts w:ascii="Arial" w:hAnsi="Arial" w:cs="Arial"/>
                <w:sz w:val="20"/>
              </w:rPr>
              <w:t>1.53</w:t>
            </w:r>
          </w:p>
        </w:tc>
        <w:tc>
          <w:tcPr>
            <w:tcW w:w="0" w:type="auto"/>
            <w:tcBorders>
              <w:top w:val="single" w:sz="4" w:space="0" w:color="auto"/>
              <w:left w:val="single" w:sz="4" w:space="0" w:color="auto"/>
              <w:bottom w:val="single" w:sz="4" w:space="0" w:color="auto"/>
              <w:right w:val="single" w:sz="4" w:space="0" w:color="auto"/>
            </w:tcBorders>
            <w:hideMark/>
          </w:tcPr>
          <w:p w14:paraId="20B4652F" w14:textId="77777777" w:rsidR="00F81203" w:rsidRDefault="00F81203">
            <w:pPr>
              <w:spacing w:line="276" w:lineRule="auto"/>
              <w:jc w:val="both"/>
              <w:rPr>
                <w:rFonts w:ascii="Arial" w:hAnsi="Arial" w:cs="Arial"/>
                <w:sz w:val="20"/>
              </w:rPr>
            </w:pPr>
            <w:r>
              <w:rPr>
                <w:rFonts w:ascii="Arial" w:hAnsi="Arial" w:cs="Arial"/>
                <w:sz w:val="20"/>
              </w:rPr>
              <w:t>**</w:t>
            </w:r>
          </w:p>
        </w:tc>
        <w:tc>
          <w:tcPr>
            <w:tcW w:w="0" w:type="auto"/>
            <w:tcBorders>
              <w:top w:val="single" w:sz="4" w:space="0" w:color="auto"/>
              <w:left w:val="single" w:sz="4" w:space="0" w:color="auto"/>
              <w:bottom w:val="single" w:sz="4" w:space="0" w:color="auto"/>
              <w:right w:val="single" w:sz="4" w:space="0" w:color="auto"/>
            </w:tcBorders>
            <w:hideMark/>
          </w:tcPr>
          <w:p w14:paraId="439A92F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C05E8BA" w14:textId="77777777" w:rsidR="00F81203" w:rsidRDefault="00F81203">
            <w:pPr>
              <w:spacing w:line="276" w:lineRule="auto"/>
              <w:jc w:val="both"/>
              <w:rPr>
                <w:rFonts w:ascii="Arial" w:hAnsi="Arial" w:cs="Arial"/>
                <w:sz w:val="20"/>
              </w:rPr>
            </w:pPr>
            <w:r>
              <w:rPr>
                <w:rFonts w:ascii="Arial" w:hAnsi="Arial" w:cs="Arial"/>
                <w:sz w:val="20"/>
              </w:rPr>
              <w:t>**</w:t>
            </w:r>
          </w:p>
        </w:tc>
        <w:tc>
          <w:tcPr>
            <w:tcW w:w="0" w:type="auto"/>
            <w:tcBorders>
              <w:top w:val="single" w:sz="4" w:space="0" w:color="auto"/>
              <w:left w:val="single" w:sz="4" w:space="0" w:color="auto"/>
              <w:bottom w:val="single" w:sz="4" w:space="0" w:color="auto"/>
              <w:right w:val="single" w:sz="4" w:space="0" w:color="auto"/>
            </w:tcBorders>
            <w:hideMark/>
          </w:tcPr>
          <w:p w14:paraId="29BDE1D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48EC142" w14:textId="77777777" w:rsidR="00F81203" w:rsidRDefault="00F81203">
            <w:pPr>
              <w:spacing w:line="276" w:lineRule="auto"/>
              <w:jc w:val="both"/>
              <w:rPr>
                <w:rFonts w:ascii="Arial" w:hAnsi="Arial" w:cs="Arial"/>
                <w:sz w:val="20"/>
              </w:rPr>
            </w:pPr>
            <w:r>
              <w:rPr>
                <w:rFonts w:ascii="Arial" w:hAnsi="Arial" w:cs="Arial"/>
                <w:sz w:val="20"/>
              </w:rPr>
              <w:t>**</w:t>
            </w:r>
          </w:p>
        </w:tc>
        <w:tc>
          <w:tcPr>
            <w:tcW w:w="0" w:type="auto"/>
            <w:tcBorders>
              <w:top w:val="single" w:sz="4" w:space="0" w:color="auto"/>
              <w:left w:val="single" w:sz="4" w:space="0" w:color="auto"/>
              <w:bottom w:val="single" w:sz="4" w:space="0" w:color="auto"/>
              <w:right w:val="single" w:sz="4" w:space="0" w:color="auto"/>
            </w:tcBorders>
            <w:hideMark/>
          </w:tcPr>
          <w:p w14:paraId="23990959"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148EF750" w14:textId="77777777" w:rsidTr="00F81203">
        <w:trPr>
          <w:trHeight w:val="209"/>
        </w:trPr>
        <w:tc>
          <w:tcPr>
            <w:tcW w:w="0" w:type="auto"/>
            <w:tcBorders>
              <w:top w:val="single" w:sz="4" w:space="0" w:color="auto"/>
              <w:left w:val="single" w:sz="4" w:space="0" w:color="auto"/>
              <w:bottom w:val="single" w:sz="4" w:space="0" w:color="auto"/>
              <w:right w:val="single" w:sz="4" w:space="0" w:color="auto"/>
            </w:tcBorders>
            <w:hideMark/>
          </w:tcPr>
          <w:p w14:paraId="7A228612" w14:textId="77777777" w:rsidR="00F81203" w:rsidRDefault="00F81203">
            <w:pPr>
              <w:spacing w:line="276" w:lineRule="auto"/>
              <w:jc w:val="both"/>
              <w:rPr>
                <w:rFonts w:ascii="Arial" w:hAnsi="Arial" w:cs="Arial"/>
                <w:b/>
                <w:sz w:val="20"/>
              </w:rPr>
            </w:pPr>
            <w:r>
              <w:rPr>
                <w:rFonts w:ascii="Arial" w:hAnsi="Arial" w:cs="Arial"/>
                <w:b/>
                <w:sz w:val="20"/>
              </w:rPr>
              <w:t xml:space="preserve">Fractures </w:t>
            </w:r>
          </w:p>
        </w:tc>
        <w:tc>
          <w:tcPr>
            <w:tcW w:w="0" w:type="auto"/>
            <w:tcBorders>
              <w:top w:val="single" w:sz="4" w:space="0" w:color="auto"/>
              <w:left w:val="single" w:sz="4" w:space="0" w:color="auto"/>
              <w:bottom w:val="single" w:sz="4" w:space="0" w:color="auto"/>
              <w:right w:val="single" w:sz="4" w:space="0" w:color="auto"/>
            </w:tcBorders>
            <w:hideMark/>
          </w:tcPr>
          <w:p w14:paraId="197E579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EF37A8D"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DB1314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1BBC07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AD3691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B72E18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143F4E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717267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E2BC0A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F8AB8A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7DA0342" w14:textId="77777777" w:rsidR="00F81203" w:rsidRDefault="00F81203">
            <w:pPr>
              <w:spacing w:line="276" w:lineRule="auto"/>
              <w:jc w:val="both"/>
              <w:rPr>
                <w:rFonts w:ascii="Arial" w:hAnsi="Arial" w:cs="Arial"/>
                <w:sz w:val="20"/>
              </w:rPr>
            </w:pPr>
            <w:r>
              <w:rPr>
                <w:rFonts w:ascii="Arial" w:hAnsi="Arial" w:cs="Arial"/>
                <w:sz w:val="20"/>
              </w:rPr>
              <w:t>**</w:t>
            </w:r>
          </w:p>
        </w:tc>
        <w:tc>
          <w:tcPr>
            <w:tcW w:w="0" w:type="auto"/>
            <w:tcBorders>
              <w:top w:val="single" w:sz="4" w:space="0" w:color="auto"/>
              <w:left w:val="single" w:sz="4" w:space="0" w:color="auto"/>
              <w:bottom w:val="single" w:sz="4" w:space="0" w:color="auto"/>
              <w:right w:val="single" w:sz="4" w:space="0" w:color="auto"/>
            </w:tcBorders>
            <w:hideMark/>
          </w:tcPr>
          <w:p w14:paraId="51BBBDBD"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A6ACF6E"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5EA48BA5"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98E2D3A"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0E6A06AE"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7213A1FA" w14:textId="77777777" w:rsidTr="00F81203">
        <w:trPr>
          <w:trHeight w:val="216"/>
        </w:trPr>
        <w:tc>
          <w:tcPr>
            <w:tcW w:w="0" w:type="auto"/>
            <w:tcBorders>
              <w:top w:val="single" w:sz="4" w:space="0" w:color="auto"/>
              <w:left w:val="single" w:sz="4" w:space="0" w:color="auto"/>
              <w:bottom w:val="single" w:sz="4" w:space="0" w:color="auto"/>
              <w:right w:val="single" w:sz="4" w:space="0" w:color="auto"/>
            </w:tcBorders>
            <w:hideMark/>
          </w:tcPr>
          <w:p w14:paraId="4BB27115" w14:textId="77777777" w:rsidR="00F81203" w:rsidRDefault="00F81203">
            <w:pPr>
              <w:spacing w:line="276" w:lineRule="auto"/>
              <w:jc w:val="both"/>
              <w:rPr>
                <w:rFonts w:ascii="Arial" w:hAnsi="Arial" w:cs="Arial"/>
                <w:b/>
                <w:sz w:val="20"/>
              </w:rPr>
            </w:pPr>
            <w:r>
              <w:rPr>
                <w:rFonts w:ascii="Arial" w:hAnsi="Arial" w:cs="Arial"/>
                <w:b/>
                <w:sz w:val="20"/>
              </w:rPr>
              <w:t>Presence of Expansion</w:t>
            </w:r>
          </w:p>
        </w:tc>
        <w:tc>
          <w:tcPr>
            <w:tcW w:w="0" w:type="auto"/>
            <w:gridSpan w:val="2"/>
            <w:tcBorders>
              <w:top w:val="single" w:sz="4" w:space="0" w:color="auto"/>
              <w:left w:val="single" w:sz="4" w:space="0" w:color="auto"/>
              <w:bottom w:val="single" w:sz="4" w:space="0" w:color="auto"/>
              <w:right w:val="single" w:sz="4" w:space="0" w:color="auto"/>
            </w:tcBorders>
            <w:hideMark/>
          </w:tcPr>
          <w:p w14:paraId="17A9153D" w14:textId="77777777" w:rsidR="00F81203" w:rsidRDefault="00F81203">
            <w:pPr>
              <w:spacing w:line="276" w:lineRule="auto"/>
              <w:jc w:val="both"/>
              <w:rPr>
                <w:rFonts w:ascii="Arial" w:hAnsi="Arial" w:cs="Arial"/>
                <w:sz w:val="20"/>
              </w:rPr>
            </w:pPr>
            <w:r>
              <w:rPr>
                <w:rFonts w:ascii="Arial" w:hAnsi="Arial" w:cs="Arial"/>
                <w:sz w:val="20"/>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4CA07A22" w14:textId="77777777" w:rsidR="00F81203" w:rsidRDefault="00F81203">
            <w:pPr>
              <w:spacing w:line="276" w:lineRule="auto"/>
              <w:jc w:val="both"/>
              <w:rPr>
                <w:rFonts w:ascii="Arial" w:hAnsi="Arial" w:cs="Arial"/>
                <w:sz w:val="20"/>
              </w:rPr>
            </w:pPr>
            <w:r>
              <w:rPr>
                <w:rFonts w:ascii="Arial" w:hAnsi="Arial" w:cs="Arial"/>
                <w:sz w:val="20"/>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437A544D" w14:textId="77777777" w:rsidR="00F81203" w:rsidRDefault="00F81203">
            <w:pPr>
              <w:spacing w:line="276" w:lineRule="auto"/>
              <w:jc w:val="both"/>
              <w:rPr>
                <w:rFonts w:ascii="Arial" w:hAnsi="Arial" w:cs="Arial"/>
                <w:sz w:val="20"/>
              </w:rPr>
            </w:pPr>
            <w:r>
              <w:rPr>
                <w:rFonts w:ascii="Arial" w:hAnsi="Arial" w:cs="Arial"/>
                <w:sz w:val="20"/>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4700E1AB" w14:textId="77777777" w:rsidR="00F81203" w:rsidRDefault="00F81203">
            <w:pPr>
              <w:spacing w:line="276" w:lineRule="auto"/>
              <w:jc w:val="both"/>
              <w:rPr>
                <w:rFonts w:ascii="Arial" w:hAnsi="Arial" w:cs="Arial"/>
                <w:sz w:val="20"/>
              </w:rPr>
            </w:pPr>
            <w:r>
              <w:rPr>
                <w:rFonts w:ascii="Arial" w:hAnsi="Arial" w:cs="Arial"/>
                <w:sz w:val="20"/>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07DE32D8" w14:textId="77777777" w:rsidR="00F81203" w:rsidRDefault="00F81203">
            <w:pPr>
              <w:spacing w:line="276" w:lineRule="auto"/>
              <w:jc w:val="both"/>
              <w:rPr>
                <w:rFonts w:ascii="Arial" w:hAnsi="Arial" w:cs="Arial"/>
                <w:sz w:val="20"/>
              </w:rPr>
            </w:pPr>
            <w:r>
              <w:rPr>
                <w:rFonts w:ascii="Arial" w:hAnsi="Arial" w:cs="Arial"/>
                <w:sz w:val="20"/>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72513426" w14:textId="77777777" w:rsidR="00F81203" w:rsidRDefault="00F81203">
            <w:pPr>
              <w:spacing w:line="276" w:lineRule="auto"/>
              <w:jc w:val="both"/>
              <w:rPr>
                <w:rFonts w:ascii="Arial" w:hAnsi="Arial" w:cs="Arial"/>
                <w:sz w:val="20"/>
              </w:rPr>
            </w:pPr>
            <w:r>
              <w:rPr>
                <w:rFonts w:ascii="Arial" w:hAnsi="Arial" w:cs="Arial"/>
                <w:sz w:val="20"/>
              </w:rPr>
              <w:t>Yes</w:t>
            </w:r>
          </w:p>
        </w:tc>
        <w:tc>
          <w:tcPr>
            <w:tcW w:w="0" w:type="auto"/>
            <w:gridSpan w:val="2"/>
            <w:tcBorders>
              <w:top w:val="single" w:sz="4" w:space="0" w:color="auto"/>
              <w:left w:val="single" w:sz="4" w:space="0" w:color="auto"/>
              <w:bottom w:val="single" w:sz="4" w:space="0" w:color="auto"/>
              <w:right w:val="single" w:sz="4" w:space="0" w:color="auto"/>
            </w:tcBorders>
            <w:hideMark/>
          </w:tcPr>
          <w:p w14:paraId="304A9209" w14:textId="77777777" w:rsidR="00F81203" w:rsidRDefault="00F81203">
            <w:pPr>
              <w:spacing w:line="276" w:lineRule="auto"/>
              <w:jc w:val="both"/>
              <w:rPr>
                <w:rFonts w:ascii="Arial" w:hAnsi="Arial" w:cs="Arial"/>
                <w:sz w:val="20"/>
              </w:rPr>
            </w:pPr>
            <w:r>
              <w:rPr>
                <w:rFonts w:ascii="Arial" w:hAnsi="Arial" w:cs="Arial"/>
                <w:sz w:val="20"/>
              </w:rPr>
              <w:t>Yes</w:t>
            </w:r>
          </w:p>
        </w:tc>
        <w:tc>
          <w:tcPr>
            <w:tcW w:w="0" w:type="auto"/>
            <w:gridSpan w:val="2"/>
            <w:tcBorders>
              <w:top w:val="single" w:sz="4" w:space="0" w:color="auto"/>
              <w:left w:val="single" w:sz="4" w:space="0" w:color="auto"/>
              <w:bottom w:val="single" w:sz="4" w:space="0" w:color="auto"/>
              <w:right w:val="single" w:sz="4" w:space="0" w:color="auto"/>
            </w:tcBorders>
            <w:hideMark/>
          </w:tcPr>
          <w:p w14:paraId="37D14367" w14:textId="77777777" w:rsidR="00F81203" w:rsidRDefault="00F81203">
            <w:pPr>
              <w:spacing w:line="276" w:lineRule="auto"/>
              <w:jc w:val="both"/>
              <w:rPr>
                <w:rFonts w:ascii="Arial" w:hAnsi="Arial" w:cs="Arial"/>
                <w:sz w:val="20"/>
              </w:rPr>
            </w:pPr>
            <w:r>
              <w:rPr>
                <w:rFonts w:ascii="Arial" w:hAnsi="Arial" w:cs="Arial"/>
                <w:sz w:val="20"/>
              </w:rPr>
              <w:t>Yes</w:t>
            </w:r>
          </w:p>
        </w:tc>
      </w:tr>
      <w:tr w:rsidR="00F81203" w14:paraId="06083DC6" w14:textId="77777777" w:rsidTr="00F81203">
        <w:trPr>
          <w:trHeight w:val="216"/>
        </w:trPr>
        <w:tc>
          <w:tcPr>
            <w:tcW w:w="0" w:type="auto"/>
            <w:tcBorders>
              <w:top w:val="single" w:sz="4" w:space="0" w:color="auto"/>
              <w:left w:val="single" w:sz="4" w:space="0" w:color="auto"/>
              <w:bottom w:val="single" w:sz="4" w:space="0" w:color="auto"/>
              <w:right w:val="single" w:sz="4" w:space="0" w:color="auto"/>
            </w:tcBorders>
            <w:hideMark/>
          </w:tcPr>
          <w:p w14:paraId="7639F2AC" w14:textId="77777777" w:rsidR="00F81203" w:rsidRDefault="00F81203">
            <w:pPr>
              <w:spacing w:line="276" w:lineRule="auto"/>
              <w:jc w:val="both"/>
              <w:rPr>
                <w:rFonts w:ascii="Arial" w:hAnsi="Arial" w:cs="Arial"/>
                <w:b/>
                <w:sz w:val="20"/>
              </w:rPr>
            </w:pPr>
            <w:r>
              <w:rPr>
                <w:rFonts w:ascii="Arial" w:hAnsi="Arial" w:cs="Arial"/>
                <w:b/>
                <w:sz w:val="20"/>
              </w:rPr>
              <w:t>Expansion Shape</w:t>
            </w:r>
          </w:p>
        </w:tc>
        <w:tc>
          <w:tcPr>
            <w:tcW w:w="0" w:type="auto"/>
            <w:gridSpan w:val="2"/>
            <w:tcBorders>
              <w:top w:val="single" w:sz="4" w:space="0" w:color="auto"/>
              <w:left w:val="single" w:sz="4" w:space="0" w:color="auto"/>
              <w:bottom w:val="single" w:sz="4" w:space="0" w:color="auto"/>
              <w:right w:val="single" w:sz="4" w:space="0" w:color="auto"/>
            </w:tcBorders>
            <w:hideMark/>
          </w:tcPr>
          <w:p w14:paraId="281F9E42" w14:textId="77777777" w:rsidR="00F81203" w:rsidRDefault="00F81203">
            <w:pPr>
              <w:spacing w:line="276" w:lineRule="auto"/>
              <w:jc w:val="both"/>
              <w:rPr>
                <w:rFonts w:ascii="Arial" w:hAnsi="Arial" w:cs="Arial"/>
                <w:sz w:val="20"/>
              </w:rPr>
            </w:pPr>
            <w:r>
              <w:rPr>
                <w:rFonts w:ascii="Arial" w:hAnsi="Arial" w:cs="Arial"/>
                <w:sz w:val="20"/>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6007017F" w14:textId="77777777" w:rsidR="00F81203" w:rsidRDefault="00F81203">
            <w:pPr>
              <w:spacing w:line="276" w:lineRule="auto"/>
              <w:jc w:val="both"/>
              <w:rPr>
                <w:rFonts w:ascii="Arial" w:hAnsi="Arial" w:cs="Arial"/>
                <w:sz w:val="20"/>
              </w:rPr>
            </w:pPr>
            <w:r>
              <w:rPr>
                <w:rFonts w:ascii="Arial" w:hAnsi="Arial" w:cs="Arial"/>
                <w:sz w:val="20"/>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07D155D5" w14:textId="77777777" w:rsidR="00F81203" w:rsidRDefault="00F81203">
            <w:pPr>
              <w:spacing w:line="276" w:lineRule="auto"/>
              <w:jc w:val="both"/>
              <w:rPr>
                <w:rFonts w:ascii="Arial" w:hAnsi="Arial" w:cs="Arial"/>
                <w:sz w:val="20"/>
              </w:rPr>
            </w:pPr>
            <w:r>
              <w:rPr>
                <w:rFonts w:ascii="Arial" w:hAnsi="Arial" w:cs="Arial"/>
                <w:sz w:val="20"/>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04D6870D" w14:textId="77777777" w:rsidR="00F81203" w:rsidRDefault="00F81203">
            <w:pPr>
              <w:spacing w:line="276" w:lineRule="auto"/>
              <w:jc w:val="both"/>
              <w:rPr>
                <w:rFonts w:ascii="Arial" w:hAnsi="Arial" w:cs="Arial"/>
                <w:sz w:val="20"/>
              </w:rPr>
            </w:pPr>
            <w:r>
              <w:rPr>
                <w:rFonts w:ascii="Arial" w:hAnsi="Arial" w:cs="Arial"/>
                <w:sz w:val="20"/>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3507B9D1" w14:textId="77777777" w:rsidR="00F81203" w:rsidRDefault="00F81203">
            <w:pPr>
              <w:spacing w:line="276" w:lineRule="auto"/>
              <w:jc w:val="both"/>
              <w:rPr>
                <w:rFonts w:ascii="Arial" w:hAnsi="Arial" w:cs="Arial"/>
                <w:sz w:val="20"/>
              </w:rPr>
            </w:pPr>
            <w:r>
              <w:rPr>
                <w:rFonts w:ascii="Arial" w:hAnsi="Arial" w:cs="Arial"/>
                <w:sz w:val="20"/>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04705455" w14:textId="77777777" w:rsidR="00F81203" w:rsidRDefault="00F81203">
            <w:pPr>
              <w:spacing w:line="276" w:lineRule="auto"/>
              <w:jc w:val="both"/>
              <w:rPr>
                <w:rFonts w:ascii="Arial" w:hAnsi="Arial" w:cs="Arial"/>
                <w:sz w:val="20"/>
              </w:rPr>
            </w:pPr>
            <w:r>
              <w:rPr>
                <w:rFonts w:ascii="Arial" w:hAnsi="Arial" w:cs="Arial"/>
                <w:sz w:val="20"/>
              </w:rPr>
              <w:t>D</w:t>
            </w:r>
          </w:p>
        </w:tc>
        <w:tc>
          <w:tcPr>
            <w:tcW w:w="0" w:type="auto"/>
            <w:gridSpan w:val="2"/>
            <w:tcBorders>
              <w:top w:val="single" w:sz="4" w:space="0" w:color="auto"/>
              <w:left w:val="single" w:sz="4" w:space="0" w:color="auto"/>
              <w:bottom w:val="single" w:sz="4" w:space="0" w:color="auto"/>
              <w:right w:val="single" w:sz="4" w:space="0" w:color="auto"/>
            </w:tcBorders>
            <w:hideMark/>
          </w:tcPr>
          <w:p w14:paraId="645FE657" w14:textId="77777777" w:rsidR="00F81203" w:rsidRDefault="00F81203">
            <w:pPr>
              <w:spacing w:line="276" w:lineRule="auto"/>
              <w:jc w:val="both"/>
              <w:rPr>
                <w:rFonts w:ascii="Arial" w:hAnsi="Arial" w:cs="Arial"/>
                <w:sz w:val="20"/>
              </w:rPr>
            </w:pPr>
            <w:r>
              <w:rPr>
                <w:rFonts w:ascii="Arial" w:hAnsi="Arial" w:cs="Arial"/>
                <w:sz w:val="20"/>
              </w:rPr>
              <w:t>BD</w:t>
            </w:r>
          </w:p>
        </w:tc>
        <w:tc>
          <w:tcPr>
            <w:tcW w:w="0" w:type="auto"/>
            <w:gridSpan w:val="2"/>
            <w:tcBorders>
              <w:top w:val="single" w:sz="4" w:space="0" w:color="auto"/>
              <w:left w:val="single" w:sz="4" w:space="0" w:color="auto"/>
              <w:bottom w:val="single" w:sz="4" w:space="0" w:color="auto"/>
              <w:right w:val="single" w:sz="4" w:space="0" w:color="auto"/>
            </w:tcBorders>
            <w:hideMark/>
          </w:tcPr>
          <w:p w14:paraId="4E1490EA" w14:textId="77777777" w:rsidR="00F81203" w:rsidRDefault="00F81203">
            <w:pPr>
              <w:spacing w:line="276" w:lineRule="auto"/>
              <w:jc w:val="both"/>
              <w:rPr>
                <w:rFonts w:ascii="Arial" w:hAnsi="Arial" w:cs="Arial"/>
                <w:sz w:val="20"/>
              </w:rPr>
            </w:pPr>
            <w:r>
              <w:rPr>
                <w:rFonts w:ascii="Arial" w:hAnsi="Arial" w:cs="Arial"/>
                <w:sz w:val="20"/>
              </w:rPr>
              <w:t>BD</w:t>
            </w:r>
          </w:p>
        </w:tc>
      </w:tr>
      <w:tr w:rsidR="00F81203" w14:paraId="175E17FE" w14:textId="77777777" w:rsidTr="00F81203">
        <w:trPr>
          <w:trHeight w:val="216"/>
        </w:trPr>
        <w:tc>
          <w:tcPr>
            <w:tcW w:w="0" w:type="auto"/>
            <w:gridSpan w:val="17"/>
            <w:tcBorders>
              <w:top w:val="single" w:sz="4" w:space="0" w:color="auto"/>
              <w:left w:val="single" w:sz="4" w:space="0" w:color="auto"/>
              <w:bottom w:val="single" w:sz="4" w:space="0" w:color="auto"/>
              <w:right w:val="single" w:sz="4" w:space="0" w:color="auto"/>
            </w:tcBorders>
            <w:shd w:val="clear" w:color="auto" w:fill="E7E6E6" w:themeFill="background2"/>
            <w:hideMark/>
          </w:tcPr>
          <w:p w14:paraId="05368377" w14:textId="77777777" w:rsidR="00F81203" w:rsidRDefault="00F81203">
            <w:pPr>
              <w:spacing w:line="276" w:lineRule="auto"/>
              <w:jc w:val="both"/>
              <w:rPr>
                <w:rFonts w:ascii="Arial" w:hAnsi="Arial" w:cs="Arial"/>
                <w:b/>
                <w:sz w:val="20"/>
              </w:rPr>
            </w:pPr>
            <w:r>
              <w:rPr>
                <w:rFonts w:ascii="Arial" w:hAnsi="Arial" w:cs="Arial"/>
                <w:b/>
                <w:sz w:val="20"/>
              </w:rPr>
              <w:t>SEM Damage Grading (n=1)</w:t>
            </w:r>
          </w:p>
        </w:tc>
      </w:tr>
      <w:tr w:rsidR="00F81203" w14:paraId="3823A6D3" w14:textId="77777777" w:rsidTr="00F81203">
        <w:trPr>
          <w:trHeight w:val="216"/>
        </w:trPr>
        <w:tc>
          <w:tcPr>
            <w:tcW w:w="0" w:type="auto"/>
            <w:tcBorders>
              <w:top w:val="single" w:sz="4" w:space="0" w:color="auto"/>
              <w:left w:val="single" w:sz="4" w:space="0" w:color="auto"/>
              <w:bottom w:val="single" w:sz="4" w:space="0" w:color="auto"/>
              <w:right w:val="single" w:sz="4" w:space="0" w:color="auto"/>
            </w:tcBorders>
            <w:hideMark/>
          </w:tcPr>
          <w:p w14:paraId="0FCB21C0" w14:textId="77777777" w:rsidR="00F81203" w:rsidRDefault="00F81203">
            <w:pPr>
              <w:spacing w:line="276" w:lineRule="auto"/>
              <w:jc w:val="both"/>
              <w:rPr>
                <w:rFonts w:ascii="Arial" w:hAnsi="Arial" w:cs="Arial"/>
                <w:b/>
                <w:sz w:val="20"/>
              </w:rPr>
            </w:pPr>
            <w:r>
              <w:rPr>
                <w:rFonts w:ascii="Arial" w:hAnsi="Arial" w:cs="Arial"/>
                <w:b/>
                <w:sz w:val="20"/>
              </w:rPr>
              <w:t>Scale Pattern Identification</w:t>
            </w:r>
          </w:p>
        </w:tc>
        <w:tc>
          <w:tcPr>
            <w:tcW w:w="0" w:type="auto"/>
            <w:tcBorders>
              <w:top w:val="single" w:sz="4" w:space="0" w:color="auto"/>
              <w:left w:val="single" w:sz="4" w:space="0" w:color="auto"/>
              <w:bottom w:val="single" w:sz="4" w:space="0" w:color="auto"/>
              <w:right w:val="single" w:sz="4" w:space="0" w:color="auto"/>
            </w:tcBorders>
            <w:hideMark/>
          </w:tcPr>
          <w:p w14:paraId="7EDA783F"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1E43FD4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1575D89"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7FAC301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BBD4AE8"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77EF5F7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52DAF52"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34ABB00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98D1B8B"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756667E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4AD02E6"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2C5526A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9B9445D" w14:textId="77777777" w:rsidR="00F81203" w:rsidRDefault="00F81203">
            <w:pPr>
              <w:spacing w:line="276" w:lineRule="auto"/>
              <w:jc w:val="both"/>
              <w:rPr>
                <w:rFonts w:ascii="Arial" w:hAnsi="Arial" w:cs="Arial"/>
                <w:sz w:val="20"/>
              </w:rPr>
            </w:pPr>
            <w:r>
              <w:rPr>
                <w:rFonts w:ascii="Arial" w:hAnsi="Arial" w:cs="Arial"/>
                <w:sz w:val="20"/>
              </w:rPr>
              <w:t>4.00</w:t>
            </w:r>
          </w:p>
        </w:tc>
        <w:tc>
          <w:tcPr>
            <w:tcW w:w="0" w:type="auto"/>
            <w:tcBorders>
              <w:top w:val="single" w:sz="4" w:space="0" w:color="auto"/>
              <w:left w:val="single" w:sz="4" w:space="0" w:color="auto"/>
              <w:bottom w:val="single" w:sz="4" w:space="0" w:color="auto"/>
              <w:right w:val="single" w:sz="4" w:space="0" w:color="auto"/>
            </w:tcBorders>
            <w:hideMark/>
          </w:tcPr>
          <w:p w14:paraId="3380803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3C4D045" w14:textId="77777777" w:rsidR="00F81203" w:rsidRDefault="00F81203">
            <w:pPr>
              <w:spacing w:line="276" w:lineRule="auto"/>
              <w:jc w:val="both"/>
              <w:rPr>
                <w:rFonts w:ascii="Arial" w:hAnsi="Arial" w:cs="Arial"/>
                <w:sz w:val="20"/>
              </w:rPr>
            </w:pPr>
            <w:r>
              <w:rPr>
                <w:rFonts w:ascii="Arial" w:hAnsi="Arial" w:cs="Arial"/>
                <w:sz w:val="20"/>
              </w:rPr>
              <w:t>4.00</w:t>
            </w:r>
          </w:p>
        </w:tc>
        <w:tc>
          <w:tcPr>
            <w:tcW w:w="0" w:type="auto"/>
            <w:tcBorders>
              <w:top w:val="single" w:sz="4" w:space="0" w:color="auto"/>
              <w:left w:val="single" w:sz="4" w:space="0" w:color="auto"/>
              <w:bottom w:val="single" w:sz="4" w:space="0" w:color="auto"/>
              <w:right w:val="single" w:sz="4" w:space="0" w:color="auto"/>
            </w:tcBorders>
            <w:hideMark/>
          </w:tcPr>
          <w:p w14:paraId="1076C9AD"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6A2D535F" w14:textId="77777777" w:rsidTr="00F81203">
        <w:trPr>
          <w:trHeight w:val="432"/>
        </w:trPr>
        <w:tc>
          <w:tcPr>
            <w:tcW w:w="0" w:type="auto"/>
            <w:tcBorders>
              <w:top w:val="single" w:sz="4" w:space="0" w:color="auto"/>
              <w:left w:val="single" w:sz="4" w:space="0" w:color="auto"/>
              <w:bottom w:val="single" w:sz="4" w:space="0" w:color="auto"/>
              <w:right w:val="single" w:sz="4" w:space="0" w:color="auto"/>
            </w:tcBorders>
            <w:hideMark/>
          </w:tcPr>
          <w:p w14:paraId="4AC3B03D" w14:textId="77777777" w:rsidR="00F81203" w:rsidRDefault="00F81203">
            <w:pPr>
              <w:spacing w:line="276" w:lineRule="auto"/>
              <w:jc w:val="both"/>
              <w:rPr>
                <w:rFonts w:ascii="Arial" w:hAnsi="Arial" w:cs="Arial"/>
                <w:b/>
                <w:sz w:val="20"/>
              </w:rPr>
            </w:pPr>
            <w:r>
              <w:rPr>
                <w:rFonts w:ascii="Arial" w:hAnsi="Arial" w:cs="Arial"/>
                <w:b/>
                <w:sz w:val="20"/>
              </w:rPr>
              <w:t>Thermal Degradation by Melting</w:t>
            </w:r>
          </w:p>
        </w:tc>
        <w:tc>
          <w:tcPr>
            <w:tcW w:w="0" w:type="auto"/>
            <w:tcBorders>
              <w:top w:val="single" w:sz="4" w:space="0" w:color="auto"/>
              <w:left w:val="single" w:sz="4" w:space="0" w:color="auto"/>
              <w:bottom w:val="single" w:sz="4" w:space="0" w:color="auto"/>
              <w:right w:val="single" w:sz="4" w:space="0" w:color="auto"/>
            </w:tcBorders>
            <w:hideMark/>
          </w:tcPr>
          <w:p w14:paraId="504CE7D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167924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D637FD6"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1D2C30F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35FA097"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46A09C6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A9D8D5D"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2944F01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4BC85BD"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5F63918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9D1E6A5"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548A072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E42553D" w14:textId="77777777" w:rsidR="00F81203" w:rsidRDefault="00F81203">
            <w:pPr>
              <w:spacing w:line="276" w:lineRule="auto"/>
              <w:jc w:val="both"/>
              <w:rPr>
                <w:rFonts w:ascii="Arial" w:hAnsi="Arial" w:cs="Arial"/>
                <w:sz w:val="20"/>
              </w:rPr>
            </w:pPr>
            <w:r>
              <w:rPr>
                <w:rFonts w:ascii="Arial" w:hAnsi="Arial" w:cs="Arial"/>
                <w:sz w:val="20"/>
              </w:rPr>
              <w:t>4.00</w:t>
            </w:r>
          </w:p>
        </w:tc>
        <w:tc>
          <w:tcPr>
            <w:tcW w:w="0" w:type="auto"/>
            <w:tcBorders>
              <w:top w:val="single" w:sz="4" w:space="0" w:color="auto"/>
              <w:left w:val="single" w:sz="4" w:space="0" w:color="auto"/>
              <w:bottom w:val="single" w:sz="4" w:space="0" w:color="auto"/>
              <w:right w:val="single" w:sz="4" w:space="0" w:color="auto"/>
            </w:tcBorders>
            <w:hideMark/>
          </w:tcPr>
          <w:p w14:paraId="61CCE3B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C48EC87"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64A6B2FC"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65C1BE46" w14:textId="77777777" w:rsidTr="00F81203">
        <w:trPr>
          <w:trHeight w:val="426"/>
        </w:trPr>
        <w:tc>
          <w:tcPr>
            <w:tcW w:w="0" w:type="auto"/>
            <w:tcBorders>
              <w:top w:val="single" w:sz="4" w:space="0" w:color="auto"/>
              <w:left w:val="single" w:sz="4" w:space="0" w:color="auto"/>
              <w:bottom w:val="single" w:sz="4" w:space="0" w:color="auto"/>
              <w:right w:val="single" w:sz="4" w:space="0" w:color="auto"/>
            </w:tcBorders>
            <w:hideMark/>
          </w:tcPr>
          <w:p w14:paraId="67E45DF1" w14:textId="77777777" w:rsidR="00F81203" w:rsidRDefault="00F81203">
            <w:pPr>
              <w:spacing w:line="276" w:lineRule="auto"/>
              <w:jc w:val="both"/>
              <w:rPr>
                <w:rFonts w:ascii="Arial" w:hAnsi="Arial" w:cs="Arial"/>
                <w:b/>
                <w:sz w:val="20"/>
              </w:rPr>
            </w:pPr>
            <w:r>
              <w:rPr>
                <w:rFonts w:ascii="Arial" w:hAnsi="Arial" w:cs="Arial"/>
                <w:b/>
                <w:sz w:val="20"/>
              </w:rPr>
              <w:t>Thermal Degradation by Scale Removal</w:t>
            </w:r>
          </w:p>
        </w:tc>
        <w:tc>
          <w:tcPr>
            <w:tcW w:w="0" w:type="auto"/>
            <w:tcBorders>
              <w:top w:val="single" w:sz="4" w:space="0" w:color="auto"/>
              <w:left w:val="single" w:sz="4" w:space="0" w:color="auto"/>
              <w:bottom w:val="single" w:sz="4" w:space="0" w:color="auto"/>
              <w:right w:val="single" w:sz="4" w:space="0" w:color="auto"/>
            </w:tcBorders>
            <w:hideMark/>
          </w:tcPr>
          <w:p w14:paraId="3EF4DF1C"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532018F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16B0691"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51E790B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BA689A1"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7EFAA93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13AD156"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787DC42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BDB0C60"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6D766A4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2D74655"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47B21B7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6D5B147"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1EFEB7F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CE4BABA"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5DDC414B" w14:textId="77777777" w:rsidR="00F81203" w:rsidRDefault="00F81203">
            <w:pPr>
              <w:spacing w:line="276" w:lineRule="auto"/>
              <w:jc w:val="both"/>
              <w:rPr>
                <w:rFonts w:ascii="Arial" w:hAnsi="Arial" w:cs="Arial"/>
                <w:sz w:val="20"/>
              </w:rPr>
            </w:pPr>
            <w:r>
              <w:rPr>
                <w:rFonts w:ascii="Arial" w:hAnsi="Arial" w:cs="Arial"/>
                <w:sz w:val="20"/>
              </w:rPr>
              <w:t>0.00</w:t>
            </w:r>
          </w:p>
        </w:tc>
      </w:tr>
    </w:tbl>
    <w:p w14:paraId="54AD7013" w14:textId="77777777" w:rsidR="00F81203" w:rsidRDefault="00F81203" w:rsidP="00F81203">
      <w:pPr>
        <w:spacing w:line="276" w:lineRule="auto"/>
        <w:jc w:val="both"/>
        <w:rPr>
          <w:rFonts w:ascii="Arial" w:hAnsi="Arial" w:cs="Arial"/>
          <w:sz w:val="18"/>
          <w:szCs w:val="18"/>
        </w:rPr>
      </w:pPr>
      <w:r>
        <w:rPr>
          <w:rFonts w:ascii="Arial" w:hAnsi="Arial" w:cs="Arial"/>
          <w:sz w:val="18"/>
          <w:szCs w:val="18"/>
        </w:rPr>
        <w:t xml:space="preserve">Expansion shapes; A = No expansion, B = Node swellings, C = Root expansion and D = Full hair expansion </w:t>
      </w:r>
    </w:p>
    <w:p w14:paraId="1CB17148" w14:textId="77777777" w:rsidR="00F81203" w:rsidRDefault="00F81203" w:rsidP="00F81203">
      <w:pPr>
        <w:spacing w:line="276" w:lineRule="auto"/>
        <w:jc w:val="both"/>
        <w:rPr>
          <w:rFonts w:ascii="Arial" w:hAnsi="Arial" w:cs="Arial"/>
          <w:sz w:val="18"/>
          <w:szCs w:val="18"/>
        </w:rPr>
      </w:pPr>
      <w:r>
        <w:rPr>
          <w:rFonts w:ascii="Arial" w:hAnsi="Arial" w:cs="Arial"/>
          <w:sz w:val="18"/>
          <w:szCs w:val="18"/>
        </w:rPr>
        <w:t>*indicates where the observation was not possible in all samples (i.e. due to being obscured in one or two of the samples). **indicates where no observations were possible due to the characteristic being obscured in all samples.</w:t>
      </w:r>
    </w:p>
    <w:p w14:paraId="5E538B9B" w14:textId="77777777" w:rsidR="00F81203" w:rsidRDefault="00F81203" w:rsidP="00F81203">
      <w:pPr>
        <w:pStyle w:val="Caption"/>
        <w:keepNext/>
        <w:spacing w:line="276" w:lineRule="auto"/>
        <w:rPr>
          <w:rFonts w:ascii="Arial" w:hAnsi="Arial" w:cs="Arial"/>
        </w:rPr>
      </w:pPr>
    </w:p>
    <w:p w14:paraId="461F98D8" w14:textId="77777777" w:rsidR="00F81203" w:rsidRDefault="00F81203" w:rsidP="00F81203">
      <w:pPr>
        <w:pStyle w:val="Caption"/>
        <w:keepNext/>
        <w:spacing w:line="276" w:lineRule="auto"/>
        <w:rPr>
          <w:rFonts w:ascii="Arial" w:hAnsi="Arial" w:cs="Arial"/>
        </w:rPr>
      </w:pPr>
      <w:r>
        <w:rPr>
          <w:rFonts w:ascii="Arial" w:hAnsi="Arial" w:cs="Arial"/>
        </w:rPr>
        <w:t xml:space="preserve">Table </w:t>
      </w:r>
      <w:r>
        <w:fldChar w:fldCharType="begin"/>
      </w:r>
      <w:r>
        <w:rPr>
          <w:rFonts w:ascii="Arial" w:hAnsi="Arial" w:cs="Arial"/>
        </w:rPr>
        <w:instrText xml:space="preserve"> SEQ Table \* ARABIC </w:instrText>
      </w:r>
      <w:r>
        <w:fldChar w:fldCharType="separate"/>
      </w:r>
      <w:r>
        <w:rPr>
          <w:rFonts w:ascii="Arial" w:hAnsi="Arial" w:cs="Arial"/>
        </w:rPr>
        <w:t>3</w:t>
      </w:r>
      <w:r>
        <w:fldChar w:fldCharType="end"/>
      </w:r>
      <w:r>
        <w:rPr>
          <w:rFonts w:ascii="Arial" w:hAnsi="Arial" w:cs="Arial"/>
        </w:rPr>
        <w:t>: The mean grades for each quantitative damage characteristic, the standard deviation and the mode of the qualitative observations for individual hairs exposed to a furnace.</w:t>
      </w:r>
    </w:p>
    <w:tbl>
      <w:tblPr>
        <w:tblStyle w:val="TableGrid"/>
        <w:tblW w:w="0" w:type="auto"/>
        <w:tblInd w:w="0" w:type="dxa"/>
        <w:tblLook w:val="04A0" w:firstRow="1" w:lastRow="0" w:firstColumn="1" w:lastColumn="0" w:noHBand="0" w:noVBand="1"/>
      </w:tblPr>
      <w:tblGrid>
        <w:gridCol w:w="1649"/>
        <w:gridCol w:w="770"/>
        <w:gridCol w:w="647"/>
        <w:gridCol w:w="767"/>
        <w:gridCol w:w="645"/>
        <w:gridCol w:w="767"/>
        <w:gridCol w:w="645"/>
        <w:gridCol w:w="767"/>
        <w:gridCol w:w="645"/>
        <w:gridCol w:w="767"/>
        <w:gridCol w:w="645"/>
        <w:gridCol w:w="767"/>
        <w:gridCol w:w="645"/>
        <w:gridCol w:w="767"/>
        <w:gridCol w:w="645"/>
        <w:gridCol w:w="767"/>
        <w:gridCol w:w="645"/>
      </w:tblGrid>
      <w:tr w:rsidR="00F81203" w14:paraId="6ABA9AC0" w14:textId="77777777" w:rsidTr="00F81203">
        <w:tc>
          <w:tcPr>
            <w:tcW w:w="0" w:type="auto"/>
            <w:vMerge w:val="restart"/>
            <w:tcBorders>
              <w:top w:val="single" w:sz="4" w:space="0" w:color="auto"/>
              <w:left w:val="single" w:sz="4" w:space="0" w:color="auto"/>
              <w:bottom w:val="single" w:sz="4" w:space="0" w:color="auto"/>
              <w:right w:val="single" w:sz="4" w:space="0" w:color="auto"/>
            </w:tcBorders>
            <w:hideMark/>
          </w:tcPr>
          <w:p w14:paraId="453760A6" w14:textId="77777777" w:rsidR="00F81203" w:rsidRDefault="00F81203">
            <w:pPr>
              <w:spacing w:line="276" w:lineRule="auto"/>
              <w:jc w:val="both"/>
              <w:rPr>
                <w:rFonts w:ascii="Arial" w:hAnsi="Arial" w:cs="Arial"/>
              </w:rPr>
            </w:pPr>
            <w:r>
              <w:rPr>
                <w:rFonts w:ascii="Arial" w:hAnsi="Arial" w:cs="Arial"/>
              </w:rPr>
              <w:t>Damage Characteristic - location on hair (for light microscopy only)</w:t>
            </w:r>
          </w:p>
        </w:tc>
        <w:tc>
          <w:tcPr>
            <w:tcW w:w="0" w:type="auto"/>
            <w:gridSpan w:val="16"/>
            <w:tcBorders>
              <w:top w:val="single" w:sz="4" w:space="0" w:color="auto"/>
              <w:left w:val="single" w:sz="4" w:space="0" w:color="auto"/>
              <w:bottom w:val="single" w:sz="4" w:space="0" w:color="auto"/>
              <w:right w:val="single" w:sz="4" w:space="0" w:color="auto"/>
            </w:tcBorders>
            <w:hideMark/>
          </w:tcPr>
          <w:p w14:paraId="78839366" w14:textId="77777777" w:rsidR="00F81203" w:rsidRDefault="00F81203">
            <w:pPr>
              <w:spacing w:line="276" w:lineRule="auto"/>
              <w:jc w:val="both"/>
              <w:rPr>
                <w:rFonts w:ascii="Arial" w:hAnsi="Arial" w:cs="Arial"/>
              </w:rPr>
            </w:pPr>
            <w:r>
              <w:rPr>
                <w:rFonts w:ascii="Arial" w:hAnsi="Arial" w:cs="Arial"/>
              </w:rPr>
              <w:t>Temperature</w:t>
            </w:r>
          </w:p>
        </w:tc>
      </w:tr>
      <w:tr w:rsidR="00F81203" w14:paraId="2969DD09" w14:textId="77777777" w:rsidTr="00F81203">
        <w:tc>
          <w:tcPr>
            <w:tcW w:w="0" w:type="auto"/>
            <w:vMerge/>
            <w:tcBorders>
              <w:top w:val="single" w:sz="4" w:space="0" w:color="auto"/>
              <w:left w:val="single" w:sz="4" w:space="0" w:color="auto"/>
              <w:bottom w:val="single" w:sz="4" w:space="0" w:color="auto"/>
              <w:right w:val="single" w:sz="4" w:space="0" w:color="auto"/>
            </w:tcBorders>
            <w:vAlign w:val="center"/>
            <w:hideMark/>
          </w:tcPr>
          <w:p w14:paraId="13CFAAC5" w14:textId="77777777" w:rsidR="00F81203" w:rsidRDefault="00F81203">
            <w:pPr>
              <w:spacing w:line="240" w:lineRule="auto"/>
              <w:rPr>
                <w:rFonts w:ascii="Arial" w:hAnsi="Arial" w:cs="Arial"/>
              </w:rPr>
            </w:pPr>
          </w:p>
        </w:tc>
        <w:tc>
          <w:tcPr>
            <w:tcW w:w="0" w:type="auto"/>
            <w:gridSpan w:val="2"/>
            <w:tcBorders>
              <w:top w:val="single" w:sz="4" w:space="0" w:color="auto"/>
              <w:left w:val="single" w:sz="4" w:space="0" w:color="auto"/>
              <w:bottom w:val="single" w:sz="4" w:space="0" w:color="auto"/>
              <w:right w:val="single" w:sz="4" w:space="0" w:color="auto"/>
            </w:tcBorders>
            <w:hideMark/>
          </w:tcPr>
          <w:p w14:paraId="20D6F413" w14:textId="77777777" w:rsidR="00F81203" w:rsidRDefault="00F81203">
            <w:pPr>
              <w:spacing w:line="276" w:lineRule="auto"/>
              <w:jc w:val="both"/>
              <w:rPr>
                <w:rFonts w:ascii="Arial" w:hAnsi="Arial" w:cs="Arial"/>
              </w:rPr>
            </w:pPr>
            <w:r>
              <w:rPr>
                <w:rFonts w:ascii="Arial" w:hAnsi="Arial" w:cs="Arial"/>
              </w:rPr>
              <w:t>Unexposed control</w:t>
            </w:r>
          </w:p>
        </w:tc>
        <w:tc>
          <w:tcPr>
            <w:tcW w:w="0" w:type="auto"/>
            <w:gridSpan w:val="2"/>
            <w:tcBorders>
              <w:top w:val="single" w:sz="4" w:space="0" w:color="auto"/>
              <w:left w:val="single" w:sz="4" w:space="0" w:color="auto"/>
              <w:bottom w:val="single" w:sz="4" w:space="0" w:color="auto"/>
              <w:right w:val="single" w:sz="4" w:space="0" w:color="auto"/>
            </w:tcBorders>
            <w:hideMark/>
          </w:tcPr>
          <w:p w14:paraId="715E52B1" w14:textId="77777777" w:rsidR="00F81203" w:rsidRDefault="00F81203">
            <w:pPr>
              <w:spacing w:line="276" w:lineRule="auto"/>
              <w:jc w:val="both"/>
              <w:rPr>
                <w:rFonts w:ascii="Arial" w:hAnsi="Arial" w:cs="Arial"/>
              </w:rPr>
            </w:pPr>
            <w:r>
              <w:rPr>
                <w:rFonts w:ascii="Arial" w:hAnsi="Arial" w:cs="Arial"/>
              </w:rPr>
              <w:t>50°C</w:t>
            </w:r>
          </w:p>
        </w:tc>
        <w:tc>
          <w:tcPr>
            <w:tcW w:w="0" w:type="auto"/>
            <w:gridSpan w:val="2"/>
            <w:tcBorders>
              <w:top w:val="single" w:sz="4" w:space="0" w:color="auto"/>
              <w:left w:val="single" w:sz="4" w:space="0" w:color="auto"/>
              <w:bottom w:val="single" w:sz="4" w:space="0" w:color="auto"/>
              <w:right w:val="single" w:sz="4" w:space="0" w:color="auto"/>
            </w:tcBorders>
            <w:hideMark/>
          </w:tcPr>
          <w:p w14:paraId="4A974FAE" w14:textId="77777777" w:rsidR="00F81203" w:rsidRDefault="00F81203">
            <w:pPr>
              <w:spacing w:line="276" w:lineRule="auto"/>
              <w:jc w:val="both"/>
              <w:rPr>
                <w:rFonts w:ascii="Arial" w:hAnsi="Arial" w:cs="Arial"/>
              </w:rPr>
            </w:pPr>
            <w:r>
              <w:rPr>
                <w:rFonts w:ascii="Arial" w:hAnsi="Arial" w:cs="Arial"/>
              </w:rPr>
              <w:t>100°C</w:t>
            </w:r>
          </w:p>
        </w:tc>
        <w:tc>
          <w:tcPr>
            <w:tcW w:w="0" w:type="auto"/>
            <w:gridSpan w:val="2"/>
            <w:tcBorders>
              <w:top w:val="single" w:sz="4" w:space="0" w:color="auto"/>
              <w:left w:val="single" w:sz="4" w:space="0" w:color="auto"/>
              <w:bottom w:val="single" w:sz="4" w:space="0" w:color="auto"/>
              <w:right w:val="single" w:sz="4" w:space="0" w:color="auto"/>
            </w:tcBorders>
            <w:hideMark/>
          </w:tcPr>
          <w:p w14:paraId="29D897F6" w14:textId="77777777" w:rsidR="00F81203" w:rsidRDefault="00F81203">
            <w:pPr>
              <w:spacing w:line="276" w:lineRule="auto"/>
              <w:jc w:val="both"/>
              <w:rPr>
                <w:rFonts w:ascii="Arial" w:hAnsi="Arial" w:cs="Arial"/>
              </w:rPr>
            </w:pPr>
            <w:r>
              <w:rPr>
                <w:rFonts w:ascii="Arial" w:hAnsi="Arial" w:cs="Arial"/>
              </w:rPr>
              <w:t>150°C</w:t>
            </w:r>
          </w:p>
        </w:tc>
        <w:tc>
          <w:tcPr>
            <w:tcW w:w="0" w:type="auto"/>
            <w:gridSpan w:val="2"/>
            <w:tcBorders>
              <w:top w:val="single" w:sz="4" w:space="0" w:color="auto"/>
              <w:left w:val="single" w:sz="4" w:space="0" w:color="auto"/>
              <w:bottom w:val="single" w:sz="4" w:space="0" w:color="auto"/>
              <w:right w:val="single" w:sz="4" w:space="0" w:color="auto"/>
            </w:tcBorders>
            <w:hideMark/>
          </w:tcPr>
          <w:p w14:paraId="754A725C" w14:textId="77777777" w:rsidR="00F81203" w:rsidRDefault="00F81203">
            <w:pPr>
              <w:spacing w:line="276" w:lineRule="auto"/>
              <w:jc w:val="both"/>
              <w:rPr>
                <w:rFonts w:ascii="Arial" w:hAnsi="Arial" w:cs="Arial"/>
              </w:rPr>
            </w:pPr>
            <w:r>
              <w:rPr>
                <w:rFonts w:ascii="Arial" w:hAnsi="Arial" w:cs="Arial"/>
              </w:rPr>
              <w:t>200°C</w:t>
            </w:r>
          </w:p>
        </w:tc>
        <w:tc>
          <w:tcPr>
            <w:tcW w:w="0" w:type="auto"/>
            <w:gridSpan w:val="2"/>
            <w:tcBorders>
              <w:top w:val="single" w:sz="4" w:space="0" w:color="auto"/>
              <w:left w:val="single" w:sz="4" w:space="0" w:color="auto"/>
              <w:bottom w:val="single" w:sz="4" w:space="0" w:color="auto"/>
              <w:right w:val="single" w:sz="4" w:space="0" w:color="auto"/>
            </w:tcBorders>
            <w:hideMark/>
          </w:tcPr>
          <w:p w14:paraId="441223E4" w14:textId="77777777" w:rsidR="00F81203" w:rsidRDefault="00F81203">
            <w:pPr>
              <w:spacing w:line="276" w:lineRule="auto"/>
              <w:jc w:val="both"/>
              <w:rPr>
                <w:rFonts w:ascii="Arial" w:hAnsi="Arial" w:cs="Arial"/>
              </w:rPr>
            </w:pPr>
            <w:r>
              <w:rPr>
                <w:rFonts w:ascii="Arial" w:hAnsi="Arial" w:cs="Arial"/>
              </w:rPr>
              <w:t>250°C</w:t>
            </w:r>
          </w:p>
        </w:tc>
        <w:tc>
          <w:tcPr>
            <w:tcW w:w="0" w:type="auto"/>
            <w:gridSpan w:val="2"/>
            <w:tcBorders>
              <w:top w:val="single" w:sz="4" w:space="0" w:color="auto"/>
              <w:left w:val="single" w:sz="4" w:space="0" w:color="auto"/>
              <w:bottom w:val="single" w:sz="4" w:space="0" w:color="auto"/>
              <w:right w:val="single" w:sz="4" w:space="0" w:color="auto"/>
            </w:tcBorders>
            <w:hideMark/>
          </w:tcPr>
          <w:p w14:paraId="06F7AE09" w14:textId="77777777" w:rsidR="00F81203" w:rsidRDefault="00F81203">
            <w:pPr>
              <w:spacing w:line="276" w:lineRule="auto"/>
              <w:jc w:val="both"/>
              <w:rPr>
                <w:rFonts w:ascii="Arial" w:hAnsi="Arial" w:cs="Arial"/>
              </w:rPr>
            </w:pPr>
            <w:r>
              <w:rPr>
                <w:rFonts w:ascii="Arial" w:hAnsi="Arial" w:cs="Arial"/>
              </w:rPr>
              <w:t>300°C</w:t>
            </w:r>
          </w:p>
        </w:tc>
        <w:tc>
          <w:tcPr>
            <w:tcW w:w="0" w:type="auto"/>
            <w:gridSpan w:val="2"/>
            <w:tcBorders>
              <w:top w:val="single" w:sz="4" w:space="0" w:color="auto"/>
              <w:left w:val="single" w:sz="4" w:space="0" w:color="auto"/>
              <w:bottom w:val="single" w:sz="4" w:space="0" w:color="auto"/>
              <w:right w:val="single" w:sz="4" w:space="0" w:color="auto"/>
            </w:tcBorders>
            <w:hideMark/>
          </w:tcPr>
          <w:p w14:paraId="66DC3854" w14:textId="77777777" w:rsidR="00F81203" w:rsidRDefault="00F81203">
            <w:pPr>
              <w:spacing w:line="276" w:lineRule="auto"/>
              <w:jc w:val="both"/>
              <w:rPr>
                <w:rFonts w:ascii="Arial" w:hAnsi="Arial" w:cs="Arial"/>
              </w:rPr>
            </w:pPr>
            <w:r>
              <w:rPr>
                <w:rFonts w:ascii="Arial" w:hAnsi="Arial" w:cs="Arial"/>
              </w:rPr>
              <w:t>350°C</w:t>
            </w:r>
          </w:p>
        </w:tc>
      </w:tr>
      <w:tr w:rsidR="00F81203" w14:paraId="56D6DC63" w14:textId="77777777" w:rsidTr="00F81203">
        <w:tc>
          <w:tcPr>
            <w:tcW w:w="0" w:type="auto"/>
            <w:vMerge/>
            <w:tcBorders>
              <w:top w:val="single" w:sz="4" w:space="0" w:color="auto"/>
              <w:left w:val="single" w:sz="4" w:space="0" w:color="auto"/>
              <w:bottom w:val="single" w:sz="4" w:space="0" w:color="auto"/>
              <w:right w:val="single" w:sz="4" w:space="0" w:color="auto"/>
            </w:tcBorders>
            <w:vAlign w:val="center"/>
            <w:hideMark/>
          </w:tcPr>
          <w:p w14:paraId="5D517909" w14:textId="77777777" w:rsidR="00F81203" w:rsidRDefault="00F81203">
            <w:pPr>
              <w:spacing w:line="24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hideMark/>
          </w:tcPr>
          <w:p w14:paraId="199D3526" w14:textId="77777777" w:rsidR="00F81203" w:rsidRDefault="00F81203">
            <w:pPr>
              <w:spacing w:line="276" w:lineRule="auto"/>
              <w:jc w:val="both"/>
              <w:rPr>
                <w:rFonts w:ascii="Arial" w:hAnsi="Arial" w:cs="Arial"/>
              </w:rPr>
            </w:pPr>
            <w:r>
              <w:rPr>
                <w:rFonts w:ascii="Arial" w:hAnsi="Arial" w:cs="Arial"/>
              </w:rPr>
              <w:t>Mean</w:t>
            </w:r>
          </w:p>
        </w:tc>
        <w:tc>
          <w:tcPr>
            <w:tcW w:w="0" w:type="auto"/>
            <w:tcBorders>
              <w:top w:val="single" w:sz="4" w:space="0" w:color="auto"/>
              <w:left w:val="single" w:sz="4" w:space="0" w:color="auto"/>
              <w:bottom w:val="single" w:sz="4" w:space="0" w:color="auto"/>
              <w:right w:val="single" w:sz="4" w:space="0" w:color="auto"/>
            </w:tcBorders>
            <w:hideMark/>
          </w:tcPr>
          <w:p w14:paraId="3F0CB557" w14:textId="77777777" w:rsidR="00F81203" w:rsidRDefault="00F81203">
            <w:pPr>
              <w:spacing w:line="276" w:lineRule="auto"/>
              <w:jc w:val="both"/>
              <w:rPr>
                <w:rFonts w:ascii="Arial" w:hAnsi="Arial" w:cs="Arial"/>
              </w:rPr>
            </w:pPr>
            <w:r>
              <w:rPr>
                <w:rFonts w:ascii="Arial" w:hAnsi="Arial" w:cs="Arial"/>
              </w:rPr>
              <w:t>SD</w:t>
            </w:r>
          </w:p>
        </w:tc>
        <w:tc>
          <w:tcPr>
            <w:tcW w:w="0" w:type="auto"/>
            <w:tcBorders>
              <w:top w:val="single" w:sz="4" w:space="0" w:color="auto"/>
              <w:left w:val="single" w:sz="4" w:space="0" w:color="auto"/>
              <w:bottom w:val="single" w:sz="4" w:space="0" w:color="auto"/>
              <w:right w:val="single" w:sz="4" w:space="0" w:color="auto"/>
            </w:tcBorders>
            <w:hideMark/>
          </w:tcPr>
          <w:p w14:paraId="6595AFD5" w14:textId="77777777" w:rsidR="00F81203" w:rsidRDefault="00F81203">
            <w:pPr>
              <w:spacing w:line="276" w:lineRule="auto"/>
              <w:jc w:val="both"/>
              <w:rPr>
                <w:rFonts w:ascii="Arial" w:hAnsi="Arial" w:cs="Arial"/>
              </w:rPr>
            </w:pPr>
            <w:r>
              <w:rPr>
                <w:rFonts w:ascii="Arial" w:hAnsi="Arial" w:cs="Arial"/>
              </w:rPr>
              <w:t>Mean</w:t>
            </w:r>
          </w:p>
        </w:tc>
        <w:tc>
          <w:tcPr>
            <w:tcW w:w="0" w:type="auto"/>
            <w:tcBorders>
              <w:top w:val="single" w:sz="4" w:space="0" w:color="auto"/>
              <w:left w:val="single" w:sz="4" w:space="0" w:color="auto"/>
              <w:bottom w:val="single" w:sz="4" w:space="0" w:color="auto"/>
              <w:right w:val="single" w:sz="4" w:space="0" w:color="auto"/>
            </w:tcBorders>
            <w:hideMark/>
          </w:tcPr>
          <w:p w14:paraId="3A87676E" w14:textId="77777777" w:rsidR="00F81203" w:rsidRDefault="00F81203">
            <w:pPr>
              <w:spacing w:line="276" w:lineRule="auto"/>
              <w:jc w:val="both"/>
              <w:rPr>
                <w:rFonts w:ascii="Arial" w:hAnsi="Arial" w:cs="Arial"/>
              </w:rPr>
            </w:pPr>
            <w:r>
              <w:rPr>
                <w:rFonts w:ascii="Arial" w:hAnsi="Arial" w:cs="Arial"/>
              </w:rPr>
              <w:t>SD</w:t>
            </w:r>
          </w:p>
        </w:tc>
        <w:tc>
          <w:tcPr>
            <w:tcW w:w="0" w:type="auto"/>
            <w:tcBorders>
              <w:top w:val="single" w:sz="4" w:space="0" w:color="auto"/>
              <w:left w:val="single" w:sz="4" w:space="0" w:color="auto"/>
              <w:bottom w:val="single" w:sz="4" w:space="0" w:color="auto"/>
              <w:right w:val="single" w:sz="4" w:space="0" w:color="auto"/>
            </w:tcBorders>
            <w:hideMark/>
          </w:tcPr>
          <w:p w14:paraId="7797B3C2" w14:textId="77777777" w:rsidR="00F81203" w:rsidRDefault="00F81203">
            <w:pPr>
              <w:spacing w:line="276" w:lineRule="auto"/>
              <w:jc w:val="both"/>
              <w:rPr>
                <w:rFonts w:ascii="Arial" w:hAnsi="Arial" w:cs="Arial"/>
              </w:rPr>
            </w:pPr>
            <w:r>
              <w:rPr>
                <w:rFonts w:ascii="Arial" w:hAnsi="Arial" w:cs="Arial"/>
              </w:rPr>
              <w:t>Mean</w:t>
            </w:r>
          </w:p>
        </w:tc>
        <w:tc>
          <w:tcPr>
            <w:tcW w:w="0" w:type="auto"/>
            <w:tcBorders>
              <w:top w:val="single" w:sz="4" w:space="0" w:color="auto"/>
              <w:left w:val="single" w:sz="4" w:space="0" w:color="auto"/>
              <w:bottom w:val="single" w:sz="4" w:space="0" w:color="auto"/>
              <w:right w:val="single" w:sz="4" w:space="0" w:color="auto"/>
            </w:tcBorders>
            <w:hideMark/>
          </w:tcPr>
          <w:p w14:paraId="11D820A6" w14:textId="77777777" w:rsidR="00F81203" w:rsidRDefault="00F81203">
            <w:pPr>
              <w:spacing w:line="276" w:lineRule="auto"/>
              <w:jc w:val="both"/>
              <w:rPr>
                <w:rFonts w:ascii="Arial" w:hAnsi="Arial" w:cs="Arial"/>
              </w:rPr>
            </w:pPr>
            <w:r>
              <w:rPr>
                <w:rFonts w:ascii="Arial" w:hAnsi="Arial" w:cs="Arial"/>
              </w:rPr>
              <w:t>SD</w:t>
            </w:r>
          </w:p>
        </w:tc>
        <w:tc>
          <w:tcPr>
            <w:tcW w:w="0" w:type="auto"/>
            <w:tcBorders>
              <w:top w:val="single" w:sz="4" w:space="0" w:color="auto"/>
              <w:left w:val="single" w:sz="4" w:space="0" w:color="auto"/>
              <w:bottom w:val="single" w:sz="4" w:space="0" w:color="auto"/>
              <w:right w:val="single" w:sz="4" w:space="0" w:color="auto"/>
            </w:tcBorders>
            <w:hideMark/>
          </w:tcPr>
          <w:p w14:paraId="2B694DDB" w14:textId="77777777" w:rsidR="00F81203" w:rsidRDefault="00F81203">
            <w:pPr>
              <w:spacing w:line="276" w:lineRule="auto"/>
              <w:jc w:val="both"/>
              <w:rPr>
                <w:rFonts w:ascii="Arial" w:hAnsi="Arial" w:cs="Arial"/>
              </w:rPr>
            </w:pPr>
            <w:r>
              <w:rPr>
                <w:rFonts w:ascii="Arial" w:hAnsi="Arial" w:cs="Arial"/>
              </w:rPr>
              <w:t>Mean</w:t>
            </w:r>
          </w:p>
        </w:tc>
        <w:tc>
          <w:tcPr>
            <w:tcW w:w="0" w:type="auto"/>
            <w:tcBorders>
              <w:top w:val="single" w:sz="4" w:space="0" w:color="auto"/>
              <w:left w:val="single" w:sz="4" w:space="0" w:color="auto"/>
              <w:bottom w:val="single" w:sz="4" w:space="0" w:color="auto"/>
              <w:right w:val="single" w:sz="4" w:space="0" w:color="auto"/>
            </w:tcBorders>
            <w:hideMark/>
          </w:tcPr>
          <w:p w14:paraId="01DCA454" w14:textId="77777777" w:rsidR="00F81203" w:rsidRDefault="00F81203">
            <w:pPr>
              <w:spacing w:line="276" w:lineRule="auto"/>
              <w:jc w:val="both"/>
              <w:rPr>
                <w:rFonts w:ascii="Arial" w:hAnsi="Arial" w:cs="Arial"/>
              </w:rPr>
            </w:pPr>
            <w:r>
              <w:rPr>
                <w:rFonts w:ascii="Arial" w:hAnsi="Arial" w:cs="Arial"/>
              </w:rPr>
              <w:t>SD</w:t>
            </w:r>
          </w:p>
        </w:tc>
        <w:tc>
          <w:tcPr>
            <w:tcW w:w="0" w:type="auto"/>
            <w:tcBorders>
              <w:top w:val="single" w:sz="4" w:space="0" w:color="auto"/>
              <w:left w:val="single" w:sz="4" w:space="0" w:color="auto"/>
              <w:bottom w:val="single" w:sz="4" w:space="0" w:color="auto"/>
              <w:right w:val="single" w:sz="4" w:space="0" w:color="auto"/>
            </w:tcBorders>
            <w:hideMark/>
          </w:tcPr>
          <w:p w14:paraId="0898CEDC" w14:textId="77777777" w:rsidR="00F81203" w:rsidRDefault="00F81203">
            <w:pPr>
              <w:spacing w:line="276" w:lineRule="auto"/>
              <w:jc w:val="both"/>
              <w:rPr>
                <w:rFonts w:ascii="Arial" w:hAnsi="Arial" w:cs="Arial"/>
              </w:rPr>
            </w:pPr>
            <w:r>
              <w:rPr>
                <w:rFonts w:ascii="Arial" w:hAnsi="Arial" w:cs="Arial"/>
              </w:rPr>
              <w:t>Mean</w:t>
            </w:r>
          </w:p>
        </w:tc>
        <w:tc>
          <w:tcPr>
            <w:tcW w:w="0" w:type="auto"/>
            <w:tcBorders>
              <w:top w:val="single" w:sz="4" w:space="0" w:color="auto"/>
              <w:left w:val="single" w:sz="4" w:space="0" w:color="auto"/>
              <w:bottom w:val="single" w:sz="4" w:space="0" w:color="auto"/>
              <w:right w:val="single" w:sz="4" w:space="0" w:color="auto"/>
            </w:tcBorders>
            <w:hideMark/>
          </w:tcPr>
          <w:p w14:paraId="69448512" w14:textId="77777777" w:rsidR="00F81203" w:rsidRDefault="00F81203">
            <w:pPr>
              <w:spacing w:line="276" w:lineRule="auto"/>
              <w:jc w:val="both"/>
              <w:rPr>
                <w:rFonts w:ascii="Arial" w:hAnsi="Arial" w:cs="Arial"/>
              </w:rPr>
            </w:pPr>
            <w:r>
              <w:rPr>
                <w:rFonts w:ascii="Arial" w:hAnsi="Arial" w:cs="Arial"/>
              </w:rPr>
              <w:t>SD</w:t>
            </w:r>
          </w:p>
        </w:tc>
        <w:tc>
          <w:tcPr>
            <w:tcW w:w="0" w:type="auto"/>
            <w:tcBorders>
              <w:top w:val="single" w:sz="4" w:space="0" w:color="auto"/>
              <w:left w:val="single" w:sz="4" w:space="0" w:color="auto"/>
              <w:bottom w:val="single" w:sz="4" w:space="0" w:color="auto"/>
              <w:right w:val="single" w:sz="4" w:space="0" w:color="auto"/>
            </w:tcBorders>
            <w:hideMark/>
          </w:tcPr>
          <w:p w14:paraId="04B1E863" w14:textId="77777777" w:rsidR="00F81203" w:rsidRDefault="00F81203">
            <w:pPr>
              <w:spacing w:line="276" w:lineRule="auto"/>
              <w:jc w:val="both"/>
              <w:rPr>
                <w:rFonts w:ascii="Arial" w:hAnsi="Arial" w:cs="Arial"/>
              </w:rPr>
            </w:pPr>
            <w:r>
              <w:rPr>
                <w:rFonts w:ascii="Arial" w:hAnsi="Arial" w:cs="Arial"/>
              </w:rPr>
              <w:t>Mean</w:t>
            </w:r>
          </w:p>
        </w:tc>
        <w:tc>
          <w:tcPr>
            <w:tcW w:w="0" w:type="auto"/>
            <w:tcBorders>
              <w:top w:val="single" w:sz="4" w:space="0" w:color="auto"/>
              <w:left w:val="single" w:sz="4" w:space="0" w:color="auto"/>
              <w:bottom w:val="single" w:sz="4" w:space="0" w:color="auto"/>
              <w:right w:val="single" w:sz="4" w:space="0" w:color="auto"/>
            </w:tcBorders>
            <w:hideMark/>
          </w:tcPr>
          <w:p w14:paraId="382CD4E3" w14:textId="77777777" w:rsidR="00F81203" w:rsidRDefault="00F81203">
            <w:pPr>
              <w:spacing w:line="276" w:lineRule="auto"/>
              <w:jc w:val="both"/>
              <w:rPr>
                <w:rFonts w:ascii="Arial" w:hAnsi="Arial" w:cs="Arial"/>
              </w:rPr>
            </w:pPr>
            <w:r>
              <w:rPr>
                <w:rFonts w:ascii="Arial" w:hAnsi="Arial" w:cs="Arial"/>
              </w:rPr>
              <w:t>SD</w:t>
            </w:r>
          </w:p>
        </w:tc>
        <w:tc>
          <w:tcPr>
            <w:tcW w:w="0" w:type="auto"/>
            <w:tcBorders>
              <w:top w:val="single" w:sz="4" w:space="0" w:color="auto"/>
              <w:left w:val="single" w:sz="4" w:space="0" w:color="auto"/>
              <w:bottom w:val="single" w:sz="4" w:space="0" w:color="auto"/>
              <w:right w:val="single" w:sz="4" w:space="0" w:color="auto"/>
            </w:tcBorders>
            <w:hideMark/>
          </w:tcPr>
          <w:p w14:paraId="2AEFE7C6" w14:textId="77777777" w:rsidR="00F81203" w:rsidRDefault="00F81203">
            <w:pPr>
              <w:spacing w:line="276" w:lineRule="auto"/>
              <w:jc w:val="both"/>
              <w:rPr>
                <w:rFonts w:ascii="Arial" w:hAnsi="Arial" w:cs="Arial"/>
              </w:rPr>
            </w:pPr>
            <w:r>
              <w:rPr>
                <w:rFonts w:ascii="Arial" w:hAnsi="Arial" w:cs="Arial"/>
              </w:rPr>
              <w:t>Mean</w:t>
            </w:r>
          </w:p>
        </w:tc>
        <w:tc>
          <w:tcPr>
            <w:tcW w:w="0" w:type="auto"/>
            <w:tcBorders>
              <w:top w:val="single" w:sz="4" w:space="0" w:color="auto"/>
              <w:left w:val="single" w:sz="4" w:space="0" w:color="auto"/>
              <w:bottom w:val="single" w:sz="4" w:space="0" w:color="auto"/>
              <w:right w:val="single" w:sz="4" w:space="0" w:color="auto"/>
            </w:tcBorders>
            <w:hideMark/>
          </w:tcPr>
          <w:p w14:paraId="509B7291" w14:textId="77777777" w:rsidR="00F81203" w:rsidRDefault="00F81203">
            <w:pPr>
              <w:spacing w:line="276" w:lineRule="auto"/>
              <w:jc w:val="both"/>
              <w:rPr>
                <w:rFonts w:ascii="Arial" w:hAnsi="Arial" w:cs="Arial"/>
              </w:rPr>
            </w:pPr>
            <w:r>
              <w:rPr>
                <w:rFonts w:ascii="Arial" w:hAnsi="Arial" w:cs="Arial"/>
              </w:rPr>
              <w:t>SD</w:t>
            </w:r>
          </w:p>
        </w:tc>
        <w:tc>
          <w:tcPr>
            <w:tcW w:w="0" w:type="auto"/>
            <w:tcBorders>
              <w:top w:val="single" w:sz="4" w:space="0" w:color="auto"/>
              <w:left w:val="single" w:sz="4" w:space="0" w:color="auto"/>
              <w:bottom w:val="single" w:sz="4" w:space="0" w:color="auto"/>
              <w:right w:val="single" w:sz="4" w:space="0" w:color="auto"/>
            </w:tcBorders>
            <w:hideMark/>
          </w:tcPr>
          <w:p w14:paraId="76870422" w14:textId="77777777" w:rsidR="00F81203" w:rsidRDefault="00F81203">
            <w:pPr>
              <w:spacing w:line="276" w:lineRule="auto"/>
              <w:jc w:val="both"/>
              <w:rPr>
                <w:rFonts w:ascii="Arial" w:hAnsi="Arial" w:cs="Arial"/>
              </w:rPr>
            </w:pPr>
            <w:r>
              <w:rPr>
                <w:rFonts w:ascii="Arial" w:hAnsi="Arial" w:cs="Arial"/>
              </w:rPr>
              <w:t>Mean</w:t>
            </w:r>
          </w:p>
        </w:tc>
        <w:tc>
          <w:tcPr>
            <w:tcW w:w="0" w:type="auto"/>
            <w:tcBorders>
              <w:top w:val="single" w:sz="4" w:space="0" w:color="auto"/>
              <w:left w:val="single" w:sz="4" w:space="0" w:color="auto"/>
              <w:bottom w:val="single" w:sz="4" w:space="0" w:color="auto"/>
              <w:right w:val="single" w:sz="4" w:space="0" w:color="auto"/>
            </w:tcBorders>
            <w:hideMark/>
          </w:tcPr>
          <w:p w14:paraId="34B675ED" w14:textId="77777777" w:rsidR="00F81203" w:rsidRDefault="00F81203">
            <w:pPr>
              <w:spacing w:line="276" w:lineRule="auto"/>
              <w:jc w:val="both"/>
              <w:rPr>
                <w:rFonts w:ascii="Arial" w:hAnsi="Arial" w:cs="Arial"/>
              </w:rPr>
            </w:pPr>
            <w:r>
              <w:rPr>
                <w:rFonts w:ascii="Arial" w:hAnsi="Arial" w:cs="Arial"/>
              </w:rPr>
              <w:t>SD</w:t>
            </w:r>
          </w:p>
        </w:tc>
      </w:tr>
      <w:tr w:rsidR="00F81203" w14:paraId="06D6B708" w14:textId="77777777" w:rsidTr="00F81203">
        <w:tc>
          <w:tcPr>
            <w:tcW w:w="0" w:type="auto"/>
            <w:gridSpan w:val="17"/>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D1B343" w14:textId="77777777" w:rsidR="00F81203" w:rsidRDefault="00F81203">
            <w:pPr>
              <w:spacing w:line="276" w:lineRule="auto"/>
              <w:jc w:val="both"/>
              <w:rPr>
                <w:rFonts w:ascii="Arial" w:hAnsi="Arial" w:cs="Arial"/>
              </w:rPr>
            </w:pPr>
            <w:r>
              <w:rPr>
                <w:rFonts w:ascii="Arial" w:hAnsi="Arial" w:cs="Arial"/>
              </w:rPr>
              <w:t>Light Microscopy Damage Grading (n=3)</w:t>
            </w:r>
          </w:p>
        </w:tc>
      </w:tr>
      <w:tr w:rsidR="00F81203" w14:paraId="4D22B872"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76386F64" w14:textId="77777777" w:rsidR="00F81203" w:rsidRDefault="00F81203">
            <w:pPr>
              <w:spacing w:line="276" w:lineRule="auto"/>
              <w:jc w:val="both"/>
              <w:rPr>
                <w:rFonts w:ascii="Arial" w:hAnsi="Arial" w:cs="Arial"/>
              </w:rPr>
            </w:pPr>
            <w:r>
              <w:rPr>
                <w:rFonts w:ascii="Arial" w:hAnsi="Arial" w:cs="Arial"/>
              </w:rPr>
              <w:t>Bubbling – Root</w:t>
            </w:r>
          </w:p>
        </w:tc>
        <w:tc>
          <w:tcPr>
            <w:tcW w:w="0" w:type="auto"/>
            <w:tcBorders>
              <w:top w:val="single" w:sz="4" w:space="0" w:color="auto"/>
              <w:left w:val="single" w:sz="4" w:space="0" w:color="auto"/>
              <w:bottom w:val="single" w:sz="4" w:space="0" w:color="auto"/>
              <w:right w:val="single" w:sz="4" w:space="0" w:color="auto"/>
            </w:tcBorders>
            <w:hideMark/>
          </w:tcPr>
          <w:p w14:paraId="6E164616"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678BB672"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5E32860" w14:textId="77777777" w:rsidR="00F81203" w:rsidRDefault="00F81203">
            <w:pPr>
              <w:spacing w:line="276" w:lineRule="auto"/>
              <w:jc w:val="both"/>
              <w:rPr>
                <w:rFonts w:ascii="Arial" w:hAnsi="Arial" w:cs="Arial"/>
              </w:rPr>
            </w:pPr>
            <w:r>
              <w:rPr>
                <w:rFonts w:ascii="Arial" w:hAnsi="Arial" w:cs="Arial"/>
              </w:rPr>
              <w:t>0.33</w:t>
            </w:r>
          </w:p>
        </w:tc>
        <w:tc>
          <w:tcPr>
            <w:tcW w:w="0" w:type="auto"/>
            <w:tcBorders>
              <w:top w:val="single" w:sz="4" w:space="0" w:color="auto"/>
              <w:left w:val="single" w:sz="4" w:space="0" w:color="auto"/>
              <w:bottom w:val="single" w:sz="4" w:space="0" w:color="auto"/>
              <w:right w:val="single" w:sz="4" w:space="0" w:color="auto"/>
            </w:tcBorders>
            <w:hideMark/>
          </w:tcPr>
          <w:p w14:paraId="2690D979"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1DF3AE55"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2873AF46"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917D356" w14:textId="77777777" w:rsidR="00F81203" w:rsidRDefault="00F81203">
            <w:pPr>
              <w:spacing w:line="276" w:lineRule="auto"/>
              <w:jc w:val="both"/>
              <w:rPr>
                <w:rFonts w:ascii="Arial" w:hAnsi="Arial" w:cs="Arial"/>
              </w:rPr>
            </w:pPr>
            <w:r>
              <w:rPr>
                <w:rFonts w:ascii="Arial" w:hAnsi="Arial" w:cs="Arial"/>
              </w:rPr>
              <w:t>1.33</w:t>
            </w:r>
          </w:p>
        </w:tc>
        <w:tc>
          <w:tcPr>
            <w:tcW w:w="0" w:type="auto"/>
            <w:tcBorders>
              <w:top w:val="single" w:sz="4" w:space="0" w:color="auto"/>
              <w:left w:val="single" w:sz="4" w:space="0" w:color="auto"/>
              <w:bottom w:val="single" w:sz="4" w:space="0" w:color="auto"/>
              <w:right w:val="single" w:sz="4" w:space="0" w:color="auto"/>
            </w:tcBorders>
            <w:hideMark/>
          </w:tcPr>
          <w:p w14:paraId="22139250"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63E0DB81" w14:textId="77777777" w:rsidR="00F81203" w:rsidRDefault="00F81203">
            <w:pPr>
              <w:spacing w:line="276" w:lineRule="auto"/>
              <w:jc w:val="both"/>
              <w:rPr>
                <w:rFonts w:ascii="Arial" w:hAnsi="Arial" w:cs="Arial"/>
              </w:rPr>
            </w:pPr>
            <w:r>
              <w:rPr>
                <w:rFonts w:ascii="Arial" w:hAnsi="Arial" w:cs="Arial"/>
              </w:rPr>
              <w:t>0.67</w:t>
            </w:r>
          </w:p>
        </w:tc>
        <w:tc>
          <w:tcPr>
            <w:tcW w:w="0" w:type="auto"/>
            <w:tcBorders>
              <w:top w:val="single" w:sz="4" w:space="0" w:color="auto"/>
              <w:left w:val="single" w:sz="4" w:space="0" w:color="auto"/>
              <w:bottom w:val="single" w:sz="4" w:space="0" w:color="auto"/>
              <w:right w:val="single" w:sz="4" w:space="0" w:color="auto"/>
            </w:tcBorders>
            <w:hideMark/>
          </w:tcPr>
          <w:p w14:paraId="4451D8E7"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12FAE51F" w14:textId="77777777" w:rsidR="00F81203" w:rsidRDefault="00F81203">
            <w:pPr>
              <w:spacing w:line="276" w:lineRule="auto"/>
              <w:jc w:val="both"/>
              <w:rPr>
                <w:rFonts w:ascii="Arial" w:hAnsi="Arial" w:cs="Arial"/>
              </w:rPr>
            </w:pPr>
            <w:r>
              <w:rPr>
                <w:rFonts w:ascii="Arial" w:hAnsi="Arial" w:cs="Arial"/>
              </w:rPr>
              <w:t>4.67</w:t>
            </w:r>
          </w:p>
        </w:tc>
        <w:tc>
          <w:tcPr>
            <w:tcW w:w="0" w:type="auto"/>
            <w:tcBorders>
              <w:top w:val="single" w:sz="4" w:space="0" w:color="auto"/>
              <w:left w:val="single" w:sz="4" w:space="0" w:color="auto"/>
              <w:bottom w:val="single" w:sz="4" w:space="0" w:color="auto"/>
              <w:right w:val="single" w:sz="4" w:space="0" w:color="auto"/>
            </w:tcBorders>
            <w:hideMark/>
          </w:tcPr>
          <w:p w14:paraId="3E348983"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008C49B9" w14:textId="77777777" w:rsidR="00F81203" w:rsidRDefault="00F81203">
            <w:pPr>
              <w:spacing w:line="276" w:lineRule="auto"/>
              <w:jc w:val="both"/>
              <w:rPr>
                <w:rFonts w:ascii="Arial" w:hAnsi="Arial" w:cs="Arial"/>
              </w:rPr>
            </w:pPr>
            <w:r>
              <w:rPr>
                <w:rFonts w:ascii="Arial" w:hAnsi="Arial" w:cs="Arial"/>
              </w:rPr>
              <w:t>4.67</w:t>
            </w:r>
          </w:p>
        </w:tc>
        <w:tc>
          <w:tcPr>
            <w:tcW w:w="0" w:type="auto"/>
            <w:tcBorders>
              <w:top w:val="single" w:sz="4" w:space="0" w:color="auto"/>
              <w:left w:val="single" w:sz="4" w:space="0" w:color="auto"/>
              <w:bottom w:val="single" w:sz="4" w:space="0" w:color="auto"/>
              <w:right w:val="single" w:sz="4" w:space="0" w:color="auto"/>
            </w:tcBorders>
            <w:hideMark/>
          </w:tcPr>
          <w:p w14:paraId="20F4FD99"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71B1A3AF" w14:textId="77777777" w:rsidR="00F81203" w:rsidRDefault="00F81203">
            <w:pPr>
              <w:spacing w:line="276" w:lineRule="auto"/>
              <w:jc w:val="both"/>
              <w:rPr>
                <w:rFonts w:ascii="Arial" w:hAnsi="Arial" w:cs="Arial"/>
              </w:rPr>
            </w:pPr>
            <w:r>
              <w:rPr>
                <w:rFonts w:ascii="Arial" w:hAnsi="Arial" w:cs="Arial"/>
              </w:rPr>
              <w:t>5.00</w:t>
            </w:r>
          </w:p>
        </w:tc>
        <w:tc>
          <w:tcPr>
            <w:tcW w:w="0" w:type="auto"/>
            <w:tcBorders>
              <w:top w:val="single" w:sz="4" w:space="0" w:color="auto"/>
              <w:left w:val="single" w:sz="4" w:space="0" w:color="auto"/>
              <w:bottom w:val="single" w:sz="4" w:space="0" w:color="auto"/>
              <w:right w:val="single" w:sz="4" w:space="0" w:color="auto"/>
            </w:tcBorders>
            <w:hideMark/>
          </w:tcPr>
          <w:p w14:paraId="46E15265" w14:textId="77777777" w:rsidR="00F81203" w:rsidRDefault="00F81203">
            <w:pPr>
              <w:spacing w:line="276" w:lineRule="auto"/>
              <w:jc w:val="both"/>
              <w:rPr>
                <w:rFonts w:ascii="Arial" w:hAnsi="Arial" w:cs="Arial"/>
              </w:rPr>
            </w:pPr>
            <w:r>
              <w:rPr>
                <w:rFonts w:ascii="Arial" w:hAnsi="Arial" w:cs="Arial"/>
              </w:rPr>
              <w:t>0.00</w:t>
            </w:r>
          </w:p>
        </w:tc>
      </w:tr>
      <w:tr w:rsidR="00F81203" w14:paraId="0007C909"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480AB964" w14:textId="77777777" w:rsidR="00F81203" w:rsidRDefault="00F81203">
            <w:pPr>
              <w:spacing w:line="276" w:lineRule="auto"/>
              <w:jc w:val="both"/>
              <w:rPr>
                <w:rFonts w:ascii="Arial" w:hAnsi="Arial" w:cs="Arial"/>
              </w:rPr>
            </w:pPr>
            <w:r>
              <w:rPr>
                <w:rFonts w:ascii="Arial" w:hAnsi="Arial" w:cs="Arial"/>
              </w:rPr>
              <w:t>Bubbling – Shaft</w:t>
            </w:r>
          </w:p>
        </w:tc>
        <w:tc>
          <w:tcPr>
            <w:tcW w:w="0" w:type="auto"/>
            <w:tcBorders>
              <w:top w:val="single" w:sz="4" w:space="0" w:color="auto"/>
              <w:left w:val="single" w:sz="4" w:space="0" w:color="auto"/>
              <w:bottom w:val="single" w:sz="4" w:space="0" w:color="auto"/>
              <w:right w:val="single" w:sz="4" w:space="0" w:color="auto"/>
            </w:tcBorders>
            <w:hideMark/>
          </w:tcPr>
          <w:p w14:paraId="5E771235"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19027624"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0E7AF25C"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1DB07E81" w14:textId="77777777" w:rsidR="00F81203" w:rsidRDefault="00F81203">
            <w:pPr>
              <w:spacing w:line="276" w:lineRule="auto"/>
              <w:jc w:val="both"/>
              <w:rPr>
                <w:rFonts w:ascii="Arial" w:hAnsi="Arial" w:cs="Arial"/>
              </w:rPr>
            </w:pPr>
            <w:r>
              <w:rPr>
                <w:rFonts w:ascii="Arial" w:hAnsi="Arial" w:cs="Arial"/>
              </w:rPr>
              <w:t>1.73</w:t>
            </w:r>
          </w:p>
        </w:tc>
        <w:tc>
          <w:tcPr>
            <w:tcW w:w="0" w:type="auto"/>
            <w:tcBorders>
              <w:top w:val="single" w:sz="4" w:space="0" w:color="auto"/>
              <w:left w:val="single" w:sz="4" w:space="0" w:color="auto"/>
              <w:bottom w:val="single" w:sz="4" w:space="0" w:color="auto"/>
              <w:right w:val="single" w:sz="4" w:space="0" w:color="auto"/>
            </w:tcBorders>
            <w:hideMark/>
          </w:tcPr>
          <w:p w14:paraId="16F1CE7E" w14:textId="77777777" w:rsidR="00F81203" w:rsidRDefault="00F81203">
            <w:pPr>
              <w:spacing w:line="276" w:lineRule="auto"/>
              <w:jc w:val="both"/>
              <w:rPr>
                <w:rFonts w:ascii="Arial" w:hAnsi="Arial" w:cs="Arial"/>
              </w:rPr>
            </w:pPr>
            <w:r>
              <w:rPr>
                <w:rFonts w:ascii="Arial" w:hAnsi="Arial" w:cs="Arial"/>
              </w:rPr>
              <w:t>1.33</w:t>
            </w:r>
          </w:p>
        </w:tc>
        <w:tc>
          <w:tcPr>
            <w:tcW w:w="0" w:type="auto"/>
            <w:tcBorders>
              <w:top w:val="single" w:sz="4" w:space="0" w:color="auto"/>
              <w:left w:val="single" w:sz="4" w:space="0" w:color="auto"/>
              <w:bottom w:val="single" w:sz="4" w:space="0" w:color="auto"/>
              <w:right w:val="single" w:sz="4" w:space="0" w:color="auto"/>
            </w:tcBorders>
            <w:hideMark/>
          </w:tcPr>
          <w:p w14:paraId="558B7105" w14:textId="77777777" w:rsidR="00F81203" w:rsidRDefault="00F81203">
            <w:pPr>
              <w:spacing w:line="276" w:lineRule="auto"/>
              <w:jc w:val="both"/>
              <w:rPr>
                <w:rFonts w:ascii="Arial" w:hAnsi="Arial" w:cs="Arial"/>
              </w:rPr>
            </w:pPr>
            <w:r>
              <w:rPr>
                <w:rFonts w:ascii="Arial" w:hAnsi="Arial" w:cs="Arial"/>
              </w:rPr>
              <w:t>1.53</w:t>
            </w:r>
          </w:p>
        </w:tc>
        <w:tc>
          <w:tcPr>
            <w:tcW w:w="0" w:type="auto"/>
            <w:tcBorders>
              <w:top w:val="single" w:sz="4" w:space="0" w:color="auto"/>
              <w:left w:val="single" w:sz="4" w:space="0" w:color="auto"/>
              <w:bottom w:val="single" w:sz="4" w:space="0" w:color="auto"/>
              <w:right w:val="single" w:sz="4" w:space="0" w:color="auto"/>
            </w:tcBorders>
            <w:hideMark/>
          </w:tcPr>
          <w:p w14:paraId="617B9DF6"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5E67DBB4"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51647376" w14:textId="77777777" w:rsidR="00F81203" w:rsidRDefault="00F81203">
            <w:pPr>
              <w:spacing w:line="276" w:lineRule="auto"/>
              <w:jc w:val="both"/>
              <w:rPr>
                <w:rFonts w:ascii="Arial" w:hAnsi="Arial" w:cs="Arial"/>
              </w:rPr>
            </w:pPr>
            <w:r>
              <w:rPr>
                <w:rFonts w:ascii="Arial" w:hAnsi="Arial" w:cs="Arial"/>
              </w:rPr>
              <w:t>1.67</w:t>
            </w:r>
          </w:p>
        </w:tc>
        <w:tc>
          <w:tcPr>
            <w:tcW w:w="0" w:type="auto"/>
            <w:tcBorders>
              <w:top w:val="single" w:sz="4" w:space="0" w:color="auto"/>
              <w:left w:val="single" w:sz="4" w:space="0" w:color="auto"/>
              <w:bottom w:val="single" w:sz="4" w:space="0" w:color="auto"/>
              <w:right w:val="single" w:sz="4" w:space="0" w:color="auto"/>
            </w:tcBorders>
            <w:hideMark/>
          </w:tcPr>
          <w:p w14:paraId="15AE655D" w14:textId="77777777" w:rsidR="00F81203" w:rsidRDefault="00F81203">
            <w:pPr>
              <w:spacing w:line="276" w:lineRule="auto"/>
              <w:jc w:val="both"/>
              <w:rPr>
                <w:rFonts w:ascii="Arial" w:hAnsi="Arial" w:cs="Arial"/>
              </w:rPr>
            </w:pPr>
            <w:r>
              <w:rPr>
                <w:rFonts w:ascii="Arial" w:hAnsi="Arial" w:cs="Arial"/>
              </w:rPr>
              <w:t>2.08</w:t>
            </w:r>
          </w:p>
        </w:tc>
        <w:tc>
          <w:tcPr>
            <w:tcW w:w="0" w:type="auto"/>
            <w:tcBorders>
              <w:top w:val="single" w:sz="4" w:space="0" w:color="auto"/>
              <w:left w:val="single" w:sz="4" w:space="0" w:color="auto"/>
              <w:bottom w:val="single" w:sz="4" w:space="0" w:color="auto"/>
              <w:right w:val="single" w:sz="4" w:space="0" w:color="auto"/>
            </w:tcBorders>
            <w:hideMark/>
          </w:tcPr>
          <w:p w14:paraId="5E735F0D" w14:textId="77777777" w:rsidR="00F81203" w:rsidRDefault="00F81203">
            <w:pPr>
              <w:spacing w:line="276" w:lineRule="auto"/>
              <w:jc w:val="both"/>
              <w:rPr>
                <w:rFonts w:ascii="Arial" w:hAnsi="Arial" w:cs="Arial"/>
              </w:rPr>
            </w:pPr>
            <w:r>
              <w:rPr>
                <w:rFonts w:ascii="Arial" w:hAnsi="Arial" w:cs="Arial"/>
              </w:rPr>
              <w:t>4.33</w:t>
            </w:r>
          </w:p>
        </w:tc>
        <w:tc>
          <w:tcPr>
            <w:tcW w:w="0" w:type="auto"/>
            <w:tcBorders>
              <w:top w:val="single" w:sz="4" w:space="0" w:color="auto"/>
              <w:left w:val="single" w:sz="4" w:space="0" w:color="auto"/>
              <w:bottom w:val="single" w:sz="4" w:space="0" w:color="auto"/>
              <w:right w:val="single" w:sz="4" w:space="0" w:color="auto"/>
            </w:tcBorders>
            <w:hideMark/>
          </w:tcPr>
          <w:p w14:paraId="0B124D64" w14:textId="77777777" w:rsidR="00F81203" w:rsidRDefault="00F81203">
            <w:pPr>
              <w:spacing w:line="276" w:lineRule="auto"/>
              <w:jc w:val="both"/>
              <w:rPr>
                <w:rFonts w:ascii="Arial" w:hAnsi="Arial" w:cs="Arial"/>
              </w:rPr>
            </w:pPr>
            <w:r>
              <w:rPr>
                <w:rFonts w:ascii="Arial" w:hAnsi="Arial" w:cs="Arial"/>
              </w:rPr>
              <w:t>1.15</w:t>
            </w:r>
          </w:p>
        </w:tc>
        <w:tc>
          <w:tcPr>
            <w:tcW w:w="0" w:type="auto"/>
            <w:tcBorders>
              <w:top w:val="single" w:sz="4" w:space="0" w:color="auto"/>
              <w:left w:val="single" w:sz="4" w:space="0" w:color="auto"/>
              <w:bottom w:val="single" w:sz="4" w:space="0" w:color="auto"/>
              <w:right w:val="single" w:sz="4" w:space="0" w:color="auto"/>
            </w:tcBorders>
            <w:hideMark/>
          </w:tcPr>
          <w:p w14:paraId="582FBCBC" w14:textId="77777777" w:rsidR="00F81203" w:rsidRDefault="00F81203">
            <w:pPr>
              <w:spacing w:line="276" w:lineRule="auto"/>
              <w:jc w:val="both"/>
              <w:rPr>
                <w:rFonts w:ascii="Arial" w:hAnsi="Arial" w:cs="Arial"/>
              </w:rPr>
            </w:pPr>
            <w:r>
              <w:rPr>
                <w:rFonts w:ascii="Arial" w:hAnsi="Arial" w:cs="Arial"/>
              </w:rPr>
              <w:t>4.67</w:t>
            </w:r>
          </w:p>
        </w:tc>
        <w:tc>
          <w:tcPr>
            <w:tcW w:w="0" w:type="auto"/>
            <w:tcBorders>
              <w:top w:val="single" w:sz="4" w:space="0" w:color="auto"/>
              <w:left w:val="single" w:sz="4" w:space="0" w:color="auto"/>
              <w:bottom w:val="single" w:sz="4" w:space="0" w:color="auto"/>
              <w:right w:val="single" w:sz="4" w:space="0" w:color="auto"/>
            </w:tcBorders>
            <w:hideMark/>
          </w:tcPr>
          <w:p w14:paraId="3A68561C"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4FBC3388" w14:textId="77777777" w:rsidR="00F81203" w:rsidRDefault="00F81203">
            <w:pPr>
              <w:spacing w:line="276" w:lineRule="auto"/>
              <w:jc w:val="both"/>
              <w:rPr>
                <w:rFonts w:ascii="Arial" w:hAnsi="Arial" w:cs="Arial"/>
              </w:rPr>
            </w:pPr>
            <w:r>
              <w:rPr>
                <w:rFonts w:ascii="Arial" w:hAnsi="Arial" w:cs="Arial"/>
              </w:rPr>
              <w:t>5.00</w:t>
            </w:r>
          </w:p>
        </w:tc>
        <w:tc>
          <w:tcPr>
            <w:tcW w:w="0" w:type="auto"/>
            <w:tcBorders>
              <w:top w:val="single" w:sz="4" w:space="0" w:color="auto"/>
              <w:left w:val="single" w:sz="4" w:space="0" w:color="auto"/>
              <w:bottom w:val="single" w:sz="4" w:space="0" w:color="auto"/>
              <w:right w:val="single" w:sz="4" w:space="0" w:color="auto"/>
            </w:tcBorders>
            <w:hideMark/>
          </w:tcPr>
          <w:p w14:paraId="0211CD90" w14:textId="77777777" w:rsidR="00F81203" w:rsidRDefault="00F81203">
            <w:pPr>
              <w:spacing w:line="276" w:lineRule="auto"/>
              <w:jc w:val="both"/>
              <w:rPr>
                <w:rFonts w:ascii="Arial" w:hAnsi="Arial" w:cs="Arial"/>
              </w:rPr>
            </w:pPr>
            <w:r>
              <w:rPr>
                <w:rFonts w:ascii="Arial" w:hAnsi="Arial" w:cs="Arial"/>
              </w:rPr>
              <w:t>0.00</w:t>
            </w:r>
          </w:p>
        </w:tc>
      </w:tr>
      <w:tr w:rsidR="00F81203" w14:paraId="5AC3D7AF"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45B808D5" w14:textId="77777777" w:rsidR="00F81203" w:rsidRDefault="00F81203">
            <w:pPr>
              <w:spacing w:line="276" w:lineRule="auto"/>
              <w:jc w:val="both"/>
              <w:rPr>
                <w:rFonts w:ascii="Arial" w:hAnsi="Arial" w:cs="Arial"/>
              </w:rPr>
            </w:pPr>
            <w:r>
              <w:rPr>
                <w:rFonts w:ascii="Arial" w:hAnsi="Arial" w:cs="Arial"/>
              </w:rPr>
              <w:t>Bubbling – Tip</w:t>
            </w:r>
          </w:p>
        </w:tc>
        <w:tc>
          <w:tcPr>
            <w:tcW w:w="0" w:type="auto"/>
            <w:tcBorders>
              <w:top w:val="single" w:sz="4" w:space="0" w:color="auto"/>
              <w:left w:val="single" w:sz="4" w:space="0" w:color="auto"/>
              <w:bottom w:val="single" w:sz="4" w:space="0" w:color="auto"/>
              <w:right w:val="single" w:sz="4" w:space="0" w:color="auto"/>
            </w:tcBorders>
            <w:hideMark/>
          </w:tcPr>
          <w:p w14:paraId="4037A472"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31AC86DA"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42BE2014" w14:textId="77777777" w:rsidR="00F81203" w:rsidRDefault="00F81203">
            <w:pPr>
              <w:spacing w:line="276" w:lineRule="auto"/>
              <w:jc w:val="both"/>
              <w:rPr>
                <w:rFonts w:ascii="Arial" w:hAnsi="Arial" w:cs="Arial"/>
              </w:rPr>
            </w:pPr>
            <w:r>
              <w:rPr>
                <w:rFonts w:ascii="Arial" w:hAnsi="Arial" w:cs="Arial"/>
              </w:rPr>
              <w:t>0.67</w:t>
            </w:r>
          </w:p>
        </w:tc>
        <w:tc>
          <w:tcPr>
            <w:tcW w:w="0" w:type="auto"/>
            <w:tcBorders>
              <w:top w:val="single" w:sz="4" w:space="0" w:color="auto"/>
              <w:left w:val="single" w:sz="4" w:space="0" w:color="auto"/>
              <w:bottom w:val="single" w:sz="4" w:space="0" w:color="auto"/>
              <w:right w:val="single" w:sz="4" w:space="0" w:color="auto"/>
            </w:tcBorders>
            <w:hideMark/>
          </w:tcPr>
          <w:p w14:paraId="12E172AA" w14:textId="77777777" w:rsidR="00F81203" w:rsidRDefault="00F81203">
            <w:pPr>
              <w:spacing w:line="276" w:lineRule="auto"/>
              <w:jc w:val="both"/>
              <w:rPr>
                <w:rFonts w:ascii="Arial" w:hAnsi="Arial" w:cs="Arial"/>
              </w:rPr>
            </w:pPr>
            <w:r>
              <w:rPr>
                <w:rFonts w:ascii="Arial" w:hAnsi="Arial" w:cs="Arial"/>
              </w:rPr>
              <w:t>1.15</w:t>
            </w:r>
          </w:p>
        </w:tc>
        <w:tc>
          <w:tcPr>
            <w:tcW w:w="0" w:type="auto"/>
            <w:tcBorders>
              <w:top w:val="single" w:sz="4" w:space="0" w:color="auto"/>
              <w:left w:val="single" w:sz="4" w:space="0" w:color="auto"/>
              <w:bottom w:val="single" w:sz="4" w:space="0" w:color="auto"/>
              <w:right w:val="single" w:sz="4" w:space="0" w:color="auto"/>
            </w:tcBorders>
            <w:hideMark/>
          </w:tcPr>
          <w:p w14:paraId="6DF89D9A"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5C2FF79"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54CFBFC3" w14:textId="77777777" w:rsidR="00F81203" w:rsidRDefault="00F81203">
            <w:pPr>
              <w:spacing w:line="276" w:lineRule="auto"/>
              <w:jc w:val="both"/>
              <w:rPr>
                <w:rFonts w:ascii="Arial" w:hAnsi="Arial" w:cs="Arial"/>
              </w:rPr>
            </w:pPr>
            <w:r>
              <w:rPr>
                <w:rFonts w:ascii="Arial" w:hAnsi="Arial" w:cs="Arial"/>
              </w:rPr>
              <w:t>0.67</w:t>
            </w:r>
          </w:p>
        </w:tc>
        <w:tc>
          <w:tcPr>
            <w:tcW w:w="0" w:type="auto"/>
            <w:tcBorders>
              <w:top w:val="single" w:sz="4" w:space="0" w:color="auto"/>
              <w:left w:val="single" w:sz="4" w:space="0" w:color="auto"/>
              <w:bottom w:val="single" w:sz="4" w:space="0" w:color="auto"/>
              <w:right w:val="single" w:sz="4" w:space="0" w:color="auto"/>
            </w:tcBorders>
            <w:hideMark/>
          </w:tcPr>
          <w:p w14:paraId="40FC90F4"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3451B6CF" w14:textId="77777777" w:rsidR="00F81203" w:rsidRDefault="00F81203">
            <w:pPr>
              <w:spacing w:line="276" w:lineRule="auto"/>
              <w:jc w:val="both"/>
              <w:rPr>
                <w:rFonts w:ascii="Arial" w:hAnsi="Arial" w:cs="Arial"/>
              </w:rPr>
            </w:pPr>
            <w:r>
              <w:rPr>
                <w:rFonts w:ascii="Arial" w:hAnsi="Arial" w:cs="Arial"/>
              </w:rPr>
              <w:t>0.33</w:t>
            </w:r>
          </w:p>
        </w:tc>
        <w:tc>
          <w:tcPr>
            <w:tcW w:w="0" w:type="auto"/>
            <w:tcBorders>
              <w:top w:val="single" w:sz="4" w:space="0" w:color="auto"/>
              <w:left w:val="single" w:sz="4" w:space="0" w:color="auto"/>
              <w:bottom w:val="single" w:sz="4" w:space="0" w:color="auto"/>
              <w:right w:val="single" w:sz="4" w:space="0" w:color="auto"/>
            </w:tcBorders>
            <w:hideMark/>
          </w:tcPr>
          <w:p w14:paraId="3DDEF8B1"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2DF781CF" w14:textId="77777777" w:rsidR="00F81203" w:rsidRDefault="00F81203">
            <w:pPr>
              <w:spacing w:line="276" w:lineRule="auto"/>
              <w:jc w:val="both"/>
              <w:rPr>
                <w:rFonts w:ascii="Arial" w:hAnsi="Arial" w:cs="Arial"/>
              </w:rPr>
            </w:pPr>
            <w:r>
              <w:rPr>
                <w:rFonts w:ascii="Arial" w:hAnsi="Arial" w:cs="Arial"/>
              </w:rPr>
              <w:t>3.33</w:t>
            </w:r>
          </w:p>
        </w:tc>
        <w:tc>
          <w:tcPr>
            <w:tcW w:w="0" w:type="auto"/>
            <w:tcBorders>
              <w:top w:val="single" w:sz="4" w:space="0" w:color="auto"/>
              <w:left w:val="single" w:sz="4" w:space="0" w:color="auto"/>
              <w:bottom w:val="single" w:sz="4" w:space="0" w:color="auto"/>
              <w:right w:val="single" w:sz="4" w:space="0" w:color="auto"/>
            </w:tcBorders>
            <w:hideMark/>
          </w:tcPr>
          <w:p w14:paraId="0B3B9E12" w14:textId="77777777" w:rsidR="00F81203" w:rsidRDefault="00F81203">
            <w:pPr>
              <w:spacing w:line="276" w:lineRule="auto"/>
              <w:jc w:val="both"/>
              <w:rPr>
                <w:rFonts w:ascii="Arial" w:hAnsi="Arial" w:cs="Arial"/>
              </w:rPr>
            </w:pPr>
            <w:r>
              <w:rPr>
                <w:rFonts w:ascii="Arial" w:hAnsi="Arial" w:cs="Arial"/>
              </w:rPr>
              <w:t>2.89</w:t>
            </w:r>
          </w:p>
        </w:tc>
        <w:tc>
          <w:tcPr>
            <w:tcW w:w="0" w:type="auto"/>
            <w:tcBorders>
              <w:top w:val="single" w:sz="4" w:space="0" w:color="auto"/>
              <w:left w:val="single" w:sz="4" w:space="0" w:color="auto"/>
              <w:bottom w:val="single" w:sz="4" w:space="0" w:color="auto"/>
              <w:right w:val="single" w:sz="4" w:space="0" w:color="auto"/>
            </w:tcBorders>
            <w:hideMark/>
          </w:tcPr>
          <w:p w14:paraId="092BD10A" w14:textId="77777777" w:rsidR="00F81203" w:rsidRDefault="00F81203">
            <w:pPr>
              <w:spacing w:line="276" w:lineRule="auto"/>
              <w:jc w:val="both"/>
              <w:rPr>
                <w:rFonts w:ascii="Arial" w:hAnsi="Arial" w:cs="Arial"/>
              </w:rPr>
            </w:pPr>
            <w:r>
              <w:rPr>
                <w:rFonts w:ascii="Arial" w:hAnsi="Arial" w:cs="Arial"/>
              </w:rPr>
              <w:t>4.00</w:t>
            </w:r>
          </w:p>
        </w:tc>
        <w:tc>
          <w:tcPr>
            <w:tcW w:w="0" w:type="auto"/>
            <w:tcBorders>
              <w:top w:val="single" w:sz="4" w:space="0" w:color="auto"/>
              <w:left w:val="single" w:sz="4" w:space="0" w:color="auto"/>
              <w:bottom w:val="single" w:sz="4" w:space="0" w:color="auto"/>
              <w:right w:val="single" w:sz="4" w:space="0" w:color="auto"/>
            </w:tcBorders>
            <w:hideMark/>
          </w:tcPr>
          <w:p w14:paraId="70FF1E75"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064066B1" w14:textId="77777777" w:rsidR="00F81203" w:rsidRDefault="00F81203">
            <w:pPr>
              <w:spacing w:line="276" w:lineRule="auto"/>
              <w:jc w:val="both"/>
              <w:rPr>
                <w:rFonts w:ascii="Arial" w:hAnsi="Arial" w:cs="Arial"/>
              </w:rPr>
            </w:pPr>
            <w:r>
              <w:rPr>
                <w:rFonts w:ascii="Arial" w:hAnsi="Arial" w:cs="Arial"/>
              </w:rPr>
              <w:t>5.00</w:t>
            </w:r>
          </w:p>
        </w:tc>
        <w:tc>
          <w:tcPr>
            <w:tcW w:w="0" w:type="auto"/>
            <w:tcBorders>
              <w:top w:val="single" w:sz="4" w:space="0" w:color="auto"/>
              <w:left w:val="single" w:sz="4" w:space="0" w:color="auto"/>
              <w:bottom w:val="single" w:sz="4" w:space="0" w:color="auto"/>
              <w:right w:val="single" w:sz="4" w:space="0" w:color="auto"/>
            </w:tcBorders>
            <w:hideMark/>
          </w:tcPr>
          <w:p w14:paraId="6FB05543" w14:textId="77777777" w:rsidR="00F81203" w:rsidRDefault="00F81203">
            <w:pPr>
              <w:spacing w:line="276" w:lineRule="auto"/>
              <w:jc w:val="both"/>
              <w:rPr>
                <w:rFonts w:ascii="Arial" w:hAnsi="Arial" w:cs="Arial"/>
              </w:rPr>
            </w:pPr>
            <w:r>
              <w:rPr>
                <w:rFonts w:ascii="Arial" w:hAnsi="Arial" w:cs="Arial"/>
              </w:rPr>
              <w:t>0.00</w:t>
            </w:r>
          </w:p>
        </w:tc>
      </w:tr>
      <w:tr w:rsidR="00F81203" w14:paraId="3B8BBB63"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26364797" w14:textId="77777777" w:rsidR="00F81203" w:rsidRDefault="00F81203">
            <w:pPr>
              <w:spacing w:line="276" w:lineRule="auto"/>
              <w:jc w:val="both"/>
              <w:rPr>
                <w:rFonts w:ascii="Arial" w:hAnsi="Arial" w:cs="Arial"/>
              </w:rPr>
            </w:pPr>
            <w:r>
              <w:rPr>
                <w:rFonts w:ascii="Arial" w:hAnsi="Arial" w:cs="Arial"/>
              </w:rPr>
              <w:t>Discolouration – Root</w:t>
            </w:r>
          </w:p>
        </w:tc>
        <w:tc>
          <w:tcPr>
            <w:tcW w:w="0" w:type="auto"/>
            <w:tcBorders>
              <w:top w:val="single" w:sz="4" w:space="0" w:color="auto"/>
              <w:left w:val="single" w:sz="4" w:space="0" w:color="auto"/>
              <w:bottom w:val="single" w:sz="4" w:space="0" w:color="auto"/>
              <w:right w:val="single" w:sz="4" w:space="0" w:color="auto"/>
            </w:tcBorders>
            <w:hideMark/>
          </w:tcPr>
          <w:p w14:paraId="0B653EBB"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46243B5D"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70637CC" w14:textId="77777777" w:rsidR="00F81203" w:rsidRDefault="00F81203">
            <w:pPr>
              <w:spacing w:line="276" w:lineRule="auto"/>
              <w:jc w:val="both"/>
              <w:rPr>
                <w:rFonts w:ascii="Arial" w:hAnsi="Arial" w:cs="Arial"/>
              </w:rPr>
            </w:pPr>
            <w:r>
              <w:rPr>
                <w:rFonts w:ascii="Arial" w:hAnsi="Arial" w:cs="Arial"/>
              </w:rPr>
              <w:t>0.33</w:t>
            </w:r>
          </w:p>
        </w:tc>
        <w:tc>
          <w:tcPr>
            <w:tcW w:w="0" w:type="auto"/>
            <w:tcBorders>
              <w:top w:val="single" w:sz="4" w:space="0" w:color="auto"/>
              <w:left w:val="single" w:sz="4" w:space="0" w:color="auto"/>
              <w:bottom w:val="single" w:sz="4" w:space="0" w:color="auto"/>
              <w:right w:val="single" w:sz="4" w:space="0" w:color="auto"/>
            </w:tcBorders>
            <w:hideMark/>
          </w:tcPr>
          <w:p w14:paraId="44978538"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03DE95C8" w14:textId="77777777" w:rsidR="00F81203" w:rsidRDefault="00F81203">
            <w:pPr>
              <w:spacing w:line="276" w:lineRule="auto"/>
              <w:jc w:val="both"/>
              <w:rPr>
                <w:rFonts w:ascii="Arial" w:hAnsi="Arial" w:cs="Arial"/>
              </w:rPr>
            </w:pPr>
            <w:r>
              <w:rPr>
                <w:rFonts w:ascii="Arial" w:hAnsi="Arial" w:cs="Arial"/>
              </w:rPr>
              <w:t>0.67</w:t>
            </w:r>
          </w:p>
        </w:tc>
        <w:tc>
          <w:tcPr>
            <w:tcW w:w="0" w:type="auto"/>
            <w:tcBorders>
              <w:top w:val="single" w:sz="4" w:space="0" w:color="auto"/>
              <w:left w:val="single" w:sz="4" w:space="0" w:color="auto"/>
              <w:bottom w:val="single" w:sz="4" w:space="0" w:color="auto"/>
              <w:right w:val="single" w:sz="4" w:space="0" w:color="auto"/>
            </w:tcBorders>
            <w:hideMark/>
          </w:tcPr>
          <w:p w14:paraId="0D24C45E"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568E1227" w14:textId="77777777" w:rsidR="00F81203" w:rsidRDefault="00F81203">
            <w:pPr>
              <w:spacing w:line="276" w:lineRule="auto"/>
              <w:jc w:val="both"/>
              <w:rPr>
                <w:rFonts w:ascii="Arial" w:hAnsi="Arial" w:cs="Arial"/>
              </w:rPr>
            </w:pPr>
            <w:r>
              <w:rPr>
                <w:rFonts w:ascii="Arial" w:hAnsi="Arial" w:cs="Arial"/>
              </w:rPr>
              <w:t>0.67</w:t>
            </w:r>
          </w:p>
        </w:tc>
        <w:tc>
          <w:tcPr>
            <w:tcW w:w="0" w:type="auto"/>
            <w:tcBorders>
              <w:top w:val="single" w:sz="4" w:space="0" w:color="auto"/>
              <w:left w:val="single" w:sz="4" w:space="0" w:color="auto"/>
              <w:bottom w:val="single" w:sz="4" w:space="0" w:color="auto"/>
              <w:right w:val="single" w:sz="4" w:space="0" w:color="auto"/>
            </w:tcBorders>
            <w:hideMark/>
          </w:tcPr>
          <w:p w14:paraId="235B515D"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014D258B" w14:textId="77777777" w:rsidR="00F81203" w:rsidRDefault="00F81203">
            <w:pPr>
              <w:spacing w:line="276" w:lineRule="auto"/>
              <w:jc w:val="both"/>
              <w:rPr>
                <w:rFonts w:ascii="Arial" w:hAnsi="Arial" w:cs="Arial"/>
              </w:rPr>
            </w:pPr>
            <w:r>
              <w:rPr>
                <w:rFonts w:ascii="Arial" w:hAnsi="Arial" w:cs="Arial"/>
              </w:rPr>
              <w:t>0.33</w:t>
            </w:r>
          </w:p>
        </w:tc>
        <w:tc>
          <w:tcPr>
            <w:tcW w:w="0" w:type="auto"/>
            <w:tcBorders>
              <w:top w:val="single" w:sz="4" w:space="0" w:color="auto"/>
              <w:left w:val="single" w:sz="4" w:space="0" w:color="auto"/>
              <w:bottom w:val="single" w:sz="4" w:space="0" w:color="auto"/>
              <w:right w:val="single" w:sz="4" w:space="0" w:color="auto"/>
            </w:tcBorders>
            <w:hideMark/>
          </w:tcPr>
          <w:p w14:paraId="07A60749"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0772416F" w14:textId="77777777" w:rsidR="00F81203" w:rsidRDefault="00F81203">
            <w:pPr>
              <w:spacing w:line="276" w:lineRule="auto"/>
              <w:jc w:val="both"/>
              <w:rPr>
                <w:rFonts w:ascii="Arial" w:hAnsi="Arial" w:cs="Arial"/>
              </w:rPr>
            </w:pPr>
            <w:r>
              <w:rPr>
                <w:rFonts w:ascii="Arial" w:hAnsi="Arial" w:cs="Arial"/>
              </w:rPr>
              <w:t>3.67</w:t>
            </w:r>
          </w:p>
        </w:tc>
        <w:tc>
          <w:tcPr>
            <w:tcW w:w="0" w:type="auto"/>
            <w:tcBorders>
              <w:top w:val="single" w:sz="4" w:space="0" w:color="auto"/>
              <w:left w:val="single" w:sz="4" w:space="0" w:color="auto"/>
              <w:bottom w:val="single" w:sz="4" w:space="0" w:color="auto"/>
              <w:right w:val="single" w:sz="4" w:space="0" w:color="auto"/>
            </w:tcBorders>
            <w:hideMark/>
          </w:tcPr>
          <w:p w14:paraId="4544E9FF"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7FD1B356" w14:textId="77777777" w:rsidR="00F81203" w:rsidRDefault="00F81203">
            <w:pPr>
              <w:spacing w:line="276" w:lineRule="auto"/>
              <w:jc w:val="both"/>
              <w:rPr>
                <w:rFonts w:ascii="Arial" w:hAnsi="Arial" w:cs="Arial"/>
              </w:rPr>
            </w:pPr>
            <w:r>
              <w:rPr>
                <w:rFonts w:ascii="Arial" w:hAnsi="Arial" w:cs="Arial"/>
              </w:rPr>
              <w:t>3.33</w:t>
            </w:r>
          </w:p>
        </w:tc>
        <w:tc>
          <w:tcPr>
            <w:tcW w:w="0" w:type="auto"/>
            <w:tcBorders>
              <w:top w:val="single" w:sz="4" w:space="0" w:color="auto"/>
              <w:left w:val="single" w:sz="4" w:space="0" w:color="auto"/>
              <w:bottom w:val="single" w:sz="4" w:space="0" w:color="auto"/>
              <w:right w:val="single" w:sz="4" w:space="0" w:color="auto"/>
            </w:tcBorders>
            <w:hideMark/>
          </w:tcPr>
          <w:p w14:paraId="2AD9EEB8"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05A7C1B8" w14:textId="77777777" w:rsidR="00F81203" w:rsidRDefault="00F81203">
            <w:pPr>
              <w:spacing w:line="276" w:lineRule="auto"/>
              <w:jc w:val="both"/>
              <w:rPr>
                <w:rFonts w:ascii="Arial" w:hAnsi="Arial" w:cs="Arial"/>
              </w:rPr>
            </w:pPr>
            <w:r>
              <w:rPr>
                <w:rFonts w:ascii="Arial" w:hAnsi="Arial" w:cs="Arial"/>
              </w:rPr>
              <w:t>4.00</w:t>
            </w:r>
          </w:p>
        </w:tc>
        <w:tc>
          <w:tcPr>
            <w:tcW w:w="0" w:type="auto"/>
            <w:tcBorders>
              <w:top w:val="single" w:sz="4" w:space="0" w:color="auto"/>
              <w:left w:val="single" w:sz="4" w:space="0" w:color="auto"/>
              <w:bottom w:val="single" w:sz="4" w:space="0" w:color="auto"/>
              <w:right w:val="single" w:sz="4" w:space="0" w:color="auto"/>
            </w:tcBorders>
            <w:hideMark/>
          </w:tcPr>
          <w:p w14:paraId="0FBF5E27" w14:textId="77777777" w:rsidR="00F81203" w:rsidRDefault="00F81203">
            <w:pPr>
              <w:spacing w:line="276" w:lineRule="auto"/>
              <w:jc w:val="both"/>
              <w:rPr>
                <w:rFonts w:ascii="Arial" w:hAnsi="Arial" w:cs="Arial"/>
              </w:rPr>
            </w:pPr>
            <w:r>
              <w:rPr>
                <w:rFonts w:ascii="Arial" w:hAnsi="Arial" w:cs="Arial"/>
              </w:rPr>
              <w:t>0.00</w:t>
            </w:r>
          </w:p>
        </w:tc>
      </w:tr>
      <w:tr w:rsidR="00F81203" w14:paraId="565E21EE"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7AA087CC" w14:textId="77777777" w:rsidR="00F81203" w:rsidRDefault="00F81203">
            <w:pPr>
              <w:spacing w:line="276" w:lineRule="auto"/>
              <w:jc w:val="both"/>
              <w:rPr>
                <w:rFonts w:ascii="Arial" w:hAnsi="Arial" w:cs="Arial"/>
              </w:rPr>
            </w:pPr>
            <w:r>
              <w:rPr>
                <w:rFonts w:ascii="Arial" w:hAnsi="Arial" w:cs="Arial"/>
              </w:rPr>
              <w:t>Discolouration – Shaft</w:t>
            </w:r>
          </w:p>
        </w:tc>
        <w:tc>
          <w:tcPr>
            <w:tcW w:w="0" w:type="auto"/>
            <w:tcBorders>
              <w:top w:val="single" w:sz="4" w:space="0" w:color="auto"/>
              <w:left w:val="single" w:sz="4" w:space="0" w:color="auto"/>
              <w:bottom w:val="single" w:sz="4" w:space="0" w:color="auto"/>
              <w:right w:val="single" w:sz="4" w:space="0" w:color="auto"/>
            </w:tcBorders>
            <w:hideMark/>
          </w:tcPr>
          <w:p w14:paraId="7B869E35"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6705641"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4EA9F752"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6981DA6E"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35A59F67"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2DE10C69"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2DA5D164" w14:textId="77777777" w:rsidR="00F81203" w:rsidRDefault="00F81203">
            <w:pPr>
              <w:spacing w:line="276" w:lineRule="auto"/>
              <w:jc w:val="both"/>
              <w:rPr>
                <w:rFonts w:ascii="Arial" w:hAnsi="Arial" w:cs="Arial"/>
              </w:rPr>
            </w:pPr>
            <w:r>
              <w:rPr>
                <w:rFonts w:ascii="Arial" w:hAnsi="Arial" w:cs="Arial"/>
              </w:rPr>
              <w:t>1.33</w:t>
            </w:r>
          </w:p>
        </w:tc>
        <w:tc>
          <w:tcPr>
            <w:tcW w:w="0" w:type="auto"/>
            <w:tcBorders>
              <w:top w:val="single" w:sz="4" w:space="0" w:color="auto"/>
              <w:left w:val="single" w:sz="4" w:space="0" w:color="auto"/>
              <w:bottom w:val="single" w:sz="4" w:space="0" w:color="auto"/>
              <w:right w:val="single" w:sz="4" w:space="0" w:color="auto"/>
            </w:tcBorders>
            <w:hideMark/>
          </w:tcPr>
          <w:p w14:paraId="4D5EBA7A"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4624A94B" w14:textId="77777777" w:rsidR="00F81203" w:rsidRDefault="00F81203">
            <w:pPr>
              <w:spacing w:line="276" w:lineRule="auto"/>
              <w:jc w:val="both"/>
              <w:rPr>
                <w:rFonts w:ascii="Arial" w:hAnsi="Arial" w:cs="Arial"/>
              </w:rPr>
            </w:pPr>
            <w:r>
              <w:rPr>
                <w:rFonts w:ascii="Arial" w:hAnsi="Arial" w:cs="Arial"/>
              </w:rPr>
              <w:t>2.33</w:t>
            </w:r>
          </w:p>
        </w:tc>
        <w:tc>
          <w:tcPr>
            <w:tcW w:w="0" w:type="auto"/>
            <w:tcBorders>
              <w:top w:val="single" w:sz="4" w:space="0" w:color="auto"/>
              <w:left w:val="single" w:sz="4" w:space="0" w:color="auto"/>
              <w:bottom w:val="single" w:sz="4" w:space="0" w:color="auto"/>
              <w:right w:val="single" w:sz="4" w:space="0" w:color="auto"/>
            </w:tcBorders>
            <w:hideMark/>
          </w:tcPr>
          <w:p w14:paraId="077F8D53"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435D4BEB" w14:textId="77777777" w:rsidR="00F81203" w:rsidRDefault="00F81203">
            <w:pPr>
              <w:spacing w:line="276" w:lineRule="auto"/>
              <w:jc w:val="both"/>
              <w:rPr>
                <w:rFonts w:ascii="Arial" w:hAnsi="Arial" w:cs="Arial"/>
              </w:rPr>
            </w:pPr>
            <w:r>
              <w:rPr>
                <w:rFonts w:ascii="Arial" w:hAnsi="Arial" w:cs="Arial"/>
              </w:rPr>
              <w:t>4.00</w:t>
            </w:r>
          </w:p>
        </w:tc>
        <w:tc>
          <w:tcPr>
            <w:tcW w:w="0" w:type="auto"/>
            <w:tcBorders>
              <w:top w:val="single" w:sz="4" w:space="0" w:color="auto"/>
              <w:left w:val="single" w:sz="4" w:space="0" w:color="auto"/>
              <w:bottom w:val="single" w:sz="4" w:space="0" w:color="auto"/>
              <w:right w:val="single" w:sz="4" w:space="0" w:color="auto"/>
            </w:tcBorders>
            <w:hideMark/>
          </w:tcPr>
          <w:p w14:paraId="6D365AFF"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594DE6AA" w14:textId="77777777" w:rsidR="00F81203" w:rsidRDefault="00F81203">
            <w:pPr>
              <w:spacing w:line="276" w:lineRule="auto"/>
              <w:jc w:val="both"/>
              <w:rPr>
                <w:rFonts w:ascii="Arial" w:hAnsi="Arial" w:cs="Arial"/>
              </w:rPr>
            </w:pPr>
            <w:r>
              <w:rPr>
                <w:rFonts w:ascii="Arial" w:hAnsi="Arial" w:cs="Arial"/>
              </w:rPr>
              <w:t>3.67</w:t>
            </w:r>
          </w:p>
        </w:tc>
        <w:tc>
          <w:tcPr>
            <w:tcW w:w="0" w:type="auto"/>
            <w:tcBorders>
              <w:top w:val="single" w:sz="4" w:space="0" w:color="auto"/>
              <w:left w:val="single" w:sz="4" w:space="0" w:color="auto"/>
              <w:bottom w:val="single" w:sz="4" w:space="0" w:color="auto"/>
              <w:right w:val="single" w:sz="4" w:space="0" w:color="auto"/>
            </w:tcBorders>
            <w:hideMark/>
          </w:tcPr>
          <w:p w14:paraId="1C96F5AE"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665BD998" w14:textId="77777777" w:rsidR="00F81203" w:rsidRDefault="00F81203">
            <w:pPr>
              <w:spacing w:line="276" w:lineRule="auto"/>
              <w:jc w:val="both"/>
              <w:rPr>
                <w:rFonts w:ascii="Arial" w:hAnsi="Arial" w:cs="Arial"/>
              </w:rPr>
            </w:pPr>
            <w:r>
              <w:rPr>
                <w:rFonts w:ascii="Arial" w:hAnsi="Arial" w:cs="Arial"/>
              </w:rPr>
              <w:t>4.00</w:t>
            </w:r>
          </w:p>
        </w:tc>
        <w:tc>
          <w:tcPr>
            <w:tcW w:w="0" w:type="auto"/>
            <w:tcBorders>
              <w:top w:val="single" w:sz="4" w:space="0" w:color="auto"/>
              <w:left w:val="single" w:sz="4" w:space="0" w:color="auto"/>
              <w:bottom w:val="single" w:sz="4" w:space="0" w:color="auto"/>
              <w:right w:val="single" w:sz="4" w:space="0" w:color="auto"/>
            </w:tcBorders>
            <w:hideMark/>
          </w:tcPr>
          <w:p w14:paraId="6CB77DB3" w14:textId="77777777" w:rsidR="00F81203" w:rsidRDefault="00F81203">
            <w:pPr>
              <w:spacing w:line="276" w:lineRule="auto"/>
              <w:jc w:val="both"/>
              <w:rPr>
                <w:rFonts w:ascii="Arial" w:hAnsi="Arial" w:cs="Arial"/>
              </w:rPr>
            </w:pPr>
            <w:r>
              <w:rPr>
                <w:rFonts w:ascii="Arial" w:hAnsi="Arial" w:cs="Arial"/>
              </w:rPr>
              <w:t>0.00</w:t>
            </w:r>
          </w:p>
        </w:tc>
      </w:tr>
      <w:tr w:rsidR="00F81203" w14:paraId="6A51F40A"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7448827F" w14:textId="77777777" w:rsidR="00F81203" w:rsidRDefault="00F81203">
            <w:pPr>
              <w:spacing w:line="276" w:lineRule="auto"/>
              <w:jc w:val="both"/>
              <w:rPr>
                <w:rFonts w:ascii="Arial" w:hAnsi="Arial" w:cs="Arial"/>
              </w:rPr>
            </w:pPr>
            <w:r>
              <w:rPr>
                <w:rFonts w:ascii="Arial" w:hAnsi="Arial" w:cs="Arial"/>
              </w:rPr>
              <w:t>Discolouration – Tip</w:t>
            </w:r>
          </w:p>
        </w:tc>
        <w:tc>
          <w:tcPr>
            <w:tcW w:w="0" w:type="auto"/>
            <w:tcBorders>
              <w:top w:val="single" w:sz="4" w:space="0" w:color="auto"/>
              <w:left w:val="single" w:sz="4" w:space="0" w:color="auto"/>
              <w:bottom w:val="single" w:sz="4" w:space="0" w:color="auto"/>
              <w:right w:val="single" w:sz="4" w:space="0" w:color="auto"/>
            </w:tcBorders>
            <w:hideMark/>
          </w:tcPr>
          <w:p w14:paraId="1CC33694"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081189BC"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23DDAD17"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0A462340"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3FC30433"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3784E9FA"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0110E04F" w14:textId="77777777" w:rsidR="00F81203" w:rsidRDefault="00F81203">
            <w:pPr>
              <w:spacing w:line="276" w:lineRule="auto"/>
              <w:jc w:val="both"/>
              <w:rPr>
                <w:rFonts w:ascii="Arial" w:hAnsi="Arial" w:cs="Arial"/>
              </w:rPr>
            </w:pPr>
            <w:r>
              <w:rPr>
                <w:rFonts w:ascii="Arial" w:hAnsi="Arial" w:cs="Arial"/>
              </w:rPr>
              <w:t>0.33</w:t>
            </w:r>
          </w:p>
        </w:tc>
        <w:tc>
          <w:tcPr>
            <w:tcW w:w="0" w:type="auto"/>
            <w:tcBorders>
              <w:top w:val="single" w:sz="4" w:space="0" w:color="auto"/>
              <w:left w:val="single" w:sz="4" w:space="0" w:color="auto"/>
              <w:bottom w:val="single" w:sz="4" w:space="0" w:color="auto"/>
              <w:right w:val="single" w:sz="4" w:space="0" w:color="auto"/>
            </w:tcBorders>
            <w:hideMark/>
          </w:tcPr>
          <w:p w14:paraId="7F79EAEC"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033650BB" w14:textId="77777777" w:rsidR="00F81203" w:rsidRDefault="00F81203">
            <w:pPr>
              <w:spacing w:line="276" w:lineRule="auto"/>
              <w:jc w:val="both"/>
              <w:rPr>
                <w:rFonts w:ascii="Arial" w:hAnsi="Arial" w:cs="Arial"/>
              </w:rPr>
            </w:pPr>
            <w:r>
              <w:rPr>
                <w:rFonts w:ascii="Arial" w:hAnsi="Arial" w:cs="Arial"/>
              </w:rPr>
              <w:t>0.33</w:t>
            </w:r>
          </w:p>
        </w:tc>
        <w:tc>
          <w:tcPr>
            <w:tcW w:w="0" w:type="auto"/>
            <w:tcBorders>
              <w:top w:val="single" w:sz="4" w:space="0" w:color="auto"/>
              <w:left w:val="single" w:sz="4" w:space="0" w:color="auto"/>
              <w:bottom w:val="single" w:sz="4" w:space="0" w:color="auto"/>
              <w:right w:val="single" w:sz="4" w:space="0" w:color="auto"/>
            </w:tcBorders>
            <w:hideMark/>
          </w:tcPr>
          <w:p w14:paraId="55C3D1A7"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544EC498" w14:textId="77777777" w:rsidR="00F81203" w:rsidRDefault="00F81203">
            <w:pPr>
              <w:spacing w:line="276" w:lineRule="auto"/>
              <w:jc w:val="both"/>
              <w:rPr>
                <w:rFonts w:ascii="Arial" w:hAnsi="Arial" w:cs="Arial"/>
              </w:rPr>
            </w:pPr>
            <w:r>
              <w:rPr>
                <w:rFonts w:ascii="Arial" w:hAnsi="Arial" w:cs="Arial"/>
              </w:rPr>
              <w:t>2.67</w:t>
            </w:r>
          </w:p>
        </w:tc>
        <w:tc>
          <w:tcPr>
            <w:tcW w:w="0" w:type="auto"/>
            <w:tcBorders>
              <w:top w:val="single" w:sz="4" w:space="0" w:color="auto"/>
              <w:left w:val="single" w:sz="4" w:space="0" w:color="auto"/>
              <w:bottom w:val="single" w:sz="4" w:space="0" w:color="auto"/>
              <w:right w:val="single" w:sz="4" w:space="0" w:color="auto"/>
            </w:tcBorders>
            <w:hideMark/>
          </w:tcPr>
          <w:p w14:paraId="6CD8CC4A" w14:textId="77777777" w:rsidR="00F81203" w:rsidRDefault="00F81203">
            <w:pPr>
              <w:spacing w:line="276" w:lineRule="auto"/>
              <w:jc w:val="both"/>
              <w:rPr>
                <w:rFonts w:ascii="Arial" w:hAnsi="Arial" w:cs="Arial"/>
              </w:rPr>
            </w:pPr>
            <w:r>
              <w:rPr>
                <w:rFonts w:ascii="Arial" w:hAnsi="Arial" w:cs="Arial"/>
              </w:rPr>
              <w:t>2.31</w:t>
            </w:r>
          </w:p>
        </w:tc>
        <w:tc>
          <w:tcPr>
            <w:tcW w:w="0" w:type="auto"/>
            <w:tcBorders>
              <w:top w:val="single" w:sz="4" w:space="0" w:color="auto"/>
              <w:left w:val="single" w:sz="4" w:space="0" w:color="auto"/>
              <w:bottom w:val="single" w:sz="4" w:space="0" w:color="auto"/>
              <w:right w:val="single" w:sz="4" w:space="0" w:color="auto"/>
            </w:tcBorders>
            <w:hideMark/>
          </w:tcPr>
          <w:p w14:paraId="54222140" w14:textId="77777777" w:rsidR="00F81203" w:rsidRDefault="00F81203">
            <w:pPr>
              <w:spacing w:line="276" w:lineRule="auto"/>
              <w:jc w:val="both"/>
              <w:rPr>
                <w:rFonts w:ascii="Arial" w:hAnsi="Arial" w:cs="Arial"/>
              </w:rPr>
            </w:pPr>
            <w:r>
              <w:rPr>
                <w:rFonts w:ascii="Arial" w:hAnsi="Arial" w:cs="Arial"/>
              </w:rPr>
              <w:t>3.00</w:t>
            </w:r>
          </w:p>
        </w:tc>
        <w:tc>
          <w:tcPr>
            <w:tcW w:w="0" w:type="auto"/>
            <w:tcBorders>
              <w:top w:val="single" w:sz="4" w:space="0" w:color="auto"/>
              <w:left w:val="single" w:sz="4" w:space="0" w:color="auto"/>
              <w:bottom w:val="single" w:sz="4" w:space="0" w:color="auto"/>
              <w:right w:val="single" w:sz="4" w:space="0" w:color="auto"/>
            </w:tcBorders>
            <w:hideMark/>
          </w:tcPr>
          <w:p w14:paraId="3C628385"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2A5C550B" w14:textId="77777777" w:rsidR="00F81203" w:rsidRDefault="00F81203">
            <w:pPr>
              <w:spacing w:line="276" w:lineRule="auto"/>
              <w:jc w:val="both"/>
              <w:rPr>
                <w:rFonts w:ascii="Arial" w:hAnsi="Arial" w:cs="Arial"/>
              </w:rPr>
            </w:pPr>
            <w:r>
              <w:rPr>
                <w:rFonts w:ascii="Arial" w:hAnsi="Arial" w:cs="Arial"/>
              </w:rPr>
              <w:t>4.00</w:t>
            </w:r>
          </w:p>
        </w:tc>
        <w:tc>
          <w:tcPr>
            <w:tcW w:w="0" w:type="auto"/>
            <w:tcBorders>
              <w:top w:val="single" w:sz="4" w:space="0" w:color="auto"/>
              <w:left w:val="single" w:sz="4" w:space="0" w:color="auto"/>
              <w:bottom w:val="single" w:sz="4" w:space="0" w:color="auto"/>
              <w:right w:val="single" w:sz="4" w:space="0" w:color="auto"/>
            </w:tcBorders>
            <w:hideMark/>
          </w:tcPr>
          <w:p w14:paraId="333744AA" w14:textId="77777777" w:rsidR="00F81203" w:rsidRDefault="00F81203">
            <w:pPr>
              <w:spacing w:line="276" w:lineRule="auto"/>
              <w:jc w:val="both"/>
              <w:rPr>
                <w:rFonts w:ascii="Arial" w:hAnsi="Arial" w:cs="Arial"/>
              </w:rPr>
            </w:pPr>
            <w:r>
              <w:rPr>
                <w:rFonts w:ascii="Arial" w:hAnsi="Arial" w:cs="Arial"/>
              </w:rPr>
              <w:t>0.00</w:t>
            </w:r>
          </w:p>
        </w:tc>
      </w:tr>
      <w:tr w:rsidR="00F81203" w14:paraId="0597565B"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650C0C02" w14:textId="77777777" w:rsidR="00F81203" w:rsidRDefault="00F81203">
            <w:pPr>
              <w:spacing w:line="276" w:lineRule="auto"/>
              <w:jc w:val="both"/>
              <w:rPr>
                <w:rFonts w:ascii="Arial" w:hAnsi="Arial" w:cs="Arial"/>
              </w:rPr>
            </w:pPr>
            <w:r>
              <w:rPr>
                <w:rFonts w:ascii="Arial" w:hAnsi="Arial" w:cs="Arial"/>
              </w:rPr>
              <w:t>Medulla Disintegration - Root</w:t>
            </w:r>
          </w:p>
        </w:tc>
        <w:tc>
          <w:tcPr>
            <w:tcW w:w="0" w:type="auto"/>
            <w:tcBorders>
              <w:top w:val="single" w:sz="4" w:space="0" w:color="auto"/>
              <w:left w:val="single" w:sz="4" w:space="0" w:color="auto"/>
              <w:bottom w:val="single" w:sz="4" w:space="0" w:color="auto"/>
              <w:right w:val="single" w:sz="4" w:space="0" w:color="auto"/>
            </w:tcBorders>
            <w:hideMark/>
          </w:tcPr>
          <w:p w14:paraId="1A35838B"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120424AB"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43FF7E4D"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3B9D2312"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16572DE0"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2987B707"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56855A6A" w14:textId="77777777" w:rsidR="00F81203" w:rsidRDefault="00F81203">
            <w:pPr>
              <w:spacing w:line="276" w:lineRule="auto"/>
              <w:jc w:val="both"/>
              <w:rPr>
                <w:rFonts w:ascii="Arial" w:hAnsi="Arial" w:cs="Arial"/>
              </w:rPr>
            </w:pPr>
            <w:r>
              <w:rPr>
                <w:rFonts w:ascii="Arial" w:hAnsi="Arial" w:cs="Arial"/>
              </w:rPr>
              <w:t>0.33</w:t>
            </w:r>
          </w:p>
        </w:tc>
        <w:tc>
          <w:tcPr>
            <w:tcW w:w="0" w:type="auto"/>
            <w:tcBorders>
              <w:top w:val="single" w:sz="4" w:space="0" w:color="auto"/>
              <w:left w:val="single" w:sz="4" w:space="0" w:color="auto"/>
              <w:bottom w:val="single" w:sz="4" w:space="0" w:color="auto"/>
              <w:right w:val="single" w:sz="4" w:space="0" w:color="auto"/>
            </w:tcBorders>
            <w:hideMark/>
          </w:tcPr>
          <w:p w14:paraId="54EA6A4D"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3FFCE4FD" w14:textId="77777777" w:rsidR="00F81203" w:rsidRDefault="00F81203">
            <w:pPr>
              <w:spacing w:line="276" w:lineRule="auto"/>
              <w:jc w:val="both"/>
              <w:rPr>
                <w:rFonts w:ascii="Arial" w:hAnsi="Arial" w:cs="Arial"/>
              </w:rPr>
            </w:pPr>
            <w:r>
              <w:rPr>
                <w:rFonts w:ascii="Arial" w:hAnsi="Arial" w:cs="Arial"/>
              </w:rPr>
              <w:t>0.67</w:t>
            </w:r>
          </w:p>
        </w:tc>
        <w:tc>
          <w:tcPr>
            <w:tcW w:w="0" w:type="auto"/>
            <w:tcBorders>
              <w:top w:val="single" w:sz="4" w:space="0" w:color="auto"/>
              <w:left w:val="single" w:sz="4" w:space="0" w:color="auto"/>
              <w:bottom w:val="single" w:sz="4" w:space="0" w:color="auto"/>
              <w:right w:val="single" w:sz="4" w:space="0" w:color="auto"/>
            </w:tcBorders>
            <w:hideMark/>
          </w:tcPr>
          <w:p w14:paraId="63E98FA8"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12390064" w14:textId="77777777" w:rsidR="00F81203" w:rsidRDefault="00F81203">
            <w:pPr>
              <w:spacing w:line="276" w:lineRule="auto"/>
              <w:jc w:val="both"/>
              <w:rPr>
                <w:rFonts w:ascii="Arial" w:hAnsi="Arial" w:cs="Arial"/>
              </w:rPr>
            </w:pPr>
            <w:r>
              <w:rPr>
                <w:rFonts w:ascii="Arial" w:hAnsi="Arial" w:cs="Arial"/>
              </w:rPr>
              <w:t>**</w:t>
            </w:r>
          </w:p>
        </w:tc>
        <w:tc>
          <w:tcPr>
            <w:tcW w:w="0" w:type="auto"/>
            <w:tcBorders>
              <w:top w:val="single" w:sz="4" w:space="0" w:color="auto"/>
              <w:left w:val="single" w:sz="4" w:space="0" w:color="auto"/>
              <w:bottom w:val="single" w:sz="4" w:space="0" w:color="auto"/>
              <w:right w:val="single" w:sz="4" w:space="0" w:color="auto"/>
            </w:tcBorders>
            <w:hideMark/>
          </w:tcPr>
          <w:p w14:paraId="2FD0C66F"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7595C73" w14:textId="77777777" w:rsidR="00F81203" w:rsidRDefault="00F81203">
            <w:pPr>
              <w:spacing w:line="276" w:lineRule="auto"/>
              <w:jc w:val="both"/>
              <w:rPr>
                <w:rFonts w:ascii="Arial" w:hAnsi="Arial" w:cs="Arial"/>
              </w:rPr>
            </w:pPr>
            <w:r>
              <w:rPr>
                <w:rFonts w:ascii="Arial" w:hAnsi="Arial" w:cs="Arial"/>
              </w:rPr>
              <w:t>**</w:t>
            </w:r>
          </w:p>
        </w:tc>
        <w:tc>
          <w:tcPr>
            <w:tcW w:w="0" w:type="auto"/>
            <w:tcBorders>
              <w:top w:val="single" w:sz="4" w:space="0" w:color="auto"/>
              <w:left w:val="single" w:sz="4" w:space="0" w:color="auto"/>
              <w:bottom w:val="single" w:sz="4" w:space="0" w:color="auto"/>
              <w:right w:val="single" w:sz="4" w:space="0" w:color="auto"/>
            </w:tcBorders>
            <w:hideMark/>
          </w:tcPr>
          <w:p w14:paraId="3A3C9699"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416A37EF" w14:textId="77777777" w:rsidR="00F81203" w:rsidRDefault="00F81203">
            <w:pPr>
              <w:spacing w:line="276" w:lineRule="auto"/>
              <w:jc w:val="both"/>
              <w:rPr>
                <w:rFonts w:ascii="Arial" w:hAnsi="Arial" w:cs="Arial"/>
              </w:rPr>
            </w:pPr>
            <w:r>
              <w:rPr>
                <w:rFonts w:ascii="Arial" w:hAnsi="Arial" w:cs="Arial"/>
              </w:rPr>
              <w:t>**</w:t>
            </w:r>
          </w:p>
        </w:tc>
        <w:tc>
          <w:tcPr>
            <w:tcW w:w="0" w:type="auto"/>
            <w:tcBorders>
              <w:top w:val="single" w:sz="4" w:space="0" w:color="auto"/>
              <w:left w:val="single" w:sz="4" w:space="0" w:color="auto"/>
              <w:bottom w:val="single" w:sz="4" w:space="0" w:color="auto"/>
              <w:right w:val="single" w:sz="4" w:space="0" w:color="auto"/>
            </w:tcBorders>
            <w:hideMark/>
          </w:tcPr>
          <w:p w14:paraId="22F0A930" w14:textId="77777777" w:rsidR="00F81203" w:rsidRDefault="00F81203">
            <w:pPr>
              <w:spacing w:line="276" w:lineRule="auto"/>
              <w:jc w:val="both"/>
              <w:rPr>
                <w:rFonts w:ascii="Arial" w:hAnsi="Arial" w:cs="Arial"/>
              </w:rPr>
            </w:pPr>
            <w:r>
              <w:rPr>
                <w:rFonts w:ascii="Arial" w:hAnsi="Arial" w:cs="Arial"/>
              </w:rPr>
              <w:t>0.00</w:t>
            </w:r>
          </w:p>
        </w:tc>
      </w:tr>
      <w:tr w:rsidR="00F81203" w14:paraId="0A71FF25"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19D89237" w14:textId="77777777" w:rsidR="00F81203" w:rsidRDefault="00F81203">
            <w:pPr>
              <w:spacing w:line="276" w:lineRule="auto"/>
              <w:jc w:val="both"/>
              <w:rPr>
                <w:rFonts w:ascii="Arial" w:hAnsi="Arial" w:cs="Arial"/>
              </w:rPr>
            </w:pPr>
            <w:r>
              <w:rPr>
                <w:rFonts w:ascii="Arial" w:hAnsi="Arial" w:cs="Arial"/>
              </w:rPr>
              <w:t>Medulla Disintegration – Shaft</w:t>
            </w:r>
          </w:p>
        </w:tc>
        <w:tc>
          <w:tcPr>
            <w:tcW w:w="0" w:type="auto"/>
            <w:tcBorders>
              <w:top w:val="single" w:sz="4" w:space="0" w:color="auto"/>
              <w:left w:val="single" w:sz="4" w:space="0" w:color="auto"/>
              <w:bottom w:val="single" w:sz="4" w:space="0" w:color="auto"/>
              <w:right w:val="single" w:sz="4" w:space="0" w:color="auto"/>
            </w:tcBorders>
            <w:hideMark/>
          </w:tcPr>
          <w:p w14:paraId="246E0174"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2B3A7ED5"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E2073FD" w14:textId="77777777" w:rsidR="00F81203" w:rsidRDefault="00F81203">
            <w:pPr>
              <w:spacing w:line="276" w:lineRule="auto"/>
              <w:jc w:val="both"/>
              <w:rPr>
                <w:rFonts w:ascii="Arial" w:hAnsi="Arial" w:cs="Arial"/>
              </w:rPr>
            </w:pPr>
            <w:r>
              <w:rPr>
                <w:rFonts w:ascii="Arial" w:hAnsi="Arial" w:cs="Arial"/>
              </w:rPr>
              <w:t>1.33</w:t>
            </w:r>
          </w:p>
        </w:tc>
        <w:tc>
          <w:tcPr>
            <w:tcW w:w="0" w:type="auto"/>
            <w:tcBorders>
              <w:top w:val="single" w:sz="4" w:space="0" w:color="auto"/>
              <w:left w:val="single" w:sz="4" w:space="0" w:color="auto"/>
              <w:bottom w:val="single" w:sz="4" w:space="0" w:color="auto"/>
              <w:right w:val="single" w:sz="4" w:space="0" w:color="auto"/>
            </w:tcBorders>
            <w:hideMark/>
          </w:tcPr>
          <w:p w14:paraId="3E0E9D1B" w14:textId="77777777" w:rsidR="00F81203" w:rsidRDefault="00F81203">
            <w:pPr>
              <w:spacing w:line="276" w:lineRule="auto"/>
              <w:jc w:val="both"/>
              <w:rPr>
                <w:rFonts w:ascii="Arial" w:hAnsi="Arial" w:cs="Arial"/>
              </w:rPr>
            </w:pPr>
            <w:r>
              <w:rPr>
                <w:rFonts w:ascii="Arial" w:hAnsi="Arial" w:cs="Arial"/>
              </w:rPr>
              <w:t>2.31</w:t>
            </w:r>
          </w:p>
        </w:tc>
        <w:tc>
          <w:tcPr>
            <w:tcW w:w="0" w:type="auto"/>
            <w:tcBorders>
              <w:top w:val="single" w:sz="4" w:space="0" w:color="auto"/>
              <w:left w:val="single" w:sz="4" w:space="0" w:color="auto"/>
              <w:bottom w:val="single" w:sz="4" w:space="0" w:color="auto"/>
              <w:right w:val="single" w:sz="4" w:space="0" w:color="auto"/>
            </w:tcBorders>
            <w:hideMark/>
          </w:tcPr>
          <w:p w14:paraId="51ADF9BC"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1A5294D7"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6D24B307" w14:textId="77777777" w:rsidR="00F81203" w:rsidRDefault="00F81203">
            <w:pPr>
              <w:spacing w:line="276" w:lineRule="auto"/>
              <w:jc w:val="both"/>
              <w:rPr>
                <w:rFonts w:ascii="Arial" w:hAnsi="Arial" w:cs="Arial"/>
              </w:rPr>
            </w:pPr>
            <w:r>
              <w:rPr>
                <w:rFonts w:ascii="Arial" w:hAnsi="Arial" w:cs="Arial"/>
              </w:rPr>
              <w:t>1.33</w:t>
            </w:r>
          </w:p>
        </w:tc>
        <w:tc>
          <w:tcPr>
            <w:tcW w:w="0" w:type="auto"/>
            <w:tcBorders>
              <w:top w:val="single" w:sz="4" w:space="0" w:color="auto"/>
              <w:left w:val="single" w:sz="4" w:space="0" w:color="auto"/>
              <w:bottom w:val="single" w:sz="4" w:space="0" w:color="auto"/>
              <w:right w:val="single" w:sz="4" w:space="0" w:color="auto"/>
            </w:tcBorders>
            <w:hideMark/>
          </w:tcPr>
          <w:p w14:paraId="33F4F2DA" w14:textId="77777777" w:rsidR="00F81203" w:rsidRDefault="00F81203">
            <w:pPr>
              <w:spacing w:line="276" w:lineRule="auto"/>
              <w:jc w:val="both"/>
              <w:rPr>
                <w:rFonts w:ascii="Arial" w:hAnsi="Arial" w:cs="Arial"/>
              </w:rPr>
            </w:pPr>
            <w:r>
              <w:rPr>
                <w:rFonts w:ascii="Arial" w:hAnsi="Arial" w:cs="Arial"/>
              </w:rPr>
              <w:t>1.15</w:t>
            </w:r>
          </w:p>
        </w:tc>
        <w:tc>
          <w:tcPr>
            <w:tcW w:w="0" w:type="auto"/>
            <w:tcBorders>
              <w:top w:val="single" w:sz="4" w:space="0" w:color="auto"/>
              <w:left w:val="single" w:sz="4" w:space="0" w:color="auto"/>
              <w:bottom w:val="single" w:sz="4" w:space="0" w:color="auto"/>
              <w:right w:val="single" w:sz="4" w:space="0" w:color="auto"/>
            </w:tcBorders>
            <w:hideMark/>
          </w:tcPr>
          <w:p w14:paraId="571570D5"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6C967AD6"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63F34D50" w14:textId="77777777" w:rsidR="00F81203" w:rsidRDefault="00F81203">
            <w:pPr>
              <w:spacing w:line="276" w:lineRule="auto"/>
              <w:jc w:val="both"/>
              <w:rPr>
                <w:rFonts w:ascii="Arial" w:hAnsi="Arial" w:cs="Arial"/>
              </w:rPr>
            </w:pPr>
            <w:r>
              <w:rPr>
                <w:rFonts w:ascii="Arial" w:hAnsi="Arial" w:cs="Arial"/>
              </w:rPr>
              <w:t>**</w:t>
            </w:r>
          </w:p>
        </w:tc>
        <w:tc>
          <w:tcPr>
            <w:tcW w:w="0" w:type="auto"/>
            <w:tcBorders>
              <w:top w:val="single" w:sz="4" w:space="0" w:color="auto"/>
              <w:left w:val="single" w:sz="4" w:space="0" w:color="auto"/>
              <w:bottom w:val="single" w:sz="4" w:space="0" w:color="auto"/>
              <w:right w:val="single" w:sz="4" w:space="0" w:color="auto"/>
            </w:tcBorders>
            <w:hideMark/>
          </w:tcPr>
          <w:p w14:paraId="07E9F3B9"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3537A4C6" w14:textId="77777777" w:rsidR="00F81203" w:rsidRDefault="00F81203">
            <w:pPr>
              <w:spacing w:line="276" w:lineRule="auto"/>
              <w:jc w:val="both"/>
              <w:rPr>
                <w:rFonts w:ascii="Arial" w:hAnsi="Arial" w:cs="Arial"/>
              </w:rPr>
            </w:pPr>
            <w:r>
              <w:rPr>
                <w:rFonts w:ascii="Arial" w:hAnsi="Arial" w:cs="Arial"/>
              </w:rPr>
              <w:t>**</w:t>
            </w:r>
          </w:p>
        </w:tc>
        <w:tc>
          <w:tcPr>
            <w:tcW w:w="0" w:type="auto"/>
            <w:tcBorders>
              <w:top w:val="single" w:sz="4" w:space="0" w:color="auto"/>
              <w:left w:val="single" w:sz="4" w:space="0" w:color="auto"/>
              <w:bottom w:val="single" w:sz="4" w:space="0" w:color="auto"/>
              <w:right w:val="single" w:sz="4" w:space="0" w:color="auto"/>
            </w:tcBorders>
            <w:hideMark/>
          </w:tcPr>
          <w:p w14:paraId="32B90BFC" w14:textId="77777777" w:rsidR="00F81203" w:rsidRDefault="00F81203">
            <w:pPr>
              <w:spacing w:line="276" w:lineRule="auto"/>
              <w:jc w:val="both"/>
              <w:rPr>
                <w:rFonts w:ascii="Arial" w:hAnsi="Arial" w:cs="Arial"/>
              </w:rPr>
            </w:pPr>
            <w:r>
              <w:rPr>
                <w:rFonts w:ascii="Arial" w:hAnsi="Arial" w:cs="Arial"/>
              </w:rPr>
              <w:t>0.58</w:t>
            </w:r>
          </w:p>
        </w:tc>
        <w:tc>
          <w:tcPr>
            <w:tcW w:w="0" w:type="auto"/>
            <w:tcBorders>
              <w:top w:val="single" w:sz="4" w:space="0" w:color="auto"/>
              <w:left w:val="single" w:sz="4" w:space="0" w:color="auto"/>
              <w:bottom w:val="single" w:sz="4" w:space="0" w:color="auto"/>
              <w:right w:val="single" w:sz="4" w:space="0" w:color="auto"/>
            </w:tcBorders>
            <w:hideMark/>
          </w:tcPr>
          <w:p w14:paraId="000D840A" w14:textId="77777777" w:rsidR="00F81203" w:rsidRDefault="00F81203">
            <w:pPr>
              <w:spacing w:line="276" w:lineRule="auto"/>
              <w:jc w:val="both"/>
              <w:rPr>
                <w:rFonts w:ascii="Arial" w:hAnsi="Arial" w:cs="Arial"/>
              </w:rPr>
            </w:pPr>
            <w:r>
              <w:rPr>
                <w:rFonts w:ascii="Arial" w:hAnsi="Arial" w:cs="Arial"/>
              </w:rPr>
              <w:t>**</w:t>
            </w:r>
          </w:p>
        </w:tc>
        <w:tc>
          <w:tcPr>
            <w:tcW w:w="0" w:type="auto"/>
            <w:tcBorders>
              <w:top w:val="single" w:sz="4" w:space="0" w:color="auto"/>
              <w:left w:val="single" w:sz="4" w:space="0" w:color="auto"/>
              <w:bottom w:val="single" w:sz="4" w:space="0" w:color="auto"/>
              <w:right w:val="single" w:sz="4" w:space="0" w:color="auto"/>
            </w:tcBorders>
            <w:hideMark/>
          </w:tcPr>
          <w:p w14:paraId="218F1DAB" w14:textId="77777777" w:rsidR="00F81203" w:rsidRDefault="00F81203">
            <w:pPr>
              <w:spacing w:line="276" w:lineRule="auto"/>
              <w:jc w:val="both"/>
              <w:rPr>
                <w:rFonts w:ascii="Arial" w:hAnsi="Arial" w:cs="Arial"/>
              </w:rPr>
            </w:pPr>
            <w:r>
              <w:rPr>
                <w:rFonts w:ascii="Arial" w:hAnsi="Arial" w:cs="Arial"/>
              </w:rPr>
              <w:t>0.00</w:t>
            </w:r>
          </w:p>
        </w:tc>
      </w:tr>
      <w:tr w:rsidR="00F81203" w14:paraId="25930447"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5255DD45" w14:textId="77777777" w:rsidR="00F81203" w:rsidRDefault="00F81203">
            <w:pPr>
              <w:spacing w:line="276" w:lineRule="auto"/>
              <w:jc w:val="both"/>
              <w:rPr>
                <w:rFonts w:ascii="Arial" w:hAnsi="Arial" w:cs="Arial"/>
              </w:rPr>
            </w:pPr>
            <w:r>
              <w:rPr>
                <w:rFonts w:ascii="Arial" w:hAnsi="Arial" w:cs="Arial"/>
              </w:rPr>
              <w:t xml:space="preserve">Fractures </w:t>
            </w:r>
          </w:p>
        </w:tc>
        <w:tc>
          <w:tcPr>
            <w:tcW w:w="0" w:type="auto"/>
            <w:tcBorders>
              <w:top w:val="single" w:sz="4" w:space="0" w:color="auto"/>
              <w:left w:val="single" w:sz="4" w:space="0" w:color="auto"/>
              <w:bottom w:val="single" w:sz="4" w:space="0" w:color="auto"/>
              <w:right w:val="single" w:sz="4" w:space="0" w:color="auto"/>
            </w:tcBorders>
            <w:hideMark/>
          </w:tcPr>
          <w:p w14:paraId="43168E10"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5354C82A"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68FD09E"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064323AE"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58BC7B70"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51D85E7D"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4ADC357"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492BC9F4"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2FEF7E77"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11D3797E"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8E89D94" w14:textId="77777777" w:rsidR="00F81203" w:rsidRDefault="00F81203">
            <w:pPr>
              <w:spacing w:line="276" w:lineRule="auto"/>
              <w:jc w:val="both"/>
              <w:rPr>
                <w:rFonts w:ascii="Arial" w:hAnsi="Arial" w:cs="Arial"/>
              </w:rPr>
            </w:pPr>
            <w:r>
              <w:rPr>
                <w:rFonts w:ascii="Arial" w:hAnsi="Arial" w:cs="Arial"/>
              </w:rPr>
              <w:t>4.33</w:t>
            </w:r>
          </w:p>
        </w:tc>
        <w:tc>
          <w:tcPr>
            <w:tcW w:w="0" w:type="auto"/>
            <w:tcBorders>
              <w:top w:val="single" w:sz="4" w:space="0" w:color="auto"/>
              <w:left w:val="single" w:sz="4" w:space="0" w:color="auto"/>
              <w:bottom w:val="single" w:sz="4" w:space="0" w:color="auto"/>
              <w:right w:val="single" w:sz="4" w:space="0" w:color="auto"/>
            </w:tcBorders>
            <w:hideMark/>
          </w:tcPr>
          <w:p w14:paraId="0EF2298F" w14:textId="77777777" w:rsidR="00F81203" w:rsidRDefault="00F81203">
            <w:pPr>
              <w:spacing w:line="276" w:lineRule="auto"/>
              <w:jc w:val="both"/>
              <w:rPr>
                <w:rFonts w:ascii="Arial" w:hAnsi="Arial" w:cs="Arial"/>
              </w:rPr>
            </w:pPr>
            <w:r>
              <w:rPr>
                <w:rFonts w:ascii="Arial" w:hAnsi="Arial" w:cs="Arial"/>
              </w:rPr>
              <w:t>1.15</w:t>
            </w:r>
          </w:p>
        </w:tc>
        <w:tc>
          <w:tcPr>
            <w:tcW w:w="0" w:type="auto"/>
            <w:tcBorders>
              <w:top w:val="single" w:sz="4" w:space="0" w:color="auto"/>
              <w:left w:val="single" w:sz="4" w:space="0" w:color="auto"/>
              <w:bottom w:val="single" w:sz="4" w:space="0" w:color="auto"/>
              <w:right w:val="single" w:sz="4" w:space="0" w:color="auto"/>
            </w:tcBorders>
            <w:hideMark/>
          </w:tcPr>
          <w:p w14:paraId="7B3110E9" w14:textId="77777777" w:rsidR="00F81203" w:rsidRDefault="00F81203">
            <w:pPr>
              <w:spacing w:line="276" w:lineRule="auto"/>
              <w:jc w:val="both"/>
              <w:rPr>
                <w:rFonts w:ascii="Arial" w:hAnsi="Arial" w:cs="Arial"/>
              </w:rPr>
            </w:pPr>
            <w:r>
              <w:rPr>
                <w:rFonts w:ascii="Arial" w:hAnsi="Arial" w:cs="Arial"/>
              </w:rPr>
              <w:t>4.33</w:t>
            </w:r>
          </w:p>
        </w:tc>
        <w:tc>
          <w:tcPr>
            <w:tcW w:w="0" w:type="auto"/>
            <w:tcBorders>
              <w:top w:val="single" w:sz="4" w:space="0" w:color="auto"/>
              <w:left w:val="single" w:sz="4" w:space="0" w:color="auto"/>
              <w:bottom w:val="single" w:sz="4" w:space="0" w:color="auto"/>
              <w:right w:val="single" w:sz="4" w:space="0" w:color="auto"/>
            </w:tcBorders>
            <w:hideMark/>
          </w:tcPr>
          <w:p w14:paraId="2462C32A" w14:textId="77777777" w:rsidR="00F81203" w:rsidRDefault="00F81203">
            <w:pPr>
              <w:spacing w:line="276" w:lineRule="auto"/>
              <w:jc w:val="both"/>
              <w:rPr>
                <w:rFonts w:ascii="Arial" w:hAnsi="Arial" w:cs="Arial"/>
              </w:rPr>
            </w:pPr>
            <w:r>
              <w:rPr>
                <w:rFonts w:ascii="Arial" w:hAnsi="Arial" w:cs="Arial"/>
              </w:rPr>
              <w:t>1.15</w:t>
            </w:r>
          </w:p>
        </w:tc>
        <w:tc>
          <w:tcPr>
            <w:tcW w:w="0" w:type="auto"/>
            <w:tcBorders>
              <w:top w:val="single" w:sz="4" w:space="0" w:color="auto"/>
              <w:left w:val="single" w:sz="4" w:space="0" w:color="auto"/>
              <w:bottom w:val="single" w:sz="4" w:space="0" w:color="auto"/>
              <w:right w:val="single" w:sz="4" w:space="0" w:color="auto"/>
            </w:tcBorders>
            <w:hideMark/>
          </w:tcPr>
          <w:p w14:paraId="7BE5FA4C" w14:textId="77777777" w:rsidR="00F81203" w:rsidRDefault="00F81203">
            <w:pPr>
              <w:spacing w:line="276" w:lineRule="auto"/>
              <w:jc w:val="both"/>
              <w:rPr>
                <w:rFonts w:ascii="Arial" w:hAnsi="Arial" w:cs="Arial"/>
              </w:rPr>
            </w:pPr>
            <w:r>
              <w:rPr>
                <w:rFonts w:ascii="Arial" w:hAnsi="Arial" w:cs="Arial"/>
              </w:rPr>
              <w:t>5.00</w:t>
            </w:r>
          </w:p>
        </w:tc>
        <w:tc>
          <w:tcPr>
            <w:tcW w:w="0" w:type="auto"/>
            <w:tcBorders>
              <w:top w:val="single" w:sz="4" w:space="0" w:color="auto"/>
              <w:left w:val="single" w:sz="4" w:space="0" w:color="auto"/>
              <w:bottom w:val="single" w:sz="4" w:space="0" w:color="auto"/>
              <w:right w:val="single" w:sz="4" w:space="0" w:color="auto"/>
            </w:tcBorders>
            <w:hideMark/>
          </w:tcPr>
          <w:p w14:paraId="40C01FDC" w14:textId="77777777" w:rsidR="00F81203" w:rsidRDefault="00F81203">
            <w:pPr>
              <w:spacing w:line="276" w:lineRule="auto"/>
              <w:jc w:val="both"/>
              <w:rPr>
                <w:rFonts w:ascii="Arial" w:hAnsi="Arial" w:cs="Arial"/>
              </w:rPr>
            </w:pPr>
            <w:r>
              <w:rPr>
                <w:rFonts w:ascii="Arial" w:hAnsi="Arial" w:cs="Arial"/>
              </w:rPr>
              <w:t>0.00</w:t>
            </w:r>
          </w:p>
        </w:tc>
      </w:tr>
      <w:tr w:rsidR="00F81203" w14:paraId="6B564A56"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1417EAF7" w14:textId="77777777" w:rsidR="00F81203" w:rsidRDefault="00F81203">
            <w:pPr>
              <w:spacing w:line="276" w:lineRule="auto"/>
              <w:jc w:val="both"/>
              <w:rPr>
                <w:rFonts w:ascii="Arial" w:hAnsi="Arial" w:cs="Arial"/>
              </w:rPr>
            </w:pPr>
            <w:r>
              <w:rPr>
                <w:rFonts w:ascii="Arial" w:hAnsi="Arial" w:cs="Arial"/>
              </w:rPr>
              <w:t>Presence of Expansion</w:t>
            </w:r>
          </w:p>
        </w:tc>
        <w:tc>
          <w:tcPr>
            <w:tcW w:w="0" w:type="auto"/>
            <w:gridSpan w:val="2"/>
            <w:tcBorders>
              <w:top w:val="single" w:sz="4" w:space="0" w:color="auto"/>
              <w:left w:val="single" w:sz="4" w:space="0" w:color="auto"/>
              <w:bottom w:val="single" w:sz="4" w:space="0" w:color="auto"/>
              <w:right w:val="single" w:sz="4" w:space="0" w:color="auto"/>
            </w:tcBorders>
            <w:hideMark/>
          </w:tcPr>
          <w:p w14:paraId="749DD108" w14:textId="77777777" w:rsidR="00F81203" w:rsidRDefault="00F81203">
            <w:pPr>
              <w:spacing w:line="276" w:lineRule="auto"/>
              <w:jc w:val="both"/>
              <w:rPr>
                <w:rFonts w:ascii="Arial" w:hAnsi="Arial" w:cs="Arial"/>
              </w:rPr>
            </w:pPr>
            <w:r>
              <w:rPr>
                <w:rFonts w:ascii="Arial" w:hAnsi="Arial" w:cs="Arial"/>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65690ECC" w14:textId="77777777" w:rsidR="00F81203" w:rsidRDefault="00F81203">
            <w:pPr>
              <w:spacing w:line="276" w:lineRule="auto"/>
              <w:jc w:val="both"/>
              <w:rPr>
                <w:rFonts w:ascii="Arial" w:hAnsi="Arial" w:cs="Arial"/>
              </w:rPr>
            </w:pPr>
            <w:r>
              <w:rPr>
                <w:rFonts w:ascii="Arial" w:hAnsi="Arial" w:cs="Arial"/>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0A69A1B9" w14:textId="77777777" w:rsidR="00F81203" w:rsidRDefault="00F81203">
            <w:pPr>
              <w:spacing w:line="276" w:lineRule="auto"/>
              <w:jc w:val="both"/>
              <w:rPr>
                <w:rFonts w:ascii="Arial" w:hAnsi="Arial" w:cs="Arial"/>
              </w:rPr>
            </w:pPr>
            <w:r>
              <w:rPr>
                <w:rFonts w:ascii="Arial" w:hAnsi="Arial" w:cs="Arial"/>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116DE21E" w14:textId="77777777" w:rsidR="00F81203" w:rsidRDefault="00F81203">
            <w:pPr>
              <w:spacing w:line="276" w:lineRule="auto"/>
              <w:jc w:val="both"/>
              <w:rPr>
                <w:rFonts w:ascii="Arial" w:hAnsi="Arial" w:cs="Arial"/>
              </w:rPr>
            </w:pPr>
            <w:r>
              <w:rPr>
                <w:rFonts w:ascii="Arial" w:hAnsi="Arial" w:cs="Arial"/>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3F885D4F" w14:textId="77777777" w:rsidR="00F81203" w:rsidRDefault="00F81203">
            <w:pPr>
              <w:spacing w:line="276" w:lineRule="auto"/>
              <w:jc w:val="both"/>
              <w:rPr>
                <w:rFonts w:ascii="Arial" w:hAnsi="Arial" w:cs="Arial"/>
              </w:rPr>
            </w:pPr>
            <w:r>
              <w:rPr>
                <w:rFonts w:ascii="Arial" w:hAnsi="Arial" w:cs="Arial"/>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6D707351" w14:textId="77777777" w:rsidR="00F81203" w:rsidRDefault="00F81203">
            <w:pPr>
              <w:spacing w:line="276" w:lineRule="auto"/>
              <w:jc w:val="both"/>
              <w:rPr>
                <w:rFonts w:ascii="Arial" w:hAnsi="Arial" w:cs="Arial"/>
              </w:rPr>
            </w:pPr>
            <w:r>
              <w:rPr>
                <w:rFonts w:ascii="Arial" w:hAnsi="Arial" w:cs="Arial"/>
              </w:rPr>
              <w:t>Yes</w:t>
            </w:r>
          </w:p>
        </w:tc>
        <w:tc>
          <w:tcPr>
            <w:tcW w:w="0" w:type="auto"/>
            <w:gridSpan w:val="2"/>
            <w:tcBorders>
              <w:top w:val="single" w:sz="4" w:space="0" w:color="auto"/>
              <w:left w:val="single" w:sz="4" w:space="0" w:color="auto"/>
              <w:bottom w:val="single" w:sz="4" w:space="0" w:color="auto"/>
              <w:right w:val="single" w:sz="4" w:space="0" w:color="auto"/>
            </w:tcBorders>
            <w:hideMark/>
          </w:tcPr>
          <w:p w14:paraId="0E04DF8B" w14:textId="77777777" w:rsidR="00F81203" w:rsidRDefault="00F81203">
            <w:pPr>
              <w:spacing w:line="276" w:lineRule="auto"/>
              <w:jc w:val="both"/>
              <w:rPr>
                <w:rFonts w:ascii="Arial" w:hAnsi="Arial" w:cs="Arial"/>
              </w:rPr>
            </w:pPr>
            <w:r>
              <w:rPr>
                <w:rFonts w:ascii="Arial" w:hAnsi="Arial" w:cs="Arial"/>
              </w:rPr>
              <w:t>Yes</w:t>
            </w:r>
          </w:p>
        </w:tc>
        <w:tc>
          <w:tcPr>
            <w:tcW w:w="0" w:type="auto"/>
            <w:gridSpan w:val="2"/>
            <w:tcBorders>
              <w:top w:val="single" w:sz="4" w:space="0" w:color="auto"/>
              <w:left w:val="single" w:sz="4" w:space="0" w:color="auto"/>
              <w:bottom w:val="single" w:sz="4" w:space="0" w:color="auto"/>
              <w:right w:val="single" w:sz="4" w:space="0" w:color="auto"/>
            </w:tcBorders>
            <w:hideMark/>
          </w:tcPr>
          <w:p w14:paraId="6C00875F" w14:textId="77777777" w:rsidR="00F81203" w:rsidRDefault="00F81203">
            <w:pPr>
              <w:spacing w:line="276" w:lineRule="auto"/>
              <w:jc w:val="both"/>
              <w:rPr>
                <w:rFonts w:ascii="Arial" w:hAnsi="Arial" w:cs="Arial"/>
              </w:rPr>
            </w:pPr>
            <w:r>
              <w:rPr>
                <w:rFonts w:ascii="Arial" w:hAnsi="Arial" w:cs="Arial"/>
              </w:rPr>
              <w:t>Yes</w:t>
            </w:r>
          </w:p>
        </w:tc>
      </w:tr>
      <w:tr w:rsidR="00F81203" w14:paraId="61077409"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686EA4C6" w14:textId="77777777" w:rsidR="00F81203" w:rsidRDefault="00F81203">
            <w:pPr>
              <w:spacing w:line="276" w:lineRule="auto"/>
              <w:jc w:val="both"/>
              <w:rPr>
                <w:rFonts w:ascii="Arial" w:hAnsi="Arial" w:cs="Arial"/>
              </w:rPr>
            </w:pPr>
            <w:r>
              <w:rPr>
                <w:rFonts w:ascii="Arial" w:hAnsi="Arial" w:cs="Arial"/>
              </w:rPr>
              <w:lastRenderedPageBreak/>
              <w:t>Expansion Shape</w:t>
            </w:r>
          </w:p>
        </w:tc>
        <w:tc>
          <w:tcPr>
            <w:tcW w:w="0" w:type="auto"/>
            <w:gridSpan w:val="2"/>
            <w:tcBorders>
              <w:top w:val="single" w:sz="4" w:space="0" w:color="auto"/>
              <w:left w:val="single" w:sz="4" w:space="0" w:color="auto"/>
              <w:bottom w:val="single" w:sz="4" w:space="0" w:color="auto"/>
              <w:right w:val="single" w:sz="4" w:space="0" w:color="auto"/>
            </w:tcBorders>
            <w:hideMark/>
          </w:tcPr>
          <w:p w14:paraId="77B4308B" w14:textId="77777777" w:rsidR="00F81203" w:rsidRDefault="00F81203">
            <w:pPr>
              <w:spacing w:line="276" w:lineRule="auto"/>
              <w:jc w:val="both"/>
              <w:rPr>
                <w:rFonts w:ascii="Arial" w:hAnsi="Arial" w:cs="Arial"/>
              </w:rPr>
            </w:pPr>
            <w:r>
              <w:rPr>
                <w:rFonts w:ascii="Arial" w:hAnsi="Arial" w:cs="Arial"/>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56B744EC" w14:textId="77777777" w:rsidR="00F81203" w:rsidRDefault="00F81203">
            <w:pPr>
              <w:spacing w:line="276" w:lineRule="auto"/>
              <w:jc w:val="both"/>
              <w:rPr>
                <w:rFonts w:ascii="Arial" w:hAnsi="Arial" w:cs="Arial"/>
              </w:rPr>
            </w:pPr>
            <w:r>
              <w:rPr>
                <w:rFonts w:ascii="Arial" w:hAnsi="Arial" w:cs="Arial"/>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4FDBF876" w14:textId="77777777" w:rsidR="00F81203" w:rsidRDefault="00F81203">
            <w:pPr>
              <w:spacing w:line="276" w:lineRule="auto"/>
              <w:jc w:val="both"/>
              <w:rPr>
                <w:rFonts w:ascii="Arial" w:hAnsi="Arial" w:cs="Arial"/>
              </w:rPr>
            </w:pPr>
            <w:r>
              <w:rPr>
                <w:rFonts w:ascii="Arial" w:hAnsi="Arial" w:cs="Arial"/>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44D7A1D5" w14:textId="77777777" w:rsidR="00F81203" w:rsidRDefault="00F81203">
            <w:pPr>
              <w:spacing w:line="276" w:lineRule="auto"/>
              <w:jc w:val="both"/>
              <w:rPr>
                <w:rFonts w:ascii="Arial" w:hAnsi="Arial" w:cs="Arial"/>
              </w:rPr>
            </w:pPr>
            <w:r>
              <w:rPr>
                <w:rFonts w:ascii="Arial" w:hAnsi="Arial" w:cs="Arial"/>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1F682F7D" w14:textId="77777777" w:rsidR="00F81203" w:rsidRDefault="00F81203">
            <w:pPr>
              <w:spacing w:line="276" w:lineRule="auto"/>
              <w:jc w:val="both"/>
              <w:rPr>
                <w:rFonts w:ascii="Arial" w:hAnsi="Arial" w:cs="Arial"/>
              </w:rPr>
            </w:pPr>
            <w:r>
              <w:rPr>
                <w:rFonts w:ascii="Arial" w:hAnsi="Arial" w:cs="Arial"/>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7AF29058" w14:textId="77777777" w:rsidR="00F81203" w:rsidRDefault="00F81203">
            <w:pPr>
              <w:spacing w:line="276" w:lineRule="auto"/>
              <w:jc w:val="both"/>
              <w:rPr>
                <w:rFonts w:ascii="Arial" w:hAnsi="Arial" w:cs="Arial"/>
              </w:rPr>
            </w:pPr>
            <w:r>
              <w:rPr>
                <w:rFonts w:ascii="Arial" w:hAnsi="Arial" w:cs="Arial"/>
              </w:rPr>
              <w:t>D</w:t>
            </w:r>
          </w:p>
        </w:tc>
        <w:tc>
          <w:tcPr>
            <w:tcW w:w="0" w:type="auto"/>
            <w:gridSpan w:val="2"/>
            <w:tcBorders>
              <w:top w:val="single" w:sz="4" w:space="0" w:color="auto"/>
              <w:left w:val="single" w:sz="4" w:space="0" w:color="auto"/>
              <w:bottom w:val="single" w:sz="4" w:space="0" w:color="auto"/>
              <w:right w:val="single" w:sz="4" w:space="0" w:color="auto"/>
            </w:tcBorders>
            <w:hideMark/>
          </w:tcPr>
          <w:p w14:paraId="46987A2D" w14:textId="77777777" w:rsidR="00F81203" w:rsidRDefault="00F81203">
            <w:pPr>
              <w:spacing w:line="276" w:lineRule="auto"/>
              <w:jc w:val="both"/>
              <w:rPr>
                <w:rFonts w:ascii="Arial" w:hAnsi="Arial" w:cs="Arial"/>
              </w:rPr>
            </w:pPr>
            <w:r>
              <w:rPr>
                <w:rFonts w:ascii="Arial" w:hAnsi="Arial" w:cs="Arial"/>
              </w:rPr>
              <w:t>BD</w:t>
            </w:r>
          </w:p>
        </w:tc>
        <w:tc>
          <w:tcPr>
            <w:tcW w:w="0" w:type="auto"/>
            <w:gridSpan w:val="2"/>
            <w:tcBorders>
              <w:top w:val="single" w:sz="4" w:space="0" w:color="auto"/>
              <w:left w:val="single" w:sz="4" w:space="0" w:color="auto"/>
              <w:bottom w:val="single" w:sz="4" w:space="0" w:color="auto"/>
              <w:right w:val="single" w:sz="4" w:space="0" w:color="auto"/>
            </w:tcBorders>
            <w:hideMark/>
          </w:tcPr>
          <w:p w14:paraId="6293F413" w14:textId="77777777" w:rsidR="00F81203" w:rsidRDefault="00F81203">
            <w:pPr>
              <w:spacing w:line="276" w:lineRule="auto"/>
              <w:jc w:val="both"/>
              <w:rPr>
                <w:rFonts w:ascii="Arial" w:hAnsi="Arial" w:cs="Arial"/>
              </w:rPr>
            </w:pPr>
            <w:r>
              <w:rPr>
                <w:rFonts w:ascii="Arial" w:hAnsi="Arial" w:cs="Arial"/>
              </w:rPr>
              <w:t>D</w:t>
            </w:r>
          </w:p>
        </w:tc>
      </w:tr>
      <w:tr w:rsidR="00F81203" w14:paraId="4AEFA94D" w14:textId="77777777" w:rsidTr="00F81203">
        <w:tc>
          <w:tcPr>
            <w:tcW w:w="0" w:type="auto"/>
            <w:gridSpan w:val="17"/>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FB7620" w14:textId="77777777" w:rsidR="00F81203" w:rsidRDefault="00F81203">
            <w:pPr>
              <w:tabs>
                <w:tab w:val="left" w:pos="4065"/>
              </w:tabs>
              <w:spacing w:line="276" w:lineRule="auto"/>
              <w:jc w:val="both"/>
              <w:rPr>
                <w:rFonts w:ascii="Arial" w:hAnsi="Arial" w:cs="Arial"/>
              </w:rPr>
            </w:pPr>
            <w:r>
              <w:rPr>
                <w:rFonts w:ascii="Arial" w:hAnsi="Arial" w:cs="Arial"/>
              </w:rPr>
              <w:t>SEM Damage Grading (n=1)</w:t>
            </w:r>
          </w:p>
        </w:tc>
      </w:tr>
      <w:tr w:rsidR="00F81203" w14:paraId="6A83F1B1"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673EDC97" w14:textId="77777777" w:rsidR="00F81203" w:rsidRDefault="00F81203">
            <w:pPr>
              <w:spacing w:line="276" w:lineRule="auto"/>
              <w:jc w:val="both"/>
              <w:rPr>
                <w:rFonts w:ascii="Arial" w:hAnsi="Arial" w:cs="Arial"/>
              </w:rPr>
            </w:pPr>
            <w:r>
              <w:rPr>
                <w:rFonts w:ascii="Arial" w:hAnsi="Arial" w:cs="Arial"/>
              </w:rPr>
              <w:t>Scale Pattern Identification</w:t>
            </w:r>
          </w:p>
        </w:tc>
        <w:tc>
          <w:tcPr>
            <w:tcW w:w="0" w:type="auto"/>
            <w:tcBorders>
              <w:top w:val="single" w:sz="4" w:space="0" w:color="auto"/>
              <w:left w:val="single" w:sz="4" w:space="0" w:color="auto"/>
              <w:bottom w:val="single" w:sz="4" w:space="0" w:color="auto"/>
              <w:right w:val="single" w:sz="4" w:space="0" w:color="auto"/>
            </w:tcBorders>
            <w:hideMark/>
          </w:tcPr>
          <w:p w14:paraId="71A18317"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5C2EFB52"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116C5D45"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0542E9CD"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31006C1" w14:textId="77777777" w:rsidR="00F81203" w:rsidRDefault="00F81203">
            <w:pPr>
              <w:spacing w:line="276" w:lineRule="auto"/>
              <w:jc w:val="both"/>
              <w:rPr>
                <w:rFonts w:ascii="Arial" w:hAnsi="Arial" w:cs="Arial"/>
              </w:rPr>
            </w:pPr>
            <w:r>
              <w:rPr>
                <w:rFonts w:ascii="Arial" w:hAnsi="Arial" w:cs="Arial"/>
              </w:rPr>
              <w:t>3.00</w:t>
            </w:r>
          </w:p>
        </w:tc>
        <w:tc>
          <w:tcPr>
            <w:tcW w:w="0" w:type="auto"/>
            <w:tcBorders>
              <w:top w:val="single" w:sz="4" w:space="0" w:color="auto"/>
              <w:left w:val="single" w:sz="4" w:space="0" w:color="auto"/>
              <w:bottom w:val="single" w:sz="4" w:space="0" w:color="auto"/>
              <w:right w:val="single" w:sz="4" w:space="0" w:color="auto"/>
            </w:tcBorders>
            <w:hideMark/>
          </w:tcPr>
          <w:p w14:paraId="48E01D8A"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58DA01AF"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3E7F8C83"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3E3E53AF" w14:textId="77777777" w:rsidR="00F81203" w:rsidRDefault="00F81203">
            <w:pPr>
              <w:spacing w:line="276" w:lineRule="auto"/>
              <w:jc w:val="both"/>
              <w:rPr>
                <w:rFonts w:ascii="Arial" w:hAnsi="Arial" w:cs="Arial"/>
              </w:rPr>
            </w:pPr>
            <w:r>
              <w:rPr>
                <w:rFonts w:ascii="Arial" w:hAnsi="Arial" w:cs="Arial"/>
              </w:rPr>
              <w:t>3.00</w:t>
            </w:r>
          </w:p>
        </w:tc>
        <w:tc>
          <w:tcPr>
            <w:tcW w:w="0" w:type="auto"/>
            <w:tcBorders>
              <w:top w:val="single" w:sz="4" w:space="0" w:color="auto"/>
              <w:left w:val="single" w:sz="4" w:space="0" w:color="auto"/>
              <w:bottom w:val="single" w:sz="4" w:space="0" w:color="auto"/>
              <w:right w:val="single" w:sz="4" w:space="0" w:color="auto"/>
            </w:tcBorders>
            <w:hideMark/>
          </w:tcPr>
          <w:p w14:paraId="781D2F19"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12A4B9B6" w14:textId="77777777" w:rsidR="00F81203" w:rsidRDefault="00F81203">
            <w:pPr>
              <w:spacing w:line="276" w:lineRule="auto"/>
              <w:jc w:val="both"/>
              <w:rPr>
                <w:rFonts w:ascii="Arial" w:hAnsi="Arial" w:cs="Arial"/>
              </w:rPr>
            </w:pPr>
            <w:r>
              <w:rPr>
                <w:rFonts w:ascii="Arial" w:hAnsi="Arial" w:cs="Arial"/>
              </w:rPr>
              <w:t>3.00</w:t>
            </w:r>
          </w:p>
        </w:tc>
        <w:tc>
          <w:tcPr>
            <w:tcW w:w="0" w:type="auto"/>
            <w:tcBorders>
              <w:top w:val="single" w:sz="4" w:space="0" w:color="auto"/>
              <w:left w:val="single" w:sz="4" w:space="0" w:color="auto"/>
              <w:bottom w:val="single" w:sz="4" w:space="0" w:color="auto"/>
              <w:right w:val="single" w:sz="4" w:space="0" w:color="auto"/>
            </w:tcBorders>
            <w:hideMark/>
          </w:tcPr>
          <w:p w14:paraId="547536AF"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2FBFC0ED"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6A590668"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457BA77"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64995CA4" w14:textId="77777777" w:rsidR="00F81203" w:rsidRDefault="00F81203">
            <w:pPr>
              <w:spacing w:line="276" w:lineRule="auto"/>
              <w:jc w:val="both"/>
              <w:rPr>
                <w:rFonts w:ascii="Arial" w:hAnsi="Arial" w:cs="Arial"/>
              </w:rPr>
            </w:pPr>
            <w:r>
              <w:rPr>
                <w:rFonts w:ascii="Arial" w:hAnsi="Arial" w:cs="Arial"/>
              </w:rPr>
              <w:t>0.00</w:t>
            </w:r>
          </w:p>
        </w:tc>
      </w:tr>
      <w:tr w:rsidR="00F81203" w14:paraId="38EC3E60"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62DC05A4" w14:textId="77777777" w:rsidR="00F81203" w:rsidRDefault="00F81203">
            <w:pPr>
              <w:spacing w:line="276" w:lineRule="auto"/>
              <w:jc w:val="both"/>
              <w:rPr>
                <w:rFonts w:ascii="Arial" w:hAnsi="Arial" w:cs="Arial"/>
              </w:rPr>
            </w:pPr>
            <w:r>
              <w:rPr>
                <w:rFonts w:ascii="Arial" w:hAnsi="Arial" w:cs="Arial"/>
              </w:rPr>
              <w:t>Thermal Degradation by Melting</w:t>
            </w:r>
          </w:p>
        </w:tc>
        <w:tc>
          <w:tcPr>
            <w:tcW w:w="0" w:type="auto"/>
            <w:tcBorders>
              <w:top w:val="single" w:sz="4" w:space="0" w:color="auto"/>
              <w:left w:val="single" w:sz="4" w:space="0" w:color="auto"/>
              <w:bottom w:val="single" w:sz="4" w:space="0" w:color="auto"/>
              <w:right w:val="single" w:sz="4" w:space="0" w:color="auto"/>
            </w:tcBorders>
            <w:hideMark/>
          </w:tcPr>
          <w:p w14:paraId="2DD14576"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50629463"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0E36F9B"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603D7EC0"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323465E4" w14:textId="77777777" w:rsidR="00F81203" w:rsidRDefault="00F81203">
            <w:pPr>
              <w:spacing w:line="276" w:lineRule="auto"/>
              <w:jc w:val="both"/>
              <w:rPr>
                <w:rFonts w:ascii="Arial" w:hAnsi="Arial" w:cs="Arial"/>
              </w:rPr>
            </w:pPr>
            <w:r>
              <w:rPr>
                <w:rFonts w:ascii="Arial" w:hAnsi="Arial" w:cs="Arial"/>
              </w:rPr>
              <w:t>3.00</w:t>
            </w:r>
          </w:p>
        </w:tc>
        <w:tc>
          <w:tcPr>
            <w:tcW w:w="0" w:type="auto"/>
            <w:tcBorders>
              <w:top w:val="single" w:sz="4" w:space="0" w:color="auto"/>
              <w:left w:val="single" w:sz="4" w:space="0" w:color="auto"/>
              <w:bottom w:val="single" w:sz="4" w:space="0" w:color="auto"/>
              <w:right w:val="single" w:sz="4" w:space="0" w:color="auto"/>
            </w:tcBorders>
            <w:hideMark/>
          </w:tcPr>
          <w:p w14:paraId="1F35A303"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67BB72FE"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1D37705D"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2DE5D73"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57B3F16C"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2D41A4C3"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4A5A8F3A"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0F357B5D"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11CA69B7"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1D465D89"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2F7F1242" w14:textId="77777777" w:rsidR="00F81203" w:rsidRDefault="00F81203">
            <w:pPr>
              <w:spacing w:line="276" w:lineRule="auto"/>
              <w:jc w:val="both"/>
              <w:rPr>
                <w:rFonts w:ascii="Arial" w:hAnsi="Arial" w:cs="Arial"/>
              </w:rPr>
            </w:pPr>
            <w:r>
              <w:rPr>
                <w:rFonts w:ascii="Arial" w:hAnsi="Arial" w:cs="Arial"/>
              </w:rPr>
              <w:t>0.00</w:t>
            </w:r>
          </w:p>
        </w:tc>
      </w:tr>
      <w:tr w:rsidR="00F81203" w14:paraId="1188E622" w14:textId="77777777" w:rsidTr="00F81203">
        <w:tc>
          <w:tcPr>
            <w:tcW w:w="0" w:type="auto"/>
            <w:tcBorders>
              <w:top w:val="single" w:sz="4" w:space="0" w:color="auto"/>
              <w:left w:val="single" w:sz="4" w:space="0" w:color="auto"/>
              <w:bottom w:val="single" w:sz="4" w:space="0" w:color="auto"/>
              <w:right w:val="single" w:sz="4" w:space="0" w:color="auto"/>
            </w:tcBorders>
            <w:hideMark/>
          </w:tcPr>
          <w:p w14:paraId="5A21BEE4" w14:textId="77777777" w:rsidR="00F81203" w:rsidRDefault="00F81203">
            <w:pPr>
              <w:spacing w:line="276" w:lineRule="auto"/>
              <w:jc w:val="both"/>
              <w:rPr>
                <w:rFonts w:ascii="Arial" w:hAnsi="Arial" w:cs="Arial"/>
              </w:rPr>
            </w:pPr>
            <w:r>
              <w:rPr>
                <w:rFonts w:ascii="Arial" w:hAnsi="Arial" w:cs="Arial"/>
              </w:rPr>
              <w:t>Thermal Degradation by Scale Removal</w:t>
            </w:r>
          </w:p>
        </w:tc>
        <w:tc>
          <w:tcPr>
            <w:tcW w:w="0" w:type="auto"/>
            <w:tcBorders>
              <w:top w:val="single" w:sz="4" w:space="0" w:color="auto"/>
              <w:left w:val="single" w:sz="4" w:space="0" w:color="auto"/>
              <w:bottom w:val="single" w:sz="4" w:space="0" w:color="auto"/>
              <w:right w:val="single" w:sz="4" w:space="0" w:color="auto"/>
            </w:tcBorders>
            <w:hideMark/>
          </w:tcPr>
          <w:p w14:paraId="5BA51EBF"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68997122"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619606D5"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5390FF48"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7C9E4831" w14:textId="77777777" w:rsidR="00F81203" w:rsidRDefault="00F81203">
            <w:pPr>
              <w:spacing w:line="276" w:lineRule="auto"/>
              <w:jc w:val="both"/>
              <w:rPr>
                <w:rFonts w:ascii="Arial" w:hAnsi="Arial" w:cs="Arial"/>
              </w:rPr>
            </w:pPr>
            <w:r>
              <w:rPr>
                <w:rFonts w:ascii="Arial" w:hAnsi="Arial" w:cs="Arial"/>
              </w:rPr>
              <w:t>1.00</w:t>
            </w:r>
          </w:p>
        </w:tc>
        <w:tc>
          <w:tcPr>
            <w:tcW w:w="0" w:type="auto"/>
            <w:tcBorders>
              <w:top w:val="single" w:sz="4" w:space="0" w:color="auto"/>
              <w:left w:val="single" w:sz="4" w:space="0" w:color="auto"/>
              <w:bottom w:val="single" w:sz="4" w:space="0" w:color="auto"/>
              <w:right w:val="single" w:sz="4" w:space="0" w:color="auto"/>
            </w:tcBorders>
            <w:hideMark/>
          </w:tcPr>
          <w:p w14:paraId="5F44743D"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602C2C7D"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19B39992"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1A172792"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0555C1FE"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45FFD85B" w14:textId="77777777" w:rsidR="00F81203" w:rsidRDefault="00F81203">
            <w:pPr>
              <w:spacing w:line="276" w:lineRule="auto"/>
              <w:jc w:val="both"/>
              <w:rPr>
                <w:rFonts w:ascii="Arial" w:hAnsi="Arial" w:cs="Arial"/>
              </w:rPr>
            </w:pPr>
            <w:r>
              <w:rPr>
                <w:rFonts w:ascii="Arial" w:hAnsi="Arial" w:cs="Arial"/>
              </w:rPr>
              <w:t>3.00</w:t>
            </w:r>
          </w:p>
        </w:tc>
        <w:tc>
          <w:tcPr>
            <w:tcW w:w="0" w:type="auto"/>
            <w:tcBorders>
              <w:top w:val="single" w:sz="4" w:space="0" w:color="auto"/>
              <w:left w:val="single" w:sz="4" w:space="0" w:color="auto"/>
              <w:bottom w:val="single" w:sz="4" w:space="0" w:color="auto"/>
              <w:right w:val="single" w:sz="4" w:space="0" w:color="auto"/>
            </w:tcBorders>
            <w:hideMark/>
          </w:tcPr>
          <w:p w14:paraId="031C05E9"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651B6FDE" w14:textId="77777777" w:rsidR="00F81203" w:rsidRDefault="00F81203">
            <w:pPr>
              <w:spacing w:line="276" w:lineRule="auto"/>
              <w:jc w:val="both"/>
              <w:rPr>
                <w:rFonts w:ascii="Arial" w:hAnsi="Arial" w:cs="Arial"/>
              </w:rPr>
            </w:pPr>
            <w:r>
              <w:rPr>
                <w:rFonts w:ascii="Arial" w:hAnsi="Arial" w:cs="Arial"/>
              </w:rPr>
              <w:t>3.00</w:t>
            </w:r>
          </w:p>
        </w:tc>
        <w:tc>
          <w:tcPr>
            <w:tcW w:w="0" w:type="auto"/>
            <w:tcBorders>
              <w:top w:val="single" w:sz="4" w:space="0" w:color="auto"/>
              <w:left w:val="single" w:sz="4" w:space="0" w:color="auto"/>
              <w:bottom w:val="single" w:sz="4" w:space="0" w:color="auto"/>
              <w:right w:val="single" w:sz="4" w:space="0" w:color="auto"/>
            </w:tcBorders>
            <w:hideMark/>
          </w:tcPr>
          <w:p w14:paraId="689F88A4" w14:textId="77777777" w:rsidR="00F81203" w:rsidRDefault="00F81203">
            <w:pPr>
              <w:spacing w:line="276" w:lineRule="auto"/>
              <w:jc w:val="both"/>
              <w:rPr>
                <w:rFonts w:ascii="Arial" w:hAnsi="Arial" w:cs="Arial"/>
              </w:rPr>
            </w:pPr>
            <w:r>
              <w:rPr>
                <w:rFonts w:ascii="Arial" w:hAnsi="Arial" w:cs="Arial"/>
              </w:rPr>
              <w:t>0.00</w:t>
            </w:r>
          </w:p>
        </w:tc>
        <w:tc>
          <w:tcPr>
            <w:tcW w:w="0" w:type="auto"/>
            <w:tcBorders>
              <w:top w:val="single" w:sz="4" w:space="0" w:color="auto"/>
              <w:left w:val="single" w:sz="4" w:space="0" w:color="auto"/>
              <w:bottom w:val="single" w:sz="4" w:space="0" w:color="auto"/>
              <w:right w:val="single" w:sz="4" w:space="0" w:color="auto"/>
            </w:tcBorders>
            <w:hideMark/>
          </w:tcPr>
          <w:p w14:paraId="4B49E91F" w14:textId="77777777" w:rsidR="00F81203" w:rsidRDefault="00F81203">
            <w:pPr>
              <w:spacing w:line="276" w:lineRule="auto"/>
              <w:jc w:val="both"/>
              <w:rPr>
                <w:rFonts w:ascii="Arial" w:hAnsi="Arial" w:cs="Arial"/>
              </w:rPr>
            </w:pPr>
            <w:r>
              <w:rPr>
                <w:rFonts w:ascii="Arial" w:hAnsi="Arial" w:cs="Arial"/>
              </w:rPr>
              <w:t>2.00</w:t>
            </w:r>
          </w:p>
        </w:tc>
        <w:tc>
          <w:tcPr>
            <w:tcW w:w="0" w:type="auto"/>
            <w:tcBorders>
              <w:top w:val="single" w:sz="4" w:space="0" w:color="auto"/>
              <w:left w:val="single" w:sz="4" w:space="0" w:color="auto"/>
              <w:bottom w:val="single" w:sz="4" w:space="0" w:color="auto"/>
              <w:right w:val="single" w:sz="4" w:space="0" w:color="auto"/>
            </w:tcBorders>
            <w:hideMark/>
          </w:tcPr>
          <w:p w14:paraId="6D813987" w14:textId="77777777" w:rsidR="00F81203" w:rsidRDefault="00F81203">
            <w:pPr>
              <w:spacing w:line="276" w:lineRule="auto"/>
              <w:jc w:val="both"/>
              <w:rPr>
                <w:rFonts w:ascii="Arial" w:hAnsi="Arial" w:cs="Arial"/>
              </w:rPr>
            </w:pPr>
            <w:r>
              <w:rPr>
                <w:rFonts w:ascii="Arial" w:hAnsi="Arial" w:cs="Arial"/>
              </w:rPr>
              <w:t>0.00</w:t>
            </w:r>
          </w:p>
        </w:tc>
      </w:tr>
    </w:tbl>
    <w:p w14:paraId="4BF16404" w14:textId="77777777" w:rsidR="00F81203" w:rsidRDefault="00F81203" w:rsidP="00F81203">
      <w:pPr>
        <w:spacing w:line="276" w:lineRule="auto"/>
        <w:jc w:val="both"/>
        <w:rPr>
          <w:rFonts w:ascii="Arial" w:hAnsi="Arial" w:cs="Arial"/>
        </w:rPr>
      </w:pPr>
      <w:r>
        <w:rPr>
          <w:rFonts w:ascii="Arial" w:hAnsi="Arial" w:cs="Arial"/>
        </w:rPr>
        <w:t xml:space="preserve">   </w:t>
      </w:r>
    </w:p>
    <w:p w14:paraId="0696DA1A" w14:textId="77777777" w:rsidR="00F81203" w:rsidRDefault="00F81203" w:rsidP="00F81203">
      <w:pPr>
        <w:spacing w:line="276" w:lineRule="auto"/>
        <w:jc w:val="both"/>
        <w:rPr>
          <w:rFonts w:ascii="Arial" w:hAnsi="Arial" w:cs="Arial"/>
        </w:rPr>
      </w:pPr>
      <w:r>
        <w:rPr>
          <w:rFonts w:ascii="Arial" w:hAnsi="Arial" w:cs="Arial"/>
        </w:rPr>
        <w:t xml:space="preserve"> </w:t>
      </w:r>
    </w:p>
    <w:p w14:paraId="6439D975" w14:textId="77777777" w:rsidR="00F81203" w:rsidRDefault="00F81203" w:rsidP="00F81203">
      <w:pPr>
        <w:spacing w:after="0" w:line="276" w:lineRule="auto"/>
        <w:rPr>
          <w:rFonts w:ascii="Arial" w:hAnsi="Arial" w:cs="Arial"/>
        </w:rPr>
        <w:sectPr w:rsidR="00F81203">
          <w:pgSz w:w="15840" w:h="12240" w:orient="landscape"/>
          <w:pgMar w:top="1440" w:right="1440" w:bottom="1440" w:left="1440" w:header="709" w:footer="709" w:gutter="0"/>
          <w:cols w:space="720"/>
        </w:sectPr>
      </w:pPr>
    </w:p>
    <w:p w14:paraId="1A583852" w14:textId="77777777" w:rsidR="00F81203" w:rsidRDefault="00F81203" w:rsidP="00F81203">
      <w:pPr>
        <w:spacing w:line="276" w:lineRule="auto"/>
        <w:jc w:val="both"/>
        <w:rPr>
          <w:rFonts w:ascii="Arial" w:hAnsi="Arial" w:cs="Arial"/>
        </w:rPr>
      </w:pPr>
      <w:r>
        <w:rPr>
          <w:rFonts w:ascii="Arial" w:hAnsi="Arial" w:cs="Arial"/>
        </w:rPr>
        <w:lastRenderedPageBreak/>
        <w:t xml:space="preserve">It can be seen from tables 2 and 3 that as temperature increases, bubbling, discolouration and fractures increase in both embedded and individual hairs, with a particular increase above 250°C. Hairs that exhibited greater discolouration tended to obscure observations of the internal cortex and therefore medulla disintegration may not be a suitable characteristic to analyse in hairs believed to have been exposed to temperatures above 250°C. Individual hair samples began to show discoloration around the root region at 50°C.  In contrast, the embedded hairs generally started to discolour at higher temperatures (≥ 150°C). The medulla started to appear to separate and bubbles started to appear at 50°C, particularly in the main shaft of the hair for both embedded and individual but was at a greater extent in the individual hairs, where this extended to both root and tip regions at the lower temperatures (≥ 100°C). Like the embedded hairs, the individual hairs became extremely brittle and started to fragment after 250°C, progressing to an ash like consistency at 350°C. This progression in fragmentation can be seen in Figure 4 to 6. </w:t>
      </w:r>
    </w:p>
    <w:p w14:paraId="45755AF6" w14:textId="77777777" w:rsidR="00F81203" w:rsidRDefault="00F81203" w:rsidP="00F81203">
      <w:pPr>
        <w:spacing w:line="276" w:lineRule="auto"/>
        <w:jc w:val="both"/>
        <w:rPr>
          <w:rFonts w:ascii="Arial" w:hAnsi="Arial" w:cs="Arial"/>
        </w:rPr>
      </w:pPr>
      <w:r>
        <w:rPr>
          <w:rFonts w:ascii="Arial" w:hAnsi="Arial" w:cs="Arial"/>
        </w:rPr>
        <w:t xml:space="preserve">Further differences were seen between the embedded and individual hairs including the location of the damage.  In the embedded hairs, damage was most apparent in the root to midshaft regions with the tips showing little to no damage.  In a living sample, moisture is deposited to the proximal end of the hair from the sebaceous glands [33]. In the dissected skin samples, moisture from the thawed tissue could create a similar effect as with living skin, causing differences in heat conductivity along the length of the hair. The additional moisture from the skin at the root end of the hair may increase heat conductivity in that region, which would explain why more damage was present at the root. The presence and amount of melanin in hair has been noted to affect the thermal degradation of hair, with thermal diffusivity (rate at which heat may spread through the hair) being 40-50% higher in white hairs compared to brown hairs [5].  The hairs used in this study were consistently lighter in colour at the root than the shaft and tip which could also explain the increased damage in this region. Further study of the thermal diffusivity and thermal conductivity of canine hairs using the transient electro-thermal (TET) technique may aid in the interpretation of heat damage. </w:t>
      </w:r>
    </w:p>
    <w:p w14:paraId="422F598C" w14:textId="77777777" w:rsidR="00F81203" w:rsidRDefault="00F81203" w:rsidP="00F81203">
      <w:pPr>
        <w:spacing w:line="276" w:lineRule="auto"/>
        <w:jc w:val="both"/>
        <w:rPr>
          <w:rFonts w:ascii="Arial" w:hAnsi="Arial" w:cs="Arial"/>
        </w:rPr>
      </w:pPr>
      <w:r>
        <w:rPr>
          <w:rFonts w:ascii="Arial" w:hAnsi="Arial" w:cs="Arial"/>
        </w:rPr>
        <w:t xml:space="preserve">In individual hairs, the shaft displayed more damage compared to embedded hairs. A suggestion as to why this occurred is that the individual samples did not have the protection from the insulating layer of surrounding hairs that the hairs embedded in the skin were afforded thus leaving the shaft region more exposed to the heat.  This variation in the extent of damage seen along the length of the hairs, indicates that the hairs may not be uniformly subjected to the heat source and/or different regions of the hair are more susceptible to damage than others.  These inconsistencies in damage have previously been noted in human hair exposed to an oven [31]. </w:t>
      </w:r>
    </w:p>
    <w:p w14:paraId="2D8B22F5" w14:textId="77777777" w:rsidR="00F81203" w:rsidRDefault="00F81203" w:rsidP="00F81203">
      <w:pPr>
        <w:spacing w:line="276" w:lineRule="auto"/>
        <w:jc w:val="both"/>
        <w:rPr>
          <w:rFonts w:ascii="Arial" w:hAnsi="Arial" w:cs="Arial"/>
        </w:rPr>
      </w:pPr>
      <w:r>
        <w:rPr>
          <w:rFonts w:ascii="Arial" w:hAnsi="Arial" w:cs="Arial"/>
        </w:rPr>
        <w:t xml:space="preserve">The results from the furnace exposure in this study support further findings concluded by Igowsky and Pangerl’s [8] study on the effects of heat on human hair. Although the degree of damage was not quantified, Igowsky and Pangerl noted that when hair has been exposed to a furnace, bubbling and discolouration will occur, which was also seen in the present study. However, dissimilar results were seen in regard to the minimum exposure temperature required to cause damage. In the present study, damage was identified at 50°C whereas no damage was seen in hairs exposed to temperatures lower than 190°C in human hair. Other damage characteristics were identified in this study that had previously not been noted, including the disintegration of the medulla.  Differences in sample type (canine vs human) and method may help explain these disparate findings. It has been noted in studies investigating the thermal degradation of keratin waste, that </w:t>
      </w:r>
      <w:r>
        <w:rPr>
          <w:rFonts w:ascii="Arial" w:hAnsi="Arial" w:cs="Arial"/>
        </w:rPr>
        <w:lastRenderedPageBreak/>
        <w:t>the wt% of certain elements can differ between human and cattle hair, e.g. nitrogen [</w:t>
      </w:r>
      <w:r>
        <w:rPr>
          <w:rFonts w:ascii="Arial" w:hAnsi="Arial" w:cs="Arial"/>
          <w:color w:val="FF0000"/>
        </w:rPr>
        <w:t>45</w:t>
      </w:r>
      <w:r>
        <w:rPr>
          <w:rFonts w:ascii="Arial" w:hAnsi="Arial" w:cs="Arial"/>
        </w:rPr>
        <w:t xml:space="preserve">]. These differences may be extended to other mammalian species such as canines and thus effect the thermal properties of the hair. </w:t>
      </w:r>
    </w:p>
    <w:p w14:paraId="4DC8D557" w14:textId="77777777" w:rsidR="00F81203" w:rsidRDefault="00F81203" w:rsidP="00F81203">
      <w:pPr>
        <w:spacing w:line="276" w:lineRule="auto"/>
        <w:jc w:val="both"/>
        <w:rPr>
          <w:rFonts w:ascii="Arial" w:hAnsi="Arial" w:cs="Arial"/>
        </w:rPr>
      </w:pPr>
      <w:r>
        <w:rPr>
          <w:rFonts w:ascii="Arial" w:hAnsi="Arial" w:cs="Arial"/>
        </w:rPr>
        <w:t xml:space="preserve">To observe any overall trends in damage due to sample type (embedded vs individual) and exposure temperature, mean total damage scores were calculated; this included the sum of each damage score for every hair region (where applicable) for bubbling, discolouration, medulla disintegration and fractures, with a maximum possible total score of 45. The SEM observations and expansion were not included in the total damage score. The mean total damage scores for the furnace results can be seen in Figure 8. Histograms showing the distributions of scores for damage characteristics for both embedded and individual hairs are shown in Figure 9. </w:t>
      </w:r>
    </w:p>
    <w:p w14:paraId="2CAD3742" w14:textId="77777777" w:rsidR="00F81203" w:rsidRDefault="00F81203" w:rsidP="00F81203">
      <w:pPr>
        <w:spacing w:line="276" w:lineRule="auto"/>
        <w:jc w:val="both"/>
        <w:rPr>
          <w:rFonts w:ascii="Arial" w:hAnsi="Arial" w:cs="Arial"/>
          <w:iCs/>
        </w:rPr>
      </w:pPr>
    </w:p>
    <w:p w14:paraId="0C2DB1DA" w14:textId="3E5CC444" w:rsidR="00F81203" w:rsidRDefault="00F81203" w:rsidP="00F81203">
      <w:pPr>
        <w:keepNext/>
        <w:spacing w:line="276" w:lineRule="auto"/>
        <w:jc w:val="both"/>
        <w:rPr>
          <w:rFonts w:ascii="Arial" w:hAnsi="Arial" w:cs="Arial"/>
        </w:rPr>
      </w:pPr>
      <w:r>
        <w:rPr>
          <w:rFonts w:ascii="Arial" w:hAnsi="Arial" w:cs="Arial"/>
          <w:noProof/>
          <w:lang w:eastAsia="en-GB"/>
        </w:rPr>
        <w:drawing>
          <wp:inline distT="0" distB="0" distL="0" distR="0" wp14:anchorId="1B00C2C2" wp14:editId="75C5BFD2">
            <wp:extent cx="6038850" cy="3457575"/>
            <wp:effectExtent l="0" t="0" r="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00CA7A0" w14:textId="77777777" w:rsidR="00F81203" w:rsidRDefault="00F81203" w:rsidP="00F81203">
      <w:pPr>
        <w:pStyle w:val="Caption"/>
        <w:spacing w:line="276" w:lineRule="auto"/>
        <w:jc w:val="both"/>
        <w:rPr>
          <w:rFonts w:ascii="Arial" w:hAnsi="Arial" w:cs="Arial"/>
        </w:rPr>
      </w:pPr>
      <w:r>
        <w:rPr>
          <w:rFonts w:ascii="Arial" w:hAnsi="Arial" w:cs="Arial"/>
        </w:rPr>
        <w:t xml:space="preserve">Figure </w:t>
      </w:r>
      <w:r>
        <w:fldChar w:fldCharType="begin"/>
      </w:r>
      <w:r>
        <w:rPr>
          <w:rFonts w:ascii="Arial" w:hAnsi="Arial" w:cs="Arial"/>
        </w:rPr>
        <w:instrText xml:space="preserve"> SEQ Figure \* ARABIC </w:instrText>
      </w:r>
      <w:r>
        <w:fldChar w:fldCharType="separate"/>
      </w:r>
      <w:r>
        <w:rPr>
          <w:rFonts w:ascii="Arial" w:hAnsi="Arial" w:cs="Arial"/>
          <w:noProof/>
        </w:rPr>
        <w:t>8</w:t>
      </w:r>
      <w:r>
        <w:fldChar w:fldCharType="end"/>
      </w:r>
      <w:r>
        <w:rPr>
          <w:rFonts w:ascii="Arial" w:hAnsi="Arial" w:cs="Arial"/>
        </w:rPr>
        <w:t>: Mean total damage scores for both embedded and individual hair samples exposed to a heated environment via a furnace.</w:t>
      </w:r>
    </w:p>
    <w:p w14:paraId="10877E25" w14:textId="1FBEEA58" w:rsidR="00F81203" w:rsidRDefault="00F81203" w:rsidP="00F81203">
      <w:pPr>
        <w:spacing w:line="276" w:lineRule="auto"/>
        <w:jc w:val="both"/>
        <w:rPr>
          <w:rFonts w:ascii="Arial" w:hAnsi="Arial" w:cs="Arial"/>
        </w:rPr>
      </w:pPr>
      <w:r>
        <w:rPr>
          <w:rFonts w:ascii="Arial" w:hAnsi="Arial" w:cs="Arial"/>
          <w:noProof/>
        </w:rPr>
        <w:lastRenderedPageBreak/>
        <w:drawing>
          <wp:inline distT="0" distB="0" distL="0" distR="0" wp14:anchorId="073C4BCB" wp14:editId="5E633A42">
            <wp:extent cx="5943600" cy="56216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604078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5621655"/>
                    </a:xfrm>
                    <a:prstGeom prst="rect">
                      <a:avLst/>
                    </a:prstGeom>
                    <a:noFill/>
                    <a:ln>
                      <a:noFill/>
                    </a:ln>
                  </pic:spPr>
                </pic:pic>
              </a:graphicData>
            </a:graphic>
          </wp:inline>
        </w:drawing>
      </w:r>
    </w:p>
    <w:p w14:paraId="38FEFCD3" w14:textId="77777777" w:rsidR="00F81203" w:rsidRDefault="00F81203" w:rsidP="00F81203">
      <w:pPr>
        <w:pStyle w:val="Caption"/>
        <w:spacing w:line="276" w:lineRule="auto"/>
        <w:rPr>
          <w:rFonts w:ascii="Arial" w:hAnsi="Arial" w:cs="Arial"/>
        </w:rPr>
      </w:pPr>
      <w:r>
        <w:rPr>
          <w:rFonts w:ascii="Arial" w:hAnsi="Arial" w:cs="Arial"/>
        </w:rPr>
        <w:t>Figure 9: Histograms of damage characteristic grades for samples exposed to furnace damage.</w:t>
      </w:r>
    </w:p>
    <w:p w14:paraId="29360B03" w14:textId="77777777" w:rsidR="00F81203" w:rsidRDefault="00F81203" w:rsidP="00F81203">
      <w:pPr>
        <w:rPr>
          <w:rFonts w:ascii="Arial" w:hAnsi="Arial" w:cs="Arial"/>
        </w:rPr>
      </w:pPr>
    </w:p>
    <w:p w14:paraId="19513C32" w14:textId="77777777" w:rsidR="00F81203" w:rsidRDefault="00F81203" w:rsidP="00F81203">
      <w:pPr>
        <w:spacing w:line="276" w:lineRule="auto"/>
        <w:jc w:val="both"/>
        <w:rPr>
          <w:rFonts w:ascii="Arial" w:hAnsi="Arial" w:cs="Arial"/>
        </w:rPr>
      </w:pPr>
      <w:r>
        <w:rPr>
          <w:rFonts w:ascii="Arial" w:hAnsi="Arial" w:cs="Arial"/>
        </w:rPr>
        <w:t xml:space="preserve">The general trend is that as temperature is increased, the total damage is increased for both embedded and individual hairs. Studies investigating the thermal degradation of keratin have noted that thermal degradation occurs in multiple successive and overlapping stages [4]. Degradation starts slowly with initial decomposition due to the loss of adsorbed water in the sample, which has shown to occur in wool samples at approximately 180°C [4]. This slow increase in damage can be seen at the lower temperatures in Figure 8. The second stage is the start of the keratin decomposition (which occurs between 150°C to 600°). A sharp increase in keratin degradation at around 300°C has been noted previously and coincides with the generation of inorganic gases, such as ammonia and carbon dioxide. This rapid increase in damage can be seen in the overall damage scores at 250°C. Advanced degradation of the keratin structure occurs </w:t>
      </w:r>
      <w:r>
        <w:rPr>
          <w:rFonts w:ascii="Arial" w:hAnsi="Arial" w:cs="Arial"/>
        </w:rPr>
        <w:lastRenderedPageBreak/>
        <w:t>at higher temperatures (above 450°C) which was seen in initial pilot studies where samples exposed to temperatures above 350°C became completely cremated. It can be seen from Figure 9, over the range of temperatures used, scores for loss of medulla in the root vary little. Distributions for the remaining characteristics show that for the most part, the full range of grading scores are used, with the exception of shaft medulla loss.</w:t>
      </w:r>
    </w:p>
    <w:p w14:paraId="5C7F164A" w14:textId="77777777" w:rsidR="00F81203" w:rsidRDefault="00F81203" w:rsidP="00F81203">
      <w:pPr>
        <w:spacing w:line="276" w:lineRule="auto"/>
        <w:jc w:val="both"/>
        <w:rPr>
          <w:rFonts w:ascii="Arial" w:hAnsi="Arial" w:cs="Arial"/>
        </w:rPr>
      </w:pPr>
      <w:r>
        <w:rPr>
          <w:rFonts w:ascii="Arial" w:hAnsi="Arial" w:cs="Arial"/>
        </w:rPr>
        <w:t xml:space="preserve">Individual hairs exhibited greater damage than embedded hairs at all temperatures apart from 50°C, 300°C and 350°C. This may indicate that the protection that multiple hairs in a pelage provide each other is only exhibited at temperatures less than 300°C and beyond this temperature, the hairs and air between the hairs are sufficiently increased in temperature to cause damage. </w:t>
      </w:r>
    </w:p>
    <w:p w14:paraId="128703B4" w14:textId="77777777" w:rsidR="00F81203" w:rsidRDefault="00F81203" w:rsidP="00F81203">
      <w:pPr>
        <w:spacing w:line="276" w:lineRule="auto"/>
        <w:jc w:val="both"/>
        <w:rPr>
          <w:rFonts w:ascii="Arial" w:hAnsi="Arial" w:cs="Arial"/>
        </w:rPr>
      </w:pPr>
      <w:r>
        <w:rPr>
          <w:rFonts w:ascii="Arial" w:hAnsi="Arial" w:cs="Arial"/>
        </w:rPr>
        <w:t>Due to the large number of characteristics being observed, it is beneficial to attempt to determine if there are latent variables which might explain variance across the dataset and identify redundant measures in the analysis of hairs that are believed to have been subjected to heat. Additionally, the relationship between such latent variables and independent variables such as exposure time or temperature may help inform future grading schemes of this type. The light microscopy damage grading data was therefore subjected to principal component analysis (PCA) for the purposes of dimensionality reduction. Before subjecting the data to PCA, the KMO measure of sampling adequacy (MSA) was computed. The MSA of the dataset was 0.72. This indicates that overall, the data collected may be suitable for PCA. However, the measures of sampling accuracy for loss of medulla in the root (0.54) and shaft (0.43) indicate that the distribution of these scores are not suitable for inclusion into a PCA. This may be related to the fact that in the case of furnace exposed hairs, observations of medulla loss were not possible at temperatures of 250°C and above due to obfuscation of the internal structure. However, it was found that at temperatures of 200°C and below, loss of medulla in both root and shaft were correlated with bubbling in the same region (Root: R</w:t>
      </w:r>
      <w:r>
        <w:rPr>
          <w:rFonts w:ascii="Arial" w:hAnsi="Arial" w:cs="Arial"/>
          <w:vertAlign w:val="superscript"/>
        </w:rPr>
        <w:t>2</w:t>
      </w:r>
      <w:r>
        <w:rPr>
          <w:rFonts w:ascii="Arial" w:hAnsi="Arial" w:cs="Arial"/>
        </w:rPr>
        <w:t xml:space="preserve"> = 0.48, p = 1.3 x 10</w:t>
      </w:r>
      <w:r>
        <w:rPr>
          <w:rFonts w:ascii="Arial" w:hAnsi="Arial" w:cs="Arial"/>
          <w:vertAlign w:val="superscript"/>
        </w:rPr>
        <w:t>-5</w:t>
      </w:r>
      <w:r>
        <w:rPr>
          <w:rFonts w:ascii="Arial" w:hAnsi="Arial" w:cs="Arial"/>
        </w:rPr>
        <w:t>; shaft: R</w:t>
      </w:r>
      <w:r>
        <w:rPr>
          <w:rFonts w:ascii="Arial" w:hAnsi="Arial" w:cs="Arial"/>
          <w:vertAlign w:val="superscript"/>
        </w:rPr>
        <w:t>2</w:t>
      </w:r>
      <w:r>
        <w:rPr>
          <w:rFonts w:ascii="Arial" w:hAnsi="Arial" w:cs="Arial"/>
        </w:rPr>
        <w:t xml:space="preserve"> = 0.6, p = 2.25 x 10</w:t>
      </w:r>
      <w:r>
        <w:rPr>
          <w:rFonts w:ascii="Arial" w:hAnsi="Arial" w:cs="Arial"/>
          <w:vertAlign w:val="superscript"/>
        </w:rPr>
        <w:t>-7</w:t>
      </w:r>
      <w:r>
        <w:rPr>
          <w:rFonts w:ascii="Arial" w:hAnsi="Arial" w:cs="Arial"/>
        </w:rPr>
        <w:t xml:space="preserve">), as such it was determined that it was valid to omit these measures from the PCA in order to analyse all observations across the full range of temperatures. </w:t>
      </w:r>
    </w:p>
    <w:p w14:paraId="60A5DCAA" w14:textId="77777777" w:rsidR="00F81203" w:rsidRDefault="00F81203" w:rsidP="00F81203">
      <w:pPr>
        <w:spacing w:line="276" w:lineRule="auto"/>
        <w:jc w:val="both"/>
        <w:rPr>
          <w:rFonts w:ascii="Arial" w:hAnsi="Arial" w:cs="Arial"/>
        </w:rPr>
      </w:pPr>
      <w:r>
        <w:rPr>
          <w:rFonts w:ascii="Arial" w:hAnsi="Arial" w:cs="Arial"/>
        </w:rPr>
        <w:t>Figure 10 shows the loadings for the extracted features. The point of inflection and proportion of variance given by the eigenvalue attributed to component 1 strongly suggests a one-dimensional solution. It was found that the first component (Dim 1) accounted for 86.5% of the variation in the data, with all of the damage characteristics heavily loaded onto this dimension.</w:t>
      </w:r>
    </w:p>
    <w:p w14:paraId="560F6283" w14:textId="77777777" w:rsidR="00F81203" w:rsidRDefault="00F81203" w:rsidP="00F81203">
      <w:pPr>
        <w:spacing w:line="276" w:lineRule="auto"/>
        <w:jc w:val="both"/>
        <w:rPr>
          <w:rFonts w:ascii="Arial" w:hAnsi="Arial" w:cs="Arial"/>
        </w:rPr>
      </w:pPr>
      <w:r>
        <w:rPr>
          <w:rFonts w:ascii="Arial" w:hAnsi="Arial" w:cs="Arial"/>
        </w:rPr>
        <w:t>Figure 11 shows a PCA vector map with temperature included as a supplementary variable and mapped onto the extracted feature space.  The loading of temperature on to the first dimension of the PCA suggests that temperature is correlated with all damage features, indicating that as temperature increases so does the severity of each of the damage characteristics                                        (R</w:t>
      </w:r>
      <w:r>
        <w:rPr>
          <w:rFonts w:ascii="Arial" w:hAnsi="Arial" w:cs="Arial"/>
          <w:vertAlign w:val="superscript"/>
        </w:rPr>
        <w:t>2</w:t>
      </w:r>
      <w:r>
        <w:rPr>
          <w:rFonts w:ascii="Arial" w:hAnsi="Arial" w:cs="Arial"/>
        </w:rPr>
        <w:t xml:space="preserve"> = 0.84, p&lt; 2.2x10</w:t>
      </w:r>
      <w:r>
        <w:rPr>
          <w:rFonts w:ascii="Arial" w:hAnsi="Arial" w:cs="Arial"/>
          <w:vertAlign w:val="superscript"/>
        </w:rPr>
        <w:t>-16</w:t>
      </w:r>
      <w:r>
        <w:rPr>
          <w:rFonts w:ascii="Arial" w:hAnsi="Arial" w:cs="Arial"/>
        </w:rPr>
        <w:t xml:space="preserve">).  It can be noted that with furnace exposure, any one of the characteristics could be used to indicate the temperature to which it has been exposed. Therefore, not all the characteristics may need to be observed, reducing the analysis time. </w:t>
      </w:r>
    </w:p>
    <w:p w14:paraId="274325FD" w14:textId="5DA15357" w:rsidR="00F81203" w:rsidRDefault="00F81203" w:rsidP="00F81203">
      <w:pPr>
        <w:spacing w:line="276" w:lineRule="auto"/>
        <w:jc w:val="both"/>
        <w:rPr>
          <w:rFonts w:ascii="Arial" w:hAnsi="Arial" w:cs="Arial"/>
        </w:rPr>
      </w:pPr>
      <w:r>
        <w:rPr>
          <w:rFonts w:ascii="Arial" w:hAnsi="Arial" w:cs="Arial"/>
          <w:noProof/>
        </w:rPr>
        <w:lastRenderedPageBreak/>
        <w:drawing>
          <wp:inline distT="0" distB="0" distL="0" distR="0" wp14:anchorId="2F3470E1" wp14:editId="6A691D98">
            <wp:extent cx="4572000" cy="32670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7497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72000" cy="3267075"/>
                    </a:xfrm>
                    <a:prstGeom prst="rect">
                      <a:avLst/>
                    </a:prstGeom>
                    <a:noFill/>
                    <a:ln>
                      <a:noFill/>
                    </a:ln>
                  </pic:spPr>
                </pic:pic>
              </a:graphicData>
            </a:graphic>
          </wp:inline>
        </w:drawing>
      </w:r>
    </w:p>
    <w:p w14:paraId="5615320D" w14:textId="77777777" w:rsidR="00F81203" w:rsidRDefault="00F81203" w:rsidP="00F81203">
      <w:pPr>
        <w:pStyle w:val="Caption"/>
        <w:spacing w:line="276" w:lineRule="auto"/>
        <w:jc w:val="both"/>
        <w:rPr>
          <w:rFonts w:ascii="Arial" w:hAnsi="Arial" w:cs="Arial"/>
        </w:rPr>
      </w:pPr>
      <w:r>
        <w:rPr>
          <w:rFonts w:ascii="Arial" w:hAnsi="Arial" w:cs="Arial"/>
        </w:rPr>
        <w:t xml:space="preserve">Figure </w:t>
      </w:r>
      <w:r>
        <w:rPr>
          <w:rFonts w:ascii="Arial" w:hAnsi="Arial" w:cs="Arial"/>
          <w:noProof/>
        </w:rPr>
        <w:t>10</w:t>
      </w:r>
      <w:r>
        <w:rPr>
          <w:rFonts w:ascii="Arial" w:hAnsi="Arial" w:cs="Arial"/>
        </w:rPr>
        <w:t>: Scree plot showing the eigenvalues of the components extracted from ratings of furnace exposed hairs.</w:t>
      </w:r>
    </w:p>
    <w:p w14:paraId="062E0015" w14:textId="77777777" w:rsidR="00F81203" w:rsidRDefault="00F81203" w:rsidP="00F81203">
      <w:pPr>
        <w:spacing w:line="276" w:lineRule="auto"/>
        <w:jc w:val="both"/>
        <w:rPr>
          <w:rFonts w:ascii="Arial" w:hAnsi="Arial" w:cs="Arial"/>
        </w:rPr>
      </w:pPr>
    </w:p>
    <w:p w14:paraId="2DC5D390" w14:textId="0695D38C" w:rsidR="00F81203" w:rsidRDefault="00F81203" w:rsidP="00F81203">
      <w:pPr>
        <w:keepNext/>
        <w:spacing w:line="276" w:lineRule="auto"/>
        <w:jc w:val="both"/>
        <w:rPr>
          <w:rFonts w:ascii="Arial" w:hAnsi="Arial" w:cs="Arial"/>
        </w:rPr>
      </w:pPr>
      <w:r>
        <w:rPr>
          <w:rFonts w:ascii="Arial" w:hAnsi="Arial" w:cs="Arial"/>
          <w:noProof/>
        </w:rPr>
        <w:lastRenderedPageBreak/>
        <w:drawing>
          <wp:inline distT="0" distB="0" distL="0" distR="0" wp14:anchorId="09DB422E" wp14:editId="418E2E5F">
            <wp:extent cx="4572000" cy="4324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23080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2000" cy="4324350"/>
                    </a:xfrm>
                    <a:prstGeom prst="rect">
                      <a:avLst/>
                    </a:prstGeom>
                    <a:noFill/>
                    <a:ln>
                      <a:noFill/>
                    </a:ln>
                  </pic:spPr>
                </pic:pic>
              </a:graphicData>
            </a:graphic>
          </wp:inline>
        </w:drawing>
      </w:r>
    </w:p>
    <w:p w14:paraId="1951FC0E" w14:textId="77777777" w:rsidR="00F81203" w:rsidRDefault="00F81203" w:rsidP="00F81203">
      <w:pPr>
        <w:pStyle w:val="Caption"/>
        <w:spacing w:line="276" w:lineRule="auto"/>
        <w:jc w:val="both"/>
        <w:rPr>
          <w:rFonts w:ascii="Arial" w:hAnsi="Arial" w:cs="Arial"/>
        </w:rPr>
      </w:pPr>
      <w:r>
        <w:rPr>
          <w:rFonts w:ascii="Arial" w:hAnsi="Arial" w:cs="Arial"/>
        </w:rPr>
        <w:t>Figure 11: PCA Vector map for light microscopy damage characteristics of hairs exposed to a furnace.</w:t>
      </w:r>
    </w:p>
    <w:p w14:paraId="793F5629" w14:textId="77777777" w:rsidR="00F81203" w:rsidRDefault="00F81203" w:rsidP="00F81203">
      <w:pPr>
        <w:spacing w:line="276" w:lineRule="auto"/>
        <w:jc w:val="both"/>
        <w:rPr>
          <w:rFonts w:ascii="Arial" w:hAnsi="Arial" w:cs="Arial"/>
        </w:rPr>
      </w:pPr>
    </w:p>
    <w:p w14:paraId="0DD96220" w14:textId="77777777" w:rsidR="00F81203" w:rsidRDefault="00F81203" w:rsidP="00F81203">
      <w:pPr>
        <w:spacing w:line="276" w:lineRule="auto"/>
        <w:jc w:val="both"/>
        <w:rPr>
          <w:rFonts w:ascii="Arial" w:hAnsi="Arial" w:cs="Arial"/>
        </w:rPr>
      </w:pPr>
      <w:r>
        <w:rPr>
          <w:rFonts w:ascii="Arial" w:hAnsi="Arial" w:cs="Arial"/>
        </w:rPr>
        <w:t xml:space="preserve">Individual data points for PCA scores on dimensions 1 and 2 were plotted with 95% confidence interval ellipses for sub-setting the data by whether the hairs were embedded or loose (Figure 12), whether they expanded or not (Figure 13) and if expansion was present, the type of expansion seen (Figure 14). </w:t>
      </w:r>
    </w:p>
    <w:p w14:paraId="67962995" w14:textId="0FEB8DFC" w:rsidR="00F81203" w:rsidRDefault="00F81203" w:rsidP="00F81203">
      <w:pPr>
        <w:keepNext/>
        <w:spacing w:line="276" w:lineRule="auto"/>
        <w:jc w:val="both"/>
        <w:rPr>
          <w:rFonts w:ascii="Arial" w:hAnsi="Arial" w:cs="Arial"/>
        </w:rPr>
      </w:pPr>
      <w:r>
        <w:rPr>
          <w:rFonts w:ascii="Arial" w:hAnsi="Arial" w:cs="Arial"/>
          <w:noProof/>
        </w:rPr>
        <w:lastRenderedPageBreak/>
        <w:drawing>
          <wp:inline distT="0" distB="0" distL="0" distR="0" wp14:anchorId="3B869B67" wp14:editId="6FE3C438">
            <wp:extent cx="3257550" cy="3000375"/>
            <wp:effectExtent l="0" t="0" r="0" b="9525"/>
            <wp:docPr id="10" name="Picture 10" descr="FurnaceEmbed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urnaceEmbedd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57550" cy="3000375"/>
                    </a:xfrm>
                    <a:prstGeom prst="rect">
                      <a:avLst/>
                    </a:prstGeom>
                    <a:noFill/>
                    <a:ln>
                      <a:noFill/>
                    </a:ln>
                  </pic:spPr>
                </pic:pic>
              </a:graphicData>
            </a:graphic>
          </wp:inline>
        </w:drawing>
      </w:r>
    </w:p>
    <w:p w14:paraId="06C62FAB" w14:textId="77777777" w:rsidR="00F81203" w:rsidRDefault="00F81203" w:rsidP="00F81203">
      <w:pPr>
        <w:pStyle w:val="Caption"/>
        <w:spacing w:line="276" w:lineRule="auto"/>
        <w:jc w:val="both"/>
        <w:rPr>
          <w:rFonts w:ascii="Arial" w:hAnsi="Arial" w:cs="Arial"/>
        </w:rPr>
      </w:pPr>
      <w:r>
        <w:rPr>
          <w:rFonts w:ascii="Arial" w:hAnsi="Arial" w:cs="Arial"/>
        </w:rPr>
        <w:t>Figure 12: PCA individuals plot to compare embedded and individual hairs</w:t>
      </w:r>
    </w:p>
    <w:p w14:paraId="7C1F743B" w14:textId="2B4D2DA0" w:rsidR="00F81203" w:rsidRDefault="00F81203" w:rsidP="00F81203">
      <w:pPr>
        <w:keepNext/>
        <w:spacing w:line="276" w:lineRule="auto"/>
        <w:jc w:val="both"/>
        <w:rPr>
          <w:rFonts w:ascii="Arial" w:hAnsi="Arial" w:cs="Arial"/>
        </w:rPr>
      </w:pPr>
      <w:r>
        <w:rPr>
          <w:rFonts w:ascii="Arial" w:hAnsi="Arial" w:cs="Arial"/>
        </w:rPr>
        <w:t xml:space="preserve">  </w:t>
      </w:r>
      <w:r>
        <w:rPr>
          <w:rFonts w:ascii="Arial" w:hAnsi="Arial" w:cs="Arial"/>
          <w:noProof/>
        </w:rPr>
        <w:drawing>
          <wp:inline distT="0" distB="0" distL="0" distR="0" wp14:anchorId="36049D34" wp14:editId="3A3F592F">
            <wp:extent cx="3267075" cy="3009900"/>
            <wp:effectExtent l="0" t="0" r="9525" b="0"/>
            <wp:docPr id="9" name="Picture 9" descr="FurnaceExpan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urnaceExpansion"/>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67075" cy="3009900"/>
                    </a:xfrm>
                    <a:prstGeom prst="rect">
                      <a:avLst/>
                    </a:prstGeom>
                    <a:noFill/>
                    <a:ln>
                      <a:noFill/>
                    </a:ln>
                  </pic:spPr>
                </pic:pic>
              </a:graphicData>
            </a:graphic>
          </wp:inline>
        </w:drawing>
      </w:r>
    </w:p>
    <w:p w14:paraId="5DBAF5B7" w14:textId="77777777" w:rsidR="00F81203" w:rsidRDefault="00F81203" w:rsidP="00F81203">
      <w:pPr>
        <w:pStyle w:val="Caption"/>
        <w:spacing w:line="276" w:lineRule="auto"/>
        <w:jc w:val="both"/>
        <w:rPr>
          <w:rFonts w:ascii="Arial" w:hAnsi="Arial" w:cs="Arial"/>
        </w:rPr>
      </w:pPr>
      <w:r>
        <w:rPr>
          <w:rFonts w:ascii="Arial" w:hAnsi="Arial" w:cs="Arial"/>
        </w:rPr>
        <w:t>Figure 13: PCA individuals plot to compare hairs that showed expansion</w:t>
      </w:r>
    </w:p>
    <w:p w14:paraId="6871581A" w14:textId="77777777" w:rsidR="00F81203" w:rsidRDefault="00F81203" w:rsidP="00F81203">
      <w:pPr>
        <w:spacing w:line="276" w:lineRule="auto"/>
        <w:jc w:val="both"/>
        <w:rPr>
          <w:rFonts w:ascii="Arial" w:hAnsi="Arial" w:cs="Arial"/>
        </w:rPr>
      </w:pPr>
      <w:r>
        <w:rPr>
          <w:rFonts w:ascii="Arial" w:hAnsi="Arial" w:cs="Arial"/>
        </w:rPr>
        <w:t xml:space="preserve"> </w:t>
      </w:r>
    </w:p>
    <w:p w14:paraId="5F4DC97E" w14:textId="564CE090" w:rsidR="00F81203" w:rsidRDefault="00F81203" w:rsidP="00F81203">
      <w:pPr>
        <w:keepNext/>
        <w:spacing w:line="276" w:lineRule="auto"/>
        <w:jc w:val="both"/>
        <w:rPr>
          <w:rFonts w:ascii="Arial" w:hAnsi="Arial" w:cs="Arial"/>
        </w:rPr>
      </w:pPr>
      <w:r>
        <w:rPr>
          <w:rFonts w:ascii="Arial" w:hAnsi="Arial" w:cs="Arial"/>
          <w:noProof/>
        </w:rPr>
        <w:lastRenderedPageBreak/>
        <w:drawing>
          <wp:inline distT="0" distB="0" distL="0" distR="0" wp14:anchorId="6A0FA51C" wp14:editId="376FC7B3">
            <wp:extent cx="3200400" cy="2952750"/>
            <wp:effectExtent l="0" t="0" r="0" b="0"/>
            <wp:docPr id="8" name="Picture 8" descr="FurnaceExp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urnaceExpTyp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00400" cy="2952750"/>
                    </a:xfrm>
                    <a:prstGeom prst="rect">
                      <a:avLst/>
                    </a:prstGeom>
                    <a:noFill/>
                    <a:ln>
                      <a:noFill/>
                    </a:ln>
                  </pic:spPr>
                </pic:pic>
              </a:graphicData>
            </a:graphic>
          </wp:inline>
        </w:drawing>
      </w:r>
    </w:p>
    <w:p w14:paraId="4637BDC4" w14:textId="77777777" w:rsidR="00F81203" w:rsidRDefault="00F81203" w:rsidP="00F81203">
      <w:pPr>
        <w:pStyle w:val="Caption"/>
        <w:spacing w:line="276" w:lineRule="auto"/>
        <w:jc w:val="both"/>
        <w:rPr>
          <w:rFonts w:ascii="Arial" w:hAnsi="Arial" w:cs="Arial"/>
        </w:rPr>
      </w:pPr>
      <w:r>
        <w:rPr>
          <w:rFonts w:ascii="Arial" w:hAnsi="Arial" w:cs="Arial"/>
        </w:rPr>
        <w:t>Figure 14: PCA individuals plot to compare expansion type</w:t>
      </w:r>
    </w:p>
    <w:p w14:paraId="6377DD9F" w14:textId="77777777" w:rsidR="00F81203" w:rsidRDefault="00F81203" w:rsidP="00F81203">
      <w:pPr>
        <w:spacing w:line="276" w:lineRule="auto"/>
        <w:jc w:val="both"/>
        <w:rPr>
          <w:rFonts w:ascii="Arial" w:hAnsi="Arial" w:cs="Arial"/>
        </w:rPr>
      </w:pPr>
      <w:r>
        <w:rPr>
          <w:rFonts w:ascii="Arial" w:hAnsi="Arial" w:cs="Arial"/>
        </w:rPr>
        <w:t xml:space="preserve">Although the descriptive statistics initially indicate there is some variation in the damage characteristics between embedded and individual hairs, Figure 12 shows there is no significant difference between these groups.  This means that in future studies of hairs exposed to furnaces, it is possible to just use the more easily sourced loose hairs.  Care must be taken though as this applies to the canine hairs used in this study and further analysis is needed to identify if this is more generalizable. Figure 13 shows that expansion of the hair is associated with the amount of damage (dimension 1) as is temperature, as discussed above. Therefore, as the exposure temperature is increased, the more likely the hair is to expand.  </w:t>
      </w:r>
    </w:p>
    <w:p w14:paraId="087DF94D" w14:textId="77777777" w:rsidR="00F81203" w:rsidRDefault="00F81203" w:rsidP="00F81203">
      <w:pPr>
        <w:spacing w:line="276" w:lineRule="auto"/>
        <w:jc w:val="both"/>
        <w:rPr>
          <w:rFonts w:ascii="Arial" w:hAnsi="Arial" w:cs="Arial"/>
        </w:rPr>
      </w:pPr>
      <w:r>
        <w:rPr>
          <w:rFonts w:ascii="Arial" w:hAnsi="Arial" w:cs="Arial"/>
        </w:rPr>
        <w:t xml:space="preserve">Expansion type (Figure 14) appears to have three distinct groups; those that show lower levels of damage and therefore no expansion, full hair expansion as the temperature is increased (and therefore an increase in other damage scores also) and hairs exposed to the highest temperatures which have both full hair expansion and nodes.  This indicates that generally as the temperature is increased the hair will firstly expand in its width along the whole shaft and then as it reaches the higher temperature range, nodes start to appear. This expansion may be due to the increase in temperature of the air gaps inside the cortex, pushing on the outer cuticle.  Once the threshold of expansion is reached, further expansion occurs at weaker, more localised points along the shaft causing nodes.  These nodes may occur where there are breaches in the cuticle layer or where the cuticle is thinner, but further analysis of the cuticle at these points is required to confirm this. </w:t>
      </w:r>
    </w:p>
    <w:p w14:paraId="63D1BEF6" w14:textId="77777777" w:rsidR="00F81203" w:rsidRDefault="00F81203" w:rsidP="00F81203">
      <w:pPr>
        <w:pStyle w:val="Heading3"/>
        <w:spacing w:line="276" w:lineRule="auto"/>
        <w:rPr>
          <w:rFonts w:ascii="Arial" w:hAnsi="Arial" w:cs="Arial"/>
        </w:rPr>
      </w:pPr>
      <w:r>
        <w:rPr>
          <w:rFonts w:ascii="Arial" w:hAnsi="Arial" w:cs="Arial"/>
        </w:rPr>
        <w:t>3.2.2 Effect of Exposure to Microwave Radiation</w:t>
      </w:r>
    </w:p>
    <w:p w14:paraId="0097C1DB" w14:textId="77777777" w:rsidR="00F81203" w:rsidRDefault="00F81203" w:rsidP="00F81203">
      <w:pPr>
        <w:spacing w:line="276" w:lineRule="auto"/>
        <w:jc w:val="both"/>
        <w:rPr>
          <w:rFonts w:ascii="Arial" w:hAnsi="Arial" w:cs="Arial"/>
        </w:rPr>
      </w:pPr>
      <w:r>
        <w:rPr>
          <w:rFonts w:ascii="Arial" w:hAnsi="Arial" w:cs="Arial"/>
        </w:rPr>
        <w:t xml:space="preserve">Both the embedded and individual hairs showed macroscopic and microscopic changes as exposure time in the microwave was increased. A set of images depicting the main heat damage characteristics occurring in the hairs when exposed to microwave radiation at exposure times of 15, 30, 45, 60, 120, 180, 240 and 300 seconds can be seen in figures 15 and 16 (embedded and </w:t>
      </w:r>
      <w:r>
        <w:rPr>
          <w:rFonts w:ascii="Arial" w:hAnsi="Arial" w:cs="Arial"/>
        </w:rPr>
        <w:lastRenderedPageBreak/>
        <w:t>individual hairs using transmitted light microscopy respectively) and figures 17 and 18 (embedded and individual hairs analysed using SEM respectively).</w:t>
      </w:r>
    </w:p>
    <w:p w14:paraId="58F4A3E8" w14:textId="77777777" w:rsidR="00F81203" w:rsidRDefault="00F81203" w:rsidP="00F81203">
      <w:pPr>
        <w:spacing w:line="276" w:lineRule="auto"/>
        <w:jc w:val="both"/>
        <w:rPr>
          <w:rFonts w:ascii="Arial" w:hAnsi="Arial" w:cs="Arial"/>
          <w:sz w:val="24"/>
          <w:szCs w:val="24"/>
          <w:lang w:eastAsia="en-GB"/>
        </w:rPr>
      </w:pPr>
    </w:p>
    <w:p w14:paraId="3C40E1B6" w14:textId="214B5805" w:rsidR="00F81203" w:rsidRDefault="00F81203" w:rsidP="00F81203">
      <w:pPr>
        <w:keepNext/>
        <w:spacing w:line="276" w:lineRule="auto"/>
        <w:jc w:val="both"/>
        <w:rPr>
          <w:rFonts w:ascii="Arial" w:hAnsi="Arial" w:cs="Arial"/>
        </w:rPr>
      </w:pPr>
      <w:r>
        <w:rPr>
          <w:rFonts w:ascii="Arial" w:hAnsi="Arial" w:cs="Arial"/>
          <w:noProof/>
          <w:sz w:val="24"/>
          <w:szCs w:val="24"/>
          <w:lang w:eastAsia="en-GB"/>
        </w:rPr>
        <w:drawing>
          <wp:inline distT="0" distB="0" distL="0" distR="0" wp14:anchorId="753E1F7A" wp14:editId="1E403C05">
            <wp:extent cx="5943600" cy="100520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22888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1005205"/>
                    </a:xfrm>
                    <a:prstGeom prst="rect">
                      <a:avLst/>
                    </a:prstGeom>
                    <a:noFill/>
                    <a:ln>
                      <a:noFill/>
                    </a:ln>
                  </pic:spPr>
                </pic:pic>
              </a:graphicData>
            </a:graphic>
          </wp:inline>
        </w:drawing>
      </w:r>
    </w:p>
    <w:p w14:paraId="201FCDAC" w14:textId="77777777" w:rsidR="00F81203" w:rsidRDefault="00F81203" w:rsidP="00F81203">
      <w:pPr>
        <w:pStyle w:val="Caption"/>
        <w:spacing w:line="276" w:lineRule="auto"/>
        <w:jc w:val="both"/>
        <w:rPr>
          <w:rFonts w:ascii="Arial" w:hAnsi="Arial" w:cs="Arial"/>
          <w:sz w:val="24"/>
          <w:szCs w:val="24"/>
          <w:lang w:eastAsia="en-GB"/>
        </w:rPr>
      </w:pPr>
      <w:bookmarkStart w:id="4" w:name="_Hlk510106340"/>
      <w:r>
        <w:rPr>
          <w:rFonts w:ascii="Arial" w:hAnsi="Arial" w:cs="Arial"/>
        </w:rPr>
        <w:t>Figure 15: Images taken using a transmitted light microscope at x400 of hairs embedded in skin when exposed to microwave radiation for exposure times (left to right): 15 seconds, 30 seconds, 45 seconds, 60 seconds, 120 seconds, 180 seconds, 240 seconds and 300 seconds.</w:t>
      </w:r>
    </w:p>
    <w:p w14:paraId="7F220F0E" w14:textId="33366203" w:rsidR="00F81203" w:rsidRDefault="00F81203" w:rsidP="00F81203">
      <w:pPr>
        <w:pStyle w:val="Caption"/>
        <w:keepNext/>
        <w:spacing w:line="276" w:lineRule="auto"/>
        <w:jc w:val="both"/>
        <w:rPr>
          <w:rFonts w:ascii="Arial" w:hAnsi="Arial" w:cs="Arial"/>
        </w:rPr>
      </w:pPr>
      <w:r>
        <w:rPr>
          <w:rFonts w:ascii="Arial" w:hAnsi="Arial" w:cs="Arial"/>
          <w:i w:val="0"/>
          <w:noProof/>
          <w:color w:val="auto"/>
          <w:sz w:val="22"/>
          <w:szCs w:val="22"/>
        </w:rPr>
        <w:drawing>
          <wp:inline distT="0" distB="0" distL="0" distR="0" wp14:anchorId="6B4A7245" wp14:editId="63078997">
            <wp:extent cx="5943600" cy="9994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22889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999490"/>
                    </a:xfrm>
                    <a:prstGeom prst="rect">
                      <a:avLst/>
                    </a:prstGeom>
                    <a:noFill/>
                    <a:ln>
                      <a:noFill/>
                    </a:ln>
                  </pic:spPr>
                </pic:pic>
              </a:graphicData>
            </a:graphic>
          </wp:inline>
        </w:drawing>
      </w:r>
    </w:p>
    <w:p w14:paraId="58A8888A" w14:textId="77777777" w:rsidR="00F81203" w:rsidRDefault="00F81203" w:rsidP="00F81203">
      <w:pPr>
        <w:pStyle w:val="Caption"/>
        <w:spacing w:line="276" w:lineRule="auto"/>
        <w:jc w:val="both"/>
        <w:rPr>
          <w:rFonts w:ascii="Arial" w:hAnsi="Arial" w:cs="Arial"/>
          <w:i w:val="0"/>
          <w:color w:val="auto"/>
          <w:sz w:val="22"/>
          <w:szCs w:val="22"/>
        </w:rPr>
      </w:pPr>
      <w:r>
        <w:rPr>
          <w:rFonts w:ascii="Arial" w:hAnsi="Arial" w:cs="Arial"/>
        </w:rPr>
        <w:t>Figure 16: Images taken using a transmitted light microscope at x400 of the individual hairs exposed to microwave radiation for exposure times (left to right): 15 seconds, 30 seconds, 45 seconds, 60 seconds, 120 seconds, 180 seconds, 240 seconds and 300 seconds.</w:t>
      </w:r>
    </w:p>
    <w:bookmarkEnd w:id="4"/>
    <w:p w14:paraId="548B0B18" w14:textId="2A0D01DF" w:rsidR="00F81203" w:rsidRDefault="00F81203" w:rsidP="00F81203">
      <w:pPr>
        <w:pStyle w:val="Caption"/>
        <w:spacing w:line="276" w:lineRule="auto"/>
        <w:jc w:val="both"/>
        <w:rPr>
          <w:rFonts w:ascii="Arial" w:hAnsi="Arial" w:cs="Arial"/>
          <w:i w:val="0"/>
          <w:color w:val="auto"/>
          <w:sz w:val="22"/>
          <w:szCs w:val="22"/>
        </w:rPr>
      </w:pPr>
      <w:r>
        <w:rPr>
          <w:noProof/>
        </w:rPr>
        <mc:AlternateContent>
          <mc:Choice Requires="wpg">
            <w:drawing>
              <wp:anchor distT="0" distB="0" distL="114300" distR="114300" simplePos="0" relativeHeight="251658240" behindDoc="0" locked="0" layoutInCell="1" allowOverlap="1" wp14:anchorId="43E4915D" wp14:editId="204FA22B">
                <wp:simplePos x="0" y="0"/>
                <wp:positionH relativeFrom="margin">
                  <wp:posOffset>28575</wp:posOffset>
                </wp:positionH>
                <wp:positionV relativeFrom="paragraph">
                  <wp:posOffset>20320</wp:posOffset>
                </wp:positionV>
                <wp:extent cx="6767195" cy="885825"/>
                <wp:effectExtent l="0" t="0" r="0" b="9525"/>
                <wp:wrapNone/>
                <wp:docPr id="176" name="Group 176"/>
                <wp:cNvGraphicFramePr/>
                <a:graphic xmlns:a="http://schemas.openxmlformats.org/drawingml/2006/main">
                  <a:graphicData uri="http://schemas.microsoft.com/office/word/2010/wordprocessingGroup">
                    <wpg:wgp>
                      <wpg:cNvGrpSpPr/>
                      <wpg:grpSpPr bwMode="auto">
                        <a:xfrm>
                          <a:off x="0" y="0"/>
                          <a:ext cx="6767195" cy="885825"/>
                          <a:chOff x="0" y="0"/>
                          <a:chExt cx="8743941" cy="1049717"/>
                        </a:xfrm>
                      </wpg:grpSpPr>
                      <wpg:grpSp>
                        <wpg:cNvPr id="34" name="Group 34"/>
                        <wpg:cNvGrpSpPr>
                          <a:grpSpLocks/>
                        </wpg:cNvGrpSpPr>
                        <wpg:grpSpPr bwMode="auto">
                          <a:xfrm>
                            <a:off x="1090491" y="2345"/>
                            <a:ext cx="7653450" cy="1047372"/>
                            <a:chOff x="1090491" y="2345"/>
                            <a:chExt cx="8831179" cy="1047372"/>
                          </a:xfrm>
                        </wpg:grpSpPr>
                        <pic:pic xmlns:pic="http://schemas.openxmlformats.org/drawingml/2006/picture">
                          <pic:nvPicPr>
                            <pic:cNvPr id="37" name="Picture 37"/>
                            <pic:cNvPicPr>
                              <a:picLocks noChangeAspect="1"/>
                            </pic:cNvPicPr>
                          </pic:nvPicPr>
                          <pic:blipFill>
                            <a:blip r:embed="rId50" cstate="print">
                              <a:extLst>
                                <a:ext uri="{28A0092B-C50C-407E-A947-70E740481C1C}">
                                  <a14:useLocalDpi xmlns:a14="http://schemas.microsoft.com/office/drawing/2010/main" val="0"/>
                                </a:ext>
                              </a:extLst>
                            </a:blip>
                            <a:srcRect l="6007" r="11337" b="8926"/>
                            <a:stretch>
                              <a:fillRect/>
                            </a:stretch>
                          </pic:blipFill>
                          <pic:spPr bwMode="auto">
                            <a:xfrm>
                              <a:off x="1090491" y="5717"/>
                              <a:ext cx="1263316"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8" name="Picture 38"/>
                            <pic:cNvPicPr>
                              <a:picLocks noChangeAspect="1"/>
                            </pic:cNvPicPr>
                          </pic:nvPicPr>
                          <pic:blipFill>
                            <a:blip r:embed="rId51" cstate="print">
                              <a:extLst>
                                <a:ext uri="{28A0092B-C50C-407E-A947-70E740481C1C}">
                                  <a14:useLocalDpi xmlns:a14="http://schemas.microsoft.com/office/drawing/2010/main" val="0"/>
                                </a:ext>
                              </a:extLst>
                            </a:blip>
                            <a:srcRect l="9799" r="8641" b="9268"/>
                            <a:stretch>
                              <a:fillRect/>
                            </a:stretch>
                          </pic:blipFill>
                          <pic:spPr bwMode="auto">
                            <a:xfrm>
                              <a:off x="2365836" y="5717"/>
                              <a:ext cx="1249200" cy="104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9" name="Picture 39"/>
                            <pic:cNvPicPr>
                              <a:picLocks noChangeAspect="1"/>
                            </pic:cNvPicPr>
                          </pic:nvPicPr>
                          <pic:blipFill>
                            <a:blip r:embed="rId52" cstate="print">
                              <a:extLst>
                                <a:ext uri="{28A0092B-C50C-407E-A947-70E740481C1C}">
                                  <a14:useLocalDpi xmlns:a14="http://schemas.microsoft.com/office/drawing/2010/main" val="0"/>
                                </a:ext>
                              </a:extLst>
                            </a:blip>
                            <a:srcRect r="19225" b="9268"/>
                            <a:stretch>
                              <a:fillRect/>
                            </a:stretch>
                          </pic:blipFill>
                          <pic:spPr bwMode="auto">
                            <a:xfrm>
                              <a:off x="3629153" y="5717"/>
                              <a:ext cx="1239254"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 name="Picture 40"/>
                            <pic:cNvPicPr>
                              <a:picLocks noChangeAspect="1"/>
                            </pic:cNvPicPr>
                          </pic:nvPicPr>
                          <pic:blipFill>
                            <a:blip r:embed="rId53" cstate="print">
                              <a:extLst>
                                <a:ext uri="{28A0092B-C50C-407E-A947-70E740481C1C}">
                                  <a14:useLocalDpi xmlns:a14="http://schemas.microsoft.com/office/drawing/2010/main" val="0"/>
                                </a:ext>
                              </a:extLst>
                            </a:blip>
                            <a:srcRect l="4704" r="13734" b="9268"/>
                            <a:stretch>
                              <a:fillRect/>
                            </a:stretch>
                          </pic:blipFill>
                          <pic:spPr bwMode="auto">
                            <a:xfrm>
                              <a:off x="4880438" y="3469"/>
                              <a:ext cx="1251284"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 name="Picture 41"/>
                            <pic:cNvPicPr>
                              <a:picLocks noChangeAspect="1"/>
                            </pic:cNvPicPr>
                          </pic:nvPicPr>
                          <pic:blipFill>
                            <a:blip r:embed="rId54" cstate="print">
                              <a:extLst>
                                <a:ext uri="{28A0092B-C50C-407E-A947-70E740481C1C}">
                                  <a14:useLocalDpi xmlns:a14="http://schemas.microsoft.com/office/drawing/2010/main" val="0"/>
                                </a:ext>
                              </a:extLst>
                            </a:blip>
                            <a:srcRect l="986" r="15102" b="9268"/>
                            <a:stretch>
                              <a:fillRect/>
                            </a:stretch>
                          </pic:blipFill>
                          <pic:spPr bwMode="auto">
                            <a:xfrm>
                              <a:off x="6143753" y="3469"/>
                              <a:ext cx="1287379"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 name="Picture 42"/>
                            <pic:cNvPicPr>
                              <a:picLocks noChangeAspect="1"/>
                            </pic:cNvPicPr>
                          </pic:nvPicPr>
                          <pic:blipFill>
                            <a:blip r:embed="rId55" cstate="print">
                              <a:extLst>
                                <a:ext uri="{28A0092B-C50C-407E-A947-70E740481C1C}">
                                  <a14:useLocalDpi xmlns:a14="http://schemas.microsoft.com/office/drawing/2010/main" val="0"/>
                                </a:ext>
                              </a:extLst>
                            </a:blip>
                            <a:srcRect r="19225" b="9268"/>
                            <a:stretch>
                              <a:fillRect/>
                            </a:stretch>
                          </pic:blipFill>
                          <pic:spPr bwMode="auto">
                            <a:xfrm>
                              <a:off x="7443164" y="2345"/>
                              <a:ext cx="1239253"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43"/>
                            <pic:cNvPicPr>
                              <a:picLocks noChangeAspect="1"/>
                            </pic:cNvPicPr>
                          </pic:nvPicPr>
                          <pic:blipFill>
                            <a:blip r:embed="rId56" cstate="print">
                              <a:extLst>
                                <a:ext uri="{28A0092B-C50C-407E-A947-70E740481C1C}">
                                  <a14:useLocalDpi xmlns:a14="http://schemas.microsoft.com/office/drawing/2010/main" val="0"/>
                                </a:ext>
                              </a:extLst>
                            </a:blip>
                            <a:srcRect l="2353" r="17656" b="9268"/>
                            <a:stretch>
                              <a:fillRect/>
                            </a:stretch>
                          </pic:blipFill>
                          <pic:spPr bwMode="auto">
                            <a:xfrm>
                              <a:off x="8694449" y="2345"/>
                              <a:ext cx="1227221"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pic:pic xmlns:pic="http://schemas.openxmlformats.org/drawingml/2006/picture">
                        <pic:nvPicPr>
                          <pic:cNvPr id="36" name="Content Placeholder 3"/>
                          <pic:cNvPicPr>
                            <a:picLocks noChangeAspect="1"/>
                          </pic:cNvPicPr>
                        </pic:nvPicPr>
                        <pic:blipFill>
                          <a:blip r:embed="rId57" cstate="print">
                            <a:extLst>
                              <a:ext uri="{28A0092B-C50C-407E-A947-70E740481C1C}">
                                <a14:useLocalDpi xmlns:a14="http://schemas.microsoft.com/office/drawing/2010/main" val="0"/>
                              </a:ext>
                            </a:extLst>
                          </a:blip>
                          <a:srcRect l="12170" r="11078" b="9404"/>
                          <a:stretch>
                            <a:fillRect/>
                          </a:stretch>
                        </pic:blipFill>
                        <pic:spPr bwMode="auto">
                          <a:xfrm>
                            <a:off x="0" y="0"/>
                            <a:ext cx="1183341" cy="1047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w14:anchorId="5DA533A5" id="Group 176" o:spid="_x0000_s1026" style="position:absolute;margin-left:2.25pt;margin-top:1.6pt;width:532.85pt;height:69.75pt;z-index:251658240;mso-position-horizontal-relative:margin;mso-width-relative:margin;mso-height-relative:margin" coordsize="87439,10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fbgsQUAACcvAAAOAAAAZHJzL2Uyb0RvYy54bWzsmuuOm0YUx79X6jsg&#10;vhMzMDCAshttfIkqpe2qlweYBWyjcNOA1xtVfff+z4Dv3qZNFEu2WGktGJiZc5sfh+G8ffdS5MZz&#10;qpqsKu9M9sY2jbSMqyQrF3fmn3/MrMA0mlaWicyrMr0zP6eN+e7+xx/erusodapllSepMjBI2UTr&#10;+s5ctm0djUZNvEwL2byp6rTExXmlCtniVC1GiZJrjF7kI8e2/dG6UkmtqjhtGrROuovmvR5/Pk/j&#10;9tf5vElbI78zIVurf5X+faLf0f1bGS2UrJdZ3Ishv0KKQmYlJt0ONZGtNFYqOxmqyGJVNdW8fRNX&#10;xaiaz7M41TpAG2YfafNBVata67KI1ot6ayaY9shOXz1s/MvzozKyBL4TvmmUsoCT9LwGNcA863oR&#10;4a4Pqv69flR9w6I7M57WP1cJeshVW2n9X+aqIDtAM+NFm/nz1szpS2vEaPSFL1jomUaMa0HgBY7X&#10;+SFewlkn3eLltO8YCO6GnHUdmc1DwQT1HMmom3dEwvaydZLrk60SvaouP9QU5yeKds6Ezh+r+FND&#10;kxwaYm94jPolOzA7hLiQHBo7Lu/13RhE+B7aEJ5kEOglXOEcWeT8AHumCVzGRHgyxCumqbM4wn8f&#10;UTg6iagvrzz0alcqNftBiv80RiHVp1VtIfhr2WZPWZ61n/VCRvSQUOXzYxY/qu5kF5yu2HgMl2lW&#10;Ay1wCnWhu7o+knTS/jLKaryU5SJ9aGowAFbVcXJ4+4hODyZ8yrN6luU5OZ+Oe9XAi6P1dsY63Vqe&#10;VPGqSMu2g5NKc2hZlc0yqxvTUFFaPKVYa+qnhKIYYGyxeGqVla1ePQiIj01Ls1NoaH785QQPth06&#10;762xZ48tboup9RByYQl7KrjNAzZm47+pN+PRqkmhvswnddaLjtYT4c/CosdqhyGNM+NZamh2CwwC&#10;6YW2ERGBRRYiWRsV/wYjE2J924anYC/GXPIZGBuEjuYI7mtV2sZL6jKHkalPN/b2gvbIzgnknwbQ&#10;+V/Ly+uh0NmQeMMc33UZ6NYvL27bGvzbtYG4UU37Ia0Kgw7gH4imHSKf4Y9OyM0tJH5ZUZSgXUZ5&#10;edCAMbuWjZ32XRna4TSYBtzijj+FKycT62E25pY/Y8KbuJPxeMI2rlxmSZKWNM23e5IkbKo8Szax&#10;3ajF0zhXnYdn+k+vj4PbRhRROzE23qfBdtEZMofb753QmvmBsPiMe1Yo7MCyWfg+9ME8PpkdqvQx&#10;K9NvV8lY35mhhwfHv+sGT++cfWCCImuReORZgQjd3iSjZSqTaZlo17Yyy7vjPVOQ+DtTwN0bR+vY&#10;pWjFVQpc/Hd8wkGvL45OFuMZkhxlOOh1Oc4iXetygMcNZ4Pr5qxzk5wNRYhnPTgb+JQPAbOgrPbU&#10;98Ss4/pe4AKkSFPOYZaHSMm3mHUcf8DsgNkBs2fSWSzeI8yG141Z9/YwS1ls6CDFuBReXd8JmQdL&#10;voJXN3Q8vLkOWWz/hjZksdGQxZ7bLeBIQg7xihak9Mikr3S3gJb97e0WcGFDMeKsK2hP7kJpLA8C&#10;m7t40wFnXe7rJ+/+boHHnGDg7LBbsLdhMnD2LGfx6nnEWb3Per2cpY8St8fZMMA7O2HWYzb2Qy6E&#10;WZ9xV/Tp7DnMBvjMsftgMWzKDunskM5i1/V0t4BjzR5hVn8evF7M0reYG8Ms4fWiuwWCc3zUQp6K&#10;LPb0kzJzaLeAdmVwGZ+UB7wOeB3weh6vWCVHeHWve7cAH95vDa+oLXBc4hlxFvUyeIJcKI0N/JBz&#10;jkT1Fc46wnGomGPgbFc3M3D2QpzdFbtdYZ0B1m/H3HFVtqiXMh5zGad9OeiV4xc7izeIX+YwgX11&#10;4i+zBXQk/qIAjR6V37PoAHMCrX2lLhUe6ZIuFrjuXiWoQOEZCTKUdOmivaGk6/uVdGnsohpbB1tf&#10;OU7l3vvnON6vb7//BwAA//8DAFBLAwQKAAAAAAAAACEAipNBOpV2AACVdgAAFAAAAGRycy9tZWRp&#10;YS9pbWFnZTEucG5niVBORw0KGgoAAAANSUhEUgAAAXAAAAEUCAMAAAFypa3XAAAAAXNSR0IArs4c&#10;6QAAAARnQU1BAACxjwv8YQUAAALoUExURUVFRUdHR0REREhISEZGRkJCQktLS0FBQUNDQ0lJSU5O&#10;Tj4+Pj8/P0BAQD09PTY2Njw8PDg4ODo6Ojk5OTU1NTs7OzQ0NDExMTc3N1VVVWNjY2JiYmhoaHJy&#10;cmlpaWtra2FhYXFxcWdnZ3BwcHR0dGpqamRkZFxcXGVlZV9fX1paWmBgYHZ2dlRUVF1dXWZmZltb&#10;W2xsbG5ubldXV1lZWVJSUnl5eXd3d4uLi3V1dX9/f4aGhoODg3h4eH5+foSEhIKCgp+fn4CAgJCQ&#10;kKurq4mJiZOTk7GxsZ2dnYyMjI6OjoGBgYeHh62trY2NjZiYmI+Pj4qKiqOjo729vZeXl5ycnJmZ&#10;ma6uri0tLUpKSkxMTE1NTVZWVl5eXlNTU1hYWFFRUU9PT1BQUG1tbW9vb3p6epGRkb6+vp6enoWF&#10;hYiIiKysrJKSkq+vr6CgoJqamre3t5ubm7KysjIyMnNzc319fXx8fLW1tbu7u9PT05WVlcLCwsnJ&#10;yTAwMDMzM3t7e8bGxqmpqaGhoZSUlKampqKiorS0tM7Ozrq6uri4uJaWlqSkpKenpy8vL7a2tsfH&#10;x7m5ucHBwaWlpcvLy+Tk5CkpKcrKytra2ujo6KioqNzc3CwsLNbW1vHx8cXFxc3NzeXl5by8vKqq&#10;qvPz88PDw9vb28DAwLCwsCYmJi4uLrOzs////9nZ2ePj4yoqKvn5+c/Pz+3t7d/f38TExOfn5/39&#10;/ff39xsbG+Dg4O/v7/j4+NHR0f7+/tTU1Pb29isrK7+/v+rq6tXV1eLi4t7e3sjIyOvr6+np6dDQ&#10;0Ozs7N3d3fz8/MzMzNfX1yMjI9jY2CAgIB4eHhYWFiIiIiEhIfLy8icnJyUlJRQUFCgoKNLS0iQk&#10;JOHh4fDw8PT09Obm5vX19e7u7vv7+/r6+gAAAAMDAwUFBQICAgEBAQQEBAYGBgcHBxcXFw0NDQ4O&#10;DgsLCwkJCQgICAwMDB0dHR8fHwoKChUVFQAAAL5IXpEAAAD4dFJOU///////////////////////&#10;////////////////////////////////////////////////////////////////////////////&#10;////////////////////////////////////////////////////////////////////////////&#10;////////////////////////////////////////////////////////////////////////////&#10;////////////////////////////////////////////////////////////////////////////&#10;//8AKM62NwAAAAlwSFlzAAAh1QAAIdUBBJy0nQAAcjJJREFUeF7tvU2yqzzWtF3hWTAKmsyEQTAC&#10;WnswdJmJw73Tqa4jzkDevDKXhPDe566qJ76q+Cqi0lha+kGkkoUQGNt/exhfYBamaVnmZVmPdX08&#10;pg7ZrlfVhVQXlmXbeH+pulbv1VmhVf9S9Wmh9qT39ty3af3q1avtVn2CzYPmtcY0L+u2bfMKmdY8&#10;GxBcnbVV+0H1bZpWUZFxmHun44XqbUsP8aD1ad6W9zy9rvoqolKqp36kUek8rV7tuVG9t+6Krask&#10;vx7rou5OjwVhtulQNhur6ixVvdZWoypBy/XYHvMvClTkt+v/zfUcmA1aSpptf63b4/ErNQlc/07m&#10;C+bLNG3ztG3HwQrpKSs4ovqXV6D64yEP0CqSRm6wkJmaglscucPGO1ZktmPf14e0caE2cScju6pr&#10;BbnMeux6bV+diOPuM17b9e2R27oex3zEK1PTq4xkqE/z6z6r+ro/91XZJTxV+l4lba80k2XWXlqP&#10;967m4e19ZQKt9URIuWzLvKv2cu77LikRqrYwdNV0JCUOoNe6vV/agMm3yrJ79eDrq6qr6q7mD/lN&#10;aiccqpv+l7kvp46/9XjNLzWvirChf99bn+fVSm7LsR2LdpWrCTJEhj0P0lkpP8mJ7cC79izsq7ql&#10;+Vs8prmNm5eQUnLXKi/Fw4BwjQQCq8eJ7WdsYdLeGquHewiZjuvby6C/aAdQ3VVZqN6ZuHUPCNpb&#10;7sC07squ3UR1Boy2woT5pboeoCSlVlpnNW8dqYEyLE55tCkyRedw8x1q3YRTPzZcXH/dGHKWqg57&#10;tU5dU2IFUjmiYLPpeF0YKwujkEZjo/bFZZPjH4e10fCj8G+/z9+/f096/z5/ESomx0bFZBm/f/+t&#10;Mv5JqPXznM6hpQ+k6Pz9y1bnLsp0EU0gLZ/xgZQeNtmmDHqC96Z2pgIOjnUbz02q7no4QVaWgPNs&#10;UXRgq/ZGdrmW63vtRgbtpTS1l0lq6xiZr9Z7865uy6cmUYGQdqV2Tw4619aaQ+usix9kBWrr/Ho7&#10;Uwa1V2ke8sppzT+n7E1AnEqNu6DqMEYZzpTTvLfqWYFVVJ210nzIqH2NAOsqL2kDpOtT69a699Qk&#10;/Vf21CRfvOiosmB/r8Y9hNE6rn4cyzTjurVGSLTWlbbyC3t+OWZVX1/y9NZ8te/qrJjmQ35eN50K&#10;1vWdyg6pdume2gwC7FftI47SrzqxFpXeuld2X9VZhgyNjxrdGfF6fQdVnZSPO8ZHtX5ocFR1TqxC&#10;ySm7ddWADbU5Cc/r67nXrIBXUNVZs7FZcN9Nbb/0rtZV3RsKGVdWdUupcxNd3Z6c56nTmlbFGxmt&#10;wERPqqj541x8rlF18wn3Gh5RKuM1o6mOjvX9mqfj9JmydXVoPWwYwg746Nyh6Z7ZVHUoa9BzZbap&#10;QNXVuMWku6d2bRvxXNuttzVSfWOCtaqjGvGWJ4dUuLjB3npRF3l7pdls7AD6Ws3TuvZNIXTKbeiw&#10;5pRb7VjaNhnXdpDqdUjhPZ5k4cQlDULSejag6l9fv3r97aVhJ2c+gWL2aq9tQF4Nc0Adnht8XUcg&#10;ZNT4UJvmsxc5eYiOjvFeWygyjY2dmOZZmDhrB9B6tKmuttrpqw8pTtyqq9F1Pq5zk042Hu6BzybB&#10;ZRk+0zjvXz7ZuPl7azekiLa14DNQbsAN1BP8QN3DGSWqujFpyr3J7RhPdF6hoxSPqiXPu6fCcncn&#10;q2mB45m2vQmpJDVPedC6a9dpbNNJjnVTSovBbJ60owTx/VgS0jqMPUnJBujIqmNdc24Oge4V7lxr&#10;v5okJFKQxqtlRWnbO509GuhQfLw0y/LhqLniqtGBGmnXbUchvd0KkXAx92YNt26X4epJ5HWO0sDj&#10;WfS2Tru2od3Smh3itHoZQ+OJCGg9/qhF22QD+CYXgQ+NtZ4raA1Tby2zZjVCM0PjrWWV0rKgJkty&#10;t8BeRROOltmXI6r7HeRWY4Ib7007LuHdOJAzqn0laFykJdLy0ql/aP1i71fi7op3cGDrxK5BkrMr&#10;/CdRnuTpOLv2g4bz4/B144WeUgN+D40rXcRRBvLWnLZRRmwFqOsyTTtXadYY2gTVChsgcWPuQmBd&#10;tE99qc2ESf2gdWYry/Za5UVTye4tly7OuIKx8TTs0MwtCUM1IYC6Dv+XXvL09Zd2ehpxACpDEeEw&#10;Q3KrLg7v+HrtVG0HUTRq60pXp/L10CwkK7nVC7U1Rx871FsAbj2N0370trcch0aBfX89mEdXYwNI&#10;a30bdfIqsElEKfqP2dM3vdW2Wtf4sp77tr6P55NLda8ykJfy5hyOI/Oe6/atOr4u5BIU7vN2vNan&#10;uB/Pl2ZQnqW7Tby19irtJLLm3k5lgWoe6kwHirtPk6KOK3rqpMbd6+wTUK27fRoZNYcHkWO4yx80&#10;wmpupba9gf2h6eE5H6+XrtK1mRIGt6LNoXFz/dihtUm/zd3u2CFZVtF+afB96dRxMDOjmdZ64IZh&#10;ODROg+RX07xp3XrjhUwIIoxOR+rBk/sYfYhhAGIT2ogboZ2hcQtIuxOzGzLQRSsI0FZTGslFeTle&#10;x/k+3y+p345Tv4Jsjdb71CWR2yYZiLnPGoxhcD9OdqqcUWfTt+aT6w71tN6arJDs+Hl7jw2TEV3U&#10;+l7CM23WBQgX889l12WgZmWq5yY7Ku3GQVpLlA34qgBhuIKnWSuuSyF1QG2zlQXudkc31vcpTbgR&#10;TV5pxS2n7da64Pbjx4wBWn3FLz0M2Nq1D1C9Wnfolv2q6WInP0CbcIHOCdFEzWuElOG2dfTLWr98&#10;v9GtNmRtYOY00wLDNZzvzYozgzrUtQnvW89sJ5+ZFiqqqaaKATe5ItTdRDYDvHFu4AiU4I5oGnCF&#10;w5RfPrk/dWmpibmquHG3j00bJYs5uqXENO4N1HY9z0ARN26NxF0XCOzdqRyGNgO37sbNbaSN4QqV&#10;cuNuNtzFD9fBX+QxmqCmdVqNMDbdgF2xWmntp1lCtwxmzXtL8dYLab5ykt1emhpodFZrNN5mvm7c&#10;8+l/E7hYOOvioF8iPH4vXBu0fAxHzvO0/nyRYbsKf4IaX1S6sgKrV/a/gE4Bc32e2+/f6ytZ43he&#10;vqE4ukpeNFSCg+c4uF5bZ41VbZcL2YfAO4nQu0xp/Dy7T7CR5uULtMoFgBtfdo3dC5eyHO+6grhu&#10;4lygRe/H3npjzpUfSON2CdEydRqX3+lYp22dlev0416p2KYpZwNYbkt+Xkaiq3FUsXdzzc6nJzpe&#10;NJNbjocuxKvxNG8kg4K83VzXvDLcOKLnesLcNP7V/Fld4LOFGdEpNBKlucQsGFfjNZbQvCRloA11&#10;C7PqckKqLK/90GTjugyn4bYRg1bVLFY7QbdNqeW07ia1RBhuOapxNF99D5fqadgvmw3VHM1G8+Rl&#10;ILQsnNwaGG/nv3PJZfaSqcYSt+s4aM3QtFsd/dxFcXaLDiV7DWM5JyDO/toVmvxzQ4DiVHLTabxa&#10;NzwqxsrWBDdvylqVjdCCGk/runRXD7xClbmm203bZcoamJPWAvEMsqpUG6Blhm468uBK19Updrv9&#10;CpcwcFt9hzqsIjXuduwuXmXyHVNfga0PXUu7t9m0Q9e5WiienXm1q8jM+YgwV1VZVW3oyOcTT7mp&#10;pi5qvdpMwyBt0xBrjY0D5zRd8BFLqtV1KubmkXeqNqhzj/YMzVbLFaUVN+/YjSdFaMuN2wEBPdfq&#10;OqNZecgvPkZDvdptSBtp8JN5YhpHl0ANeAuclYWX1NqlDdUFl9uKLGnautz9nGzAUVRnfNZ2oJmK&#10;29bYOz22+Vlt03K1DcilBYLeuBO2dKa1ozMybdyDMjM158YX5uaalWqkpPmhYVot8m6LvIu5axio&#10;Emek6SY6jq5LFQ8v7ODlVStRmMaASWZD1rw1Csh129xY8IlIOxBZlBJ1ris0+9RItrXPjB0UinGa&#10;uXaoMxrQxWOXWmf64xXxRXgzbd649Gfw8pIGXSlx2rrtUFezJeK/JD58fRqyRUdoXdefx4uHElg9&#10;S0dtyNkqHhofmrcwapdbH3weM3HyYIceXM+9Do0Bh1t3W615K88mHeulxjkeQIqA3cUjIw1zdsbw&#10;2CVdTu4qaAwoMmnLcJs2KPs4iBqqcQZyt4o0MfCXQ3t036UL1H3WaI0DmKsJ29V4US6DlnUxZMG1&#10;aKjl0PdBxKf/fKp8yDe7Lj/ARfe7Fm0rJp7BS9DuZGe6cV3cHge3LKa3L4a0hpnzwZ435TTNaLnL&#10;Qj5I2zpNq8W0zIBI24KunbnNVTdzzPMGE6T1m7e0pjtz/IWmGQu1yMOPl1oV9/cu4ZssfQgQaCWN&#10;K2qNu93kY6R57UY1yk0RZlvrdur4fJ/caHluq87TXm1surfi9u/M6x1U61Zdm7Do2pG+KOdRAcVy&#10;FZq6kJTbZwM0ngZTQkQq3mhVdIWC5NCX1ifCn+/jyZU5qwEOMxuteYcX87TrfDdP2525NHH7DC06&#10;+OfXtL/UhYWatGxc+qSl+9iSVl1ajeswUpP77g3oglb015dc/f1+vTQ62hk5wNyug7Tq1u9ji/Vw&#10;QZPFnq4mFYo4l8tS5i3NT81I82klbNTs1X6aN0bm1KPptJ7GsyMFBhhtRi6oscWfgx7HVmfS8ZTk&#10;Bgoj89AuaGe12yFp3qFEn8/ncq6vZcVfvAoDcqkCksdWfz78hTAXddww2LZTO5ZPZNU4h1K7HVKS&#10;9OYNN36HuWcLaTy02YKu5vjIUS4477oWlDuu6y9WyR6tkGbVrlG3RC54k5xH0zqEvEP9ZkTXaK7z&#10;v/bn69CWvIZBs8W9N54mO2Bu9sVcJ9BXa/wl7jzcoINoe+/nzkUGq3xKQivk9rtzF303frXOQZrb&#10;Z9yEwhe1Q58i/ZDDazzw2cJQ+7hNiDu3mFsFxWnVcNNqnMPUA9i6vbQ/daKQp6zP9a0da+ZuJ35e&#10;jZq5luYtCas7RjuMPHnJs4LLC+qMKhoENtwl99DddhPGadpghzbSBW/Wmwn55gxSRfSZ0OGNbEGi&#10;CFrXrfW9ScN54y20YqJYgtsVirpWgr1PSmqc6yI0kstoMFsPnm+goXBvGzLHJsunQxZo3IxhH49X&#10;y1xhYL1EXKprTdrrxGlXkKEdmtZ1rNugRxVpi8wBcEQ3reXN1dbynNdTOUyYuLwTaLntU+De3E7Q&#10;Rb5aD29kUcNaLA8GQy+Dr85GGEUcuHVahZpMy0Kr7d1g5mr/VwZsty88JuuuRTuAq8b7w19FjEgB&#10;srhdwQVulo3Lyi6lw2mdfaZNaP6/+f7CdjJMssqH4gSK8JZqeGi8gyJTpm1vRHOknJQ4hyjIhLQh&#10;VjIyKYKgowvZAE2ryJTzZqd6+GIceB2PRdekOyvSp4s/xNN4+fPYNpv29lwG4axp5ZFGV104ow4j&#10;+WUdRtTprP22LCbtdmiWtr3hRh3SVjzcZ56s4GLaN7klDOuMohuwbzeK03BDWrapgmjt9t24mhRj&#10;+47sYW6UDXg1G93Pof/RPisV9bAumDAHqZTXrtWFQBq7gRbwc5N2w+0GIH0KqnEJXQeqR7C0zv2A&#10;7fjlZ4R4CXDHYGuet7jphjRpuH1nukEwTZr0CzxpqYZ5Rm+efIuUlgd4bY5QN3lr1iXDVn1Tqm2A&#10;blhwAp4wWPyZ7gBTN3OtmiWNlTxmDdy4H6nBzyO8Z0e0jbtomp5B/YM8yfg5TbrVASqHtF6/mi6b&#10;Ry8/y+eGta2Ir3pqq3mjN1SNX23f2g95lQnRhJsLtCsQrPP8fmicmXiAWfVV5A305x7/7Xf+fVc+&#10;UYFb6z113bAfs8ruWcq7wXlq/HlOLyWuNWTuv/tzque5UPb799+p5By/DEVk/wH/blkOGxA/Z5v/&#10;Eq7+uh9WpOWpcetBZpPqX8K4khs+34mV7gNXP2wwKmEvD5TKYWqXx9F65OeyOD8BTlCcYPcnkz+N&#10;9k7mwg+witcFvZEBruO3bcCBE0pXTkbcln/VBdqWkgov5qLojfpQyZZZMCnks8CAywRN+9bdzxvK&#10;3mmZ7VC983WYRDKE8FaIzUpJk5UUEHEXklPxZTSYNzA93w2EeusEo4EtKy7jxe0eyPPYl3Bsb1Gv&#10;ZmvDhhtIdPEGqkWa2tc6ZRFhdFcJ4cqvuKldQPLhPM07ngMUH4umj9HaDqJzFFPt7cFTAnIW9po5&#10;0IDjEPwAW2+skbnlsTaRUsq5iDe4RsCWCBtxbcenHvGHcHG2ZAL3HXhem5trTOA5b9tnFDC5UTu1&#10;4bYGlEhVbEDOS1V1EK7JrgoDceca3QAiDGtN0uXl/jynA3sjTBcWnU++5ObwxrN1TfOEMU+WqQOW&#10;wSyCgW/vQ8pbWERsFl8CZ4/EKyCuyDpXjInOGj5C06GA4QQF6huTDV218uxhhpVZti7imWWrNTiJ&#10;p/pLv+9yg9QAbBke2fEG3FPSRpWC+3YzGmlBdtM2agfevpNyotfzF/6N4kCii/gxIbxvy7BtBPY6&#10;huORPtsug6ADM0nCDx/v9a41uosDLgBgyHazeSwjFofn8g5zO8z2mDUWcpD6iVJahqeqsrReu4UP&#10;uAOdkWKWRIpDvJcOFVsVvYs1gF6gphWivQ3FfJtDB66ymOR5eFQP1OTB00fyG3+qrJZNFPImrMCx&#10;QWkCYqOxALZdcFM8xQqLv0YBR93HuUA2yfIVlHdk4bT5x+SpOqwnngqWz79fOjQOP8rXJG/Ewj5B&#10;Y99Jmx7VzYUwVjXwzVVqNWwiW8Vb0BwzZAnDXltkk9msMnmL8oreqsF1tqoxqOcBB5C6bSVWK/Id&#10;qXLVblZCxSPxlF7VyLBZrC25SsUMf9BVivugTWLpCGRzzuIWGJemXM6ogvbI9HjyAUraUCvpLOux&#10;vYYP8g2YzigDVt+JCy5O3BDibDZqw4fNxuJ7t6bgC1QGzO0l3j5G8XaVaHDURZOvDPBAeJgoa4Wv&#10;WwzYvBdqag2zMVKo5IerXKhVGoq3wLU3xx2M5clKhTvbrZkiYPyWs+84iQZClT+OY375PKamG8Vu&#10;9Ax4JTB54yKTIqV+Ik4dynptULS1WRMt1e3SgjdchmDqjIV+5G0VeajSq0NHulpj86ZKABXWNEgU&#10;YKmqAwkIJe+HuQpI3bZKohpbZIm1eA1sM6oQaFEBYiuAuM+dIq+acndVP9GA9kJOGEzA9ohiucyG&#10;kQIy/oo4LTjWhq7TkLItqZmGa0xsp+3ooi1vwc8ZTTTAyP+1TY3my3b6Fn6RSNBQCYpDm+1XVuBc&#10;Ke7eN/TStoZtoUgD5ZoqzOUoagPeBsTJ5iDIXJw7SP50HUfn2MXfF19VZPsCMf11Iy1TgENn4QJH&#10;teYfDk6vmFUqKtrA5300N2/bkBWwKZyXl89D0D6QnBO+BkhpPq+/2H20alT0iZZd1czBrNODD+IQ&#10;HKKKC/iLaettciYpru6CFaMHnOzdFZ7njNzirNn5yh3fafryw2q0PmBIFbXk+W0myTE3ln/q4FRk&#10;iRpzcQ/LIt5OplhluwN4C5rvx7LwMRXPjeocdfK5gJsthqDYFGwqi+1flbCTJBviqEhTDSm6W1Un&#10;vB+/zBjqYhqhzdq53gdiLenlJDtfAGV+y0MBz0MtSHJvDjLGYI4w82yflGkH5Iv4B21Q1R0mUhWT&#10;NvIMnbS16GaqgKsMw3IzkuDkuPhLrNUBXdxtqyTP7yZUw8UFNoUhT6g6BCx9jctVOv8UB5hawWUE&#10;xby8HGXNH5eunBaapg9Ovn6x8/k37vKaHnIdD4fVegOnqEI3lFkViCDkmIzvPl6006gth0W4gcaL&#10;N8y59kwH9M6phy97Qtycj9c67zt3LjYdozW/DRlYYBShT1QF1yVlPkr8kXhWiOFwkBugbK4YzNYp&#10;emLeHJVi+NIp82k/4UN1Oct5bPvjS1cVbtEcvJlvGHJjEl7UtFa/IXSDM2nVaHFRDjgWeQpfrmy1&#10;I7dmgj5n6qjkaygewY99FnfJDvu3nJ5HYdphpbZFCd+QCcMOb98RCVcti5AzJ22kncawUCvcULRV&#10;X06tySF+YsV5cg696QAHpTxkOV5vvhqF5Oubp3bEXQU4UDUXEqNXjwgjW2bijOI/uspAkypVY8wW&#10;irioaxzxhSVv2JqyhpMnscBDC9JdtM/jeR7nue3bifTKzhMHReKP6KVh4+0Lzvru42Fald2DyoJz&#10;Qow68edaAQeBrojGwWXyZCQuw9MX8u/nc99femkHPK9L/pCQBIS2g9iUu0bqpTKxrJ+IB6mjCDtZ&#10;EA9vwdPbUjnM0wncfPZXWxgP1Zfnaz2X/bWdp9yc5zsQ3Z+T0jhbkQJh77MYGeQGJtCMqg/zPxFv&#10;5aFcEYdC0RaUK8VRujybHz/hZluy8BZl6LTpEXE7JfVr3d9ojrcMknfihXAf2APXbOGPxE23umkL&#10;OwU3zR8PzvbxEe64KdKsZNEYIsYkmBMyud02jd8aFffX88VDUpyR5C3+JhDNNkTzWm7oXEzLy3fi&#10;KTZV18XCSJZwDei6GsNZ7CFcZB67tHdPEFz5nqS8nswQV8byJ27+QnFEd4tuvYgmav7ynT8wO72L&#10;eHUeFFdbDZ233kUaDLeHiqkkL+bqivIjuq55juWpYeU47Tb88BHekqbhAhrNO12lXAdWVdUr/ezj&#10;cFRpN3skIDjseWTErGHILQjLjJtwCWHy3HjTaC6I7nLuOu+fr9eTn2Di6bF+Z6uo0lpiLcMzjlSp&#10;uFkmPqgtXAyplHXGzNsBypCYA1PMYVuM0VtybxpGxJ3xUEfocmpk8aD43PYnQ0uNLEaOTyi7H+P7&#10;YjvEUZwGIIRdJE3aXax0LxmJe2PwNGPuEMqxlZFrfMDzJ+f50vG4PNfzdcrPz32Lr2z+pRZesKat&#10;8C7yHVA1XW075nBDyKR/QOfttaqPcRYQ4pDGpdODPOgmh8dxGFXytNV+TjqHamg5J51Ej4mHYDMz&#10;h5PagXEjTg5BAa7hDuAB8U/OPa1y83YwolgL/pCiZonybWnNyKLF18qcQHGTpzyGWcpz0SloWTWk&#10;cyVKnzIzN5m7yrdEiJhwSw8Hp/lenYBtVa1UAgPOv/xEl4ZyjtH4dtwGaCCEOtz4fvum2ZZ011Bo&#10;j39rIJdPUepNeitWO1oPrM00FbJ50srw7LBRDuuLe8fFuJXC3EByMdaQh/JAtLmPtUzSmOikG7iF&#10;zv6aCsjdX+vrLdcxc7cYembMUq8BKk8lczFxc4EADWCFmHCxHawyQ9pAKa6YtUVVLOYIv6s36g96&#10;8yA3t/YXDeTHm0dpcZ0nJTRGux0ifHcToFplCe5A8/GLb8dF9wIrlVm886DPxAdtas+3mM3bwjPK&#10;SGw+DZJv8M3cY+GqWYfm/OZxOnk6W1abptTwA3PTxajafkwoREKeJEtS1CE2LsuFZi348NT5Jz5T&#10;ktvTOT5l8OaLl/4oYJ+O5fFWYn7De9nSDrRGut+p961jhTgp2JpsBQV6WoZXsNEq+eTJNuGa8777&#10;oLcOPaVM2kOL5+jT8pTDT9PxnLZj4ueTGHTqs3KYB50zRrKrsCpRG1fx1rO2OXfWA6icFYCsrBTY&#10;y4WMKo5I8SEtXYH8LIp8s1C9WB7H8lKeD1eiJdIN1Ec0zrypY0Pv9mxzqCR28idc1NPNAkNiSQ5z&#10;ie2xwenHuTIs4uu+KuLygl/DUi4zsCmSA+h9Q4g2pFZCFL8YfKKadKjahF8V3ZiXxIaGxSZ5ReXv&#10;ntziHbLnx9PfkkL37VALas7cvsPbrR6wZYHsTtw0WD/LHbUKqwPK+zrE8scQ9ZOU5isHRXV2ALdY&#10;4s/iyZM3yszvwU48uT/lwrkx11qO2WjY+l2bDpTDcCiYhRmZlNIkofoTyKWXnTpbg3l7dThJV1Bd&#10;5P3AkLrio3fn5q12g0ZLJIMt+BxQqqDxt6WDM0RNAE6NcUUCLFmDKOv1KiHOqd861Wmo7n66K7Zg&#10;/jh9kBbkPo+F70kfcn6dPffaLARHeFxxdsqGSnUCinhE6YCC8ApjgxXTW1d3TQIPit7Fo9bClZLs&#10;eIxHFzmHMvAXBfJ5TSEnEc/GwvVTc6EIYPmd4ZDcBpqgldCvoqyYXrSepCy1ufxkLMlN2xv9PBsq&#10;1cWcyS9jy8zDILn00EX2Q5cUashbDLeGoQONtWkT5AFbq0vUCdHShUZWoLcNXtX49Ss0rbuIXty1&#10;+UB5YssRKpFJrHz/QuGDkNZo27gImyfvlJkysRT3dk2iUSHughd9qpq/102Ou5qTpxCCPJUcibvu&#10;ymEIwdOZJjKdZViR2nw0JPEfi2bm9cGtWw+5u7+ENuXZvk9AxdJB8TbpD7QVm0XMCoDjE4YWlolW&#10;OLMD3CHnc/KB8LK969ra+i9ffJzYRArBG+2ea8gglbmK30X2SpcGAZr3tXsrrANtvYogYLOi6Rl6&#10;vobKpArynOTl9j425eQPzvvH/NXOQubZJG+4J5OqG0KsUzSxsItzp04/K+78Xc++4gBqBb7lG9X9&#10;kJzgqSMii3IWvEn+veeHyzTXVRO0Cq0P6sBZFi887CoQIPY7zMlz2NBWcMLwOgmQ3L7SfCQW27KT&#10;kGOi1ll9aE7PPFKdmPhlND64DeO7pxSKeaFdc7J1ItsEoBv0tIO1FVVhcTcac2tsurGT5sWISErE&#10;+V4BuXIWeYuu5PzDi4J5aR3HQXVniKR4HnL+78N/N3EeJOfZ9HpgPWbsjlPwb1lTKU+hV/WY5AwZ&#10;PasylgpaRtCr3bP/iK+Khf8fKP5Pkv5AI/7Q+/x77MJe8b8dW8WfUP7j6/daqd9Y+V4E6IrTb/ab&#10;YjzC+/D/psW/iHKVn2Q6f/Ot4OP8/U6KFwv47z04M3gGfeAGGpivIVpmTVoJJs7jsjOuMi5zLuH6&#10;TGdKDdXcL9R5JdNthfWpJmCNNki3oXoYslODMO9kKMiZxDm22gnoExTCO/TdAd8+EUVTNu0wV8Nh&#10;Dnme/uWnTbkV68dUBK7k24Me1L2IDvx7Wwl9Te6EiToMdWfJ/iCe3hRg21jLgrfmdP5hDW1IWzJ3&#10;XQmwH7wI0diUZWjed4j4Uc/WaLtuxSsngIib6kwFmAbEZCRR7MHfBnuEM/ntGPMmzg0rHnqsDZmC&#10;o5zeFfpKYQSKIz+zVhqkflhmbQdKExoh37bfbEcjcs1J5reSRNa8kAcls0Fg4UiZgMqYqpbk6gCe&#10;rqmTsrglIV+5qFcTbuADIWukctZphCpTGXGV5H6i1K5QtdiiFYcqXSAHAvzULjNw0Z43/8SGJoH4&#10;OZ3gw4m6XeVt0koIE/7E3l6Q2GFnW20Q/Uy80mzMrE1ertyoYzlSHCIorqsaHZcSGL7ceOPj8I3Z&#10;tuy06Akr1QlFgRhKDgYUUzCwrrdTzVUayI/Rc4u6skzWSrPxMJbYfMcAwbf6fxh/2hlfZ5RZ5oOv&#10;T7stbTJ8szoUSHbLYNuJ9PZqoRvTiShOVnJ7xatecxWYQ5gfRuMXnsw6qgv+iiqS4+W+O8hPGxyb&#10;DkvuEc7ydvuKADVQK9KL6w16DfNymtUGarw9qjSSyRsCaBdvE69//gi0aS3eAXrXzhDzl9giuC5u&#10;+GBtFm9+4sBfM1CrRcxUfVLACOkq63WcUyuNoKD9IGLTo6HVDOeEfE4Fx3xM1b6EhZcwvov2136i&#10;ecZwDSx0gIs0/yhhPqYyI7fiuAUfUC1XLR7Owq4M3nIVl11wsuWxKROHO0cWPEMc6HyvBI+GS+xt&#10;2ddTjsHol/sQHlVWeZbOQP4BJQESWiO8rbf7MCCsXRF4LQhdlt7DU3Atnxh1Kw3nKE6mNsKoF9rp&#10;gNpWUPr7bom8hNFbJ0zpLIc/+L56PqVSs6ZJ1fCFuY0L4VZxZ5Ki5CvOcHhHKkLZYQcTLXxc5LRl&#10;szdb4P4w0fIdQfuIJimcM6W3d4N/yiubb+ybeTFvXwSHRKweF+GGH4gPpWBQPKwjF64BY9hqgzwR&#10;B54y85w7HSDGjfzDm/VLgfAsplrL74F5R7E0byglhZmi7z5+QRuC9UVcLs1T92ytFI/kIk8vtvmx&#10;PxkV7S6ivXh66wzEp00zCtOs3lMYgotDsLgStTAWr1Hx3oNuGGENGBBFkE3yZoyZGNeTXha5MT/B&#10;Es7MzLmNjJsoT6EVZ8tCVinGjr8hNHrgnsQAn8RZoYoQmxAfKXB0iilHJ8OfEN3NW8tjh413wDF5&#10;zrU+pteJ78vJ1WDjfVdZxgd1bbcxN6eQcrZLalTh/QnlXd/RE/OQhxfU9LZOcg9vCCeKhPiFctFb&#10;rq7Z+2Pa3+oCCSuhylGYhgbyQTpWYfDJjg71D69GeA3XbsTNXJDB1kSN7bHE4W0S5V4noyG04coH&#10;/A+d//H6+tgeTqEOsrYtL4bJpbJDvcOlkes+XtnO6zaU623egPHOJP0EHOqaAwlWVc7uu8g+OKfl&#10;BXPNvX49D13T0RbbBo261/wJrmtm2EW44X5wUuxKlbKFzB11dJan+K2Asw+rMoprUTnHpii/Jnk9&#10;/6n1pCseENVEq1wd7jEwg0TNDA2DvDI/iAMVUdyqNOIVaQviLaHZGDMUMWcTkY0ypuQclrrYfMmt&#10;lcX3IjiTrlx5qiEad2VWxqj3BxqH6kKtRyZJE6/yAVWxYMqEnDsFewiWU6qbRCujW3gKE9rHtL1o&#10;jM+TOXlqYLHoMPXKxEom54ZiEXKVcxG7KV55rXolUT280T3bk7KJPTwWb4r8Q3J8KFjSzw+uJOTm&#10;mrnoSsOuQiOFxpkODMS/UVCOw4KKfyLuAhI9HdagXb95U2wQpwlv6NAjfB7mAoeoMphBqjdycjO/&#10;eDdQXry10TEiZg1IFCvin4ZDF7sicMU7cQE2uLeh9r3d6oiL8HGF8mt5jMvl5hpX2HW0WMjqrZUL&#10;rgCL8CB2vnMSN+KtRkPWcbq5SWDmRdyEY4Q++VUKb9hLZlHXNYgmLkfdXlHDVE9PAycwwjk1Utcg&#10;WYxS5a64qya4KkLbb/OHuM7mEPS2IMrmwoBcHlGVixyPA3fh+Td+sVM11ZUzzF1X6LzBaNOilhBo&#10;PPymiLJPH/eSQi9GJO/ERcCE+RMd09YmcfUszAbt4IefgF/5/XsT8Y8iuD227soKBvRUCIRCMaEX&#10;vAKVm3hLd2Q918y+FWFYEzVf4efJhHHjdMcfGftJJk1ZdBWBq+jMw68nrvPX81fac+WfQElCvy9q&#10;zlaISbr7ODWJk8BwpQKEw9wn/eJuoo07kXcGgwhPjXnKwjWFjlBqspPqixHcjC38xD8sw0JwnuEM&#10;xzdXcS3QDSwk6qwFpraC3Tym+xHyinSGt6/s/ItuZCeiUDX45NsNU5sAZGWlL47QdkzdWiFrGT8T&#10;d42yDfM1a8HX+lwbFFtrz1adVi+YruDjKM5ph+vNRUenKjHdqjZD4I7K7B1yLeq6fhLOUM5FvFdJ&#10;PZZUgriDwPeFcJAIXfCG7D4ir8seDkt4i/WmC7h51aWEu3n6P8EEryE00z0jbu8LSodQZ/Q5O3RB&#10;vV2FQG9cvDH3fIVjE/LoHLLYQAnUhrkiDd2aX9EPVxG7Lx2svyKF6wvfjIphgVlUko9Bxp042QmS&#10;ShzJi7dMU9U7i8F2CKEvmpwvddbUpTLPGuIrm0fNeZ8fmqbzvXw+K4FI6BiXj/csGzCASydG7ofi&#10;Rqtc1RyidEH7VGrHKxDYjGHFordK1lnuwkEpVznwF73pHz3VgH499NYZ3swGyEKl6ISJM1A8bYxw&#10;vTQkI+UDbzt5iIumyHJs2gCMfMwOfY0vwpac3wJPvQdDzfnLzbABo513zSmxgys0B0wbkPv+Swis&#10;lITjUHUcqEAUTJsgzuItozw59nGdMjkyeaYD0Y/Dd9Kn6b19TT46aV7vFv6I4qDIlSDXkjdXSTZR&#10;rSCYNgdn460l3uBBUJTFEyuk3Q3B7HWy5DYzz9LAHT9/rP5B3esnVoRmXTnNdqhAFJwOKaL2hNAI&#10;V0tYFfUuzokyd4WwqdpIHxSyNxhIDk49OkDt5e/12HmO9jGd/iIKrZrSHeySHxAitrKmgu8Hpzmn&#10;Ro+63kAZzEjMGb6cQzEVPvz4nvpBT/hEBV859ufCV5Ye8u4H35Vwk2zerATSBbMqGyapxBqpRDk5&#10;zVVusrs0VmLCYm3dRdzuAleohzfHp14e4uHOvRS5yrLyx4Kv5YXXz48vTRKzNdUNh4sNMD+2mJRN&#10;UlcfHP2j4bBWE/DM9oDk5O/+iJxGEO7/aBAx8XJ1rh4gL+J8RM438vmi3qTpy/TgT0bdGlvJWyt5&#10;o0lxZ7XMlm8ClcRQSsSdfUlOsmp8wJyBx0M7SywCQruIDUZDnWn4dt7u/4rcRVwd0OF5Dk/oE/Bu&#10;2o/hgFQvpsVO43iSd+aFobYqdE/HycXPDiLEpZP0bS5FPukzluvQ5N85+QYtf1v4eLxy21aTNROo&#10;KKh0M21n6yD5qZPnx/8EVuprQryYM7PFJUIS1EcpziDATewqon1oEOf7p6vEPnRlwn9P05KbHrgm&#10;+kwDapFKGEJ3H69epCyBq4NwLhTH0nzoRLzFxDnlc9pkSNz48xIGRx2d6osbDMLlG8LQpmPqEXkN&#10;0IjfhU+dsR68izxiiVsNiCzm2pgXLLi/cb0f78eJcbw0xjy+dBXqzbGFa1NBN648EzCVSsb+aVQB&#10;rOilVTTlLnt9G9L62q0V21l4hjO0Of+IO5+86Qj1J83y82X6Wl85B7VNhE+iEZ0olV3fGZX143BI&#10;g9WqTf6rIUdmY17PucMcvXUq9cHpJMDDefYAN5GDv3aR5hR6vObHIeKIEBSZHwCPiqFhG2S9Pyle&#10;69hQwNBz0RbwD55nB4ieo9OU0ZlIkG/DnEHcf12k4XzhN1XrWQpvQ7hI2axxHLjEHGIQ5f1J3FyL&#10;bWJeBVOvU5D1xlUkrajbVy69zVqHpimb9Itv7e8aC/no0EfnRcVWxQC70oqidlujcFf82oGtKusJ&#10;yTfjAqd8kecMCXl7iXnzeYSZ850CUeRr1f4RgefxfLw1P3+8xfy6eCNA4oFVFM+mMVDOWalN9k+u&#10;4vy+UmoJNqAcxRlX7CRmbisw65PvbzIQahjknPnW+XNf+Vq7fOfgwo7GvAW2IQVsfUe223qF2RDi&#10;l9IfcOUL5izIMHFzXlF/BEcmmvPfxPx2wKlO8Hs2TzLyjXFPys2oU/kD907dpB0Q/zwcVm2boU5V&#10;RaGN5nX9JoqCZ4K6ZGCKe4qxPOhY5219v3WVzxEp6MQ/n7v/tUhHZ5+veAv/CFXJLBwr+gNxKgfd&#10;AJ23fUVeUbzjMqS4y8mTTTO//qLj8/0+MzXkNyfmN1+39j+u92avm3FhBT7FN6NeKijjk3jjfON7&#10;+ZI5h7qvd0Ic5vWZlYjrUplv+sJb0so7tvPc30/5jK6iGWNePLIld0uTJjyyAkU9fD7h+p14MSVS&#10;9mVVvqFNmbidnGE7024hYmvR9JwIF2du4iHRA/mT38ripyc8POavOQqDxBgaVpMQbrTNqexPxRvP&#10;VCri6Yhom3AHQnMchjWerWuGmJyBuEZmWIG3bOm87+/jxRRXGT4FQcxMiuvFvz23YsQmZA3eMr+7&#10;yh3mHUPxyNxHJ3eSPbZAPMcq9zphzkU+g3fOnOvhH/p4PV8L/0OnHlWrIgHt4lz8fxgeqRgawUDc&#10;BSboUuel5ZgA5uYuM8RF0Lfy4Rxoq/4bYXn4wmScf+HXYHLOx/vJD6txmGp/VItqHpbtDUZf0cYd&#10;JLQVc/hD4wsp7jYr2L4J7rO+eFpx+Qkao7S/gqeXRkicRb7OaV/j5PreTn5uCubKtZObi2mOXJXq&#10;SdOssLgYn64SwiZKrWq6ZZXaRApMXMejycdfYF1QJ863hz7uw5n9fj6fGslJbdeACI3m5Ex4sH7o&#10;y8ha+Dw4r0jvUB9QpAt1K0IeIaE9khf4CEiaIrsflTxf2/p6vXQ6YlSR6nZ6GmQjjWE4w/07qEpk&#10;E+si3ig6dpGTI+ornB2M5KLp89DjIfamrqHEmcy/5eDy9Fzpw1eTrVNvfjPDxLUNeYy2NShOGNmN&#10;cIGMwyT0DnFn2aiA2HWcgZ0ioVgL8RWpi1+wNfsJVz50QZJzs1al21veosHwJR/nl7I47Yt6RnJf&#10;7Rv2kyEupNxhAuBpbd2fGOHiqqLIqaplxuYt4sxsIYuHr/Py8sTE3o6L65TJEbDpsDw93Xrt8hYp&#10;rkmudgQDYhot91AELP/A/AIszF7vz9sT5hgrVYZkWV1z7lJcw6AdRP1wTzyRkaVz/HpovsKPBnF4&#10;appFJMntK2qCRiEl3okG40IINIMI4h/cAa15yQrd5Mu+l7NoG+aZsQRflyGVkV8j3uNUoMOS+cuu&#10;o/N4z5smt89d5yARt6+0dgVkt9QQ/4H8AK1jH//GHLKw9ZsgZjZTrIU2IFpphSbuS1F6wlSFc/4y&#10;vflDy3N+6fLt3F/8rpr8X12q7YZMgKuY/F8y10p/vJNFoflWRXMOiraIyyXiHL7PL6lNHd50xNT5&#10;S0gdi/55qXM5H8+dITGd8g1nEdAWIOzlZwc3FUdeZP2JeKtTvG25AHR3iaswj32X9hymUFaXXm85&#10;CjaTKkGnHw2GT/53lnOnMtvFfhFFBSvt98U+JDAqxurj+J+UF8w49QUq+mvhSM7G4Ba2GQZl4Swb&#10;f0qDQ+Ro1CX+W6M4PwTHDze6L3wfK4ILJi22xI09UDE18jYRL404dGgjKRteq62T6lShZveWIg5N&#10;HYMY2gfz/lQuAx5eL4KM2+umE48m5Cs/QvXiz4RzDmpbKuIVRPTGPhWIIWHrh6t8QyW9E1Rr1c1a&#10;KN7MyfENEcS9JbBP/8iukIkWp6fneXA0ysdPLprn155RpX37gLYh+eHcQ8Jbd9i5/4H4Hazg+pUu&#10;1orZnCUX+IUd2HoeQGekvlTf6ZB9WuP565S/vN7aBf5jKQ/lde5EbEF8E38DnM3F5s/DoUBxY1p1&#10;Sd0cRSk8Q6KjsmL5tjJeTnLu58yJsvyGLb/qtb+Wk8n4Pp9+Ft5XnrRuQBbaLdHJs+0yWlCKh07i&#10;JmtZBPSh4cY8P9yQgWSpry9hzrpkwGn8h10aCxkRce5z0mW+cuQ1Ogg0YYE4RLrQpt0ZD1YjDBn4&#10;eDgsygk+QS3eQ4+KNTBxzvA5B0FW1/iK/IdXTEl8YB6rMs/jyZ2K+T2t01ODKPuimDMkhry4YYzo&#10;ggvYTnUf944ndqqDuo0yZupcwFVgbPYwB9Kd8WSiA3wkvqz80oG8fRffc+HrNk8+ENIR4H8bdtsm&#10;G94tADY6BXMwKR5C6FyrkRt5r0E3awFFGjymGsR9jyXUw5sB5Vj4Gi0/Rbpx2uRT5mN9c7Tui+a6&#10;0rzR7rCzxGMCNk5kFjGIpTibH+l/AL4mjl3ML+qcgsRXJ09tzN5ebg51eqBZirqgA/K1L6uOTM1r&#10;dUnnE1C7ZB6OzwDqpXWhttxMJergbKzNvxKpepFNhguLNZA2oivC4i0/j+bmze1DWU9dv838s9tO&#10;D97PWdLLi3xSup6FNydj5BukzET6ezgBwaLMC6mUd+sQMGfDkov2xpc5IY+DOIcHhJTPcC2/waE1&#10;1jPdwktQ3L+p5lbN7MI37lQwiSRh88fZYWDCrh+DHHvWhfIQYWdUsIXgunQghLg/fNNl8yz/hrsm&#10;LprhckndJP+kPqKVatMJvEIpDoOyxqjTLVSaQpMG4a1wekmqdIJQfsP5njmLhkCu+TlO8fpJ1xS6&#10;7vT8q/5UojG31jfBTbbMVCPUJEuE49idcQyF3o1ZM0FQhNv9ZinOt2rE9dAW0V+nnsiO8qILYU7/&#10;oi2vltRccnKfiDHS30T3Bgya+E49xVSreiheTEPX/LMErl2rJClQAdpm7rO+iPNDjGpSzNkBpr34&#10;0o2vX/mmFi6vU73OPNoNE5Ne7QY/+lm8FYfyQLyVeeuJHdhVii2WwztYs1FO7PodUIWsLtr8xSvM&#10;zF6gGs2Rensp65TTTJpx8fsIHJzt3Gk6QVecsLpwlaZmOzi1speyYhrm66BTZ0vFGfhiImTL2xP5&#10;ylP0ffpEcW6dU/TmQVA5lrJBPoALn7/AUIUYxb31D0C+zAFeKczZWjm5iPOQll8sk/x5z1OqHJCe&#10;knAG4mcm5SYa9o9j2h/4uXbDtri9UAp87iy7UAISVk577jAy2rzBK9QqHZBmKVhygOxiG1OUcPH4&#10;it4aLNFdFbj9/5r5I37AL+/5plQx+uQsUFQUesZ1AiouZVd/hLZKOmGTMlM28gFc1AY21RkmMZ7H&#10;hL7EftZFqbj7n1PMvJ08i9NAW2YyHVZ50ffBWQTUQEV/hlarXqSbQOdMM4+z6AVxku6Jhkqd7RnS&#10;OamuE72Y+fN9YPI5pYVVp20jvfFzT15Si61ndnjxrbBbheIqdIsVvBoVmUCHqAlrW4bS21vXDrJE&#10;V5BbL/s2HY/X8jh2fqKCT+fq7/XgJAyKF99s1AYWBUJ8nFVNwnQd2rrgyg33G3G3K89IXkBbrkA7&#10;8Qc/L6CLCD5dbJJDnCZDtoi31AUzSIHJMxyG48jFaecG1I1Vub2yBxZIcuMW8ggNrLrS9gxuk2t2&#10;uHMpxzHLpGvi4mKCuG9omY15D5q3HjhsVQSZ9nFWIzDjTttxIzwYhuiGOsz5Nk0xNnVzZkHxZDCw&#10;iDQvvgvHhNHnJ4ne7iEWSWrbuECRi6lVuBEP4CxWlSoUbUVePTBzEOIh60E9CdH2iT6fUeAr+Dkj&#10;zINJwHpO/PHB/Quqn/D2yryq5E5WNG4QD8jfiZvsxXjgjOI5eQqRC/LaCbsFJ5CPh7muQy08+4Gf&#10;xF4fuiTlW9hs03yAV88zlOjszAQFbB2cRdIrszTK3WiM6XKzqV4Qde9g61xdgLttKOIU7fj0CMhp&#10;dX5okHw9yJh2/9QhhC4nMTu4hn0CQtscnEXcYZg4VfAK3e6m4Jqur7gY2z1sVQeEUOdkZD8XNNBw&#10;t+Lrua8P/GiGOFs01fvBaZIKgRNl5aMUNp0ILkXbQcPAPXDNTvw6608zT2KX2rBOqJFbB6VIy00m&#10;XXJqNq5JCnJrhisHoi3aFqP4yR3kuzAGZhQHpEfKJlZgrbISp7AT/6X2wpSgeqGo/NtXR4qRm9/v&#10;VhWNjwgPb02+7CrsWpqhLb07UlAbp4ozpXheA81uDCjCNOALI8GUK+RHvjrMv9FHcM5E6oAHFEZu&#10;rk7RnCtpic6duGw1pG4gzyVFIbkeDr1loemHHQxmWy9gv7pm1pDBHdowLcIjTFukVefpoXva+NH3&#10;l391jSdzht//CkbJsSmqYhOxq5hCCAgmZs7N7Gg9D2eFnXi7DGq01YnG30OfkCkW7Dk6ufhhjNcw&#10;Ph3rXF/dC7NADZTlbZZqIY3FOF4c2X7ZZTj7A9WCC005KJrAlNmwgNbyZQ8tMEf4eec7tlxZKNZZ&#10;f9rrp1+FJuuAluPY2zf5dukW/RrjEVrDdWPEDG1WEvqP1hpT/W4Jqtu/8SBrznVFFGcg1xXdFxca&#10;G4/C81txbLW4Fe6UqwAagFHFZBPr7SRw3BIX6QteJ6iLCUPEy92DJKQ1lDkgFdZ5VAfmMn1xyyXb&#10;DbMfoMxsM8UKODhZCMw8dJz7AbpcpkHClaU4j90grhoVSb5KWLqTbdYOPGxbdt99wVv2+Rc30DNz&#10;CKfCbUwc4P7h4+lsKGBhh/hF/hvjAmuwTTl58xBrzxBzuQy9QWNOnkjNAZtHb+nGF5fN/LADm4u2&#10;qh+SwHkxEozERZU3dlKQSvKPuBQH4UvgEaGASQLBBautoZDfzuJSSOS5dOO2bW0LbvCqeLQK3m4b&#10;x/VufBNe6Cm3YcPJgJVKcxM1c4tdU5Z+qOZOIg4uJ9GFKB2Y+VfaZX5wAsXd1GCoffCtXL9a33xw&#10;FkykqHa+zWx0R9qNuJl3gokZAyFt4g9/x1k5chHp7tsWcnn1gsU/uDZ722FF2HwFO9tSRCqxTvlR&#10;WAEMmqEoCiT4AZXPSiI+DogDlKWFztRYLk+R2PYZBaKxb3zfUF4+/OLaHT0r5VAnHIbDepNwRid3&#10;R7VQZawuiHhdTSAzlxJdezMXTUf+4xeT9tjCrw0yFnIdlO2ZlqE1C8mobGpQyWfORroMOCe7WcB8&#10;tZIT1CWs+iHeqNo9YFp2O/9rAMS3RVVVPeOS5+yaHPJjVDoRhTeswjFwwpt30pDNFZBgEmZhVhWb&#10;mWG6Xj3rNVCz0K/fBqkNhO4fD1nt+aUeHLqI8KMK8m9+ZL89s2pmAMV5O4/svm2schVvWgZvofi6&#10;xFYhK2btFGUd4Zed3KTlAdz59LmHwL9yE+J67y++BIzNzDwPynMT+q8+VGGTjlJKWKNKCBQHI610&#10;WO2OYUp+reM7/EIpnYSBCWfOnAyGpBkoleOR5ZdPRmZwJy7BG1XHVayAUaUoOEgqWVFU71KZFzHr&#10;UuCAFVnNAyLkWBrZBBAkVhLu8hQZ/JrgKc1FWBcUuz+c68TjJP3gDChw7E48/nt/Dbvi/zr8dxP/&#10;+++5/ZA6wPSPq9/AT8C3n2e/g7zfU9ZKRmrd6znvniV8b+yvUHVAU5ztXPnf2g/goqKqe9UnMa7u&#10;FNuZK13FYxWgCpV9lQx/XPCXMPHn89ffz9/H0znQYENJdJBzvg5vJBvqGztXlb0r1xnn7801kgy8&#10;xi1HWb9c7Vrzn8f/Ds7/NEx8rb9gwP5Pg7/0gMD1dxFB/lxi7vktbn86EcXtYvI0Xi3Y/g+O96/D&#10;Lu7/i6iMAhwow/RB5cOBV2Egniayjlep3H8rtInHnVGhKLygQZlZDaO2ibtPCnea0DI7xfJvx5Et&#10;QuwGKIUFJgHj1O4M47/34NRs68ItYdRE8RuYFzItbLNDQI5fzGw1TcyM0KHmiMz2WGLmBajslKCV&#10;mEvmilRT4GnnUkPgaQWBaTBp30E9+PLl4Xkxvyivgj18Pcf0HDLNs1HblailEo5S2NFmooPFjDTJ&#10;tF2T1MTN5qWMyizDtl7JyFfdUnDhTzILrkdgbTsu1ZVt8YR+ESoZxZT+1S1Gp9JVslSRlKA1mLTn&#10;02gezJH6mr8zaa+bMsvBJ3fK8fNRTONXrgN9x/o1EKdP2WY2o7fCtlUiW+aCWs4zHDnDITI54jWY&#10;tY1mKpvQicqrOFX0YvE1/ohU7LgnqzEjzvxNdJegna/LZDTR3dXEFaVnCVQNC71TLKF9k1RQgBtz&#10;+wiNuchTHrfX7flKIrhdvP2ukhBdspVszEZLsE3ntORfQS3JLyJZdGMDSdrw5mz6nZyWrFQSo+DK&#10;+wvX7siqduUMI11rB+S4V9HOn46jJl7econopQtKBOJcmeLdfNCP1hI5t2LQ2h9hIL+i+SW1kXwn&#10;D2PigWMoFehlIVthk5a2tphk5f2I3gBwIr3vsTejF0ulK+w1kp2kXoPgqS24kiXt6GUNVRiRb3CX&#10;0Q3prLVVrB4TR9Ihr/qdYg4MBXkACh9fNIJIUEHCrv7vdN8x9X0kdsHK74iphvbHkQfqih0KNUW9&#10;lZjYyeuWw26DWpkYQZwuI6++1IslW20RRquTpIJvQ8odWbma8Eq26ZI7ZX1L5sB6a0xRX+KuRFaS&#10;QF0qqa9YcE97mt2B1ISAQTw/Jidd8+HLvD5VQXqTo4OAv7fX4C7JF392F3piKyAiSnsrZkBYcWUH&#10;ybYZsL5bcUOKol5y/KpoSHi7ZVbgd2VK8EoU/myytlsQ0iH70iV0h0pKX1y9hKSD7mQlm+s7Y5o3&#10;CpWRW4wWel4efOKPxAUcWqF0VbysL01TdAhI8K/5rarMVY78Lrv1FltBTbbIJikZl+VX0OILJTXg&#10;eTkUwKxXFr1aBptNoqeuF6kPDydzhNcrw4mWSq/8DgbDNeiSpewnQq3rvvHxeIrwZReUne7Lpb3C&#10;zlzFo3iAyB6tfdoEDOjri7SqHtvX4ie6o3YkF2E0zHYJY2I440ogY+Jm/gE0iuhNjDL6QmmyklFW&#10;e1lwsjrIHVFrFqoUfa/AMnekq9ZbvMptFcr3yBMYZpTlc2ZKW0+zbyK43jW2eOFXfBhWNP/GxfmN&#10;M83Cd73x/O0hU6JTVL/7DAnRHWFxe5AXS8p+wm19eu+cvMuKIgqSly3HUlBh1fnm4XdkZcFrN9hM&#10;n6Sulb7JnSILqqool5/OIrgDWdVPfvbYFSS1PV2C03+JzXt+ZVixT3suLp9mOiipGW085PADp560&#10;cBzAyhy0DEBc3l70ttytoGKjpQeIYeIK0nZtodQhVCIpDFn1akV/ddJslTtaCyCi4t5R/A7nW2DV&#10;j6duKE+GVbbS+LkzdE5UCW/OjoKL30qfWsuiAg/gSaCsXlO+G6KdwpiycOmjV56PMlCnQxvwyyyI&#10;CV0leS2rMij4hPvvVyWsRgXRJ3YFSVKbqtSO4JUf3BKVuvKaRZ/Km79pbr3VPJ0AUq9rShgblMD0&#10;r/IsG549PZbzSZGHE4YKK42He1q+bS+NLYzjMlXDj0hxEEhxSFp0OtnBFhzGJmwEexSr0j+AFku/&#10;emcrhESRJ9aVYRtTxl8MKW3lG6oJo5S17qW1kRxtBOJWLE7rgRv0GWDF7qpCPqZVXlzf+Sx2asZx&#10;S8tJ9H3yDRzL66mhMg+vyMURu8CsDDEwso3PgMWFldDLJd9AO62txJVCDoe22KCXMZHANYQ/Ct7W&#10;cvWyCRML1rWMEprPN22kw+oC3TCkxmXRL2c4z311rDxKezw/zv1BQh7vX9JmpoKPr+8Hetu7cXs/&#10;VKz1shM2/+5WFG/9FJqaWZxRRiIX/gG6sif8tkQhXi2W1aNGoLJY/srDA1fta9vm3UQ1us4tTjYq&#10;gvgrsrnHaJlXlVV/MciR8Dofknxs03Jq2OGLWayPh/u+1WzdcwJVjlpWwD9/Mk/RfuC32P1hd1Gm&#10;/aZqlL0ktgVi9+RgBWnFrVkWm35ZkWR6k7Fit0Ry/jxLcb38LE8qNsNWULqifEO3XCLSHZFXaqsj&#10;zsCLlavJCFoBp12i97Txbw3L+61IGZ4aMiuJsUzHee7r/NS10cJXdCW/TpvaMT4M6uon3aBxURGi&#10;NOm8s1mh7/QhM6sUrkRZiqJHtjEEn8v1dn0EJxWUhEZb32YMx8ka0XQeDUseZSWHpyKkqjtKIrcs&#10;aW15U+hy7wnKHuuv7BXA5RLPPWnREcCJ1c7tnbU+T81VtGe4f4Xga5+Li+8FGmUDftVS7x6aixKf&#10;sF7NihBarEZCghS0TFs9zpqjh1Pg2EuMgNUc9pwOF6lzFhq3aoZtZEQ9gecNcW9LqVASTjxI68KI&#10;zQ7a2nSdCJae76my5uK49qwZd0ZuxhMpvprb/Dp54F9Hi3K5+IFU+ThdNaxj9LRJhJH3lZvEB2iG&#10;NzS1uF1HsdkUsEFwlSenvS7B797NEuNKuYUqGGBp49Yld0f5uEXn3d3cSe+KNkTIisQas1eqcKnB&#10;d1Spgt6zTpvzY975+KEkZ4KoinCaj/3NR0QqYibur8vppcJ8MTSiAoUtAY9EfslKIaahFQtdPreW&#10;txN+B65C7EqpFtOxX//gpHlbMa/KvuMntZXr79RoCZDYXeJs6hk4Q7MiOlR9F7wblHRRtJ4WfpWN&#10;HeMRhXHEIwrFfPEGQjtPAEp0rvw5dS4W3OzSbikZbdlWt8bF729IE/Q/YtAoUbfKdjqJVK9EIpsW&#10;nJzC9et1Vc1BrdxaudUJULjeV/j4ohfIpsCzDXXQYio7grK4Ny4gyk7BJs4qkVYBD2lzPngs+LOm&#10;K/NbWaL1xU5R9vH1xselO2LDQTDngObcuuNkVdheLANqTSKaigRZ+iuQ1XM7ekYZzcOvlVLU7ERt&#10;qaAKGqItyx0qsnwK8FNegJwGXcUgKR2tbsqimrtNtBJ51AHMubkVoDX57QpREY71zZ9lztvJj/14&#10;UJHgG+dNk4CxoCDbcGhpbV+ZlXBGcr1WyVtLJa3IpYTyKqNZlajFNi9/O7nKLzgj1WKxBa8e2BzS&#10;caXSOSCzvqYn9ihEQISOGq0rJahz0lKhc3q/E/vIYCyhUDpq6NBowh0WXqryWD3GsMLiH/TxH/IL&#10;pmBHgCF9aG2mecMWDEyjUlcodCMNVBwBChiVaHmpENmG5Y/zcGpe9brl7DKxkkDryO3uNTg396zU&#10;HQYENDMsbTw5oZBqTmCSU8UefhRLV3u5vFtXP1Zc9R6S94VesJt4ckJnVym+a1AxrfA0+2o22yLF&#10;1siqogBzSH6D2qL/TQHBimSp/NhJsopNrE/Bnf8zKPD6PWq5wiD0IDrloi7VkUd6WVHBPeU2C56r&#10;Ymo5s4qgptVUyCoM3XJ0XQHtdnZGFsF7QGsfGme4EqWRZeYbofyk3LaPH4mbMVAdtlSSmkaSNp1L&#10;6FIhK4HWAKGba31HD6fHoEr0ytJed8GpV3WBzZZOmUM1cGGwLbGFbiDP/ZFuuLgd1YG6RWiZuKrs&#10;3bT8gXeMwrauL5ey5zSo6O2hhUy3d6ia1nosp+aOfmzCLi6II3010mRaJlWZV5x3y+lwtwnbQnCB&#10;TTizXiwfWXl9H1KuZmJRy0Fr5UokKbhfdC8yOwRkij7aWjcDu6SUQ7r36h4GmnKadQ/JSwkznIjO&#10;sMJRofm29OYDZWSXu7s5GmQ/ajjR9eax+n/4Izlwq0LqNovAqZbdCv8AmmlCdkSa0qTKXMcha5Dn&#10;8D5LuULXNmLpnaUHlVsWsNJ6X4LLVAV0y3Ql0+8CXXNUlt/JottYB5nsBu7x+n6Jhfb1jaXPFZCK&#10;dFGUDxMyM9JQvmyvo74lF4aUAjY3BBUSX8afQCPu8fVy6zZ64JcXb7ZyYv580nTNBlfOurGdIq5U&#10;w6h0QFbdNbTgckVegumToRRe6bRysEiU/qSpjtx6x6W5p4LBb8fQgObj/ERIBPelKh90sp/WX4OL&#10;WwIBgb2VtlGOqWy25YDRDtzfGFhZSoohiwpVjQzHzqLWx4VPGT0NvF7P8toxGlqPSuBP5I4KMrNE&#10;b0/2UL2VsDvSY8fprCtMfBWrZoEetuXVMbmvonUZWjQtUZp+sSbrqOgxv/KFrebkbrTDjbu+kc32&#10;5DeUhC0uJWzFbJHzrqjqEJtC/W9Bd4O/RFrwGl6rwo6S+IJ3grainlha/FHCOJFQysuI3uiuuul2&#10;7QJmJ95Jza15MYisdnduaZFUqFHEU0Ot6uF91qG1P+lYdQ7mBjpb60Hez/QAr6W1K6GYgPbKTtM2&#10;bCXbGanbAt6jh5Nf6IYt1mzLCDXQuqNw9O9BexX4FqwvNy05EpJuoqujddZzr53dFwE3RnRWjpvj&#10;5BZeJ0cn+WBNk0Gt4d6psoYYHUfP4bEg+KqwVK2NJXFDShyxBoHjlvIrzbHYTNCLBqMHXj7HcBd1&#10;o1LtnZwLt0QwCt1AvnqGxnQjY0pPWlb3r1LuaCyFhqRT9RpQPBVEZmbh0nrnw2MJL3BPXPjSRZEb&#10;0frLM3/dFndIrztSqSFbHt8KqN5Wof8tLlUsYUu7ZiXzqlp+twY+TpoUFrLGleX6ji+kJwWr3RVv&#10;n2+m2NohssYCzABForcT9JKlcmJ5ANI6dnFUb7rbwfXiFzXQXFdHviVOw8SGpirT33/9HTIm6g0A&#10;BGj2Dfe8lnL1jmhRYmC3wPEfXrXe91kK7bQQpKUr7ilHFUf2QW8Uj+YuREH0ZkItNEdH0wEMOpZa&#10;cYr4fTvqksGA4nk4UiNvxpNjZ46SPxjgDwhESS6u8Eu+/uYP4o/563xPv9ovKfCyAJe2pCyJ0fOv&#10;LK9TloOrmWZZEyfL9KJ3r+HXp+CunngwC92KQah3fBhE3C57OTlZlhntLLSW9oMTH6C3hATdYiXW&#10;insn5L63H5HIVQ4moXaALlW9Oly065aJD99U+fx7/dSWOKswujWUHhfcCnD2WJaMynQUqy8KspXU&#10;a5YTf/oAQmXfowG1Adqw/zrLZpd4AKUlaNO7o8YMo2bdpXQM12XYRm+EluD8KqzE5bd6rLiWgBtX&#10;7BI2p4Y1hfHo73117P5RNpEp6gPSAcUl8gBXdZlTJPO6gvvLC835fa1RTfzpbuENXquiMhwm5U4E&#10;Vtcad9jLVdmnveard3BOlLLsC7TnbcG9czAxeElrQREjiWYlSOznZfkqRH4L2dOXPE/kPcZ6PCTE&#10;hMV+AM30PUtD5fJiPycTVN6FVrEV+cXiQLm28x5ebaU/jeE/wE31UhufddMnK93hTvKsQ8Btvage&#10;ZYUy4uriREZs6WUnV31l4LyC1WZB6Xy3h9/81iDD5PDQFQ/V3BLd355aTQVcdRbId+8vOPOWV3Yq&#10;XgVOE+RVdg+SrAxHPZGcErw76TeoelvNKNNRy7uAN1vjUttwDgIW7K/IqoE8YjvHFq6N3ilJqQsZ&#10;jf0BEYrr3X5BWHLL1dEdvYk1xvNtQwQXQ10Q8cWf2vGA7CBxC1uuoU0T+YmrcZWGVG+h3yT0cm3H&#10;SabMCdJ/OaSkniOv0EOjzNu+akoTNdHZBQqbevZx/jrCI63S8WC9Irl72irLAlJRMtr0Uz94OY5t&#10;KJLOJPj7ieOQ3Pg/O0l9nJk29ifGidV8Q+wWEtv2/r6QklZPkOFmLEGL/CKoDLYUkchLUq9L8Jtw&#10;A1w3tR1lSa5Cd8FJ+xDStqVAgWDpPFijMFPr9gMxjBPW20WC9dayc8clI7tPm64qV38r0nQEsRlJ&#10;PJA4fHLePFa+DrFNr4OLoK/3euyNEwzRo0SxVW8WzG9IZq/e4E47ivXtFX1cXGnnI/ifpL7gqmW1&#10;RBbnEfOOuOncB5Qt3fjUF9X48AZJo69zomfEjZvrUBCUldsp3ineJ/Z2j+QSGc/Wm8f2PZCvzxe/&#10;S6mh/PBfHWs2w28mFbWwzUI3rJzjyiRnRFX6jqpMuTsfy69EkaSyylKYX18cQfYHrvWzGcyhWkul&#10;T+6Xgk+okiTlHxftqT55oi+h3ohpOZ2Jj3Ncp9jCBxq+bXoE91ua81x+/RvZgbdvO08ZKmlyp3/m&#10;yQyMqOX3Bz6yklQLjj/QmmAqqdjttjdgtazqOItebUhhjcJf7wK36LAyZFwVStoycKt2/aNmkU0q&#10;SkLE5ZuAaLr41OnM+gFEKyymtqw2I4rhabZPnFz2yIm54OQP1RhT9oOvRGhZdx1C/M+aZuSakPK/&#10;n7AyCXa8e24pjIrcs2+4ajf06v2NALZtWptul2mLoH61GI0wKh6twfZKHyBvzI22GO5gu9wEaCdV&#10;fXnv8cELwlpVXDfycs3SJK+PfUA+gOCmFR6+8EExtwnzL1nLU/o+8z/qx87sRP7u8+bj1DifD5QJ&#10;uE5ren1izMNO1VbdixNGisgkbBaG67TM/hIU/DxLKc0+4dVYs61dQcHdUSBty+6w+Ln4sXSoJ8Qc&#10;JOWpQuX4Q+URXs1+LUhnBUxFGFWkryYnXHMyhvMP3sg/828O+4sPJR4r/wMvor1X6IEiF7qN8VEw&#10;Jkf0qtqEWk9UqfvrMtuFz6e8LV1xLy6N3UTiK6lKLE1ewXYfUBRIRIts9XgJCHudPYFyLrmjdC0E&#10;cmn7NydNKS6JJbsGFv66m+sfic63C6fVf13r2fjXyeDT7qQAum7iJVkHqcpMQSVG9KzeQr26Fnol&#10;rsJkEP80D++sCjSUVmLnnbVdVpEFZnW0HRS/oKrIZjGjNp/nWOGCjgHkLvlV6hX6Cw/HvS22wMea&#10;1lmRhpJlOeXLPnni5Qi+c0r7pTFlXfb2+SZ8mxJJBo57cOU2C8S+r+NGHLO0Ur1b4vb6eUj5AWk3&#10;7/tCoNBKqzzhp9gGgks4ixnBSSV0Hq6O4vg4dQ3PaqieVay6NZdjH3JktNWAvR/z/NrnY9dgjucz&#10;tmgniNqD2eKmYdzEbsRjfWLM+V5aiJwEaSt5MfK27S3Edir/fPJHVP1CVq0oRl+EtISDe/lJcynJ&#10;+MzlSyluwY3cAvd0EGAwWFtoV/bQnXHc30nmWoef75BTS+LXzl9gS+NMED1xUagL2q/tmJ86CPrN&#10;lHS/WFupfwFVv2lKFDvJivMq22bl/NHDb/vBbXq9lq5UGXfEk74L/iv/zeln23BaVLSBoAp0qePv&#10;80R3KlhnwVf2xDo1xvKIwqghZ0Z4Jid4/M7T+ExUMmXR+RKOuua3i4cXz2TrZakEjEJlX/gx2TOp&#10;rgTpRBaFKCUtJ1Ze/2hIMUcTq3WdsJFGqsigLxWj9qh40upqJEczi0xojSOvlK6pYRccfS2vppPE&#10;mDyy6cselBWYGCrccfDjnD013M7lqRPnoWutLz9Pm7+DE0xX3Bt5zAuMZkbl3gqNsSDtVJT4yrgV&#10;l3EJHjIXvP5gOlGZTlVWjwdY25J4ANsoOS125CwrRnQes3xXVhPwjNtAbl6CW/MMKRpZGE00PXyf&#10;+749n1/7e/N/fc2Pr5V/nPIVfviJMqyLOco0mUk444ae04zEvZ1kpD3FlesSN++MpP/o4VAxHcBq&#10;Len16lVLbKPF6tl3ucmpIZohI4o6vlJIbJltS1J+t40yFFeAyGTzux0Sm5Fk5yJHYm/7eXqe8iS9&#10;vOf94D8994W5pPTOd8Kba6EYekD+n0aUC9zrkrHsyr9y9KotJCoP/3TuH6FV2lrd6nkkcF9Saa9U&#10;tub9ahPNkVuCaxBpn+GUzrESSd1cUZIhnTU8y+TSEt3i5XZtbk0RybGlu31cMit87s+XhWeOyF4D&#10;i5mZI2TN1jL8CX18uYOOJk7kntsYFl4t37bz/2IMp0pVJG7J9koQpE0MR8m/+7eB4H2IRkLfwxJ4&#10;PlN53BfkDi4FZCtWIoMJj6/xnyMaNTTA6FzJh2xP7lrtiP7SzIW/SpfkLzn2sbx2jelye735Y2/2&#10;07r7k3spLh6QblrEvI0rDT9I7u629Vz3Sijs+ZV7jyR43+sQIRZKvRFZ48qsbbYctXh9IQtEXr9G&#10;1LOdQIpmsLC2uX1op09IQXKZpBxnJimSWUMH3iq3fWr2Ib358pr2gO9cSd+Vf6fXJPGp5P5iWfkY&#10;Agw/syekCywNJe898yNxwQLcbKea+fny8ueTZkPpOQZpwLaaGFDZFX5ILTjDLr7ymVtJjfKKEiJx&#10;3w2MKtEeJ/eIvucmCm+NJYzvWrb1pIzRQ4698rf6p9z/TYq/CWb00Tqs1rvpTrgzVqmhJCcanfvm&#10;6FmBsK1aOb1JcmgXMy8WjM8hZZRdq7Qwa3ekkbIps8W6V75gkS8wlCvvF4J72ObqR2pFaqEsZSVy&#10;+Hwf8u/X81XPQHBV4zEFyfmPUb7TY0E1vMjNOWvK6Z+HLjpPpZkj7ow3GoNU49fYjfTDYlnTcWkY&#10;zAtRz+8sBOm8o3vKNSvqgrs4aEbi1G3ljgiS7knbI7znyqcb7PM1Fy+PtuQM1DFKZZ4O1ItbgG1v&#10;pJBnZD1RQW2U59SpFyLbQuC3RpF9PXfNWEpvyqisdepPyQy6BnvjB2HJ4oo3cQsKWY02KtFNN1lR&#10;5Blw9/BBM+oPRkumgUpWpqKkkgBWOmPKKHmlmRR6XqgFd+a5HmzLaqdHaT606T7P4sos0hfxZsk4&#10;M6zk0tJA3vf+PHUufZ3P46UhfNd503dcWG3d+R5KMY8sBVNqdhOaVwK/E9xBM47bkqAbCtpWFI4e&#10;3jGYF1irF3nVnuVUBc5IcJP6gnL5BB8vj5oOCawp4CTJmN2GcCxsLv45GerC8Skxt+XNsL6+90WS&#10;n7smI89F+vJj/m9p/NL0cH2dKmA6XqNOnk8prg6thbS0tGVXDM1ELauX/ABaqqaduGKbioTPMVyw&#10;YCCUxrfWvEIFbsbpCvSWA2nCEmlx9fj1AOpF7T6uSExZ0ZV8xLboztRAopOfhnJVchJIPM1UOFcq&#10;OjQJsYNL+GU6n1rhlIfLs9cn00Mcn08nWKf+xqbRNhteDvxq0aB3+zpLQ9O9sh1dNo2TShyrChCc&#10;bTaMtlBJRwpY26s5J3Fll2EostT4+IfYBlWseAmO1jWocAlvX0Zw5aqSRpfYPml6L+jFaKzTJQP5&#10;85SU3JNVBZSV1uuiYJZzozmzcWYrjEOssWiiFKKhTmBRvRS6/jJV7LgXfgctBLbUJkZbsgUX/OTh&#10;NzRqrJREAkLnxGjNpsCZaD4IPhgqkJLuk4Xts27vAX6mA7dFVbLJS4XcUZHSlGzb9HRFLmo0niz7&#10;67kwA5S2L73l2efKJFwO/rSHa5dwA10tNx8vWIpL4CRuaaHsvxY9TQmxaTqaJCJsgvetX7gIVRyk&#10;GUVkO3Rr9XIZcVzcOvOuKaFBIdc4IEoKFn7zM2r2dXtyhJbgEpgsqnn3cAvWO4XPFjw+L29dyHM/&#10;ZdfQ/dLJ8nhqF+xvTSc9G2e2guRUn+3iZh5YpObBkVbcklM6p7BnVNiQFi4gQxuHbFeFP3l4iHQ6&#10;sVqmVrPtKGU9ppT8JOPNGHcoTRc8qFjP0pdIknscL7l9/T/ppUzNXfj1zarOlb2GDq73NZafK8OH&#10;HF46W14N+pL+tZ74vDzdTu7JoQ4LUTIvszT9DgmJuhU5o2mbmLC9B7iJdDwKFFrrLRgFz5EGqHal&#10;TMvUvHoWXok7kpmXYblL5BEU4d6+C44PI6EXvgolNZ86GfLAihQlT+BHJKjAbmDnyJbUuqRHY/60&#10;2DdsX9t2+jYtw8p6vN+awXgQB/7AmX2iCWX4QTO6B13nCDr4eEWEiX6AWukasJSRRF+uJ68sUlKl&#10;13dojR4kSdySgEJXMKL4oHmZFEjZL19sMpJ7FEFEzCiLrprjWeTcTomJ4IwwUlgey/dNJKDOj6/t&#10;qTMl85TSWO79Pl8nt8dfmpfzURxnThTnkSxQTOmHFba2VhSj5cSs3G5f8NqEaai9gWNne1t64eHu&#10;/4B76gbWqSUJt2Sr5VduwXrzYgF1qxYmOLl15uIlIme6gq55Gzwjl1xf0/uqaNMgwj3bncnLzB8U&#10;zNPrnKW4hnG054JH44yu730Di7HEn7mh93b4Pm3QKUfIS1scvCUVXDLfEg1qxY04tNGadRxTMR7u&#10;jd9v9f0R1/ok8sImq/KSX6Z1tuSDnwvanvoiv0bxcnFE56SJ91pf5y/z09U0eCt/8p6RzLOcXtKh&#10;vwae7Vy292s73yrdTnn0qnnixFxcg4iug5iv+C4uYzj3A/z9zahe1CUHIkdNR0aSfjnX6Y7RTht0&#10;PrAMyXQqBf9oWtiBeqzdUrG9VMKR3zQeKI9efRdckuNBPm9GV19g5jyaMVq+ym7Q0LPqojKnVk6Z&#10;GowVIja+rng55O7b6ZSOgWnV8HLKved1VwGfS/CREEONn3/zoNLmhkEpByFbFliGY70CZzTrQpOS&#10;KK+WQpaWYUvIs4XZ7CeG7CYgoJnEidxk8quQpkk4LbGtr8MOJesRfZ83LfGs0+M+8XA31yiM2rUn&#10;QLm9o3mxurI4Q/qOIa+CGvGYrQH73Gc+jWBauLw1XSkPB8didgFKRFk4KbTwzmiJUvkKhthIr2/B&#10;9WoVPIaXrjfVf8pT9QpYsyIZCpLRyntGAgEP/6Z5boxHxT5bmYji8tKT35zJwJIsAZk1sDCak9Se&#10;8WRcei+SVTpzj/w4nxQ837vmipqJ82kbE0ZOqZF849P8Af0bbIoieinP22EvTEwtzBtGZSNEy+lB&#10;PQh0V9YYsqJbqVcNxRxfLf9KX1BjH3qXi1vppqYktIoK8d6cKauYCQ0zxtTQjkJxya7hRWrjsgwW&#10;L7n7jrK6qtceOJ98fq8py8qs8H3sz8vHN+3x1kerEW0Q0lo6vEwbLva7JUfQ62olEnymse3hP8ht&#10;OP9b4SBla6gbatr0XSZYaMffHFxJaAuD+/otp/asW+oitNyeeQzOfnDx48FGwwgVPBP3yI3gkl/C&#10;v1YUPvfn86nRXNq/90VTw33XFEblrxKcHwS+YFkMpLTCNqJ0s11cSPI76H4zIknlxbKHf0p+TxUG&#10;nQWLTCMVUVrvZJKoph2R/ND88cVDP3StSZ6BWtrZ9BUPkqN+bIGLHA3zmg1SW7tCkz0+LGY1gXh7&#10;S+SDqydd1b91/tzl2txS4VjIPQEkrx/vNDfEEOy7aNkWwSQrO1FqOjFgUNVLUt2ugszDf0Ayi04Q&#10;EyVb7Hc15VfyshTcBOp+eDgQb6TmWr4pKgfnD9gZ3JVVufP+suj1Qmo+cwNMzhFQY/axvuYnX1p7&#10;Hhr9pfl57prBrBq/93k+NCfXRGWeNbqoutaqZ98Kl3wcdQTJsdqkovBd5mZ3TRV4uRJRwwnww7Tw&#10;JvKfkXaqrQQsfg/orZXGAY8rCPUJPmMyrutftLLAuRXrlFxWxS9+VEmuzmxcpcxRcGWN2Pgqnrtp&#10;jMZ8a/cdPA+kwWR5Lq/3Szqf23RoKr7pykirq5RVNFFpPYW7xUPSaNqi20KOzSGi8z1CilLEr0TN&#10;Fj49XLaTY55BRhPPa7uFvlSThuNKtHYsc0d/Mih6+yUxH7pIX5ZJl45Ooz27oH630Ncr88J/Pkpu&#10;z8gzEVcBT57wUZpGZm5XzbrSP473rNOmBpLnrPS+6FqIr7jpAHrmsaBy8d4n96EBcVE0umdJFsaF&#10;vs7VRKykkmixYMHbZvvmr8Co5JXhtsrKuxoWhlplV83SuCFpTT4kYj38g2/rKkfdsuBJc/nDmIv+&#10;eKXkxL+ZDKJ7xmMOgFMuL4dfnprPv6T9S0O35omPUz4/MY4fcvP3poOFVThIFGrXh11kiSiChS3J&#10;HRIwrihudYRmWpAsY6CoxbUNCa4NepuWAAO7LbGDrngJaFjoocVPDKvQIujuLeT5ZfTGmXW0W3e9&#10;u+LcnMXPOVUCtBb49B7/Xl4bFz6yfeXuGbmvPRleJDJjyPHeObe+dZ2pUmnPTuIlhF71IOJZ3iEu&#10;A8Gb0VBrGG6g2nF+z0imYy580MHbRNDSp6QnaGW9yIiyrZUKWzZo1riWnTqiA1v1qDjfW2tLE5sC&#10;hdHZMxbpq8W/uWS9lfKwzY3xBSf3NIWPdeaXpojnS1ecunZikqKa+1uTFr4jwXHis+a2TszF0zmr&#10;hjQ3XUvd8vI/gP4n8Bt1yUh2e1dxzcMvQR3dsqpAuKwI6oYJs9h2AXGM3mBCKw2am/Pkmy9/9Jak&#10;irbJfi63x/vReXgYizPozi7JcELeofkfJYwwuuIXNJhrv0jP83i9NEKtfGq/6Gp/9Wdw7COVEtVv&#10;d1a/rFUX1hq31B/kjobpdRLV8xhJNCOxBQfx6a7MT1AuBfdCdM0Wsg1BFdK4U0pWl0pj4RpVuGuI&#10;5PZqvzQgEDM3YT+gOcvEc5wIrMvN/Xxwo8t7QfNHLjY1tqzbSwPM7Emf9Nz4pQMGdmmuM6Wc3edW&#10;/Ju7wbmFlV9gBub7iSY6ev9Bc3SsviZu6cqtdOVd91K6Jo0AiKmw8oYi0HQ2aDBBJTtak8RReRzF&#10;o3ipbW35mavpid+7hDm5CjygJJqeTFk8wJD06MJlvXxb4mbmcmjirrROlBrYddZU+GKswcUzkwRq&#10;wt9tM0FrgjQ3NJ1L9g/zJzR13WSsFsnItNCaDqpW2lFZlV2B1w4cVyKtluEoca1dGqN4H1L4KKJc&#10;2Q9y2tc1n4MsWfbh7Aw7texl3zXdyJxcyEDOAMOXp+TVGCrSmL5qjJHuJzkH35nd+MMCPDxyKzeD&#10;imH2A1C1lOUgvFI/IWu2RhI4USksQgTvetgOUMdRJZp5R5oJbLvxnnkV05jPTwNK81+cN604qirg&#10;aZT5JfZMwCiJ2kwrePgNv/ZlvcYFT+58bzz6aXeczCMlsE6Tmtk8NUfXlCb3WrQvHpqC4+9SOpq3&#10;QUVv0x+QlDTOwBLBm+SJxxXc9+TQ8RZZBGuSVH3X3lJYWOuKPMn+B0BQixrDDVdOodmtdTSO1n1g&#10;yZgi4M0l/lPnTBg6Q/lcCwV4uVVmpugxJcqRi456y5ifbbjh58U0iZwY17lwmjVF3x58xMlKOi56&#10;J80epTqsdn/fy4BXAf7hIFuO29LL3bCXfMRmda2FTbZusZ10PEY/wbq63URCaleiGozewm0YV2+k&#10;hG+g1LAi7ETiiOJ5AY/bxM3Z9XKMr9djKtIxFbVHNIxMBJoccqtxOebH+n6yLzwn33UWdadbTyPY&#10;iPgyvu2CJA3MVjmxe+tXZIjpsGUxD9emapvZLNIko1T6GSVkQIIWK+6Fza4mHX5D/LgtjnyLzpdB&#10;GLg+NqKzZximuUGol7LiqcpSUpbvAyD5JKk1bZkX/qx64nM6ef5j5hJI1T1N4aLVNw1DEa5Ic4Ml&#10;9ohisyne4kLWrPWrCTfX8/JuH7F1eduioJUELf5A2mPpBnaHM29OpDioO1gqRHBrbV0JrbATzibt&#10;jE2Ds/Jwc4W6BsLTcVgLrojLIiby275rX2muopU0hsycOPla1uNr4zKI4wAwCvHsqXmFLUp9qGlc&#10;A7jrJIFF2NYkas3YyOIyhyW4Fbm2i51s51f6T6AlR0GLgxTSjKWV6UbzFjxhwYHUAYnDWZIhw0IF&#10;VloF/A52uyKVi8+zpn44LYpnEMeD0VDSamji/78tM8OURpAHH+BJ8Y2fxsK7dx0Niv2PP+muySMb&#10;asog6ioHH0lAH/vSEi5IslRIBQluFaJoEo6S46WSF+6SdqTlFrSY7Q5QUyMsvX9+2RKXH7Mg1CB4&#10;wbuDePLFvtNWnYm5XtLRH1xoPNLsjyNimXSRNHGbHBfXWZVrHnaPVefNA8wwCUHE+iuRWyICxkhQ&#10;b/pNllOkbVQUwceXQDAkbknb3WzommK0d2EwBTXDUminTlWyinpnIshnyTYsaZTWYscml4t6QCk3&#10;Ee3oWMSqtJ46IoBGbPaIpif8bjC/MMEkxtPJyO2Ed7o7VSJ1IK+PvhH3JD0sOSsgWS3p1ZpLMh8i&#10;W82+JG0SQxLTqR4VPsW9KWwyQlulFA4GvT2eRFqijCyIiaGhOOXsD8pR3yXTtB4PJzX1Y/otyMsV&#10;S0nJufCDFOvE76ZoDY3//r03D/zS+8GNRp8927cJS5UgYv8BVanVFWQOi5vRUmbPa3cL8Tu/gmTa&#10;IG52GYUrEY1L3KZxoA11ZCMsgtQe5oaaGqKkl1LUoSElrTS+1nOpsnyduo60xYmU0ZsJTOS2HzOH&#10;0UXUesjDVU+jjebgnqpLav+TNQNMXeGH+4hPvf+gv9ar8Hp9kzpmpoWWkg12DZ3T044+00EzrWvE&#10;HcMbLHiW0rkkV446U0C/ktwTc8clODMTSpylQD0g5dqWO0ENz35+WR5+TPPO46A6ILQPlLDKek0a&#10;jRCd+7Slw4fiBW3IWo+CW0C/E1RM9lXUU82Q4LUlR2UnbGaDC5M55I5oIhPHvur5GSzWd0MsI0rx&#10;qI6/8sGDNXWa/NiOMfPWiVHFDN9c0stiRJHouPiMi6Mnf48njZnjMG+Rs7/w6n3j/37YJ9o9revc&#10;2wki7hje0SvaQtN6EySuVzPI6yfNilpiSBFkUWC5xiigOYbiT9xzaMziJr5uYQHfUrHgqGf4P3mc&#10;kwhoXyTKzqmaeHYiX/Lgs0iOJ3NHlr8K0155TBm++QxCaj+4fcj+QXCo0Fer8o8x1mo2q1qJvLL4&#10;dSW+TwstR15kxnTJVZ7K/wBspdAtC9sbcrKGFeXULwUZEs/alrwVBti9yBEpy83ncBlU8GyN37oO&#10;8sTFUJXJ8xzfF9D74b/95UJp3b76r76VgoNT/+TfgWvWGvW2rjEqXVqjQv8Agt57axEiLywMpxIQ&#10;JS5YyxI0LTZ4C2ysUoL1dTIaj6BujSjACmd22BGX5u1fZrbOOHQCQsfxd94aMDxccCJlcOEMqrW+&#10;dK3v36d9fC1yfqot2+Ef0Hff0Ah0YxhXWg6AsuNrcY576wR5lZ8anofT/+F1GT20UQlFsb7DolYI&#10;sHoKIy2xWOJE15kTPf15gxDPZS7nZHaANa+RhCAvEN21ss6DElyefvhD5W3mqlIvnTN1trT2GsO/&#10;eJh52xeu8z2gbA+dPq+ORaMRPzi59SsjlctwVIYTaTC5DCnoEC0uQZNIQBxDwKqMC5fImE55Mxiu&#10;HUNwO9HX2TYLuG30jv8CeeSUTzeTEaGb5f2C1KgtIQ/+i1qWFM7YwvgsQV2FZxT37bHufLrBaXNW&#10;rB3AoKNZysH/bzaq1qdDapfgg+7UUcUhoVe3KlK6khSRzJDStqO4Ui0z9phKvX8Ab8TvQq1ug6W2&#10;A+Tg5eMiFREtp+IInT8ukW2NnVeI1Ejuynpvpyc3GlAkdD6Ik/Dr480kRctbu8QDC6O79gTXo/g9&#10;A/swppRG1umOH1zdQMweucux/bLtUgseHdr7/vLSCmrx+4KbzzaCsolqa7W64XYTVBhQUmJa9ryt&#10;qNJiW/K7REGfobuOq6smI0q7BCJGS6uvAjk6c0Xpq6oyUB7/V8BOWUMtLEsfoO3+UeYg9VokpNeO&#10;KtYr0e1+OLAKiSrTSeck7fc30PaA0vmysmpaysubEOzeClRgTeldaRnFHVttvNdGil2aYmbtflnu&#10;VWOHLuf9uCczEuWoTNJz9qSKVN4WPtq02NoHx+PIT3dW5xDoQvQeVL/tAGtZ0JpJp4WYXsrgpHlp&#10;UC+BvEtxsuqdxe/ADY1IcsiMSW8GpOUPlIvL/RAxCZtBy4jy5HvBqVNHU21sdAbzc8/zobJx8Gl7&#10;MVFRJbx82raT4V5NcB0k1/87rNxrd2tAvKASP4H6eRHYaiZ5lS8jgufljcUispV8MloiYbIudH0x&#10;nPDWeFdRrVFtVUOgBnDg27SBFURPcnwLMWUycmJVnEkMvo3iLJnYIK/eTEBKbvTUqMHM0Qn/Fssk&#10;2XXxv0xffDS3rfvEPazWM1Ry2PGz4GOVkpVXgh46IigPd+e9sK3klbBjcKWq2idK466ycFlZ4Vrd&#10;7RVKdc6OUqxJG739a+LWkky8rRZXYGECzqCO5BZ8nv1shKYg6Ovv1epk6f3yIsEfFXCjnKeGNDmc&#10;tiejjCbmoSagj6hHJcN6/yB6r9MCROZlqwyXYVjwruMYoUVZzrpeJVWIgUFTb8pRkLgy72sp0Z1b&#10;hj9w+9XU1KRZyJi9zA8pSEbz7YqIySJpH+dFwOyEc2XAx5hydjKYlUwM3BMPODMfPKT+14NhXNmH&#10;/53DsDqI1aTqWuMTZQap4coOvZJeSbc8q2DB2QQSspSUiQjQxQGVEvn9HUjqdv2mbUf1FrLadceF&#10;LXQ06bVetJw1ni8eYr5kVCZOjLqtzgfswv7k2ULzbbdLePu6itgZlJPWrtG1/fT48hRRLs73Zd1T&#10;wTI1DGrf9XYVehszazXrCnpUsxSH3lhekaMZftm8lkr/gBKU5i9g9+pdcnDdwnLchvFyYklNB23j&#10;646ukHqWmZCUQmaAiIvgPJFCMYnMvxUfmzw6z1kI6zpresSHm8rczcqiA8QEZdwdu+Ayemu42+Mr&#10;i18O4uF0VHpEV8eV6Okkuun3n0DDTdXa3I9A344+upS81pZAI7icnTwuzrvQODvJ2jESmSip6K9h&#10;W/L6qyoKOI+SzSOH8nsm5X5EC5fXmMIDhxKcnwty341o+B3fhU9Vr8MrOcSV7lF/LqVJGYPAyRaP&#10;Gck1WixcomIldVnBYNu0wGC8UftAR72laOmnCbT93ikL7muh/jYsZjMYqqWlBw9prbY4j/KtWeJd&#10;RQ+dUY9dgivNH25+aSruUdzs0kVxRKKSDTSl66dnGiqlKGtUwDLCOXi4txDtiOn0+EL/mJX2u6Iy&#10;O0rTRN7+EIPRjsICFpL7XS5ulOLx4wisEINvuinh3dP2gLSW2nwQIYN/efQALh/mszRLz3eb7eta&#10;NA+X5pSr9S8pjuvzfVn3FEgfXqXgn1HaVt2knCDd4+RZcL+6oVcJXK8x6rHDZhWsJM3GillWNzt4&#10;/uYn9DG7RV13IbraiMMReaRANn9K5Kt70gaCPvZtR2/J6fmLz5s+iDSQLL6fpbPlJhfn3Jn/OaVT&#10;VmhU7K9R9WsVuhy4oTJL8Fpsf3tlGV8slW1UFKhRh3k3JNdwCzYGXENKH8XREf0qRcxn93bmLNK2&#10;ajqF4kSJEVUHAtNvHn6zxvi7xhPu1er8qWo8prJ+MWPR1Q/PrjCoRA4BnSJVEwy0cUXAvLRsS63X&#10;V1dGKhBfHu7tRLyy8yqFxmDALSHQLGHsCspI7gA1J1xaYylLtCxig47+ykBPC9olb2BHpNRBwePF&#10;hHN7cRYX9Yjv+vF5Rvz58eARZibkeRALRLAEPRrQtafIPexm2RWQGXsU3K8sTXz29JVrtOR3fBNU&#10;iN5s36VeucIYFy7hGSYybF9Bl7hSsnklDlLZMjtt3SOt3V3C8pjEsj6yR3j8gp/zZG/oAp+/n/EF&#10;0JQdD8EQ9xI0iU3xAuWpXHCnEyVouV3wivxK5IXUrZClgiEe4Q04HlLJ8go0WbHtb8iTb5eQhUrG&#10;MxPcYPXJS741VT0WX/EwQWEaKMkf3MWitpR+MmuU2+sEjNry+AMO4ThI+InoPcxXLG2WFgxhy7Tg&#10;1XNHP1pjltNYt0CIokQ0XImYzmNpdRWryVh6FfAsvX/5F8is2k10bLI9kF9IFQnY1qFW1LbM08rn&#10;Ol4HWfkiIXXJ0Tv/9Ssn/1r8UC2K8zdixRWZQEXG6NqFyDqgJ2TQiLqUOt+GFPecsIncXglawlZl&#10;3BBh600Y0gqrJA1cTdxQkj8upRGqCam8qOiM1CBsBwPZfW9UzeiqQGOLcteUaTcQan/w9fEI/vXa&#10;a1Bpz+ibJey/4ya6/IOwB0R5JUi2JZj+RhJUTa1KwQhd57VCHXbuXTbhzVy97Q5GbB9yp41kgVRW&#10;zOpsjUbCDUw6ZyriuM8B7ncuvBVj6JgnkDuyOEjCwmnhi2yq+eRLPazDD135RxD4HQk+buYLsucq&#10;wd/n+eZHU58vfk3ytR6v53t/v56vdNidFHEhJ11OBZwUHFQ6iQQGvc5eDmqHV/C33//DfxT/E/w/&#10;jC74+cuhkPD8LaMwpAnOv2P9DK++K5q8Tm/wqPI/4V5bod5zlQUuUqspV/RHpMrv34+/rJU6f93S&#10;vwGX4Akdle2woIREOKjwD7pRr5larkmKIJBp7BRdqA1X6ChrD2Dz5LqR3/yOWBUUlKbkcPFUm/0z&#10;WL8WKkKKrE9U/v8B1cAdd8GpFAItp4CdJlrpn0At3gjOO+uwmpb3ZZJ/4dz01ilMoQtc7RuqqKrI&#10;IB6Q9c1A+4Pizxp36JTp1lyR+PkPVvj/AJfgJqpDdrpIdygFJ2f9I0pVZ6MJWY7qzUJhzBtWb/gr&#10;Y0+qf1ZxOkWV/qhxflUd3j34I85zGcYoKrNU4R1/MYb+q/jfSVN4VvyfwP8E/w/jNqQkcEKnJGf/&#10;iL88Uv+7kB5fgcIU/AFMvlrV38NJp0ElvbysW/ng4S720qp5keHgVebf/7nz0X8L0kcN/u6dUsxx&#10;/hpUoOZvaYISvLJ+YJOU5wynzsQjLg93TccJnGr5CS+z6vz3o/UpbqRrETnWX4Ji1X8SK/CqaSQT&#10;XfKlNCfk1fnOufC/Mfw/jP8J/h/F79//D2pvoeFaNXS0AAAAAElFTkSuQmCCUEsDBAoAAAAAAAAA&#10;IQDSPxwh6o4AAOqOAAAUAAAAZHJzL21lZGlhL2ltYWdlMi5wbmeJUE5HDQoaCgAAAA1JSERSAAAB&#10;cQAAARQIAwAAAZ1nxukAAAABc1JHQgCuzhzpAAAABGdBTUEAALGPC/xhBQAAAwBQTFRFRERERUVF&#10;IiIiIyMjRkZGJCQkSUlJKysrLS0tTk5OMDAwMzMzMjIyHh4egoKCaWlpZ2dnZmZmaGhoR0dHampq&#10;S0tLcnJyVFRUVVVVdnZ2U1NTdHR0VlZWOjo6WlpaV1dXWVlZPz8/PT09UlJSLy8vdXV1PDw8NTU1&#10;e3t7NjY2bGxsLi4u////TU1Nc3NzioqKYWFhfn5+Pj4+hYWFXV1dn5+fd3d3enp6t7e3iIiIiYmJ&#10;qKiogYGBoqKinJycmZmZxcXFYmJiQkJCNzc3WFhYOTk5XFxcOzs7W1tbODg4Xl5eYGBgQUFBQEBA&#10;X19fQ0NDZGRkICAgSkpKKSkpMTExhoaGa2trUVFReXl5m5ubfX19eHh4ycnJTExMY2Njjo6OZWVl&#10;np6eT09PvLy8jIyMi4uLra2tg4ODmpqapqamKioqGRkZNDQ0Jycnbm5ufHx8o6OjkpKStbW1k5OT&#10;x8fHUFBQ2trajY2Nh4eHnZ2doaGhw8PDJiYmkJCQsLCwj4+PkZGRbW1tHx8fb29vlJSUJSUlmJiY&#10;f39/vb29urq6p6enGBgYSEhIcXFxKCgoLCwsl5eXsbGxlpaWwsLCgICAzc3NtLS0cHBwGxsblZWV&#10;+fn5qampvr6+r6+v29vbxMTEhISE+Pj4u7u78fHxtra2ubm5GhoapaWlq6uroKCgISEhyMjIpKSk&#10;zs7Oy8vLAAAA09PT0tLSHR0dFRUVs7OzwcHBrKysHBwcrq6u6+vrFBQUqqqq2NjYxsbG1NTUBAQE&#10;EREREBAQysrKsrKyBgYGDg4OEhISCQkJCgoKCAgI6enpExMT2dnZDAwM4eHh3d3d39/fDQ0NDw8P&#10;5ubm5eXl/Pz8v7+/0NDQuLi4FhYWCwsLAQEBFxcX/v7+4+Pjz8/P8PDw4uLiwMDA19fX6OjozMzM&#10;+vr65+fn6urqBwcH8/Pz9PT03t7e1tbW8vLy7Ozs+/v7BQUF3Nzc4ODg0dHR1dXV7e3t9vb27+/v&#10;5OTk7u7u9fX1AwMDAgIC9/f3AAAAAPBlXgAAAQB0Uk5T////////////////////////////////&#10;////////////////////////////////////////////////////////////////////////////&#10;////////////////////////////////////////////////////////////////////////////&#10;////////////////////////////////////////////////////////////////////////////&#10;////////////////////////////////////////////////////////////////////////////&#10;////AFP3ByUAAAAJcEhZcwAAIdUAACHVAQSctJ0AAIpnSURBVHhe7b1LkurMsm6LUaVETY2gLDOV&#10;1Fd1IBugCj2gFXQiS3eMzz0E5Mz578c9a9nZ924HpHh6eHzh4eEhhDgddL6cTlPR6XJa1o6Q+gtd&#10;r1cqmP+kxHSd5+e5il+scbl0tVH7yme6zLK7nqfzdl335TqlCViZK12P8hJF59NMofkybadlS2nY&#10;T50vU8ufK3Y5XxdqUATGCnOuCsmr4+n6xv8M6wXZ7QXB6zRXecpGIj5kUS786e71cj4hBx25noTo&#10;qHBNlYviXIY0lrJv02klcEW0y5V+WF7uyKEoolilKT8jNKd1Ol/X63WmFuXFE+6K5MGCo7+FzAJb&#10;2l6W62mzSWohi9goEo2cuwLDtcyzLFZKLtflmy6keLocOKtgn2kaKZYLRenMsixIlQ7YUzkjkPwR&#10;+p7aiK+YSHQ7TbfrMq8pXwKF49FG6HJBHrBZl+v9sl/3PTqXvkZ6GyhxRg/SxLo+Z4Z5nee1lFTY&#10;ZSzakjDmjCagBPtuN2hlpucOAW0W+ilFiW4A/ElaVsov150ZsHF2wOhxQQ+hBJQuUM/0HeVZeJ1m&#10;VA99qiGO6ByspAglv5JZYN4nB+K6rOvac0BouoULCpc2OkZBy8+nBZX+TgMMDDlkWOWMFEMg5xiq&#10;c5rn87Ix2ut8fToGCBREkam7OyRSd+Z9ns4ML9MHUBfVrmQJe97g3hUu67I4W+bLsq3baUbt5lsJ&#10;1OK35N0CkKpy3VlwBSmLo0KlEogsjGPIVDqHFqVYEYgas0NWPU0VuqtIORoVwCuadkIy+a8qSYas&#10;G7C03a6BOwEQHXO0YM6ILU9HQIBGBygUaaoBx+u6XZ975L7O28WpLJbySbnRk/R5upwX5/imYVnR&#10;DKqRWOLwKe4cxxjQ41l9uDvfGWfApUhJX5zVcHqc8pxIvMOCcUUlnEEXbcGhPrF9NlrdEAxHDGOB&#10;2botKjcR5zB0PX3dvr6+bjkkeESaErhJiZ5y/M8T5ak5WP9CxTgNGIpURcodEzVhD2e0314NwYve&#10;zOcZKDBwAHHidOnlC2gsxcFVoSkcpjtlAWZapu8rBiwTETWIKbHSsCZVXLWE5tM3Gon6JF7SiLTV&#10;WjBTpjuT0IlHQaKaK4msTAZrvC9jjCl5Kgxvh0yzo6mwAgrS6i9R/ezkmbAJTFuL0eknLRX7TCz6&#10;+pLd4ueVabTXUns+ZYqoFhQouZt9TohA1y/LTlwQnOMkWSFoWiTqiNG3cxr8y2V9YqlYrV0y4G7x&#10;lLXOS3r7BjQIf57u08MFfmdxodtjiUh/X5NDRd2n5bR8qQDX+YFVDvRlb/xUvS5+vpNBXzGCaPn8&#10;mFdLp6sZWlp50xkSY56YpdfHhoWd18XujwWxoKH4MVftGPq1szIs22VHFxReZLq8lubgf2aessix&#10;mCDPRi+u6JnCF5CqggZsNHCmKG/XH5bbfdVUiSN81bPq8svW65GgthsrM3DQBQZZ9gPvKq+hrPXn&#10;DC7YPYzZrCZgjrVpNlAjZRH5D92JAlLhtKtvODLxwIp5tSBbzXdFAEJd0U9YLws93zTDiPNWHNHH&#10;Yni5A4oV1h3Y45tE+pdGFuM6JpnVw1KsmqzmcWYUVb2H9EMOErQZfPAyWXfAkjVaLF36xZ6mhIVe&#10;DWnIOE+M07q6ak6bBkSzOoSnJA106fOFqrSgR4QPNl+YLIreJiN4wn9IJDRkITxT9n6ZkIgG1Zko&#10;paN4sJbOmjt6sDOv4bnrJKkFUJcI98F+0pUFyjm9pg17WcMaFZt6teyBcsGiwIytdTxRGh3nmhqZ&#10;2paMFqSSMOlU3GN58Oou0/NLbKwQeeweraXX8gQWmQIeeO4uXgjUua4HZfix+Uud7y4RxhOFxmLw&#10;X15uLH772g9Gf9Iri1D1ULIfImxn6DgLcl7T6hzA7ypVPc0ro0eBMugEM4YOY5HDFHU80DgoSMEe&#10;L9y6kvpyWaebq/MFxPTAZG/DZNpA8S5eBuFvxDV/iF4ZOTkSbrKKdA3uKk/cbETasT46GE3ImPGL&#10;ZBzUAAO8DLz4h9CCdceeCkmElFRxIZjYSM3bl/pURKPmKHqzt62YseL+ky7nO9bosokm9dlACAXv&#10;BITzG5SKORToMini6IS/PaDEb9zFccLDOp9XFTrgQtvK7jWVVpS7rGFGVVLYAx/DvOxVpodM0zFI&#10;YYIvxhJdwbBoB5zwOph6d3jNWIhwh+RcZrTMi4w52eIvuCMJmkgpBs4d6HTaz9TGRSDN9jhg+zEk&#10;YR3xZRqBI2KPa50O7iU93PEi4aydJ7DM21ONXyiNhZ2WdZ4e1ytdYhDEZmBOdZuJ0DhDNbIxSO/y&#10;Y0ZYyjR8+AgaWNDIppD6rEUwZ38Jg+ACReHDC9EVN2ebJMLa8QObqJjIaJ9mls99u04P5xfbDZZE&#10;FtGdboE8s1ohAXjMoYG640ZIzrD/EJ5BdJqB3MziwbIASMwAHTvFZ4eoIR/c6yVXGctfsgMv+pCf&#10;nYK4x2sScGRGYEREHWmR3S1LNBFxp0l5l9DhWdyBSpg00tUFPvhl0OWskl8DBoootx3nP2O9f7u9&#10;3Vfc65oJhYHMGpawIFrMD1xeA8BQst2iph1F/3bApi/IyZ7neXkKziY2EgpCC8EkAttWYsULtQnj&#10;8bGaEqEbhFm7cSkY4xlHYWE3v283TdpyixtbROGMqh0IKTlv2H2OasCJHjqK6ARiizsKCuSnB8v/&#10;csPcW1vkoUIotSGzhuAF+3g32aQGmh6ANe1spwU3BO4E9Vo2RwKftrTe2QYAWeJrOHM6eB2fgya2&#10;fwDK1IIZrh/2RdcJ7V4vTCnYAVG2zaOBQiNMI31CmhIdg/bH3ppQnbFeqCQ6r51BbZY5V0WUE+/r&#10;iSfwhkuB0+OZSSm7d1AST8wlSvRRGoD3yE7cEeaAabABMzJNtQYO5dBLA/Jgwh2sHd2jGZnjp1yZ&#10;o7gpWe2YsxnidfV6pRGbnGNzhCbTKIIPkjdvxr/cJnFKhuxn56y7THY9Wg87wIA6U+EsXa/PnlXO&#10;hghe+DiyMkFrRd2Foug441bqYjmvZIepQfuLUCEFZxhqY1lDJEeRSnU7Ee/FLUWBouRDdicVVguE&#10;TigiECApfC8bmypj+7ItbOEyp1AvzmKTut2D4BL+CRTrgkj+iC4wVHS/juZs+xabwK5mEpn1hJsc&#10;MynosS0le8kfeg1sWPYIGCqJTrOuN0uHkwpJmaQrDT6fuxfJXCpULxjSBi0U5uFfKzfiD7HfG9IY&#10;M2Vs/0v1gNX5WSrOKLKGsaPZdIFLdgZVoINMICp2HhQ1WaG0QSZmsbw6FAZARAEWOJMgtu4uhdgi&#10;1hI13AmSOVoIhUGGVIVx1kKvFtIgtv50YjXVDn5r4tj8fF8ZbLbu6Iz27jx7lUGrpKLA3qayrkKw&#10;E0q7j4uRZkp0yK5R3RbY7kpIF6hcuzw45JR2OtWEGm1waGf7X0N9cSk+/W1KUqi2E/H1zc4+Y1yE&#10;GufQbXqL/KSW/UwB338t91eS95Cq2rlG3HAqfAfIITC+i+Ug9nPxn9xWYwzeljvIkVQLVD8/TWoO&#10;lg+6D95dAu4apMHksk83XPqFldQd717rhTpKnnZY1cgQZiw5yTrxF3WySkKjVIb7ZV4yQ1UMTdmV&#10;7a4a9tp4xBErzlE/QrzVeqncl0FyV72RLPPHji/oqGX1avzSIF2qL2OcnnysR36aiMyuqYHrnaKl&#10;LhlIRG0Z2IYo4WeczuxetwZ9yO6kqaqSek7p0vmkvFES6NRRl6nuNUrGGNBp+LpkT/DCJQgMRplE&#10;iA0AzlnKV/og8u7X+QtZsX/yBmp8aTkCCH1ejqGGspiGTSiNOP+jLqY09yrBYCJjXWAcTLBf5CCs&#10;K+v5yih1BqTRDRip3ccyA0T+0EP9W7YYyJz+Fw9t9snv+4h/90U+IdHmh7VAiEUFKUqP3nnXQE/n&#10;+xeAnPX7qb96KdYBtvcqAHjp9YY5ZKoYhEGxjielDoTxgXq4u/bg3J1QC5fS/cTuusgScCXTK4gh&#10;1zlZuibB1RLRCseZEKzbU89RaRkyjK3bLWGK2HqHwVfburLsmWaSshfqMssbCRFciH6Q+ze/ALNv&#10;9pWFh6JIi/coK/RSngVUSHWxw0qODnLqaBLeiEQGlLnu+Ol8Mg/1+92z6qWrP/MVM3bfm3kUscbi&#10;nR0C/cFccsBTWFaoNxsZm0OD7MjltOPzbhMul1JXAxnN4BptSTQj+xrNRt0qd1wxhxu32qvADBSs&#10;ixzBZT0v8CnOLtvhFjSiE8pMOOw+6TzdVUIwVn6OT7+3wXHsBrDA88rCHtY0MPQFXnKzgRreGtCs&#10;y0XZSV9wsnDl/BpdpHd2jrjpCKRrim7uzqaDuQOvqtcwRmwDMTlyfiEDc8E0lylqj9laXx9tU/z2&#10;z60ACDydTJHakxUjJzzTTql+WH6Qnpyy4Jk7muLk97iwxYlmsTDrcounKMFfGeWUgZTUH3iQ9AGK&#10;uS6Z5LCiMVooPGUnZMe3Uu2e+KNP1idhKfYOziGk2NAJOdv/PwkeM4Moc1sDaaCIF3eBc65976hi&#10;JpW8UapMdaVLK2kA7Az/JCpdVBaAYUhPy/xk4U+6aOPwsmMHroZF3tXnjCjv4O40CjfoTduhkkl0&#10;7yu6szx3wKess4nVmpg7pBfoylByUijNqPWmAPona+ic9X738gJg4yuzo1AgvBa2FrmWEVxUXLqX&#10;SUa1Zl0BUgbfN/5oI0JlFmmlgBnW+EPqLv139773Nx+RHJKznxw6cDD/1HYvk1wR3sHyklR2vHjM&#10;+2NC63EwsnME3PAV4xJc5HtMFT6NSHB+kx3u50xRBovBhFX2vKA0zU+vYZCC52U+koez7wTkzZkT&#10;y9yfgNOOa6OLPyMFOzB2YkJequKT61OUs0S6lxkDy+Od1kpgR/udgEWjTvte+vI7puDuICzr88me&#10;HaLfxRzpNVrFt8FoLReQsaljvXPJM8lFJ/MMZVmxV15ccLOyPpblRpztHR1v5kxlImmimY9pFZJ5&#10;NRDSWwRBe+QGF/6CsqA0XgGzO1iAfOtfxJAWLn0gcjRTwtYphPW6A4sXOdaTGCBrXdqhJT5eBNbA&#10;CExmUVYtSFgMwBjZB0s3V3kVlRJgUHCidzf7QQZoNlR8Wc7Mq28cn+ACHh4D+4EHR94ypPu5DAA1&#10;95566fh1Ym/uoKJAaopXG2lZF+EAncJUQObIX0MLiauCy7VyQsQzuTUD87xjYlje9ElPiD49Vzbo&#10;pDCBinkwtw9dPSoPec3FNVH+LXd5STRm1exn3fpnSN1Nn0Cd5Q7oZVjcKScuByZEIjYSHpo+MIcy&#10;SMwyBg0Xxi/0GEMMDD6Mlouu7JQObw4uoQU3BxotkGToNYofQkMAYz9dlfV6WTOU3B7L8LRuew+K&#10;ow8wWnDbiOClNF5RyCWAMIQGe9uE4OXsVHmcpzGPDFdm7PKlxy332qnAsoUXIYIwVV1qlqaF4q7c&#10;SA6HSF3rm1djeT/VTGA6nVjv6IdLgxCGcwFfI+pQJi19eCM8aXirLSiggwo5m3Lbzw5H2qOB41oa&#10;pyCSDkhlFSO5JMv+eERyWcMcH0hWF694+9U0Oq6GYiPVwczTLJ1BUbA9yyMKjfQ65e8ETtHyjbrM&#10;UFhN+9UVT2tAbfI0On7/XNy1hNGQwGJAsR1SGId3nYV9cg2GOaKz+Kvl3m+Su6fWs36NBk2LplND&#10;98K6IInshBzIg3HreyK0x84NAb3O6q0G9NOx1W55xVTO3iTy+lpA2EvgUAeVXI45D940dWECuUPM&#10;1VXWDU1jX79cWC+8grleb84yycER6SAj7+aO8KpMxDZaRzuVC+qMKHKd0Rzx3jZ4Mz2xZCKV72aU&#10;G01vdaSBg7W8ObYxqE4kkMtbehcnMFdJrsstawcfIdcrwL7UxRm5K3jjQXLsOUxkoNbIOS0VUeWO&#10;QWfNQNFZKhAINNCc3MDDjLru7NBi1R185W2pa0gh2dWgGsqUKv5EGCt77b4iSn16rhe0kS0yyZd9&#10;fm5zr0fBJQN6gA5Fw+VDuHU9By8gUSff/rNYwxumDKimALS3JLHowY1iiq+mD20Mc/mA9Zu8B9ET&#10;eNfW8crOy2/XTpt31KBEeAUX9nmsRndaVnRK+am61YPIXXy7nW4iIOF5CWjshQYAqfHcKaEdYYx1&#10;RXOPU4ABlcI6ogeihtwXlHnU/MsCACVWfEF0ZtJaSz7MnbTLU7+MDZ4MM5fL3wV8rYEsBmdZKm3S&#10;PEDIgyuUuY1aM5S78/jKSJymdcvV4+u+wQmcHE8B034Z7IEt+tAUTgTsLLiIsCaWcYxSCLJDx1bv&#10;tIIQg0oRgaHdYuspXOx/+NWxziMFLfpyAWX+swiVEwgjEvxq6nmeNlwEC8tamyviAX3455lCTIRE&#10;BvNuq0ZKM5C5ThLl0h0Ux/0kmX7/o2WxhaCRCRUJecs24hsI00EupODAG/6pOLkMKXy8I+8K8bpd&#10;T1HabbFL/DBDkPDMPbwv7gwczIEXLTml9wjlF9+X7RGXfXcLsHndxM7YgfRT5RWm8OBtTVkPMoTu&#10;gApG9Y4yr3fTkFCgsAffjiji4cGwJDJFg5WqCGVAA4PprseudsKTmZVmEJHuMjsvmEIF04Y96TlD&#10;jPPomM6n7bmTkxEL0kWU9Tr3v4pyq889V9Xfrsx/v8dG6O3S/XG5//mWe1CnhPnztj9J8IJ9J95u&#10;VhrxXMn3PPOphKPoq9Rv9K+Gpfox5Puv05vs+9ftWy6dUMxlXJ//Mr3xCqdiVGmtNtBLwVWoHPoE&#10;uVRrCZ3kmhUIvU3gjO3VrKPgfjWIgaDMkyV3YVN51ROJelclCFflRcxpjkwJJ0VPOxvkoxEnnuZD&#10;SEDEQpTO7Pw7ka8xkuKqu8NjieClJLoMscYSiSdv3rMDdDkuDdMMXwd3gfUltkix3+XWRGWnVnOV&#10;Bg+REHDIbEr6E2NIAVekpIJ2FoZjw9LCHtX9uJxeLnfaVSKd6pcIWaxY987TTd9M2bMbwRPcn1gN&#10;t07VQT3xYuGQ6bUoijVsRrkRKJLG8qXpDL2GyuR6EbHgoSbv6vKi1KBhUdeEQUgh3nhitB7k2WGo&#10;PNje0/VMv3Cw50e6yGGZn/Ih19E6Rinq1kdF4aVhLTS71QZZWV/6MeT+Z7LPlERHatE423hLqSQe&#10;sOmKhYJni4Eqod6AiW/maujVgwvjSVCZxXvIDpHq8ug4oedDYknhFDqJ6naCyIw4DPOn7Ie+SCrU&#10;CPIBcvUljTrgnF4C0Gqil4XReBJbUV+quS/B4348tQRdFupL2CEq6ueIahqqlf0TYQ95Z2BMiVp9&#10;CPwhu4Mlne/etoAjwbL/ZIseJIX5IPqBkngftM6fOPo90Oky87qcHmc2g0ZrTtdQhYoJnVR2m1Kk&#10;d7ygpLuCQnYonRplEHh8WZQkDp4r26Va/oh13ef9Nu352s7y9iD2RPoGcq8WptblulFknlZQcqCu&#10;tx3Y33rbnchEdXRbvyGxhypWYhDOmCi3R4Hv0h9UNVMoQZRks43lxI4RF8ZACiC5GKOhF/qFMCJH&#10;ydSyczgqSkfguu1X/Wyz30ntQ5YArkxUNRrpWvoIzLF7BFH8Fbm/9KTT0qmwwubQYL5uIQ0p8XXx&#10;dlPBNp9YP1UlkkQeyVwH3z44LZ9Pt9opFCrQNYzgbe8FqrAyYMWkR/AIysd0UxudX8xhpTe5J7C8&#10;0kR07wUq3zv+4RXvDrhf4igsrl6wM4KW5Jckq3eUvGkMRC0rxliIAgK3+Kq7ckcUETQSQJA+tuUv&#10;1rzGKPW8rOHqifm2/omtretMfN47SY65i3jhjWaMiecCLEbMafrNFufuz2FewwLZcxJiXRTc9hQ5&#10;7WtliIh5BOGDyEHdwn+jl6bBvy6MijpvhMBjVtyLv6Q7u8/oCwASpYIOtTiy68Cuq89ym/DyzWqy&#10;Ch9FT2eHZth2pmyA59xyk1fHaKnUeL/DTkblkYw1E3O538+y83qXcc3bdT151xjJ6p4bDdqwbA2G&#10;y9J8vmCV2O1goJ7kKeRBjjw4RN7IZcOKxjlpJXcnJ8HuCUTRD2UZUkvZGLIXtE3Ve3a7YmUlI3u9&#10;rjub6Oh0zePtdMGDYVA1n276rufVW0AICPoYHSlTVMzD0gYip2AbT+KhK05b+5Qhjci9hXtfhqpm&#10;gmo54FUZYJB/4UaV7NrXZd1gL3BAbFs247e/ECbl6hWD67Khz99kpO4w6Aif+anYypQGBgvg6EaR&#10;WHG0+0JiQiT3E3/xVwpjRcllHUGSb3iWOfei/UMgIqrtbqcbjSQXwK/0a1r8ITCjIWqqtjLnzMgT&#10;TDrF01RRgE8Pktdhm7aviDsE/lNwazbm+a2ttXjp/9EDmwB3dB7wp82fb9EzPN4iFvxl0Z1UdJaA&#10;xR9HnL5L8pfc8kaSmuBajtFuS2mDgm/QzgSyZIQQut6fNLIFKXbRCm4azLAlkBTR9fS1sdBi+Bf8&#10;Q/brjMOK7HYPV0GrOG/6WQ9vFIGfdUOquQRjexs0aG7IFvWRTOZAJ51N6d5fKYWLvO51vty1pIAq&#10;5vkWAIasiZnl/lYN8b306lczWBR83o0CC3IzBwD+tNLJ53mz3SFvQO8TjB2TBjcnAnU0nl7wLqtQ&#10;qYH6dfiDSO1J6uV6v6eAYhj9Cllrg9tC06JDgCAOfBx0+KvnXhvDquy4LsxfxXkDPcPppIMiaSja&#10;3vKpH21VPFWQj9ZFibUvZVze5G8+lFJ226k5qeyC7uXi+xmwp2l3FiK0N36c/K3mabut83RzUUXL&#10;vBw+r3t2din4Tooe2SORylw2FrIrSRwEGPF0Olr0JvIfpK8b4Bl+r17ijks0K/Kqtxd2vamf/SgI&#10;aG+X03r9fmB6NudqrudDwhZhizI9VRZQUY8UNGCXSSdSJsawfUtXTPXaHqB7xQwasr9b9gKeHEX3&#10;BzyuL/DYsSkCn4sBXkHGJXfTzHr5dfXZDKoz4l/yfd6Q2wuRqsdLdIiCpS40VbIJeoKdYXcVpIbD&#10;dOWN4J/0G/peYWT58Gd98F5wCvwmkGkH/OmAX2ssj1wNfGJfaGZCbCYu3UH0fa2vgXIl4E3TX9bF&#10;5EhF5yrKZxw5E1BgJ7IdYG0Uz8o09JvU5sheo4Siey+aK6dtMACM9+l8c9b6tRTT8bbgZm0o19e6&#10;slViTj/YT6PpvHBdAFBGTQkqF4Q2Zj4OhU/TkJgHdBFPOClvAr+WpU+FgXC11BavdEEs+rooNqtl&#10;cb76hSCnfP24LE8cHQIMw3NzIaJbfncVCoiH6EyeiB/5ES1C8Y6gluxg98aYGkRgyKr4FTmkHzTG&#10;Sz2f7pP3+7dBnuhhfu3UQin0wpyxKzGHyIzdmW+MEcv/SnD1OxUFaQ5FLb2Ym6lkEbWazlEF99iZ&#10;kpLaXz6fOq+RONBPCfi7X/DKHKbEn9oowuW0bMF8XfziLuKz/fNnDchP8nM9+W2YsKvw2pcwK8er&#10;0NewaGIiG5LlwFHxLX+Ia5IhJB1A56yASfqhLoeiR3KMid81+gUA2uJXgSiPELPku0q184LkagoV&#10;lu8LVofO+K1kJin8hr8o4DlZJ+Yw6tyCvh0hM8mDGuXwKpE79CcVPigMkvBBdDZn1FacfNmt5FF2&#10;L9whr8ZmEuVtXxd/mhuTA4TPoPg2S8c5ll1PEH1XygjsOBioyCF5i+tms/BXZ149eO+DBYI6k28R&#10;QNKIYrU3jEZk94t7JXcMWDNJWbctdyKgIzSSRZa8/Y6F0Z8YBB+RR9bSd6Av8UpzFDidaSJVcWrX&#10;UBJi39CCBB0LPx+k75I7X7HbRLWvmBksCgu77/rBkTqCkIwA0D/2je7QCxasy7TdbhtWib2GOtFy&#10;ZywTU18KdmW1RbWmMaYDSaqziVlHPYpiW/iiPySPZXQtYp5oxsugY11OWA1w1SwufjUdbFm15vmW&#10;+1ZI4iC49Oq5K3gvR2EAaR4ViBBHxS2dV9g+caxuVA8UR+gipD3glC78To6m6542EjGmL8oK0sJE&#10;nc4KqG7vKjr2x9n8rej2BJWqq2K4AtH04e0WtftrIwr4gjpnVV+wpQBemtJSB/uOjlDOH0Q/wang&#10;z707yhIFngAdON3qI6BKHY9kul+e3sxHt1iHnuvly1tNTo+6pXOQQT9RlxgX1SItdheItck0QcFQ&#10;3pzGod/djx/ktPC7Iash+NnR1k1EkxFNs4Nh2YB39iFL+DT6C7qNaP+TeWyZFWdg2bO9UeamiJ2X&#10;moPkNSVL7FaWOh/DkQHiKI4akEPmd8k/7DsoFuJxBjKCQM5Byd3sofVly7MTneiD2ntiz+HKtTNB&#10;mdCyfwM9Agt4tE/bI6kbkddoyW9+zkHxELJC1ZmOvHegCGUpwS/rxXsBsIeoDYocLca59TrBmV1q&#10;7ulXjzTvEAYd8VCp1dtMitX7klQqA6ZtFJHSwIhA9IuxsGrwjRmvAC5enYfQOb+TCYfkuZSRO3gV&#10;UKcFc5NQvpmre+KMzc5eeuAilcd6LafbafESU0kvyU5dKcHrnUlps02tMEUlY1lFwwhdE9f00GeM&#10;MM1khrrJk7UWxaUHmYFE8FEV74ZjNDbUG6n3zV9Ze9eD0kazlulx1euNwK03GhjIIw35UfzUOMRO&#10;X5BHmxgbwiLT4QD+Liqxt6gz2jYufseCBH59G8G9O9BZWnTRe9RMuh9yznJCyA2RyaUG6K/TNyOg&#10;CkVyD0qobEqssMODMRxVaaoJqViFuT3wY1YKSK9QkT/bDeA0oALXd7daRn9qoE48mZY+Ow0Tg/TZ&#10;DbFb8mqRWCO5nWJzki76NYJTs0SnDJR2WsqKcLITGQsJvUBg5a5AQOcYS1nvPwQnBbl37LrgiI8j&#10;7O/S7IVLqdrsJQpWzBNR0cZLxLOkKGIjcPmWDJNd8/4hBI+Wq+gR3WVaoT0fQNNOrE53RtEIqtwl&#10;eNJQ5qE4pNmrQSCO74XjhUlWTfyaMMKkBW+t10QuOMFKlbvVEXGtp3DgrkXootj5mw1/UrSdVIUs&#10;We21qiLq0feSLHIFZrAvc37I3HQEIFmX5wW0IjhhA+GowG3hy0WnE2t+W67kKypEAgssaiTp4zCX&#10;717jLnFDqDyKH5hLOZRbcQ2YnH4oYcxg7ODFkInRlp6vVSinQTWg6mVdcFBr2G1kSSzbIPkYkQK8&#10;yFs0S8XrTL84TJtthFfLruQRVauj6ErbHTC9xMdrtWJgDvDKmylrjMRD5CMQsqNRx8udGZk71O74&#10;vZxpWYWA9AtiUJq2NTfJFyk1IzbfnqfruDEgJNq6kUKTphro0JDfBNFU7gCMzAqssSbN7X7hTvan&#10;6IaBpr4qZVWfswBkmWflB2q2HqGSGGO/bGgGJlOJhXw96VRuX/MevyKGJXIjuaPpDC1KdgtdYmdd&#10;hWxTxfLMp6LdlWjJoSrRqCrhKSpzuXv3Ii8WdpVGFwUdwAhKWo9tffoEx+WUHSq5D/V7YgU9P+b9&#10;ev6GFx6uilKKrjNjZcEeIrfUak8aL6kiIXIKd3APkZRcce+UOoUchVgY8UFammC7BnK5Sq2twwcn&#10;EUO37hp2lyhanp6sXdjK+3YmEQPqraDwyx5UDVd4uSg7giJ+vUv09MRDSEkjYWZqaQzCFu6R3t5W&#10;oTcSHZCiIEriM0+RmRTmnbqgFmt2NgxjPeogTtfdWhJWnqxl2lfsvwsRAim4uDsAdEEgaCefQrzE&#10;theRqBCtoyI7Ao6+NrISD9AhQq9IFqTelDEhYYvHdc/k055rydlTb7nxXv1h7qMtYkrLT3TeXydO&#10;u44MrxI72YCOzrT9LqkFPdiX+KUYwKbASlrAJ5gMAmKfUu8dME9t0aorjL/5Ejb8LS+VFvnlEN3Y&#10;RS+3gGecvE9YePyubs89GS63T+/LUDThdrpypmnZmJwmi475KUXkVg9jmkoNzMitQ7r52mBYshpw&#10;14kxuZ8Wf4aIIjhTgzwzlA1QDQplqYE2MQbazzw8BIOoXaJjpNFwNAXmChzrEqgP85j5aaoJoivU&#10;kaRQzSGC2p1kJOVFVvIg5jSF9qLiTD+n6uV0Zz6C+EPZdyaxr9OdQRdsitL03W8D7t58u4CSs2NZ&#10;cgmGPEjNgS/Tn6CyS5wyAA6BICBs5HXVdDQjkCkOYwKK2cV8vfejHBi20RNzz59JoRNem1BfcMw1&#10;gnBxMXfs54f28/pAXk22tnOun7A5Kvui3045pE2aPbUvzqGSWDpCMIxwRS1xkVMUisgfVD1IL5Rb&#10;eNhU2wca1ELggcWQb146VW1P9o0FKDKiGczBJwMSC6TO5dfsWcyjLSId0s5pWYO2bOpV2gJFVnc3&#10;Vi2Z3rqQ2IfwSjyCNUi2ou4yta5ohLcnYBLhX9OCJkUxZjoKg+zo93OZ/aWWwqlo19PN4ilKQTqg&#10;fgAETEthMssV2j7QcAmil6PQET+rUqQzqTpBue6LVF1Jbfqs5EZdlcDmdsGEX31mWEjWk/fUBTAF&#10;98lN6Ex2rOmS9W5zHhITyWuBi873xs6PPSnRIWTsBUhZlBgeZdNtLvpdJf+glLcPJTlA5sYLalzP&#10;eFLyILua6mct4syyZp3v1/mG++7Kik0nXzW6PpbcJqxe25uDxrRVYmN0IOFuQEH7RC9ycTnoK7pZ&#10;lW28Ay/CMCF6brO0XfxGFPgRS+aH45kI/bNJr86RMgufml5PWwLXDf/G++tkU6so4Pcpmu2ABXbF&#10;51S3SP8PpP/hknsjurekf9dd6rk73RvU3yl3rVcgefkkYST57oSwuN3qMduhqnG31hvlZwSTOa+S&#10;p/vX1x9vDj/p/wLMkf6/Q++SPz67sfX5X07T11c9h/aDKul6dGwUGefSlh6tjHGCk6eHaf9qSrs5&#10;JPoiJfD9LKEIcXq8iv1foC3/TYq91YS/n/6gmNVyu9kMZI1zBYuHmOX8MmPFb6xmeresK3ks4+Lf&#10;T6zs3npd/En6kFl04M164Wqgtf4HghUlMO4f5fIDrR9UC0mWJpi7dYiwytuy7BObf79hdAWthQ+X&#10;xR+9sbq7qWP3XIJnmX8jF94InVVHqa2cJZIQTRuKmK6YtWy6JLkifQiOeK9NQ9GRn6XMr/f9figo&#10;HeS1KbZBpNurPN3FYXHnv0359S54mGPNyP7WAYQnS+bU0gkoiidYK2YJnzPi8ko/HJ2COiv6G+Ll&#10;RFrdc9Z2Ic9lIL0Cz4U5APPxfNlxnwBF0cGXLegJR3ad/eErBVrel9iqCp5CJK7WEJCDYSjnQM9R&#10;76BkN0ilFPmbalOjuoikCg7kqiJNO+yR++RNcVFWyrKrRHDlFhMdqXyp7hWBQ/CeI4MsqB+IfEG2&#10;GixV4cVZHSkxPRFW8ABe9KEl6WYGSBZSSU4LBq1oq/n5YQIijiOoEgY/v3rxF7C5XO4jHtJLxc6Y&#10;SY4iJ3hmPOL8RkbFS+se07qtJpOor8yBD7QP6VM+5wCucij4nekplGn5D/KSnB1yy3z1aRrsoZmk&#10;bEJhYYHStI9ZKivHv4RRLE+hzNOKGEgpch0T4oM+tSXFw6cEj5bTAM4v51xba9A1Jy+idf1gGkC4&#10;ZUcPlse264gH1KrzripRcmmAyjuY2mrEi7gGoiJwTAdsBTo2De/6Ur1KHamu2PrNrd/rSM8c/X4w&#10;I4DHfdq9dHX26Z80cd9XdvXz2W+jYReJ6x2qnkRJ6BXSIO5oLmAbOZrvXoi2h7cM6ac1lKJ6ds0v&#10;g1wnRtscSsMdPuNoh7/jns7oCWaZWHC+3HcseWZrJmYM6kGUVGyliThDX/rgfEmCmQlq9D2VdNJP&#10;ZTHrle02kypnFxlJDXlJQMiI5vKmJZ+X65MJGlmu8z4seWnXJ8WkIAcABXY1YsilhAkQJzCk5aTw&#10;EHzrPq0XdQVeVQQSmLM3q3SDb4JDaIx3qjAKwORVOHmzYnnNefbrrNLy0XEoWhKwlZwKqratpUV6&#10;EQvZohAywYg9q8S/U+Eu0a/p/oUOc46K+BPzlhwbRyKdz90KZmLB2TzfkWh2A734LWckzgr1gzSI&#10;L4RaJUpMPuRwBgUCURKzInvTh6Yk+cg7Txuuk08jQhewdQhdzyoV85LH9k/ee7YBofd02Rn0azlj&#10;WC7bdrdJCmViv0aq1JvaYu6eOq3acPXCSE3UEjmmRYuia/Op200plCMEht7IB3+MMqYY/TYzQ++3&#10;cNDsjh9W2cUb9Pf6Qqm4/leJnpYFc3iXvDUbucU8h6YSOGNBqJPNN4Hop3If1SQimBNtyXTevh4X&#10;GryfVjUi5dK02qE8Xgol4N+AUHHBoiA42CPRedtzq5E4pXQTMseMl+sBsupFqwMU4GTW8UrwXJbl&#10;PyQv+k/n+bHijPhVIXYPSaG0np75BIqzj1pQ9pr8ExOSqcjMVIsWBKctct+XTXKy/sAOFAMkle3F&#10;kNXBIAGRSfATWCoYm1KlDjp6DZ1PXlOeTg+Z+NgGh7VQUIzzqj9w96/StGwRx2oeUXRVgZTrY9HS&#10;VPaH6GZHUdQYhys2RvY5MwSR2gmZlsuJe0f87ceJL6klv7S43++gRsNe2/Q5kD4UA03AB/A7IxxY&#10;v9EqxCHa0rOif/IicfGXpNihyj8kp1uI7FmhEI5zRHwTPIEjxR68Cf0HpeTQKa8v3tmVTT4DHSQR&#10;MXV1uLLZ8VKgaLbYnNO2898Kmnb6TVfuTuVPXXFESmW1FOCt4EQVNsE0FgOfLERPYT6Dhr4o71s6&#10;iNqChoweUM0BdbmBFAKb7Zef7uDeRQqHdBMTQ/y0rpfz7mXtJqo0OTkz+oWsIlpZcXWraLIkPvCq&#10;KRx6U/KqFBYdobXcbMOAs8Ci5/vkIk4mDBDX6aUnI+WWRIRVCai80k2HI19bUZHoD8TLWynNtTXF&#10;ThcOge1WsFcWS3tidErmQ78jKhU9pzol1BRSwIbCYMXmFFbZXCPH6eGXJJHCr1Q2q/n1A3nU17rI&#10;FVt0S39TsqnxtzXlRkILQxFf0ckzrH4EbzEyHvrhpoRikyzpFw/+/xnETGROKr73k/vtP82t2PUH&#10;/VcA4afMgakDyqT1ex8d3eee3JeOtNyKF8FLPHVRLYl00ZY6Rx6OFBObl9gFPRShD5KvP6YU8fs9&#10;k9Av0Vadv/Xs7XsTtvAAEj2pHRJcWH8QLlGXsc2fFDliZg+CudYVtlGGiKdYimdgxIoOvJNwSPwH&#10;WQdFuUz32a637TtdnognhwsuLLz8yWGh59V7imWbbFDvYIk9x9v9vs7PVw9DcqVmmZXAOiapWgrX&#10;0g8zI6yakgIR/CdVnXTdqH54VIX2HUzGHjIKYSsW9jrpDwKe/ZNZLxxBDpW/zN5o3Ftx5uf56fYz&#10;Eg+q/iI9wvmmmRaTSiV2wpGKE8cxCoM+cB+yQ3I/54eU/vUedV3h2d1QiCh6sO/bjpYyS1eUxy+n&#10;LOxuglwy/Ms+Ui/eRLncBe2gIbYapUDKrUyR3xb82KfILAAmJFZUet6ik/dOyu0aguAaFDBFCh8X&#10;CsB2Yzl7gZDlKcbBaZo+MySn85Nw7q1090z2eWM+R9gQ467s4h3Ea8V3fKgcuUVXcrZ64pB+0Ezk&#10;/aHllrFehWqXDBOapIeAHz1RAGtO1y/WTnRJA06x07xFq6ZHOk1X8hRzU+nyu6oEe7U2gntUQj+2&#10;zOew3kSTFy0ZSZKC/xBeCofaJvtXmbRjFBfRxjVwxL4WliXMXSYlUPhb4esq4KLmRGC5WjAwOyUy&#10;TT4g540KqBpG02i1auvUbzX3EIb2MCplKnRcoPiFUBBKIpZ3WJwQYAbXNAtDtRfIF59JjkJMXgqi&#10;CdWGjxGwB2r8Q0zOzcfslWJL1I6iUJJIC9yI5hBWhMyIClX6IXiEVs/fliKVrHLZpTGOSp5O+M87&#10;6IPY+X/YiDR5lwq8tO+0VBWResFFXHZ/6LehlBv2cXcL9zE7S3Lls6+BN1KOiFIDsQMF25oAFi/R&#10;lOEHdf+g3CxxXrzo4PhjGbz0Xf3AUQdVV0b99GraYYeAWMCRdtIGMZVZji6XvsQyyE5EA+VHg7Yq&#10;Ez7VfgmerJKnB4aZP74yPmA/qEqSA//YQ0AUGDbJaIB4KLgLKYsoHjdNCzNUwrto4vbSdX89fH7a&#10;m34snzIrcYXUWyTySJsKSakGtVM+3oA+sB7SDyL7oOKsxqIiIOx9Pl4PkjNHL+J/z2fXRMGCsC2X&#10;K44gWOOqY1P8zSWbDd0D2hHxlpm+eRT40i+ay3Qs8+HBPhiWvdYAtpmev+qJJI8Q+QqetdMbN0pl&#10;4AEjb1Ehdr4urD2grvW5nnyWIkuTioLuexFjuXxPD4rZK9lFagEJ8LzTZbSMPEPyr05EDuIc0h9K&#10;ECh1ead34F95Tk6WoAY0672Dnwsokw9Un55PbKBypEBatZeoFgunN9nMC6v97q9vyXn5WZoUYamj&#10;WRFcmGGAsAkhrPAptkJYhDiy+v5TZIcnZAuwBeP6gmdl8bYu8wk9wJI+0XiMxyPfsThJHRhayLz1&#10;hmFmyWNfhXNzFslPpoHcoIqIjA6+bXe7YVIdsSuZnRmVA3GErh58Ts7Rg2pDDfEGd87eUy3sbjap&#10;iNGDLk+/fNQplFdwEfCdzabfpbDNv1zP7PQJD7nrrOBqY0ZLfVdxIn0hXyeHIQMgIqaU0CX2X0gX&#10;RTywD0G67quK5AhxJnG+3y8+L9g7IX1oOXb7+tiz/njp0JH1XkP0pfgNuQ0psXoSealQVl2liZAt&#10;d2QX6qS1MkTmN8F/wA7JnhmYPwBWx3W33dr76DtYYcf74v3jjBph9q00PelaBurKhsPbyhb98dfc&#10;HB2gl+KMFvDxwpGAK2EdoiIJCbaarvqYNGTm/KfMofo6wnKZl3iHURtkcrjsC0ORj3qgPJiu6/kB&#10;9Bc8MKD2YjNzo38IP0SvM8fAqDhAlAK2OtZJSdi7kCmVKPUdTunE6MiLmHW5PdVnsyKRDlY0QCXw&#10;crP/Bulv4f11QZ5x4qr0dDrqKSKzz833i0OfMZa+vYioywOYC0FGMEJCkTFI510il8y57W9ImlMO&#10;B/A9TCT7Zcp0uU9fqrlrPKoiAI4DPgl7iZvmhJVS7j5R0YtZk38R6SzNfOaTn2GlZ0FbBdcCkqQF&#10;t7nWlJTjEA1v0flkECoSKtH1EbsT0JEpxfDSW+y3gvvUEnuw+v9P2EScruUJ3qd99x+s7BJQnlbl&#10;f+aGBFT8KeTwfyl5c41yl/oKegSv1jlWJHkhu1lFIqsmw3DTb7qe3zMhuY8SSl2CmHas9N110n9w&#10;RY/m/XGe7l4mhaXPTnIy5+fx+X3TyiR2P5f8kBquKUSGCCekdCInGzpGnSRHIAFPB0Xwd+k/qdrw&#10;hjxBtwOS8sdD/AZUibWU0fAqox7BxOo/+6ccuV8fUlcUq4QOS7EO7oGeliLxh2jBvLQnfSn6DwQ+&#10;SN4rKu0Dek4MPyhlhhJhcXnmZ7YKvy5aTiuwEWIpIgUj7q0rPoIgTg2sWnCNYQlNMuquFR+iK2QU&#10;smZr9ykdSPGW3EW/3i9677VMHWGXcHl5C/C2Xqmn4bhjq/0tAdDC3KfOO/r5MWXMzeKDQfJ7mzL4&#10;Q3ZXCIStmPrb+hD5Fdymlb3xhuCfWXzQP4OOgCgKeo2NiIbIj/ZI1SQiodbQu2eX5ekFIrrKerNr&#10;PnGzsI3+4A3Bc+N1iy2p8EMM1ViDGOBtwk7U2SxlJ4MCLzr60/TH7ETwGHLkVPLIDtEy3gtuosZc&#10;I4nBWefvyxMlQXVyay0mEsSxOhHcNShDl69ooDBpbQkctDZ6MqKRvciOZFi8bP9Skb/CTkbY52sV&#10;Vkl/gQcLTQeS8cZS+8wBkpmh9/P5e903LNBThaGX/kuJTg56rlwvHYdnhK8lSEQ5qQoKO2Tsnhi1&#10;UYvFnx2f1+k3qlaQHLPi1NQAigWqgiF38s3P1Qfh+9Mr92uur9OOfzJ7X5mLkJQ1SJTlx8egYxdk&#10;omM1MyOx7JMSpac1QinTQrswuq1KOKdPqg5HcAGNAbRdEt0lq94BE+nMZ8VxpSyVeu7Peyw5Sb7i&#10;IWpABiE5fKP1Iq2ICptiSptzpSRszAAyKzg9ltKPHH8QGp4GQOeOsS6Ci3uj/BbSRxHhgbc9lyiA&#10;XT8/CbgbwlAG8tgVx6+XTvsAH8XBwkdTkC1KUTgrc7qQCBo1+oVUSNqAfwo9Jqlnm7ic/RsTn5Zc&#10;lMyJ8e/fcbIfRnAvLzsjs7juKMf1xkzIn1lRKt/DvAAPZdp7DJZ+Sh8Mtpp75B2jouSR81M/HIE/&#10;UI9nC+c7tbZA5D5HLuAM3ug4O/qoCt0iJ4hP/jkBloQJwSZfu4JPHH5mvgjOGkXMjaibr7hR6O6J&#10;WlTdEnWOBZqq8kPS0GEWNeOBRF1h3+OwOsYUoTFkQuKFSek1iJjKLEbYm21/Lk8kZwunbwvkjAJ0&#10;QK4GalOiK1E+cS25IQ6ZjcgcVaGmvTQLQmYEq8CgEWzZHQXaYA2iPmUXLymagYsO4mId3/s6PyOC&#10;UgA46mHGlXX1e9ofuiy11W+7MujwV5CyYVbalMwxsttgSd/i5fgmNESM9/tC5AyGufIBD5rqHo0N&#10;xjVP+oq9Q/ptQ0XcJmttVGm8FLUdp+X0rfu1LxuMzf4gV1PYuuqLtQCXhBIRZLZD9svtXVRFiQW0&#10;8f/swBuJOVwB1A2yDoPCs5MHaH9QjeRsRKPj/lc+2s4yuu7+d9WyMD2z5OJ4PZEc4Vrig1BwFMRh&#10;VOro9CF5dEdxkxsl1xpG2JbcrzGrJ5Z/x9wyyInQUq4YSmyKnZfKbfI7kfREcJ/jo8ToFIk+YCC/&#10;AT60PATiLp7CjZAKrGtsQHkzABWlS+mCooqcUiVaFOmrCy8qLURwRIpnZA+8cFIU0UtkHRT9MS9K&#10;79u+o0Abila5rEYPJM8caKFzNAFplVCh1bYS25b4iHaNxkhVQF5K+Sa8ffEczAv4SI7gSkjURjDQ&#10;Vx+L4LUWUffsZYDc0Mxc3PZv72mmW/t0PX+bSf39phxxLl8Eb7UldhG+Ee6QERrdqEla0jWyI+jn&#10;Hf9BUXLEdadMflklgvQEgXkLOqcNu50N9cyAZINPxobRmx+3+oc1JXOLhORD+ExPqWUtITmLUVOU&#10;aBSInhz4NiU8+vAi5oE7B7WZ8VV6jDKn2lV6u3tWIPuQa56z/4qpZWEO6CRilC7Xb7QIXgxdiwzF&#10;PJY8cs2AKnbUpaiCbXKK0G6nZGZpCXqI/Ck3zP2Gwh8F+oWhxgEt5cDKDuZePoFYS0twdHq9aFLy&#10;GIqrtwxfTj5bK89fldsPUg0Ra2BspEJQy8uHN10Ub9j4LqF/U5GjA/L2JhAkBXii1bpxBARYJd/i&#10;iaP1zsXrDT+mJuU3CnJhTHYff1fcmnp2ijsilbw1Qw2VtAlUcrQnRjAz09erA2/QvxNxBxIPXG3E&#10;NKKw6I1y+WhKDAiC7V5W1KE11y9wS/LJP5q6PpS8ntTHRG/qgLMz55JvzEJiEbsq8a5eIKjiAp6x&#10;N8RJfb9Tq8lvmofgOIvAbUckZGb3mWfb+ctOEl1yJuSNz+jP35/Pb/b+PmRwydP7I+agcEyS7Yjy&#10;66CkDbqSc6r9g2gb6vlRwifnB6WPuZOjmvEWnCH4/GR+4rWq4Du7pA21cCIDCbaEbuD+Lsv39/nk&#10;Tsl7QPStPkmeyMUgUo1QK3waiQDJjeQFeChzdNBvYkP0KfarEI+yaNfdRmBMNv9dk/FOPxBcby9W&#10;/+wfn4I4Y0XvsmSx8r7L3fBjv5Esw5j26hhScRLNIZod8V9hPy+NOShaw7jQXKmKOkmKdt1VxUsR&#10;/usHr2gJUxRjCaOlxsTfYlvw2Q9jcczjGx9UplyApQPvJoEujSCxIFZoQh1p+ZP8k8zDkou7bfhj&#10;JcSN/QB2oGX/7/M+kev6cML6SBahTecwPOfzF4Pis07zvUpL3Hhr2uUasZFbrQhxKv2Ixo/k2BXJ&#10;FpJQJwN/UjqJFY/cCO6eIjMRWb2I4k8jLsI7+Wv8SEYJ5KLNx50VffFX7hofmNFJcl4Lvyw5kGGd&#10;iKe4Sfg8R2fhNpCvOVrG/RD752+yzue5d3L1VUlIyf2HATywqw8p9aHT+Zaisg+HirbnzUdt1H6i&#10;NKVEl19xdXq2t9J0hNX+SC+4jXNsYkRW5urLS/yDkg97hKeH4ol+xKAjDvqCbuCjn3zWt2mZqTQV&#10;2RgDYGKO5gYtxz/JTQ4AMvFRMj+DCNuVjo1eeE2l1MPaETXCvcn8U/zWFGrZf52X0nIURUTcsrnL&#10;9NrKpn2nA16mwzujV6jJlSVUvQbWt+lpiFRhL7lfOBuypaRwKCFLLiU3vUw7aT+lLWYQ08H2FDy3&#10;N+uJIDkGb/ebUGbest6U3nTWflxGllOkogP0dAV+nzyI36IOmiE3+6CdgqGpOVWDjXVNylo3kS0X&#10;D0tZlENpjf0p9RsNFT/Xd0JAilB4U/PTi1zYPVxuJPNLFMwiGeoOQFPOXy7AP99SL6faCwX1wF2+&#10;SuRTwIQkZY7ihyI5AvrJ4oOOx4C30HXK8X12WkNweHuHm1sJ1Tj6LLpxapF1WVmCfLgKsxafEaSf&#10;2soYUGXyOtdz9alfLThIMCCeaMVIY109ibhJ0pyLtgdmpQKq4PkYicS/ESXSSjYw4eu0ZAJ6O5CO&#10;DBEW0E2XRPndHrH4GGBmstfPYmqp622tZwpl9VfpVfF3QVurpUoen8jde5mWm/eb4B/iB3jK6Gkh&#10;uM37CwRJMfjQbgSfr2d/hQrUY0/KQq/f4nRW19NXnAL3/MG/SY0Jpo5KXor8YRsZF4WE1BIP1IrY&#10;nfwipP9UlsDjd5in66Zt0CUXWHYYNIwY5jotvdbpljSXDQUciduXgUy9+HA7UIjYQt4oR3CoFKcj&#10;dAgiqIDUy0UJNSZKLt4C7ed1eqdqInff+KMC8SoF8RGrqAslfFay2zkcxsjsBi4NUtZFylkQHZrn&#10;GyzUvKz40RSIBihNAPYRvSXXEzCk1BGN5SuSe3yfoZLBN8RzMY6N0B3TgNDeaoi6RM39s+FsfejG&#10;6eK+wr+1k9D4/L5DpWL+quU+YV7JvbmVEVJNnJ12ITMw6OZUQ+C5pZdU8eiJmCcQ2Ts3UqtJB7nV&#10;d0AFx9ZhGOXQj6U/1YMzDmA9ruwB1POWn10jC5I5IhigUPXCnzcH8JB9s6LDQHORXtkrJKXJtoAK&#10;pr4EftMgYYci80twQoyLd2lNl9WvVDCIipsv2GgXY6LOCDt4wknEN17eEIJsEXXIzZvC+Fz4SyW4&#10;JeqoTsRokAXigbpMuX1QDCdlS6QSdMgehHJ6x9yuagrrCoXLORaZpSXX5LLdnPL/WGLJtqgVRcE1&#10;4eh2k+uqKj57HyWDEblVGacwA6CsmZNjYkZ/EpKiFEjrvOyU4xTNeUl8EPxpARVFPpv2WoXzPt6g&#10;twZDPvxTwf0qAiOO4A+TX3JL9kn9ddwieI2KWCvtu+xSBRp9TIgaraOVmVniRlEUOfrzSY4LmPtT&#10;A2BRmTHHiIjgCOB/xThZF6YcGQV4EK9n3iqu1wJy4Z8+rjdYCndBDqF6agufUhPkHDgPxK9R54Du&#10;u9UjwSFvn97IbCEPSExzYUVb2M/pYDm3CnJ828lNWi4d1gdvMfvNwK611ALFXLXMIXkrH6ioLzCq&#10;+Wq5AO6n5NOkZFqW0PUh6XdKr1By2gUUearr6rnNMgR1dyWe62nYQoTO91sott8CKHfb8NULt5i5&#10;iCxpzD2Vjgfg4OybPnCqmdo6gShZMSN0ie4xCXVIoIw5fD2oMaqH3wjpa9ANWoU7s3DRZu/PsfYg&#10;MqLrurjT2HNllJ2nQ+XfsiOTwlrfueMEogU7H2/RfBogoMhlVxRDoaLX3uIeK15H19Gm915A8QzS&#10;Cspel1lIARi3xpqTkPNykKoOyqUiURKFRrcw7ptPS4nkHiI2CciHmEoYKQW7I6U0SBRzGG3JlEM6&#10;5cwnJTz0yR9l392kajdpQf8w+m1FDSLaGMWVLte7MqveUW2dLMVFw9WT/I+T34HJOH2HWVip22GP&#10;jObGxqgocdFFCFJcteWQFlWPyCVvcqT3PkDaIPecNMSIY8Qvd/ghOR3xSxNk0sT7NQsr59ltHHqT&#10;2aivrsr4dw6Xpz+bQJQAXoTI0QrkdhDNDdAaK9/GxFzJy+iVwMSznGYrrKjR/cgcuJuSz1uoTj56&#10;3JL+pgDBfC5MMD/hbov4FWfcrWZpCOd9w+KgSfPz/LjDU5wjNaOnYosu4pfc0QxHIXDbBQ5BmGME&#10;IyV9MJEadiY9ir35QaQgN1SO7DSD97yiG3FVwDXeKcAiurdrF9hOADqxbJcvTPwJ9aHvMo+qlKKU&#10;mos34EY/bC9gVxf0xhGMg7IJtMnRX0UVaF9mHoL3OSdVBXKLq3OlSYzBDareFiSx2Vw3H2VrGu0u&#10;813PBCfsse8nnEQ2SjKLrqgkii3kY2JG1oh9ROgSKJXvjdyi7lu8ewBa/uRJI3kQ/NGq6CRSodxD&#10;cI2d3xNdv13rp2nZ4g3ovWghFeHiv2fr3eb6irzSeQihnepigoDKWnMyoT6GhmycjR2yCbwRPq9E&#10;bUqHyrDoKeIDii64N8zOwNIMVx2/hagM/1TV30uI/JP5q8e75LGBdKvlDtwDcupkzWmJK94RJLai&#10;yS1jEtKPSh1ligJ7ClIkHgWEjuJ8OwLCirlTcmzLNwslaKs5M3bm5viEUua07fOTTsE10hZxVid4&#10;g3mct4OUufpDpKSMuIqqmgzZSr58RhcGkQJytIYiUAlfyS7QDmYlRlo5/R8++8BIYAl9BmWE8w7/&#10;6+S3XQjNvvWe3bICm12Il3Bi3X3wkLiSE27xaJCR96pDJE1yKDHPeQ3CgBGlAfUQUW2PZFza+zlY&#10;OxNRlhOyMRP10NngfWFCEI2NkeJ5V9xpXydMOezUI2dcVJxSkZu31pGjChLRbQX56UFNRPViyFUJ&#10;fJLlmcR3xKugQNOKngmg51fNiEuGv3dXpdnKYQWvm3d6YvJpEXkB2G56gRzzcsGludC7Vact3OwS&#10;okaXraKmVLQF7w6VXEoSy5ITbUTMEtnju4qbYHfolaJfrj72gyYWGsTHpoYtB6bvGa/q5MqUR2tQ&#10;Fyz97gXDH/vItPYW49OOdLl0IWFwYsNl4apTcnKkVxQ2bp1AGirhaEGpTA3enkeJUEVIc2qCkc8k&#10;Q1mA3O9qwZl1qB6lHivN8khTumHpS+wOGs8yhBX3ljrV3X0H0ittaYpkN21KvUhA0QM40RZcMCJJ&#10;JNZaaTIqTUEjbA7vlGJCqC1jmO70Awd3uiMtgiIeVvq62j/HBJymb60OEthV7T16hinVJk3XL5FN&#10;vnigNahJTgTG5yB6UgJSm3MBHfmzgqaMvUqwolAHajZDFEEynBELIwwzUnVXGRgJVla3lZcFJX44&#10;Qtna+Y3FhBszex3PK7u5dTWzkoNv56A6WOK24C380YdSD6BRHBNEupBvySlgRmWOA+UDzqIO++0+&#10;7VKa6YdJjLuVZ3pTTtuD7pc9ZFi85IVWUYr1SNNwPX17pV1ulCmAIQYKMsMTXTMcwZWQD5UVUTui&#10;hEkjIZmKmeAHVXZ75UgTw+LijIHTlJcrGBdbufNf9x5oPFtSNAnL4p/zgxA9ZrkV3kKpxRb9ljhp&#10;4u6pzKFpJehhPUgz/kPUJlPrI8CK7f22iFRWGtPC9r+2OmiKo86A454g/+VGp5iHyqXJdF2a7pnk&#10;1HN2MnWVlRIeIK3IoJFE9dJjWhJxBVWpWiqPpe4/aYhuNZSWNwgs1X58Lr/scU3H4WUG0L1F/T37&#10;9AkKRG1OeVCFGj35DYU6veWRjk5r+kXFMqt0xJbUEWTWAzCNlJJcqWO/xX4ojAMimZoS0M9h6Al6&#10;Ps1fQG6bUWntCdI/tRcqMHKTVTol+l74QsVB3Y75Vek03b3AQgW7cawF1hRkRdEKmuygtMxuF5yL&#10;Spitg+/I3jRCxwaoCaGZGDBCdNrz8rhX2sqiePtvGuMkvD6RgELZKLG986YEVYU0JN1PdBOKatXM&#10;CbhOSySPbmeuUsaPAoqxHVAOAnSm9ER50x0p3RiRN1JgyZshtBVKKO76tl/6fVKe7nT6Tt/Ipnnt&#10;N91zqaUr0R4HSxHxCzT7yN8JYUF2TiLhxyxhd2oTirTB3EPeTtnKs6iHQ/wKiKKIFz/limJcTrVD&#10;gBD3dP7OVCjBma1Zf7wPVxEWdGN6+BBNBRdqOh/giysMHTiCJXcTbeYt0srMISelrlgKtJxDg6oM&#10;BcYWrponZZ3u+INrrsEWYoiAqUnjADRt4Btd8kK5wrnMwqXujYOX86FHEsZoNNFixZlYoa8kSNhT&#10;MJ/IK9TmSy0rHz3aIxly/bSJszdcgRQ7yfwUK1/VFykZFgWNUIdwvPwlWUTP+kNjYtvSWNbuj6HL&#10;3CSrgC4bk6IRNe/oBHHFoiMGZVNFOr17MMi05o9IGD0Gn454ITQthAxQTptyOXk7C++shMzNIK6C&#10;nX32PsWMKu2AW8bpV2CBEx+NYjjLVoEitWE1pmAHTA3eyDalgk3IgD7V6KK9583namANAbgNUNQD&#10;1WZcBMqfjRN11L2MqFFXbXEO/XWfQsX0OEc4hLNaiKAcNDEWCigRUNRESil4mVldiGScDCeej8GQ&#10;XYW5TqJagKVArHVnXZRriOTLrlWhNaFSBRY8rUwJtAUfnjIsqBe/k3PsIrbsosyFsoLTPd65Ak2A&#10;3OAV0clX1Lr4GSltxqwEIkyK1opb4hOTZsTyz668343Nu3+8Y4uRfJVpsNIE4qT44JvrdffvR1hc&#10;SZ3m78uylWlSi5QsR94OCA5ZRRKV+uHS/+PofwX/d1MEP/N5e+R6P2G9Igflmet5JPzvOQY6pwt9&#10;lOu0T/qzFUv9Qp33RhH8HqZv2YZ+/JvAje7ZTpXLp3MIPWyO7o+kFHovk+DFxE4oikgmfSSP/zN4&#10;vUX2B0Xw2/fX6fa1PZKSpJ8tVMrtYUtprBsMJWmkVsIIjjLUq79e+KQS3E8n/Ofp/wId/68LLf1f&#10;IPh/j94F/+91/f8lLfkrib/9mUS9mwith7qXjs/KHC1W4+qQ97+BbIUZ9gcliUmQeZDg1/wmUSGe&#10;PqeYR8sYeiv2L6Ru8zel3ZVIoQIzQlmuhariS8lpmbzHJ5n/WuoWhzwHVVKJpeAjzjn0Sz//Z1Ac&#10;raL2n9tj7dNfKF7fCBx0Lu8ZOvtjCb05XMMmL2567dNd/qBZL9grLWylsxdi42T66dKPk8dDpA28&#10;ZK8vnnaKz5tfl/rxRp26VWBZ6ynkR1sSjCjdkQ+KZ+1Bp1+fF2+blvCXdfn7hD874gbimcZzpRk3&#10;ELzzMjtHDxXhZbZ+szUpbQXyjv0EFIH/GWRocJJ7hWTTSdavb4Uk0I07XTe+u0EO6a53l1/k0/o4&#10;CTglc7/OfPInfV4XC+QXHyObSzUQ26tc3vOisHgLufLQQwF8o594DymgFISpl0C8CpJTIBOT7Dvs&#10;mr00wc/oZiGakwGzjkQiEdhXgKFzIiQzD7ne0qr9Tgf0rzEIv1A4GQ1nqOQKoeRDz8/5uhYVF8wz&#10;uzMv5AsC3V5IsPfG3Q25ByvAg9H5Ot3mScgTjY7LKrfQ8/arx3z/e/IvqoP4s3pxIO5k6Np5J/gn&#10;2ap1RMOG3BenMw4B/QKfIP6CPZGRyItCJleslFo5kpUPx35HPku90wthe3DEjlIErBOuiRhw2Jqy&#10;3y7EC3KvJOeLK6h6HTsSFeurceeYlMTtNjnX9bLeQZ3+k++DfoK3tHhfhnqO+bmyix+PyfGBbVJx&#10;grRhwToRzw26wmRcSgTFjaYH9AFTQyOenBiFxLvXZiQgho2350bmeBP17MtDcJL3f5kiUAKe4Fmp&#10;ORKpTkh+tcLcH+rlxYt0e6bT6TPk3wcfMCFenZfHyR+V01Or8/EJea3nk7dCC/s+ne6I0HcHPoN4&#10;DxlktQHyXyiXboL6MC5Rw/QQ9IKxONm1Qmp8XoGBeOE5KoWBBcIhlZNo4VQ77MpLxf9CQbebq8rN&#10;omCHvJ7UoHvv0AlbAmgcvCA4qJDwvwNeVJUMeEmH82m+eQY3ONR1/svmJRcWT+8lUdN90m9peT1/&#10;C2nCbODdq0joLVhki9UsyINHFD2gFC/R80hKcK+O5mh/DaSg4YxQznwsajkHwlKmSAknVCTuL1vy&#10;B/hH0aN22H+woFYQ7+VTu+Kre1jn1jtKqVn9SoIHvy699F88TJfnaVOjmR8wkZEG/bLDls/uL+qW&#10;3WulfvP+LLerLHm1W5Y8DXarUJu4jG0+vGrxfLkrgSjIj95VegfT+co37jt5Fa+sJBPvIegRIOjF&#10;5P8KyTiHar5ZVXJRQC/EmWrV08OydH9LEaNhreetlP4eV7yS5k3RjEH8xBVZHwwEJhsHUytPXfCf&#10;Z9T95N2vW67gvpmoQlvGL7hf1OMsytFvPoEb4AuZAihvuFZ3q6Ov7NHxkSLCpnAgXBytXxac1ajZ&#10;BHMPA/zDyryoSja92hrtJFHyerT6W6Ycu5Lecjrj9aWHUjvp0TFSQclbdLowEZ+QR9KEOS9iTUAN&#10;56e/xqShy671fmCW6ITDe/I/+0r8BtJxk3XpudH+DBqQi4kSRtWDi1ClhzEoBPNOu9XN6qol8m41&#10;tk5V7CUy4IyCHSvMARhhS94OVOQvZFUqWrW4FeXs9xjx9II4dsVe0iPVF5NBvGf1W++d0NHwEZ2+&#10;/D2fDz9xLPhczlgXBmRe4A+2O93HLYJwWXz+6QXbsnlfjEllWEYLNWgB/tVkAe4rJkXY/fDiFOVM&#10;H2UYDMM2p8SE1wJGkpwxkUyrGpVkiC5YDgY1gYqi1j/+dfEP2EdhiCD8sHiVOnLajqczoWPBrN5y&#10;LE/8D3JsYnqV6vSFdfHvA9HY6xOuq993+F0XayVuuEDRGu7luuQvzXDO3XhGBlU2FEvVxsVTiTAo&#10;cBfYTqhhVgTKtgvgVvrALYDpad5m13EkJ8BZDoDLJ8zeRqfjnyr9B8p/sTFpVQqnnKV7vunyfb6c&#10;z/fz5e6g2tXq8vWEIhIIGB+krvJevTPtdL/7Q2x2ouofCGRLytitPm4xYJNLnf6Wd938yf+yzPU8&#10;X1oslr6cO412EM8BctByooFCfcBaqAebHKp/9LB7Xa+G1ywLVtEUCdbkR7Vjw3lXZq/JbyAT7AEQ&#10;5j+grq5WM2nl47iXduuq6cn5R1fedjhjDw50wV2TDFaF+IEFL+DLfPCGPp8gi7Venvkn8mFxrvgk&#10;z6XloqztrJgX/9snD1q43gM5/Up5udpM1R5YO58K7Bw4qeDifCyfOeRVZ5gmtdKM02VTq+dB5qjS&#10;IQ4da3Z8EninXxT8RV2Uk1VHNOSNWXSDib/hWMxA7d0nuUt89SZVQgvmpnpo0wke9ExWXMnE1zOS&#10;5ektDI6PH7Qt/3sfbXyCStrO3M/DZBkatkvbfHos/n1/JDoaaS1va/4iapdZgWcWzOh50E8gWFVD&#10;xe3A23BF0g55VSSvKlQD5Kli6XO9nPLv9E+Qp34xCR01qeQX4u53/FnQvG9nyuG3nTdtxfcdL8IL&#10;IthvSiuSjKq7UCx9DYeqvkzUqF4F//htBePF65HPfBENyN7l9R1WvuJlLst3P+OH+sVfB0m2P4nc&#10;evNxdxUX8eXQlZgDS9sIT8/VgTooSWUazanTC9lUS2Ku0+RF0q8wD4tyH/cmQWGW+glVlOq1WKJs&#10;odNzvXxhSZZr3WPglZXVx9oBVUEuEW4YXBE5BfNYpjM674CsOOPA1ViUSO5HyQ4HVDwFJfCer/fr&#10;unx/MQ0CRImTRj4UvAYXygohg3bGQUVl5OCxOysrg+Y33LxGah3qXBPfYwtsFdN4R2WauVUK8mD8&#10;h+k+yOoWlqXRjlRt5Ea96bU9vM6rjbDwoTq3GV30z72I28fwscYbnUHueyvIsQHYlsVBAGtqtCKO&#10;epAwcRJNeiCpyBY+LT4J9X5lNyRsH4000Yr8XiTuhUSAUsBxoMWE0k2D6bDvQJAUYkdyQAquchLi&#10;5FmoWBbbIPZS818VPg2E5QdVu2PPoxeRrwkAwDvbRN+VzW4BvVsXMCkpUSv6TTkhYMnUVY8ZcJDc&#10;9oi1FtU35L8iBBNbJY3TdNktwjg63inK0E3rli3V/vC2tAF5FP1Fgbygt2503VUTbvAJSDZlM8L1&#10;Qiza/cKhSnK2YMFRIlZZ4oNXSnCyhRQI/Yo1ZAkrVGhQWg4nSbvinX7M7/OMJbriotzxEOuh9eJ1&#10;RdczuUaV3MJU0OKCJOhagOHH/RBCa+YgiRkSizqtFAONQUSwI46MT+m+nr99oEie06rR+AeqXJui&#10;oGWDTQyufR0a6WGgrtpyNGYhKaAmNX3rkpk0EdSMUpawV0O0JP+BRflBg/uLcscefoKKHo+D/i9i&#10;Sl60L8/6uqxXn/lQVRQ0F1EYomXdcd0zAlG2VQ2cvNlZII6Fr0FRgOqvR+eNFZ+pY1NXbwQE8cvp&#10;e99M+43k5RlB4enZudN4B6HDHttcGktShUzJGBQMOXfIdzGJfKZb9XhZ6m/a/QsNrjLzlI5LtXri&#10;SLsbLz9vAUXwh1glkYmjX46FBaQ5EEyswOk637TN9B6HcsbFLjz8yIkSmJtYa172oyVJ+zE87lc5&#10;UfE03S/fj5m2H4QyGr8R6WmirVL4UrhAEXiZq6i+iQW86q9jXECOtCrlOxk16VLMuOPBWd5heOD9&#10;DvwfSi+jIhug/jtRsxDHLGRTYvfF8h7Icb38zjMPcVzRPl8S/O3vxE7xevM6rdAN2ysM+btpUjIv&#10;/RJOSOkOCSbSJwVxFHpHhZSYFufRc8aQbQ8aamg/KfMhBMpkq92FvktHXuFfva54IE7XOZVMRpTC&#10;YpaMrke25L2xYSwrKZnvUP8DWXyEjmBIBxHBRRwV1zGsb4rp+tkveQjHMPgbfv9kxb/HbvrCWXdq&#10;+7c7CPMCXGpcTj5SU1lNiO2hD73ICSjJ/j8iNmvzQZ326Tp9+2y0mPPw+DvBxpNNi2xpeXgXQpJo&#10;eahwjjEbKWJJglYypYIpnRoZhRJKfin0B/0yBEe58EiMg10OITSA667oE4p5euGMQpWD6OpdtenQ&#10;8vReh0kdN4PSTuzT5QY/OFqzKFBgZGIzWFIdt7L2KnrA8oE/WuE9Q51UL5X5+0BK+yeWlfhXAuNG&#10;3HPUnFcMQeGZDkMJjpTEEJlAwWuSFcxILp+qyftVUc5v8BJ6NyTv4VSUYfPI56CY8EAuyyL7WRw5&#10;VJ8ulxv65EUudjUw4OTFlPWMV+eGhxUgvbRwkTubkz8JgXIBPWl+ECVME2Of670uHUXlGd5vBJny&#10;sIJfIK/J4zE2pTjFvrS1pR9CVL3tXlPg2OIbDQbBkWNeBE1L/MC+s+Uph1T+Q6fB+hPug6qRcerD&#10;KV6KiJ/7WTaQ/ZEziWz68dDR8JWtPllamPQUf4RNC2aesfHyyZpfiwvQ4Z/AQwuFijNG+aKiKP0E&#10;db/nyC/rLv60QQORf2C9+r3n1Z9xl8ZVJRebdyqwEcWp51FQgDAvqtE4Z6jQNMmXSW8g8BlQW6oY&#10;GOuhyUtGaOORVQgH+Hf0/wJ7GhkVIQBvV8X/Qm/yKvg12k+Jq1t2d/xQZRegllGzz/uGh/h18s94&#10;kAwYKBGVXrMkgEjXAwYO1tb8+Le2Buene1VH8bp52Uy36MEGYasvhspS/6ACX8TNdtgFXVyETIT8&#10;eCrQC6waBt/EeJNfybwDiaGubU3DSU3iQBxgf2q59J6WepYdBxszJNXvQZBXqwJQoUJcFaeET0Jo&#10;yMkq51HyapTn89Wnxc371v87Wkzyv0P0kBWg7LjEUf8nt2CcMCZI4n1b3hSTHxpTWZ3f8PUpkd8r&#10;Zgj/Rhoo3wFeqAtxGvYdvIPaAMtAsgwXDJXsKzgn01FKQmdWUB4ZP8EdLhv4H8FfqBp6nSURF2+O&#10;/pCzKHuKLsB0BRNI/VR7y2Y0DxQSw7MGcnS2dHyMmwd4wmNQQhuVKOQMohNacv/8Dq3HGxJ33iSc&#10;Lmvu1bIITEur38iB4CMMAdxAv0q2RqxwHVkdH7kUrXFJBfKqQLJS3AyrNwdi7/AarvivFqWq1+E4&#10;WUGw1XEMDB3VqXC/AgBm5o+73f4ICTroaECKRS7j61N78GTypw4Pv78Eh5gVqoFdvB96Ai3XGwOV&#10;b/kdB3dFNAyRTxqAL7mb5bK5aizznH+ssKcW+kniHKhpMIUCfL/oXkCym/027juIQsJMKOUNHOmi&#10;biSKY93m6AxSDdPtpiNQ9AP3MAyLfhcNOw7uZ58AjGGG0TL5yDGaBb54ho14k5KT7d0psTWnywOM&#10;djeLQO5sAOnT9YaRSB/SOTlJjIMB/zKWkQVz/B2nUfrn48PYL+375bLo6ziCgPlBbcWBOLgX1GoB&#10;r8Bi594cloa5rLbg5Zi8xp2zvVXLE7Vy1TU9wWYNHZC/Y//3dTM8JFvvSkGcj7c3ILhJcqIn2lmf&#10;qMEAoIS0WPmh3J4CcBP2d8GyACT+HFyBgq0Ms0HtkPK7OS24br0JVJv8LaBhEKW/0+pfKtPCinPu&#10;Dxfnb8LVlJbacbHxFx1oF9JDxSsihCPkWyBFrDrtQWQTOY4p0hEarkgKhVFeZgqO8OT4QvwnZfSK&#10;GrFE/YVk8I5dod8+oIx1TdS0IAu7TkEtyCHdOUU5n+5eaGLVTOr8yB997dkniripMSil7EWaDSrk&#10;u44kaL/8roMUVks1mSb368og+tBwFmHZaVTM8yMJfRJL/bUrxwvh2qKLeOCqHgfP0nIhJO4oNBhD&#10;t5OZMoGcM/pGYcO+kt1UsL/RX8D/qARZrDwVDmXHmyaM6RWPmaA/N1WbVUI6mXp5plkSvXXzhEnZ&#10;73rW9MXRopamKOMhT8AGxUvME6LLkNfFu21dpVky2Qk5hTArO9bKK2TbOc/Ho8c2JQ3MJTAHbpLe&#10;LDnN5BjkG8KgWbEu02GPIlpxy1SSFZwPXTTDRpRXpYTAbWh6Uwf+soRmaDmZXd5h9kGXy3DJgVss&#10;B6QhkstLsTL8DWvioWn+3pf1/Pja8MtB0KeAYBxAVmN9dacElc7naSEyFXDGEvPCVFnZaK1Psbos&#10;G00x2a7nW57BRUtCG3qzLNqPnIVxnMRH8UrdRTCoNcDjUMBZsEIpYf3KDsoJVw4fXqaldON8QB0a&#10;QH+mNnUjgyjTePM5DwcxDeuYoJ8DcToSM9mW/O54zHgVeVjsnRLPr/WZR9sABNjgB/qTeRVc/yTf&#10;OThf5B/EnTnuZVHu+4ben255UPFyZ+90wYdcvXwoAeCHfocqoY/iBSi14g28efsqIIdFiTGvHgQL&#10;MnJG29vOp2JYmO6wNG+ZKRGfFqxOOXbKb2QrHQwxO5y3XjDx+07hwADE/AK4/zIFeMI0OijmWANS&#10;0eB6CsUGC7aeGyPyuLsgFMmLgYv41K+NEJaEDBxBEPfZig6oMqHg3iCzsdP8gimV/GouBIQNOKcD&#10;6ePtHEAosRnYdyf5AKigFoCa8mSaZZmCvkA/KnJKdpXMUMmh6mlM2oZ/glyxl1UJqxH2MCIU1a7E&#10;qKjkpYIAf8GzYBHDsPo0FVDJYNSVbsqzFcqfZUDTdXXQfBQi1fCp70AFEu4nIfDCLAu2sPLyAS5p&#10;4np+Yr9zM3m+TpqW2+wfU9/P+4pmnb/thRilzYO03VqQoB2UVQnbBKM3zPnETqVRXvSbsEciQYDU&#10;gJGUVAosyfdt8cGqAgJ7AF6BgroT/0bNedALcdqi6zMaDx56DIDkz3ZERWCuk1DQUXBj/qtYDOsF&#10;x+/M7vWOy+E/kuDdxeq4VXSLL+KoOvzSMqKj5ngl2Wv5GEghV1WpuGPasXM38H8iTkiYEZDDy5Bn&#10;GA7IBb2x54NU8HBq8KLNtCsFtbIvvAt4z0OsyrEmAeNGOBcvEwbg+HN1zlvq03+CUl3EA7qXoHAB&#10;lTkmfXV9k2JxpSyDAAipv9gknJTr43nafK69f7333L7Z+6d/AQd4NutoZh4n78aQOF2WdWUPCq07&#10;zjzTyl8F+S/KjMItj9lNfwefwe6g6Lo4K28VtEKA5i1kBWZ6qj67kDcF1gBaZVIsoFsvSTHhlsug&#10;hJ1gpfqBsAB2sOmnw3I0KcVdiYPYen7WNWPnU6touXSCC95CjlZGNJ0UYWOoNdtXMQtj5UHMebrd&#10;v7KGQuenN406PnMcQsy9UZ0Xps/CeOCgXE7z93J5OKLP0+rjq0twRyq6XLw+qRKVPlqYQ0APbjYj&#10;xAjWelzvgr6VPU3wtvDrnJwcZFbJRhvt1vCER1qO0E+8fyHrIDSDVw5L7RwZACHPk7shLxkqPoOA&#10;jrJTiouijsvBXSLuOIc96dI83/Du8h0miPijOSw4KDOEt+yk6Jozx+exijwzZevf1ar2+5znJ9OU&#10;fQ6PT0q8s5Db/WbUVtANUg3x0ox8CnrzE08GoRySQpikmJo+VTQKLuralgPo4/yWJP0j3jbzIhHX&#10;UAq6Xst817DU6odeNrFjiain2szQJdvLsz7n7TE/d9R7n2M3KI2j7jXcsgrEnP30A+m/8Wz6wVpP&#10;4N20VsKNIfcGX4dvX8qO022t9k/Ai0wnJ4jLPagHqrwH3iq+keqyx06XCNilIGu86owREftwSgl6&#10;U+8625+K9bHOIyyFZVGCrzilFF0911P0Mou/+xY7SbyAcNKNJlpXSOxjuFvCW02m9fuBl4c3AsJ6&#10;jtMUhwOt8zKMaQxnTFMeDOqJFdg/HFavfbK5/0SEnvMadgUIa/H8hQbigRy0c6J8VDJHkQuWwS44&#10;DlCbEg6o+cSFzKtKZRyNIa3F1Wn6lG7lnFDRSPw7vZqFsOYY5VgWyZusJv+jKXiCbv7dQzsbs1Jf&#10;+fu4XaaH+3YWULU11iO303kHOgb5rpqLeYCZpm2ZcDyBZ15u3rGhqfHvV71s+NSiqOTalnXvn9aq&#10;vjVPoHFuCuAwL0tevkrj51sAVcQMhL0N7o2yH0/JoFSSUq1YhBIrdikQwP1tQ5DVQ2hK9Aj9pOLW&#10;PJtgQdFYc2AH/XzHqUJqYwTdHbojDUXP6S/4Xs7P6z37eTx3n/DodECj/RdBTMTjfPUXso5MXSb0&#10;e2i7Ny0P6lwv34zs1bJaFE1SIFfLd5gqpCg6WAPs8hE7Rp6HXjsFNiBRrTAjcoDXXRY/AzZfSSlU&#10;aRWDwod4IT54CFOdKljo1lEi9Ir8x6soDAL30PL8OIpVTktaQLcxD3mBVt0HgQxBbPFyWrbyHb30&#10;tz1YeR9P7yJiWViARWy8Lsl8mfzO3t2nhoUZVP+sQeR5bS2vP2Cj50L7qd2vJIcjh4G6uHMAIyF1&#10;lIWrxq7QDKLQQNGEAG4GJXwTqVOyDKdWMNYhc+YQaYTr1JGmt+CLjpFrQpvBL1cT2dJojVdLoLwB&#10;3MshFdJqoMkB3NFYFrc1+eMGL0V527klQtMDYZcYdBCiA9ZgWb6sNwLAj3VffZIipmk8kELSlMeu&#10;BPHfTXmA5yDcQbzQ4SUi4iRQdLPA68+r15UP9VhUbixpwEnJXo3l9o7pUHCpQjm+Ev9TniKYoOZ4&#10;LOe6KdxHvQbiMibe4O1F7gCOCanLKmo4Wot6X07fyxMeUfdsmvyDh2X5dhPrJbAMMXbfm44uM0p+&#10;mm6Oj/+fINzMn8KaI5q+bHXdLPscgY1MRUc4A2J2MGkdLwQT72aTmCDlPFV+yFOihbBlPPuuQxA3&#10;r0B1OA0OdN+CbzC/kt7pYxR8ZmK5KkiX3rBncQEVXYnu+e+z95P3O3vhC0dcoyLu3vKMa0jfxbv/&#10;blofxK8YXCSdiFkIHEfcSFTnhlpi0E/+9NBtf/Q6PwAr0Ne17Uow/Q3wrJx5m+DSIu7BTPgCMx9b&#10;TShkTkAW1xfSlk1pQe5T3oU3rANifQInhzdY34I/gA3730mbIuSaFcT3ap+QFOhakVULBrTaatdH&#10;unjRvLNVJZllUoVFX/VbBgGcVueBe692UOV8XW8EGQavQGqjHJvGeZnGPxG5eGYfBNqC/oF5YVyh&#10;igDq6yWKvgNYsBXO6nrOvBEmo5GPh5HRn4qQp66QW4gPZLUxBPM2afgtffpnsoEQcLeWx5TrVgf2&#10;a62WYB6IhIfFj25S55ILr4jjQotPGIe6NBzC7/Pol5bTDSj3hTX04l8Nzg+/rXf8COO42IgFQJ9F&#10;M5DDaCs0MBl0uiEOCbJYk6q0Fiiso48FVSr5zikjYFf5dEgaZ+tYq+KcLDbMlGM3Cg5IIz2Heh/J&#10;BH6x338kHdxKx9kJ0Q8tupjTOLa7bEcu28YZj4kl6xLLA2gqqw/wUFP19WJczDFzYft5mbyQi3Wv&#10;dWC+PrY1f+59scpy3RyQfcpOvz9jH6TXwctmX5QRGBou9CmTFzIXxkFOFHM0UJ2tDmcwKpasilsp&#10;ieKdmKuB2hVUA6+x4F0JDXefRgqfX8CXqnmI+QHk+uMQ/fDZNFpzIY9vcr0z5llUD+HpXZkdMCtf&#10;o2zCWg6f0LqvRHP9Wb5RvcNKZsFct/WL7jIzvIrjfKn/wWsmJCF3ofGp5AfgB9hA0ErOS62udx0K&#10;0pK6FDZZMja1vb9kJ8+0UbUYCTIEPgPYCnwcjqyD/oJ5UZbOl1lRx7XZM4Os1Tg8NDId+dQ41122&#10;uRmuaFs1xEDMYliXv4cLH/3Wr8mUUdPX0+XBrPHxCei8/+rMWyYMFUc+2QdBUb1PyAvzIM7LWEKF&#10;uwJaMy55BQU1Ug8yPQELV4CXYRkZDQdjnS5heRv8eOYN8xiIhnyE6/131GPHC3IRx8Gm0RAdU92L&#10;qm+Wd1KAOH57PA2hUnc57/6PHfDFZEP+7xpvv9304gyvSt72+cHqizvPXHKctCTMjqHkYx8U+gl5&#10;JBkHwRbxehXohamyBvdBSeZQScHWJLtk1EAqJq8YVrHCU6CLBqZJeB3eqEr8RsUPrRZ20Qb03CQB&#10;3JelLHf56KIm5FXPS4z63Oq2eIWeGHSCM3bGS+sMlvv+wOzXm9iOvviiWYG8dfl6ygO2vda+Tk//&#10;ViugA378FUgoSoBPCtwIJN58avH07KmqcVDgAZwFioyZaAXDoQ5xcqjM8LIB74a2zwEzL4agE8ax&#10;gu/0ljJUyFqArTYIuSp+umeTic0oXRZ4b9snR8VKNb+ADuLrU7tdl6OAV5dGCw9ZlSQ/AbyuvjAZ&#10;YvgxIBuW6EuP89un8rEAsHw2sQqXv0KPVbZG+Y2EO4j7Ogx5QeXLmgIadBNNrFia1OccUiDopzzl&#10;mH+VUPl0Pfg2gJwS7qTx5pBP05H2B9G4Gs47mNOQ31HqJ8RNAEOc6YwG7UYkJgUGQx8c6CiJwtfm&#10;hzOEFos4Oj1ItSetAdelgbczYPsGNMp/Myouul4HQ8n9O/m97lxBPMH9SZVUih6Ij5eAcUbOCjZo&#10;UfqcpVGuDpVcgzDiCH8AXtTwNYbiWYYmPvnI+sT4PfxJvXo2nU91H7PXQcSerXxZnXxT5JUvr7ie&#10;vPRXvknQ1jSApguhoPs1/QtySD2HdAc1RlojLxRcb19iflq+iTNLvHDumCxb/x8H9AviUFLV9Dbl&#10;CYmVGgtYQSyoDewKXiJtg2RdZT1ZoI4Zipw6vfBsM1IUdEmpPdHr1YWL3oIHHQsU/FSYgtztsYhL&#10;YLXYiTtFwFzo/T5UJ1yw4wMWYaZ5YY5UcZVcTRZURM8mFgWPe7Pvz/qTXisBL7PJ6zZY9PWb3Ceg&#10;7/u8IUlEa6sycM9i3lalE49wL536FdoFoSvceBt/C+Rc/OuQvI7mo9hJaeA+DPfYBw1zQ4ud0McU&#10;rhp/kIkYCsZL0yLq9a2+BtxG/XHbcI1C+udRVW9nLrQDHXq85pGpIaB5Bdqg+PAgSMRzTRf4nRtC&#10;RAu1AEh67c/nvqPn9BnIAuwfFJgL66h6sSnNbOyHccm7mWUkPBOtxGTkpT1JoAflfZcPRAnF07Al&#10;wu4e33Alvclyef+NnCK+grjXPjS9Tf4i0IVbKs1fcPBAjhUOgN9RB9YGrYnU2nCi0NrzWe3eoSgy&#10;5NBtNgD5hanU5uk83Z7aFvrdsL7oPRazIuSBOBqunRF1gXVpFW6hJtGPPDtgEWO2MvD3mMUz0aDG&#10;oXW8g5w9mmh6cvqY07jk8o+EKddcYzy8Nc4VcPLX+exVLnftT6SnWJ6iMp0equvwoNuYQ/Vk4FC0&#10;GrwBnAxi133HkPuf6hy8Z6Ar374aO+dCbgjLt3L7c95zJ2Ja/RvF6uQTtHPg1OLyzqHx9ZRQ0u2T&#10;EYPpWx1rCBwwCTjLhngs/S6Eg2mCeX+kV6giHfqFtOHZBvnoSE1r6TledLftimPf42ngcGCUtS2F&#10;2nHtEMTXhg0r4oYzSouRX1l79+e6BXGQd6dkrX351mZjFrDprrf5vpSBuy7Pr4LEtoPvB6nZIxRN&#10;BzEDB8jB/Q3QSiKQxH6Z2NptvPFOiVSSGs4Bo6pdip6kLKIJmliF6tjnWi/fjhzMcPWMWbn4h6nx&#10;pIWc5Z88t9QKcGeRS+LCAqpPF18OkA+/ZSg5Ntq9qHobP6b+1/G6PEq5gXz1PgqrTK6T07p/r6f7&#10;HTW/3hzCecWTUT6ad1n8sCVszYR7JIn08RJA0RevHAr+YT7qUyfSUjrBSk89kU/ygZ9+Q8caxwzD&#10;iI1PD0XnvM6hoE1KJcqudTwetxe4MWZge9J59ha1TOHe+ZOhBUAdXf8ACIQ1FeAHxTg0+CBnUgHO&#10;enyrvWlGFAriD2x5b2+Bl0z2R9fzo57pCARC+oeSx5R41LA02jURDQa54F+AQiYU8MYzmBkLz8Hb&#10;pGSmWI3QgDBI9WxvyILZ653Pe/yTXimjXP/SU8zd68c5Al9dTjrFEey14hodqd1AbzdRwfVcQM8P&#10;gDFHoBXfnjlBYIt5oeQ8fcc3JDfjcfVh8Ow6Nx/2ErZao/3EOL1uX8HWFMA/qJMKdCMg3BvQvBIs&#10;3IYmB/EkC25RgZ4RCMxWHJmN0wApoDsEKZ1UD5X9CvZ86OS3wNDyQSKu361dwXZkMse+n9OAUayK&#10;D2V2DFxdXRfxXNxUrprfoK7+upii5+K8M1aU6xGar7eYFUolSiHs0zMXVayv4cnTRuan//JHs2IG&#10;5p+Ij5hIu5JrYwDSmHCCeyEfhAe4FTAsT/pkMPmG+aSb0hichqcwir0Wc6N+CA2tl4KypSq3Dv9M&#10;VFHPwT0+uRCj+UIeUvXVpxfF85sm4GMZZLDuWmYoiJIbkDFPuWo7+31SzPpTI74u/lQRMslnwW95&#10;CJ1GCrvPOrKj5UuexWDnGe3CuMgdW1PU23XGIoG5X/miku4HdNED50AZpJsynhV4V+6RPFAsKswr&#10;UbByqCKeKmSip3fq2fqTKKduONTu9b3X01EE64H6OVddmP9ZPYMX5IbRBzDvyyN4P7btqpHA4ECu&#10;BydD6nuP07J/327fOOMOi1RfVLCWfnHaTxcfzvdU6ZfttOUXdS7eQfVAOtQpSXQTxDuwBnEO9qhh&#10;B8BCE+qAY2lWIiO/ahL2RdPCogQ5hErN631APgbjyDjoI/IHJVcrojrSCxH31cTyJt5R9Cgntrk0&#10;FSuCShLbfTTOmRWXRL1Erx2eNrmBL+QCgeuJFaCh5Vtb5N0ruovL0yKL5mh+5mIi6wJLwEZR0Qiq&#10;n4g3FfCVhd9S6loaG9RLzQU0WL7gNTlnAimbUwbBMySepcBKIXEW5oBlnrmmmTcGI4c6D/pdz4s9&#10;PM6xwuDrtau+ehi7kl83uK7qbATq7O29/uVw+H8UXhc4j+2n7vk8+8VQuZVzfnMk6jk4bCd0GT9d&#10;gB1G3buHP93X9Ez7Ml/qQc4OUsF6gH7Ylk4e9sRXmRhrlaUoEA144OgA+Kn4IMqTkoqV01gWeG23&#10;MwaBOtibE6RDJh4RSah/wP2e7f40XOgekCPUQdNFb9xk9VTjEEjZvaOK4Kk7SQJQikUy2Tz6HdH9&#10;m0qc6crAq67X1C1HWptl/X48KZKBYG1F9V1gWYnnS30NJ4plrt+p4uJdeQ6L/Vd3xZPZVKAGvtdh&#10;nDiORM9R7DTHyXPBIYT1ak0P2oG9gilYpatYop3QNFD/Df2wiY+Iig+TwllPBSX0e2f2QG5NhSuQ&#10;+8PjsjSkane8NLVmv84IPcSfQcnqF5DCIj74Pajr3DyvPpJuYeXeNCkPv36GtY+9QSi0tvyRHxSc&#10;8yYvKk3BnDhw8t0Gxr4Vsk0VFGTfdX5LDRJ5dbAomi5GlcipQx76nBKDfjcoTUcxRg7kQL4Bl2qX&#10;EsDLKlxQVVbFumjoTinAYpndrotjhmSaH7EtM3qtqdK1LA5hl8/Zn25BtAxukx7kfsdlRNnn/mUt&#10;VKP1okJ6JGZA8gKvuIdAIdSxFLxjtEUyaHJItCokwZHNGIU4Bb9S40KmQm28/aSI613yjVTBcfpP&#10;0KtCmL75KoyBmtSIu3pCgoxXIej+chPYyWMxNE/vHm/5NG0kiHlqQCwCfu2JHxOPqKigRyGulwtm&#10;XVN+xf05Xfb+TZbNazveYG+8c1LDtd5R9ELYtge8Qd3Aj0NOdXSMMj5NrbplPAoZEck5YCfZcI5J&#10;rIi5SSqqQKk64U+dH6VSO1AfmJ/pgQpawDXkrp/6cax0QuoFMMTWhbxmO7RaJRfC0fdMBXS9Npzz&#10;DkMIyEA6301gl/x1BRsqf3OOVfJ/nzfvuGX3C9+Bb1NCFfUoZFQGska8XtHaCjfEI1IAt0oXqeip&#10;n4P4vat0wUKxnA1lIviuUoOqTNMr+Vd6lfMKi0gPOq/0Z+ip10XKdodizE/7mU07eGu2wVfA2Xv6&#10;8DGdwDL4HpZcIndaUD/snDfW6d/WMiOAO/7g/M1uaPFLCqx8YHgHmUPBbMg5YFyvvLHNR1g62hE+&#10;AtvZI0dKYpWv5MJDhhIxYc8x/kmNwzArVfhFr/jPnE9qnoX4y5B7u6w6rv1GGVFy0EJno7XQ7N8x&#10;LX7TL9YqtvtH1kTsh76flEvfRHI1gCrzZce4i6/efEC+XvZldTcDna4bCPoEbso+lnxHob6LdsGe&#10;k26MFiWrZfknmhMFJVRKHPgS+iCKRKGTfZBsTA9OYIn+GgosxylgtyEP/KKeGoOIDAvynv6yKh+t&#10;5l4W4C41F3oSVcom1FG0S51Fbz3NXrEyyxT9wqB8xaNe1g2H2xgE4OqwD7PxqvmTwrueN1bE6+Cn&#10;6ckq4E5WzJBKjj5kxJvlvoO5rmAeMxK4RTuwmxLQ3V5Zc2hr8LNTnZpgUed0tlOoKePQOAVPeAYD&#10;oRHaApwUzTmZUXSS3lCvQAA2eKT/Sl5dQb/R8rYscJfaiseOa397H4QWo+LYCTJcTZOqs6IxZv+4&#10;ucWpi7MH5Kr/sjAcWCHQ9N502pyu2xMYioSH3Lidl5tV9sJcVFVtp0QBX0GGQhSBp3U3AMc4V0Zo&#10;4Gt+oUwCialBUXPqVCRUYmvgPN0LcAomyrFAZgzetTznI2rRTjtObyRDEOdUaEfDNZY6xSGXOT2O&#10;wjYbHX8dh7cS17DTzfKW/0I8Kyl6jYHI90eSWxyvGWY46AO2Yd+9QaMuudhUseLDwnkT8/5JHKCA&#10;anQ7kA/o9QmFI4cYFtELnFbyXfiaYqLBwNtFq0x9CuhAFD1OgvpOaLzVdIslMfGuUgGo0o7orwQL&#10;majbBfp9QYIVG3nynwjovGCwCwocAh66nDbgdihickRMENc9Kt4Xc3PK2uiX04FdxP3yXhUvanPF&#10;NEoLRQ7Y6XnbMrux+aXbQboOoF5mpfZBRLRLApwKwO7ZSFS4Ui0uzEE7uFdZzzZUSIbEumIeAqQw&#10;9RBkMCo1lEh9xvFPshVIwKPngzDhzvGQG3T/CZVtZyMhgYvP378QYlPkujo92fp4V9d0Wf3KQqgB&#10;zWVUmx0d1zZjyPfZe5ztdCHuIpGp4zGLgsFy6qHrrZdQ592wLzaemHgXimUnhLB0N5WCbpD2nA7n&#10;nBAUxKtCIyacAmusT1JhXbo/9LuTKyT2HTg+iYdGe0UacSYlFND9HVyQkDqkga2NzO5vJaLqXsxy&#10;5ykwYPCNGwLGaN3u93PR7XxnxKoZwGPdITMQJR4HdklQg3n5NkVYF1x638kO5uJa2u3HJZQXZiXn&#10;fqmV6R0fczgX1I1pIjUKHFP3VaGUNpCOABmNZMyAccm8irTfkmgSKvgZ+oPUcd5Y8PP5jqt2+opJ&#10;BWz13J6wszHINHfiC7iqL+LEghnpz9nbZ3fWfGyuaYyk30csfuWjejcta9Zz4YGrBW0EV2fADaH3&#10;+ptmepjyREr6B04vyD2UeScjkBaKgBdMX8eYl7z7nFBsScKOnvCUdjeIhlq1NSSBPHmeO0uRkp+U&#10;Qa8oBy8XHlSuooC3O05/8LIvmGR3PD42KISRrgsswi0AsTWkTf4o2WV0mN919YK1TygqOrn6FbEL&#10;qrMPJYJEq+xJ2ZJPwu1pxM2E/wM1F9JYEpd3NcQDYBX0DiFoWqxADYxODjUyKUY6w0Kl7YQsYIJg&#10;tm4bqE+wk3ePRJVJehgnsUpJyUgkoQ/qZHzx6oMWBZRWQtlMaknscvZCEIgbx6LTCTxooqfpm/KN&#10;d37bD52YEq6mC9q33/wj4HzpUzZl3YuZVBoefHPfHJTVtpSdrIJcq/J1Zg8qrlQL0rwS1NIIuSvr&#10;oeeg59szVLE+jdzG3DgpVRJ8g8kAN2otbknAnUv0lcEp2R7yaapS8Mmpwu/XVzJlhBua8hQ4bUwZ&#10;ltohgt3ZX+8LQ65fm8VGRuW5PApmiQyswWm6L/M5SDkq2pM24X2ie7kUo7EOtqFdsAN4CEvWdryM&#10;uDiIcSE9CLBrGDISIk6KuiuEfArdfDIcho9DEhOxfG5kCHAARaAxdAwAtlDnNfzykLYm5aUqXodC&#10;udKlgvsNdFg05Od4goqvI5EvhJncHAESFVbfwcqbaasYMNMsojd5Sbd0l1Ww9vil3Sr5sCvwxGjh&#10;5ViCMjo1ULmTQ89tU9hfDrnqLMyF7ytciAc1XiDg0UBUPgCrDVJPgiTlM15CSEO+o7cGg2Q+Kmsr&#10;NKPfOYMq/T2lIq3bnVnvJqrESwnq7PgwLF4cv7qAYpl7cgOwXzYjHiMhuH5VR18jcRLqvq6Ldy8y&#10;JMtWLmEBHoqO+3/jrIz5KlnXHIofaXQcRDrNwrjkFMyBcfDNsQKuwGq7eGJeRK/0OQqcgEewgkwz&#10;yXd/OKZkKIj6EdXSabEOrlFz2dcQVMlQ0K164yR17C1aVKOH7Gq692i5nl1O93s2+eDqt/OgiUY6&#10;El5wUr2lbGKSlcuvRdSerje/LT6wNuRe9AhLm6Yfw45t6e1S4xyKjk/fPRN1bA7AmxIv6w6caraQ&#10;Z3AKU9AT64SEtcJ5JdOoxQHcPABxvkafBVyAAlLGyhEIzAEsI1E1HAMLHxXqXUSAHozMEHGqg7XX&#10;smJXkF2+3toMnvJE5bDbYOmwaOHtqS68s3FlGIZXXbBPz/ty23IJsQF+gxvy/mh1OT9780aV0nCY&#10;RLV1TfyGn1lwueUHFKKuH1WQt67noEER8bYpyB3Ig6XAlu42yCOQYB8dFFKCqZgELS+ZFOyFU9Al&#10;mIg5RF5GRrAOSFN/RJo+Y6GUz0Rx8IK70PvlZx5RE5vunRTorjn2j66m66yUgJxvLMDb3yvu+8n7&#10;n/uHbu9U2GNbAvkPEvDhZNKwZmzft8t9zv0UQln2uug4q+LEAvh4ld6Kad6deKTWoATygtoDeQVZ&#10;4UBAYMWVaD5mt2abrdJ7jnRJsGKF6gNZ84h8kG3YjE0Uppzy0/3pjrvtnLZ73o7Jie4CSv72HaCF&#10;iG4HcS2P1t/7rj5Jtz3bfC/lMgEoSEnXRl0gKzJGqrbONzPnm+zzF8OWhRkCnBfQRwgsS9ODarCs&#10;VzAszCtoGtO1OHXGyO/JEKgCgzAJiRAH9qD7QpS3UunICLx1jnoVSrgoiR9k1HqyZgUVUeBm9ymp&#10;2Kaed/Y6Prnz4vfLp+h+OyUr+k8W/ZBEb8pdQC9qJwQQ1zW3/5Nw2Gshd6TwTqLZOub7dr48MTyI&#10;1oYcUBrlfOVtEOVOSB0XHIxKLJ3YRneFmYriKqKmZ1BMMVedLbXPoAQIcKjTC8fCXfxNJTmBOqVJ&#10;R4LhNDdFEnwfg3eqhMqS13E5y1v56Y8ap86lj0tJQwKS4y6e+qkV6iVd0dI3sb8P1EW7D0JzU0Up&#10;kC7soai0i3JSNFzfGHeHZ8WcPKevRz+KX8SUoCA/QhoTcHfRtOMg7ruU+agnsg2ryNbBlLzf0yBA&#10;EuiA7c/bxHIoduEUADx0qbIbnXJQSiflR8ag1C3uh5sI+S961UlAz9HKXn5hBtDRe9wSNbMIox68&#10;Ba9+yTKr6njUzg9UVr3mVAutN8G4R7o+6se56/zlNYPlEv8F3/1yuX+DXsgx/0FIFhPuQfUGaUEM&#10;4gWxdQUzkLdmF/yvhAqIPVTgWk08CvaMQp+Fl9zW5xqMQEdCoDf8FhrvPnzSkUUfypYLOZ2Jehfi&#10;0+qeVH9QTE+bSyVw17bUs95K2ZbLeXuyn3ex3GfcTCGNYlNfp9D5QN3ntl3vXoTHyuMxuTPCoJzi&#10;ym8zEj3aqqjj0FBzjyAbC25MmPvVl6XGJyS4hDMUEucUrZwjPyAIsMAH1MbEES+NTgnqd5GkmUWg&#10;Krw+JnQSdKR+bj0hax5KnvuyHFLIm+z9XsjFMpSQZhwc+3YKbbrrp+kiHMTZ1aOx9aVDbZJ0e3J9&#10;6ekTs5+5s3lenudz/S3LchVxGJA5P9kWhAraRvydVPHoOS+1sDXWDwFOhkztQ6LJGSNCWDd4wNKQ&#10;Bx/1unzFgXRSPMMqSVWvEHcwO1x4FxXfV/wgGEAvxHUP6183TnjKKC/aCFat8b0/IidOB3iWO03q&#10;ND2ZB4/zgneyYcT1Bc1zjGpEfMBqUvaHvK4MixtVv6/AnOA+1jzYpjy+DNCju++YR919i/SBNnac&#10;YwyHiZ4bW+GtvMZZbDIMlS69IApewSwhlVigLZJjJ/gmXnD7SckUUZycJQNHJJQYhzoLuO6JfzzY&#10;9iTweh0W3LXulyDrQ28FE6hzHaRMut+BnjTT2oZ9ugCeC6Z4o+pa+Wl+TPmDVEX1mjsvb/U/feuo&#10;Z4D8ZKL4CEsJaAvlpjcD03iXbQnwQ6ELYj8cfZPfKIfMMymR7v+AcSDX6R0u3N0uOmSG+xOko7Kp&#10;HZJDhS1Qwdch52qtL5aj4j7wXRgxBIW4+ksB6HSvp9004pAl/QLOyBPrnKsmW/4/wtHwmJ3SNN3u&#10;Z4cyoNEkgyFubD+/8dSJoOh4hnfHc3t6IyJKDpriW5a7qnruuIDzCuSBkENBbDihig7s3w+VQ/8D&#10;WGlpUAsgOXnQkLQ2H5bGQ0FdZS1ol1Is0XzqVO83Km6iDd68vRHuwvKWLrGVd02Me45xyZXa3Hhe&#10;UEJ+iaEVAvd1xWePNQZia2iX/Q7aebFtdziHrWidLro9FNE2Pa/7dTvD0Z/A2SC7gPr6R0zoXDmE&#10;qnXVDtCQUMcLz1nAY18yAoG/UTcirxQ0cSg8KbYT6AwG5UrrcI1EAkn3VNcDjlqBvI79fh1yDnWk&#10;EgA9Y/RC3ClfOs3Wxx09iu10R0Qvx0S5y5igvIEbvDDt7j1xrfOwbZxrusSq6mMUmf8FXSEGY7Wd&#10;JAzJMz8JlZX3Ed0pcck9Xdfc/il8VaUNjDyyZDoCLw0vkANiDQEBM2ERpHP0EJ4JqJQDikKjcFOp&#10;kyAF1qilmQSDFSlJLn3tSFEig5LeXgAUFmGPbxi0wSC3Hja59/GbIXb3Wg00mBXNu5IBtgj9ZTzA&#10;/Pp98Zq3Zvjynb9a0eoLcOChIfgFvPxri4NEY+G6Tw8n0bywm8I5xIVg2F0hrpdvNwqoAtWEOCAH&#10;d04Ml8dgmSDz0bQG1DaT2yhz4hVJqoAxES+MglJD1dB6jq0Qtjdgg7dxo3VMoGKvc4WO2IgE8DBs&#10;jxxmfp8Z2P3nu7uXWOhpAbysQHbyv4Ly+9uQsqPgGB1IyHf7iUwYIcihTBfkIlCwSZiJxGhNuDZ+&#10;afqE3zRvUy6NR/sZTW+/XaZHvJbUzUJZgPcL0ODO+UiAIkAH6+C4BOMUrLRkqbOe+gNVQk5mBuvj&#10;kDFKfo9FDUBK5jVyj2jFsiqZoJkKIxBvW+7aqXbqPbOJuVz877BBoJXv/cHVQRB1vZAbugo4peS7&#10;zrQKSXXrGDSBSEwBNfKdkn+QAPh47Y9YKJjN+CiUTiUL2gaWSV+R8hrvH3j7eodbkSirZgdWbXbg&#10;HvCnQmUYPSjoFECFcgAtoA84iQawhCu3KkCGK2GwyjnxDtan6yYn3ID8gjEhFFMyMdXzX7QXBgnk&#10;6ZNajvoTgjAo9bOrOHX+lmq7gwqudR4hb/dgiKKC2lbeNRiCHnVP0+oNF1aWixfR1vwX3OmbwcoF&#10;MyxZ/kZVUpkzEh+7TQENkFHghtNjQf5OlrNtByTFhbxQCRIiebzr7CF8HIOkNOAfkHfWCNYhFT7C&#10;48MxmFOfd7Rc0OkySgkULD+lcrRGgu4K4HtjOCtoPJbro5Y+LU79l3KQyVdHpwu7GewlQdxDxkIS&#10;bzdVHL+dBrDGr7k+vHbrE42ms/9+c9d5n9iiXt3pCSGxgl2k00Zb4gLbmyoEseAnkKwcte+dEttC&#10;wigAqWBHUCw4BaRkGA9Apgi4UFVC18jRc6oMGpG384uKPdyCeOl5TEvuZBFqDINPSsB/1kGlMEYa&#10;jNXr5ZqfXUksfwLWVDiBQA3Ysp/jdgr1CVeSri9P7Bb1UHirs4A6FA4csyubJNbRdXn9GcJ4wVz4&#10;DR1pA2cBbehtfgxChXKSCvCMlxQNHyCGRKSTBObA3igseFvYWp5TMYdRKrFXlgOVQE4yC968ALsQ&#10;9/tNd/saBI6uWgT82jfGRhfRvX5syUVdZ6VdGLEgIeD0Gt8S2eQS4835sgs0vdUpYYq7XOodXuZ1&#10;Y4XIRXjUPRzElYqwXW5lWoJpvQK5Y1nKK6J+4rU04ildYFfKEbDtgO4JCAJajvUOeRafRsbscXak&#10;qpjlMxRVulKPrN/pKAo7qop26My0nhbTo6531MnnO2kN1F6wV8W9yxmnrpR89YYeLxBZw25FyQhr&#10;lPf8SxkezIaVYXffC8Glb+5kgcYircvZL7Ipm2VcFWZogfwR51x2MNYkVLY2PUjSVMAmaMsEKGw0&#10;mSJrcqqbZX4Kl0YKpC/f0dtPSE0zuzDvwJHXVY0X8EWdM8J1HNkj3SF8g9y9DyruvrH/iwbEgEoc&#10;XTr90YPX//zJlZD75Q0lwNv+2Mv0iiTQnW7mFdEB8UalYeSqiTmZn/PZC1n2hIJ4KAtTaQJ/N2Xr&#10;d//+sLQYEQbiDnG8xo6KLC2bmuLGM/CVmCQTLCbiBYS6VueAm5iomNAZHqtAZRg8wE5SfRIP/Qh1&#10;/kGjBXm/FtALG0cdDczINbdYQM55MdHmashdPim0YqYL3fCzv5kesdyny9OFlGnikLo6BHJa26/+&#10;T+W+4sl4U+51TkU8dorR3soaCpz+21aUvEBW9Xmr4YVzvyq7cXa4U8F6wbqDQd5iidPt0lj1rZAN&#10;Dge8B+IkBv8GyksjRgr6ImscsXx31pEq2tG3dE6FuB1uIifSRVEDc3BEajHzRnJAnU9uU5ruJx9B&#10;Tq+ubjvraoFIG+gj0asP98cNqT/09J4t5hRWPkKzDZAFJbX6hJ+5tmVStBvxSBXSUm3mykjgEKUe&#10;k4yPR6PJ7qw6B0hh9BUUymSIg+MQWIy7U1QXDnhzsFwQMxKq0KvE6/A6pslx8ogcbvcbcG/ll1Cn&#10;gbVU6p7D5e6/zzy8jAKLF/BiCxIo8nla77n1hJ0PWizqjJMXreh1LQEYp1yLdFWmLjXBiYKUsxWW&#10;1UIc0Bi1jH9hXEeNC40JYQz7wDh4j6BIJ5ajg8epdBnAFT5HExIOJKIi+InkMw6CXzUqJWkjCL2H&#10;E/xIkEaCTF54u8yBomqsGUAhYxCk7/pac9/nh8+Rx3akeo4sn6XNYLexOmKLS6lCF//SHI8FJrks&#10;hl3i7a25s7+4EHBR96trmmPn5X5UDmEtxiJbWL8bFkF08qnZNiakgi/cYp9KMkh2xiW9Lg0X1shv&#10;Gq+hu2QKSUUSqI8cVVBDttvFBxWz97TP/JFZh0I8xzMdhrc6Dgan6zeK95zOX3gypzxfz79VttJB&#10;9IcPIKnM1+WuVjoAgqJNoDQqjKfpf5J59Vwl98/HA7ytCG5sPnjfF3ZJoOjTEiKcbCgUXtn1vF5p&#10;FhjHIaIkUmkm2Jnoux5PWNJYQdqgBs9OI6CCH8EccrJgcK6EkOcOh9eR83Y6jEBn5sTgSwW7W6HM&#10;3VgS9u4UsRSJ2AEys8s8eL8oqvq869pQne4BEkz1tukxS+5+ffoHuBCA+z20XyftWgsliMlnGcDb&#10;3yg+bqkQJXMC4DAqNQrHKZiWFte6IMPULFUoxHMuwTmAUCA3lgD1QLk0+A1xKTWqZEU9ZViSmmiF&#10;xodDTh4r8B6Su5e0G/B8EUQYRngm96n+Rk8VBGw+XQ06Qpm46uH0dEtkCCnsH34cK6k5Ynb9JjGr&#10;AZspf3lFBJ+QdVd0qMYAzd8+puI+Hk4hwj1lwqYg/8SfxjgGcki0W9Vz9sQHVBK3r+l90Na9yDkw&#10;eBBzCtu3ilfA9CoDqc8JSMkc8dfxyIdea10lO8KKUZD7A4rYExB2rYv35u+00FWUko5b553oiOqN&#10;bpO5ekUMqy7iCpnL4lkK2LufvESLNfGCwbzlK6Qa3nDwOF225aHfXwKb3IgP2HMaL2fVEQZOx7jQ&#10;tqrHQjxCpiRdVrntuZhXxOGoERhgevLs0Q4Ha7U6qVV9hBNqnhWWOtBpFUvEtmyNV8wKfAWBDvpL&#10;Xq941xed3hu7Xnfy1SnJnknpOGnffpszXb/dv6BzgQHYWRR0V+TpH03Qcyh2PPdisAlSQ+UDJwZq&#10;26fz97Rs29gC9aRRkYW7ISeaFnwFyqDb8CJgSefkqXW1ppwZRFMj5EmJqhjHfucO4pHouUI55ilU&#10;I9qVK7kz+t2unZSYXDs/BRSIt86bHsmWX+ysrKLz5j9eP9cnB018bT/95MDg1N1X7Io4XFlcSWcT&#10;ZRk3U2CTPeb16W20N7/H8OdA+/qcb/488QHyXZzB3p/f03TbvrdHievNAsw2XsmPg+O7eOfNi1mT&#10;M68pjwQ0dBxHgq/T1//Sv5f+F/F/Nx2I3xK6QXW8fRFour7iHizyV0p1T6ljJCn/VEWq0nX8S51X&#10;Kocfee90u13eC/+d/jNl/s/TC/Fzjmm+ZPiQRNnMrfc/UKD+un2nekpWJRKKjvMHVfxGMY+V+aPI&#10;11KceH99PYtP5zR1iiWWbvYnjze6fZOZ95yjtYvBJ3X6f4a6xj/SC/EcbJq2XylNhovjjb7+E50o&#10;dQ8fIp7qc1sTae71fqOT0Wo4Gcw4K/6gJBWH98CLug4Zu4e8/4kocOdg62FW738tvRDPGIHXdYTf&#10;2o7gLc5/JJJqanlY3HNMeOHASJhTfH6ySbnjmJCV3uh2mzxoMjr+g8lutaT34Xl7JuMvdBScwsqq&#10;ef9r6UD8/890+ceB+T9M/4v4v5veEMf2Mccyq263tQK/07985v0biR7Xov5Fl29fl0bgr5SiL5y0&#10;kx8V3vM79JH/Zsd3LPjIrnPeBG47XkIHeSeY3P8v0Ks73afbVhl/p5TyIE5xeap+kkxtpHSoLDJ3&#10;etFAfAvIqQl5SIzTbCgZ+htvZT7Xtf+pdPs6ENOjbaz+gcwdpW638+22jfrJPvI5He7nO/2vHf93&#10;0/8i/u+lr6//B9CRo8fNT25kAAAAAElFTkSuQmCCUEsDBAoAAAAAAAAAIQDf3BD524wAANuMAAAU&#10;AAAAZHJzL21lZGlhL2ltYWdlMy5wbmeJUE5HDQoaCgAAAA1JSERSAAABcQAAARUIAwAAAVY7FUwA&#10;AAABc1JHQgCuzhzpAAAABGdBTUEAALGPC/xhBQAAAv1QTFRFTExMMzMzRkZGQUFBQkJCSEhIS0tL&#10;REREOjo6R0dHPz8/QEBAT09PPT09UlJSSUlJOTk5Pj4+U1NTLCwsb29vRUVFNjY2KysrLi4ugoKC&#10;dnZ2c3NzXFxcJiYmODg4VFRUVlZWTk5Oa2trZmZmaWlpqKiopKSklZWVqampSkpKfX19dXV1fHx8&#10;gYGBjY2NhYWFcHBwlpaWg4ODh4eHe3t7bW1tHh4eOzs7PDw8Q0NDNTU1IyMjWVlZYGBgNzc3UVFR&#10;XV1dioqKLS0toqKid3d3Ly8vVVVVj4+Pz8/PHBwcampqoaGhra2tcXFxWlpamJiYf39/eXl5jIyM&#10;jo6OiYmJk5OTNDQ0ZWVlTU1NaGhoY2NjMDAwKCgoUFBQZ2dnYWFho6OjJCQkdHR0x8fHiIiInp6e&#10;gICAn5+fhoaGICAgX19fXl5eMTExbGxss7OzeHh4W1tbHx8flJSUl5eXKSkpmpqahISEkpKSZGRk&#10;MjIybm5uIiIiFRUVm5ubJycnISEhr6+venp6i4uLFBQUkZGRfn5+WFhYV1dXKioqq6urHR0d+/v7&#10;EhISCAgIYmJirq6ut7e3mZmZGRkZsLCwCgoKsbGxrKysGBgYtLS00NDQcnJykJCQFxcXFhYWtbW1&#10;ERERvr6+u7u7zs7ODQ0N5OTkGxsbsrKynJyctra2ycnJpqamJSUl////vLy8w8PD3d3dp6enubm5&#10;GhoaExMToKCgvb29Dw8PwMDAqqqquLi4nZ2d1NTUxcXFwcHBpaWlv7+/BwcH2dnZ19fXEBAQysrK&#10;CwsLCQkJy8vLurq6Dg4O1dXV1tbW0dHRzMzMAwMD3Nzc9vb2wsLC9PT0zc3NxsbGyMjI39/fBgYG&#10;29vb4uLi2NjY0tLSxMTE4ODg4eHh/Pz83t7e7e3t/f392tra09PTBAQE6urq8fHx5ubm6+vrAgIC&#10;BQUF+Pj4DAwMAAAA5+fn6enp4+Pj/v7++vr66Ojo9/f38vLy7u7u9fX15eXl8/PzAQEB8PDw7Ozs&#10;AAAAUzzIAQAAAP90Uk5T////////////////////////////////////////////////////////&#10;////////////////////////////////////////////////////////////////////////////&#10;////////////////////////////////////////////////////////////////////////////&#10;////////////////////////////////////////////////////////////////////////////&#10;//////////////////////////////////////////////////////8AZvyKWQAAAAlwSFlzAAAh&#10;1QAAIdUBBJy0nQAAiFxJREFUeF7tnU1yMzvOZp0jLURbUWgl2kWuIleg0NwRnuYmtBVPPe1zHoCZ&#10;KdvvrbrdXdVdXxQk8Z8gCIIgyPzR2+l0up4up9N6vU0TEX8nQokEKjJVwtvpMl1P1/N0Ot9uye4q&#10;A/Zqcd+uV9zzldh8uTRSsJX3CsYtP12n5TTdztfr+fLYS70W7xjlz6fr5bqeaGKalstM4u075oCN&#10;T/R3vl6vl2mertdpni/T+UyHgq9rxavwdHq7nCh5Op9PYJ6m2a5fFxvZobuTSuC/gvk2n8/X+Tqd&#10;be02Xa4fNFiFBlT07QQ14IdH/OzC5XS5XezNvO41HID41d8HVSD/DOHTfIVTZzDclst5edyfzeRU&#10;kj/UuJ7fr8v1fL4wEIzchfKM+u1EX0C0UK4q0V9SIP18vaU4RW14Ot/sFGm0c7Z8SMV7IyEtmHK9&#10;USMtTOtphbOhsigHRCR+y9LlGrnLRS6ZODEqECQbCrm/NxwzKc2oQf/1caMoAIWXM5TZXpCnEuUp&#10;F9RnkacJysyn23k+fV0ZTIsHvdXeQE+b1qDDiDWB5QN/Wq6rVRl+S8dJeTvgFACoAEF0GnGdTvcT&#10;zJqXBe4+bSJfysMO6bFoeLqu5/VChXl10NfzZYG6IKcs9CgCkSLoQiiu59tyuy2KCKWuM0Nzc6pa&#10;I/0FSAw9oejCAF8c6gzdCeGbSDs5kygfquAahdPZVDnfLiC9hTUCojvDrsIvWemDGdePbmQ9wV3n&#10;QVHOB3ndy9NfyzON6cAF4YMimEwzKesshIpBv6AgOWiLXKI2FW40hBxRunDxC38EJtf1SvsUP9FX&#10;frfLellvc09+pO+CvAZ/qhSDBHIfDi3zjK+SXcOz0L03ytaXDlGepCILepQn5t50HROTAYKeLk4L&#10;96C3qNMEBl8eUFQE6fDb6UlFSyv9dhSCLwsMuihxKQ80f6qG5R2D63U9T0tkB9m43GR84Fr8afz6&#10;jCQK2+E+vYcoaiFMZgbePt/f3z/fP4Hh6XbCcGhRRhB6M/o3gPI0ECS/Q2eGCkLK55lJul6+Kdlv&#10;EPZBPrMfvYG43npxiaQ0dB8r4I/i6n34AKOnx0gW9rLFOYNvTOiPCwy8E70uN9SN6iLFDiCfdd+c&#10;nOfbPdoBZfij4Cu8OaXQHoiJw3WZb+fH0JYSsUEF4czlgXJaSFCfoWvOaIpHyBV091pR/FDtUnGa&#10;UTDLdXZhYW6bfUAfeIusRy2fXdfJv1wf53SMFrcm9PmJnQosK9RhOjAdYeplWr9QTwj0OiqU9wYN&#10;zAf1BtpAla9MyqfL+mClRzmhDAfyot0WzueFhdeZpKZn1BbmBorwRsSyQe+aCCLntgLuAg1+hg5T&#10;hbpocXnUBAHNmVAE+1GXIKe43IIsOdVkxw12dZP0g4+FhHUCkWAdcillzGTLQO8Ch6KT9luKo/Og&#10;nwJ+IXsttSzgU9zpX7xwpYIk+ix7qIqGdCmqojqogzuoUao2oaah0sUeoxPmSaXGMtT4S7uKPw1Q&#10;XP6nEfnJrFEhV1kKUxwK1fv22PUfiI6UajHJZJaeWkJdy+2Une027AHlISLDU5PRxSrlW5VZmmw0&#10;tniRBRtwggHkoYTLfqM4LvMNvOku5k0NAWaC62cycSAKkU5xWyrRgM2hP+I2qeTtoPn2/gHtBSTL&#10;G1s4PRQWRvfiojKbKwFQu2A2JpqUMhjt8PmJfELY7eacMe+ESmZtFHuooYokUvZGA4gyaxKTEBVP&#10;PmoY5tHhwh78dImS1WOGDGzod5arUjsiLUYaCZBDWdeQlObHHFc0G0oIgrnKQzCWjaXhTda0sprJ&#10;TwUZaTsN9jRD7MSO+LDexGJM6cae4nFAG4roAisUvLw9QlKD68Hn+fMrKl/Fb7yC5ZhSw3El9DeX&#10;m79THBLsqsOj+TVdVgVcQ2jnxQA79w/AAuFEf+mqggvD2WvAARYbmKeVxfQsZlkokNAe3aEQVvDg&#10;Cm4cyJ2V9iw6WPOgx85FOVLsgO5HbIPK2RvZAKV3nsWtjHwyfTK0kOO43hfU0qgVyRlQ+HaoSCft&#10;OS4HTgqwnW9M1HW+R2DVdewS2ctFR7LCmfqz/l8DnAHT5CRWxE/wxGFgu4O/uALSdIz2GgOdA+4R&#10;/ENzbw95kGnHanNlZZUllC5jdLq7rDDLlpXVkPJ0CaUaZqW1hgR/NuH2UXzMOKMzUuNMjRKhDypl&#10;Zy8utqL8eYZHIrf8EX4iz1LmthoPJVXq3MUk6BFTdZ7NqeNuDAbq8DStM4XBthpp42GXmAPzGNXg&#10;hrki4YtWgtBKqx6wyEUBseCzASAFi4YVp8rTbSjoMd/xls9GM2h0QYzhYQ3FUw2PlmSNDfkAZpHG&#10;CTjOGFUglX4XHUgS2UBMIEFXPmiyanQXeFk/9MEgcnOIKEXhQVZDhwbzkH31wjDdJtcY0A3eJFgQ&#10;zgS9qLNtQXZsKPpdTpEv+U6rKkCADRmKXcsEjwRBz7ytjWCHLPGmIJ58CVLxk6TVZfV07HT6pIAH&#10;GcAC95P8DKrC+oIfHbljr8XYdYl4jTA7EcfAsXZR47vC5jtmNns+6itlNaSFfjRRoAkB1yRb9Kcv&#10;3MK9KhHwibB6DTuBnTiV4dFtwuJEfO6haCe1UadQoq5N8FNE1QHI1LMBgZ2RFho6n0FuxjIbVBwQ&#10;zirK0muXajjML/TlB7sbrJBcTSjdShlTAMF7hztYLafb6vBmPBlhCCiiHvTktrI4nMeZjW5oLs4Y&#10;AKlMoCa1WxBDe4hEC9zYymiFUJRtfVjOUoN6I6Jhgj0MqjrcC3rdoh0QPUMgWkVN5oB/hWpYQ+3w&#10;niYUUvKoYUfAYJ9RRSxsrmcYMXW+dcSersTInLOVTmesBtYSersi/oe2oENRlYKFbtNxOOSmu3b1&#10;lTO2uHxL+YpZOSDsCIRBwe/w8nHVZZOhpiugauowDGiI53o5fcKwkCztkjAgWCEMCHNs0ASQrbAb&#10;NUrFYpSWkUomLJBY9JnVUtMZD7bBd5vgl40QFt/MkHn6kHokOBRf79fzc35noWKRVB97HkhQPlPZ&#10;TsRlr7U69TBisCMbcX7gpgTck+iNfvUXO7scs0hyxvb2YJckC9uyo/6V6cVO3KFCgSC3R87YtqQH&#10;I0MKGXIJfrh2hSjUIkyhDVYRC3muoXrLVssAwwHXHSLWyZucafT2rwLQ6trAoMpIQnIzk8DmkCMa&#10;u6y3Baq1q2rXl93eaVZ5oknPbtDKwi60uMUmw+wWZE1k2Z1AQPufzjygLvRPT7cEl6czuSrz8eto&#10;4V2Po3oAFBbUy5nQnqDcIoTUnNGTyI27Q43CebmqbBrlBoxJa4JC2YFytG3AHCXZXCEES07oFiYW&#10;suP2DRlFTaz3QXOBYciRM4W74DVcrMGP2upuoIbQcfSArWqOrGqKlQJo6PDfPS76e5DNRG0Ztt3E&#10;553f+/uD5JES2KOHjNPpW6kjhPa/PLv6B+CJ1vdGt7R/MWcYAYYNvcKwKMyo0XFC1pDR3eHn4LUM&#10;/CipAmZ+TZf72Z0jVmmGf+yAj/AjQTgmEj5EbQ0b9e6yNLtZZl6fQ7mHqFVQTQAca7W3J42QdV76&#10;zJYMNQmKp8qPDZ/mHaRrz5FdRX/iAY5Y/gBQzgxGhYoULYQWua3qpVifL1Cd+RPOIvm1BMgl3U3Y&#10;5QPVoQqFdBZOFlfyq6NHjFsbr4m/wZtzGev/esFoWOjEzJKo2YAevy3rfg0OHVnBuN9b/B3eUFMo&#10;DYYULXp+QCy9mHMozWaEHVN231kfRdc4x29AJ8ev9LgM6AnN6Wqf4yQlFoBXOKxuXvVIwWGCdr0D&#10;/BLvJDfwKnDUHmzW+HGHmsNaVpoLGrcKah0csBg8RIFKeUm7vnkxrVYGVxwWXg8UWXA1yFd3XjFh&#10;2qwa8Io3MJKOWbmqmGuPbpBy+CUB4CdTs5eeuLB5IeA3nEnc019LvLFxBoGrQRYejTCVzVlzLCs0&#10;XMP+XZlWxH5B38jL6/z2oJwFEsLZPdN/9rgMJnYDI6jFn8Ndh2P2Ug9TrYXhAK/4hC3o7hqB4bcw&#10;eBhc7Onc1iGDjCps+nho/LugzWcGhIlwYJHOFgiMMY3rkYm9v6AFAIZU7rhyKo8um6bGIFUfOxax&#10;tn524RAfQac/wnC9Q/6KXezRGtMJdlPdMwjayO72icnvBer00o56raq+gO5AuYdBntG83tnxKM7Y&#10;JVR1isp8GmAcc6hBMlhp8gK3Tpcnu3iGudjAb6A2NHoF8odDhlDA2hxgKDiQKyKKTW7jmKnauXRH&#10;Ns1IPXpHQyZbYnE5GrqFtptkJQrhOVawvuQVr8VjcUQJhsMcE9lgTjOmEV9iLC3aaNNHkAV9e4m7&#10;a6dYoZSyc2z0WKw2VMTYKINOPsPONgd+Xy4eAjE60xMLKTuvQb14A7kOLlBbaQDsiJa+yJ1FwR6+&#10;U/frtCxLXbEHMWXBoc7DK6yizxd4C9F+XecoBn5MWhCzr9Pcp6CbabtAG+K7MQW8tUO21CBc3NcV&#10;RkoVYr03t1gC61x4E8FgSfIgxN5YuWoQm+9ugsALFR4MIKKZbIW8YASCnLYjG4UpWwd+uersvLRF&#10;kTt7a8/p5SMSwzVGQjPEVL3yN/wuFvZPog3aio3ZVM/LjOrs/CTHkfPsIqS44WYso/7BFWdDTcxJ&#10;FIQQyrgbZkOVHp8XTx2fijNFFSXFH+tALfrIXskh8SBIrgyc/TWa6a8SL8rpqITbZ9a4FVFjfysV&#10;Lqo0ejqtq7vf+XEpPqmVQrLIXoCENyd6UFPMIwC76ukEHHFkwWwonAGHp9l2wCwQoB9v7LgG2c2X&#10;BEz1+pZ7TpWitPNzu2xlwObshhmURhHjW9ebWk7TF8jP4/ToQHoa4+uOVB4yJ4rV4DmfPsIY2hgh&#10;t1igdCQh/LLQC2s8KO0F14FzOA0gZ3UokckyEeR2QMJJI88TFu95kTPw53JjJw6W9fzFzMsFYHkA&#10;bIiNExG5mAVCmowhHozgdaZAOUaHlmT4wjDPN6wDt7/n6+daN+EMxIP7BW5Hx70IoT5sF3dpScYC&#10;7E/WQOXSuYiZd2K9w1JA92uWYWDSp6AHmcjr5w0qYg+wt+4uSHO4kjGA5Su0Q7oa8Z1qFxiIfpHr&#10;TCSWGVwPXMA3MMcROaaa9EK3vuQiOYrKRWuA0AnTwmMvK9yX8+keOYQ1c7CzVfiw9MD5gpwgnAnV&#10;YcqVYeKrKkPz2gzS4n0/Xo317GHO/SHIGMbG01yS0fFBG7wNIJdT0eROJjR1pmgoTifsMsTpXLDu&#10;pGHqexxgKL26YMyzFVE64YHYM6x8Q7nJg91eAJVB6Ft1QH2DGQQXbGomPTuzILBW1NBV/HepZKhJ&#10;7Q4M5NVo8SXkMZo4HoUAGi7emeZxVIqEMKaTeOwg6uvimJDjZY9CHmmxxYiMq5p1ySDiYBXTZbth&#10;ZJxmHGBxhzjBKucHZiyWZhRkAC88tyEbAf/NO8LMtgfyJDVZmi/T2WNSU+2NyHfsAKPrfMOg8fi0&#10;oNhiSS+55warLPGWdmyz2CGRnkGhD3GgTwGxllgaE7YZXFlRmOdHNlLmbzxPWeW26Qh6yfS40iFT&#10;MYA8w+sIFBT55ajnMTgQOYTMjCA3N/gn+iXxAqTgen2NHkQmSnRgu+MMize0Vd/wKhH2PbHwfACF&#10;wlIQR83nyI3hE3EIZ8pqxbOthHa62XIdDAm5nrIATuenx68vbInrXJInMiX3khEAVdqRH8UY5unt&#10;4Z7DSR/8IrfHD2o+mIhMqnEE2K3THpIAPTGqwUs1GnMqwhomqFSjZhBL75iif1rrqd5ftBkOeNgw&#10;jzPp/IKehqWaoKTjGI/4ASC/hSnOm9v5rlyl2gZTruGj8B6T97A12ga47dYOpFlA01NvnItYZt3w&#10;YI4l4uJyhHXgYrFhv12esP2MzrvBuZKW8RU5RcDhwWgOpRWZ6gH8YlidZQi7fJc5HurKj2oA7k2X&#10;h+uWQnc5DGhB+MAXkXF1xAcg0xGIzoXnGLUXyD8toEFViRi5j/EtTi9LOBFya1+RHA8iYmAVTg0C&#10;/XgPlmIrql4UGW9CZLqyUEu4mxIJw7yG6jlCBFsK9dEdS5N9TRcAN6iOKsYdfIZ2fOUCLpVZrxq2&#10;ESpofjCel+1+D4FgYhS2uHPIPkTV2APqovyWE7shBEdt4wW3XFaJdDXzA2qBmkSNcofrp9ioJeG0&#10;IVQDTA+Y4oLF6iNnz8tjIS2U9cjmp/tjQKuRO3MpbG/uM6NxWIYVdo/+YRCN4iFTcH4gBkTRLfxC&#10;uTR4jd3daGEOQLdMl6UI0iMS6TUrDI+HBlNTPBz95vkBfbk5ow9GtXro15FwkOZEzKUHTYB/GXeX&#10;foNCTmO6OIb0RbwxBsVoMxgcTKS0QCbZsD3bMtjiwhcURziyhWiHAwiNGAux+OUI8x7hUxu4Vjtf&#10;mE30QOPd+joN16a8UMcrqFaczJHcNpnCdTeVIR6xwWebrtx4Z2Gg2qhGPCje8A3oLsocOTMxg9wi&#10;EnQmeikRjaLAuEuXLyizHO2Nb8O/9ABd5B7VewGgUgKVVEAoEctUCrDntl9TrQaIb9KCPBcEyg0U&#10;4o4vW8JIyf2xSQAOwR/wr2ZLt/xnAv4S3t+fW1V7ZFhHP8jTtVHib8JX1S4g6DWgkfCvZQtiyejG&#10;jYg6D9HYhNz5TM8565oPdmRjVQL8EypD1/mRyP8FAJGTLqHvWD3irusK3o7jmuytu9fTvU9ap+nB&#10;BOzV3hup/gSF33ac3C/wLZpir1Bx3GNG8IjRxGQcc6FcqyFFsM8hFJY/WCUuH27wZTyFFo8cV3Qf&#10;FlB4kO+RwhEK5R3cc/f8P8GotVE5mtnhe1yeex1KOj69n9a9nHbbbfpi1cfoQsfOt+vdfWiusNI5&#10;S5NlMy/IKrrRfoRj0o/sXzLj6eyBYw7gMRRqzHMxFhPkXZWtsYhsP2A65uTKUuAJAtLiDQDeOdgb&#10;riBxUICBENiCh7QdXhIr8rPCz8BLUIDySPrNbcbdx5NibU3XJ1NSE1bzOQf/y53Uab55/xHrjnsT&#10;9nRPLMX6NFMaf0ZkY9PIGQkNewmDHRJeY0ASTNvT39wKenQSIXAfmp2y1iLWIIg9L/AKgJtRF9XA&#10;/Xm+e4OjishJEqAwwTNW7CvsjQW+RX+BlHgptnX9AOE5pqp059BaqwGJhqT57JGhqpEqkmUH+cYO&#10;OM1e1fRUwa5tOFFNXl7dW9qzvjUMvCZ0DG9j8A4/BqEoxxxWr0AO2dKumXM5rcv5ib689VUeiHVd&#10;x4CRsnsMRQTJ3eXWFN0/GrwDtqStH9/8ET3AlmSdX/Kl3I0DuxjF3bblOjbggj5EYT5kevaOSIqP&#10;BonHkz46x/JkFc/V1nlZPWyT491YtfbS5kukoEt9K3wMdHiUGFnTW+42DmGqbgTcWCSoTnDgOgVy&#10;tVhxUnQI0R8tXE+8cvznHgN43pnilnAc/gzf836WrepbeqKJQWOnvnmeIrHsJerZnzDf7QK00y3L&#10;1R1akikKqWJYVDXuArwnCiV5nh4rW193YdWOskeoZSmQjO/QvdSJX16FNq9zjvDGT17z08IPwx9S&#10;BkxPn72dUCLSN2dnPZ3vtGEP4D/T0Watw2zBvlm9kclH/WY0zJzTx260mo37SsFrDKiOFBD6kT/g&#10;DcbRrmyHdlZTiF/Vfm6CENoE3M7BwjrkYWxApxp100/UrUyKO7XZYrNWITuUUO3QBOOZctWgkCBO&#10;+XbrkPkL/MyF2KyhBFCI0KfZBQEmeFQwY8JIkuf/fCwCwREcCoTtboV8BIlF6cbeXauSyU0PPEbB&#10;QvMZaPatPty20fmNkD1u4NCL9OkAr1Eo97SpwT2mu3LVoApFMTadRCSbSACMLl732WfcLhSkjHrm&#10;4qk7jHd7KjIf85xz+Dpdv6bptk6PeZ6xKYrCICq/fwWvBB7DwJ4ZK1e+ugdnmjntkJL1fEe6pQJ+&#10;ltRbUOItN7vuyn6FJwNE/ciMi61aFcXkqYSPolrgcfaY97RgBGHKpXVo6D5kf1wEJSHQ8T1Y0GE8&#10;pQXMjr7t2zCq3QOUENNSguCS5Zwk2fNm9NAAWB59b2Gr5/we17KUpnOSfvpaLo8542Fl2pBVdYMI&#10;KmEnCIztdMLBT9YIv4kggA0VjuUgkTTaNtFPOaeHd2KVbFlb4YHwUB8canXrGZTqxdNRisL+aX6n&#10;N6wOTw8L0UPXJ+PHR4v0tN/VDm0V/taBJFdOfnzeoKQMFk8xz2evEwZQinCjWJi1xnI+M6YUF2QA&#10;bMMWulIYkenuyV1UCmFPrjDwPa1h2nodBGT8kJTziSnglYX5M/ZqkVd+3CI138q0H4AXuEHiMp62&#10;aVyU+Z3e9SGGiSd/KhcZVoyvaO3iO5hkPJZP6goaDLQFv58ZR0+mr+vz9FwxJF11F80fe0l1rAcN&#10;EM+266Y6nLj8Qrd+JVa8KZ9vMATAKV8VVmQyBsp2RMWcACou1xiJenhJ0154KbQpBt2i9kyNMKT6&#10;LKhH9S615+tjfqJzLOaw2Pl3yPgI+ltN2RAa/xggNKIJv9F8KPOn7IEPbCHbzhBWaRc30wkpRovj&#10;2hFLyjgpL44AJusriRoy54dXwVVWV3SMa0CQIe/RVHiWPGfjG6qKEUHXKAMv8az+CqRNeX+bmm8j&#10;0gA/qXO+daIUa9YQrfNYu2drYQ3UyH0DT0lhpUXavUAiXmh8eIotSnaHiNz08UIQ0HgaG1CBjTGV&#10;9ZZmbd+uizvEhri0ZL7D7ZXIqL2QLONlel1v4Nf4YC2so4ba5vSF8YLGiz2mkcD+z8aoBQ6CzGHb&#10;88LEBk1vk0msPqa8QnYWVq+ZahCyCLBtJsmZpXIo3ponp1UvKws+489UxcwiLY0BhMeRknfLFjCO&#10;pFwvd/YiRB1XKvrwG/wBp3uEFC66y6nKwxtZFQXeXOpcywftkqrwRUadgBIbE4yPvVJvhuekU3zJ&#10;RUBSQCblYstCjGEgld514MXM2AHn80dyp1uWoPMXjXjhyvYQGsiSsvysOoJGQnJSO/bGQNptYigF&#10;uVo/hzVfJYNxD+eJRFIk21lrF7yu4xiohMTIdvt+19KydrB6+s0wYSVrhqkCMHHozBfNLSD1Wb3r&#10;2WvvklTUbX7BHt5Db16bsJVQKW0EXXpCP2udSe+khNFIiHQX2chrSZrrLtXsiGyW8wGDsP7GHKFz&#10;XmGREVnX6ABqcnLZZqayTB3oNDiYj6vfqSMcN9cswl6sI8xzdnAKDFDspqUCOFpnGuG0HcgSD5+p&#10;ZqEeDvtbxIMe3aIZTztkkKy+9u0rKLEkuVKBzFJFkXAIvkQS2qN1hUuO276cc/pICZlj8oZYu5cy&#10;7JUOypwVx+sXXuJ1MJAdi7qsYtG69rM/8ozsQU5snGm+O1kZsKir6XpnPCEoeaS8EA4c0oYXV8rD&#10;Y2ZK1jjgITPCTeaRNF8/oM5ibtQoKtFIahokh4UdOY+ahLwMh60o8o6KPPB88palxiz3h94/dv5A&#10;7cCLjeSWjSLNYIUSrozk59fXiZSV8BUycUEWbgfkLuCoxDJzfOHZZXWbb3k66aT1iTQvGEG7uAMI&#10;yDLnRRKYWnk/B2TbhI7viIi56ysrNqKKniK6fpW6QSeUtBAEZYuDd6lIMVO+pOWjlPu46loiI7n2&#10;1cmMJ7MXT6oFeF+LqsXtrFemsQjvJN/On2v2JHQQdi0Pb+l8tMXCeGEaKFSDXL3qBE6nvVJuK8Xy&#10;Io2pCrFFuW3zlUaIrxGQze+E0eRKSq4zunXOM0Z2o0T3dL0rcXxmWI+yZIGlGVrMCQFN0E3U4vPm&#10;6y5WdSyDeb+WjpTCEGfspTO4TTlACqizushEKR3h+L65wT4AdTeEG71Wjw7J7eay6rXRy7KsqGyG&#10;EGB/6u1wkH46PbLVknBPBhAj0HlzJaRnzGb3kB51DyIL7IQE75QbgvIgKuJpzJkp+qi8kCzPQ3xa&#10;ZQLfoNcepBd4H6tii+x71VjGh++aueK1MSzGJ2tPjm/QlZgz0uESeHn2oDFcjpiroYf5qRbPbyEB&#10;Ollwhjbp3UzRWnICweJSTiqdpcmVXVkJ5YzLIxLDMDhLJduXWvnJTcMwuFCCoA+/qmFG2GlF9Pr0&#10;oTmRnRS086rBbwEPPkZhiUu4gnhKS1ILzFD5YRvFcE+rSj++BrYKRsozBGpIxhpLplZYeBfW5cnG&#10;hR44CbOfozoLkmNg4wUuwdfTB43LhVgPVGB2OXTZnbi8n56esUp0fzcMu5w3ZDNMX+vuH6oC5StI&#10;SYro1FyVU3wI6Cj2KgrvrIF7ahnF3pzUsd0wh3Z81Z0gJeJs1KunTZM6KvkpoyUpDMLrF8obmX2L&#10;k3M6b8RRtYsyvwoSCMf5SVFBrFZVpzqHTKVGDiK6ahtNSTjLIKZlW6hmChgUqWcYLmV7IHFyHqys&#10;YJd5fu5lA6n+oltMKBgU60C+eLsyCdKcdHzEWZJC/hkdkrcqKiuZprohHnWXjmnd2YiY0t5Aq1bW&#10;B+/q2stOlS2AZdXy3kBvmRQVCA2eD89sv27ekdEIOtoSE7UQGw3Rzp8ws8B9qWJhSn7ePiK74Z2R&#10;3GvDoumNe7ZbsJPiyVMMDJLsnQ8xz56Qsyyh3T1mwiLWepY+6/W9c8aE4QNNM1SEzZHy2uQkVoKd&#10;PDdFJvgOH8B7pJAeOgLZqB16oKpEdKO1IT+Mt92d9vbxWp3of8zMNt9OQkdYatZTPeaaij1DJdiU&#10;V9DKCn9jr4TZxfnqVPWIIITrhtGksih5wRHCVfwEfB5PUxLJpQzdQavkLDFEhIzhhArtvUrK1IQO&#10;GAHRGGlf4ywSyr/Ra82N8wj3OHcL2TKCxMwiPisS5Qjn+iJkuzmlcMwbbTLEJFxmBOjAA+az1Hr/&#10;Qx5w8wErZ4+tSWB5tgrW1jumXB5SDmKfGJSWoi7SUsHyOjmumtbKYbutEHCJxfiF3nq9oc3Abl9P&#10;YfhjijVzfnctizy5i1vpF1oekVHakVdRetO2iLYnEojW1+YNtSaC826ZGCUlHqK+oGzX59Lav6qH&#10;h5RZWaUFxT7WI51MG00SDXh7AWaJt2f81IvQgig9lQw45E1qaBqlhL03Wsb7kb2ncZmmOyrjOq9r&#10;rhCEWD9+g7fCOrAl6xlqk/64ycp9ueYegZLtABQ3Zj2D8pz1P4SXOJoOhYAP1egr6T19KaR+1ACE&#10;dMVH2+DBJEX41UfiyD3raVAq88OtgfBxMdJrppmFu3i1Z+hzi36jvxKlNaBtmIlIVe/XFkfbBuq5&#10;EKz96ktNFS6E29NmZ6Tz1Okq211m7QjFtcvp7mwB204zDSNGMexGaYlSvZHARKceEnecoRIa7wgh&#10;rtBYMbMrZOY3yJdYeO0FPO+FJjx/sCqp2ZmjD3Tk+fLOUODRKS9X0gFWKsWxLLHte7mxDNy+pAZM&#10;mZ32m7IoWBnhENP7SIsEhswNXqJORSiTvfwgVap7v0d0qM4JdB5rRWTuDzqqpN+YynILIadZNKOs&#10;R71AMNRABxSWSKSRsAh87mCRSKaxr2MpDWxNNCrCbrv7DC1icQfV+ltitLvY0dZiyU6hW5H3GJJy&#10;X5nCc9WwJVke6VaEVJBuI+ig9ENw9E2OSpmipbfrIhs9iYkZqcq8Io9OyndKYnauSItD1NTVL3Q2&#10;JNxZil8qg0iO5FtIY0fLJH868on98Xp5RuwXn3LwVZuaDKQwTxkImnIrcl1zc2z4gRw4anxtDVwe&#10;DMoOQM57AFKaYaxEKVy/rmioEwZIkYoj9MrbrbkBxF0zmEJMTny5xoKzoARjuEC0Vmw0Dwz3rjBn&#10;bESJ8hSPWdi/psRvtVV+4Lq99QPYqEzAut/AfSo2WJrwfLCg/OZLoIWGHPM8lVdElBlvrAr7syTB&#10;e9eYaWXjqorvdyyFWv0QLTmJHsE+HClPqfp9g5EkKtRCTpSQSygL14kd6Y/2IQmdULB64IQmg+Ot&#10;XKordANxecIE963elhwq+2dzv4HU4El5wiGsvS2hsxLTyQvN8uhO9Ew6IIkZiEcJEfyofkizfUH/&#10;u+IYl1pGQKUScIm6Ifo3706ZmQfSG4Kb6s0LUS9w4PkBmtR4hoKPL1Q565suHIn1YIaoy1woNzN0&#10;IvNsKdzNqx/50KMEXE2Vb3yXITvCUovY++5pmwuVIffgV2pA9ozTuSrQdMYfTkcHyHWgZFitUeTa&#10;D4L2IelAdQP62Y0p6S5+Z29/9H4SOirDZfdy1yQixM5Z63PARuc3cFD5ZGcRaAKtMLpQv1GgIVGT&#10;QxzGisSFwqAtanfI0Ph+BW2ZvKAUgL85zRLyjCVcR2F70EEnDiSnod+hrdwmh4QDbZsrjJCFymOt&#10;Z7WXSn9RDuGH1lRobnmnX0xN+6Sw+Luyu4F81v/zu5JO3fODGcyWf5mQ+SY+5BgQaPIVcn8LYLjH&#10;10jcfBo60EwFCMBKG8XSWFYfK1jYPsPEYmWmn+wF9Nbr+4cCs2B8LMvyyHf5MvhcyVwfz2X5WB+P&#10;r0euRInebpYnGOiozr/0FvF/KYTyutd9v+N9u7/+AO/jhUR4X0aEJIya774+qaEQHEp0ZEsoSNLF&#10;rD0jkT9BlxGKcpKCunKM/ASfG7ChFL3rb8VMS/K7z02Y0EhGgQRMmesBjA1Mu6bdreg/C//h0mKH&#10;39+nwUe9fxvYVtr9pdGn2V9bHh4DP8r9B/O81GRMWIHdVc6gtJ28xzyWte86vOWQ74dWPULyovB/&#10;BdIPWRWs5eGYHkgzOt1egl2KsIH8vweLSqx1diZqzZzTsDnEOc8ubOvJ4zUPxuxeI/sGvyaa+uee&#10;NFjGIinb5Q3s/tZidSCAvVUBz9gnX4QGbWh5zDaN2MkzTRYbFpi8uc7CA8tv8CPve8IfEEAFqcko&#10;Mg9lklFkHnLeMDjhM6VJuHvd9bLOy3V6/9TcxNK7ux9YPVW7LXm9VaH4BQ7p1cNXMOW3qpUWd8v+&#10;pf5IGhlv7ilzVpMr+jE2PK0+Pz7d1bI/nzVPbyt26PYs0Q+swki0b/EPxb5V2KKHdIsb3fjyrU4B&#10;iZ3+5n8NQR5wpwvaq+5m2J9jbRYmyceoUmK8YPYTYyds6SPwo+A/Bd/RHLEcwm9n7FN8TW7PAnq/&#10;oH20+kISJm4O97HrNJ8Q/LDkiG3AIe237CR2xq/5e/IfSr3EMRLhqCG3CRLqthbKIdTXVEr7jPmn&#10;QSjhlz4me4XvceBQ5pfcwLf0P1Yg+hPFm6ajR4LuK4m7UdCmhEYfCyFCF+azl8k8RmOSukvvo46C&#10;38Sn4z/b+zP84MY3JHqHIjHLc7QUPnpVe3GHpjHtTV2MA5MUQ5oUT67lOwU9DdFGDyacgbUnmNjM&#10;eQXTRsHvsKW9ZFZkryPiBOS4lENs9pXkZNd9fSou8tVzCfgP2YiQLy4O4Sr59HQjsH3d/BIfmd3s&#10;L/DHjO/QBffyEK6s5Hn02cPs6QO14vzM4yroQjaHCrjXE7QLHpfz086uF28xXFD5jUkwvFErjHD8&#10;iqTMlnEE0n4k/1YuEBmXdNpDFrxgmkv02UvCt/s0fy5uaWG98o9YXScv83g/xZPF1Ls6u8UiOQvX&#10;a4tF5zFlwOjBlp+h+l7ye1x48wD46h3vd6kLq6HT1wQu8DtLqm+5VM9EV9rJ07LeT8vDc4k0FWiE&#10;uYRGLCQdWvzW+M7zUaxQHItVuEt2xpafZ/wk6eZjAnVazLz0HcYsOzs2t/YGIvJZalXqpNTdJ/70&#10;EKbHFj1k/An+kL0l/7k6ogIzIc/VHEOxOH67XH2nf07gD3eyQZePaKlOzs+cR53UOcSrh2qaTeZf&#10;Gt8iDTvDX/J+1OFX3w1GODLu1RlEmlZDeRYa7224s6xCLBJCQ3Xt3GvwVPZElmIaMiojQGeiQKwC&#10;o3ZU5wCvsapSwV+gcn7md4orp7eq1cbB2SfLs0ryyZtzmZaqc40tXOVqnuZF48XibDZ2bDvDD14H&#10;y98SjjkDRvx7+itULoR7xdXrGkLJCqQjPujDvBfWHikNViFVs13CXZBI72suJUvDeuhfs/gb282q&#10;b0U3eCl2hJFxLJBXEmJm1cOgUSshnQlqeh6JU5lYBxqdod7nmVdAsiQRlXhGxHvNQBBB6iYGiQ17&#10;ZE8TXvs14JBYQdxjQf8Hha82InIbMkI4G5+wvw7HmQDeguuTEfKWxGXKq7KI5ckm1lms4fl6986L&#10;lLHDBEdbR+qSk9yK7dA5W/qeZ86xJISHzfUWgpAvnyEj2vxSzw57Y5v31ngvDNwV9XVVmAj6ehzP&#10;7a12ut776hyQYkX+T0hi5egeyvwo3gnDw09QjksrDbLrzOFxQMvW62gfFkIScv+OI1B1HRYWAK/j&#10;iSeyRfbHxTs9RyspOFo8BHbobr3kjEj7heQAHe+3kRKvs+JcvgzhkO7d605bREiyyaCaq5LX1WK/&#10;U4b0y2llSsD0k9cYlC6x/94i7veMA7xm0a8k6Gw53VkJhzRCtJfH+gPoDCAS7p3sFFeS5b0myzRd&#10;3B3BcvnrOLD+qnI041elhRqt4K07GgtUrwpEVX79hrtBKrbT0AH1uE1Dkn9mB82m4kFUbtpGXHog&#10;cKlUd1bDb4tat65rITUIzM1H5pdJJXqa/PPRgM1u7QLHsLHXeMPeo8Ae66Q3FC8tSyq8C40MuIZt&#10;7teTMFWzJp9HWQTAyFdavQXeS932dwELxi8ixuKFprRjO7XT/ueMnTjI3Yp0cIu/ZLxmBXyztFTI&#10;9Nkxj8qWvyiJJ3KvVsxK4wGGNhWqHOq1a9iTXuY7MwFmN+G3u2+3uN/g/TUsh87cLeNN/ImG8Fca&#10;XuB71vcBGbEsQLJZ0lB/iV0f0IZ7R0fTAX72zH0EWhteotHBMGONw+F1dVycKsznx+nD+aFJH/nn&#10;yyrAxBgHG6H7r+A7oQGT+jdy8xZyf0VZB6HEIXBKquoIq6VdNrO7gGCCGGb0GFFhKfLVBbnVxPWT&#10;CnCAbpJGnzF7NDSb5mr4EAx0cHRr5Ixi9R0Jgn8oGWLlKdFY2yacrk/v0+gutZFOrHQduwoM2jw1&#10;bCLoHtjzLlrQDkj7xA7V90Qgf9o3dribHTTo624ZEj6CwmsMSEJ9W1QaSBixFXtJlrqwQwe8dPa6&#10;d4Dz6HKkA6vXJjOlvQ6LSZl+IyiaCDLidPPuMJdegtPtjue42fJPILFJ7SI/SnUPdXM8EaAh7VZ4&#10;v0C6dxr72MaQkwhMVicrRhSUdu9YboUZs4xxYIeBQaz9xRe2p/wDk9/HV1RCeYwsJPwg7JeUARvN&#10;+AZDuGy6YpLjxzCHbsypMJo0UlzfJVsrDFaq62C73EN5QFKKpmuElBUiFmJKzm7lfNJjntKjM4ro&#10;lXDXtwNI2GtKJX1LyzvCJSkS4k863ddDYmhhBHQIOnfRNk7aiQK27urYaz+dA58+IPsdDzaubjQe&#10;94s2Amzx2Cb3Bt9W5oSPlM/eXVgiUrRVqMN4FSrYw7V1C9iD+JPPb1aQxIvnKt6cOvtH3HZOdFId&#10;B88eWd2b5vIES/WDDC2Ep2cEVLr513eY7ZfpI8+wnmfvgNNq6/uXpepIpJBGOvwKERV8W/YdT8KU&#10;0TXlQy1eoPp71u18FU07QBldAIOA4Ru6mQOtD501lCDVwfAdmticPuIMl9b1tHy6tjnXd6Kb0gO9&#10;v9Fek7N4TRRtQjnCUWmSIPuUGnK9tc7SOKpBIZQj6IKCXXXMtpTPipyuX0zfRzapl9wab4fokZV8&#10;lSYYYrjtpLZf3kb0oYDw5ig6BUXDV41CEk4lenNPk1MqJl0psDUph3ZiVgDUiMi3f3nAN48I4WB4&#10;eUObD7hOEJ+lmFac7Ch7b4QLNRK39wHEnVYxXSEBCC9CnkpBWCrZ0mAXBimA11cqQyPKMF+Re+/T&#10;qANcT083cQAz5QO2nD7QhJAdbZNXukd9OpXlBpK03K8fn3d0UMhqCsvDab9Thz9kPARLEOwpoEPy&#10;GPDewahwwLgrO5AatqNitNPmWgZQ/Z19a605GPmaZ+RisU8+6rS6U9UQo2lNZzruO3v9xytJe2Fu&#10;wrbSCfr83rJahiYAgrJ5dDfjAb4JNppMeSzZAKJJL3s9EmnwpoykJzhl2+emIjhitvuvHB95FWww&#10;Ww5hpwjVxAuWQjXIa+wVDIzco5EF+uJkQAsWKQRlsmUpH7ntWVEKOj2CS6B9yoTu6XR/zLP70bva&#10;jhoqFublff3QwK3pWboLOZmuH0gQCPPycoCMUNihEFpOfkmOHve5Fj4AMZS2Fw0RlDBadZU8EEdC&#10;pBzZ8a68zGIXUhBGXioO7tydLye0eHx6wHv1KMSypVLUOJtXd1yUzaBEJ8U8kDi/otsDhhqacIkr&#10;gjsEbhkCSLCvyzZVKhrC9Djhr5SKShNYTaPlxQqp/MbUcl29fSo07kke5xkJcgJ5kyX6khkE5d6K&#10;jn0UPMXp9oTdS68q4c1BH4SHjnKHgzBPkMk4Szj2LEMQ1ivpVrN7NsP4iJOg8usTKTnJrb54IuMt&#10;zXkCAfOi2oycOaanugjinbehOXhCaGJhcZymWxezViRFPlA4CnNBgg4BLaIUPiIvxXWnhNvkxltY&#10;+VkJd/00Rs0VMfafPxhN77NEdijhKErq6d2/sKRkju+CI16RWwhN0N/bmN4YQHGIHwfZax2IlaR8&#10;+IShfWDpVoRCUx6RVFpuXg6CdpE10lgoeErv+ZM05Mg3do1/O4R2KhpgCUU+Lp7gWRU629+R4Xes&#10;fp2eoEdwuYQv5e1JG8idm+hc0qAOizpkVy6/FPH5GUWZnG4ZwVnoopLiE1RulUO8F+oQIcfWZYH+&#10;ndljRWP5pErTFShihdGNBDe3Crtygs4/VwldclfSnPukuGd2SCozBcxE6SrkrH710gp62ABKLS1K&#10;wmQ4fp4n/yANClzE/GejxSeaWHxW1jdftYApU/V04sfd/QF7hwT/KIXRkqrSH9KuqJjiY/shtlRA&#10;MmVXvgZ0VG50RWRSgPzMeSEMNT8mn9hDeDDG6SSTUp6LnA5bwLcCIXhh+SuVgZDe6eRXqONeoAVB&#10;NVw06pHk2FaaEqNL1+hUnuLwBAJdk/JyXzJsB8Kh1AtaUpRUw3Xydb48VweSGnmEP9L+cVpYqKwd&#10;vjd96Ub3pilNvDwhOyDnJi35/CAeRCMeubKv9SaPbh8hPDpRzQipERlIU7Wo39IYnDZxvnh/ckxf&#10;p4iLjiQwbFrLaBjfe6Z95VSe1jw5Z/GmOvV2Iiuponu2r3lKLRA5jiHdxhyDL9/kZ6I7DNNDloIE&#10;yy/P6CM6QQ+wVIOP9dOuuRh5xK9NSydnSKNNx8fBQXRyskhbgzvO5GAYdALN+wRDcQV18DCyJIR4&#10;qP+SaiA8kF2qeRpLWkCvxPvqTsZFkjB2q9hguejsPlKNfEx3tmxamdIFrtO6POHzA0Y/wf6BBexr&#10;506Tu0+Jqm9Av6PFaXuyjUmpQ36kh7wjqI5DsIJJZ+xErDjMCqdn9W/Nje1kRkoxz2ePTxyyxFY4&#10;ioyQlK7XGNkewEpvfcQK+6poDJHHQJM6Qknl5yXxWJyR8lCnVwQbSGPZF0F/lmwh1iHRLNcW9OJh&#10;yHEnZw/SB+0AXzFEPltmGOQ7r9UtObZhl6E5oKTXf8+GQkHKhi+ijpVX8MaIOoq22QJSy4KUwmcQ&#10;owIyLCEvXMty6o4XP3Kvqrkp3XRGOfdblGAdr3n9pk/Ficen+cBDjjcbkeJVr1wEsK9HeI0FW6XF&#10;8b7DsUyHWkIlM0xVaU1KyI32QIWF53EsE8Jlo2QD4A3lDr3AaGU9elxnLz36FA10q92VpS97c158&#10;K0oGaSM3QRwT9UZa+YR85ADCZQf0otsUXBkuabG3im47oCQ3yZmfVHi3u0mgdHUmog3tufWCAcPC&#10;Ap/LLP2hpfyrgG2sGLqe33kobZUXEvUs/ZpgUCAnT9ZAHDqCNoNQ5ZRgGG6XolUu2FnFVMtmgoIB&#10;2YCjSlASPfek+5IYxDS1zvYRyzsnWI4Fskc7Jx+dnJ92T8lJniS9UCgU0RXaI024TIiISKuxuBCs&#10;Tac5Yyf8G50E9G9OAFqHqRYjpe8AWM2IrAAURvbJwRRQVOTqfPpizXhM8we5z2lGXOo1fUB7RXro&#10;3KGS0js+Ei6DQz0s0xN8142TSTEJrdqBmZtKRJniKaidlAFYIX7JPlrhjbBkLB/zXcn2MKjknq66&#10;87E99m/I2kcM8Y3mDZrEBAoOESeni28gAssy6K2SD6z7mqdFuQqk+6CcX3xrkmuezSsqknzJqzDo&#10;1aBcMXPSuAI9KUGjKj/2D54zYtB6aJHjlB9kEz8mbeERKFGRnEizPiHsBoN0SVqjsfOrfAmP/mWD&#10;IN2Mgm9CgLBcckPp2yqUY0lZC/mBy74Sh3SUnzeoU/uKuGRh6MV+iG9cOjJIHP4eEEK4pYqX+WZ+&#10;hmyjEh5y7VkXyUT2BNdytO5qyhT15r7FN+LYhmjdePtAp3+yCf1wWpQqE1DMy/UL6ZrZLw9aN3p1&#10;KnVAcjtsYBCOcGiVS5C/oklCkwDtpVnCKmVchhOCt8w+ub2q4X2eXXtX8QcrrPzE2l+edOiUS0JI&#10;uyR7l8m0eP6ZOx38e+0QVNo/v43IA73AyIdwW/DCQl0hLnpDO8IYapHCuj2bEBkb5c5PemICSaSo&#10;VBQWdaL4pVNTi3wm4zw977MvdPB+hgzxw2GGE5f5VjcAeJbrLXkSFrIGmd0Nh6NCB1ERQ0QBal3V&#10;+EQ0QnsyumOQW5RDuE6UODpj9cE7X+7kS4dy/irhzgV0uX/3db5Py8ftBPXKBuME4bZH8Y/bcnoy&#10;4sx3pDB71RDlL2S2PyJACE+J2sBRmZ9cyp+TdhJ+yLahQDxZDkC9f3eLwDJH/eYERTYh0Zf5g3Be&#10;5+QoeFaFXrG5iY2P1VlUbzPDxJJBjMByr/fbFFlHqFQDRXiaAJ/aS8pCLNLXlPLdOhCKFRNPum9e&#10;84dGEjR28X1tgIx3Vyd66mC0q5BQfFTIC/tYM/BaUjTP6K3/S3idPVeE6RBSJBZtRWn5G+S1DiYG&#10;18nrZyXhgNvogpDraQKB8JrViRXELtoPtLqPJjs31Yrny8O/aWX3R1sedFIO9D6BqPSCTyI0A9CM&#10;K3tEJPsaIWOb+1g80Gpo2iGzqB5Rg3na3V9dEEHWHUsJfAGbrn4U8emAV2LREYBviEGhuECiInwC&#10;HHVNGUSXhmZ1PQtOWEmyhCCN4S4GzInZfLZK/SWAK0NIKkrLGfQ2EJVwvvVjHikgEXa1LZ6KeDBe&#10;UbFIbmSV13Aauj8eWK5nX9CnSnHMJSNiHv3gxnlCb5wuXszbCIkI3q53JU2NRN2T//3tnRg7qUV+&#10;xTZHWjcZj0+GfPVePkgM1Bo6wD4Yl2qJDr+VdqR6YfusiMM7FiHVg/t8sTpAEORbhklxVG29VE42&#10;qcwLhQW1+5DfKYQBRz8rXCQbLI/fplX0QFnsxizKPtP2vC2rSUY6vfxHS5mTRb7SQgiKoVl+R5df&#10;8o8+qsLUs35elhISAFDxQ5gcDJCcTi6wedky62qIQ3y1GkNYwR466PECeKFuqTMDAJJOfZxFnxx9&#10;n5+W8AAMtws3bUfPiHyDUCSdWYroaKLRhvOGgSs5qbbxciqpwrfXFERg5jwQ8PD9iRTT4jmVdKWC&#10;39H13kgQCVS2C8/pAtNhmDZcAzsBmVR9COGMNFJwuT5j5NJwVOKSvxWgE74oA5LDWWs1AbQb4nOo&#10;J5vcdVKEqTE9bhhddNyFtCj0fKbDo2LSB8eTp2PZNIJUyAuCCkqazkSVUXpIxPp4ZtGQZREVZqRn&#10;Q67cierUvkkUIrDJosBjxbQ3WKHKpwY9R29ieIXA2psWcUXwK+FmbJSDIlfzfBIrWAvzpY/Ku50i&#10;B/aUdEv7U3pLfDRzTw48w26v5ABVC2zYQ9C0BkQPF16RsSd0QfCeHolh5FkQisAULwQSHpKFClg6&#10;khBMOoC3XHsankQvK/gtkKqFdd8lyYVHqwVA0llP6QtjMNCAu6g9UEGEHJSJBVQJWHQ+M48hQFYe&#10;/0LXF2EWbncXlY18hBJj1PluUvAJPagdD92hnZYeBhCKLy92e7KVEYd4RgC+u0i5nbe2SNM0MGjX&#10;C8uRCq8hLh7qWds2F2zdusElsNXaCCfeLv74m2tEwT0bRDFgPZpIPm6YKL+lvwRB1ntMhKT7yV1l&#10;y+L5g/VLCFztN8J/AZsAH2utmjGjQJexVwukmq8oILwI3iCZV62WkIOfYWzESess6HBPP4iXOLX8&#10;u/2BTucmQxCFjixJN2UK0lAHy7MFUBK/TTOWL4IZgq/322Nm+UgFSYsbI6sIN14gz4MJKBePZULa&#10;KyrkNndPsXKNnoacT8xqBAP7Dk34rpxCvat/OlJ3qoiatvKzsSNE4Yt8eSDWblkpcZ7RNvDdQ4Ot&#10;fP7ptwmPO8BFqLgavobDaijQhjkkQJ5rKwUQBZWOpbIf8n0k3vvnvyTJaS0X71RRu/se56J5EC8V&#10;XhEgIG4+sv28spCoDNja0YXVxzJ9i2nqCK1VJLtIL9enOKBJugbbUzyuEVcpxcOJRzy0anr4svhc&#10;EvSdk97cbEi2O+HkRu767+aahgJblSqaKOdLq/I6O0VhNiPuBcauEa3SpA6/MLgNld9+naLOqpDs&#10;MpRzxsqS+gTyq2stTEkov54+fN8rDGd2oSEQFbcbbndEFQo6ENyAG4huyRg2g39h4trvLp15rxnT&#10;FfPerO+QFLWn1IS1uJ5GlNWR0QzN18nrUdUz4wgNBHt3AYpNKuU2izsSw0qEIcOkYJOP2ZdWxFVU&#10;DreT8Ay5FUG0GfJYxOooMsyR4wab1vhbyDpQDEHwC6rEFFmpvmgQlPDHzlBmICr8T0AZWp2o1F/o&#10;mpdS0xU2RT6AVpRX85KC4xTMIpUEvgySR4sAhhIdmHYLc9fjwRCyzREzfImkW5OidQrlgEq4afwY&#10;SChz7yndEs78lFbPEeU3dDLekszm2zkK028wxAtzEire3Qm56VFaZDae19pzaDEiRejGlKvJSUGr&#10;SfgOjZQ6EsmEA1dRHt6bysQnP2ak3I+SUZXbC/aOiA2SAamyP1t5CGcQvNmcQbh/+hxgWgkJac2Q&#10;jTshJcuXPUqEOMnC/yi66kBo0BwMG9BpHx23FoBsSG81YMQg0zBh+wd4KVpRKdvLwwZAIclrglSH&#10;ImKjM12Wu//Jzm8IjZDmHQfTQMpnWi/wPATINWy/IqFEhaIbwQnY2Wg88ISrtGhxgyAHB1+PAJNC&#10;UXecrvZ2w40xXEYyIPL24Q6HXOVG1U4+6Q83y27yEZ7RahqIbgn7Mrrirz/duJ6eeTEs1rD5ITzl&#10;qvKAQpRpbcdV0p5wyV/Uq/QaNt2wvVs11SMm9qWOpb3cLdMjK1COWmDoHUR2yRIDeeohWisqA0Vy&#10;UtK4x5MG/W90CcshaR1PNMntj1geijAVSlzNw3W/9gR+ql4TgRB8umE5CNEUYACU9omdkDS7CC1P&#10;52XsgInVfEYKwI3cF402BFR7RcpIdREy2WNrN2ekFse3EhXbQRS0IEFoDmIQVpjTC7kx/K9idzoQ&#10;UJwUkmWJhcWHTRpTDaliQTU7h4i+Fjdth+YiQ2WVFNMwCLw5tlnG1GaB2WTcEro4RpMWR2EQH5RF&#10;LNzmm2IXvAyuH2+61r8zpSvKe/YdmuW3FTMASiE3XVComQEPVK3i6vli2hCKBhvMvZOzd5AgTgxV&#10;94QtOwoRcnoBokZT2i5eQtFPcCZcgWXQBT/gFJTlBFOSQz6MQfNBND/oR4pyShfjEAtABQO/vaaM&#10;jgfZvf7pxuem9NJoyAj1CbHjzsOwrACOmJxz6G4z5khxvEBii2ArNoShTnWJk0rJdG9uzBysJkJy&#10;xDmojciYELzeY/Ai2nKbBv1PMrbxCjm558uD2czkd3cvmrRooOkupqy39ZNS8wrtMIAJYVWmdxNu&#10;rZTXSwqQQFHn8YfrvotZ389bvykXVEquoyZd/RV0IrWj8ywWLhXxaZwA+znTJJB+9CoUJyTbuOE8&#10;LXDzX34cMK8QQ7hTIy+ETSm/BhItSHUoB4X5EQGEHDLTg7asFHfJJoh0QIu6BLq94A+1Eq5hfWPZ&#10;r9Zpme2Ec5Y4+vbzBleKgrTDRLg9SnqYMx80KA4mh70GHyxHzdzq3aSh+vgTVXniC9qan0qKNZW3&#10;QOyvEH6aPb6N4DMMnoiYzEgp3MrPu/MTVgPImkddObOaI+o24sqgDHqARXOkXLwsALWq/i+54H3F&#10;UtEcF0JzCE0sblJluRIjJwsi4TZEGA9XCh8UzRU0rxhhwZqoZeXDttrjNK9lHhA7nWDm3n1wW1wi&#10;0qMpTTA4E03J8DhlnPTU89JA/S1di0r99BqOMdunl3X6HBq7Dby1ZAfEFpEAZoAGhal2iOJwivJR&#10;DNAq3VoraggibvxzuSpGoJgpf1MZypArSy3VVVXM5PNXbg7/cMB3wo9QcbtfQZ2YLQHHX+WRxnKq&#10;i8BENKox6fYMHRaFbAiOg5iwdfScjfkIl73fFuFlgnshMaNaxKJrfG8BsTY06JIWG60hKb7dW61y&#10;ILqIrATd+nUB7GcfD5aVIMxtwnKnOeOCap7EYwpBsCCXNbHOeYEwFNsXlbkGLy2xIDEGTD/aYUAb&#10;lUPZjcJaSE4iyUit00WevOhxoMsDG8ENVrPvLtQ5sCdFRkS7yEpbrZZJUnky/8JvFCRsIoAij8nl&#10;Oqo1CUbIyDt/QBc+UEy5sTUQio5pbE5zzLd2aWm1kXWgMgQ1bIGENM7BUiZLVExaAjQEA6G9gu7l&#10;5bgMy/uM4bNhZxhcy5C54Bu+fLIxoyRwPke6pSJe3IDIoWPWcDJ65HjI699wd7BiaLLv6b5jVhC0&#10;IwibR1mEUylVLYS3rhzKCVpTKWKm5dKFl8nFSfHY0S8U711QhpxqwLnfAl9UJn+PBkiKp0OPPXp2&#10;Qtrr0BtC5Shk1s9PiA7Z/MhUzB840EcogZN3Urq+2oNPHKvlgDaEbp6NNyRQZE7nbXKaQlpFklgp&#10;lZZ0TegwsigDIN5wuN2JdqFe75BeQBcO8uBFepieqelCZA6cRi+rFFEvzIi6oh/KisoBx4j5/I7q&#10;MBRWMCU7uaFqu7k40BuSAyU3Xt+Uy0bogrxWc2pRfYXVsVTwFRy4zPLO+rB4g86iggoR1bLtpclv&#10;UITkAu0LfQWdWhhGfgX8cxDpqpWnWFyQ5LG7lmbFwj7m4F+6NViiWAT/UMgivj8sCl3E1V7oixMa&#10;voFFenIO0rbQ7lmvA55Nzj7QIJEejKQlSYRiuIxi4EPYDoRybUGUpcIRNa7qZBHJkunJ/5nl6MSO&#10;DilZHz7xGZLT4iBXArbIAQ4LUOXvkQZDFcvinEvn4SNfPlIumWrIDISq0GFoQdFFE7okZeVRjeO5&#10;p9BchHCD1PCgEZ0iCWFWAtKUtO+Q83F9oYnt8ltsd6FcwpERaS13E+iIfoNE63jz3IjHkJbyKBZ7&#10;gIeI4LnVcHR8oox2N1KloqEyGhxpOe6nYUT2hNEBwKNqZSU8L05jeMaT0CZRpyOunuE6STAZwVDA&#10;FR2pjbxcbo88IaT1xfwIy0PgRuUfQBmXtp28Jn0DUYxALZhhLto8BNXGARiCnQhAKRhJau5ZKF5n&#10;jkJ0ORKMg6LBNvBAOq+oOFL8F9T3AtRg0RGQ0lfY4uSGNH5aLx3ZJCXEl6ikG9ihSgnJCgkMF6DT&#10;v1hDVtAndEurkfXHCRoIdaEjIWEPsTC/VdZGr9EfFB8TuqDHQ6FKcltqMjldvCvZGHSS7CknyZql&#10;6LyxeGaGehXXX5Ym78QJEXECtNShQ6IQjg+6Bv3AFgCsMgKjULE3JwuQlgjYoKrCBXLW9Avmefqp&#10;jJSM+f9TSI48Pz3TibyIYMk+7kjuDq+JapWQY492SP8SGGE/nVBeaKxFKEz2gluo7m7ETRaqMLfz&#10;pycoReVF6VbMvU1F7qNznJ8oRw3kbuEX6hv6XKV6Y+gHbDjijzL4pLHkeMPvIJu9O9ocnO6U7Vb2&#10;0eSy7/RNPUV4OK15C7u91JFZyudhkv/4ZVGgWkuLIfU71OQsgsot6JRBaiOoCBBmyDjIiRDAKusQ&#10;dcWXyAFZybWkUhLu9nU5Qs7QkMrmAAftgq2TrVFa5neETo48Qni8buOlwT/AoYijrZRCwXNd0cyl&#10;MJRYc2oK1rpzPq3ecyuVD0LrcvNd++fHsgKP9bx8geHj/Pgg1xvQjwBbQODYFarA5T/2Pd7/2YSf&#10;8j718Tb1+HlN/gtYgLS93AZd95CT4LdyldaRhp8pn5/Kbj6/fG9dBgjhs2jjBQj/gvHr81GJoal+&#10;Be/nSissSenYXsSXzp8t1QkFifvdCib8Z+gyQIvKN4yF7gUs4eejaDqWIDn1T3udxKtYwCKXRxU7&#10;wsDzLfmfgBBeCEcrheg7KlMsJ+lVdi9RkWSOhAqNBHpbaaNAQ1JM+5b+T8D/B5Pz8OcZfwP+PyD8&#10;fw9KVPIb4/r3h+3/BDLl/H5jvEmde4zrBzaOM3O+kppfJ/47IJS8X380uRHe9ODn86zsXVTe35l1&#10;Kbsrxn8H2N5XqHqBJvM0WF4F+HW5/2wZ/08ENxKA5/+sqbkYgrVoosfXHqwT8yG1yad2TWblrZsC&#10;2C9/nO5nzT6M09xZ6A6SPWTQCTF/+Q44BI8wki2eClvAb36BJMbtAg2H8PeMinbqMeuvIEXLL+cY&#10;2MK/wpbRbX0rSLQ4nnRNX1jObiwJcDyM0wrWPz1OuXMEtrKpmYmcfftrve3Yy8duGPVuSz2/1N8N&#10;juFfoQrovhbt2J79A+zEr3UCxe9DSgfjjeQt28BLpCFBnPqOnI417MERin8oAcd9VrGfjXNHlHMq&#10;I4j3PRILX7NXY2sl+2/3yceR9oMVbyLJxhFuX3GocVuWea4bfWxDODQq+r+CHq3fqnZy/0bGscCv&#10;8McCW0YF4uq8BBJpF9goGyl7/lam4Xs88OYBzk2B9T5QsHmrQjPlrPZQ1yjnj9v15I72MnvRL7is&#10;6DGol+fdXQY89vYc2Yc3LXRg3R9I+A1GQfxC8x1MNHOEh1twDO/woxzB15KJbcX2vBHZU47Bhh8p&#10;P4sIcLx2z7k0DMjxejPUxWvp8hVBnuDg4j+mXK6X2yMvLnBUGC044jiRMcnndfEKICE/ucun2h3s&#10;H85fwPd8498qduh7yZ8p/yh+gC3rlzImDdHZsxP6XrrjW/L3fN8h5FmUp9x3FTisUdZzQHXykOdx&#10;nxf/w4PMOgC6PGB8nlqIlDdGLzesuUUizy+VuKPRybZE8/1vQFVI3folId3epk17L9CZI+u3Ij9g&#10;L/TnaqRU4pZloCMvacOrMO6WG3iDiXVK5M2s5spw9AqrY5RHNItnSc4E9fXVf5BQyqfcLlPGy2k+&#10;X5aTR5gsn5uCUceAMY0WJ+qnO+AY/jN0qc0btQ61/wGiv8quPNwi0+iW1OlbbIdv0YJj57aKL/Dm&#10;+qdA44/r/4pv9AWx8QZOb+2M+ec7Rc6PBWaLkJ/3ujledfXsdH3M4XU5VPGKfeiYnhRqinT2riWp&#10;XJyKNXT82BFglBr+i/s7/FVeQZHZ5fB+r5ESIyt+RTrpJfIr9GsDATWDt0XmgyqvJZMvEEWf6zZ4&#10;SP777aRegcFMAC/DY7pcvILv7e2rBiTc93S2Lq2VQmcQ1f+SUx3rcGucjiW8+5VW5X+FZOy5h3Kp&#10;uYPhY/wnVG6XefUG/ETwmrIR+pL8EpHjCrjMZXkszRKDhTQ1SyZA9AoaBb0CHx8XvrPXxxkF0JG1&#10;MBSwVhvRVVNO3xg/uc23botgfLLk0kRI2JwENg//kKhf0Z3re2iHH5UO3g8gfcv6Wea1qeEcS24h&#10;AofS5cXdSvyEyLhaQb6eLnev1wn+Hcp68Y2ip+enmpxhuazeDIb4ej2eMhSlzu2JUQOvL95Chp24&#10;5HYIR+y6rNkSMQzLfT0zFVa2r6e77M/67NPkLfXl7F0dgUNuZVZ6ub/Ca9ZfFPwGh5IGO4qX0CEX&#10;qAKHtBEs/7vLryKCr3+F4fLdy2NwEAWhUvFO0Pns/Yp5cpY5QDF1ORLrpr5Hxss+l9U3MKh2vDJI&#10;IcQfWzMoxWf8/PzEIPKOsZjuvgMxtzGdH+injbiQthOXDMwlU0xPbAQrYrycgj04Qt9LGK7ot8SK&#10;b4nH3AN0ctpvMLQlv8AhZwM47l5eHjvj5ZC2IRwmw8tfKnC2lXjz3ed+ojXWVZ1M0RRnPtwdh9zF&#10;6sU2N6lk1UAyZHLefwy6A+f7uubdGeqxk/f3+VeD0jW+ySvXJsBSiTodsOUuUP7mbTDio1h7W7Et&#10;ABzDA0z7nl6N7qm/1QMqGffXfKzDXDmFMXQcxQyvlty1lBegRCT9ykg4eb/XKKxznt5plktJDYAs&#10;diqQkEyGq65akgPvlhtcV5cwbUih/bxnqMk7sLECgCc9q3mH1JSraPzOGakDjuED7MmHAgniHOuM&#10;NgoOORXErW85lXgMjsAWLfC/C+E3+hdtDNfcaYYZcg43YyHbXQpZHie0MD6au/qNi/QbqtMXdqt4&#10;9QARgTtxMTRGtD77LM0Y791LCWwc6zWloS6IE7PGNTvfyjm65sertBH/I1Rm3EO5LV54KmfP30MH&#10;GIm/VRhAykviHkHG5YiOTLrn+WaZnKVU6URRKOby3DWTnacD42uLQSO38GAbhTsOBs9bCF00wFkg&#10;FeYMJHm+LCAWzYo2YrR8t4QohhPi4nujsCOloZPk8Unet18nD3iNDfheuLxvZYmackj9VqDgmNhV&#10;BiQcQjt1EB3IDsivGxrYE94Xo/vGGfV46RXvm7qeHuzmkeLb7RPRUwn50N7NEROzXPSVaUHOuhpm&#10;Ff/JppRPBMNv9MsjNr8iXGXqk3J+AMcQ1dbRTk5OuyPrt/QXGPnfknfYc1PU0F72R+hYIO4I7skj&#10;9gMi496pK5th2EVD0SBfJQxwDBgIJR1lwDbHI6vl83R5xtATr/bIzfuc5K0MNKGuZtgISbEIWZ9h&#10;NtaOt9TMMYFs6sOn7sBTLo5hzXeoUMsnMXjKE1K2y29wSDkmF1TK9/RfyxWO4Q5ng1+SCkgbX7PH&#10;7xXyf0DuY8JaFIo3UgWK3+WWnLO/Yc1Ew5Domxs0TMLynKw7Edz6GydCU/XcKHl3eR2OU8PbDJfz&#10;tOadEK6np+tHntDMZ74mnBuiGL+8L6k+B+qPge074BD8Bfbc11obvDR1LP17OGVG9Jj8R5Dj3kia&#10;NdJV7x5pD5A6dHkYDr/zNiwXPaYFeZfFixkqFh9A8fl7GEW7eLANruOq1zEl5fjMsql+8rZUlk/U&#10;tPPgin3IUPgE3tkdE+Lt9snFgcGR5aNb6WpHDzA4MFKPua8lv8EfMn8k/1MJL2kj8t0HwnE5FNZe&#10;/MNcAjDdhCQaJ8VxQPDqtl7XQkxwxgo7JWIo1z+x1ykpm7FQ/O8WgFjYn0J5uGll8HyvNCjNpvzs&#10;H616Gtzg2yvWD9Q8w6mWzydEBw9hU/wWbIECo7/k/VJqeC9Zx4zyjtkvRfdCFXgtSOy1dMCXZtDZ&#10;sFXeYyIqZJnT7HwqPYyE5X12wpfE+/n8zJWe4gWinGsZ9SY3q+QdcNMZRZXNlXyC+Spx9FLu0E41&#10;GE2FvPkB0AalgRtL8u36ebrfZ1WOlYO1mtrC+ZY/oJNM6V9FKnqEZP0BzBi/wM+AQCTx0cQht7L2&#10;+AZvvu/OTwl6lr4rloisAGC1LNeB3fK9WA7/Tyx957wNOojIKlUdx50L2pom/ZlGkTAcRe4jq40q&#10;9hCZNIbBk10YdgzUOMCnDxZqxD2vMy9IYHfi8usef8sYLn4KbLER2gI7HBK+Bfm1t7kb/ED0LXqE&#10;N19HVEwNX0mitMeqBuVMUtUz6At0bdgdZ8JCrOtq2tVMj6iPesLJFuWyWXDR03QYC1NveSsdO00H&#10;DawMSBpE0ql6u/nnR9lp3vxPjw/P2VdfkywuC2KX+p+r1cCWlmhSEjgwYAscQr/CS3Zj+Q3+Gs0h&#10;t4JHt8AXCthhuaqkYarMTvCk2rfieEZFUMnm9MqbwBF0ZdiR6df70dcIrI8ag9kCmDO1bjq05Hr2&#10;khUzq4HQb8xld8UciL6R/Rg18/WRA/aVNXTxtevFyqsvoyIw4tWjiEhFK+sIXfpbasEvaZX0iqRr&#10;J+mYPmKvaQ0j8ZApx+EhIeUbPsD3qGPZKescDPimkBsT3PDM3l2v5MHECe46MuB1Idg4Q3G1cWka&#10;BwAuigrtdPM/pfyvlJgxIncsqeADrN6MxJiut9s0v6vYXS5Oj2XVxCSXDYEDLMJMpFQpyJt6klHQ&#10;/mshIJEtJd4hd4Mfab8UalR7VgIj1hlbJhyXj/Bc1pZwGpBDmhtmjUcdpum5cZw5cPGihAkwwHtW&#10;rOZbKMBJbZdDmsk4eAtMXrmDbiEbrmNmm3Zm4OC8Ro9qX8uHUbQFB1yFwpr77kp6u9ymu29nwRr1&#10;hi8EYBjqOqsWlnD2P+SAZBzgNdb5nfi97F56S0+gYrrff69QKa/5x1Kejzef01VchU2uKVsZCeQS&#10;jvpHSpbwC2+eLJTs9hmXBpVvvKp9z3y5XfOaEV/I4P+gbRSgJ3DVL5dHTPm0pPGpwDN0ebiGdXPy&#10;6WYoYcc1w3LXEcaEwY20d6eYJbkLDBr7IPgbHDk8YHBa/5i1px4zEit/h5fIViTBqtrxl3It45HW&#10;68V/SJKjKoj7na4mShxtgNBj1qA2CC73XIVmR2gBOYa9ZzVjqogWOobGVU7jhUhsEQCmwMS8UMei&#10;cgo9QuWJVdLZpEXDPulyXW/nu+9hg/VOAK/tQZqvoc1uFAziZnTI9r+zfKPE3r/B/Or/S7cr8SV1&#10;hF7TUmiEGvZQwsfoa6ThNS3/TmPHtY8BHDnm2gV3MtmNInSWTsnr+eMztvbVdxK6WXzICetSXCCc&#10;W+nIjGEYlluAXahvXrnmPq6MdVUEmY8SLVibdXfS2afhfWDr4mO2eVqY4WcM1FZ3qLucP0QN4gdD&#10;wfqNQDBnyqgRId7ODb0t1szrrMAxnMj46RwyO3hIGQWOI9IJx8AB6lylGJsnow3lz+cRxPns++9M&#10;VIDDUT7szhkMDZqVvpnuYEUNqwCc+uf8czrVStQpjWKxqgJ9mu53mEMx03L6mPETVcYJ+0TGsjf1&#10;XKHNUTmeqxsgQMhZkt0ZMR0cYHtF1fNct97Ns++dyzJL1EEALLzxZSS126mHgGB9vS15Q1Dxzkja&#10;8TvSNjiGo8d3kLlha3nhkgx0NExEktymY1i7ccwqR3IVwBXkj4pBFC63LgC0A1+VQXmDgRjJh22s&#10;g2xvWAyjWxalOQ/zOWqpjeo2rMvHIBRRWbWvPM9rXl3l5GHcp9yfR6Hltk43V4igfDyuuzn5yo0K&#10;DbfTj8W2pN3DqaglOmVPiDdK/ACS/fPc8BmQefBtZYLSPRmPak1+jYQvXMS8yKtU5Gi4Yg11EpVk&#10;tQmyJVnxXSBtC1bAlbOdVwjhFvWmbTW1BQdLU39gJTEtqda9alQTSFy6HuAgFacPUzyVP/u/Zw/P&#10;HUB3e9yuD9YF32h0f2igVoe7vd2Lu/OsnYpW1h7ryChNmEB9jcQFtpTfwPPx4k9YmlDxM+whCGPs&#10;P2Ef2Jz9Twiy5UjmOxlqcd/nXV9+J19bjvK1Wa3MujkRWUbXlMWuxNuM57gx12VesAaFjwozBUKQ&#10;KsU2AAWdAlX4VMvIil6p9fhyRl35hwp2mEJs0bygShXD8MYvg+1bVqEjaseipGJ2VjicOrgGApVS&#10;8YOvU8UDHShvd/l1DuB/FwYgvqU53bTrBco5Ghjyl4tqMpwqvnhzSniEnmelwz37vrEMHUpH/FHy&#10;fHwLmzyXwwAiHrfCoTrtWs+fOKf8MSNWYlqqJjUZPa/ssie3tnkFlQ2x5J585ByiMqGo4JnwQywo&#10;Q0r5h8+iv5+/vOV6uWm6ZhJ6G70U5rdzqb67vydWqUrYva1uAL8LjlR+ddVNkMK4xXgYNZZLuojx&#10;8Vi9MXHjCzyQmRE6C28gumk9Tx9OBeuDx3q5bZQ2hVAC5JaNsJ+dUC0V8pYQgEAT918rpIbE68W3&#10;VjFnlMuQKVNPmDUIvWoNtOd3b7q5nJ6+sB6O5wbsx3w7f2i02z0oxvOvL0hZ1wdjQHsTE0aWSFg+&#10;I5BQ0offeQ0drHhq5FOwZe1JctxeNseKR3ZUgQnzwga82Bekxay2M/wQJlyZbEk0SQ+I8npmh6oF&#10;6G5UnGaE5QF8iDiAz1SkpGsChakZXYJukak2pxYLrWoBrCDfpYxyAJGlSMWamf1HlxxJsLmaz14/&#10;yX51gekIfii9eSoBev/2gUnpXyfSCKo+JIU57VVYD9DZArt7jFW0wxWJn0D//BN0yVNcynWLo+aV&#10;P+EvyepN9/pyzj7L8OKyPoG4X4ZYdEmeZnQl/A6kXEJgltfF9qKgGQ447VMqmEcb23sf+alOGGS0&#10;AIyEpqtn8cGS+MSiPt8/WCzRK8g2tilLLQsujbJ3DW6vPflmcEXAu/aoxRxhSzw9vQfEqFzRbtUP&#10;hfGH11CxLWGE9zS9Znl7CQHY47mB7fqMZMoPCbSX9Ej5krpQm/TmseJXpWRL/AxGxTP1E5VRqRL+&#10;KXiFKsOpYxcblLGULyTqq1S0Lk2DDOG+ykxK5c64UzY8lJ+wVKeJLRJi7z8nAReWFMefLrA7WFAj&#10;NWrMCfZMs5qk/o2L2u/eiMcYrY/ceAlFy7j0NJwQmkB+5QSSumXuCR1IKFCJvXIWT8sSKGZ0V8mI&#10;tdFAUtKX5StX2IwkkQ7EXnbfqD4CMj4pL7iD0U/UnHBKJjbPVeih3EqjFtDIuyxsU9KVbsl3Uw8i&#10;tQ5mIo1Q6Lz4j0qMDK4Lz/Vj8e7IGjORpGVC3nIWHqScd+NZ+/FcfavolelSXK5P6sWNP5z9Gw9n&#10;/L7HA/pv8lPWpGd8wgjBXqs4USylGOvW/KTQx3dvZU4h2XKdM8EpdahfeWKB27K8xFZclBNLFIys&#10;DmilhwepnbaqNDNDTU1h/6lHraKNQsnrkv0qxTH/oufppa/LWbx3LmcGfN89sPQ44EOhor7mlCef&#10;ksA3LyxmMY1WY2gk9ubFkXC8vuVULNGRmpTtWyl6XaYSOlVfPb5g1EkHrTkFZUdBzDJ8pdUPgAeB&#10;vjLvK8eqB7YEDrWTLruL2QUkKohlv2jxh4hiuoa5kh76Bor4QuhdfGWzLJ5Rgtby8jMZ1w8UdN4l&#10;ZrHzgoEDefdleTKKnsJ7s9nJacl6RPXcRmBZG5qW/D0+k0MWhG4NhzXH/6GmnfxG2Ojwj78RwtVJ&#10;UqULhN5yhiIPNr7RXneYhHANgL6ixfzptjwXFh4iDparkekQnWwdwXMo5CWPTshpD2CjATIOdNi6&#10;Ni2Xi+cGsoSSWkQEwh0ljLbKRAWFo4YJKoQoDG+Pc6jMamnq5Euun9CJR4zNnNzm4ymw6BIVaR3/&#10;eE6k9R/qvTFEZK+f3dm9BCpUKWZ19ogPIPhWKtxetbpurg2u2/xlcu8D03KY6kdaCRdfsAq0ZKpC&#10;lwhX4atPpiBzBgnjuUxXliWBdDog03WiMGwgKJNjMq4TTKm2HhJPQ5bUBIV9F9Y9RpbND6rGdP8i&#10;/omReH3W02MoJzZQcNbyxIrl/L5sw1aYOZKpeCzaLv1J3v7lN9LaG8Xi1jeRSk9sgzd3NwXFgDA5&#10;foms8fxP+eBo/oFeSG7289Ktrkdt0K+wW3AVCH99m6dxXHlNd6LSa4izfGl/Nq3N91BnqyEYY1ol&#10;b5OdgcnC4mhYrQx3LuvNP/YG3SO36fnSWZ+hzmTyTVBSGSJxnZViQfJRbPkPa4nwLVigRjTybtqN&#10;Y372b0X3SMcNS3cnVoa/7kzc+pMX+hXubbDxPK6mmEG+sNe3ch5Lp7oG5uBfkuxQrsQ/2etflM2w&#10;vLiurKvRC0+KUq0Ikj4NMwLyQ6c4YxlxSD6LzqLytcr19MiQnTDoPk1xRWcZld9avo8a+NqIRQni&#10;sJASUE+Ldpre/Ycrl1T/zq5ONKLEg5hvffpbThLGL98uYlKcEatvEvTfZJRssv995d54KQxtBHd2&#10;FiAtkmpXFIQkgUERNpYy1po+FpYsVJGMSimrKdJ+MxOiVVQKKKbUxepokhRx9yI51g6/y9cNjdXG&#10;7Xl3ISHb/yQnaVm97dT6WRzplrPPfyK0b548FsV5+x+LpH80405IDI/PWkFoQ3/7bJCgzvjhVIG4&#10;XfYYSvhbsABbRdnpzks6hOVfB0kPE+VT+moRGRfSb75cmTKPXGQIkirJCFRFLDL3VfYrVdLnQqBS&#10;MTjFSgo6mEeVECigJiLpjIe7S8pKNfxyjXN5vDwUaNPcpePn+h42H2ocsyTCLOK8FHCafJmiBIPC&#10;dMUBcqjIjh811Fc3QNDc0bH1A1Rsz93Ch5odqKop0YEDwPGegXZLIUfmSCfKLk3GSXaotJQcg9Jn&#10;rat0THZbODs6YPKspUBuparg3S0OlgpFGc+2GyuO/PpCmD+azk+Au65ezLJzNsbNcIijLeXSgnk6&#10;hiz/gs9DRCJoBdumFYp696k33ZHgH/6ChUZhuLo7M9kDX7asNhQG1Xf3Gw7JI5z4MVIJ7Vf6GIOO&#10;AjnJSrva4gmQCln03/1d1Ie0DW5bwL0CH4RNj9xgMPP0QShYAlYIm9XdgKyG3whcLqsmMystUqdr&#10;28XtDXxbwC3PU/iH5BAtfgp5OwYrqmsnPmES6YRFPA3UirnlcnV6AHpPhiTBg2MsGstEyUUamCHF&#10;EydOBYxvkPDuxOvoCCXSwS2r8RwKhOPuFtgmeCQbPoWPUKzwQWX/2g255BGt3QRIJJvcBe1oFzNw&#10;+nbUm8WJtPqmnL5BE8Nru6yWiekpQogMxEM2LTDlSogUOxWshPUNkbaWoqCDkNSBpVRB8XmMZTt+&#10;MFOhf76+1w5MVLbHAGQhv8UaTMe8ASNcqvbCp45XZLidmM8h3NlJ6XB5FfLJq2KltEOEhMtXWg97&#10;Y4PIQ3X018XnMB+Lrz+tclJP9/1XOoJPMFYXXRcBe6Nvx73hv/hdaRkpX2Dr7JIPGOshQtpoPuBx&#10;zfnmE0FMudBMQ/6ZpMulRTMCADPP9ZKQAzFd8uT6st9lMJ3fc09MkSLHPVWTco8eb8h59YeOyr/B&#10;deCFj+XoboH+dVJ5XSNwzALeMumK50pH96IURkDmFNnyy78qkVJIdtuRUkMhePEl9VMPAb+1kDuo&#10;QvM6PI9edu4zzy1losXlTogLw3PJLxUYaSgUdW6ytpWUeeb1yTJIA9BFNVS5w6Hu87QyipR8Xmd2&#10;SIyOLczT4/ERARMP3Yaa/CW7GGC9LZthrl4CktSxLXhMrqjQFRIqd08Jx4vn9AwKEiJJYcHvHlai&#10;nT9NrlAhdcWpnHDTUvSzwIjSzSfj0cAkl7M3bBXkzSsyp+k5sZVxnXMjE30UnkNjIGcJVL1EYdhK&#10;tj0WpRA2zX1awcrkglbxhFfS7qS8PXzK2nbgL81T6rp8uSTnDMlVNf3HEoBMwqd5zUN8zfFyO7RF&#10;N6/Dr2DyVuglIlzV4+lBcSmBZmSoTlC9IiAdpXaSLMeg2/RwBIA7DIpxytJTUnPiuDHdNbPWUFsL&#10;Ajer9ack8IYW0m95FGLhuBcOrOXOVbbYAcQdF7ZouuevnOQ+yBiOLKJ+prP/sX3SFpVG5iCl0Nr3&#10;B5a7nUGT2BNGyokgRxCD/HFLmm8eFYRxFWivUjod5/BNIt/8jp4fz1XSizA8vbW77LvCbPI2MMgO&#10;MsWsZC9g+MZOBKzQyD5+wxfUC37QO8SQdTJV2nIGNuWvmm20Fo0iRg0drsL0/LzNJUGptAcE7cfK&#10;pNG36UvubpQYRbtYDUYH05dZ546v0/nr07NHT3gtycT1rFyEzycNiCtM0klg8zZ/hLpkoDg66m6h&#10;QyUDb1ANF06zeznZaYcl3dBwTHArH2FPLiLML0Xlp6KnFWwWCUn0co1ZMFRlQhDGOD7EsttDv6Nt&#10;gzDTYdRpMy6thA3N5z7NtS92poDgvCxoOOSX8viUkQCrggIzCMyk5O9wWYbS3uni0cD1w9h0+vKe&#10;O4v7qnxRF2sSqs/wKiOBhtfwVjaxDnU8KTj1xnd4J/ea58W44im+t6JIZXphQjNUsRFgNekP9WsK&#10;JZM89XIAFlPm4SQg7LEFs5fS1BAtZGQCZHAad/3SvPnyvA7PA1JOWirTn3VZ5ry3neKMWR6Jme/e&#10;hATYJnLt0BLMMzjqsy+PFy/eqkqJG8J08mCmNEozSNQdSrBzDgWACsZNxh5PdIu1i1Ovqkc8ZJfE&#10;yD2I0b4Ncew/DJmXbAq6Nz9wBEswkmrU9GRkaMQVkOe5/Chr+dKg7b9r0FtQHZCzdMsA2f2Lx1EP&#10;JaGy2F67HaknYBhWpT+EGTOPgWR3CvKZ7y4pIgQxmDwqtBciyZ+7KQFsRNEyNNF4w5sODQdvJCal&#10;3F8cfh1OqKJJEXynp52JBDeLo+oMXUxOCN7pBWrWSz/cM0sdgWdS5D45Ywi6nIgS4Ke61vzEalZ9&#10;y74qd/NWtiyvYX+GJ02mVHHcr9Tj5jkLgo9zns2yKAPrQcrVZ1ia4wZ6Ojmschp7ha2sbMhNNZcn&#10;4+Ri/AxbwqP4Heik8a3Pnt6h3etS35xkAco4VCUuVyML3mwIDxLp/uokkRQTi3ukPUcZ/WTHfkR2&#10;ZLFldFQr0dXhIohoD6zz+X0MjcVWjGY5rQGZvVLC4nASuZdvruuX0pCyda5zA4ZZs8S9jzdbedk0&#10;FWT5zB6VltgFMEyYg3YZ4+f2kVOE84pBhJKhKLmDO+UKhLaIuXupJHd2Uir7mNzBkVZ6PI58hRxI&#10;bsnOHav4AbKJhLse9CX9/KFlWRxTBQvZiJROIZGiYXrWhGK3HAyDg2P6QiJtj9H1woulYDgjpHLl&#10;40bdGaLeQ0VAKL/6qpts0pv/2es4OdRvDMFyWT99L0kYmGr5A143q/7f7Hn6qKtquClRzwKkPHGT&#10;kly1hRHNt4clif7KCRS3g+UQr1AH+j+vEB+nlQrca1v1LBSdxIExFrTDMhInStCcd3HAo7BTvvHJ&#10;00IWNAI3NFjMDlyuj+c5ipMSIqZINqoUl7fqkmI5QouZ7QvOtCUVcpWdpBa7mzuOkBdPtQ5Vgcti&#10;TcC/XQtnKEJBmHtDU89e3kd5S9uFzTMLfhQnzdybPXGoNn7DGZ+OdPrmlq9X32+QxMrplXOKbEAI&#10;PEBywqt0x2Q6Irv8+zKYZElw4GjiWaYYimg9LbxkshAVG8zQTwEZ7l+mmILm8hxBWq4PJFujOEe3&#10;qNqwDGZj3ijliZ9gq41DdvEbqbV1OY+kUtwDCvvhsRgiu8rDdBF65aM3DHmRxxUiZK6fd59jWnNU&#10;XncdDlYWa4YnxB/xkWioPrtXqe0aqAheCgCD4wETwjv6ktu7w7l2tJnTa7pKAXRifBlpHTka8Iyf&#10;KpG9hBg/pboObOGenneRYg07MRgAkJGdsy8vQivhecnzDfl/wD7CZHUPoDxyziDZMjkKNEEWzTMZ&#10;BF0/l3rljpaVLKc33hhs2/CcHdH8cf68e5kE5Q2SRcTFl7AhzoARaX/PG1yM307Fy63PgIq9cDwb&#10;AncLTju80p/FNDUMu7TINRwCAYFwNMxOQZmfhHwKSPKEy54iXxYlIj6LIOHuy0G0ZjzkG8XWd5Uy&#10;fH/IdvnPLyilWVCpANfbjGr2vIWq6B/kOMp9nT7gafXT0WRNrp6DIU2z84f7bDzxn5M7jjVn8Pkc&#10;uTa8zQcI7kX6Z8WEhcJTTifsXnG8ugFois+aUsXz8I1QLI/mID93Z97iQ7IZFrBfybFSzMeqkESC&#10;kWzlG+7jJt/xYclzPBjBStN2ZCW7RbkwSxBvFEQ0C9Ud6UGt/EGH5Bqxb1swWzWkDeJfPLnbB9PJ&#10;V0r7DpHYkkUxTWAWlTqnIhF2QA4rgx/8MgcN5QiWwSOqSq5fwYglZXdwK7ViBzBhyLi98Cf53rs0&#10;+aet4SLdZBWidMWg2JfERb1oRISpMUUi8qmEkwCe5cmDyRqIuVOWWu9rmGtJmN0TAzHmI29hpJrl&#10;7F8ye2lBDUPIvWKolgPSW5KRFzuZAWpYz0Bdr3lFro0s/sfC/U5D1oDjMQOZdZ4FsAHGaGRuaIqy&#10;tqrG4Hz4ALW+YsqZmcHXGN2+7YzYIVLRweyjC6RE/Vuk3waFjWmeJa+4FsNCzjAKvQdkjcsN+ATl&#10;KGlHkJN1TqUOlZkN0p+ACrVCdowiuVZB1CcIl9tDgbuiU9zN0l9YgZNBg7PVJSj2ipV3A304M6HG&#10;jcCdPebsW88oAFNZ8tMnhjrWfMp5Cwgc1AZydVYnwdJl8jYaxJoNEn4mXYafpheWgcvlYf36+B1e&#10;EhLe0rfA9xCOMm5oB/vhrRx0rnhZjqzmS/Ilj9d7q0WoT2YKKOUZJQDpjsonZDTizXDJ6dLYQil4&#10;11X1d5AQPq2YJk9fgYD0nb/kRnhOCa8vVx/5ZZ92OX1iTXsfkDaIN4BM95RCmu+onC4dWxsogm/e&#10;Uhh6XKolWFb7JilH9ob5SP6Tes4RN8IkzncvxzXbwrrvfnlbYHjjN4Jtj4ur/fA810GigGVDM7bB&#10;NPtaMUG2xjVMJt1dmeCZEFE4CrT5dI9GE6slrDMyeZ1LCpVhIUz2XzvVNd5h7BDELBeJag0ktHIj&#10;++GR66SpDfnsdWAVK2Idtwgk87OSdHrq5UHbdIK96pM0h45ZvDTKWD+yP7nlsS7mnDefIwZple9w&#10;2k3gW/r+HVGDiSLjIWWDBEMYBiIbB0KWk5nFWoRD21dumlL6OxH5yARHSbOU+U2inwAeurNSchIe&#10;vuZhNAHvmWvBzXLVix5aPB4mn0xXg4So4GeWfMIcX2HnUs4wIp9qhMsjdw5tAD3FcVaNMBwiKLZO&#10;7vAR9wAWiyob6GdVpvlJFW2iqV7q4qe+u+N3eHt4OIekgtIqfivQLgyVq8xGO+dj9s0qwRPRhNUj&#10;59NDca2o7unh/6RWOR1SiVGnOF3gAQie7G0Pm3BFadNhtCi2ml7CuL4T2qdh4biZ8gvSPThROfuF&#10;ZjyfE52h2LcbUZKE6rXjkyApuZ+Q2kw+tz7TQ6nqUWbz5JItQA4j7WUD6Tw/fOos+KxbGPyVV/Hh&#10;mFBuJyV1g2GrBCSpHF3lopSCvG+eFxMT9FNn4n78ml+3VASqGGshbuVKPBC/eK37pbRZQXPk3ecJ&#10;ZXO79Ls0iqaESiAan4LKa8jkkz2UKU6YdV1Pp4dHiN3HdEmqHRSiSEgJkprc91xKSS3i6BhbleO0&#10;3W8IdGd6T0ODdWl05+Oe0cEuPDLaK3jhuAUHYD7N0J8rV9HZp7tMEdhUItn0gTA0wy06MLgc1sUh&#10;Db/3ptUh+hXZLk6H57pJdwK48aHXuGG2ap1FMdahP7X54pJ6+RCPgm7nAPWYQhsCkF/M7ReepGhi&#10;8I9F1QEqSk0suWLT6gyiURdMV3j471PPD29WC7LBSVCw5G5NmNY/PaH8uKMOYOAbxw88h47Q5BwG&#10;mKjeSVTSVNQK9hU7xC51ClD1WG6857iLWslwf5vXpy9KySUjl+Pf6Z9vvtScjtt1+K2s6y2+ypUM&#10;yhfLATvi2BoWQ2wREms0hD2QmXDXXLQGy61ZhCEiKGu8zh+nqcwlZ6jKDG0umsLrOPn+DN9yZ1Kl&#10;+0kbegkOp9ILauUsFrefQEXshA8QlFIvg/xTqtWAYbHU2lsLhFp+jMrto+4pIdtHJeWyfHZrzRc5&#10;Cs99PsqcTIDieg5XwnK3Je4hb8gzA6fQI9xM/GxCzaed6kpRLECClyNIsgvd2fhAbHRcrJOiHRXI&#10;UkBAXteYu+HzFjH692QZPeXdaDaKho/tIz5Zga/H8LrZqhb2JvfA0Y9bMi6CprFiA67ReDJX/CeE&#10;I0eGzl/SoCuEwzW7UBHCD/k+vuhCQYZeVxSFnSutApNVyagTahH2h1Bn/USlML3hbNZM4lgfl+f6&#10;VLYj7GE/H9jl9lEicjnCQ9mQl67azXQ5TkbEudtXDn1hAF20GGHpR7RiN0rc/cPdqNbh7TJl7GE6&#10;qs8KLtVidc8xe/tfuFYN1Wd47e5ZJeMGhXKFQwikqg7ZDMvPkQuZGyC3WJ2USo68q+aTGW1OJBe+&#10;iNUoAcGphBf35Wp0KHFleJX565PtjUVI8bqQEmd6nYNbjAFxrABnh/i64bC4ulbB9BufUVTaE+5U&#10;qbWeX+vGo1X/5SuNeDxj0xChzSxXHO85i7f9zdstqrFCGjffYwh33+XL46awIgECkCerIoMIA4xr&#10;jQLQOYNZDqUTIKG+FT1AcUOn2CNEULW+KnZdCKGoETlUDoNDZ69TbMSsmOG807ystyR7gc6qxbSt&#10;1XTS7vQ3YNyrF1s0SXpFWThdfVLevVvsne5BwHVis5Cpdbv5yoyqmi0XwStWvQMh/sOHnHwt3J53&#10;T6TS8ApD+ZapBHFCS8STvmkZCM33rZMSy4CAFwKHiFNsFGg5Ks7IYD3/hl6U9IeoAxCZffdMJuXh&#10;0Jd8cBakw1nIlDr5DWh/wn1RsUxM/tWFrUWQR4fTWfsd2EPAKJI+5he1lEDdNkav3AXEVs/A+0YR&#10;s6cJwagrruyQwi5x1bedfMpJWyXjZA74PSj4+hkpkU0SRNM2pjAhDoA4k4GeJJSwJc2F6/WpRPkt&#10;t/UxPVQNGNHBWxk+rOWVMm8jIuB9mFE2GGx2nAmvzLmetXIpj4akqxCHInuXnuK8RnUrABQHJTpR&#10;3Ojocy6vXB9PbHy64QsAxS+QSyVPGRkG7Bkvq5Jy/ACbl5+xnKvk66ehAltUMEIT1ArTinf1w2pg&#10;wXfnY459lmp+KTlSLSwzCdXGvlKIQjyqCk1hIYuwaLp95+eJq2vj1+zIUE65jl7Rd9ARPHQtmkX9&#10;lJMZp0KPJSirX3xevvm9ug1Zc9OBcB+eE2C2YECI1iMu9sbgx5iRfJfarK0w/rHmZaNprxr1U46o&#10;89u0SphpnpEdUnUDSGkuhTmJGJO3JeYyOtweBFeiv0Nxw2GQTCklQoLsFojbpdwTgI5Slb17gVLx&#10;QsnTtdLlblAERsYlTVajpD3tMojU+boDlpyt0+OXaALtDi9gL6sHsXzJgqYL6wtbv7x0kLz5A2LX&#10;893lkrno43ULc/T2mSt9YpNv1dBwB2gdytNm7YG9QMXiVhDk4SFKDbLCrmJiksCN/EIQREeLVxPJ&#10;xpWZ1w9lBrWrWa5Yk+hZ4iSHiGCwa81Q3zyvfcjxGgJsNRTQ1T+i8Ojc/b+qJPKV/REWjBcUHECi&#10;VMvNkPC8+jz87RevMhoSagUT2LqQOqzr6+I/BuRZIvsctpCp0cKKDw33eZ6d9THSS61tDQRJczzf&#10;4uoeeAHTvNp897I/yyKccqbJl+IoXJHdfD2MAHUoIpj8I1C2Eh2yfKkiS6Mwkc+s0C6rEXA2JNNJ&#10;PqLvtWEoqdTJ1ShvTwXCeiOkGyU/qagklFGvoS8dL6/TRg600UuicYkxRxIXGAkQkfx4fE4+7q+O&#10;R0ZOdwj30IuB9xWlWrGas2Fafw5en4/bRDn1q1iH43cIGXRP1Iu5RjesD5933ofPWcArrESnAANk&#10;gGGyrBwNv0mFhSxS8J0CZOWtW4h9imcuAexjlVwvDHrfmpoz230vcXpe1jzPjyKTUeXf8ZKTEB++&#10;+bU/xiqyew3Ilv8MRduoaTthUvriYqY4++ZdH9ieTu9wPbWVQaqh1vNcRu7IIMNvWkuh/Vq+eJLj&#10;txIatkABxa6+egTWw3XvlFdCBQiCQz47EeUSOoWwTRKqiL4AG71VogrI0cpQ3ZgXbexDo3yoFw/J&#10;9cYeT9Kw1sNNPwzhx+SdcFk1nQlervMFQhqNAEbVhMKRdr+AwUTrV4lCJUp7JRIKk83ZekQISffl&#10;N8jf+WP2UlN3Tv1DyduT3VG/FScoE6LmK8f9FlSxjgSM5JeaDC87o2ZRW+cndmP6tuyKh+A6GkRR&#10;LvlqqhfD+UVjwN4iVIYTrpD8Vi/4UZmsX2j/ZCi8N1ZHOZ51k9XTMwB4DlvJh+vO6knhzmY154/C&#10;pzc8V7fsQ/UjXv2GewB7W87geX/DX++DVfHM+SuB6gbNuzuC65hap9X7B5pn/iowrrrFPTr16fiW&#10;NhxPz1ioYUe4Fk8qCpzFCmZoCymJJA9AsKNeYEgNmsHxk9fy1nVBljNdWA3p1DsYCJzPT/inpvQV&#10;KOh411CHazk/U50aaCD5b+Godn83VjzXZk/Y4IOKQD5sUPFOqhBE2187X44SZNgBUGToBIR5IzSh&#10;FpjVW2a8o5Eql8tzPTXXg0nUsQ5NKox78CXS7kjjZ1Ner93YWAwrIFGyIML5lpI2VlxODR8+M6WL&#10;lq/2gycFquKIONys54szAHK0xmLNyUAYmmsU64n9iQ9yIGe1F0W/nlk4DVjy+om/MDVsEiiR5ytj&#10;AUPHmBGLVFbOGBOhH0lPtlN37btJJN+BeLDCWoK+YtKwi8uhgHV1y1bxo59fealT0GkJjWRwRkuF&#10;XTkHSmsltNkdA4QlL02Foiru/bceEn1BJqsa3Eg6JTQc5SMQZouMH4nkI7OnHAg4FikxLtl4I1EW&#10;3wumowLutEDKret5KmZj7vly5bh5vwVGBc2JB5z0pnihU30a0QRlZgXS7aRLcc4y4AJT6kmL1QUJ&#10;Zot8wVyMwlQBX/1Tr2IelYceT3w4+ekN2KOVCaJ5zp/OECvjw6bySbvNQMzrJte27aNRVPEtz+GE&#10;zqTI0ulJKgUKjfxhXK6s+6JnZB5PtnmneixOqaWSbL/c3jXjvcvU+Fr2SxZRFlUX96JNeWeeL/7x&#10;DV2gURYDx4myGlb5JkMYCQYBaEyt/DofEDHcYHDRbJWQ7pwWL+blEMTE450uzXHRlF9I4yflxd1B&#10;G0WlUhk2Q1vpWjVJeqL8EASSFLVip/maM3DHIlXRO3Ly/ijKKcWPy+JyCchl063yTmjwGqPl8SBB&#10;pvPNRQVCHjjCb00Y+IBlqDr3lJsa2BQQsfqUsi2TQ9OYNJ5OKbwkxyl+GjSFX66sK18kUMUeS3UX&#10;tkcYVtPa/17CMDLJ8fPmVsvQ1LsaIRUGx8O5ETIyEn4HcmUW+CuiLJdsXr3xEt+VM8zUOTHbE7BO&#10;D5B3O6h4EiGvFJFYtTpNEhR24HqdlU77Em6TYGGCHmHD3AdcBZkKnLGAybFbMFv6yM8BuWFCUiBv&#10;U2GOxjK19ZvXTu1E+FNM4rv9cBTyEEoEqkx0y1F9Tw5kKzbJp3GJq9sGLKKhmII44TiB3UuRBkMj&#10;NnLL4ZurQyoy02gSuYcRskzGxyeVVnIAEEo7zVQ0KWGJ5WdqqcbKH9D8VkM055FgD5LGMqtBpmGS&#10;E4CUuz1y02dEHq3y8L173umpKC9sT7BkIPZ+dy5AuzTcL8/PBaGESvoCEQkcPXoYYotck6JnTKfr&#10;lTA/HlHdXQR9RaN2yDmIOSObNLbKOkzNHbZoinWovw2JyCb47Cpq88VUWi3br1pnu1LTOKQolclS&#10;xJu8KqrOMcYS5+sBxCNP3HzK9zDcEB+kZ41Ew1Q+LJ+3h/aih6mpJcOb5SrznNXnfq8FqWemICuO&#10;zhkjIoSdZtTT4Fw4md/wOiwwRhH3FMuvOaHEf9i5ZOKaaz/t0+1ZN25oVG87oCOIp7wKdXzASEw7&#10;YEwCLJKaWikjfJWZVr3QFQ0IlwKoGXVLUaTn0WclwCDH5fFxYztHCHY9nmjjDJZKGVYjtTFEZC0s&#10;LTFPVD6axkqmeomR6CS/+Y8sTsf1gaA92UWxdCy+PJixZ546LOFivq+hEcRJVxEv5+PsJWqH8aHx&#10;B7gXtmU3xi486X8EhVGXN8WCwfHBVf2dpQ0EtvAhlDJhsQMvNgM24UmHBqxtQJ1jnyMhmVosVonI&#10;aQeHSL11MRBbEQaw9VmYjB6xeGdgtNDkQ6FWZfmjWwoqnfbQHI7n8Qq3fR6wk+xeyWXzjFVFxkJ5&#10;ho9C69krtRoZE1TNqBxtGKapJG4MLi8pxxC+i2gov/j2ULezxQxZkMuzzi6nlQu2rzNRDhYHXoHb&#10;T7KaleXu0HEaqsBLAcKwLWADZjnZ1e/ghjrdmq++f9ylyhFyT+PU87oPfjSroBDr4ZCRBGr7Ni0G&#10;EortpeXm9SPndmGsYqxAo+AESvnUkJxO1wFPzaNtFAYCKBgvaZy9CwrIIPmHavZRguLqDH+k7cFM&#10;Din0cWn2mZI2z5/oRlA5uwDS5DmUQYoCMnnGjB4HQ0H8Iz8DNBEv7jF/hGRgcz3UyL2iRmkkX7tD&#10;XsU2CNEQQrWoXl+Q71iFgamSojje2YBBuEz+DQ3ZlEaoNOs93/qgHzkCt28AdcoGZwy8jJegTDak&#10;2vEmFI+TvZxqXB0fTYiaBTF780G+H5rWTUjljWXtjJDR9tjfyaPO80dOxpmk9EiCHGYazpmzjfv0&#10;XfUHbLGZwvHgLxj+IWDoWGbLKQi/dAJ4iBRLBG3IQNVDRgCeZtQbkmk8L1muWD7leArGFIBob0ww&#10;X6A4GpdU39dxyQ0ASlCzFkmmQ1SYLl/efXq5fLCnP5+9YhcRv9TFGpntaks1GrrPsN2jxuZyfcoB&#10;aMCIIqHIZitTT2lJ9en2dfN6KDkxQGUzgdW1A/yD/WSn596Nfmk9vjMzbXWoUgJJPMSGEyh2WyYA&#10;b5vPMk9Ql9hsDMoUSZx8NE3sPMsOdnvTzXM9u8Vkk3Jn776ezh8MowrUm7uzy5WLKIgvZzQfu4YA&#10;s+bCJfrnvyE4EsVaQQkHB9XY9sN2eu942JH5tCz1fKGdyAe5iZhAWfXJFn0XiDep21m6s0D8csuN&#10;z4ozBaQ+tvgjcuCFQjr/DL8Lx21olbTVgREURvqe8h3MCWMhwq6CnEUz3GuogDzFrcZtP93xSQS8&#10;aJ5iN1OXibiwQ5y9rFKFcw4s4htbFe17O0cv2TXWHqh4ilrtDGIqHTS8Xe9f/ZkIDcJtJZ2kOldh&#10;IPI8Rb7lZL0Jrc4Em8fSzSuF1SgkaMZalAni49CZSFZQbTPoqriz7z4XHwNqjqCMpxE+Be3rvQRT&#10;4pD6CpC37YUkCjf4gZyKh+nhsgKhQjRiHLz2SBVtYRW8j1LlwwxA1LQqmJCUm25f3gfl4LL02keU&#10;CtxlxChFT11dS97lsUJ6vjzruAuACbkrFTLJh2UpRD1GEil3BlQvw28qh0Tv0QNYHrzs00diEOdM&#10;9j7jdI19rq8Id2GyK5DusambLne9Ioxomf1dj1egHb3KwN0CFaqUEWwIchWKYWY1vQ+5kdwKQA3T&#10;jtwwn1ytDroWwssyzMqf3qK21ctE6PbjC63s0wBitk8RLGezQmUghyu5ZBqhdxDyFEBxNiJNLMR5&#10;ihZJJxXZ1UiMASX9SLF0QJvEK+N5iD/9DOWWkyhWmYw3uoUk6UeBp0cexEid9DAFtdgf/tkIBJQe&#10;TzONcTi4SRuRBBIZAfO2xHYFdEAiCkE4Lu8iEQSto/go67K1ZWQDtWDlQn7mR/U9oJybcqF72y0u&#10;9Cido8Lp3eXT6I0N4JmfnG4TUtA8692OD1rFhFy9bRpzpP7Zlg+o0maAwXykkzbvgBgQDEgMRJRW&#10;TY+o6RQkixkfifB9s4U63f12khVXxFuk/OSPQsMTOmNEGqAk3ibXUqS8Q03NPAnWM7Po7KAvyCPM&#10;rwlMvv1KAZiNobdiTNPC+dHvprk8PZoEr9ItU+WTIk5SxJ1EpNvDYw/I4b8ETJSE+2h3JR2p7ANE&#10;M0OL+K7+024x2rwOdMQMZie0pbtNYREcWXPuQfJT8ZYt4t45bq3+BUEFK28L/hLYvp2WX2hgrItZ&#10;Ui4tmrBFlJFBmuCxaiJNdmVZZkuCjZ7KQXpYWoUNqMtRvMqTTxtlg4/sps/PR7LV7zJefpOt5KFI&#10;oFM9FXPxcnt+Xpf7cmep1qgZaq6vDvMp52dkA4JNdpFOitxITilz/aMeH3478UdKgcFOi7dn7oUq&#10;H9TKsgwpyu1DaYGGkIq/p+2C/AIpoEqCcUTqLRkZzHDFqMqU5tQziq2CHo2NzpfTxPmsrg8EHg/M&#10;HbnPmjZjoEfbWGt9piAUp0kD+wNu9mkEw9zte4Rv0YK9mDLe96uIMIEBh3Dytl9lbIENjlHCjjHG&#10;na98KGEpztmXFtns+BMqCCOz/BTsQ4WontnRUC1qIqOCJsnkgXOmNmTfkY02ew0vMRbLtRKVa8uG&#10;60KiD0/YTkp5hPxT/WLRNLK9cyWugfr43TMq3IHhAXtoZFcK1qG8GvwqP+grPDKEYzgRcHToxfOL&#10;3sqB/XSHrcViNK78ap45v4r3OvDKYMKlhlLOcSMOazDclyzCAXMVwWIzH/iY68zI+sfywejdNCL8&#10;sgyqM8JlB2LxVCtc9bdeHmfodF/FUGm5oHeWvK3LlzXTlXzk1gg155L3kpDgK1BI12+FTFCPGyqv&#10;Q4Kl9oRDRkNScOrbcEy89sXVcV9LMXuDcKp4vDG4XSHjtGALXm8f6Ap1VE8OM1LZr6whKuhes+F0&#10;K2oGxtv6TtiQ/H4gyKyEuLLXjQqz/BkLffa//8wvzkfLh1eHXyXUt+JJK7fThrND5coS6SchK2ex&#10;LJyqIFDBPa0zkpC0PesIWwL4cUvO0S3FK+RXvUFuMbflXKbJwReImWh+vlE3xfLw9gWs6zjkzIit&#10;jX9xuFx8ORFjjoYmWS4XLD6QjGyr77UlXbQvHxCE2ey9mgAKyZdj073q6PAIFBNHuBJ0OwvYQ6/Q&#10;COq0VjYVqzoS6IAFN39861POL9DmofNVJ/9IBkPTLfoJg+QgnidVBfIthfhRwJFIVvzBeTPDX50K&#10;8EsV+Myy9L7k6rMmInpKAwapZobUITWCjgiXn7OsEmg2oqoTCFOdTNMn+/lbjm9HR/n09xDC2b2E&#10;/jHAmj4fbzgwcXMrIYGEhLRRgaN3AK9ANMv5sQTJPaHZGlZGMitYGZ1Z4l3pVbgLpkwMQbc5hsuJ&#10;GaQiEWCoR5Jia/ZiUHqRn0iUerhOschzjvbQ6HncQmzopMd8vTsSsiifna0Vjleh70l/AOQl3rBV&#10;BH1+1MxnS9gDWyRuFfoVqmBcea6g30svhH/FRA1rOQgt8LAFWDahfSlccVlQ5U+o24SNyVhj9Yyg&#10;1owAx2BY1AVyjcaYbstiOGcCBpJVHI+HPeIjbFicJhEym1K+8OaO+Zhe8CmWVDCg3xlb/Dt8S6tp&#10;+v06Zxj5EhwpHW4Htz4NW2CDZNqOeyHNDbttm/rFNX+uq9DmNs/kgMo3MHgbLvOtXaVfr6Gx6pGV&#10;x7VEbOGkKMfZw9hWmH/2rcym44TbMryZLnt93juX9RhFHxSX9Ytycit7vJiXUHMxXkX3RGCkN2yh&#10;sFoPqlrGyRx8K3eAsU7ZM7p0fRpGQH8PywItgQb5oAoPLw3XTZIwByf8EqJVHBghHE7ZA/jvG+Tz&#10;Jc/+nN/9D9eqHpaTDtezvcwBjLx3lLKAhqsElWwKL55qOT/cDql84DjlWDrvD/owuJpgfp1QTKh4&#10;pxTsoe8AGfsuv6D9l6gOvy08nKRtYQO4I9ilhFGObzNMRkUXKM7F2pJSek167qyADckQXjiOYJf1&#10;Xqk5e/SRQt+/JNoGC3gVeVX/yE8gVmOkO+7tRjVYfkPK2XD6zKKjFYaTj4TP9dy+YB/CzHRmpI3Q&#10;P4AS8rhtHQ7u7L6hERMIH7/8tjJ74kjewxUYcclrTskahXM7eOtkV1MJs2AAU9zgGJf6UVbuCjVI&#10;vvUKVVD8BqsTJnofHuO7DXUf/0CM0WvsmJZIM+Czuoi1rFfpsEsar29abuf508vewNYzw3oJtfsr&#10;HLK6QwDEbxwPTr8j4RAZkNCe+lppr5OkClSWsBWWZVko6TnTXXUM39Dk4R9jgE5paslxTIZeJ/fG&#10;AKVgkorpmStwHFBJxQCniscwDkBUjOzM7eP+zxuA9kfRWIcQvP/0XQcKPu7tnK0QA6Kgk4RWLJLS&#10;iRGsr+FyfoE9XZ4338cOqFgzGLQl4PnpaIJpJwnbt6Byd78je1jHJDQ5om3rzcyNozlYoYTXCCjr&#10;0a0j4SEnLkxCXPHCUOJ1tiXkpmji+efepJChuOskEFHPEBgR4iPI+UWB+4ALw/aA+6vbU1nuUI4D&#10;rcHi8KAjBv4Ee15zWxg7oDCkAh1LSrAaHIH6DK+C29eUggptZXYHMvjBNoTHB/9koIyARUrzyZtI&#10;vPjplbbwjoB56msJl5c79FClJ8jxNJ/ffZEkSUopLFW7eGZjOErGO+XCb3V2nhLVPNH3lUEsIITI&#10;9NjXd7potPgchnRLkUTFGb/hVbhTAsfwDp6Pk9WfY9Bffbd4ovmU1wW2oJCU8kfkJb9iYaLdR+Rg&#10;Ihwq1YJtASdI1K4bumdj8jduW6+TMhTlzB++A8aXD8PDB2sAwu2VOBpQTYe1SrQb0RtfAiR4om7R&#10;5zr5ThePdlkVbj4peFtzdS6dHpDQt+iAl8gOkYo4b5//hX8v/Jfj/274L8f/3bBx/P0Ul++kW+Ed&#10;3p8Vf7dEUv4A5r/nuweeiX1+XvPd/QN06bizhY2FpAHJ7jKJfV6/I2mwUJcT05/gy8wq2HD+SRfw&#10;/r8NjeAVdo7P5VnO0s3hhiIu7l/2okq9n0ViJAnjm8rtJ+sIttluldF7hUOByvu9RAb4ip+SnfML&#10;mG1D759Fbhy//1rYOV59+YJdI9w5wNUwKXj3v+qEYH79gkTHqjqFYgRfIEUPX5z390tnBpJ60um6&#10;KfgC1ZjJNavi/BHe3ydR4NC9YO/vvxb+q8eB27+czQf4L8f/3XDgeA2085Lf+u8c9v+nkI4+Hlvw&#10;H0JKVVGUMM63asd8fi4SRzjq8fbz+1CvJez3/X3ht6bA/zCo/sWJkcb3L+EjRVyYAZn2js2DD4OS&#10;FhQmX5Jb5Y7wU8ZTvDi+fU0aQ/I/DKp/m2PKX/cztiulnjoyxlU6gSkZ5odfjI7BfA/wJ47HyTfI&#10;3r8e+v8DId1KJ7dg5/wOh6J6zSrjxfFjfodSdIP/rpz/Xvj8/F9mZlJEUykZ/gAAAABJRU5ErkJg&#10;glBLAwQKAAAAAAAAACEAA8u1qWmQAABpkAAAFAAAAGRycy9tZWRpYS9pbWFnZTQucG5niVBORw0K&#10;GgoAAAANSUhEUgAAAXEAAAEVCAMAAAFWOxVMAAAAAXNSR0IArs4c6QAAAARnQU1BAACxjwv8YQUA&#10;AALuUExURT8/P0JCQkFBQUVFRUBAQD09PTo6Ojk5OTAwMExMTG1tbV5eXmhoaGVlZVlZWWlpaWdn&#10;Z2NjY11dXWtra1dXV1FRUVJSUnl5eVxcXFtbW1NTU05OTlZWVmJiYmpqapSUlHZ2dpCQkHJyclhY&#10;WF9fX2ZmZmxsbG9vb319fZiYmEZGRmFhYUlJSZeXl3R0dFVVVU9PT2BgYHNzc3p6era2tqOjo25u&#10;bnFxcYCAgISEhI6Ojn5+foeHh5aWlouLi4KCgoqKiqmpqUNDQ5KSknh4eEdHR3t7e5OTkzw8PHx8&#10;fKysrJmZmZubm42NjYyMjDIyMq6urq2trbCwsFpaWlBQUHd3d3BwcHV1daCgoFRUVIODg729vWRk&#10;ZIWFhX9/f4mJiU1NTUpKSkhISEREREtLSz4+Pjs7Oy8vLzg4ODc3N56enpGRkYaGhp+fn8TExKam&#10;po+Pj7+/v4GBgZqamoiIiDQ0NDExMaSkpMzMzKurq6enp5ycnLu7u+Hh4bS0tL6+vtfX152dnTY2&#10;Nri4uNHR0crKysPDw7Ozs8DAwLKyssjIyCcnJ7W1tbe3t8fHx6+vr6KioigoKNra2jU1NcXFxTMz&#10;M8HBwaGhoaioqCQkJJWVlaWlpcLCwtXV1S0tLcvLyyoqKsbGxrGxscnJyfDw8NbW1s3NzSsrK7m5&#10;uePj487OzqqqqiwsLLy8vB8fH7q6uiYmJi4uLiAgINPT0+bm5ikpKc/Pzx4eHhMTExkZGSIiIhwc&#10;HBsbGyMjI+np6dLS0t7e3u7u7tDQ0B0dHd/f3xcXF9TU1Ozs7CUlJd3d3SEhIQoKCvX19dnZ2RER&#10;EQcHB9zc3O/v7xoaGhYWFvHx8fT09AsLCw4ODgQEBBQUFBUVFfLy8v39/ejo6Ovr6+Xl5UJCQ///&#10;/+rq6hgYGOLi4tvb2+Tk5Pn5+djY2O3t7QAAAAICAgEBAQMDAwUFBfj4+AYGBg8PDwgICBISEgkJ&#10;Cefn5wwMDODg4A0NDQAAAI8Y3dgAAAD6dFJOU///////////////////////////////////////&#10;////////////////////////////////////////////////////////////////////////////&#10;////////////////////////////////////////////////////////////////////////////&#10;////////////////////////////////////////////////////////////////////////////&#10;/////////////////////////////////////////////////////////////////wDeYEUjAAAA&#10;CXBIWXMAACHVAAAh1QEEnLSdAACL/klEQVR4Xu29QbriurJum52hTEMo0wK6QGEW6AatoAfUsjgr&#10;2Yesrla8MUbIhpmZa+2z7/v2ee/c7wRgy7IU+vUrFJJsA98ul/vhcDkdD73O18f5/Lhej4fD9XA+&#10;H67H4/HyLqS/HI+H++F4I83n+fG4kux8McPxer0efsnwDfUkJqT64+18PpbhdDgcTqfjkziT7Xm+&#10;oT0k7kgLpMcHugkczjeK8MRKq5Ae+LzMdboeDmcUX44fxyNVOl1B+SseIu5HKkw+QJD8eATU5UG+&#10;w8eDLJN+5VrpSXx4mPLwOFsUaC6nw/UOJtJfJ63yTRxWCxRklY8zyKdWyInDStj0G3l4WjhpTiBJ&#10;rpfz5QBxlyfB3/UfOcnWmp/P5+v5eL4/yC1hqT/tdaa9THi3AheaVxot/2T00UYmAVElvpuejemt&#10;IwIyy7qcyEUtKMsWOJVcMT0RdzII7GxNaPKLydELuMMRllZq05OQymN0wlCzx9TgePhRBgGFbqUf&#10;Mb00WryNTXOR8Hy9fpyoVwaWrPR3UGE6JHpY2vXwIJJakuF8/ZIeKFaZAmzdWhYwgsNKCF/Pp7OV&#10;m+TyPwGrfXjCCRloBbbW/3B6XE/TBqY7TnuVHmMxomN4J4XpDnSawzSGOZ7ZA+jlMKtWq+doKyPA&#10;c36cjFMp+sNeAVVLK4LCI9WuDR9URvtJO2eGnzvynBi7gMqOH/BFx7RH4AU8eaE/fcMUTM+R/GML&#10;1BhrEhDarTnd7ErVVEv6gInfCtzpOmiP1hEzPM70sgo4379xCjBlsWFVTAYdihZ0p6ExCetvhsNB&#10;e1aXeUgHk2awjOvlTk2swhnjoAdUAPygsgpTYxJTq0kPWRZFWVbhZDWRZT/VxyImjVC2MOmxz6vl&#10;kgb774zJs/uBUzuIU7gYlP27AmovTw+kY9W23lTF9JmEvhRPV3rUwm6J5ZSitK5VA4N6Uig61ci7&#10;/a/3M6PDdZkWjfkj4NgNKuDbXz9//vzr51/ItnO7IraNKakLoW8e/huSfov4O1nn3BmivpmgXBxu&#10;mJYe7nR9YKiMGfXEeFkSnZFr/Jlmv41F21H4rORbHrxPjmTSS9uN3i2BpwOjHj5UmbTINxrGvLUJ&#10;fJEUEuvyWk2m12cl53Tth9un/RlOanl9MiMjo13Js5WSm4TEGA3q8MQeeN7sjHUb+CXjGQRu4VSN&#10;4YvUDdEQM30EWVnG8VgCyR/ANjClHy4P7CDbmbTIN4HUW4cbh5/GU/oP/uRshwCpIuXfShUxyfOu&#10;J6EFRHf8RLvNthCNdqnPfSOUooHHFiTRVESsQQgrhxmzPtHlHuA0PdVIIbzHlJUZwQiwC4cgTlzG&#10;X+NcUa7rOH+UfGmnS8sMMaQXvC0qUbgyoklOx9DHDVWk30cUlFK4auNOH0NpNKw9y5NJA6jJtUIb&#10;RRi0KLUxjwOQk58t/bdrvlXfEXvYCkfUF1Awgycmg0BXcs+u5M7bEPo96jAuQJjhlAvyzJGqylj0&#10;6AcuTCYwFaYb+RTcDHB0CaXXuZa6ujpJejo0UDh+P9/56eij70o9Y8lC49BD+MmQYnWzKvDQaPCz&#10;sB913ULh1cAmQTbvDCZQIzt6pZJfT1ZV3aJnoPUsymWeIGC0Z/Doo8H+qKpyKZqzbHO67qJ2k9vF&#10;ltc+XjECeSf1MzwEmbSpf3Q3lDhOlR6LtBjJIWVDoiMAHtRm0CZxPUJb6nVLg8dhkCaVUGpa+5KE&#10;ip7P9+s2T5tJFBvxTPNpuZTEwU9rQgb4uTlXCgxpqPm8ONBaTuQBPrZlZnPUadVucpPKDhUABV7j&#10;8jAtpTA5ooBHIybqSy4QmWdfJY/YrDlzSqT/YEL4YwaQEExiQ5fzU/O5Qx64H5qGrpKOb2dgvGFE&#10;Ofz1PZev42+EKTgbYygDwEdC/+Zw8+8kB4JVlT3a2qmcFmXJOXkb4Ha+n052eT61AicNnz+pDFSM&#10;dUXXaFp7harKtup10thwTs432nEejD33E6stojAzBh+7sf3xyjKH0DYYpdR2d9c2QbuQnJ8vw0t3&#10;toLDZx5Kzx67uTkA6TWpyIkSSPawHUc23V/kWy7Ahle9Xcrag4oouy3WyxuFmGjDICdJaP+l17MJ&#10;j7IUfhG6B2dQrk+UoBH2TlHFbCWmMew9EpOJMyJZ/KJG3b8UIOFYpJH0zKa3NJWSr4nhA9DVPuo9&#10;1bpr+HFfp+/kIjy7XvuGYU6dXSOFeeCjjll9K0palvN6fnzspwtRi9OlOw+zT5dhdI5sJTAd7qSu&#10;g81CiVO3G9GIKsC9Gkkeka/SnQ9QNpa2qsuC552aChC7Y515nPUQYCSocc3RqFBFIOvAyt6UnvEQ&#10;z0KWOw7XawVOelXv5x37oBGc+VYEQ9yM+3gQfDADBLnv10ftSIsQ06jr+lV49+tttCdL/bglon05&#10;M1AhOQmgs/ZkZUGDW4IHJrZR0c2KgGZXNVlY1YxGZcdeSICMdXc6lXrP9FozCA+/BlcyYJ9zFKBo&#10;nD4TB4p00smp6kPzbMxsUl8lAlXUjpaFZtoQu4Zh1TPL4ozrKsHbvNZB8GjWJRh04aLLfdcs7G2w&#10;KR7tTTQkSu2WMxW/M/jr7O0SaLoRTS3ghuWbTWDkSIo3GR85QkGCNzGLStReTrjN/CCqMXx7ry1/&#10;+SDiRmVO5xMTWdAzXFLu0v0qAt5VWtgBSupNJ6LgV5XDFYuB/boSKV2rEoE7wO5ZbuM+y7VoTtxj&#10;7+m2DEXqI1y9DFHMV+TZRJCNQk9pTBZrbYAOO5QQqtFuVavBTFBG+ZRg+9nzTao7dG7OFIjkzOfN&#10;I+cUyla71OBZFjDFs0AVKAaYW6xZKk5soYcao5h9yL8arqfMhpdWyQyTIm1jvVBjO+pp35Y1S7FC&#10;A52/wRjHELKN2wTQtASeOMyxl1PtmuX9eGN+zREdqi4COUwcyphuVm8ntKdzwz3aOU8i4XFUBtqC&#10;XdGaPj4Cx0YpsKIXY3dxbbBpVq5WK97fIhHBPw/M5NQg56q0ipZghLFjUJri2asKJz39l0UWLX9B&#10;u7k4EHc1GGbGSlRY37cnaijqzVRtEYtx2+vOCLyuQiSOlkcWQlmIylYB9+fZ6SEfGuYpfj4mEjN6&#10;6UgoJWCLOj6q3f70gxVlRPBGF1VhvepRUbiUSgW8MU0+FZGClyKE7nSwkcPJo3Gaf01Lz6aKpEfc&#10;gD06AGpGcmg8U/rF+XlEM3tlCx3Eax/02BqjUll8pN09dpR5qdHtujDl8WwW9+g2a42i/aGUFoSe&#10;dLpHjcPAoMfeIcmN86dNVV4MVWmicKEby47JanZoA0O0ATqRVedYr1JR6NcP05fAf2Pu64j8RXvp&#10;VcTwQEzqY+hOm0KeWipD7hm0NZAI0iDgiyalY3mB3BW37i9UCnMxd6M9nWwogRfL7plGgJP1xJU5&#10;PQHLkOXJwrrEs8yabni02+n8pCLT2c2pB1ZXBxbkYUIsAH3drQBaWrfIycflZkfSHzPs6RA4g4e/&#10;PfALzBH26wr/7uWif09aTMySYV9N/PXk8/PnjegtJnkdvp24XH5J9S5p/6dLV/9K3nNv5exx/2Fm&#10;MpK6uG3DG1+Bo6Zz4FIdkB2oHdwY5OwpnKHZGLFuM14oqw1/kzUlQDGJUm9qAnY8FhiYjDMBBJPA&#10;+jg0jME8mA2YFhkd2ugKLBlrJ1OGRhFktVd5NQ2MtxOeg4DXjbA77N0JjFXipIvYr9p/kZlu6FO6&#10;3yNwc7ALokObow8zU+mQD7w7yu3wsy5QVr/8tRDnYfQV9eINXC9HkOKk1MtFqHlAR1Mh3O7t/ED1&#10;ibXZzRlkSVH0J/W6GC/GsVnML92SwSFRkuKVY2dahB2fnP+K/U9zu7fgN6+cc9wY4Vg2ziyNADww&#10;k6MCLCpx/aRhAsIRVNHWJ18mVjad78WovHP6EHjnrMf4J44Eej5BNiU56GM6VUYjykyZHqluZPR9&#10;EVeSqokOtIFc1wlJLRQxHbESLykmHU+rqVBWF/FR63sHv8u9ZapZQNVYUFmajEbi9I2oVXaXs2Dc&#10;xnH0+XCFrPLB/Tt4r7WlWINJRdAQBkZ1ZDSmgXEYpmzWZDaxWGDG/BvoX7V34dpCcwGo4kCarofv&#10;lxuTN0sJGmeZybuLvdoBduaO1+j/M3KyON0tX21m09msGsY0bgWXoBmdhx/2psY2VCOzfRenX7XT&#10;xZWAAKgyWVHPzPNh1zG7zX61bWVvehYdi650OeW9usvzGy91ItU51fLVTMdSWM04vXKhYVQLAWqD&#10;e3FQ1ndZL/yXyqkEyn5lZhoU4h3AUZpi2HXUtCyO1Zdih/i5fkBqpqPZJMvNmK21fsEu8vK6Bp1A&#10;XdHI9YpyUmF49AKdsJRjq2DPf6nTuRvq2uyyLmlwCmDVovDYPObo1REv1VAk/BJe0wHq5RovBxyL&#10;TpsEvmvH245y9TVzNJ2D0Kxu9TO0glatsVO7IZhm6hBH0NRXt0Ygxe/QvXuYr2LnqrzMiSV51Y31&#10;iVf2TvZTpkh5oeNDI9dW7SbEexZt75pJyTrDxAozLbabeqda1LVldCzwoZFPTeONUX0WQ4QV8VqM&#10;p5ZuxTG02qC1Re9S7/QvZ+z4AEdi0Mid+ft2LeBYFOEpXRP9d0k52v0wAbXqpmWnNgCTSwayJg5a&#10;zHtawlQfnrJEumpGs7QUVKN7oFdFdsbRBhxR96dOnNhrl+7lGtJRJ3IitMN73UwlL1nKo4uJqLqF&#10;MS2rv9VfcvZJEjwuzVnxmImb4wNTdZpB5DN7j+NE5B25DukqTOtpAaCaTLQejtcqg53XZuTHKzCY&#10;GXSZRB/vWuojvS/l3SZSHflchG2sG+eCHfOgQnRIR1osdUySWYhX3Bgr7GSodwJhO78DV1aDTpwT&#10;9NGuU8TW0J13FRDlyjBDRU5OJ2B7erHaeuqjlfcCNlMcydLlQ6jSU3uZxcXeZe74U3isuczQYOBf&#10;p2OqNL/UqfxlPM6+VAdAUTKDgJ10g5sFOYfXE+sJC9T6nRzFi3c7NvUvQfmoXtvlP0F/oHEbLDNK&#10;ry1gLKiAFesjcp26V8NJbFMT+7ty9Lo2UmpRE2FpEPvUUVkFK3O/Xw8/jlefNXJVB+lnFkLOX+hk&#10;dCYxpWTJ8fINGxy9s3euHit2dOeGje86pfvcIsAAb2S0rUkI4zcn7+P0l/ZVBMrLJ/pZ2nVJMP2l&#10;NtDM1gwOEjZtioHfFUJp9zp+lVNSrKDc5IRaJvbO1BFNnBmVlu0SmF5ih3V97gSmluDtvC71C1FK&#10;F/juV7IPewLrZJ/mwaDJjf3RzJr9jH8ojqow4NRhHWbsIRyPEsROD3IbZ+6bVQWW5miSRMYIK+CG&#10;KDsOGmHndPhB3q59UQLIXQvY2xT1qoaTp2+1i0Wl2xLSobfiJQ/e2aMAStAfWsjYq/M9TV39SDVN&#10;kdJM4Vs98RzlqqaTElCXH0ntorTliF/Pl4d1gAIXDsxOigt+tNazRiNey3eANjiUC9wAcWk+0pZ2&#10;GvnU2Owt8igsPY/zaOyR0PWqv1aZJagCC1o9NEYmxMZEDhQ6Oo7APNkcMjA/2AZXDWIzIz5uc/q0&#10;mctLJh1PN5QdL5VwQ0vqnb5yhALNj+6qx68Y+z2KbQ8HIQ6oFPZSNwi5uhxCVL4OX8i3KG2+Wbo2&#10;mENRHDcary3Krmyz4THvzjvIaN47yu/Hd+Wp9YRmpthkOCrrAWqns6j1wiAmQhgDwSFCOvpBTgvs&#10;yu3HJ2mx16jbqDZmlFcMgzbLNiVELKHPUTZSWTZprj7YaFcy+4i9z4cn1D0+QE7iGe9FEQMi9qU1&#10;xZ2jWTnl+rnow0XnhcGQQi0jWP83INjuKo5ulTtAqDjDm3Y6PLx3JAUMGsyuiBK+MV29sFVnHVBO&#10;1NABXBOFz8IUi8gjFAs5fFT1pOnE7pBBHiqWY5e478x4YebBOiPlowdD1ytSQw5Qm2pv5CPqELfp&#10;T14ddVbEgctaW8F1qjtcJW876/X5kK5Rji4v1iNk6hXx8kIQC8iuTe2bWjZ6Yzyg8kwbB39N3WkR&#10;M0ihpFxefECOMqp5eov1JC03KX90tot9Kndz/jDgI7B6HIc5GsbVl64xTUk9lBSjhwF46V/2CW4p&#10;wEDYzuVKQux0UpqKemHd1Tra98dCl3qRQ54qAKjq0U84WsSCYwcgYkbjAAMBmRmvrjzo1jVfr6Zv&#10;0tqfvTj10yNO+1kqzhkSuLiycHwBUaq3u8+Qil4KYSrjrQZKeAM+kyLrYo+KEt+Ct/a6AYEK2u6P&#10;PtMSMSPT6qty4zzEFSrk7fINdlevpu8sStjCRDYRiOcPGtHK4WNWUunSzPUK0g7k6+WpW2fisUm0&#10;oIFUDcQLOvpVi8aQw4LOwqkAPRH4GpT4a4qa1PHwcH1czvZezvqBliC5Sfm0ZsR0aUWBdNChUavX&#10;l6u0LOi35+K+oM1rHLao50c5OrA1QSAqjhtp57hbMGTflDsKETgfT9AmbkwPo8KmaFKvQhwPH6QZ&#10;wKtB7S6qSavtWSSO2/oLr2yMRnZzFvscmMXW5K09tuCmXamX171SvZRzoJH7ErPKfduI9i8whq4G&#10;pI5g1ZfIEeLSS3dIR2U2eXaGLVYLgBZfKo/uHTuvemmXglTJS3Q+7/9BpCYvM1ifpFOh04nVF8uk&#10;s/fhyLIjTwa275TrAkjknYU6Kw1+OnzXyVtrFVaqs1C4APr1euvZ6mt2gPb/6AV0lXupnu379f+J&#10;GiHUgWkmBnmdXfvpu+LtXVzKuyEw22QUr+PTHrHF9HxsEchb8Df5T9OySv57AP8oP39+7FmtkWE3&#10;7kNe1bYU/6Z8f8+IIu8BbVH/WVrsOlq2l1Psi754M4/UkhGHCcVYHUFdhrnz+cRUBhP3Opp3u4nv&#10;uUn9owvHk4+lmkPPlGewj+ELnT4xK55JjnoRTayuocw2KXaCLwluPXRCCKjt0oBFdwAD3aBebXCD&#10;dnT8ChUQDp/zk4PHrNQ9ZjpmLKP9ALdCYHW1UE6q65NF54fzkMGNCNAKCGNVYMlvwJeMb5F38MeA&#10;jhtVPqZUkNPzBM+UQhKGYpdBjQ2Vd3rcBMsU4EE7VEMX97YXn8PhZlWZBPswHbNvZpX3D12R13HT&#10;ipLkhfMN7zv0tzDIpRwMa4cEyFLRyFxE1ozz7QXonpJeV6CES64rJiOnDabOjbQpJzSqO18yF5DO&#10;ipVmYfe8+ZThBn0XwbnZILZfbfFVhnPQONB3TYGSJAvxNkJ0WEBJij0fv/ddHcDcoP7Ox7sYzUg1&#10;JUc9a3M8fI4m+gQWsiyGsJdCWP9RB0Yc9KZ2SlpA24T3D5CX+OyCmc3OuIbRDj7KZu6UUo2ogKkA&#10;Z/Vofh/OZO9yo4W6k0UZbwy39gxSzCpMdPcUmQFP0hvD4dGnn2R/F+n7Hek6/BN+rYX8Qb8fnn6z&#10;TA0w6HWQRQh9zD28ahSAutycU9DZbPunj/9Pj5ZtLMWpmQsbjotTi+0B8umtPtt8ckSP9ISAbysQ&#10;0D+B/SJ6RdJKqpsmPoUpCuqcfibCMg6yxb8WdqQ5HJ5g9b71EO5cgUQ9uUai8jZRcwEv9oFO//Gp&#10;3RYLX+QL5n+C/61Z0MJuSTSwDLlUQZyviQCDNzYS3Uo8OKiZT/CarhldiqqsD9UYbT289Elq/Q+1&#10;62ldujSmzgqzqimrCkBqE+p5f5XdhYt8ilo6RE6MhQYoIJ7zaKAw2WXCK259HMmifvy3aV31GIV1&#10;zwwVmqmj1wenJjob7OvBZH/udIzsIYEt+L8i34HnW7bkldq8fFDyacMZ0c2HkiXeC9JBn8mv0WxU&#10;xRTYXKywXH3VWnpQO4IVRXP24vOJmM8aSl8yYN8Bv8B+kUHuBsrsYEC3YHSsXXs8ifBlmO5nZyXq&#10;dsurGAnIrXFE79NI+k9rwxtr0ZnSTuTWMKsSFXeFOek34fS2T/YqhP+9EnMnlw3vsWlOs7VMDUaQ&#10;AuhQY5mH0in1cAcHkmFQBU+rpjbCiZfDrw9pLZ5RG47ycr2BXdOnyQ7HG871TcK6w/0iwJ73CJxb&#10;YAJqq8xMQKDzcpi3QrLkKtzUYz4cY7khA7lEYjotVakYWU5eoHPYoe4uYmMaFk65eKcOQGdRp9FY&#10;8PBHjyD/AKkKvHdZ2HMqC3l0TfYW6URMLG+Mw/3ElJijoczH9mEU3M4BTGx+tRDK++C+mRaWaU7T&#10;gjh1LzgZLPLWrOglwBLLAr0hD+27dD80xEv1XF4YoPAkTs7Lg3vNR/MwcZMY8ZJad2PqIjQGMXo9&#10;qdll+05SR8YpL63cmf0yBt597u5RbUcYKQIW5+3f5Q2+T4zKD3m8BiIgpwF59bDInHqf4qwHZPfa&#10;bADNQkU0+hBi9PYMPaIXaBbsLM68vMn0gcFbf7zMtIJHrF6pwel+yVMufMgruFYSs+/SH+VV6SmF&#10;7f3+zLCLMG5rFs9SYKMPNN8zYyGLohxi1Yigru+AeFNJ/rbc1cXhn/7JQbcliAGzWRwB7cLhNUdI&#10;/yg+6aotl3kHerk/vWM8yEcpBYRBxDI2/S3H51fsawMSOuaQy+ulVuaBQcDKWAMRpEqf00Uz6Zw8&#10;Z25xNHZ3LfYXM9ntpL0bOB+89rAhBrH/2nQWVAIDg3vedU2vElGuRdPaf0kBSXuww6rpsR/Hp9/V&#10;MrUK1MTIcPjIh3DecbUC1c88T7xEiQ75I+NbV53bZ2YOWW82IId0oaQYtZq0PfP0hOaTfXgICkxc&#10;2yw2hVWqjR5eJqUecW6tWGp4f4xEOtuTc/YaLQRmqvTzxYvR/1IcQyFfdBaRwRDTdwoFgjagsNE3&#10;KgYbZml5v4UvUmNBoJ1IIYyS5aJDx2NzTns3NymxbQpg8uX8mJ6JRaV+CsnPMZ1fpP9tBbKWCZoq&#10;xLBKds50xbUCl2KCpZJLAhw7miMa/JRKlBF9g5Uuzik8CYGhkxw+nOBy6uS8sfluGsjFYLVNvmgb&#10;GnhQDfhlH8gr9I5c5iVT0adr6gjliWviV6MQSbs72vl4ZDMZWuBpWzCRIXz1PphNoKVYZSJPZ7+d&#10;6N1WMWMvD9oE6MM6jv00I5IzyUHsdq/DBrstm+1BDq+2hk7SSy10qUbc6Lyd/yKkl6g1qzxjypQJ&#10;s+b3RzZKY5V7vsS0JCrq0+9VHI/fNfQuBxDAxjR2SvQCn/vj4bHq4IGbPwmck77CbDVULFqplk9z&#10;V27wte9RXTgotRO11p/49Bu1MfH57o+QzHoc5W60IQbNeV4Ng9GdZy1dQ7B5DhAQEhuQXcDc/Y2E&#10;PCzIYBQOZ7wE85wnDDopWRZQl8Tp8aaEuRbdt0mtSzNk8nLW5QmiQZNDONYgJQwALvwTF6M5f+8a&#10;QR7pWJkEarAPzt/lZeeIJjIfZJB3y2xxDlLTzGLVEcSpotqBdHPPOQyWwQcEdcTxeXh3R64pw+XQ&#10;5ZpD73WrBprLE+hvl6QG8j8iX0Bn90V6+B8YijctUdcXG70ycfO+LXZqZfxMWXAOtCFX1Ndbi9Cx&#10;21kknuzbYLYxtBe/ntSikOycIOdCPqDZ7OD3gBLnG8kF3ipiJ+0iFzzZC1BJCSD6QTlPK5C9xHrg&#10;zWkqgF7u50cKjOm+m7ya7oO5orhpMcwcHsBeTUhCpEyNtgXU3RfMIyJ/0f0WaD6mxYBOM0kTwcrE&#10;cXlf8KofW1Mm+4GzPcwHHrvlQq8kl2OPYZJ8mgoUtwvoj96bYRTFzOe5J8x9f7bF1CI39WwLrQoU&#10;/kYTLhHpDn1EzjYXj7k4OIGdj01LGT0y4xQlc0e8C0xliT09T91XJn09rwQnr99qPmB7oMNHqcZe&#10;EirmRVILqdANs9J2D/Jmrkjxok7ab3RXEbqpjIVr6mArFKBxnbl4c3qxRCozMZW/MqsiAtwYVHZi&#10;D22yQLRzRjBi6Rv2Xj4srwvj7JSghOslHhfb/PwL1Yb3Y87IesDgiL2OkaqIEcxPfLlOxp7smD9a&#10;BdyMBdtAzEyJMuldM1IMtNv1Zroc4+N6y2AerRAFpZhZDb+Kp0C+zsbvexU2aaw0sdeCsh0QNFJ6&#10;q1cQs5CUrTRZso7D+5pX9JpEpC7UzGvWkw0j7uP59sAzLntxWHqxTkLVWW1BzgFbnQI9FE0IkM3g&#10;pL6jMZQJo0O8I0D3VVU64zJeA3II5YQZjMVzaN/Yk1dcJZweYfFCciQVHK3mvJFa6mDGR76uNS6c&#10;yGwVI+hZTPrkvBLHQ1iDqvGSKcxnJRZdHOl1PRFwFOnQotMCOUVaknqOo7u3Zm2W87WH25pjOKfJ&#10;2ZL94R1ctjOuMoY1FZ4C2PhOFixbl7Qgd94gamFnL3bObcten26AZhSKCi0zaA7sVJpRCT9SUQkz&#10;eKhpmk5en/sUi8blEtkq6d5xmM40bzhxIFCxe64d3x4F89lxjwiPItE2q7lV4kAd+O5K5+qIPVj1&#10;CLztjfM2p1UhBKc2xBZVtWwMThFmrQAYdGToVNfnQGwEjx3btHfvJEi6LbFPFv2obe2RJqBk+fbs&#10;McqJ3wx7Nu2NXDWp+lbSQslsuLvw9FcKhQoLELwPTqtdPHbTIPCG1cp1smbN2KHLSfo2eBLCveBm&#10;SJ2S9u8iCZi5T/1pIjZtxuKpN/yJpHsotRXs8OPpesXheaITUjxwY706JZjJ45EeJ4NWtwl+90iE&#10;jvN2hh7lbjEmIsB+8nETMadlF1WxQnR2Q6I1V8SUd1uZJIU0GOQH2QEmdvmORebfGWwGn8M5uR6q&#10;F5PM2kVrnVkUmqdVZzP1cNrg3M1EhOCZ+db5xErpQQ2GBTLaWrvcnyzCgM6Ep2/8Wc6ivEPfpesD&#10;dJcYhChlJWSrYsEBgmSosw/Y72WUwBKDH6T3pAPCnKkPOGMDszoappg9wyVxpzssaAWlfQd/p12r&#10;4va4shdX5kRAJ8pgsUbZxF7LJ0vf9LYNRGgXBMyUkZnqWep7YXRjyKQy7x0Lcbv8w8Qul480OJiS&#10;kAp0PeN6+gF88yeBGAFpK1ef+hsL2Cq2sE5gDsTd2mgRQzv6SE38cezTxXpJhea+O4+ByQAN9068&#10;9CuwKMVOYbwYKtvYhfR7fZsDv/vrD6Q4oOo4ewXrHTzqT9il85aAq52tMJHBO9ALmcrzFDBPsmjP&#10;7LNsarIqAl6XPzY/KYK+ZgwCtQi2RnaEuSPMdvX8dVIt3y568jvMwhrQ2yehFOr23H5lpA5BdNeg&#10;SxDu9Xbq4i9rSe3QbSSZnCMDBeBeDYLAfhrNkIeW3BbROPRgprZwjmU2tDkXzKQATYArYi5grpE3&#10;2IJgcXjypxRVs532tZC/GbwbXQtS8c8sVoClMkALwED1YK8bF6lvNngyTnSXhtO0AN0MY7ETNixJ&#10;Nt6ixSjBlho/Hi40qnUF7yKexsS5T6RQuPMtQgttu/lsEwBF40AmU+bFxmN68fzOlsN+9kCkt2SO&#10;/nqKj8uZSsic0Vok3sSOREC3W1ttXZ4XuU7OdchRaZbnDgGYWBmJYsQTlZ96S/UQ3MKO15V3ChYF&#10;/ElasesBT05B6A9msJtj0MDw91gWbIrWC6q59ukFXtLQTLQWDUa/pDzwYD76aKliQnnbtSfRWvvv&#10;BU3xxQxogzDeXJcwpzWIchhz7JKn2TNAsQFyTlmq6Bxxvdh/Bwldd2xTs8u/uRU5c8QOcuqs88jT&#10;04lhVdsWVqAy5MLLGcwZ9Zp6HkhNvIBBXYougRswkssncbVVVdhqIR//g1QVBUjEfUT3ErJg03lw&#10;4ds5xV7bMPyjlAXShonPLlrCce77W6AbQ1OkhHeUCJ3E7OBW15LLknpwUZbVmHwRKoKZjG3iSFe1&#10;Bcmx8GsNJLMZyGBnFkkspNMBvCjgQ7HkC8a79JNwS8RUKW4GOp+RsEO7MRSlNnGU0GkYcKgMJRNn&#10;1SKW8aIkYzx0Wy1OnzjHqyRRZ9rsWdrVUZ27efnLH7Psx2pKPzCX3J23jKhlQ80LdJ1i59kJh5uz&#10;6BJF9l1OpoPj0AkKDyaJxvEaOaJSzoGuoymJKsa4tu4dDiuRp6R7eiMpY9qK+CpxPtEaTOoGfziR&#10;AT01KMJzA4N0wjR1eMbjgcUZgn3y7FTNj6c5c2blfH9MhpK6n3mAl7tED3RZp1+wYtJjXl2smlCI&#10;4XTzQu4ZLU7EY7MZ2KA1jQcjICE+N+meE1aDl5Mt+xjBrgOx1G32pSlzKsJDbDHr41p6Bk9eOn+Q&#10;Xz9cm5rp+nB1hyEGd0FeorUMcOJDX9BKLNSLcoOJ2Ke/2ddUh8d2BzfEocCZQFhhjnJJCn70NTcX&#10;vOhdRpnIKBOC2K/iTv89PZzNkFP795vkU/QbdL8fGiCKIjAtaOOSW6wbbmQdTXXELjyKlvSKJ+C1&#10;zisjm0ONrtsJYFAxCIq1MaYoCzDCmVZw2VsBPz5merte6Juo8XdGr9eby9KFA0nN+u1LRISOvvI4&#10;iAP6klIpHviNNAtf+o7dgqTmXvDHWMHgt5klbLCZBspn7rLZLXbi/vjB/LbrqnDvb5SQaa6U0qp0&#10;U9hYnbQCtzIX58EhEoImGNJCSwiscKclGX/IrmefvGq/tEswHEqlXgJCvekGIa5nJNo1j8fK1Aqo&#10;TqJsIOCLnLkgE/UHK77r6Ug1HNp+kbziAooI3P3g3JCHdTtIDFKSJoPOu/cbyoyd79evwEAj0uSg&#10;YuH20IYQq3fuIvBYOR8vjoqYjbc5NBA9DUtT6n7y5uXp8tDsV+kSMFdEJ/8m7+HfRWrcs6jxduyR&#10;MrRsxIJ9Mu4GWTT1+fPzfLsRfNxuj8fh5pKBiYh8Xs8fDI89yeXlUGpIitPDz+n2uH5+fH4+Hj9P&#10;t++P74+P2+H2eWL3aQFv8h99RPw/KuvJ+dc72Z6vf5Of2w8SsfvugVLElvPnj3WIjIK3FOtgjxgp&#10;6uyp14kO/k5WGmWQE5XqOePB7+L3BiyopD/c78mMK/qn35swYinZEhQw5jlfwNjFuGPl7kn/q/I/&#10;3Fqs8M+f941Hd/8+B/+HUll/U9iHp7/v59nR8Fva/8Gc6x3102vsH5eI0+naDQE8EaNHIUcRxhFX&#10;XTiyXC5D9PPEjMVJEw54vp/v90SuTAl12G701LpEPk5kGXPI66W5TRrBxkv/l2UtLBpkLOfclVbQ&#10;Ojo2yxu1/hBx4tU3RoaP8+N0fhB6fL8fb93O5ZxjOKMO56mRgyIZTwcdsYJyJwP+pOQBL75IepMZ&#10;y9xamYDNccGRLezT52BuDAWw47YUQz97R/C5XuMo6HSJaBFwBuochJyQQ2aXqHiPGGTINqNXJZxx&#10;+4lvkp5YYvoMtO0XePG281XwDfXfyDZpUQTrjE5e23jsSkD1sg0I9j7g0UIlMF5YdRbK1iSaTzV7&#10;XPzKiDloGTI4i3oA+8On/fxBLNtIiCRaEoZBsh/4tj6/yZjKmo3EAMU59WRP+SmkfckteEvh3CbY&#10;S4CwEUEbVdBatFQgjxMEpuE3l2VWijB1/mD2S8dAeWUMvvYSLpQArf0fcDfZ2t/B6rYNfIiEuSjT&#10;Imchq05qN0lzIhYBxPmTiv4iNulPN58RjnDXDF5sTQ3Jxf3dKUpGYxZ68ahrO2hFPdUY+P8g76Yy&#10;zoMd081nc1BtxZJdZrBvczh8jKW75qICfh9HoxI5JnbDyYDqAex+dsRlGtnCinXbGOc7ifxd1mni&#10;l7xgJwW/4H878Mu4YLc/dr0KdH43HqqJ8uoDeLyqsvRXkABZsAgevEwRb0SLfDnKdlXTu7HGQrjL&#10;BOaGUs4R69MbaVK7VA+sHdoW8QXtm4yNm7kvQCH4L6uqWpHrL8Sw6ScKyAc/vDDxJ7xzXjNwFYSD&#10;dv7tbRzWca5//Qkzb9HiBjkL5V5KcYl38AsBX2RQrt2GeO1+kbnMMhC7DiHK2gukfa99WciOHTej&#10;o8ZK7IQ6fFvfBUPGQEjbp9qamrm8YEJyPKCAx4JOPsDFGsHzI1LsZtC/wP4Z9gAvo8aNiVCOAxHZ&#10;haSyCvfdCKVN0DmHb58fJgG+zw0R9Lwe26IKsm4Q/3T8mHrmWlhGEEldSGsPtiwlNMEvUC0K/o1g&#10;Kq2xyOodIGCQKchmc2sQsod0Az4NZw4RYNc0i2M8YY7m6orfD3J4qWubFcoDPpUD7/Xp7GDuXG3Y&#10;LW9/b1WY7R9EGy8bjN+9Aytol3n0Os+ktcI1b/Y6aJ9fBogoHn6jiDicMr3SOYsu0HYgtUdqIMY6&#10;2hD+aBcLeSc0TGsqeZeQDKxh+xfQXw77ir/o+OheAD1gfbjItBzSATotkHobC2VNQaixCpqQLTuq&#10;RtYU9klMXr9/hveD6y6ZgNhvXJDdkl5SgS+ZY19vEixkYxwLF5wOQbeIPBmTwr29oBJGtUufXRK6&#10;1nG63v1hEqsR2xJLVXogV/vuJ6QxEs/03Uqxn44f9mx7MhIpC94EO3pF/kmy8cGs9wqoghukTWHJ&#10;c70UTUXEXoILKYmOT0yc+uBAuyNnFXR3dhYagY0PgmRP4UZ8EqQpzPyj0i7gcVPgHzAn/uxBcAFo&#10;h/IewoIYBJJwsjkqMbg6PAOYGDwT5lg3L7E6xbYx5AiwOnSAeKuEfDh+ag6/OkNnWlqJs4nT3KBb&#10;QkFu32QY/7UGYywxjiMQhWwTkF6rYYBMKLOPuR0KsxLodnc+f88IQO2Zkokge8G92CoPCKFh/Mqx&#10;dnSjX3qrCgLs2uEl7wI5yNtatgdvshk4Mu5wE8qyVJRUEZEGI+WihVtfjNkca+EiwvZd5VS6SKxn&#10;3WDI73FER5+7qweGn5NXwb2Qz/ysYpcAZ+0KWacJL3mDPZ1T9YLUFLw8aGGS60579pw9TNEkMPO+&#10;Bw8cBleXSsKfQu26OlVdN6llIAeKPJj/ILpDjVLLcXqxiVAX0hBvNRj5Atqj+cWTAS6kboUGlJmX&#10;hp1C9ls96FL30/nSv3dhqtmO9pw52xsEIcLGTDNZ2Xhwyxua8SvU1Wue2MyIeyC1n2BHS8S9YZ9r&#10;md/6KfwllDKz8pE7aEWOroVc6yBICp+dsK81/5N8DYNhQIoplgjqdPGSJW0hy+L2EjTxJ9aqzrWc&#10;rOhW3rAHdYP9u2zYEUylPDKrcc6jH+kRsyGh+Qb6gK9m7jRe259gM8RyhVzDqYZVw57hm5mn9cZV&#10;2ndBfpxV0EhIYnne/ywsJOp/FUTyO+MOhaUOtipeAP6CJXCcVlE+H/sYiBlE2XrzIIx2yxks3Us0&#10;e4dJz/ovVg+C2pf1wGhoMwsZEbjQF+p/xg7jGgNiCQSxoMBaeMVbNE0RcAr0t5v9ZzV7nyYucJgr&#10;8wYYCNguBMitN1tYxDkr0KP7uFUzLie2+fIhreyjYQf/Bp3hZnbbp8vkJrFEPyCvAiG2sIFEs6iy&#10;GI5PDaC0QE3v0aq4GemVF1KkTvB02WLM/mBVwRhtS0i5X7kRwRJQuLgYPAI10F7ZLLz9t+lNiqaC&#10;0D21EQGi3D1JMhsj3CDesGJaS+Fho+F1Kqw77J+ThYmONUJpSqwHluINB47s3LSZTyMwcdlF+ly8&#10;AHgBf5cNOHK/w3h4krqUtlKEIJcLm/tNrhGIwDgwEcBBZsxN6n5BIaMRWCA48qEsb04TZaxDgN91&#10;zlroMD404TC6C3MB8W2o39ET/wa9p2+2jO61lcqofItj52RE0cPV9lQFXxaNTnZtEUdVU6eMjdaB&#10;eY2ztcKjDco5yXRHvhlNIcE+8RJOjYovqH+TbFycibrtnztwT2mj7CmPEmqUaNWvABpANId3g3ir&#10;gmQVTMYrE171zGFvAavUHwd03DfG/vmCft8ON+Qv/Bvh7vMqu6DT+aBfmCB6KxAdFuCirOcEhSLw&#10;Q+MnQLzBrFcOHJZFm6Fcv0kObTZFZnEsMtL6nv09HZ1TK7igkvV4ynICOLsX8Hd5PagV7IA7enbI&#10;ueLSaoPqtrMbUAghJ86RX5cXUVpwGtSJEzQPybQV81dddpwcE6NKWJ1XIPvlsvKatTu5gfsF+G7h&#10;MT7o0pxuE/vbaQUDCIeGJ6I9EXZPTNTvv0nk5XCbdRPnz8cfODp00xZSm8Mhh0eU4YYpok5FDpy5&#10;vGa3Pnezf8s5yDvsTRb8zY9vEnJv2y9Wi+NAj2IYELayp2kEHwV19meljTALgFwQm0d1LBXqn7mS&#10;dJiZM14sk/rrDyYurlsF0ewAQ0MWqlAiO91LYnzwBrBg3bPiimdLKUTz8k42ZWM1tPnFfwLFL+tp&#10;ljdWR+PAh96R4/54ez8nHSiiS7g09NIAceiYU6Tzqda3pw/M/GeZf6q1pHCaP+D2zTkoQcV1rN3a&#10;0IfDR484Md8wvraJwckBfNgWSWFio9qUvL4z8XzkV6ldWj3t1+5Y1uhzkRfiV+iN9kzFgtCtymTZ&#10;ihFVyuipfP+QRIlYh1Z7uTKHuXRNGhR47kiebsnr/CH7uwGL2zGKE/LteKWo3RrZFYRxXQ/yvSNW&#10;vhpLP8tKR1YWbAE00xL2vItEoEhEcGes1wvJ6dUdr9QKr1m2PyoKRG3F63hmGHGFPNo+AexyX1Ph&#10;cFoEpQwIz8djvlb+FfYvcg+4QF5CRLZi6YR9TS1QL6AZiyow96j7+vBK8+Q4/aBMxB8Z8/ocQcF7&#10;GqANXYYErqqKthFRZg1V7PUccfv+M/xmh2SIzpcwBD371l5oinKbw7NCzlzouz4ASApbAKIdpPQv&#10;WJPJ+ICpKzVlrhw31lwL0YGbi0YB3/QREqByRt4F+Svwl7nMj+yqGn9h4g5dT2AJoW7j9Z3UBdPr&#10;WS5za/qx6XEhe1VXRqKdzjptKSspZclpCsJ5PzCc7gghy+kjZNL9C+yRwPeX015opqBwa8JQM8sJ&#10;3yJTuaTUgZiq+oii/4dZGlP4N7LeBhTQSUdKav/7kiNC6CwVXgavTl37Fjxj5gZ/rvWt4k7301Qk&#10;Bn29aH6FHPLdWT1TsnXyQpIZ9pUFLtF/SExOzDqas+D9+Mk5ndmDGZftcvBuEA5icrJ20nx90WK0&#10;j7cHBre6TcXe93IVSRh3wO427F5XQTIRhV0RUJ5C1RqwQC3GAdzWBu3chCa97GWlgQC9aNjQEfFs&#10;5LPnUQkS+HJ1tNjGCdlDiY2/VYf9dwiUttD4Veyc1YFk5hngZQl4YF7RfpwIGgXmvDaYMqK+12av&#10;PRw+NSF7HVjLbrU8srr+9h/TYjC78LYCniIRhQ4I1kTAFcNAT0L+gt9fVCRbRvigG1pDkScqRTBp&#10;g0KkUxjtl/OalIjdk+w48hFsdtPxpiU9mufITO3VWoD70AKJnA4T64WoUnrjmeI9eAOuvHATDrjp&#10;qp69XhIB7vUi81oTsEAXM6Gxf4kWGqbqFWSjNYfn/J5IM3bqSRb6qWpVQ4/8cfDpA47R5fSd7HIu&#10;at658pL6uyYIcARlfjH+Kj6EsFdF/SRrrgDw9fcjfmJDqWZ6Sn+JKIbhXRumGXRFVoUJQQsf78b0&#10;YwL497tTRu+Mg8gbcJoKzoWVZ9AddEypXL3EV+gL5je+DW6mggS6DNk9wGOQw4HNrGTpIyIcMmYS&#10;Z9AzROomnVr5txx9qW9y0FU1iOujwQWqMZSxc4chVVCiI3AlOX1IBteSBdydHAnc9hi7MGs1gDyF&#10;GJB3RxyZnen9MeZQUuSVdLa9GP3JEoSTnlGvdezn44huSi9IvKk3lh09cy+mZaTGdeZfm/coZFfH&#10;m0johHbGLVBXYKCxrJb3INLZw6TuodpBU5nk8e5f2A9Xfm2sQG21VoD0iVTg4behSNAL99g6Ce6t&#10;ks38nAlbwC3Ekvbdwr37cdTVBynHcQXQAm9yG5bNO9jUgqK4pZZz/kNAvkHunS8aaXIcDJXX5LFz&#10;/3OcZQLauyaEsXiJXOgWC6AprP4e6n8UgGvblhIi0ZAT0IpUrnNuTepHEus/eFx2/kaQ0xENFbA4&#10;JbocHUTg0wv6mqH2NOuqa7/yAGRvHrKXMWqky/LkKg50/wCe2SHbEoabQ/3gEJ5HRBsnFmY1iwjq&#10;G6CezrLM6Wb1FPVdr88efM8gQAz0y426DKt9CbUzAjecbWeKWR9p0DOwfwW/23gnBGRaag3akZDb&#10;jLt45UGUMQl51kX/bo2qmC6ajBx1R990sMkqzcwmkwhcvdOvQd0Dwngo6UGZCWzSCPoz8CWaivs2&#10;O+aqFXALCrMb1HPkXZ+QK0ZzMk9uaQ45nHYa04CPyyYxfDiXJE0DmRedBa6VM0POJQKA/M4ZvsjA&#10;+QP4rXPOTsC9fYlcd6yZyLSN6MAMDnqba0/E+JEYXcgxNUDr5qurU2HbJVy0yvwkJyeJx5MLHD0U&#10;6YQyZVMN3gtXgS/wd3eIRPMEF27mK0ARYXrJK49UAM6wFWshi1OWaRiIGBxbeg1y2kWIx1tP8+Fx&#10;nKPxIhLC2Qbc4ajaWoGRkAdF+YI5eXsmK5bfRMK96yzssGUYApF8Z94EZN1zsoNfoIjbPH/j34QB&#10;2wSC8V9Kqpvvq17Jpyfm/puzXC8bQJNTtlFouwm3zR9kGH8hLjS2HuPsLUpdlg9qAPs3a+e/vMHq&#10;KeFbyrBEwRQG54fbiUkDCuoAmlFX6fCZh7N/6jrjftj1iVTQSV73hHbow/QfoX95Cm6EiC0O5KHS&#10;RBzXfTjSdtYLPr1DLO46lGVp/qLXBj4dAh7LQY5XnV7RpQkm7yiCaGm3k3qEz5rf+RnciSDcbthf&#10;dRjg71byFtZY4jC21ZPh2jUv/mCZk1S9YqDFrMVjxk6mHP8enZsv3alE/LaPz83pbVAA9mG8W7aS&#10;IPBlL3/meqTH95Q35K+gB0tJyKC0Ng6k8zn2Phrhb1h6lo/OBQ9CUy0b0rhDLgURilvy12L9aN2x&#10;Xmf1O/OVVIlJIP5Ug29rxHlHO96wCK1cLdqtV/Z0XBQMebYCQBw21nlKqSCff/FnNMPrMg2jJthA&#10;6kCrPc1uvLl3mPPmjJvofEONLMgb8FcFvsHeF8zz2UL2z+Hasuw9eeZRyYrGawxdYSmF1SBTDeOC&#10;whpgM2wfdhZwYfWc01iohX7eP9/wwaH8oqNWNKUt0Gn9RYy+fAPHhlGwg3qXoFvSRoPMjUi1f9WD&#10;AsnlkNQA9yeT5JIKkA8Dt08e/U0Q/L4rILKK2uFSS9FIMBdNXas3MefZbPRuyL/sj99IoPwJczEA&#10;R1FQ15iN35IVyPAbgKzPcttrfSTlzQ7Lw1Sxq4fzK/5Ur5+LIaim6888S1wLnDfeMHdoacogeWHe&#10;hFPODvdoDcPd+4H3VYAjDemy0LUmFBbAOMtE5OLBfIuPMxiEKziXRexm1mCt/eEy95La9QnpFraE&#10;C3xdSiBBisytinfoE7tupQzOQaws7G2yFcRtFmqvzLXh3Nd19ExG7YRtGEzBH4v10r9Ml518WoIh&#10;2od8zMcPl5/2knEtid1lMohr7ax/MmHjupWycCIG+FiHDTvhNIVbsgqhwXs1EtM6gVPEjkMRoxNc&#10;/8CqyU5ZHf5dX3MwcYfLo+dxr7cr8wMJB/zDv8/bRW3BGJnwuF2AE9qAr/2GuQ0TFoEisjxLGSpw&#10;8cczyQtIFgkwy/jRdMXFmbjOf/3lgGRd7AE6I9LRZroOn5Ayjeu5zcqHeUFZszcR8cI8G7zqmMqK&#10;JQO+YONaGb7RM69aR7rEZrZK0JUQGNadaJk2f8jWtVTHtM2jLyIT9gZi0yrCPmMbYjBv1rJLoCxn&#10;4Ix0eaN7QGrbahnsd8bDzWadb0lgFg7TOnec3dP2mrPAMeGbacB7+cHI5Wh09I5gSHzmf3QAldWn&#10;j1Rk5Mc66c65qcWw70Zsu9PxW6VWrKxA8Ma3ew3l/INuJ/Kw8gGV4akOxoEZ6H05ZWkL72jNKaKG&#10;qlCOTr1oUmgpDECYDAJw74pRBfhmQC0zMkC+CBqcSJ6vmcqANmW4g75ZzHaNYprF4dAfzlDcCiAP&#10;MWUtXPZStQ7ubMUy/DKWCTB9MRPwgqcDEVg+HD21k+usv9NY6l8Ipw9ROYDXVxwctllLoAe1uF2+&#10;lVXOoDkfvhy5HxgjI+2rHzNasAywWkJmZWWLtRookYgSXl0tybjX8wAO6UQ5K64tF/KvsKMBBdh4&#10;XPOmnB3vGEwfgEf2PK9BAMymDp1QkNOT+crme+CTeMyD046aiK3iGRloke2NThP5ZfyQ0yecuWj0&#10;/dFS2RTRfEU+ptJ9zlVihjKQF/KoNyjyUoh852/uNl29dOZ4SvqpEptufTWPJINekNOcKEHQvQpt&#10;xdDgxA1SPrB3HIw/6th10ykUnW1fghbbKeA65okdxsO7Dgk9ndLef3i9XkXks/j0mYp985WuXQ3C&#10;BDz1ScHZ9ubU7Gc0tWPq2IQt0Xl29poLtpPeBXjbIyBzwUTKVkBUYjAM4NlMMg6858kOswWWnFdp&#10;3qBx8n1lIewVQc/ZIqXgQBMQpsVWglNcHGGMO0PzWUCHUt44EqH7P09Ebo9nq0hUb0KZZdh+4W7U&#10;D83bfmN9fjJjSBaY9OlrPakmJq62ghqjHMimoh3gjgHJEdX6mBurIp+dxaRe4IhnpuTgpXfixiWd&#10;dXYaAj4FhY83GnE7/SGvMToLMXY0ezYb/u1bBxoyNSBUCnVpzVcdJJB8Ntsahc0a3G9XhnmLg2ZB&#10;6KGtA5gRmskn4gBPPuzDhVDD5zhLUwqATXvU8LGhSHgTePiyFssQaTGbeLnDNNEqqwSXplUfJ4Gh&#10;Ib4dZ6YCXjV01kuMt6NlmWg7FyMuAfeOQWJnkY1x93w54NW+gd9KozyZ8fnzE8CHPc14SJ73tvN8&#10;7JkmS1ETIRLHlpd6vJ4Pmk5uKSYsdevWiNicE5DUQcfRtssp7PLkrkG98kyP0Z2LVh1sgrHkqvFh&#10;Vn5HQrgOItYg6CMrQHRDUMiHgYIXFxiA8Eq5NWBkxG1Pq9gQk16g/XK5va9xyyZh6PSJ/lsNIt+D&#10;Xt5xlM1vp59YniVuQn/CVrxTsC5P9LfLVqEDQ+810CHCubWfCD6otBgKG7RIJGoMYxBFuYl1G8dG&#10;IYGf092ltjmxI3ubbeBg6nM8gtOVf6GaUik307If51V42TcNDO1hnhNFEeE4wsaYRv+hNjz1JITQ&#10;Ux+pHY5YOEOL13yDG1LvXzhWOlKC0AtBfq/FpRwb9Z2uT5VaXAxZ5Ej3akhyZACa49JsEvoJDW5/&#10;eEo1lP00ko8/lyYqcOjjBhnzH2rkrIuPscX/zLflJLNy0jn6YDlMsrSS8N77mViXEjIOOvMPih08&#10;MFBNmtdi2e30T2BtsBGPRM5ZkVmwdfAq+ODWAqKZBGcfa/duX2hKoXwXMeCcz0i40afumrAq7UFj&#10;bWj9j/q5n0T2CZLJPIj3KlA4PhNaZgUUrIkOu8jn49aKCtIrgRa66SEITnfjLXDWjI3eHKJU/LZF&#10;w+/le+fcuPW7s1RV67HJZ85kHRyx8o22h38GlryBVlwAO6U5zCSLszBEdwvtC/hssAuLUUUjtwGC&#10;jFroBKZjgIDID4qTTtoHINQM0IvDvAbieoTM2Mgs9u2YWpTm7aTL8q8MSX5JEa+iBVRQtrBEJu0E&#10;zg5loZMl2s5vkuW0lhh01RJD83LK02o0PclQOCXkNe20P6Rap5GsYytafNXi45efde3dbO521l1j&#10;qWMgg3qHznTewRXGO6njza9tmAE8xM8BRXpNDdrQxyGRtCxnYB2MPu3WWdwdaQFuscGkTvZew6XJ&#10;kiiRlJlSoi8p6DqYrudP+mg7QttlgnYu+sEJG7feJpLLbEXIs3fTEWisi0O7yiqZHCQQJwY9cD1r&#10;6URpHJhIitHcUCN77qkBJ6AtpDoTsuKIiLh4u7mroPNQlADc7hWgoFyPK6BNOhvMSSNwmWfzPF79&#10;XcCZ6THzdkfOfnyS4imEQUSnrPvRYIFsuQgVdL4vctAJ3yo6jXAurEvnBWQNxl/PAhS5sJUFjBJ2&#10;1Mj0zgc2brLq9kryZiOzvWMKBEnT1R7iJs+B2jhNRwcnelwLbPU0kS0xz9z45MD/gXCo9JCe8SDD&#10;EN5dctuAHbFSTnKLekOG1DsPR7zKxvmOeoPbIWKM46a5M2/mNYBVr485QQGRNIM/RGpRd/yd7bEL&#10;s1l/brKwQC93YuzPeBivfIIbuHRt8FONh17j5B0m0w+qXcRiC87TzNmh3Q4ADUMr0dqAE6MIyQFf&#10;8rSfmpAjz6sdBFYBv+43wCnfxIrME3k5fqKoIGJO86Ol30lQNmvnFKaAI5urcUlo9irA1P38rSZV&#10;Gxi2oBoHcJuAU4adU8eNNwFQWZZNCN58T9dC2vqGG9vSsKT8M/XMyb3ST16xs8FkyEIDetW/v9N0&#10;LvKg+LEVoSxEG3CAPgBeQ5uE44HO1jnXbis0zsrpzkRRKGVsjW4eImaMdD01nkoCzkmwIS/91EJR&#10;yv5WfsiOZqzELf4JJQ9/uPnyfD66Csxr9L2EaIAX56lYqrhqMGlifa8ciSWL8xyN5/VsmdNBGMJF&#10;NwIFZviwgmKvasbUg+XZ42C7Yjv8VAPTgNONYpm9VGpQAmAgYZK10ZprDTh7ez6YiQQ3Ui4HJ9RS&#10;rRy4VdionsCgxchXYYYFiRvQd98/bUvhCp1z9MDM2yli2B13WXR4MfHBOoX+mcaUqe1NAi5AWV4F&#10;yQcBemuV0sQ53wUt3p1vnDIwKHHoGqSQeOEyqLtZR9fgXF4s/YxeMiDbXjiX+KBbqe+MrNaADPM1&#10;OBWpavZL7pdvmkJB0ozXS/PaTq3ETjI9SyoOBsVjfUvrhQebgcPG1C6MqkOgdhmN3Hl6plMcezoh&#10;riNToVYRzxh7PLbc9+/LWA+RVrqGNaQNsj32UQkZAkGthrDxVatPv4zNXjyeWWnZGeNd+ARsc9vf&#10;2JdQJXu0btVTpipv3hvqxe6CGd+CT8WyaFTcuUvjykmheTfJxvlYzDrNljJAPEQrVqBfye4ccAtm&#10;XFTSC1LHWzfcqK5MskY1gfhGLVgSjNgmmmYyqebBR0thy3DJZLxoWtDJ7Qz8pXb3ko1xkeCrFbdA&#10;GwmydeiShifEE27NghgZJuBlc21UyjENGtzBSLcwhVZNto2ugYt1DWVw41S6cepqE99zc9TH1L2K&#10;aE63vZdsj31o3CZoI6YgG7dkq8bKLNYFG575uB6oU8M6FqGLiu8qkM5cxOU5t1UMi1wRtEbCqO+M&#10;0fnLJ3YD4Sw5rE8AkBfsBdwI+iWc8FInmwV1M5c4RzKIcgq2nGU4MkEBo6B5X7LyxzifEgCTjFTO&#10;tOJ2y27HHnAt3ofmXGv7xJmXf+w9FfhVMhXxSspC5HHOMMSy3HYEk2FbwXJbPj9eZdCbhzLjOd77&#10;0xpPOiuqACdID8c8wmDWpWTm8IuF59a9hui8TOxMvO8uq4ehLzI/fpRIAwpNowEIUgkusoL9AjxO&#10;mYRrPi6E3syxckYDFs9PMy+EqsYlEsJgsqxGXnSE1VEzv8jc9nD40J/6awNaSy5Rlb+AD/gywikv&#10;dSgZnuP7vQr+VK3/ZkPi7ihPNnELS7N1BpIef83EBCoSPetUvBsM1qomcAPSbdjXYoj8fj0//DbA&#10;/cOaeI3zJTv4l6noAirHt8XsxrGQzxHBEufPkflytOKgb7nkt4cKCe/Gh6R6CojWhL48WKfllIvE&#10;jaT20O8+pO0dujNkc7wBj6RNYpzDAawvmDqwWzhfYnp2z/mTBg1dTWVeQceTIK37yt6R8thJW+wH&#10;2QgTa93MckNOcAYidp/ev2oSyoqf6gjcAtgKYbYyPnFAcWOKIeN35Iv3/vcIQspowgG9NYIOpdks&#10;gKgB1sr+Mr9JXy3G8qufgbGSw/HGIlmz8TsIF28JOHk431h8Wm5o32QDjr6ug0/ZCEYuUD6DuPAS&#10;EzmxomArG3ph4whanK/qcKh9ziWjB8Tu0L0QxzaG7KNOcaO7NbXj5f1Gs2o3+Ju5AfNCXmhGzhWd&#10;ahlDa6vJRPDhFvrAr0Ap9zVU4w+aPgPBv+/inP/s4iGrvbs/3YTam/Ucpn2xWGcryZm33iVH7vMC&#10;dA/q5YVrLw5FzQZ9A74dW6ins10JJ2bvoR7srLPoNGU5bW2rTF3PjE4u8fAEFuQ6wPEbjZxsMeJT&#10;REZMSWQ95QVd4Uu2sVDOrPl8/ZB264S5OxMomyUJBNmGfETVdhp1n+V7RS+a5+MLW2FiMpPFUOgA&#10;zauJcsIVkJxGIgm8EG1CehmqrJRvQvce0TrZvCV17O+q5/mk/6a9oB9f7qxnYL9kDUBi46RFBa2I&#10;zuwC3mRqgSJ7HFIryRVv8T+BgM369LKN7v9y6R3J4n1FOQ17uWqG01xtPJ/J4WPP4KSxcCwPjOT8&#10;wMS7UlFhSzjYRk6xLgBGhK8Tb/tJGnoZpVBpV8udmW1ZrbqAOdVvaR1P8x3aDLCBjjX+6XDrbxtj&#10;HnF1Tau4UCP7DUdy8R9V/To2LaDBOCuuoBf8TGUDb6mFEOGtnUJokE+kXogAMCTf1YVGRm3qg87Q&#10;8eTaLsbjgGNNx+CZrczECamOtgrmbT55DyyuxJ8t13Cca4F+fmWAPOwTvUpY+lDkQPRUJjMykNnM&#10;CbrnWAhF1/sEr4eLa5wvpmId8hD0P+CfD31jnDdnfIpMn+HLeSwv05IowcQf8N+lT8Zdqn66+/X+&#10;HTRhge84ieHc4J230aFf4U728T5cDOQ3iSenR5QKDuYjTPIaNeuqUCb5YPQs5uD1UTXYLYwTOMms&#10;IwEYp0KauOo1mv5iSsSDEcHGg7bYHJQDUzge7Ke36InzBhvzQTRxRm1WBNclVsFJILZKJ5M5AWYL&#10;gW3yZz1st8N3LQXI2kjX+bVsD/ruh50VDXWnkI+sOxLmR+8rPJ938eSXeFbisOZMumsM6Mad4H8x&#10;g9Pjcfr4/Omv5xMAwPUTTN7rpv05+yG2T2bb+rrr9zOpJu3j9vj4eHxw+PG4fX4/PT4/zwQ/z7fP&#10;RldJcfc/+Jf2/2cDv/R76tuvqbfvZ/K/iAmIe6XbZeV9O1Pwl3QTtw6W/B7z1191+brg2r+9rysN&#10;EvCnatslhP+g8ftft4kM03xGfh4mbrQUs45eSfzR+YOpVsRIx773hIX/XlYaZJnKLxpH3Rcxha/P&#10;wfSegujyX155Op5kiUnOt0n2LpueX6L/CxLwUbiVMop+VWWM6YQ+aV8p5qCTW8SEtghqO3FbgiXF&#10;GPdL/H9B/n/QOd/+POPfkP8fAP8/k81UbLLVXv9+s/2/kbrcLx1PMXadfT92nwzjHNBzvhe7ff67&#10;pLJC9VV24O48NoLXx5wextv8pNeVdveP/y1ied9/B75gXjbKJwWflfB/to3/T5S56zYTVqevTlmd&#10;4jMHbNrZFbbW9EZ0WanQmzTFXpHMaa8M1oWKcHreDdum2sY4YXVe6JSb88zZnbDPvLYMMzFn8sty&#10;1TU/SyZOIcYxH2X976JqAUTd2R+kZa5sVqadJO7Hwr3aPodmR7HXeZyQNrUWUq+XNK3otXa/BhJ3&#10;K/hfkn0xsOR1n3NjHcrRzgorgqiDd/+oW2tpr5FI8YjT8KlJFWhrxtlPEs53zvUE4dvn0Z8RgIOP&#10;m/Jgtn64P2PofLtbXplU3NYdZDLtl8PD2Z8COXlbmiJCdDh8+Ai0YFISw61ECrNIuftYw5Vm8Lo1&#10;i/JHNytTMVBf8kZ6vPZ+HW6yB9/ikK9HfyPbBaGNePYYudcZosxV+VzYYWHuQj6Dk5UiOY91retV&#10;yFSAlTIny29C2iACx4K9qaORq4Yk6PPGCypolI87i6TbmSYpq0nScP6Y+7hG3h8ss2+GfbtW73JU&#10;ya83rw+43rN9e91vNwrwXtLB7wIQzXrM6yC9tt3CrtiFoc59FK6DF53ut/ArsOR1/Ldndht/WwsX&#10;skLYs/yJhSpJA0v6qR1bRcAlunNasCY1qlNaJW1Ezf0NTWorE0tI4MYkT3Ri5Njjptibte4w7fPx&#10;9GFiXASrTg69Mvnw+b/9Ve456x/HuVXb9erjga2z0YuRQ/WT+JOPZ4i1rEHepBrAzlDccVxJV3Ht&#10;t83v8sfoFenOT5eZZVvj3l4yXmXqfdHg3ZsM/IibH6CygNlnZXeN62eINxrMWSL7xuPi04VRLCEQ&#10;/XG6PezsrPxNLUuHvIpv29T/bcJdUKanzedHFweAk18OmHLy/pzCjn3qT1WQS6/Q0sfY7UHG6t/v&#10;J/+coPOg87NeSlxDywr1iqbZF/oi2+l/Q7BxX9HddR6Zl/KBACAcTERSTW/G9PSjVRQtLvh8hibN&#10;yOvZJBT8XPzxDTkqOc/v18pl1Hk1CAK9Lg6FuHGHxMfZn5Efvkl18TrW5Qw3uF0T83JU8Cro4+Lf&#10;xkiTBVgSJ9zbcPUkXJTE8yZCU2HUfFzwV/5WFJFeABalNRPhJvLaW3Ebp19Z3Y8693aMfE2pbDHb&#10;PsbXW/QTyyGlS+wC5E/jehnTOcHZ2QxcrGeKSkZlv3iVdpnhDLsQZwdBNEKvgw7nDoi0qY/p4wG6&#10;G0EJ6BsfYzpKedBJbl4zP918SNTLkTJL6lWcX26pNeQ7a1YaLzn2qSoyUcKNPOol9jZw06GakaE7&#10;wuWZfe/Zv8nXo5F/nSKZy8xj5hQtjOKfPkYgHF/2SnFgxM6vdK8+kUIMtOcUtts0VtyUhhDiHHCJ&#10;8uFNCYeOD7v4hPlguDMrgoh57NMBj/EVu+/IS5O3AdMEkCbzKjaETkmOBzfaZf7Qysz+wjjB463/&#10;2lBQ5OMvXkV9Ek2LMxTkMoO7IC+RrbXZXsq2/xv588k/xDZyboRTYcTLxjoWcEiWBqp7ILddgFR9&#10;QWBuMKiSGm91j/B2I+6z2Ys3GC7+RwpCehgxmf+wxlTFuSN9hIPaQOqyWRLE4gXr70YWb/LXtB9C&#10;Mcpyzv1fAskZFWyvmZXUn+D7jNenGOcwNzrojUT4+21Sv94LsvWb11uoz2yNf+2WbMG3KOWXwyUv&#10;xisvOuD87jfzROJEr7mf9eaEPoKk3vqpspONz5C94Z82KIIu7QFOoycSHDYl9cpcvN+Dmyk+/DAb&#10;8SeTOKOu2MbupYoS/cpKcWJ0PkhPCR+bWUv5e+aCh2fpfphXtaMZG8eyMXPm8+u3ovY+4n7CbyI5&#10;G+ETfqNwAq+Tv4qkvsv7sfNxXsMVnxiMckJ6kWJfiCzGlSjljbHtEktsdAAyU4wv+gIs6Yy1bfjw&#10;z+geDaU+dfjQABnXcCqaNa+lqoMLyx0GmIs/4PN4PG43eHMwR1Od0DssFEUev38gvR+TE0ZhmmM8&#10;t1/kRo4X/Iy/pcOw6RCyVfYP0pnFaXW2whG2dsVv8nb2Jb9FLNHGYTxaq+oU5QOpepIfsMQhcc7O&#10;jSJ4Pc73rwPGSePkejj2fB4BGWb8dUlJuGmbRLGC6bazjYG3YQ7qHS+HOGzUxWFifszRzo/WZ/NE&#10;lmM1KAUzg7HR/LnKyuFDY5pHO2dLb9LGU+0LRcQ5P29MJaoqLAn8LtZ4OBu6O5jDdske+PdkZod5&#10;gUirWO/ns9ZhZeJXbZcpc0ZyqZNfiCS8xRLe8s3eRM6Gq77LFeIo4H46saZkyiHtMNH38GkSp3v2&#10;c860jIk3R2usmpQYtIM1MPgwxuTdWutOO+b9hEVa2S67w6nPAuDDiYN4h00nnFDuaIon1+2QsSpM&#10;IKlqU78VhKXfyS3m/4jzsXHHxFepdOVnrKNzqtK4GTAHsB+5JSJeWbKr1iJEsuUAhQ6Hbdx769XT&#10;KZQceGSrI2D+gNc5a64YYini7e4UiXk03APRqUZFTrEnR1PS2Rjq8xIbs0QP1WQm+0g2ncD25cQk&#10;oDmj2vBwqw67VnTsG3exOu+p8/vR/5mMH18FW8spBqxguDott1aeVJyhMNKRgAw01YBjK6FK+Znb&#10;uLcPb22hWfct8l3knB7A53r44ZUsU2G3zRB7a59SgirSe4D7f2AMNqOzzrVsROg3t4JaNF7EJ9B9&#10;+FJnkkHDr47d324gaXF+9GjJoF+yVYq3FK1dRBtakSvwJr8eZ5i/SXMVzo1Tm8GED7gzxxlTrXSb&#10;gFnFTcxqXKdrmMwy/lTCepRRSrvlzfxsyzx8Y2pG0+auxC2HlT62WQA6lIzhOs/+wSjDIce5MQ0B&#10;YkVVy6kL8QIMeh0s9d9OGIlhk2f3J16cHTph9MjKTsV4rwLnNe/ZIGwKLVrf2H0L/lfER5t8LWdN&#10;wQq1x5qFP0buxjfFG21114YC10kMDScpTRw5OfFLwhraHZeNcTFs9pxW6uV7jBwS7d/DsgUxZOqD&#10;aAmV8152TkGW40qAHQfMGi2L9yzZedl+KH58Sj8Hsn6Le4fg88N/9qVYf3cPP+4zM1u1v0iRlN3L&#10;DdJGWcdL3sN/J19tfUZOK5G4V6cVkpv+JrUK9wmKLeGpeVGoIsFbqEVh4qpDHhjkyEWNM2REsjNA&#10;r4+k3QboTOeVpY1ZieEph/OuFcfi24aYAufCjX1H5bSw13id4PiTSq43TeB6l4ZiBME3epkR114x&#10;FfQSIofZFZqDl3iwItrJ6ZcE/yD48ZLvU6W8xFREg+W0JFkrSTYUA4VKue217o6VdYLq5WUcFyca&#10;c9SbxDdel6InbWQtS19GjPh8rnioEjEZst8OqbGmRDcEtWxnly5zGH84oMc5Q1QfrcQkiMLIzCn9&#10;+6Mhgqnpa6n/2iUw2CbZAyPvB+/hZcxfbTp5i+pqLfmqDhIvGQ/1IsYGmThtyiq75MgeTW2GgVPI&#10;E56ijjWKGXWskELdndB/oIcjkzXnw9GXjSwujizA6fzG+Uz+nBRGr+L3yHo2lHJBtYAQDZ9B1SdN&#10;v7E5Dn4xtBWXDUorMKJjNQ4hdjEN4otsx7Lsu5D1G3IXwSvyTb7Q3MHE/Ba/MW4NRtZe7JTmFRYP&#10;rPc0xSSZ+2MltHRenbT+k3MFqDTJ2rLx7o2Em1liePlTOuPCMk9zuF8LQu3VIVRlmL5KccMXG8/C&#10;UdIlS+3aruewgbDV6Hn79dAK8/d/0dT8xx5CE3iCAXXK+YOsas0+ktbnLTSHv8qL5S98K/v/SEwZ&#10;CQfYFcYjaTGemfleVl5lSYix1FQko2hiJpH7UlFjxlk6szUv50XnIhdOJk6seWyEUhO59l1gQgk5&#10;RmcebiZC5BMtOjjRs8ARbgYX7ihAj3mkuxmLaitNmon2B/PWUXw/HtsEEZl6LalOA6KQb2Wd2DYr&#10;6iW/kbxLZ+4zO5SrChk9UjsRc03L799FQ8k6M+CYjji/yiAjzMdqJ6FSQC41c0/6v9HUWyv3kinn&#10;fGifTq5rnikK3X5RboatNNKqzv/x8pyrWPelcGu5fSlj0i3f42OlTm/tVvQKGh7vdBYDQwlzRe/2&#10;mSJJ1ZvEiy83r3ex2ybp/JvI6B9se8n85QiluWWzitjqwjRmBNRTw+oTvCpi3MRPDofIjnk7KTQA&#10;DfhYT/rHmLLf7QWNTAvV48s9p3Cu5a2BVKbBag6jhRjHVoHph5nglUrBOdsJ1JEGAqgnj+U4D+eE&#10;E6W6BYfkz5Wz2F/XyTdJ/S4xO5wPOcna/Y1A7hfC52CPgnE5Tm+7DsHVsRWW9PnzkY2H2VqxiUbG&#10;iH1JUlsiYeZw8Y5ibKCYhUx2CJWS4HqGXfzIUM1AUlW/ZBVQFOsZxtDBmmGgJj//ON8dO4nLG5bJ&#10;Pug5fJuXB2gTnT1mQiPoVvzaC1bgwxRLI2KIzxbBynaonpdvOSpsoO3I4vQL278cIf7nFbmBpTZD&#10;vKWg4NTt8oRzgVsNdysFb212AkZ2ZprKkBWWQoyYlpEfH2J/fDxcBpqSyjfeEYQabM6tv61RlNQA&#10;UAheVUGTWv0pfHcUc/388BvQQSCPjZd3rruQHms/31gwHZn0u/Kxpb3LaTtMS5Hv3g//bGuJN5kI&#10;CnbJtciZwKLuLfhH+cW0kQln42IR9RL5kaAlJJVyayHVppxzRdTNJRxpPZqYxgkITaKilHEkQZR2&#10;8ZEUq05d01vTiAI21rdn/Gm8R7/fAkIXojl8Kn44+RV52/FI93HGGQh5rl2gsmNIZPqju2HBucBz&#10;zp/3R7kzRP9L57JdAEBn8ka9ZncHpHcUSTkvQ33cbfIe/lV+tXJ/4jiaKomAYbZ7lOX6g4cznFU/&#10;txPwjRGzyC6t/tF4c1MxF5yeuZ/9PwMI91og1baRmCRDvrcVJNyrsust+wR0MDYYZIw2TwnJC1jO&#10;pdDhrUsvKb4u7TjD1MmUYbYXv5XJCK1Wj66kQRkNfr2ynr7f576rt6xTbzY3Hvlbf8wjcYaeeBHb&#10;fjv4KvK7fZJfCc/GQWY5aysdW8ANppORO4J1btvVUitiJSzGrfutq9L/TYCdOuOWbydnZXPeoGBj&#10;qWUKI+Ea4a4354JRuxIzMOdsPGJoj4s/Z+I19iqyck1Wj8Bhh5o+qrvXLsDmUEup1Ao0xsuhmV5C&#10;RJnslfG/0/xlx3Ydj3whPPlCv3OVpX+gSlaH1CzAGAaMY+cdcLY4WbFKVUp/L6gOOWYKZmY0vnqr&#10;hjaZj96AQ8HD795PhP39rvGRBJ9zz2d3hh1h9HrFftUb395cXM/S4zMWQVo6UqWJqQ9B3JpuIR12&#10;GlrWaQ6ho/6rwMVfFEPJQroE/KpDyenkL2QT7q2s3ZKvR8hXvn+RbyqXCsIinFqG2gPe9EgtnM9W&#10;E7een9RrYxtFoBMUwfPGAK9OoBXqq09RmDo4r/MnGuSjehuSZ4I1l5kmozY9k2p8tgOp419f3ctI&#10;slWTWnO2JiR1mnBaDC3acLes8VXadyfsdoenZePFaeSZaf4qxGEzer20R+62V9buq/wD32Pjo5vc&#10;8m6omkqOATZebtKtQLu4japK6/S8vBfmnUP0OMSxTdvaQ6MP55ArDZBIt/bX9jw4+CwXLqhZHqOC&#10;MfMZcWDn7aMyTDbh6PL6uwcVMqG2kzkKm3p1CkGRzaJKTY/wOSKo47DxxqYlxi+8QrszVVvMTSLQ&#10;i49Jo+gBVbHr+dm/tv8sb/xP0H81mDKW15WhVdlVrWSthYQ+Qy3vAJYY8GZPA/CNWjfqxEuWNTtb&#10;Mzf1Wp1JSe+Gl+6G2tqcIIl6zJoCDbO1y6kLJ1ll12PsnvoDks3cijKjlxgMyOykavJ39pkXTrnM&#10;Pd/sNRSOZZv8eaExbc+6kCnUXAv4gMHlcvIHzobgNK7wm/x6vGTj+433GLcEwlW0WjuLqwZs2nNa&#10;wmcllKFaKdMYBLUzRNVUpUth8Wp2nq93kMiE9gWPbu1yQrpaU5LqQ+c89JXVcgj4cCNWeDQh+BgM&#10;1U/6i+zJysCJeTMJqkLto7J7/iB2mlyr1uWNbpqze5+A8MZcHUBqVAYZPWz5gckN0b6s3L8QKabr&#10;spvQJv3PskosGuswZEEehz9IIzHuNbtBCnBP7okGfvVlNxqIliSvv1pRKmJ1u5jtOYdOKFDsISkk&#10;leQppFVSs0L9FAqUQHsX3onXIk0zyHdZGfAJyPngj5L6SLUXdf3aOX2GDee93UfLO2UXghbSNP7q&#10;7+5JDT3CMcPJjIfFvuQ9rLyoXfLO9QiMA4nCpsp93gTTaEesjN/7w+sV4VYZSjxgr+nJd1F3J3/e&#10;oOksswotmbffcdCOfLbxeHMU80YmDDhoNqipu2eZ1V4pISE8eG4kxMUiN2qSH09kX5E0m7XMUIpj&#10;YTnbL/B4lSXPhG1PaxOSy8opt8o4C3iCTxLzuulyNoaJnsBv8mJY+16iS17BmatYTB8xsF+ok4Js&#10;LFzHsvzKqoxOwtMm0DtMQndj7bBCjTBxvPCVxUanJi9ZWddjPivuylLc4iN8lYElsyL0QBdQQ9pT&#10;7CZ6mdPp+Jxbld0BX13DNG69pa2qZTOq81G6+POiosgW5ZNhSg0NQWiqehdmSlg4U/Y31nbq/6W8&#10;55mjsXGLcY5R0R0VsUtYSP+E8vA453NfuraiW7eLJi7RCegoXKHoL8liw0CSD+WSHMLxIt4kPjMh&#10;OHEWvwkTLGvyQQQb0mQ7yuWH/PL08dBbkHy7QaxJ7oVj2V6xyrF4hg1Ma92uN6FcZBvlZiCvAA2O&#10;lgj3OW4c+/UBBnmeN595KbN9CQmldu227SbfKmbAjsUmHr6kJOTUkfsE6CDjtfalMVo7zA1ncKho&#10;S011wZBqjL0VFvyzrDvVMc26F+/FaqYjINTYXVXmLa6sP7Dh/HUOSpXScT09+8Pdw014gRELINDq&#10;5cSOYCzqvNHpeh7r7iPtpLcLOdgHN73TWfxZbwJ0Jsul7eSNNPEbxxN8l6/ULlmR+7ltPr4gI7NV&#10;rNgKIjGuJ9dtcoZzfszAtveqIknNEMkogTZI6HKhLWEmCtZwLl6z4piC7Po9uoMrbw6sAi9UkWGQ&#10;uTlcn2qzKXQLD8a3LmvFSqVORhOTDwfkC3ophI1OZRg/8ekOXX0Qic/Jzp7d3a6gwDnd318RsoRY&#10;LjCf2fw7MtdVDFXUmxjxirFCMb4Gz15K2yrJho92zDti9A85IGzzTgWJu+ZedQOa8sypU+89XlPn&#10;tjW9qS9+/Ygpq0itTCts18NpuQuXLbDN+ostIZkPCLsHr4C5ivBQYwbA3MmXbiWrJh14YH3QkIk8&#10;eUkqYqLjh9fLes1m//xBxpzb7pZNYIW9rjJZZWbYUusEfU2UNSPPO+O+q50IE0MyboAd/VmKqZIX&#10;Rb1yIlnW9cQmdz1pW9bbcXLthDjvoELycjumorHVpSA11eHi6jd8V9k2CcKKx//je+iFvI7QxUeU&#10;eTc/X+LlWxHYS7Rj26OM5JcJdMH0ps0xGgP3gsE6Hy0j234L7QTvYsywDXm9uj6+pEK1EgsrOIUa&#10;XvuMfHnytY1Fwwp70sZK3tQ4k6uPeYVkmUhtEYdHqBwdu6T5rTgmJjOouslh3G+MqhqyHcDHfW0T&#10;mSUUbguiDdQEWXaecUzNcSBazRHMIqfr4YX5OOPRzhG1WEfhG6gSo5EE3kSJiNd7Nmw3Mfg758p7&#10;7Nj4kilhSeriCk32uC7ZRbmGaJKF1HDH7g3kSLDZgdsd/2iwiC111q8G87QprybddizPj93rxHzd&#10;nzwj0nkhfYagvPkLvhbjT4yVPtAYJjk5wYBHdjk/XD7oZjWSTHtjWeKx9VE7hqOKAjQUtax8G/ry&#10;cME7pPpp+zp4l9gdit3uZG8BGH/Fq10lFpxA1fKOACBNbkXKwxW6EcPuZnPwR+42LdS360adI6PW&#10;J28S7uRrphRpyDCtKKkhRUfdCeRhyTofWxuuTStTUG+fW1eFUQ9VFqC/VhXt/IEWB2pmTPpkjXvs&#10;28Ay8PGFJLS6AAr8qgE7f4iKxcNiyFd0vW3/pWyEw/gE25p5SkmsGMTpcC1EuodxJIaqmwknMFHW&#10;0wzZRDnJGr0GsU5SMat3lk1fpT946SCH7vVHWKQzcaAGDqSBzKeLT1bLyLOhFTrdU0I8CZ08kEXw&#10;/gFtoK1NyeWMBfOG4FkBQbOEj2+x1ZIUYQkMC4fbbiFWiAi6KWuxKKKAiJr3vxaJ3T5t8irCdK9Y&#10;zAREH0nxSCxpcv6JtY8PasVeysQmTurqdEvHWqSbCdsa7rAYfYy+V1u1T0O/RarwwuhMCZSu7v7E&#10;TLYTRgPJI+TchjQmTzWJ7SN4F1yuS3na9NY02nqcP3Rr+u0hvCsIosit2BDhsIkYSFxyWfewy/7V&#10;p4SzvmLTOSyt/S5kXPIKIdvB9kyWxvsWa0M7N7LK63KCBRsv2QgrIemuMcSpicCOW99k0X3GboLW&#10;qdHhxuKt6QMWuGzM+/N+RZw0Nskq3EmRkxjbkwgV87lr4zUQ7VbSfYppQtc5mjZMkvf0eLQ44kOJ&#10;m3Gfj7cbIc3eOZNx6lsiDYyugqn6FU4Kv7IlObHhuQmP7IE/yyJ2dvNM1pt0LErKc089OpaYWmax&#10;7k81Wu22vqSUhAKEFKyqXB6rq7vinjNSF4spkUge+FDEU3PkbOWox3rMvIi+QB4ymk5bHIeCcZuB&#10;49G7fBAhVOOhbjeyE+wsTpxxUxu/3nxYH8qdtyzfYuOPf6EEBJMY3UtgwW65UyM261TwN/lj5C7O&#10;DlcKdmPcKBrmCFiNidBvbIR7fWU6umRDAhUz/comNmtPMH0i01CI4VNZElp2+znU8fKctd6+SEc2&#10;n5PBPBsUkJrIXCxG4bJjGQeChp2plhBV59PPH5pB7UyKvjN9uGL09a0ZPiFcsQEW4WTB5nQ2wURg&#10;xdZlfSxF1ch9L99Lvhy8y68mvc0OKSj1boY3iASipyZW44puP/kVafalTM1X4K6JtDpmOGQzWj1P&#10;vYY8IilQT07RHXqd2sIslGNSa+KTh0ZwjPUhC16Trp5UUlPjTDYwEOpi54FTgrfpWP5Ip/3pxInW&#10;nZEe5RhvhxI+VbA/Nk7KIuIP6uJqutnJyXm9Mfxnpt+o1qC2bYybX1UAmzeInSksAJzZKibdvhbn&#10;dvHJY8IsyjzwwKDfpSfREOEJPbL1xNiIz4TmwkuGypRiRjlFANCZHXOET2GLvcOCaCaVJouw6fEl&#10;8k53nAcFPkx3uPor1hYubXr4LiaOMDPPwBXPGG+FzUEJKNvQaDSkMDzle6ZUJvxtu8Txr/3sdsmP&#10;L03KZiirQuQiWC4pi+1FedOJST5Z2Iaq7FJPYCy4K7zENehRFU+YGErGXtGzPQVrelNQihOTFNEe&#10;wpcTH9OKFX1QGOs1kOwMw/HRLDQesykvsArFGN5+WSBa5VtX4v9ox7qrULCtGtOh0BfnU32f5vAP&#10;mZGq4yZ6BbXLFvlPIo/b7LCt6katE7UJutkaiq2B3ciXLw+L1Kx92zR0FmVzDiLZS4uWWbqDd26p&#10;WxMivUR5x1gRWmTg8DEJVPb4ln53tLBx/e4jPulQDqfbj4JTQqUej59+x5OhU7q1aake6dhTwbIs&#10;NmBwbZs+DvFZo7yTGyaDE9rlLfhn+TpXScPo1YkuokeG7t5Srok7gatOydpNPTFo1pUFXGAKlCbQ&#10;19Kbi5Uu8Y7LIqY4nRCF+8PxTF+I0l3Atrxxzp+Tj2bv4hgwxexPD6+1cHw9Pb2Em0qzUbCTI/j2&#10;H80kPJaxbBqwH90eQauM27somJ5UDxxcbpdItDwtbjtuv8krpGwUbvt95BwxczxX7rvsGQn4ju+m&#10;iFVZKG1kU8c8UdQTQ3lSv+PTq9XakX3fiyPTiTVvsprFysTZiN1aC85Dczy1vjDOEa1VwpVexKUQ&#10;UenjGDKthpJ1B4TJeX9XEeFeWpFxqT4ev++Me11hYNPi6kDXpui1RaJpsWziDjxOcHm/yXtUq/wh&#10;mSPzIyvBl53bV0SMQzmVAkpY2ALSIAnClUbZsaYNfydv4FNnEkgSHHWda+qVkGjB4MCAX1Mz6yqb&#10;KK+ksyBhlhNzNgCCGT/OzwtmzIFW2t9mq5sG1pGZJCBDOBvd99v3yG2EWrniKc+vBKCghnvxjYhL&#10;mG+vwTa7XX49Tvo+52ROtootWYftJgzR2z7GETbwKi6qy27chshAHQMZIrB9BgePCs3dcCNuzNRq&#10;IfnKqFYKqftBUMPcvboJKANjfjjfs0QINJ9fnsPLA1F9xqjCh7Fc4ZMSjikPcl120k+8dtvQuaxe&#10;ZZRpZb3007MJYvuVcjG0H6Tb5r8gy6sMi+z2wNrugTfxSMKlfOYNiJDgdK5xbTE+PCwbcnKhfbQ1&#10;PKR/tvDj4p/lyRHcUa+3CllGleFtAToSddhAJPNfPcxkskuXAryyWHosm/xOW7xToZ2T3IY2Pev0&#10;2uZ06r8tCMG07NvtvHwb4zYIJTVj8Y8haGWUDLqFMXCWZGGWO3Rvn237N/LyKgqBjdxoneBLipgz&#10;L8qrZLAAZ90IUSqopbNKWrvzvd8w4Jz/Sogd2kIsvrvdOzVQ0uRuPomXu2XrcL/6j7KF9UyicJC8&#10;35vLjw5Ytg0cEWxzlPjFGKemXTrEScmq7OpbtHAXQR6fXAwZ0ix0Kj5B7YSU3HyIHUFz71XiYvgr&#10;zV+P3mXmKhvlc+ARod4Tr8y5gnNiON+e2xbPwmSEu574s5ZDOnWw5nhZRrLHgzmupB38kTh97aqX&#10;Q6TVcFqCUr0QrefCheXM8X7zNyZ0JNePh2a4Cu17ExzaLGaGPo98e9qfwKUHwGcJNID8iIsiAnOB&#10;hSCK5dvK5Mb7HpwKtI6lSxmmt5fvio+afyVvc5WN5PfwG+UF3MzHdkkWojbBShqz8N4yPoT7Jz9N&#10;I1y0+1OydGZSc9wqyBXWarF2MESdPV8kPEWo2dnBuP0i382xU6GhfITE30GmcvNzaJsd/SEu2tpr&#10;WdB+8kcvh/EZPS9D+9XfoHQqSoDyVpXcrbohlTQsL+or/29kO1G6dUeCzYvedbC2E7f2bwe+lW0Z&#10;JE9Cii/qSAETnWPhjRsfmE7VHXR/sGYxxrv8VKe3FTDgDXi1WCBbzBlvdHee3hPpOZUKbPxtWaQq&#10;PkgKmG77BWl9kH8DXkP5BUPPHq+Pj/mRUUlGdCf+OkWuPJcufH8TRDTzWlktJ5hV0fr47oDPb7JH&#10;rsDx291ObXBI7LMO1uHs3pqjrSfGziFvEAVpIJbImcoYOS5e59iZrN8I+jQh+OsOEV4kDURNUIil&#10;9Uq5LE+0T6MxP1kexc2JCWadx1GhRiQYkNMHGPr5SuuoM/KEN/XFREPDdfxq5rNXiqo0ZkJTTCUL&#10;vxItYb0BaWUJVuFd3g+/hr+1gCBuOCQuSrdN74mdoyWFjBkrr4rxpTuxckGR18DOb/UQntLBDQvO&#10;q/MlPaYsZsdeg4pJOW962zV7dIroE/rOYEqj6v6REsssC+tOpu8C0m2jWY6EIwbdFp+eZVdoaPm1&#10;8VnCQrpzRciOensmA4m/CONr6rf4Viyh19tbsO8yx6/YQt/EkZHvJLrfd3vUfH49aVSkh0ozBAwB&#10;STXkZsRas6NUtv5AG9yqhvJP+GxraI0AM1fdJosunkKcn8CiDxXPI/o5dtKyJakKSu4VYg3XRa0r&#10;pOuDM6Hh7e8QmY3V0w0HVxviRWaCItXxLd20Hy4GTc5eBvi8v0gMV6FtV7DPu7zHsZ9nazui/suS&#10;57XJhN8/7xLhXSv3wkdQ5KJBPoy6UffUdYRiIwsaEq8aytzBR7SboA/PnNdfJc5yyEeLwpCjWq3j&#10;M3BltRRdlOMBKcXCoH24fPZQ0mhYTqWSfQSugpokKq6E5Jx9T1YQ1vQhfyZY6+W7z9RUBnvP/lcx&#10;qui3BEcZV6z9mha224XgHBX75VSyGIdUKhMaAbFxScieauZDm1JrZRZs3yaoQtjGI+hdYN4uAm94&#10;CAH6LO9Qvi5lyRHywRmUzZOYnmXa0tg7ZZdyEMy908TiA8Mpyvy4+7MT9phmLLkS3xj31gJMYBxM&#10;+3GoUbwKSNLLRg4i9CVvB53ZNsbjx8s3x4vT2fdZ4TmciJHCsxnGn1ZIEKvSy9XKs3VvlibtY74a&#10;nrNzhkR7f3RA27CTXS58JKc5KEglMDY/B+zgMFfddRom0/tXTBou5+7gaO0bTYPOKSLqvCXtl0C9&#10;j++FAt2IHsZ/knuR3wj68DFsdaZJHSPiC3DkEbBaa/tVOmv6cmXjE90OWmV2rFxCl9l3sHZbkE1H&#10;XxjPFpdyR/usljNegMlxeCYiSUDNY4osOHPjk5ncmIJFkvp1Ll65pWeYEj/MUugHqS2SEsxn8R76&#10;Yi7ysM9xTn0V0glahAWutHMC8777K063uRRx+ugGxTC+X93Cyu/AGGQvvhVrIOaYm+1sfpFJg1HM&#10;gvs4v4RApDokcePYszu7sxuKt51i5EgmzJtsbVHKyMWOphirDTAfi+IEObyhWS6Z6CKLYPh0pzPf&#10;k+dRbD5Tognb/MvJoUckuz9VPlUwjdvLmYl0QtmWqkLn1jVtMaaGV1Y9+rMZLSNbO5dxXTo7+0I/&#10;vjB53kQiKcDNBN53X8Q667sYjY/jx4syHdXz2JoY5Vg2LbD2iCTvu3WuxaWlla3cbQmz8TKVURPd&#10;9CMGihgavW2c4U0igflNRi8sBl+/3bDIaX9Mchm4VHPSr9dDO5MRvIt5mR8+/CqVeSncJiT5ScNn&#10;T8oS+evbIPG6r2Rn1tLt/yg6bBI0xgbxqRezuKmW7UY979n/QSbWsjJwv0KpH3duGC7PLLp8ERxC&#10;F7PbS6YNGI88/S9f64QWqqT+VFArGbdnN4g2blqSSXhXjBta3kmfDt1osZF41cLkbV0B+sscJy+h&#10;zKRlp9zLhPJ+a95jFfxLBNNZlJcD2E1qyhjOqSAfXEyPVbTWPN4e19uRxb+/z1cLtIUIHE/YRlQ6&#10;+0ILY6Wt/VdhJIBeCheyNp69WclkcS3uniOJ21jeX4b3nQnW5DArpUajbhSripRbFAGHPckvgqqz&#10;SHHGxyzby1n1AN6jJBUdkRBWGxbSYi9dZYrEDfF0SmKIw6K9JiMZqup7F2Lx/4SNEsKDroUSn7Go&#10;9bqCeZ7bcA7F+RmL6Yfq5wu+FiKCtd2iAt0OCc+IBPm+2rzWDp16FXGvj02funGg8bvR3ObtI9WG&#10;xs7tKcFwqx54WvTYhwUkFSGshKrtzMtSB9DVH4OO35kNVg31msrcXZ2i93gMQRZTPRlgK0vFXqVi&#10;74zG7ssEpWwwa1fLP9GQnEbBTV2aMfSuNsTJ6NM5i3fJyxCk+Vrb7iL++Vij+Wzb3wUzsGfJw+Hq&#10;d5bFHT2LInKSRC5ldZE7AYMrVIxvGfe6E9mgy61TAtTYiijTcxsc5ftGxj05fAPldD8yeyAeutRj&#10;CDEQVp3uDKQekWm+Pmg1Jdis/tc6R81JQ2SH8loXozDEE6W9lZvP45MEQPXGUFbO/nD40BDRhUr9&#10;ClPyv449BHCq/1ng4DJs0fvH3R+lu7oRcLjfvwEtAIpb9HAoVXE7xO7hPWrCGnmMPy84uikWgfJh&#10;S68AT3QBtU7cKoyjRjLE5b7XE/0Zck48ny3ay7FkD3i9N3xUQGJKYhldQ+SU9rrBAIhx1NYrUlpR&#10;hiYYv4NL/OPiP2hJd68uvWDbJdS1SDquxdvVUH6bX7ZB3PTx2Ir/vcgTTWoucR8u3+xXGhvYwloF&#10;NN7hdNst2pV2c1SsJu5SxugWN60QhVOnNuyDuBN630xJmiVjC6RTXV2Ay5c5J+eCks+qx4dNyDNK&#10;DUccmR0j5f2Hj3OUtpLhjvHBlHDPRL2ak9RRGibR6yPUGrnK5NwTXbinBTBxF0F6c0L3i3coVLug&#10;FJjXP0q6KMWOTiHMx2Xb6JlXkGRj98XwOOxCf9hp5XBu3lrq+WR6hlLUCmvQDcftBKF78Cr5lNBU&#10;QOskU4tqRHPPNNSkfaoMtHInctvHeYRupJf9qbogZdO0+l6zXzouh/Fk16AdC8fgs2aUGeuNWGy6&#10;FHkV/ArTSmJuzGCd5W/1mTefajCFrv0vkibvYVsofjziEE6pYKTDoTRO90AH89438c17RcmVVZu3&#10;DsVQZj+UTmcgdko1RLl5GOqte3DZmEffyEeffcgUpMWl9gNu8sSIh52o0xU/YiqVqtJJq7NF1cxW&#10;ldHts2BdiVVJDDv23FxYXHEeOhEkynUqp/vpxjDLmh+0Kq+o+RhRNebzVey6luqP5liONi5/1RzR&#10;QDS/iC1+Qmu/HxszEUYtYVTwdCCol6VvzCOhY1YBDQNO7sQ4HZWZmZxjDNgksVTcaBlCSLJ+T8Vs&#10;HPvwBUZDd2eeQvwA98w2/XbKPvcpR0jR1g1i9S+PTxvAt23Hpye9GL/pac5mtEy2/pg2jQ7/frk6&#10;EXiwClSPPwmsMOCaaBqVAWUx7snYalqxjo1443y99+PXoW9TYmhsLVxM1s4r3c66YlExmZnawXUW&#10;oFs9+KQgtYX7NTX0agasC4gD1aos3Qm+yO9bTCRieXhh5gVSik6vjQeKxDZ91M4pegZhsviDI6p3&#10;ZJxCDRBa00Vmh96sgPH2OJw3AL1mt4H4IjJkQ5KWNmulRUHrCSFP8wqZZlfynXCzrncHa7vt2eK7&#10;m56YZYYDi/HZKOBbOdKJkgIMDuNF4MzV5BjIQfyzJnpq49ZumW4n07kdTEzVUTDoqbvBaNKB0yBL&#10;TCeTZLicvU4Cr8w9dN4GNcAepjk97sxrQI0vcdaO+31g4FDvvTon5sFQ3Atwf38VqwmjtW5FyD2j&#10;sk9PWPtOayf4z0m78sx79gU62GSCEAhvMLSfCU6ORVSonDNF1izLFKmZFy044eFK4z18uFzTjhGq&#10;3/+IqGJpUqadrC4zvS2KvjFk48U13GKnxpZIlzOQA9GJs+m0xJpoqClI411P/sgu6s93Zy10nCCo&#10;s1pyGOzfKZcdcNA1qL+F6GDOjJydWR948HiO2i2yX5v9sx2zH5FzMBiVr3Y6ZALR0ZiEwmjxQ5Uv&#10;CXm4JhzJoVINInyyvxjrJSdOV0rEdstg+7Ej6cdjBgQbxy0m6r0lyiM0CmxULJkcfj8TBnw8gsxw&#10;yzjqL0vZAAqu5QeJmV1ooSY4ns531kEY6YwTlVuFZjPylXWZcQVBx6D/nA5MyQAyXkVeDLh0mXxF&#10;Gr2F5jXvfb8Hh3ItORJ0FOy02pWQndAC6SgkCZt4McvTi1BgSXoPpPjjwhFIXFOLVJi3qFrN8P3x&#10;YM4/0WkkMXbaGKBmfTbUM/o5B6L+H+L08VNIvV104tfPB00S58QRdm6pg/fXy7zccj+dWVvjZ1ZN&#10;3PKazf75IgwjNJ5faKHR0OfRN+oab5PCOk1oxc5+aPtlt94rdYw7E4kRSKf15PXOkFhqAZVjiHKD&#10;SIbdfH5EQr7ctKcd6HPrx6q1z8g0kZXUrkvt7nL5uRz+aJVmkxhBjTV7y5nmc2jkANrhg3JTbdyV&#10;ZkA4PrEScyiRp8PNgZPX9fx43gnPne0gzMt3n7cNMqTY3SGal1dmGCO8krVO+0pLeSbC/X5yHbSf&#10;gz063S72q3aStcimM0J4Dia+RffMOQ6rJ1tapl8UNEX1UOzauGOfBOK0/z+Ri6V3ElraMnmop/U+&#10;hwaL112s8+r3i4WGnecT60TcF35e47180rVQQMeyJfhYCvNBi4J8nDA5pNyr5V4SuPp3H3JkGYCO&#10;rQGygi+RGNXYabwYJqBvggweCfgAceVh+07sBAytuC1+9kvMbXWioeobZB2kVs7IPJRb59LxYQlD&#10;mPR6Iecq4iGPhmEnwVwXaDcqme6gdiRF9/v3FZGzljgPVj8yv09tchJQefU54eykS/OTC2n5RUn+&#10;Ax0jOif1wN2acABk4HRGafGIjM9rvRdtbyIzxKG4ywVaV4wPbElPi57P5G1idbaTfXuvzXop3tBX&#10;yP98AtuasbHAwbFANjAW69kn2R1hhzGBBAVsoCTM2lrKWmJKDPnVPLr9qPH+nXaxAE6wSim6dCsJ&#10;+W89zVyhE39z8FCP12I1ED7xT9QNTC5rafbb5dIFXETmAdbdJaUayVmV2zcj8LO26LPDqoBMepW5&#10;iq8GwYOltPrOjdAyusvI573tJxzl9hAUbTZI0OpSIoqh1DimSx2YglO6OYdRlJCWTdGK9cfK9Tdd&#10;L5RvZh+ZbcojL9hW+wNLnrAZtWtVWboJSamxoqAU5ffnJFlOIj71T1tm7KQh5G9MEUQeZ++Eer//&#10;8HgwNWdJ1EIW5bHlptd6/0GoowYj45Q0TwhRiDBEvgCRULBDeTQPtSOvPaGVBPHpTTNvLaYuWTSS&#10;RIPHcpyMB3tbEq7qAWwd2kHYOmX2l4P6lQTZaD1a+na7eJeF3USScFWlxsapE4836QEXY+/+31lh&#10;ObY1mCZSfm7MVtbZEI8vMnJc+JPlDzNOF0HUOj291s4aV0FLLhBPeYWpXs7pfIdxaRKSSkIhGDXZ&#10;0YfseY2K2Skrtp1vZuTmp4aWIyimo6m9OCNSIfHW2HR7IgoBgGMS6SGgnqLoV9j5TSEGHVcPfs3H&#10;2hE7UIdCAhy3tnMKSTOfaKaU0+Pu/ekkqyLz1JZMVPRiHkFvbYn5J/At5U6USGC0JXeF/Bhl3hVa&#10;ZgKQbScdi+f33bBDmpyij2dcj98AIBLFoCkJrEyoi8yV1/evITcb497dpeL+f6fn0ygcb4OqUI2c&#10;mNKMXkLlOD48CMIQXkbxMR5ndWrgpIOOXNy9RIh+NRDZro9NAZefc0ZPiVgZy+PtVJyxcsIwCRhO&#10;odKX3Un2PwhLusU5HmT3mqaTRO9Xy5pXc5JhyJdVa/cWUIYaqq8WZ/f4cfp32GaWoJiATOWUe1n1&#10;tb9nv3+KkW8p1wa3RCi13o2LXmPRsaS3Xg8rUb4MBvr6IUnbW+tyyDSry0YTYOo2Q79c66HGUTZU&#10;s0Mjewm4ebeUKGOI6EqvvLvuYU20DQr+yhYKWQNZGC83M1c3xjD57WRavm74dPXnJtlJXKAG2QSU&#10;2U94ZKgharR4wYi5Sr8eOyYyIgWTgYPy1FDbm02ht7AJ5BvCJ+1Eq8ZvrTQ99uqgGiVUxe51Laae&#10;jkcyQfdsOFFMvG1ymYRp59EIETFsLf1VVtV0MF9nIOf97C/ir9hEl+B44mWWlZ2RsjY5Pn72ZEOs&#10;Q7OXxePbBaI9zNQaunPyxwk2Hqw+mXMINP0Ggu0mKfwmVhEQWp/j0Lfp0hzJxoZfy9rEwzglzGff&#10;TcwWQquc4zSNTZkq3cGSs57rFE1UhVB8aUzvcDguxhO0PdJVkasXa2ixy/Xef4STU8sblEpnA3xh&#10;zlbE8fJhQLFitjY5GCQOXqxWBW+LVkuzRsZH+fAT64wY7iXeHiAiOGYN87g6lb0+cC1BddN7vYTx&#10;J4kqeg0VZZXPdK1OWB4gUFV9rrEt2Yv09NA1dKciRfvLN/M4iZurMxbPC4dIOeoZn0FaK63aUUw2&#10;l6HiMQ+hrZ8cWXFCCad0OFrh5EAmu+KlkvZMHM3C53N6l5Ek795k1q+iGV/Hvtk3RYlU/XjMa9Fe&#10;5jPR+t8/TZ8G8Gncp5yf/VVjyamYSp2X7yq+bXahlrUpKyCq5lDOO4gG3GcY8FLGUSYyB76YkeW2&#10;sc9W0SebWMJVRQxhuguqrD3NMRgtwSoBYsoryuM5SUjb1MKqMisHr0nQKWUKZKOhlPqTbGaei6Bs&#10;5jRzBi3OOCzCKEoMhhxO4T44xDscsjGWjRCrm8ckHdWYuBBNlzsxuPsVmfvjse7r+zZQxdu9He7b&#10;mKJw27Vrh3q1iGQr0I3upXI2BdgN2/K7Notv6bTeCondOEOzhjNLvPh1Qk/FVbV3axSVmCK6a6ma&#10;EtXbtAefZ2DsBNMabmRYYefVChSdL/emfPRRfL6PBnQ+6yRZykrYdZUeaBjepdk2cDfSOLniLZ00&#10;nsbgHyz97ZIsQ/1S1pQxdV27kfbrYO20PsFdX3ckpM7sZsx62PtRreS450Mwos0V9b58o3ESKVOO&#10;ycxgNpGbpZNyUIDumwcPggY+LHDG4aVZWMeYvK5nFbGVolrOpRo2s3yoQd3txgBgLaTZNL5MVxGY&#10;GoQ3RySy9aah8R0Ytn8HrLlfbhi7cybaiQZw9LzhbJ8OoN6bfxHWy32bYtbhHrCOAprr4356q0F0&#10;CRHtwNZWn8spfcbGM6EJIqRRlcSieE5ySA63VmvFcFTlY2QuZPFqEmfHJ5E7TXrOSIIRHZCuQsLj&#10;ed+cXHz6LBDjyN3f/ljrUwuYVOkw41Ar82YkuBm4QY67eujEENY/7Fg2pO6dCUsV6+qWi88FpH0v&#10;6/d6K2s3csiP72/pI0XwSMjBQObIWKI6CLcck6Lyo728BP0NEIS01LxQuXULGrnhyFOdLqXfFjQ9&#10;zo08totnncST1OYQxMmrE9ZcAANjwkO1B6hHI1M4uweuxe+/1mfMF/a9Osrh9AE8mWzysQgfae/8&#10;nbe38y2lHuBvtDg7cMgl33oQbXuteqygm4nb9pKljQ9nxM6+iphkGrAzVnFZK0cKpxfjG91tR7zL&#10;SO45Veqeg7vMVdsR9tUfynP3hOTmcPGb98Q63o5EtFdXmtaTbiBOfvLoHbdjuw8ypXl1ZHL0KoFD&#10;1hJiSBqj5nEb3ZLf1w2N8TKLN2JL4OXyq7+6QC7OcuDQoea2bJLZ/ekAQpiPr1A7MAwik8x+BQGb&#10;YdIs0zCL43kXdt/R8+mI13MMtqLkufxwLi25XkeJnErAuehtIs7D883SOGlxT6aG7tmcL3Nzggw1&#10;4gKolE/x4ccJtCVbV0dQRcTWYd2OyzfBjQ/65ZxFaHRn7jZFu4v3g7sy0+I/xknv5S0pd6VhTarN&#10;hJbswT1Gmd/0JI+EIYKZrbUyces/tc2HidGwumguY6/XG8oByik7CSF3VFfLXIUYr/bFVb1+jjQq&#10;/8KNCpNzmeSkYudkBTVLhQonMAA3mfDEeVsN3oqx1cTj0VwZ8XANl5uYGhddK+hN4JRO4Hc4yF9H&#10;894GVpKJs6EbWVSv9V7yCr2ErN8iLiYmIjnas6cm4l71qQpSGrO/vxbf7muyKVQepVpr4DjzRRPR&#10;FqRWiOiPOorxXrI27phqWl25aeHLOwHMuTX4kx50cLUxiUyWtIuQ6vaU37iNrk76kuyuxgZteF5b&#10;h9KcOPZLKbSG10Lgn3kJcyXvkGjyeSLOyHmXZwYLm0oN2t9KcxX42LkmoO82o5BU8UUitTzl20MT&#10;nnes611YLdwvP2AQ2zBBwNKSge6H4dX8tHY2UeEErjPrQZWTD3aNL79oXVOtUphypj42kKY79BZz&#10;ecw33zwsSg3r2IBcY9m+4l5fEv1y3myG8Aerr/lhbZzLg1EZ2nXmjwc4m7QIxw36B9m7VPkRR873&#10;Y8JCEk2H4bMCS5N9+ouF/7pjW3CR3rceWF+6HUwoWsrV6uyEnUa99Fs/TBhGXGJiYt5A8ES9OTik&#10;0wx1EmkMbWpnp55CnqDXM38htBZPCkdFsI1eRa7bzBaq5+0Rh355xse4nmKiG9EYlxNmfnz6pbig&#10;V24vw38nb78hpGkbNq8fo9LibtMDxm7N78zOa3unYL1i3NnJEiM3bYhesjJSS+UbVQ1561ZX4hNV&#10;w5pnNERiSc8ZWgHG5+HiOmIaNtPI5FNFXEMB45FGXZSNZ8JUWyE7FQYt17pmRZJh3tlJoeOn7XDt&#10;GSv8fKcwcq/dPo/Xx+nsjDgc1s/a/o0wci6WXgndCcDgQARa8IXJCZmMPlndAovp7WgCUW4T/tiU&#10;60NlTW9qfZuLc87Y5kFdlzo/vM4uL9SsM56naixvzIy1s8PsQJQNqESwa5tmPZT0HH7MV9hXVRBa&#10;QT2k8u3P9NsuU1KGLe06b/ZBAMsnE8NLvz/3eNrYp9PNa5uk9rFoUmZN85qNsnZfZPcqw8nAdo8U&#10;8BXXkYWcmWtLaJy+XqNnxa6QXsWPKho3TdQug6o8pBbgoFpLhGMpUQyd3fAxRsM9H6blpMUIh7dS&#10;236BHWK7CjY3Eyzq/vj4NMako2pCpEm82eNFMNlVCohlH0iJ+7Qd/M3Eo3/L7AIIl8JJMODd5tL5&#10;YPBd6G9kbFxpQrEYD9QgWgFViIaIxfgbu6+DeSErUpF14MQ3287bxRc25zBGcbzGfAtxR90f+HBZ&#10;JD2nmCKYy2k5L/qy3cApO/YYPq8MY7zC9KmBNLlZ9kxhBmaCqFxsUr89aAHyLNPt4dr9kE+e75IP&#10;rzaHGhhGdSaedRD393SrnDxFVp+1neCS5irJ8iOBcaAzGEqFnfGd7tZCJkwqNskXxosr4FvKn/lz&#10;4jFfB3aNuHwXH6FNvwW0sRBWOxqh1YOk2VbbrsTyds7mj0ewSPKLoEyrWda3Tj0f5neZ02R7+eaz&#10;alPAYjzS8yiX66fU6oqybZtStmO8uNvN9r3fsOj50UZ8ij9GdLNsVkUu4yzWWs3H7WzWrk1+3FfF&#10;mgwg1lVuDHrCxJ4ZgxDlYnxoHpmDifA9592zybesZtSHTnko3tZXtEIl9KL0O6TlYOSHGDt9J83Y&#10;RiakrosnzD1liBOuyl15wnScS7ZCYo9d7uTEiULLnGzLxtaR3Pi9+dgnaeW+cq7+Ds7Ba4bEQTd5&#10;KJGzOHefuUXxhnDt902fXVhzxtLEksAhbY1EyRbIjWN1MT6MmnF7/RrwbcC3fPdkBVEySO1qtnmi&#10;dopla5kEfEYe/EYN43YPfyqRbC4XhNFtZhuix5HXCX8NkqY7f+hhmPD4LUHPlLSAKTtAI+kjqaO+&#10;4XyV0tpR5tlq4BiyLWT04/RJN2ilWePK9vnu14YYYxkNgDDVqdQVcuPOHjCyjZz7+TkhvwNU0XYS&#10;B31KGx733Xp1HM1r485Q8oRyL3GjAGUVglhltrOzbMFb6YcP3R/vbuGiRyzDY47Lpec+fSpbfaTw&#10;1LPlKG6HBmlAcN6sy5pcJjG5BbFxDs34N6c1VzZQaW+iHbykokfBwi/+otxwf8GztNhkUJZxFwXG&#10;OzdnmthFHQuuPN9rs7ZLlh//ckaeBt5ArIXmmLIlVh59zW47KmuHX/a8RvqxdlkRWKeHjja8dA7r&#10;tyaZazsNJUgPdhiTAGYHk5i9623G8ItP8qFQ9wzXLqfkttmK1aEMhDRfhbJcFLmGssd1ny5aR+BR&#10;kBSJGd9oXb/8qR1zguHDK+PjIvFSJy851AqYhUVVKzceTajwJttcZYscqtCWTfBJoGvLKX/uFpfz&#10;+no0LzelNZysyzVxvrQ5QzSYMElzrIAyugGJ+mqBngEqh3RboB7fBAWKvPqhO/XRey+7tHKy1pz2&#10;gSPK8wYK/KxCKpe907oZQE0v/QevBsb6tonyT28+S6ftzprn+5WWx6wtXFdCsQ+itP1Z608BO6Oz&#10;ex0P4+sgdtYu4Ij3VBybOuFmBbfXHthf22b2K2A6/0Jo52PVfTAqqXaqW4PwIl6b7kXljLYlkANT&#10;Yonn0Ijrw9vknoBul/JUyAsA9RYVMZO7dUPjISeKC6gJ2Sd4/2S276GPlFsQY0Bnac7r48PuA8vX&#10;kwXTMBB/0we5AtLC7z8YPIl3PTeIZ/9HGRt/MdXWl23c7GzneV6meKXaX193k+oV5IX4O2OyCRzE&#10;bnQ4dUOF7mhpd78vp9l6dmEnDaGY05F4Bj7U49qwGbGSvujbuo+NNHrwvc4cWVsy0HryTYRi5n6B&#10;y3L8aq4+QyQjdKn5p1YIhubrrRtuDAO0hZbPoFvDzGOFXrCrfEveZMIrxqu1ixhk+JkIixROfE18&#10;gTk2sIdmvx0WZFv07AopVk5ipMYSIIZ1obeNqbpXGRfa6DApXdt0pmeL3UpFB/Txmavbw/O8To2b&#10;VFPcfLlfbU97goXeb5eH125GNdJ8EOly+PEElyYrLcfO8BlXOC+flpLbgXu9SvcvvFl3fdy6yKO1&#10;M1BPN9rKntd6L9HGFz9tJKwNO3E15XmP9L2Cbfczb+S2X/F7iG2c14y8GeQ0WczplkPFxWjvvLep&#10;ITRjfLyiADJxcVpsNMkuwtwYJlTo79LI/fXk/4EdtT9H0naWyGrlfH7KXD3FEhE0S7GjwJDroWV+&#10;QLYFTiTGe/js15xgnXkkpXDG/oML9y6crYJbeVII4Ht9oXrt2OdVombxsr15eSrpxB7928H2dvMW&#10;uQJbsD3iKEY7aujVl72uy9KYQA62GoOgJuZIYr0JEVPgeGORx57ZOH7gogGaDssjm+HSNaGUaoXC&#10;HtiwbTJl+l4A+DDnsaV5JRPQbA3W1s0LtXXb7ISf4UUUM9eT/15DiGicColdlAEVjdZm43qTnfF2&#10;+37f7rGv3Su4EblHKQU7s05shwQiFrqnslZag6NSOrGeEwKjM1OJIowZ4zzHcdgwHMo4zvTGIe3x&#10;kS8hgspT44czyPHgjH1omRulfW5M7u7w4h+8mco4C/fs4fwTBTaIXFPa9fTwByemtM/jp/fu8CLk&#10;ezh5cezEC9ECGj0lthR9ME74Gw1WsCpK+DvnHX3763/lv1f+l/H/bvlfxv+7ZWf856Ut77vbCb/k&#10;58cc/zRFMX8jnv/Z+xX46Oivv469X/s3WanbPk3sUZA26fRK09Ffx1+VLDHRSqemv5PvnpyESw6/&#10;40J+/h/LUvBVXow/Z2c6Uy+Glwy4tv9Yi0n186ASD4rY3mVe+069i2Wu7aRx91XeEsy5P6eogY/s&#10;S7nO/EE8bUE//xq4bXz/Z+XF+NTlO3Rt4XUGORomht2Pf6qE4vn5pMSNWd2Mii34RUr69mbz8+d5&#10;nUyKvbhZeUv4RaYwo6dXtflb+fnzrgo2VC/t6/2flf/148j1P07zm/wv4//d8mL8+0c7+yWfx39n&#10;s/9/KlX0dtuD/1JKNUlxwmx+yfZ+no+DxLu8/PiW1MDPvz71a4V9//x56sOmRP8XydSvzZqk/XMN&#10;P0vgwIxIx0/mPOwhqDg+Hv/FIBRZpXuXl40vLif5ML6/jTL/PSX/V8nUb9/M55+kuSvJdAnS8dNR&#10;usC9E56PL1rH4K8aXza+yCzt2vRO2c/vj9lPov+LpBpNvWaz4v9O3pK6W1R5PIy/n1+hku7yvyPn&#10;f6/89df/AyQIL7DhaDfiAAAAAElFTkSuQmCCUEsDBAoAAAAAAAAAIQBteOxGYL8AAGC/AAAUAAAA&#10;ZHJzL21lZGlhL2ltYWdlNS5wbmeJUE5HDQoaCgAAAA1JSERSAAABcQAAARUIAwAAAVY7FUwAAAAB&#10;c1JHQgCuzhzpAAAABGdBTUEAALGPC/xhBQAAAwBQTFRFQkJCUlJSAAAAY2NjWlpaOjo6a2trMTEx&#10;SkpKc3NzISEhjIyMe3t7KSkpnJychIR7lIyUGRkZ////paWcrbW1ra2tvb29xcXFxc7O1s7O3hAZ&#10;CAgQ1t7ejGNa3hBaexmM7+/vQiHvECHv5hCctRCcrWMZ3jEZ72MZjKUZe3OlzmMZa6UZQhAZrSFa&#10;zqXm5qU6taU6c+/ee5y95qUQtaUQc8Xe5hDee0qM5mOM5qVjtRDetWOMtaVj5ube72Nae3PmrWNa&#10;3jFajKVajOYZexmtjBnee7WEzmNaa6Vaa+YZaxne5jGctTGc5uY6teY65uYQteYQ5uZjteZjpe/e&#10;e5zve++tpcXee8WtjBAZjOZa76Xma+Za5nPee+aEjEre5jHee0qt5mOt5qWEtTHetWOttaWEtXPe&#10;5lLea0retVLeQu9CQozvQpxCQoycEO9CEIzvEJxCEIycQu8QQlrvQpwQQlqcEO8QEFrvEJwQEFqc&#10;Qr3vQr2cEL3vEL2cQsVCQozFQnNCQoxzEMVCEIzFEHNCEIxzQsUQQlrFQnMQQlpzEMUQEFrFEHMQ&#10;EFpzQr3FQr1zEL3FEL1zQhCMzpytEBCMQhBaEBBaQhC9EBC9CAgAzu+1jBBa5uaE5sWtteaEjDEZ&#10;jHMZrRAZjFIZa3MxQu/vrZzWQu+cEO/vEO+cQu/FQu9zEO/FEO9zQjGM75ytEDGMQjFaEDFaQjG9&#10;EDG97++1jDFaOlIhrd6tEFIhrTEZCCkZaxlCaxkQGRk6a0pCaylra0oQSjoZ5s7vzu/3IVJSe5yc&#10;Shk6UlIhxc7mGTEIc4yEKToQKRAQGTo6GTEplHN7GQgpa3N7GQgIxcWtCAAZrZScvcWl/+b3lIyE&#10;rZStKRApa3trrbWlUkI6a3tza2NrSlJShHN7GRkInKWcKToxGSEpUkpajIx7e2t7Y2tznIycOkI6&#10;UlpSCAAAe4R7jJSMWkpSY2NrSkpS///vQkI6c2trUkpSUlpaOjpCY2trKTExc2tzGSEhjIyUe3uE&#10;AAAAzIlpAgAAAQB0Uk5T////////////////////////////////////////////////////////&#10;////////////////////////////////////////////////////////////////////////////&#10;////////////////////////////////////////////////////////////////////////////&#10;////////////////////////////////////////////////////////////////////////////&#10;////////////////////////////////////////////////////////AFP3ByUAAAAJcEhZcwAA&#10;IdUAACHVAQSctJ0AALrdSURBVHhe7P19axy5tveNS1Y3skpYJh1XpUz3H/1G8kLnrcyf+yKwMSZs&#10;w3amMz0NbkzAjr0d8HE7JsyE+/Ndqm47M/tc93XuH+eCA79ld5XqSbX01dJ6UKlULgbvnXMheNdq&#10;GXyZ9r0vuUuNDxzhmC0HiiEWnZSSbzwXfw/J5zANJZTE9eGHk7URY/IjnTm6CicppRzj7WmbC7fQ&#10;rUOIP1ziPOeHuO/9Kr7Lh82BazgvlIfsWHNucGl7pvL33GCcXOsTGa28z02TYpyUPrnZTYgu6swX&#10;d2i4gfNkkbz30YcxOabc9T6n7J2VeHd2TQTfhJh9+NqksCy6/sr9s50tWtgCtRd5G331KZK1ByQP&#10;Uz5M+hxK2yWwWTv26aQE38OV2oYRPw1+Gi84v0m/lNvFmxFnt3+z0wSs8WznB7cKyY3IDw4OvcvT&#10;9HeXfelCdr1BNORsFzRhzT639qNR9MUvrYomszBaphJmbcut7eTtRY2nYsk/OqogTXuyYbPz086F&#10;nGZr8rITbVFZ0skuJuTCubJWCUOapy6HXLoeiK3StsQ5zT4L+CybTcih22SnkpQ8X/mDI1B7Fogt&#10;a1AzouBUkE9rH3K3XHSL8rc0bUEuxHqFgarsV1qxU0UNVIFuV0ppQttL3CGTigHQxu2TrWuAJ9wI&#10;wREnpUmLSHc3R6oxyEpgd0EAdIW7oCmETjwB5DLlcNmlA5/JmezJQTcXefd+KEdMG+4+5xrq+NcP&#10;qfeu8xMAR8SgaEw1tdTcwFpO8PdkNNW+30LO5P2vHDPnUA3DDZr9hp9SEehCXlGO8CW0XS7rrmNX&#10;W7jjNn/dodnnEm4RuWA/PaaxT19p/rSIzB1DSqUgZkO1UfZ9y3/ffYIPMXrBYnXv03gefgMGmnTR&#10;DWjKNX/9Q6uGEgDEqEG6ESwKk/viNjPPDdgPSkILQLUwUtPULQ5UrfxNb31PlbdlJohqYxZC8GMl&#10;buLTdelWtDkd/3t440qbV085nluJdYGyu3cNdWZX/EodLEP52d+g3rzbuO7NzId+DRS6APL7nrMH&#10;SMEhhDuK65qOdjEKqazBueSfx6pjqkXnQpxNIj+O40btn3N8lKCHdDkC1NxTZeBt56ooOnvfhUfg&#10;W/qlFFhsp8GtEYcuqsQOpUmVNU0D3PUeEPIWm/i4lOisVa2hTa5DEhZSIirvUNDhEmQcKWIzHV9x&#10;e84I6XQv+5QfaJkUeG8ymexN9qDtSsthx3YhDCFSTpv/BbL8dYv/jCaTeV1xe84StmpYFAxBbFMB&#10;F5f6nEpiv9XPDxSbq1cUTqf7rplchy62sctHIY/ZJb0JpdrUSYMooioR6wTdGqDXk8+zpriCfKJh&#10;frxDjB07ljpAHcwnKDm/nvkHtAnqGj63WnMgdMiTbw7SrYu3unkKDXa0Az/KNRi67QVah9vzQPX0&#10;vkNQ4gZh83l2Hp4QXDVw3QDOd7dAkIvaBf9ozAVt3bVxdOg3CRWi8zlzV1Yf1vCOaHt/HNHhS1oG&#10;hmjaXdzE8DjeZrvLv1pFGr7seF6DXFw2X0Kfi1QojZVzdpyAIXJ1FtH2ZMFRd019UUelyfmSzAz4&#10;Z3ZcSuSXuLHHGZj2LQXDYGAlAlYD01IbhpEuoM3DD0RzOHTl3KV5uciuS23npDvkNtSzdWHDnRD3&#10;R5XXh2Xwjzk8eLTlLDaZhgDzL/KvxA6QX5o9TNPQJZcxEWlvb3QqeO0cFUI179w9WwcUqshtwBy6&#10;eHVYFs0arWCaUidWdYmec/sXSkiSw3IDKogBOKRFOXyoYiZu6i1EUi6SNSqUO+PlyFVopebfJBwC&#10;VTi6ZrjANLHYQXlyS/999sZNsJ3x7xnQel0qVTi0FbTHPgwp+wYroP0u3KUzqu/nr6gD0JHm5LZD&#10;/qb1+KGAm+BXakZoZO70JuTWH+gk7lslGdqpVZwiu69vctoH7xSXye/jWX3jfLVEnaxF1duotOQf&#10;EeBR7LkOwUA23cH+HxknVJa71q4MOXcQOMmfPfm052cw9ojzCTvZNW0/laJXQ6Ge9Wf8NL5B6fry&#10;LXQ9rZ079LlDsPLbrIaorDnTGyuiFXeEdxDf+J+mFLwZIzihaecYiVq9L8oKO+Ag/Y7W3uSrlN65&#10;I9SwXyPOwl6nC3RYkp36JvzQtWgH5NnT3LHpbY9LRWHVdoxA3sRG2Lhwfeul+U5LOOBOqXstAZOf&#10;UtmX/bWT2Y27GzaC/md+n134gAiJbTEAkT0SYPwY9t59Am2pwBsUG7WQ794gXhv5eTAqbuzcobZa&#10;lNpySU5fAXExiaVHmHsATk0cDUJGQSnZYJJxCLxf+ofRSOrMJbjJObZ3zo+EoyxKMKuyNQqsqs2x&#10;hfaIbYjUf9Hc/FdOx+zIHDz419mjDT1OFbW0kbDg1o2AP9yi7pFeGvnR3fSDz13upsnP1jqR1g5q&#10;VZZQZqxN0aE77U8kLe6nePVWD9ltAySuwuNC06NJiIaCn+fy5hyTBBMcjw/sk0SbGnrOWDTczgQS&#10;ExGpMrSHWih3uG1ps80shuN0Rz5f2rDeJHfUEa+1+R+ZNp9zC1PGoS2U25CzVojJsEGlylu5eRVd&#10;5j4LNdHkx6OHLpA1Du8GHxOX0feFGMF3P5+fN/NwnSXeEl/4t9zrHYx0O8u97kNoIpoaSTGXbwrQ&#10;7ArpQBCdRbBPefrWEYfeLaaxlLZJ76YHal7cl8wr/5bXcwEMFxFKVF4Bip2cI0ZH8k4EsW6t/YeH&#10;9AcZ4Qm6xV7jbhtiP+qiHEgijP2Bf5Gq9CXhTnErRB+ra6qTxpS5TTOREmkx3njQoaVe0/u2fUpt&#10;XNycpeJbfDpdJxGwfGwJifHdPSx2cfjno1pWXH6HBYZv6joEPBUrOmXb44chLR5/pxDvwroYGITm&#10;31O8kt3DoOei/CiApIEanctF8P4puPwgC5R9mwlo9vy7sF6Xdb+KivLQDgPwL+6xKweeEkfB2tVY&#10;2tOQRzAEtAgPstFRAEqk9pXG6WuJZdWfnBdiJ9wGlA/Iw84zAfCPZaEWz+I9Sge1Nj2NJezng/DZ&#10;/Dn0nO/djcv9hzlVKXuCE13yskkPubv8hru7ZVu58qt8D9xL21FH7r55YA/iC5gWU6gcNE2EYOQe&#10;v6f545hGxJH5OvQljj6U/Lrr1XOi1krmtXKHXLeEG68oakfkjsfp8Dqu7YoQCx5RRxXK90/s95/P&#10;Zq+Bkpa7h5Ml86xwYEDfspcTsUtQgqqwReaREALq3HDtujuqbQn4D3h1o4Qv3ZV2wz2oqANKNqKS&#10;xD43eaYXsAOBVlvz15jnAbK4fMTt9xh+BOgLkNC0vFuUd6n7QEzS/I6tzmNpJkgc7UzpM8k0mbhv&#10;463GxXHDme0TTrT4D2d4ctFPCJfvfJngYuZFLHnsSpzhAtTcIe5Te3v+dAdIOTduqWSzMhQhqVou&#10;a4ksn0hN47p87CU0IfYHyC1NKtM+OEcl4Ayuo02rBVCIWsFgLlupQoCNDDi544LJk1M1EGdxqqHl&#10;u/2j5NvUAVm7zi67NMbkqDUO3Asia2HIvWWvzCvzWtZ1jAo8uD0GVypYzFAWrnYHY18W5aop8+iu&#10;aMouvDlBd/w2JnM1Ljv3hV7jEnCHbxOcbfYwQUvBOefc0hA9kFL7cnkfH/akDWGdG3nxnIs+88ec&#10;R/ZcZIp1J5s4O5JIy3Z3A2UPHjKgiogQLLxjmJf/Pw3zB5Ujr7UcG2pXpeUq2Na54mggZSivY+Ba&#10;4JBCddc2G844fIn/5uMpV4r9q8cuHPv1TVG0hZUiKlpxc9dQB1xH1UKWGZdSo6shb2O9FqlB05L7&#10;o6qq2Q8cIY9XgvXYX6CQ5/BYHt/0MxdOZenL9/llpllLRMWaMhHtk7lkxrIepB6SZCqOkz87kgcn&#10;vleZmGoe4jj465Gf/EZAjJ5G1eFNnOZekT3siHtg2vJvykZNSre2HZRF9jy5ciHuY0+J1cjUk/tP&#10;H/bmIU9WZ/JR+pbItoQxSsLtrQS9sicX+ZGVcJvfV8BJ2x6R5Y5EwndEsT/KtZEo+8OQiAnD+zK7&#10;CXlV8GV9n0rTJRiUYCp/yeQAiaCxvLfAcAuiGBK0K3/PBZimEA+A50P2R09lD6MTJ9zhW+zWvTil&#10;sYVV5CSTSgm9keVs9yHPCg/EURwoWJmGTRVKNfHROhJpq0LjBc5VaknP5oeS2xx/Cvn3N0pS98pf&#10;ICi7xwvxiQHfomL38Ogx2HiF5VaO8nlUlC8+3wTacoozF/N0XcpMCKoptV23Ck+D2tnWatNcGOuV&#10;pIlrESIpdKaKmcNnf+UbIhHkCHNNFkDQUfXYe3SnGHbYRJBXksKazItb6wHljzso111khCrQbvMz&#10;DzZOzgay94B2IS5UO0p5FPrDFEZgLnOF5Z2amjeO5O7/N5IFEzVk2EUTRjWSeLnnxeaLA5iVH896&#10;SZb7/67r6v+NXl69vc9u338zMlQ5FR2WbiobVu2JWSL1HKGx8Ru7gqBjWmc+I5oRRdxJh0jerEH+&#10;50TdHiIX608sqPeA7xibjuBF3UcnbV6NUirn0zCLvz3+Y4EG6x9w56XZrC0iU6yGO8hgVO4GQmaR&#10;UvV4W0vBqcQJ8iM0I2ZxsVCLJv5wXZuIvGOfD1FWPmInqsCpxVjWXDncYiBtoQVllUmPFDNxcgrX&#10;coeXTetzIlIIhVtv5jBFSzhCCRQHPGYWlbU1bd3mz7lDZN40v+dbmgiqO9PemqlMnDhOqQWe7moU&#10;z3K47wOhZGkzJ1EJcG5K/K85Uoi6z7obdFqjoNLs8b0Xc2AU0h21sCD7MT7NeUIVdu/xZOTgmNMu&#10;GnIZyBI71MlcmoC2rZrxYckNuB8paYXOpYsYyA//OKXTgJI5L+jcWciICzyxHPKHdoktBan1GN8f&#10;kuVIwDfJlzQaObcOl+Ewg02XUb3uIZau/VIOztGQXVzsyWUxB3CbEYkty7a2AygsWJeiS5EQwl/h&#10;PCw88cWV6tmHmyWhDdLetZv+0a/Jsc9PWCZJmZm1Z9Z/IAX0UIMplc+X0kgKTzHl4vtRcytLpUcY&#10;IIx3etZRve2bT323bqN/kJdgniJVSzaDS/SMt8iyl932j1b5T3iFUvjiOecD0MaNSGmDOIZDX5Cs&#10;d0TvMSOqxjzXV8Ngqp7lX4qhdokt5Ofxq1yZkDs1kOXEIhpL4JG5nFzNaPZ3mxkOaRtTJ3NmMjNk&#10;A4lxbW4LIt/1JBz47/KwwuhziazdN1zb1NAi1UmKW7f86S65q65rne/6jHhtwkbM8CP72kYrDGRL&#10;Pe/goVaWe7gTRGNChkuertQ/4IggZ3NKlPFOu3ASw5LwN+dNn267aUmdrrU2PWRrRFLZDxrQjZU7&#10;EnMt8fJRvQAC/lyV6yacCejrM9cGLPKsT5uSZrkjZFLHvmmAms0zWb7DXjPI99ok4iVn7GPbjA4e&#10;4k1QS3Wxn6zLmDqOidi6TemGKPAyOVwxsuaCHzjfAWKktsCC6AGZ5FTUlx7V5hHNhUJTkdyhRxhy&#10;yU1uzpsyRQPRptQ4yHgHOOstGFuS4ebQ95wWJzhHtCD0lq7p4duN5hPETpe5w9R16U3TtQX/E0+o&#10;Tw83EjS1azLQAg60MgJ20v4MaLl/LmdU6IhoFrkI7kA+VTrn6k1AZla5IZzDhUFRztpFCa/TfF9u&#10;h2q0ivouX9FwFzGmeAETpNassnj/HrshyVnIn6LEKJlZmaBuj5HRvAByjN9Y+o4LEHbLaIu3Vvz4&#10;bzzuu2Ix9fR690WP5ZR9aDboGlhzy4CjFEvxpaeJ5rDuSi6zdHKoyIgaM/9qIIFQqd4ofSarJZVv&#10;W9QRCuVx5OOhbDTCjFA0aTLuOYTijR1xb9d+RHh6X96aoKtsMG8tp+a5I6kSGNQIDhWxPFHDmIuY&#10;/QjJIQhaJ3R8V546l78XLFFH4HR9+OEa7XMpTQfjVp3K/yXwuo93T5yhDR2gmF9NaOQKoGgS91yn&#10;K4LpMLMemOi64GcIXXR4/cqXNv3ckp4zV6qiAemZjjLnbrDqN+oIG7edZPVUZhjOQ8wdwVAqx5hT&#10;vNpmTZhkqlHs14yfsTH8d9lDMnqUWoxwDK21CRoNUsJygsryd/gwVOdHpKtrljhHMxBVM6VBcbXl&#10;/kw1k23291glP/6GZENqHHqGpp4Myv6hGZ8XPVZLse3DytOY8GfUPc5Rg/VPtL2TBYwKApT2UV28&#10;doNlcG3rlw7Hu5k9YqhDeV3eEWKVqffzdt7TMlQ9L1oSiAxyU6nmqbUcf6RGmg5guKYP3xGlzgN9&#10;OMNhweegWRUEfoo4tX134KyPT6jU3HfI1PxfBC38mguZa2KVX+Fd/aF6bmiGNCZ/m9vSIeif+c2+&#10;NaG8V5e48W7Qy8VT9mLfimCZoxCNb2VvvTugLWSuE5iodgN6q29aR9tEHPNv+Bt4lDkRw6nnViQV&#10;qca6M3G1EM8y4xUYKULXmA/lKt2W/OvgJ21Yyi73H1PJd0dfyrLPfRPV/1vJ1jJ4xsxAQ87SK0bS&#10;I7FZLkxicDnc0yT4TesWZBUwQzkT4hb8jKn8tPjNWjgE7CxqKQfE1eThWVlroI3Iwv/62CJcqVb9&#10;bBr/xalffHnMLSVa9pvYpEAscNj6B9BWtpY3vL/gG1KeukPtOTrTFprO8iafDkDRpclP8Ul8uC7h&#10;9BR/I83SRE5xm3oYlN9D1rpIYgNZziJFoBaDitQZ/ggwQ+4zlbhx0xMyILPT/DYf0fRHBwVRko2a&#10;q0NEGt2Yl78ss1eVcIXFf6qSMsT/zTdljnIM4YLwCA+yyzgI7RT3+fjxJmwW6kgO/5Bb7OJnF5pY&#10;Drj7UKu6m0kk/5Vp9ahZ/vqpiMn9itwlAos/1F1qhAHH5BGJYVtovZbTDJeBW+Q4pnnAlBivuoNa&#10;tQas7I0GdD7FuMFXPyODoj5YFYJMFe8te6xQ+Nz6G6IZFLLv3JSC/baQy1nlEZQk7pVqjjAOaZ0a&#10;d4A9W/oxNaOokdahMXBe49NUeZzhp1h0NaCYXltX4LGy02FKrawNGIkKnHOD554ut78aqUp9WG1Q&#10;tAYlJ+XSStQwuWBO2SU+OiYVwG2AQ1vGwJZ1NSDlO/RhivZNr+Nu6TENGS/UlaNulmbd4FU3zSj6&#10;PC19WzAd6twkjJF7p1KJd5Pkmrv60Zp9k0bucaF9GjMlAGGRqllZHxF7OhyNB6p1Hm7Up0ZsRw6j&#10;RfLLp89l3XMrcFAzVd6Ws0nLJ+WrrTpggJCO2k/F3U2XSxQBpUjEu22Zdj7cU/QHgEGj+/kfI/Ln&#10;5hO8PX+gLGtzrZIOSVjEOqsd7JikOvxN8i4fkitC1/gDVxZe8XBIB9NZKYRHHufb+9Vbiknmqvsd&#10;55WqsLPQetDzMY78FUEpyCPaik7dgWIK/HjSDbVBCFw4OebfVMfnwR0rlhHr5F8zgdttz2hl3djf&#10;by5GcW2Pq7gL4UY4D+WAwvb5nGCxuSD8miIm3MqnxUFzTA211IqJS2045G/ZipDyXVrUxDHyjFdE&#10;mKFLRFx7RxW3T0BLs6EWsKhpoYY4K3MfptY84Zvsf0BGTX+HOfe6gGkyMtG1vEdYkGWPf5PKbOZP&#10;7W6T2ehysRk7IrzSZ5gT3pLJrSwKQCKLrUKHTCEIjyYQpVBg3NU81kMBBOdDIsjA82odvjDKMtO0&#10;0tUB6veym5M7t9R5iIyyQlDu4dn+DBgakVaqnEc5GMZ2F8o+juk5XiVBxfEqtP05ErT2DWLZrWI+&#10;2p+XPSd3QDoAzCSHZp0tKlKmP8COP4iNsxoC2rD4jUvGGz1EvNjQvp7G2U2wsgu1zpRnNzSkyjkC&#10;o+t32V1wJ6kC7iHkDTCiJLQrjPjLkVS/nzz5shq7Jr3BN8ANzXoQ9ulqNpVymV9KF6tylb30S83C&#10;8jNMfuDcrUCVFsrZakhn8ZI245t2OtLIFJGboGHgl8MrgqhWYRh/EgQ0u+mtC+sqBhUAeiEysWkO&#10;ibC/SGSSWmx+UtQRCurgcV/xac5Tv5r1rXMzwHOT2+4Ao8EfilG+tbQL9yVHA2XXmQtpKGqjCl0m&#10;0+cjPRyixt50zVtEhLAbpFc4vi2YYcHbrl9UOa86QHkY7Afu3lxRsQ4JHekKBGZKnSrrA7inwH6O&#10;PMBqSFOHE0+ckY+5YTomJOvC+vdn1TW0IomL0DHXaGCdqsmWG/pLNtGvkPesAV8thqrZ0xOw8OAx&#10;rx4t59xTWKNhjk4HSVdrqhkNQeJAIFNvYA/ifPym03w68/5X1DvX7hPw1Uj+l9gRYy7mc9pMWq5x&#10;9VRBQMLt0LrGMwTziJrSZkiVv54wkZR5cQ8w8ri89Y8rlVhj02i4Gy5T/yDx0gF7ieGLIAJ0KcYt&#10;LBgH476S3UxECxJK1kFPiuwiC2ftfe8Bq7maT0M5/+rjo3m6JSk2hRc1UbGkPNAt4hvJq4212dpq&#10;OyyvVy2a5A1OgWsIkqLvuBXtdoPA3eAV41Nza3VoCnJ4V03pagm5JEU5qjdta5SGO7g4fr/EGp3t&#10;B8z06Ftz6zAjVgvIE8os3ngU4hL+wsl+754kUmpg8b+1A12Zq6ue5cv+/7qrEinb0Dl1D/R8dFgb&#10;6M9k+yxzeyBQl0Y1r2G7bHewqntsfKztgF4k/0L/3bAMd/7PGfjf0mTS7S5ViZTWQmvj3Iq2PeO/&#10;SPN6dSWSdqthx38vLLLCSYNcikaCjPQuB41Hbqz1YeKZN+odTRhponGEN5mzXrIf9fhvMlWo46wR&#10;JXFCU0bu034XP+DCEvW1LaYqhP6sl3FvsU3oGNpXVcgyVWoOaq3arq3O1sNW3fPy2DOZFkDFpYur&#10;r7RofG0cEykH2psMqLq5b/y5/EW1aG7hn9LXSTrxGiHX+hNXUtpMvGubJvxHedLQwl7jS5qpm/es&#10;Za787LJ1qEwbrFkZV4Qggu+63AbelVBhxuuwqGH58xnajdKS4gXesvHpFbEb216DB/AlBI0U1EYd&#10;BfCNA1qcf8SfmLheQww04MiVq2Uo12ZS0uyg3fNpk8shPusy7B2p54pi9WQ47TUOwYwUEJG3QAcj&#10;QVpZFG0TsPmcfLEB1SS5yE6a4cCspqffYRErKSFA8VHJ6vxD/XM60Yn0Bg4H4oSVQIYoi6QHFd+3&#10;TTxb3x+3m5w/l9jlPUxq7MiASw66y5RfLwrq1jBXLlaD4t04Ufb1r/I14LstVd1ptN0Sw0YJQwAu&#10;bDs3Jlv5UOIT7wQ0kWcXlvuUB9TlF3hEmxMywiT4Eli2iLRDuHs83nJV5I0RNhFg6vFT163bExkK&#10;uxlQQ2Kz8iFWtj8Ww8qIMwxxAV/7t4ayyVMW6mPun3V/cc5eoITtT8KGjVHEsWuKX3K57B1CX2Wp&#10;zzdN2OdezY1GxiVa8xpnGmNX3G/r8qoL7qNGJsScZg+5MYjFLzQIuu3Zkjh7sTkQe4cq+IH0gKsS&#10;XKocgiWP9GAEhj5ZCTD6J/Ljbom5VA9TWuUTvnl5XZ5U6equpkTUEZyf99jr0XGTygcqiML4cqzH&#10;uEQe3K5KuTVS0iYtW1bV52V87zrLfyR22qn1FAjPQh0skvTvxJyCeD0iUtbgclw4pAbXVuNERlTL&#10;oQrCvdTlrug6nNwSmpc+4IvCPtKyKLPY7bX4ducp7bX9Joa23XTXDfJiLgtAVK8J7qsTr3Jr9W/5&#10;fcb7TwUyRwvPnSV5bdIIP7n5DsMPzi83BIYQah4pBv3yKE0p0LoOr3NzcSZupffU507NIDUdLvG8&#10;Le3MxfVNWvxS2sc0ya0eZRG+qgGBuBopaElaKtMsVXTDtPL3Yzl0wA7qpKoj7RJIshJR2mkDHHon&#10;jyLIO+xiWOGHKWBEJSIWMkWcm47U7xLaiWNfaJsJrTisCdz7GEtWH/5RuwoTvdfiiQ5adXm+Icwv&#10;AZ9WeYlzY53bU6FiSXwMjItv2zHsHNS76CX00lUFRmA9j1K4lsBLDaJRKBCgKtoSdbYMD3I3S/N0&#10;z4ndGHfRxdZ1HZFwbBG3MEv+7WXXlq5ZjNuO+CDrMXycYSxo190D/JCLOJe0I6cSM1jbMTfQwOEz&#10;o6SoVkvszsWCy9AjCOp9xtb7ljgHSY5xqfKqF0vVTEDoRu4e5vrUzqaE72GJyIQTn/Ck65OlEjos&#10;DqLv2lGYxcfOd7nNOTdHfdbbXkGPRyQmAty0zbA0Rowd6JnfPxfoeTuOfm6s3mCzQWLIgyapUrAX&#10;Pg40xCA2MyqBCKtZpVOwBr6riPlRZyUs5DRPYdSkS/RL9r9PQ9P2R3s9hZ03G1pR18R00LXEOzSU&#10;kXVCiV9uYNplKykDVyyN8R/apJL66aDWCiIeYINKRtwkfLTXezNzAB32gTDeA3iz8P72FXJMzKZR&#10;uNKWaZx6ZEkw6ll1OgyB4K7TU8ngPpTp0SWOG2ryRG9i7HGTtwdS+X4z7saU2KTblrWZQuKqMi+C&#10;P9W3/ociWAl18sA6Sb1tqZ1w3hT1Zks2ZDyDP++qpHByFlb+bC2ZYSeIcaSsgAyk14dAgUCvMbCF&#10;uF1PN3Abj2alTKN/KN/keuEmnKsKO5iQ6aAyuViSY/zxqyz+70hl46y4r+5dCiDw5YaEdwnrdAHs&#10;cMU9WFLFsfi9EL9S+RNsLeyb3plK0dNaWyLTiNOo9+iQ5LKJ5bP7joGatlwcHEIVMgDoSU2mPAJA&#10;IgLTYtxwFeOiut5ubWmAfJvQskEAHyveLnYUP6Q7UFvDvXr8xL3dgIIiIE7j01EPIeuNMpqztKFG&#10;GEm7o8qD62YptKnZpElp87swnjbtMh2dzE4jOsi3hUymaKFog3tkkKRjuLtYrXpatFPm1CK8mVzb&#10;1nMaosxwfi/WPS1tmU9Kad/6+xjfAc1lWOHAcj+QXOLOQo+Kw5GejW4bOnXNL1341s8yrlh9STxM&#10;v+NvLQ4X3c3il1DKXjvLelTbHKHCzgnEmyW4y8WV5ygPpvJOoopN5fIvpEN2gIXEnAZFyVRpNPwS&#10;jgxl/2qPdkiQnxt8FJHei5YmsCfFwBVO2idaCBs+HMlGZT/WY3HkOdPgNc7hpPswRa/nfPiAmNzl&#10;ctpNUf9ESI4AyRiXKqB9cX4tALTjvi7/ExLnq7BOGHy5s/xLN4I+thKrKM0e3FWVeW5yy016xAio&#10;kr+56igrRiicyUn/jNLmrpezlCYyr2YiL3F/cnr7pOE8emUy5LLGXSgTT3u1fCj44L4M//+WX8mz&#10;oP6hKiTbXy7gbiWnROIn0rAfSaJpkRvZU9WA908aCiR3i1ra//yv2GOmEND253beNQ3GDUZ6ZNue&#10;PbZd6YniTNFcIi9tuU+L65y/+4I0dQd29k5adg57LcOOjNu6Q8nnQ4CLbmNRATYtQyA0lqeLEwLr&#10;hHb7BwqW4b+gyON0FsZPYIluoeRcqZFkj4s/9lbjuKIJ05ZR3we508tXb3IH2EdvaEQfv6cHf5go&#10;w17+dm7BllqpNBMcVVyNtS13W4iHbVY/gB5wvI19iRwIIBnDkRU5W6ej93rwCovcheLhOtr52neP&#10;IlBDWabpMhNfzBGWdUKz6NyyREWukcaTTDx3k7ppv0ijEtv8nmpQpVbOq4SrFT1Ly59EQ3z/uEuB&#10;SuMOxUclgupt0sIO2HtQ+/Rr7qISIptYVL/0T480a/JSEdQ3HRZqNCW8oY3m0UT9g4mmSHtFi7tz&#10;f4FWgmGpunVylzM4h2+Q55+cYFqSM9xbpDT5/6kEz7TlE1q5lQmLeQUV8zj25Z/cgRKnpTOF2Osh&#10;22NwTzLrln+46QW83it2i4fR33O3uEp3n/G0GtpEaDnwegrnTi88tpezpmsITfckLpVvbiTAucuu&#10;m/bf0g+FeO7FhawblB3od/4FeX2pctMEe6+GGuAONirA6IrbocKROHT7OOaFwydv8debR5+WV1lq&#10;PGFj+aWeyhn19lZxWxSb5keuU9jCxVJE8giM8R8VjG1td9RAeEuWvth13r6gpgqM5SpphPurOtuI&#10;EanNtZ7tUhTXoszHSNTf5jFevNnM0td0/bpHUAq1hMdW8OXPPo3my89tOCdWaXMf9VipkuTGZEVC&#10;I1633LKxpQHwwTuvYiHuXzwoft7duE81x0rFUfHO3RDTUyNtp0BVGklR9G3Yh01EHVNWxpOrSR6h&#10;Gt9pjHPpupP4H5ikSIuJuMAlXOIT70kr6pGYcpGCHKCvnIlIDOndri3mGAqStlGZHYAfVhwQ42gY&#10;uFE9a7jbtWTetQEpp+EKFXXAIM7mm9jUG9Fd5fBthv38UroF9r9QJrzGPvyNe+a8N+lfv2/1UuyW&#10;4NlWQgEyNbll+scWOmzZkwR7/KTn0HUfAq4UzFuJKuvK7otlugyOSMjlM59wKVW3Ih8nj6zyBmYm&#10;KJ6cJwcnflLOw2f4ht5dXrXHPqyn01lHk81v/UMrqzGSL2pk8m7Mq7UOOlJky20c91fSY2I4bewh&#10;IFQf0qtc1oCiu5Ywa9gYwfO1dPiZ5uHQUwvSXqZfY25W437czygoAV7GHSvlHHlBbNCLLfH4OPvu&#10;vA3Tvm3v0EV6/rEjKXd5GTvpFLN1Kdr5kraqfjl/hvoA+o/EMVQjSob2+U7ZKQqSU4557ax7MY4x&#10;MRrIhzDJ27po1Zzx3nJBi0C4XHmW3qRzXOBf4iQtynTkZ233Rq+oV65fEoxTAu5iDo3u9sy8pfSz&#10;R1vIOpiDbmPyLZhZGVXJ0dMxA6KEERKB1JTr4B4dZtI5HEa/78c+TLrjDXa/C92EGpdjlfNiHcok&#10;46PgYJH/G5rzNDef2oOQutOj/EaM1RYKbdf4kMKfTMSjOpQGjrekdBVxKwH3R1LY9BL4lf6pFiIk&#10;tkw3aoCV3FeRelkEq/eahqFokqawSucfXhG3HjxigPxnhKG07f7Ej0L7Qc/CCjFqbsOE2LH9V0xH&#10;61VJDfrFPKMqKpJx1ZcxL8sszo3Ryjv3NHZtqSaKJ4W5FO7Do7/6CP2Z9EBVrKPPkYq8jk9XtNPx&#10;TB69biszr8FTCAKiPkfpu1sFSv3lUZy5vWnYqKfXl97fpT7vhWlsm8fU+k+RtiBG1Fb4iV/+AV9l&#10;kMjgERibYrn+i0zS1Sor7nV4zm7TyBTMvlsdGOfxRjeABHkK41Xy+Tb6kjHm3BaDo+DJx48URgNV&#10;uC/NYILfmF2etOkckfFufTNFT0o0GtefLtppvRUemPxcdlep0X24pbmQVU1WGsogcbGd4vrCRls1&#10;NtZiy/2wJl4VTbE6NU9lK/V9wiaaJJfDwza/Du1XHXBLTSKl6m5zjO9duY94Be1TJA7ZdP2U2kMV&#10;gulqRgQzC18i7E8dDnzjxsa3SUvVNUpWbWN1I6rKxWTcxubwsyfbhrQ11vovuq+j3qL6lDT6V0YU&#10;xMHcRr9KiBQXVcp/hGRvxam+Wz3KAYqu+yMfEi8RLcG6RuLa8Vti8JDeKOluFneUdOzCyPCx//oT&#10;wUXlG/4toTZKxoT+hq/BbrR9zF1JAML5GM5X6t3Qw3oqMtE6LSvihhDWNmod351Dy2vSv3FghYHV&#10;ySXOz6kJSv5G7+Wzl/w8bX6SD2g8hCzh1/HMTxCBUYVcC35cLvgljgMzQxEgA56flIom2aikgoj2&#10;a+2sNNcWxNajeKtl905zPiXsp17xRqMnzbyDAF2cIS77uJX+GF6E9SL1hLgONyGtm097XcDtSv49&#10;vHV6MNmeYyra3GGuLGP4NMClbISc7Lj4EApaG9P6E4dmQMW4ZKUWQEtL2cJY/3kfwaTtrfxyo65D&#10;7GBYhRWMt58+3+PPcyuYT+2SisQYJT/74Fx7EzftmcZ9BYLTo7sU9YqE94f8KbxA2jKhSeyKXg8R&#10;qqYcdQrHbUMBmwpVETeUjfstxHCt5loLMHAMgbueQIqmPj2IAXzlVkVG3oNe5OcWbQP09iRm2XzV&#10;I2LYuX68ulnuSSvGvyNU6KKuLcgQfkNLJOWTXtjcx61IxNyrti+HU6loMSXeK+sqgtC2Eg2Y6946&#10;yzXvxSm/F/7ulm8RuxuzpmY5gs3ZpyAMJ935gq1Tg4X9kV8340I7QyPqxK/NrZ1Wpq3LKX3QyK/X&#10;7TVO7lMImAT/eHHOMpH1ouTvesWQatF4J6tkyY1aSr2z7JIxXvG2lBYDx/Cr1NZ5lAyZqJu0IW95&#10;qgF54l8GyHLCafmmmk1TPS8gJOfkjBD7n0s6Ugzo3RwX0s00/nETOnXq5vH3EjqAnftk44sfNTLX&#10;LzqCkaZdvNIddTvJPaAjlmKe6hhqxFgm/ITNRoJuPPOT1OiQqOobLQ7klZMBnKUzKdyk4Bsj/NQe&#10;gjuCQxkkOmPU3shPMZRBwzGv7uEQaUc5fcB3eatuR9Mnms+lX2k8W6uJMlO+y2scte7R6pMAQuza&#10;LWFWFSxOtAGZY34Pp6wkNCqC/UMwa2rSIMf9ks87lX5s9NZlIpzzIzU0m8+q982qAUBJfJ4tZ0cq&#10;pJTkRq+SzFRJaYGgl2PNs6mem3VpjxFcWUoyKOF8rY7Z3I57f6XBcjKiHBs0o/i2Kjb2xaq4Ekkf&#10;yhwZv2yrRFr/0JlK/QwQmBDDuvjjvsTaalLJN+dS+NDsgLO9H585nGBXpDVplbokhZ9CXvd9PiSC&#10;goXzbCNb0YOr20l+/8YfdyVjUCUfyl53qZIO2OJeFTDwLZlRUj/jdijRkK7FhLStrJSJBknJMD1H&#10;NXCMTOO24JTHRvNcndedExspL0eQKu8uZAfi9y7Oyqj03zPV0nNgg1Rx3knnykKTk+KXcNcX+gW+&#10;xTb7XuAtN7dZmWcO9LvduzO2JbDUvZVeL6WizZ8KzFrmmSp34Ry3lsv0WAI6o2nOvjUpLVhrug9p&#10;h3QpgcLmdv4hn3YX66VeF/HpD1x6myMlnFzjNSRPYFZB38IO2NZixYhYxXhKhauBWlChn7G8LwF6&#10;UYytwGjQG2ESSqLGpohp0TBSQT5y4Q+w7RUjyTcE5oAGyS5tXv/dNUQcmmQIt+Feo/pxeHuN4CG6&#10;IgT3/hVh4Tvv+pjXdyESJaiexDlgiXkzSlSDuNqxuhKXaqcaQQcZ9DsDtSVY33cX1vvVWFshI36o&#10;F3VhCJGLSO0/ofZkUfxc1pYG7CY3F1PXfe9y7OLlKx9e9bEgRd28nRKolnBw01FKAr68pu124bK0&#10;I0n1CNEUy8Y/fMsXMKcXJsUcTUz+7pZPGifJyru2pXCeCSUD6B7O9RSGSlyG8Tvl3ZiO2FD5ITzm&#10;vZiwqDGufP5G1WsqVVW5RkghLKuxn3UbN+vyU9iU9pRGgx/m27UvifCLpnL2D41/JoAUTOQu8C2l&#10;BmoMCtgtn8iHRF5F2Rfe1Q0QVZ0+dKde2CGykW6TuGwA46v/vvTYSYJo0B75wwZ1kq9neLR66SGU&#10;BkXtzkI+/NUm2sDghkYd1TGVhdMbgIpGqDCXR2jTsety40ZjC46EC5InsUdHigWjyqv7dFG7KtRO&#10;xaZ/FHskn4dd/pnQ7agDDUIrS6/nM1hGsYuG9Df4lggkbsz0d3Y19vjxIdbevW4O53kSN3t6hVCv&#10;ugTZzPDKn9yXNFYAgmnqUnygPQlogT6grkwrxyxZV6mwlLFr0YYd37JtGwORRUOMbWNH9BrN9TJs&#10;Fsoeq56iMNcrqmqz8+aSVPjKrjB2/xE9OjGs+icKsE6TZha+psXVfblsa8Z66TP2MW2OyxuXr4gz&#10;TAMPsZEakmmXLTNUhFLwMgg0qFdB+lHAnwlHMIV75ak2g4uqMWjQayBOaEY9DfzY+E/ndQR19E/x&#10;rndlHhsbghSXkzjqLw5LPk/n8XF2Vbo9G41CS9b47WkOfW415awkHcYFuHQK3MsaqYVW5m2Knu3G&#10;diU/Uq7BS+blAZDXeUpAJ9XoRwJEYrL04/cwpZE8ECbx9sGq18duNFK/O/fjvlLK/qteFZ3icO4R&#10;Q4W2+zJFokcNWiSm1YPmnCH8eHfRam4YSipdSJWxQq2QuSl0vf9skmL8bRVJg1UyvG0vzdQkpi5F&#10;qBRTTJK7URxlts/OiPDjcp97GutNxsJynGYYO38a99JZ17/t4fxKcTcR0mt4oeowpQEf/QjvV86D&#10;b3ERyjy8Q32uCzyo7GZ+FWpBaqGGuUE7rPyK5JZhdqBpNDQa+wTPO76f5R4909wryKMa1BfjFOgh&#10;LfxuNbDqDGzkrsQH6ie/4jejFRsjrTuYPbTdBbHSiPppf/IH/Rota/Wn9yAititfSlzEuti1+jMa&#10;OIfEr/2pDFQGvA5gyxd4hnpHqH6wdEsH39YD1pjG8P7qAtDJ4ooSaHwMLQBWXfhHCl/27vLlV1+I&#10;o+DPYWBjs8rjTeofVrPX1FdTuvCRm4dv+GdIJAorFOoefhEUVa/uIeS3nBuTGBdSBjzWBF4N+Xvc&#10;Vr0EUE8ZVkZ6+KJNNW4hAVbFXY19Ortebi7YElT+RnOYqpqJFcITuzBeXaG0cD8ri5m/RpqKu9Ww&#10;2rBW/Nz6mzwezdLNdc65O/vAPVR2tU5bUjJqmAzgFW4rR0197Ve4a4NC2stAtTOAxUvoraVWMrfI&#10;8OAezRWWXuNd0dc9lQHuEAKU1B1MmI9X6+PBSN2Qmm8lzO6f1nmV/oGI53z0U1fSHU66b+R8bVzu&#10;fmrkvwt2QSGBZIssK/pV8OMm8K/TpDXsiAsbJW5q0/gz6WVL6SrOSxixNdbkC02uXKb2esGdj/EN&#10;aLWp4FCdy52/w2qVwhmvC8jfFnlkCMTkl/YcUySnvJuUfo7rwtW972br+YRzkDtI4Z+oPnf/bx0i&#10;/t9Kw8j553+j7fj6FzTZTkikgfLaENmO7ZWT6bAJ1QxenDFs7HZUsl1Jh54P2MZ/RsM5oso5uyo7&#10;tk8bfyUN5teN7NSp1rvTtM92T/KwY8hke4IltCfWFzB2pH3e7rs79f+U/odLiwo8mcQtjlr91zH4&#10;/0h2r+1N/0SdDs92x1j1z+f9D8ZcIZl0pBRodE9TzbSuoZ5G+BQNJoQT8AuDvH5PdKAlf70NkNZb&#10;3YT4qXR+jnVY9F1at52ePuSifqzcdr7PXN+qc0I2xJwnMy4yR5W26/8CqSsfjtD8e1jqwapqQj+Y&#10;LlLX7R7KmhP8QSZwkYKXRwtH/M/0InAobLWaiAZDML2J6eGXaemnGkavx6C5m27ac0JkvClz0+Ty&#10;6S5mB1jL6XvhhjxHO9zr5daLtEimL2c9QrGJcgBK5cffqCiru9Ut8UVDq28uUEB29mGCpVDPbMjf&#10;25ia1LSTnPpZ8h/7luBmHT6D5izqAe7N+ibM5C26pCqR9TNDV4ODHWs/cmWH+L18al6fQA8kQ4kr&#10;Cp4bG8AtprH95K15GQ3drPGJ6m2Fa0+6vMqUbaRnmy0e9Lp3RMAaBXKLTaP+DvOxxt1M8XzONy3x&#10;ZSCswdF2XdCrxpo0xaQFLoTzD9wPHSIvtyjvsGEkmaqH8QWI1dvocYJf4/Bw5MHfVveGi5ACj3dC&#10;upNnSiWoAfzCUfc39zX4i/Y7/qFrU16Q6STPMzVQ5Fx/mRCgdp1mqPLveoSimbWApthUtQzopJ55&#10;HyRhx/OwrVi9cs5Sid2G8mn+OJTEwRhV6cJXEmLSJhNRAn7JfR3CNQ3Z+Y3CiT75W7VRjTNz8ZdM&#10;0yMM6+PxXDOklLdThOq0O9YD0KXHNbGZFPRCDitxSl2zVh8krItJwWSJLX/GuC0qIaNa1QVXqUmq&#10;E1yios7g01BHVFIeeKoCw4kbOd5UufePrseJVePUsCdA55x8fEgp1qkhYljl15p8pWlbjQqwl25j&#10;pwcbx0Uvnolt4a2GKcddjLBROax4vuR2WEPD3t1Be1yV/Ss1HPy4JWJILYiCXn4SSsSUU18eFWQJ&#10;fsW2I1hP6zWKQg9tL7Nv38g1Pwl9pHG2bdv3mle5/Uwr1wAQNI+eQXI/GDYsKIPY5y7i/qU+ZE8F&#10;3LjeMfoDUfEqfrRvTNFG06kavOQQokFyG+nKlAmBIckT+oQbSTOLyEB2ILz36WjS3KD+vrrL/Ef7&#10;UJZ6eIvLKuWjUWbpquTZ72IcqCvABrpSVhKoyjPJWgPDvh1Zcivz4tt0VBP3cHgvzFd3yK9pEZaw&#10;tW4OUWcLjZ6nLHCLGnR6ZiyFKbc6PII2KjvM2hAfUtP3vxE4tIDftWW95uB5KLmdvxVLgoA9Ys2a&#10;pt1wy6fxOtALlv9EdlaDBYKmQIe8H8SqQxr18uhxCRxTAo5q6ha9ak5L6NKszUQ6ax/WT4A/Ojs7&#10;Q5I7GuDifU/IO1sTl7WbNsA2jaSlifQlNh2iAuOCCbRMuWwZHZjeNdCBbEvbVZQwffUUCK4th/f5&#10;wx7xYYyfdCLC7M5Qv4dAvkFhELyMNUHJ1c0Emd6nBL0jRJPgrNCFC86Pro2hdeuvs9zMZiH+1nWH&#10;62Os511IWIJcDgh94MA45r+WAMSNjR26z1zLmxiSkEnIcJatrN8AGtP8iLgl7RRMvQtXhOyaoAzA&#10;9SWUMZrPny0Uh32lgO649Rf59XdEIC/bduOnKa9o0EXDsg9K+2vbt+qaIlybZ5pFpyfK1iC3oiIl&#10;LimXqAgrccPSpLsmYfC5HDW5OxHsVHw/HmvAA9m6+qKEH48UFJ6DuBj3jz6O0A6Ehxtkqy/7uFS5&#10;db1N/3dCE7ZpnoC8WVIxe4o5P5aDMDtM6fZcPbqj0u13NgEInGE8hbrSNdD9gcMdbVkd8P4Twa1B&#10;Ht0/1lQAe0ynINB6wanqdCvf6OkJHXCEVtHMefpIAj6XZokwQoLwa/xV81Xv4x8vmtB20xFG9CzR&#10;eDmx01z1IsPbJMbUOOWAN5Y71gYVM/D8kp531JTXpFvU2TSNbBNOMzvs1TNUyIH02XisisHfoKnp&#10;kQ9sy/XKa+79OPexXYUktRTnxZzIcXD9m5h6vIjGT2g9t6nrX6nxWLca/7r5M9vihKVWlGBbiL/i&#10;PLBsy62Yx1dIhcnJrRyJfUn3eulW6HiOP8nxgr4r+9yhf01XAmZMLvdUedrThKW+edN0o4J847Bv&#10;umbiD9Zt2+WbXO7slWqD2vysireE3NbwybIyZixXtocdL2i3p2k+sVTPmIqgtzohhORCurz+q5dL&#10;eOSUG06MOS79Q1B7wK7LBe6bPTwtjXHuv+dGY1pLO3OpX/Qoh+K/4K0F1eeTpASxBiFZTzH9I2vP&#10;vP+wXw6udOFALw6pkYNgiiPX6Ls1IALDUuR61xpt0UkiUxfHfuKbe+UvwnXXCunqkZC8hx+Ig6Iv&#10;K3JRO/KLz4sOh6X17s363OpVFwp1ATFIDKi/4AQWtSW8dRfbt91pZAm1RhYhH4KDW17Z3J7iW5O2&#10;ykg29xqWdyNbCtC0XExSw6611fWxBhRp0ny88/PefTntaMDFTzIeSzdOjUvni3Q4LiU+ts0Gj2XW&#10;CGWpcUhJiIQxs+WsishL2vH8wzHxji+kFyrXY0RgIPJr0AbcXE/X/BrG0UoIzpkEezIeyXH0I+Mg&#10;5E2YTME+thfOf8TStwRzU/yCMG1Lm9p3LrEPeBMemmAGbCnfCvhLrmtCZfk3tNsr/mWebvBAFkQw&#10;IL0MXjMGC/PmXO0WVk2dpxH8o82RWDHwSzpV9CxCzK1fmWKl+9IRq7bltOvaD42iCg1vCedpM4ua&#10;/dates3QNWAO5AOL1WWpeKIa605tbn+7YQbG/VACio91UwlsZIp3YwRDsxLLUvT2RA7O1xr3aSpB&#10;D/6QDfcdtachHY7Gekshzf9yAdtUUPK/zfzjnfwViteWSNiHG5ZbvfhijRIiO0trw4oAc8aTWZyB&#10;u/8dEaNYfzyqfBmWzkbk8T9KrYKMTkM3VJLov5YGx2OZZgnNoXm5UNirEI9giFi6KOAPC4DHrPpF&#10;EQ5Y1NKnNjXT4ssSvaQZFfREEAW6A9yWVgVit5ZB3LOyf7IdcK/+iyVJWUSlt/qbZpyK32BeUHEN&#10;/slSg/CkH60K1uTRpfEZUVCchMcg4/K56CVLaSDK9QvgUxe+Wea2a5anyNKn4M9pyk0zemqzPmmV&#10;qUI5WMYo2kRCUgtgbMuEGtsDo9AuIaqBv53hnzi2ASjdlHBCEw+BM/U4whf9Y9MQo1Pbh2O33yX/&#10;PRyh4Rcjt7/EBUHbK+JDQny+inonGBXtVki1OsOxrck3ZzNEZVoOCMk/IntdOKq3FbTWUqujVbmh&#10;oVj6JdVyVOLo7oS4HtMWryRwkFgm04jbtA4acCi2ONLqHVA9VNDT2Dgrj40feUQcgK+J5DQgwk9V&#10;yWv5UOtff+kQDUdUqnCamrkK7V7WPPOrvC6f5FdQM1u2pV5+oOpV/WnnQOzl31qkoky1SblsB99P&#10;kGFJOFZ/KdtjHRP2jb8yTems0cca1BD9Kmz0TIgwOvs3SQ8dqGWk8ZIzvn4+3sMK0XTfl/vzOMVx&#10;5CyNlfeFYJsC1rmcWHBjFWDHZU38hekqIz8Ijsy7yTI1h3erNxGpYkmtWJQjrgdNCEU3jXfVARDp&#10;geqY89IVt11d+3RBmPQZL0Wf5iPQh+lU9khTIBA8neVI4K/Rt/rypRwA2UtpKQEuyRaz2xK8lAno&#10;ZTnYXzczOhJG5LSYSa68UffwfdvYZ2HvmpxRPUcYHIoTDX8/CXfr2NxfA3kvM6u5FlB4d4TPd3pT&#10;qFtEoopLgk/fIP5EQS7nu5wew7h5sDr+AWeKv6OaZCnm9dMOnbArTLN9imbDvKeyog8PnCLWawFk&#10;NmG1adkKvTwBCffcBlXJYafUJb33c/biV81UvjEpvIKyRw7lbemBFqHR25SLc2l4SqlbABJwVyZ/&#10;4HSQil34QILUVlaqWMGpibmpR4zihpbZxG/qSETK4VWvTqparWfH7+WpjB4ydKEZDTmqd3AS4XDu&#10;uaQ/11OzRGs5JNJu0wTL30wKLUXvCiE968xeGiSyIk1ATqYbK9uwNCSMdnwPtDtmu+2p5nC+ulWJ&#10;X4aObNQzmMoaytc28CU/vT1c1qtWfpxm2BcylNKh0K8Rk3CFTHCam/n7Nr/2s9L5/iI3GKdLCkVR&#10;TZNYPw2MS2BonP+H9FysgDXHl9CVQK/Y5Q+Nm8Z4encguwO/ZWmzSqJp3BJN6H9rmi85HHAxaFFI&#10;OSo0P/7iNOd5+qw4qVfv+uKUbPPxOozOL+e5y0XDo7q7jnD2wjSJmIZzY2hg6pk36IeN3RbCSbJx&#10;aoL1rSZZT5DJ+UwixRmmT5xedAv5apnC5kpTWui5MSo9OmAzyKg8sR7DRSgz3+GRTOURlDvFRXOE&#10;Y+88fLnuNCN9il/Ov+kjyDLC3NgUovQwGeiWIhJKb0W6km2Y8OzOo165VO98RhpO+pzxkA5bRFli&#10;jjmyD/noNiK9dchu6bB84NqzN3oWkDZsnffmpaLbJmqSejvo6U0fv58UjQUmlpaEh7UG8qe7Vlip&#10;HiXfVWYknAMNHIvDP8u5aMu5OnVw0qRdfPw6RhBDWmT1b2noxvuUCOhgaR9VizxXAw/n1E6HL/Z1&#10;osmR5CwcbkL4o/cPm3aFayZvq5wsaDQd4j9e46f13aW+j0ooR2kJiayRG+cwLmTsb8cX9Mz0X9mn&#10;vpboBT2IIAsKcS5gcVhoQQuk3E1tCjGKQPzwsXnYh0f8EKQfVUM1p56V07Tb4dCdZtyE6fEYeW45&#10;nFz5HNZfFwgfZrOUjziVms6C4ATVAq/kKknRHdmqHG9FxlZ/4Zcd9R+i1q8CUQSgiW7FvRLVEo28&#10;pkeGUeA/8EFaHL9RXYtYV2pcY69d9zRIEgbmbCWzS1NVn39410388ebMvUFZlZPzme+RXaQllnJ9&#10;g1iJb1qKLoW0sOTA/Ev6s+oh0iJ//AzAFbscx9EiS0GClOdDKlfFiCgfquSWgEGvDphhmjXY0Bvu&#10;ZP8evc1yLx8sTzPhvTp0c5400/5jjn/k33rfF6+HiQjjw15XNsIc78iYhXexK+Wq3AbWh0jo35Os&#10;CQKpIglZMQ6Izn+lEqZeg9ntK57qNLfxSk/ZekpxS7jNgczJoxrw1dL9upiHcDbN/mPz9hif5dGe&#10;zWGJLktfWoR8iauQ23N3MMMPs6iIfEy8B5zJbGD8LyRFV0VEfo1z979L1+EYwdM19+ca8261HGwy&#10;danXTtQRqkcRQY+4VAV9TL0775uu6CXE7s1s/hUL6pppM0FScn6Mfa8J8/PlnWblpwz5fBbSFb6A&#10;e13UCHQT8ayV+K9s/ZX+nZPOXjVto8f9asQEuPF7EGNZOn0KHcHcrxLT5MA/laTrFkSj2TcrdUpw&#10;ShP6J7Ti+cHbHs5HeG/r1HUf28u8vsI9vwtnb+N3Yn7NW6EPtHwlH+4jTQi/Mvw7tl/yL534knM7&#10;hjKBdfFUSRKjgXx6IoliidOvK8X1/up9tmn91CJgOeuT1Jz9Wg0gK3abcumsIKsTrMzfMGOlNKjM&#10;dV/OYngiaO1z1oDIgHZEQ5625/34ieuEyk6lwNOQEqvDvn+HNtQgPVu+kQcaXd2rB/UwvhceJF8+&#10;nHuMPnRCq2VFs2YvLvnPP/uSN14VcvVItA8vel0CnkMzKn7iCduIt2eBUCj7/kgzV02btqVZCWqh&#10;IO65lf6NceNd7BrLz2j/WAJZTDEkLCUi3Nl8F2g7HlXtl8s4g3Lpk0N+hL7hKivJgqM4T7TuN5rB&#10;IvUIr4LsFG5o7cWV2eyScmv6WX0F8zytuc9mdJ40e47gVgH0FEtEUSr8f4V52DMUBsZtqCFYI7ba&#10;lLSwZaS4Ih7oPVrgtKKlUbIxCwCFkZKbg1LWuF7vl8sm/uzkPZJdTt+R/Zj2OgSj58y+JSBy6WmG&#10;pw6z/6LRluy+0mgAgKtBzG6J2Oj64VdXlZvdvrppgsEG4A0yxR6pcEtrEG1c482ZEA3k0upoSvTr&#10;8bLA6XFMaS+Ilou71DdurKLllqNpZLpSmrgvmvPBBgS80RuXG9mofC5swZscn3spYIvraelkws84&#10;tZqpiWG7ko07GA5sC8LmvYZzqttmrUowPVlbg2ZWgt9SppN8xH3Zi/h3NM/6ii03VRyKjr3DXuIR&#10;4jNs5m5v9h25yqjvzsVe6p1ABJWrwksfshruXNnbJQayoy/2oNB28xdjR+VrDczDO/pw/K9XId3o&#10;FSyqSHGj8IHXK2X0iPQsN1dnG7P585nL6PRu6qea2k/fz1bAg6fcxL7dm7wpNoQnl7bxh3uwrg/j&#10;wDhcC1NMUdWLsEchnlncOrg/PIaDTTD8gdSHb6TYWUKoJxGyaTi10oVpmPFJI4L1LjJH2pErN+iT&#10;ydQdhM3Dq/kD9bC+TJiaVr39Kd8WUMaHl8J0x53Div3RniIgVcRpnTAIu9KNSmqxXbPXNrY0lAMu&#10;NVpVqWEYsDZW9hKCqhKy6Zsqp58Bm4xKndVkCbBhrOFEfpq/BHSetFJ7vNcS3sOu7x80uYZvjyhf&#10;1/m0Wf4zu01cEMg1Xasvmeqtf3O2dCP4Fv+69UDDBkvYfYZcvMOmbe4EZEeItnKraOCPGDl/oYnT&#10;RV+uYB2fOFJIuYrs6vrDOeeWf3Yzn1eIBXaoYHLwDduZnviP1K+CP9l2NPiJjdaWuAC8wIZzq3/D&#10;GIBEhq+SxvmOhmHB8L3SEsgvGvi4qNj7/fsLMa87k3Elvz8kILwXQg6i0c1SsRvR9tVmhl5f/HOj&#10;R3YfiO67RXu8wOwkfZaaEPYUJRpeq+tTNs4Yl7CIcfKrWNnNK99GJDk4bAxkjLPYAV5LoFZq7dZ0&#10;+VSDr0HkBuFWb4AgWeKSxdK3a3kpGv8+CqecDcpEz6/D+SyVwK8QR/Sf0TnE+81pPgjvmjkcb4qf&#10;jU0XDnxDsn5D89z+WArlH3k23NGFXCBDL84bG/peyzBoGjUc9X9WGuu9TNTKW7zwQFXXO/pwI/fl&#10;TCNpYtiM/sONsJ9N/jt8l89F3XEtQOuNHwL9yb/0Xa7X/WWHoayyIhFX5UncB0skbuG3/otqAaqw&#10;DCJTJV6j27ewD91bVNy9PbzVaKEdSXNTz+cUhqQ6pajHk9uLQykMjuc8J/Fb6s/z+cD3u076sfMf&#10;loVI79jltyj4FpsP3+bkD6rF2ukgFcb3v6Pn3TL6YF2tP/+mUKwMWiDCcI6Uk52sNmHe45Jck7lZ&#10;+BjXeg5zRJuLv6ntur6gPkJX2jXVgDYB71J+69o9ikCYTJYEo649ba3rsyIu4j7wrLuZCbWmOnBZ&#10;EebmFWNOGxgUz3rbSj2JevOg7mOHpnKuzQW+v+OTfvFXyuzqAWGWerN3weAcEt8wTjyvp1oO/zZP&#10;wmccqwLwX47+aI6XvZ5zTCePPs7bOkfhlnMBbsybo2iSLo/rf0ugJs5Npregm0avUm6tM8aTqlby&#10;vgvX9ftdFOksbaQlJUfeIn2KgBCLkekkjTICgjOFo7KkNN3bpkWNNGMMZ394sd4rRM7GtchS0ucC&#10;HQAARmhb1QqqHQl9fjBpLzIN76Pcvzd+qyWqjN+bqMRT+zA7ZEyHQMSp7M4QERFAHWuQXNcd/Qct&#10;MH1tz5/uJjaUT18lu2Pt93Rq96r4rhnn7x1+gNq+NRkjtU/aCXnRRoxx/aDnhUgFkUg21J6Ytt+F&#10;BPwC9FWWyrhh/mTNU9b9Oqw//GHzUiiLgKioBBhOfVdjRgYHIXZE+5h86Ukx/k79nQVXUSNCJuks&#10;96/H07t1923RCPL6dKwSJTF3S36LmkMVFt1rcFgkQbYyyFnaG+SD6BupHJAa6oV5t5IEmMf8gzku&#10;oOWmH812xe263LOzWR+n8zWQhu9oHKJ6GC/lpL07/7yK5Tg+5nd6nWPh7tuYMZ/oFXtlA26tJxLc&#10;zQqRdRUW4/OZ2BxCIs4SjxL0ff7v2dDrQJVvK5K7oDGhEQFis7HaE96Euwh0PWkeWj0ekQcjVxyv&#10;Ck5wCzWsKSHkGtQ8KhkFGPzN+9J0ZQ5vKJ2DJ1qiuN3yXrtR4d7kU/dRE7Xb/KkEFizD5b63F1JN&#10;1CvwqjatJTD6ftR2VLn0Yrhe4HO/Mb8iPoyOEZdUxgFbVv5ZYqdvwlrP71odKf5M47lLfup8d+v9&#10;JPrpYadR59lmQhPf4tz4hmROZceAXNpFtSr8jfGXJbAwwgiZhsnB9lS6l3KEKP5DbNbX4cm0iFUj&#10;TYpbEJY+ueI3mI353uy4jZspQbHkVM+Q+otulCfqiWzzWXBthwN/rAEkCNriLJyXnyg4zJpSFMP2&#10;b2lVq/hXBPPyv8rJIMqSE9BSGaQVAb62y7ps3D1ZUfzfrzfOIgE1fJEF0Bybt2nhw53mqpGhWqxl&#10;A0cu+7YJv+TUpSfNjjjRJCsnuT3tTl3fKiQ5UecK7BjTWtSUsa/8JSwV9IFpkdZVGkyrqAD8ZHRM&#10;MQK8sDfWaaDim2wuyA9HG8b56busul8Mvxe7o0t/xxVZRPfa60nFI3ZznbuHnEZP6evCd3hWIwCc&#10;OvSPXtab9RkHXoyPJB9btAfMuYnylpSQmWTnmXmRBByw9e6pXswfPBbxrp9JD0lN6zSWSizFba6D&#10;Da+Bos0k5DVmf0y481ZTa3SaWZZSoMBg/IufhTPEOS/s1WAa9PI06nuFTThqXW5XNl8qkgK7Alve&#10;lhKGlDIxzMVw/e1YV1WJ92qEJCOKg8St+DbBN+wr5PW9aULkLYlrhewXukNKl6lMYujR777bhNuy&#10;TuvcEmRTkr4p6cIfhXzlcSIfor4j2mJY8dIrGX8mLWJbq6FCWYL2oFt+4BzloMKJR+NTglOBhuOa&#10;kNaCcaenyJWsCOSrHgjC1qD3H1EeEM30hjsfuXB3hR7Uiwhd2JRzLBScpoe07Mpm3IbT6D+vXavv&#10;E+oeZnBUfnjnD0Yl6JJ2cwFqzju2RWqW8C4h0ZY5Lfqum7EspoG8zhgX3XoIk2WFXNHkR9SsrBr+&#10;Vvp9MaUA6HL1toMEtUhEh9cY/NFijOH86UgTVafHVbQpiTkH9wWPTzXuor5aKEA5QqZCSmfYUjpG&#10;NcCNxHplH0HRTZzX6+JVqQy0S6gINo2DYN1S8tceJU3Apn+cPgkF5SrhcCKDHYAihCZcr/dYpvlp&#10;yQfnMP56Rk4NRdUQGLcXLtqpngjBTquZELgLYs3KWJfMqyTCWmV6ZltyAuRNc1Hj+gq0oT4s3ZUW&#10;F5xInvnMFc0ZR8DvHPW+wahaZththKZdj544tr7CKcFu+qIQ2qcvSGsm9PDhOIS9ySFVl8stGvNE&#10;YlDCiUtLfdoMX0b3EuPWQklQON0NjtWIdVBn1KVVqlytZ4y15lcZF1EXEhVAKNhHeXm/tUEzyGs0&#10;flCXCjVgN5BlzXk1YVs3VWnBJk9aN04WSTnfnRJgB/sSh56MbWJ3F9aJ0KhOQ0UeQlsXw7wlt/L/&#10;A9tqiqqpgVnT4rAM0898u4OLYbY4MsMV/KzczzTSz4WnlQqiZyYlIAl4YKjBkCf2GYVygdUREyPf&#10;XeeY51y4LE1s9Lryrf96uH8ds0YngFtwv87ad3pzAfUobtUyJS2m0riTBOa5eRqfMI9cCGNNJCRt&#10;vnWzKt1rjiZ9DTj+Gs+wjjL32H49Jr9G/JEdgh7YN/Wutj6lXao/vXvcqE2Fo/WdRvilT+SKhyv8&#10;5IjBz6ZvpngJ2KTkblq59PVlIcgYt0pTAo6l080QVaqiYgnThrDM6iXfkBqumgxOYlENpgLjMvkg&#10;ROoKSc5XTpObN5oAWa1SNw2P7mlihQw34exGD+6I1vrX6gyl8sQ5jSGMkkfPZHyYy2Tjo2z4EBjo&#10;HEO9Crm64REUY12SIiaNUfu6JXzvdhiZ3+XVPuUkTivDRzWUQzB92chjLPvWAGBFN70mrBPjLuz3&#10;E9gsfjHt13rmmMNj2zVwiyrRC/KIUY8hwW/X80kN4npyYwv9TbEoC3KUnhfexr4RFSutQkKoAzlS&#10;shUYO2G7vP+0NZ9wqf78cBHu0auweUD1RnsoxHYeyVsN7jT5tfVqqDywhDH9VaNdiIT6ts9vH4M+&#10;3mJNGA8H9zf/7OIYcdft8ClUJGtTOg67QmmLNsuKq5YwLumEcbH6LCxLfRnZdti0DQ/xd1l0DM4Z&#10;coBHy76Rvw4zySOF2tAm553TS0yaaqBc+7A3Q65h7ZhmGHHIiC3aBnnKiVtqWkRHY864ZLgyAT9A&#10;XCrUV41RbCtDbT6Va8qgZfVUtGDDWukWawm2CM5rWQ4EOMr8avxRxvZiReVRCmC5Dv8LMWj85QL9&#10;kW5wxgiRaGgljK5xU9qxz7NpM4M/jeMdvVHoF+X1qrDZE6Mi8vgH71x+pH5EQsQE3IRF+usF68ab&#10;OBfLphOtANY6K6+QYgm8CQm+ZSZlLNPo/Tffnfk/bO7G4O0bgrDBv1u0e+spcHIiDK00c1bbYV5m&#10;KMoHxOw8fZ/pYbMGmauaevN9UCzLNCvlo2FI8+GQZQrfEklqYScrA8GvCoC0SMLhe8f1DySNOOIv&#10;r7wboU2mVGryj/Y0qyHqvRWbI7zr5Po0o4FxE0DyS5zEbuPmbpEFHq54mbWa5iQljXKF8bx/hQHY&#10;oEHzOXJkMZtuKF1eURfT1jSNccm4xNrOqm3UwCb0HJJD7Fap2XYkfsMIwuQaJ0O9K2hx1ImsqDqS&#10;YXzafXatX/U2ODGUNZX5GUR/CW0pYUqE0X+SqUekWy4LeALX6QpD/IE49YsmxacxiDuqV86hSCrG&#10;+K5gUCgYlmTDpXg0+RbsthyKBNmeC643xpUPqlqNWdNmA6MN41MzMz3R+H4dmk9k/bsPi0IkLOBL&#10;H9VMEaycDojckGxO5fI5qlGkL/JmfariRg/suKtdZo1TdWACrp9qUpxb8+SmcG5AC26pRROYgUhS&#10;sjr9pKwyzML/4a3NDh+epMgfhR1B0dXolmhzOr0a00bJFhfSL/X+qt4fmiX8wvBL6R/aNJVVnVDq&#10;XtP5G1Gkw67oHec+axCkGJdCEU6VbF/lieMmLoN47DSMNupqINUAjXM0RVKlVfApYrreXMkPXPQ5&#10;av6j1VhT8VKEWZ1hMI66uelqeIz+UVOSTr1/3xY0Tkdo4VJ88o9N737XOXKQZ4gTmhQ54pZiVQ1U&#10;EmNCVanyo4Zpf3UWrwqu7am0BT6xNlkxAYcbtZrkrnBnYUOTduo9cgJJ3cmN3LkfjU7ehKk+85jS&#10;mdN0/Pd+0trg3QIG+Ze8WJMirGgTjaMhnvueMkYIlw0LKl0mFV7bpoi7b9ke+FOPoW2LzO4jLXZE&#10;XFfOdQE2ejXlVvbqTVhh8uwlT8gtvmHZJd57/LzXt9mjH5XygMGx3voJBQzzrrn62ybkXwrhc8l9&#10;+lqaMMbHOrQBZsCcP+Z+Edr2u/xs8QnnLASTKUQ1KTGvw87fmxrnX8xaRyKCL6hfyLmVlANRzwQx&#10;4Qfqb0FCVYd6/daji9HdGhY5GvkzN+kOsm/6mUOakZLQU6CL29lP7hLom76o9wvnhjtqqHdu0Xah&#10;DV8XLYiH7hS/AC5NysU4a9iVUrS/nTyoABf2AAj9YbpcpRDnw/EdNa+4XDVIEcjW9AySoukNAQBl&#10;wO4DXMinsbuQvS7ICpD7MZZHo0P6mGZvupjPZyvs0UIT9Lp4RGmRFJuvF3kB8J42UD1waXJJiZm/&#10;F16WoQh/ap9iVhpFNqiKzAvW77e9X1wMfQXs91Ib9kzBhgxfWDfL+fsLxaab29ki2hDi4N9Ns9Su&#10;5gFTZIRnGG5zOfHteel/IkeMP05+eLoNl/3rb6+fCC0UXehewKsa1T1EEhJj3RCXVEhkwGzYHv6N&#10;74HxxpwtNi7EuHqHOB9JvyJcQY7Ff/B/kEO6ILqB4JirHtDRq9UbDuKzUk1XekCQrtqp/1LcG99+&#10;RoO4mzJF9sZh7L/ik6fz5mlRSn5d3/+EebBWltoyD7eKLZUEO+pf5hCpLe+mx+v/C2JrZbFQHUYJ&#10;IDZ6+FALCo/QxPNbyY6itQM/SnF9kWh3wTcPD6Yi1RPQPFBmnKqMa9LpPYR/aFYw9X2G+9J+m+11&#10;65zrNP0CWzIucTHOaQswbuIh3hER7gyv0jNUgATd0B7YR3blmIh3zhDjRPuWZ/WplbVYF2mGt6f9&#10;RmPRL/Q2DXdaaGAobTgGvVnmTwFOY6HRNefl+1xOrnCTnXE2ne24bVq5QuJXMIO6FsAvDnYEYxfD&#10;AxVIcVBVk9t5s+vSZFxJymiYq942GzG8JZwkdKAfuVRnvBY7sudhUg4m6UFfe3LWQa0xOutVxsXV&#10;a4k579kYbfWnFp/3cpnmvdB8E040S91NgCs/FcaYV6ORW6jUxXu2wNvaJ3+G75ZtLdlhG9XZmsq5&#10;S/rW4DMRfjW0ATlyhNCfs3oCRnhhcJTe4MeG9JXb2hBXyuVgD4+rbdNeWXEWgt3j4rqb48W6PdA7&#10;ziq81SVEKxX6YkCsy8US0Fv+pEuMBrQN+i33khVSj3Fkb33h4eEk2sAoSbUvmFCkhUrXF2OhtrmV&#10;NHncEe+e0kwzkOKPILeagv3LIhCPtgf5O7GPvuVflr9MU4f71pb2OMR/vueWJuXVRZROVK6S8QFU&#10;A5MfTFpTFddWDTsaSqGSUWB9yFRWaEkWG7eBaZcaU4bNwafQLUHJofFkqtn3pNH1Yd/HTdzr8bKa&#10;SbOhsizy6cJymlNbXlFBCMN7vc29broSjmc/nf9DxRfWYluMa3sn5mJWTHub7tD+d+WRmnnJ/iDn&#10;oGqce+J7dT2A/AWXjPx3lMuCrO7T1QIAY7gE3XhBEJ0meiFkeWk9oiX+vrFX4tf5Q16NOxsB5dt4&#10;4UZLPecKVyBS+rAHo7pPLb/kxEiIQxb4YOUvJN+qZiAFcJbwIg2jkyBYtvOtcHITOfcqbJKxLjmh&#10;VYb4idZFNil8/363/MbdHvqQ7r+jxomj/ygokhlXrr2fJByTJD9wrM7eUZFEcx1BRL5r8iwscpy/&#10;onbNwJm0cB9DtEIuAWcFF0qgijX5MYmB3z8pFiPOVExxgGfEPSV27gq+CX2esEi6CYJCdK/GpM8y&#10;NnNVduwWGuWK7sByNqNfYbBvNAFERsZOxntv9tBAaixf8iMK0+tL48h0HFvPljKQnrJ+YEPQ9LcV&#10;hAXs7Q/vNIlT0zCVZy3qAWhFEmF50H1SQ7ToQicBH7XX2Bp9SDAcBY2hPxhramM/1pzOvn5vmrIg&#10;FrCywfnOUR8rTaE/a5scZZ70fTTq4k6vQHWqXGlCE3JrmqYSTVqMc8FOYr8aUXZIy5iQWIl+JBMg&#10;rcnpADuYCu3Thnrg8yp/N4bD6EZ5+oCbuKKp+fkN1XnhcM6BO0+dnoSeacQqIJ/msPlQ+ln3XrND&#10;mtbX7Df+8jcOwqrNwKuSSpWLaXFvnAyigkvKgsZIAUyHV7z/DclUaQL2x+hfUcr6WMVAeUwgRHAQ&#10;WljW9ALU5ohTCHNowPAB8vDeXPb6viD++WEbNIEC8ejr/t6Cp4Tcx734XqPmNBZH+UID93anCmcF&#10;UDybPEhstF8F0LO4IeCvIFdSWC0lcq9GLYdHXJ/5i3W8RXDInmioSTC+MtP05NCXsV2WjWZouQLp&#10;fCJuYHwScnOM6HRx8yrrRRX8X1on7d3HXp9lQ8WSuzVMXWGgS2DgwviWtNAqUYfoFEmzmGU3lnRL&#10;zymje9VG0DfXYeBso8dWfi/3lrcamF6T+4UNDT5/q29OucUJgQ23VPeiegiUzs3r/sLe90u5mZDt&#10;t7nXh3kIOmjHGupqqIh15FB/2rTfwNCAqlxEMa6CSMHUAyrJjtipIC/GfRjQd2zRrhsC8Y27WhYx&#10;DRvOa3bjIlc0orPRE2hiSpGavov24G6Tsexh7SYPOAG01VzeIPliAjdAOj2E3/HHffc39oxQ4zAu&#10;xFnLeRn0uBaSWyVMK5oQV0Kf10INVFuFGNfuqcN2qqsybFYckTaXe0sb8uDl/YPYlRje5KcP7yWo&#10;nVDUxEPnDSIzyu/k7qAhS1prQtzg9T0Q8tHXSsqNbxEVm3tY/wJeKfiXJhcDlrmR1ApCwN21YYIP&#10;DQe3WgZTdKCr4BUZV4Sr+hPjyTqba6jjh0kVDKsQJ8kvuvmUkuFPUjCEZbRO04lrccH2+FF5YgO5&#10;F4Umn7fxte5vNtoyMn3IlpgQutIo8HCBqSat5miw14aK6PwgK8OW99cKuqHwpNgAjwX9TYOXrAS1&#10;TZfg/A5pxdU9lGL7+FrjEhJSrx5D1MrEh2lZXp60Ic81ERCO/Chp6r9eE9zf5O5T+7tuRQ3KUMO+&#10;SXtFCdbg2f6hb+7Te9esmpV2m/DIAdiSnWOY642D4t1UMdxBVI+VKhI1yCKiKlAysGof4eGuD+o5&#10;QsSR+wbfD3OR/ddXbnoTwk+X+uwNTtjjVG9OmxhcsS3jr844tSezn9ZId03TMB/kwMTC338C0vvH&#10;C9AXm9ZAB6olqJ2g71EDA+AQZoVbPn7MWHwUd1L3P2UB/dYmxDs/FU9iyj4REPSRTX1XuIR8h5Ob&#10;41H4ZaZ5xVoN9b9+tBlqY25X+Td9oOJJ1lY/rQSIFLm4M4tvaGL4VIJ9f9/oitpe7YgttsyL5EuJ&#10;aevs13O4gAjQjvbRhdwZshmN9Y1T/21exjgCU72jb58EbxRcLD1RnJ4L5MMOlJAzr9kWo8ZKpxy+&#10;5tw9FQeQNrhC5QUpUqbKX1INN03kYV/9cSoDe6252gmVTB3q68oGuaIhYqGg7wWN9a0afTle8Ao0&#10;bjJSl1zTdJjFSTvOt1S0P8AQnZx30mypbUPTpOL7Uw3yykQi0rBxul6X9rrUadQpHVkObAP40Dpt&#10;CWv2z3UyiFvlaDzv+H4GnHYyJAxzh8uCIXpSXzPImcXEfiuE+xxlyTsK1Lvj9fhyQpMVfnHysxhR&#10;R1I6SK3X+Bt1smtShhDT0n3JzZf6SJTqkuxb29QCgk8TY+MMZqkYtuunDqoc1QOQMT34uOjDWlyh&#10;v/KEcXKZgJrd3Lm+6qSWuvkOYKSfYi5dmLgmTOdSxI+u635RLyflKR3xMmt3/BuaUFdif26T00wW&#10;udXL0TYZgOTDWqao3hzGuF+DOwuHMGTxvsGu7++ZpuSkyvKAeQOU4j+5b5ItzJEpc2s5AYu33Mjq&#10;oxBvpMzSWs8L/UPXxIm+iaiXQEOetWPXlMO/X45anbIXVzjstFGyIXAm2EPYsz2ZkIzAPHlXuMV4&#10;5UqMQWLa/gaC8QFYyXlNiXf55flqsFnsH6pxqQ8e3gs7+z5KbtLNDfKKIwD7H/L0c1y3H0M5gwON&#10;+k9TMlB/hDqkm/LVpeM3mvhemOMjBlx1/Mfam8UeY1pSqXii1rgArvwKXS2tv4I/jZzccb8rj1GR&#10;5RapSuA8Y7VRSnrRI5z5R72oheogf+7K8QKz7wKKhThUX+8SfBrS2mWf9k/8KeaTc1GhC/IS44cE&#10;EoQY2/fKtM8S/CQykLVH0T2wooWhXfPcyo+oURsV7BX890J4ONG6EkO4BxVxytEVjXSD9XyCxaKJ&#10;2V7p6aFGHnBCl79LL6TSjvd8WMvL+oeCuxj7p69/OA2Tnqaw1jBLNW33VINlMudOYGGIbVsgS9Md&#10;W/m2nfvylhRe1K1tEczxlYciaj41FzY8IYQrBUGI9LU0YhenlMVNuSGNjGYKTosb/6DeReL56Lqn&#10;16XAeE7dJY0Q+X3vz/dazelD9c08kVvOZ0LHBBHNaQrFeDd9KN7EtLFt8Ats61apW/rKgbSJsWtF&#10;NNZpnpJ1u5CsI8YFKfEoRn+h/DVUXxV8oHnuaH14AuhJuUnWQRouwm++/NT46eo3tModAf8UHyGV&#10;1LuRJnzJeXFVFHdKT0kTCXS4NokBtAFO1JpgFhsmOexGbIbEtgZEA/v6iIG0ovkADeZaeNDiMPKB&#10;gMd3aGtsuvqsQJC7pTss0Qh3VftaGxmSZx12jISfaC6W9zPXlsW0ReztDePyqJ4KbiOujXmzP4DN&#10;NSb5A+Hi2aB2Wt2wEFTarcz/LWmmT4h2TviEUr7sCF/QzXpIkhTATPTebej8m7P7dW4xhpOlqe6U&#10;zhalnUx8/phKvuz7meZJaPtu7to3cs3IafaHz/OOEupRloKNzAL+0fI5/4+dx/t/NuMsJpol3/bU&#10;tU2T/wPpBPbV/x9ouPY5h5rcbVWq+4aNgf66Z29P0vyf0TCNv8gYb5StrYxI/5scJ3t93TkXC/VX&#10;aeLtfF223TNsPZ8y2ZvrSwC7MyrZtv53J1r6P6fhHGgQlT/lWLP7gXSG/jTpPf8vz2C3XR+fr7Ht&#10;epqRTgmzetpL2ubzp93/B2SM1wy3d6kZ/Tkr7dF5OrGe+3zGsG+Xg5J1PezobU897SXZHu370/7/&#10;AxoQ/59H/7MZrxU/mdue/w/V9v8LWZObTFwYtrekvcPRl9taG1XG+WHF6vcltr//W2T3Mq5+pB3j&#10;WmlbO/jr6+EqKvUAu+zcnX78v0K639y4+oEGNg+2kNcT+A3n/f8b5/9tqp60+sXMcywEDdaNVrtc&#10;RuFUq/BgPneobwBBGh6Ugx4k5FwafO2kWc3s2Y7+Q2iTgmPzH62z2Qe5r67HyUuaKm6Cv6r5zBVG&#10;aPa1kEfpQB38vi+arE9ff6h9KV176tNFl0sfTt+dt8lPNUrR47fjqweCJBEnp9yvv8iJdE5PlTp9&#10;l4toUV0MCstwYAkZ5Yorof1y2BW84rZr9eJPC5XaVs9JS/2wNLIjw7atbIft26Zs5y4PRUTC3ICc&#10;yuEFyymMEv4SQp0E95C/6hIY1YhkjhJ8WQem8Ddi22lsG6S8KPdkGgkFVCecThFUi6WbzTSvIx66&#10;X1ErXn0WAE4djMfKhYhO/Xglp1n7qrWeMILsLlwo5s99t9eE6y78tKLqZ6nN9moukZ7Pbfv69HdS&#10;Dw2+vSI+8ux6e2wqqA3wAXcVXL0Ehru2FMgZGDtUKi5a7HbYsqbr9o+03Wdx1YszSPGvvXZt/ZeM&#10;q7PCuiejz8IceXzQWCMAmLoHPxqdKrbkIkkrxROKenavXRksFUW58Pm3Wa7Vp7BTb24sw+fbOsZT&#10;Ur9SdO80HSsVMSL71PY5gvNJccf9vOsmMCf4c5qq06WlPsoHttvy8ZL4CIyprnLpb25i2qMhpP5I&#10;oy1i25R8ROSeZl2zhsHo50RModMzgeD0rNHwVZRm6ApuJWyXSmWHBliUqr+aFmDDvrpZ6WV6u7U9&#10;5fnYtgas1Vg+OraV8QKaMK9GqE8TW09UlZIcm4tGAqFGrj5KYWh5oIFolOqmuNLECOE2tZ0+uZD2&#10;FJFDKg63ekAf6U3guUPoR4E20PeJez00cSUYz01JNWGiEVFI6IHGy4U3mgEH6S5cMI97kw6JXoL7&#10;7Hymvo7ZZFVK9/mOCuIc2uVDd44sXH7fb1J8TS7dw1j8w8JWq1SEKbcB79UlRmLAezikhUgAVbC1&#10;s8rpQNrYHnpBdfcuWZc6a9ippH4D4hFMc5OR4uwQYR/uQ8pTPTkYGV8GoFFWB4oQ0gOfpKah6nmk&#10;aahXTefqbQEU6UpnO1fsdapliP1+TJMVxf8P8k8gHzYcz4dWfbbIfXZpUW5q5YZynL2foZj0nlYu&#10;XaupHqc+pk6frJjODlz/4Q/USAwtdsOPzw817QJy4OK0P6c6Wo0a0QeItoBXEeDP0DdlPiwFhkl+&#10;ReXFQmR7B+Aqbc97cdKLfQM919nLY+gA7mqg6xFeFSv9YwCnyCTl4QSNw7fPBEmFw650D4RoqRVU&#10;slf/dAsdEan/kys1UviMS47jzSyU/opK4nL1kaDL1eGsW1XM23nKH2++RzfWI2kXu7af6b0s6thG&#10;fpZUZst12x80k3Dvur32qC3pD+XD+Ss/eyMjoC9D6IWFN60+UU620pjWQ/QCZ5LCve6qaGx/tvgB&#10;3mchteM1ud3L6vnkl5dZ1dak7VZae2AHXV4hR8HCfRPfg7S/DQ/TQwAGiN/xWjRMh71UhtDVZyaS&#10;RF0lstFr6A1pYY67p6Ler6rtK6VH5yc4RCjw0SHntGeob/k0IY41w8ZGrHB957/oI01eFX+yug9h&#10;JU8k9tcarypL6dtyfpMu5s73QuyoW7xBOmoL/Iqy6rq84i5JLk99CkOlgirFGDS3AN+mhb6SAxgD&#10;DQlWNbVbvoTT0nWHnUhygHU4oqtIDpfZObaA0NkCW/+Nvh9meuZUk0f+6xCR1bgOXYJ2Mewq5OJX&#10;vZzVW0FHIMgcor3YaL1XGkaml/LkxvCPHp8lfQEUrW0TJKzvlM9J/ZQ6J2hYoobP3z5ybtstZnic&#10;q6DXoNZ9fhv1WlbqPnQlZrzCc3zH2M64heaxTLMFTcQMx0Zz/lxSR9SOnJnq2opZQVv/kHelTdQr&#10;4NVlqWgMoBhq0LCr/rQwImHp3Y5KW72DmbI1q+2u7fn1Sr3wyL8JuahCbrpCgMv1aHSdSbloAF2E&#10;ibXa1I5bPReu498l9uq/10g9rVA/47G9FYbLJ585zQV7SodcW7ppPYf6WT6OH+LG4/Pl/l80gJRn&#10;4Wq5yZ9L+mZzWGi6xA7LkNs8PU6r3JU3j3r5Jh2FzUfd2fyXcpn6VTfFS7eCVq2C+VTa/mBPiEuJ&#10;S6kqZXDU5e7ffgJtSNumaMBR6yGp1e7wLkFquLQuhgMC2CA3L1FPmVjaC1HfUTj+k7cx9dY8qRuk&#10;2Xx3PTUx4E2SrYI4KjnHdOl5vXq0VRx9kI4rpH40C37T/zJv3eoE6b9bn2zVkhpLlq09bL4+0Tja&#10;Vtly9zyJMwTezX3TabokKix3R11ocxNbrCk+oQaRhnCEqIDfF+oF+1swphVxCslx3R/QK/AGucFe&#10;V5a0TdJ1ZT8td1Q3TH4ryAPUoh9O/DNxXj3O0vIEQIPclob5QgN/XoHcIWYTaV85+5Yx54Jq3ly4&#10;go9hKGqbX8IT0aCmFMrDNWv0j0yqjgT/i51IbLhGxEchN6jXMBPOKa9v1/0tDUBj+nwOY4BCQdnD&#10;pM5pro3cPHa5XX94crKIx4f5DAtSPpa27Xzu4/sWS6lZrCgJt0gobuKh8/7DP6eha5uK+OChPHuI&#10;prltn4EwHFfaflAFySAdcLXNFxhDw7kvElv68TxoqDztV6JiDek9KhE++X1SeOniHpuoSJ2uU4e4&#10;EiFePlax1pYk/NF8RGAMZ/Z63dNB0xOO6F7yWOqZ6J3YjI+naaRPOMm+Ne3qJP9xLZeunavcIaGX&#10;yBntM+VqTaPwFvntNWSRkGetWU1OFrkcEfQnv+77UVLPAVkV13VJbmTr03FucM19ejC+TbJpJmZ9&#10;yHqr1AckBodcadsWLtXwiewEyFCsankHKAdgh81tZQxHdEG9vp5u2UIslZCMo8oFu5lQ0XSkd3Lx&#10;fEX+vYbcoHzkQ8K0cY16UPQjwabBArliyA59rhcPg975FMSNnoMbmUJy7XHbf7wMl/1xLvMjXHZi&#10;lzSLNi/RWi59a3iQjSrqG5ehsuW7C98yjbN+VG73X4XULwiHCKVw1uFDT/lmEYhBHfHV6yJEqnLj&#10;VwTL3NdgFtz617bMpwn2VrqFxJBQckf10LDLVgZwJbZJ1oPDKS8S29Nqjvx2ZrSRsq6AD1N6xHhw&#10;mu/SaNog6gep0ZwBFTh1XXl56cunEldnca63YrzN5IDm4CbmGIenkSb/p4jJtXun71AniFXXnid/&#10;KyvncKvV+/TPQ79KbzQMTZCjcqTNySrr3fJ8AztN7N82AE7oQx35MMvxEoz3Zl139E/vp4sepa2K&#10;QvV/acs8NHkc1q0c9/aysWfJJs4SJlizSAi4WUiyTbZtNYANG0LkeTFQTQ97TP4rdlvotZbcbWmX&#10;IqG0fi+qEmWH/wvMMKQ3kqGE/n51m9Ktm+qpOOGoiaxNCAGZ3BDdvQuloTC0KXa+T1dNq85HMufU&#10;h/CAXO91pA+B+ViiX4nWjg4gxld/pXzCdq2pnS2KUYnf1X6vHI6solASeCc44aj1Zt7H0RMuZui7&#10;7E/LQk+xI66JDWzxueuzX31z5wZ5Ly1OMU3Albe4N9yFNzUB2Ahbxf0ZDh16Tg6/CpkRqwpi3X5h&#10;Srer3VonV6CVww5yjTkQrMjTxbetKhdpbgiPyJiTYgYSXqN7GiPn52ceP735+t2KsnxkubGgnnqj&#10;CA/j0SjEK8L7rzbuNrPvHb73md5yQ3NkG1euKsh+O3VlLovQLdxans+9ayerP9p8qpA0Xk/cpG00&#10;15ybTjRM+zA1+U36kHv75kOetVPOe9ei5dqMIm9cOkrl9bkN66gyPoAOsSUOQVrVqWP62+Fp9EIc&#10;K1gDKWFHXux7cXLdt60KLXcws7D/uq4yLjFffVvp9R6UX0Uc86iWOHqQTjFHWx1z6KBbM5LoBxN6&#10;KYLvTTprbuHdGgox+hrfIWogv7qyCYAwblIn33DwnvCD1FMuyPVVCUT6Kax/oybS/TLP3XqS5k1f&#10;Wtf9fpFTTB1Q5w/zKVHQYbfo7Mu9YVJ8l486haLEoT+5tvieE9p8fqsB9F2apb06QkVoq/1IosWv&#10;wBfKApqEeS07MIaVQapNFsPeuvmMNKSN7Y8FJ2yvqvuU3K6H/XVprU+wa2Jm65c1jxyLda0wRkAj&#10;+VXKSY3YVhU8Vu1dqblEzqscASP2q182K01jllL7+ZUdwEns/eomjM/do/oSEXnNmmjIY/W+BxrE&#10;GiVDeKSvwSGx3RQXZf7xN+/xPErKx7h+HY7heSAEOjm6ov5vcBIxon1uR6N+fZjbgh7UV2axpUO5&#10;TIi5vzGxTfwo3rYyNLbIKy0yMLc0IPtMux1/OfKCala7PPU+J+dKf2JBpV0Upsuu4LHkcIWnrY8Z&#10;jsVcCo+SarVGeIwjAxzso9cnlV8d4lA25TMQNv4+tI16GNEp3TTeomsOrJYIGfHGw7LOKUNCClzh&#10;jW0djYKf4GgHf7zX6rmOz3kvdcsnHCeNL8fh9lhRfZWqjaiU9rDR4NXU9l03xz15f9xrmCJGOzX6&#10;dCzR1iJ/flChKrwAbhIOLxJtE29BsUXeAPnh91J/PJOdWaketh21OVRSSir+h6tfnGDSYHA7Oc3X&#10;Mo5ohyY/+vdys2Hy1meSmgpFzsgD2kPG1KbKsmiIxkBB5DCK8gWLEvX9OWQWdZLcRp9haqg//y2c&#10;HOmZT9ei6GOc/auP7loe4o0peZo4jeGEqwr+9PSotKd6p7KV0kgt/qCbUxuYUR9nMT5x059AWK8M&#10;jReEWetvcP4mu04W5OF7ShkPRqUVrEAuCTeITXDkq+inJIlhsVs/08uNZxiV4gg4qIi7c7T7Bdbb&#10;/btdhjRXiS8cD5exdBrLLFWurwHnJ2oaRkcmJ2u8DPKQkDcWfIiaSzzE6Dea0PHOtA/75qMpkY01&#10;Znnv5MptclrNmrCIVA6mlhPjbCT4CerVZaup+PD0DqeH/kGBf0of1Pn6ENLtpT7/FaclHkz01UQ0&#10;V3NyPPYLzZQCI/pgT8k4+sEto7xJdQhY29EDuNFYJRyUiXBnRR0/i7YllbZ//em/7vqRftzxvKUU&#10;6L1AekhbZqR3p+oRzkBAQ8ETzgiQS8qniKReBkefxoh900kwy38O8/JOQo+VlPJt0kU404SmysO+&#10;XWvvi1W8IamRBOYhf7pNkzKJFxccbro8Chv2RqL1a/d5sucyFbJect101ja4eDQ4wWZqJfxBHTjr&#10;iW3/OZvGqy/j8MtNd+6pe80jl1y+pFYad07TCyPFoDIYxGZzArgKt7C1xFABFYihLpTcQvQSzT8h&#10;+YLAaSA7QYt/d6b2KbttllxmOgVk9Mg95a9CXFEm8V1anYlFDWR/aPXOA0ihUdCSpDcKrOsjO0rm&#10;bzrrBxDe3n9F8XCimoHrED0BF5vzeQqSVs1Gofmz2GmP+fUiEcsWe0Esr4k/NPHt2vzpEsbS4a7M&#10;3R3x0JoY9GivX6PyAt4kjbMnfp2V9Repek050sT5h68f+9BLTNRwO/POZfTJsIIrxA1dbdm2rJmB&#10;8gw1VJWxdv07KLX3z5fV87ZCXbfs8PaEFxQRw3CMsi6oUznXGLzDa5r/vT3RlMjGDNIWEGFcl8Gt&#10;o7/iWESj71P6cgrA/KtRSOmne7Rp7g9QWKt7CVyM7arpw1vfHT/4xwZbinPoArXaTiTNa73OyY0w&#10;c6kr7zVbwXovXjyq22G+R7jadTled9cp4Sbimxe8qkYvhvZtt0bE9cGQ9v1B6Nbl9eLTWO9T4/2g&#10;6e0df+FbER9whiFhrdTLbkMjQ+klvThmRPqFsnhO7RLU77aaXp7IGbRV5x4Rg9obpae/hGQxrjSv&#10;AyFog+XjYnne0uhGIFpNZbhdXPsDDTCuB74eNKHPb/TA0SypPmY9ObAwCWl7mgE6t0yv3SS1KP3Y&#10;NMvQqSHpzukOpUyCFvLYhm6vztlGKAsm0wdU+itzZxZ78fzSfZNVPw72qlfT4b+oN2Vvmovf23Q2&#10;aZW9SM06b968lgGV02VSbXALe5lOhL3CwdL+t+v6qwREdWM4Am3RHKjuHXYOq+frjV5sEqmMNqzx&#10;s1Xya5gAccl0PGAn0ruR24dyx5+Qc64x3pokMCdNbkV63CR/wd7oZ1QbSjx5fbuohk7p+J+oeDTx&#10;1zXqdqmOMBxI1MHI3mby/moZNhhXj4jr6f6d/KNAPLnK5XdEX5+mwnFZFn/wkEtbyozANa04QoSE&#10;0FPfzTtUz2tJ8HLVXKWirzq3t/BPGAr0VEZ7evMUsNNVvAV3Vd+GeMW+wilctr+XAGp7S7sdXLw7&#10;R4l60stTK9memnclUIxhDD4m5VcH7FHbNnJ5pVeMZUYRfURIGPn3VwvqAi2j8RYLDlZ9ogqwnhZ8&#10;xjdFpjTdcXE7w/3+nAlQ7CxqIbSbrvvX6k1pmscubupUEOo+QX3rGaoq6mjyFYenR59T3YpdZW/6&#10;D5/3uvPLtQQYH7JDHaCJYPG6+ZdKgpuJ85jme32KocNhT+Gi+Dc/ewVF4cF/HQ2w0/4G3LdP3oSf&#10;pQQN6xe6wLYG2iUgO6FCPZxbjw7n7K5/vkgmBQrxBowlkMsMOjgsr4aO8xGIy+HWk14514QjDc0S&#10;i6h3jiC9NWOzkAlK5FopoqE851Toyr+3zkky18Q1ZKXKuT8Th/0UfS2TpQWkpzcIeUpypO9GaeX6&#10;194v8OhpgJ8fnF/40r7rynHXtN/xAJH1pnTdXur1WYgUH6ZpMUs4kfgq1rGprygqP6zDqgkFe1Kx&#10;ZoGtUcupFlOiboI+kDEluLZ7bL0DbXeeUd394z7oB+ShH08gkkfCQUxzESCi4/H4SVIOKRQSgygR&#10;czwEmPzsZPMWiErsHqznBU3f4BWrBRCyLtsP8mf4x7BpHtOEMgdATlWYC6Xz/DOml2BWgOuX0ler&#10;VoKgQ7LpZikv9TxfA5HUeNBMxJ2LPpR+1YPbL11eoBJz2+0RdZ2Hy9h/fIuPuSHASuosINe+DQUx&#10;pxxFkKu7DrC10HrQLNVwDqBIAur6JWoDdnZoSO8OKDHs225a6uXJw1ovoG3p9AZ8au06CVXjVxX0&#10;ZqpOLNLIronw8hGhVf+UEao86+ENJDMrty4DxOMTqdKM3YOuif7rd33H05oFVhWXHoDf6sF2cRJ4&#10;UfrF3/qLFL6GHFOvOaYnuE8dYhrOmohWojJQ9+tS3Ly9mR34h15zaH9MpT8m5kfVv+oKESrOKwFq&#10;yB9Lr1EXmjwMfKOfcw744msZ0hL1+ifEDXshOoi6pWtyG6+z9SenY1i/JLvux7WRZTFs3G936i03&#10;02VyjuHnRrZU08+wj0Oa6Fv8qTFQAMX/hrPHy2NXfHqIRRMvW784tCrN57mmYYlP9bzHjhytMWjk&#10;kPc2xzbKSb2MXJKOZUvSRI8rU7vhZpOmrSNoAR4bkm6mNvwi51LQJfO4yX6GzZ6VhZvZg0DEuV+o&#10;yvVMvysn+Y4U3OFyypvUcBjuYWplQFovtFk9sGWAVJgNEhYDNFtx18GtzL6gH+phd9wSPxyy5L66&#10;jCTbbF6fDvN8CWnYjGf6yIl9sUj75CvCJNCgxHHKNId1Gj5/KeEPUTNHNL41QTZRvs2TejBFznUf&#10;tZM/Ysu3M0rISXric4XP8SZRb+M8mb4qTZnr0Seexuw1yn5ztjjbXIKS5Dn1m33qw89yt0GZtHoB&#10;EdPS/1Lahe6S8GS6ddtqdtlQLlM+0ujUpaazojlplLQKB772k14xsCXZtXEDQ/3bkTC2TVu8xJt0&#10;/d9uQTppuNh2kDbwhn1GNwiAJiyQSG9J3RnhOB6WD+svCJVaPOhwgLaJpAvPGmsKvhAOp6q2EQcf&#10;982epvRI1K3r/HlL+4jpM+o229zeRDzq9C3x7hgjlzQnf6gfk2TV6kmnLguLp7D8ON9Hry+uiyZW&#10;aPDywfRYtvAPIvgy2zt4Fbu+HFOm/DofH+GcqL+89LLqZNI0zbgnfz0dod6p3reatVUIS8rVwAxt&#10;0LD/3Zql4Bog2x6zjWeEX9DLXaQpgkrxl1NrHpBww/B8fbHLPqxIYbGDZuv1+FayXrXOMAFJY8Is&#10;WIOfvsKdljkNQbNgALcYN3WREDf0PmpkHxn1Uc/YUaXEVaj9eSJ0RU87cw9Nu+s2CChV8Drsz1v0&#10;0IxNYkyZ7r1O85iV8rHNF6vpckyDmoInTskTUU+478LiEl2O6cWK0OSc/9tvBA3zMs5qnvqSgeDQ&#10;QobJKgJ+uD+NgL2mxLe/ISHc/g3MItu9Oza0EmiXGGg4pe4Gw+T3l4+aiPiZMIwqYHuNBpW3YHQl&#10;7jRP46mN+xTHenIBRi6DowDnUgNNS/vFSQr/Ms1plyDHJcSxYqkVCN9q3HgXibkU6Q9O+ddx6Cin&#10;GOg6F+7cvNEzCd/gJ6bFV1wTQi0sYhf2zm/LYath/rkcrGZULei3tIjLtqD12t/eraPr+mWM7Ucc&#10;0ykhGfxJqk3kkXIgHiR9EHYVoEKzQ227d3t8Sz9sgWmFlb0kfjzTaNglUwIQaAB/Ig9JU8gYAYkg&#10;Q5GHBUWkkECe/AN6Gu9F8BmE6dr7M7e8svBfT9bkxUHcAPw2oZSv2uSgTrjVWKt8m8s/3ssxL24a&#10;FulrGQWUM4GqYpy2uISr2i2AwOeJXjd3DS541mxgrzquMgkI4Re0R7cno9jN2uIXbdOhUnJLjGaU&#10;i4NvvR+Nrr9hQV1+1iSzsDbAbT8k3hwXVYNKLM5fgmZ7anLQ54PA7tYkdslnqrtsyYL/IRMIpPbD&#10;0ukhmzU3iLuYE+X99TiG7ytki6KmQzgMzSf0dWMHvR+NzY2XrtCS07Spj5FxE3CI09XU5k/J4d7K&#10;x3FUzmFKv1ldb1LXj6mb9HimD2YGDdyCZs5Py7tR+/F9zrhSfvZ62qX/pZmhuDi7+fUmh4WUSzeN&#10;fTzs2nkKn5Nr2xFRphDHFfdlFjNeE62D6zy+JrLyugRNHyqAZelhSUlEXK4ZgJtS0V2GxYCxka4b&#10;IJT+qVRxraS0bWuxO+M5g+ezCQztS20QaAkJhZUGD4S7V8UWAk29WMI1U2ltPRB6hS2SqqdNsO1v&#10;qYrlxu9fEoaqzVj2nMmdkTbrj6HxZL/u1aNFqfO5zZfJjSXV3EMd5ogxKa7Jdywtctywb+aS+iGz&#10;P0bfaaRnV8relDj0+g2iXsJMjiRqS69lpT61v6dLgDTxDmWTbsLkvl/IbaGuuRf3fVYqQt1WcKw7&#10;i3MJntY7GrYArmLHUru0YZXwfPYW2+cTX+yTv2dzIGgSbW75EFvEHRBZGFb46fgi5nsrxldC3dK3&#10;Po3k+j24V9Pp4aW6AqzvXERANNpFGL40GGGb/0/hvhpKaMNkj+bMATdnB6FqbdJULvjMJIKtE+6L&#10;aWnmhwbbxOuZMbYPC9un+IfThPxxEk9v0gQt8vPjpj2O6Sp/3C9o9+SOySS1M/Qh/lPq8mOO7YHr&#10;wcXsJX/iznQKUJmAq21THxW6Z/wsOWz+6JC/OGdLHH55xsuNXdJmTZSg3uEoAtzjUhO7KKTI/sY1&#10;9k1xNIll79NylfyRBg8FxUai5G/epyXeB2m9s6X2ocf+CqgpBqFQWFJczQVE67HXdpDCMuXgHRG9&#10;VDWlF2309C1N8XFoCfqWDVefxom+htA33y4BKq9nLeeMOfP8rNO8W5r2yXXpMnx8TUCU8224fNM3&#10;0jktOggjVC6xQOl+nrP/275fHKFn3Kdtb5ZkXAnDVFCbWv8Byu3WC69lB92wZ/df6cXFopeH5HoI&#10;RYp2B+IU8FJQp7SUwAEcZ9iQLREC7dzXuP4mE6idPy9AF5EYIcHNOSg1iP/aGgOyXhsschTdH2Gq&#10;ulST4JjPYdWEdnHX4MI5v3ahi4S5GjggPRP86OAuuhsci6Xmk0n+S2r30pecPmfMd2rXBDQUKl+2&#10;+TCvbztUydF5T6z2tqS2X/1BtaRz0+V5RaN4t8DPD4+4OrOrXmqnYP3n1VpqaQgLca2rnPOn/7rY&#10;pkHNkoOQD6sXUL6gl/q/km3rZMVgckuQcSCumoFf0idbKWu9Lu4LbYjTAQ4eM/qF7ebK29ufXKCQ&#10;w0Ii3BNlAryaccfKhcNDRMUNbViLgij0002fe3n79iiDi2c4cqQeg18hjJN29jnPuVHS3nDcu7He&#10;B8Vz6gjyqTN9926GHC8I5jGT3/t160/s3ZV+dYTHg88S25mzaAJRkudowX9fzvO79UrSLPVmioU/&#10;oDawKzSk6hZ7tWEobJcV45d+iy3qYRGb240t8uyql8l+44+jt3FWBJOwkogKdAU6dj72xc4lAcXw&#10;dYy2GL5Vw1Xu5yc90qTCyIbr0PSyt/h2+vZFU9Q/jmHNk57LqJalmViuy5p8vxoL4m9dia9eyudw&#10;c9ROP6C1aXzH5677O47QXdyko7XAQ0gTeoQIn7Nz7iXLpcUrR3z967L8rEgIVdLHhUa9SPOnEaGq&#10;OjX3fHecY9+qK0NAS5tUc2PbEngget4coLPFDrJKdR/0MrFND6dWvJ9HgVb8tDAIrOD16Zi2kl99&#10;1xmgaifqdOnuiH+il1TsyBieI1G7pnOXS58InEbqKqmZyCR253fAbLLtpws0wNtw7htVinKbhdXZ&#10;hnshiyfieKWhLjLQ6PF5nHBGuJ76D5/8pG8OF0IbXHE3Dg5y0iu55aiZeX98meMcBYUDfh6ns3z6&#10;NeUP3y9Lf36U7v2hPCQbbz3rut9Da3r9gNKIS2k968ySHYUBg72ibfBpMSRf0vOOH+tBm4LrT3tF&#10;FUXo0ZZCeM3tAf3Oyqw6IOyXD2s2U/paguHMp9AdkWKRJo4C/tPaRPaX2EjrxSMDuYLZOQzdtgaG&#10;97cEKWQL7zdB88qpieiNcPXDY18LXl3Kk6D5QPWVqW52eqJj9rYFNbp3fnTo2n0/O6QSI/pcsvw6&#10;tP0on7cX8KTvanPk6PPfaapkRbPQIAFUGU3iSC6YD08GrtmbreuisrHLIJVeHwprCNui0jY5rG0l&#10;Wf4BaVlh0fNOpV7OqwfuqNHrDYjgjNnZjT1d1hH1iNgeLewO36gMG4xLBOrcDWChLzXLtKpPI7FU&#10;axB4DYj711YvUp/IVn1spmZAdpiMI/WDcJAao4EBWluQXA2vopbTWzWhz0T4d9I9PjYXHE9rT9SJ&#10;lvavc/mGtjlGVadypFn9Qu7DH29ivtNQUb390hyEfrZWby+RE/oQt9Y/+K+g/aQaN5QryFqbuIte&#10;Yi7EtnuhCugOUVs/w/ufEHBrBFad3hhg9025II5DzgaxhJt9+vIGGQ7WoNpSW6rPeyS+de3+ma63&#10;9JCXYn+tgVYrKPkN0b/gvwLIm5lGyYIRXoTK3jgci+I/9q8p9ciC0Jyk1BXgtIf5hCqc6g0AKgUX&#10;aJ6blPtNjB/fpk4PiXrldb6PnPefPoKuvroCahre18yO1y1ujV6vDWN8J/Wbj+KDlItAB2VsjYwV&#10;BeRX8bfybumHjS3AzzjXw7ttw6uuh/oR5pp7jyauDZnvwUxC7JLvyG4bja3MTMTlUQ4fHjFyNHi1&#10;UVMHgZBTE+4a2APo8uauiS1p0DQBcmIbj5DwcbbQ2Ll6tn56xhe7zqU4bzUlRrrQJNSY3jdUjb7C&#10;m/M444MI/C849SgLNI97q9ANP8a96cse+jtF9W/GNDvXIwksKxygxmgAD5S+u9MksNaPgRY3TW7m&#10;U38Utzou+idJoev/lmzrx13A+ZcdhrPRj6lGQm6zHYKDoSl6PqeSVYaITIeTWL1/HACP758QtYgu&#10;R7dgNmUJ0QwYP1Y3ehxauk7macO2XzoFluGDxE4PmZZX++x7XK7OuLFE/EiT+TZxHQnLDrEByydk&#10;vO3maTWJbtkdHS2ucnBfsibPLESrUd6IUVAXOjWmF4f0/D9c/hHne3qTCP8lnUYcnBRx89/mLowN&#10;cUX6EnRwN3UuxF+AbrJu/zs4LQFAtt4u6lHBVqGr25VIV/2uHxv1mc8Wa2R3SxpKbppGiZdkgs9l&#10;+9LjplTwWKQ4lxt54ugcPQ7YBEdU6OIsoGw0EsDuG8KZyXdx+qKnS/fLcGX4uy2uJP0pMSjlP/zn&#10;Q0gTmsI8/vrzCJU78e+uZOMrcXZCKaPnNQCgzXlJnHnaLd+0adFKudBCqPxer5Xhp3y8m7lp6JPe&#10;ze6+feie4vhB1kRNQYJukg7K9Y8t/gYwtd664RVN/bau9nPi+aQtwND22G7HALYtWUhf/AA8bWBb&#10;Hc+yvtJnPvDSJRkDyWXR0CIKB6ZhqXGEITx9UGNG5K3j2/q/iSx1pD6sUBKmnrqosFDeuvyRLv6h&#10;JKEjyKfJCMOc2+h+8v3Gbeb4HeBtr28B7FTxD9ENW9jiwzbraWmeq7NAKKJSyEo9CF9T12pymJKb&#10;Rm/J5RO5uuqGGCAHZmTbJF14Wxq8pGQH1OpKO59XlhKWKof9V9rC+xeSNhGihqoA1Qt5Su/2mt7Z&#10;nbIlbdg7iVBF/fTkipj8DLZNXA1iGHi3cVf7yLai2r+SAUvspSbiVmcoFhpJOFnL1QjdKH7K36d7&#10;9YGc791k723p+qxOF2KhP5ZXSHZU/4nrU6/XJbJv+0269Ouuy1Nzdd3oeC/OUizxmqDMPMOOuKAc&#10;r/FgBLQ+bln7JKRZzEG0taWEH61gwH7AcxBp0xRbXNnzjPoLGs40GlZVg4Of/Td12nGjqt93Ml5P&#10;qWRNQP6NIsthhAVS7tMV6CFb9wBkcgwtSG5o3fq6vh4h1wcWhujzSVjQWABbaYrbYQyV1POJFD6t&#10;/tcHwEHz36f5Xtf6zn8lfOxDhx0lnEfI+T+/nbH6FypbqLaz/JSodOmVvjnoi2v9piFNk8gptot8&#10;lDV/Pyijy4G46nOTbakTgS6Y1Zurf7E44PkCVdtZN4DTEnbWM7F7ANpIaaGIJhd8clZMqVfVLbj5&#10;GerQDu7GXky1TVvgr1fEBbn8BSkMNLXBa1Ph7i8fHwU4silVUn0P1cFNmHeKvNr++Ni0j2rAbR6n&#10;nR4Ny6ux6YeyX47ao6SByftf5sunPHEaKIcR/vu5VArUYUBKeUNq70nzLJR5HusRoPBMXXe1pKL6&#10;5HoXl0T7TaJ67am+IS45RwMNYm6Qm6gLclts/+p/hZRlxbIuh90D/tA2sTtPqkM7DTQJuVlQbZkW&#10;4Wd/2mGWc6tsqg6qp5h/4xt7Q66SPijxeQA7mTDrzZ8H2viXLnefKcCVu+K+11jWm3hdascGdeLv&#10;06MsaIl21Qbl6S9wQ4iNYnkKaYFIEhyD3sy75VH4vMx+dq5RLbUj63MJfVmUL6TjQZxhwv3hdP+y&#10;ivAirtOeHm/THq7COUJ+8BGbTnbcvSLOGtISiE2PG/I74Lc6XaBVtT3AuCVhORzd0XN/ykuqGA8r&#10;/dX0gLokWNZUu1Qjku56go7VFI78gDdSLm+kKg79XFj8Aatq3DKflJIK+ILQHrTt7FECtaW0D3e6&#10;RNMjaKhnfnBhap/IPplo6Cz6480/JYXtcX4Ik9Ifx8PDvy+Rbs3vsXzj+gXp/JkAPsYrKZbU9f+K&#10;mr93RKATJmkay+t+7RRqEYktTvTyuwn3CyHXDUSgjSAIaxNMRYOwIp9RKVvqHzJM69af6mF7ZLdz&#10;e1yg1UUVcm7Buoq4HWmenZVhPci+SOtvQ/Rp5FL1QZ4JPkN5Z2/93KNKZEQvKc5Kr6XItqXrTfVb&#10;kHhKmYjTk/9O00C3W2N5XI7Pcb0TFg8cmnIUUpw8Ti41MKV0nxHr0HdAfY2K+aKENP0xMn/5R1q/&#10;/6AvIBLYEaaGqCef5fzd3vksnaPFzZ3Rhy5eSnlNPGv0QZkryQUGLnyRpyWHPVsC0S2wdfGCttvC&#10;zFBW37cUh+Gpf9sv+Sb1wl20ihjqg+uoD83BEvUS4Y1BbjjrJXBjzmIaAXxd3ZfrTWwphLrSNU3I&#10;9XKl/3rsBd3Ev92yymH/8tGvrCPcuggIqwpWdTbSmEbo3aLrwlypfqme3ty1mah+L/WFuhiNxn6y&#10;55oVpYu/6TWEPC/nF+7X/jhrFi1DHJKMG+gG91afmMQDtJS7aRYVWLwbytpjiZdCr982sUsP9fC8&#10;LZgr4paqiAv+KsgoElMtplBEA9aVOIJvLumGMxHm0yAzZyMSmoR9vQRQHXEpGvXQUi0ylCtMpQ12&#10;kQbXUdSH3hZo5nlS/XsZ4Wt8mCZP6oDpEEYTXO7XOClEPyVM3r7bTAQ45kNLUy1d65pZ8v2aWD7M&#10;NPFUJNhM533St3raLzEehFnWVHFj5Sl6xhvS2jS5iILJWRSEVcwNYUtA2vwxIZI4/0nEX2wazBVt&#10;WwCo6RHZSIky24JVh4ffS8ipFtWNhHzQLc2TX4R3qnn54KwIhvSKxSDFOCgRiT9Tv7h4t/8tAfvG&#10;TzGyUzay1RpBDGVJkzTRU9TkFupuzLPJL0URrh44I+vocP6JQD+Cetd9bt2t+5uiIfJ+PXvlsBs5&#10;p2kzLp1GtOQve37UnYN4FXI9goEGOZdom+20lBBHbQptpGQQdWkaA7hWgageANhhW5sV5S3WuwNV&#10;lwjsF+4hS1JC/nFF2kxqhf4Zbqsa1QxSXgHXx0aB/A9Dz9SdnMD6Fls8wxYafanxv6n0KtnPmBdK&#10;ePyluH2k0ffd276NTzEc9FxP/gRTZJj20x2H12XiJygPrGd5J/nWrJ9V1ZTcTuNbYiWiysPrCfku&#10;dKyLaa9Zd/mOlnQ6bd9M4agOyoFUnawAfxB2/eQ9WmJQMwPwhp1asFIVyB2cL4W5Ht0dGhJVe/A/&#10;pIYfcDf78hgVzw8naqclKw2Iq2PgUQ23PoUD+le+yrM8jBCmbpx/M8P/2XwP2Bz6XFJ4mqu3qu5h&#10;rT7dRs9+/aQaOr1w8TQL5arJaXO8mSF8yPXa36U7/JU0cbMV0T7KRTPElXadT/JHwd+miCuo1eLk&#10;apYXqVnmOyqC8vy06MplPtKLRAXdQGG3mG9pC3eVc5Ny/qVlSEvBoFMMPMmUyvMC1mGltZC3zR+q&#10;gD0S0Ypm7ZEFxirckn220d8m+zqiA1vMbYdRVfDN8F1a0YP8jx3ZBGRAakEn9ZDU6XcT3CxzewNe&#10;TRGFLfscutQq9NFDG2rpSUPT+36R2guiydnIrMSo9qy4tsw3XkhqzHiHjK/zGpVxUvBSTv6FK3Pi&#10;1iGtN/NTNI8eqpaPl43bo2qORm1e+//l/QN33Il5le+XVDdZVuGWpCtZewCAW4ijV6qw62c1wFol&#10;2qa3R6ABfIErqAF2wJ4/AWuaRjgMx205CPZAdU9d7w94Q9M6Q/CWgN/JcC5R3nphVmaWXWhZfZHR&#10;3hUlJooHk1ZiBFvT5REnrM5c8NPFiZukEJ9w+RZ6IYn8EsG/68dZk8GxsEfL8lOSWlUeh7ZtNdT2&#10;7ghRt06vaeinjRweDETj1+rTumvzKqztLc8B2UGb79aQ7TeQtd5CbklDsUZRAqDuUbJu1hVkiv15&#10;UyOrnv9pc1uJ56ekVAzyLl9Fx4djz1R7GmkUknh1smxnxFEpBnpnSxQw/1XyFYuxktr0q9B17ezD&#10;sV4RtBee2734msuP4/TVz2Nawyw8EDER6aeNtLOeigqSNpfYtftl3jdzfG2NQeo1mIWWsenKKRC1&#10;Jb69HlELyU2mfoHWW5QjvHziWY3l6EZdbl+JffcwQLslY8xIqsQOmi0dMBexqiBL3k3JDHDvLClk&#10;e4cDg9RDhqWgVoIFP5amVQQ5YA6n6GQlkXCD17ZF1oeuvbpkABzzeftagi2PY7E1kFqqyNwZHdI6&#10;+6CXPQzV2K44DTf44WSxd4XJ69IIX0f9tbrwYX0268je3+K73J60Jbn8mxDuu/n78ax9TK2GkKep&#10;5iPPXa+uv7Z5VAf6ofezqb/rpz+5Jk8nrz3Ztmi0nLmkcfrUmTCTFIsqwiLbU6WbPzA2TS5tokPC&#10;XD6jKqEiriowSR+AFmnzTzsgwW2QbxG3hKFtipuFQK31YB+Y2lLVL1paBTTbRxSKhOL0UO6hpHrw&#10;XRA/DfGsfjnEWmUyiULRNAvbQiG0d6nt29lIMSd7OLULd7grN3JlfFNORutWb8BdFtBFU2AKUurR&#10;/fP24+UhfrpPhRxJxDzCzt6myXRZNO3qcRv3UOh5TdtZkwMn6GUsgNATzgH0LeZa8GOvHbGjdoCk&#10;ThbAXArIFfsKZ0XY0jXxvNpp8bqUyhDiQq9CT7oaSgNcZAgPkdCfHlqsFCd5dyBuBppmKeIdIer1&#10;VXBEvQZD8sf1KBnLZbrzdDgqhXOyTmT7ONGAreYpp0mf3HwVFXfi8mF+0dnpspzk9a297kZ24/wY&#10;Juc0CmGvCfq7wytPQ8Ey99ORXjdMZc9NNdNa91vUx7n07kCX68y80hI0DAErrxwg4UibtR60ZarF&#10;KkDKQwK9S3C5bKmJnhCWctG6/l7ocunxLZysTbbfP5qkG+QSXZNynWQqZnu66ZItURPaXH2j0nZT&#10;+D1oFiKRrJkUBqkPR3BnGv3abZ4CytuKU5cSdjwT1IaeN+DyzVODyu11CUqDXXotzvsOj7Ok9eWG&#10;+FHPl2Nbum8gkpoS7/8Xcc9DGHk0DIaW0BQZpwL2HKGPvqKZ3xTNnIDbiZB/cPmrXsS1shgeeg9O&#10;CEorUQFDFQhvQW21IMBNx+hE7RPWNTba9abLoirDirGtdnrcoHpWys4+3V47r8BxuzbIDX7WEn3R&#10;81V1G1IzkVjAC6QJlISzFnUQxKBfvkg7x5kGcqkwNrQC5u8AXSMdEXQkHdQRqqzZWrqjEO717pUK&#10;rPlV1aersRR3Pe5gWHw9fos11mNoPJ/WJq7Nvd4SKO2K2trHW8nT6Vs8nviJLKMGIxKE5u5xak9I&#10;60x9kKGjP3NCVERAFGsGMAnDWqntDsMdxLUc8Fa9DZltlzvfnKWwNHmuP0sLZcE6QCzVIsBJDXiL&#10;wS2TzwnRe8N7S26qAXDLcG2qwhRGsYdC4VErQBOElfRuXdE75OxfXsn5aHTBda0xdx3Scm4ihl8Y&#10;cJ469t/5RzmE6XG5uN/Lhw5HW68B9XPUFNKNvj5SBaLpiZia1LgP6gngDmfcOF04/2Wy10z7diF0&#10;d4TA4vtbdMQGCp6bmjCzBmVW/IOw5BqR0kE2DGZZA2Vg6FaIt9p72GRpIEKmQYS4tIdANhEHXUuZ&#10;HBvknGDbnF6P2NaW/EEc1ArWs0kxpfvqEtobAVXa2aE2ttJkQ5WAvkH5aGSo+quS18tI3dMrtMsr&#10;j9OIQ6GYr8o45Eqx4ZGuTAkmuWz9vbTBPeJal2u9i5T7sj6ZhnJy5N09NXnW3Xn3zfAgZuXKWtUY&#10;8sneN9DtP6jn1LmxEOB2oc1tj7erIkk/m1SbhFfAJfWqCGkf2yMR3/0Z+vrtaEju9hjiWiHGJtck&#10;hu4Uibgwh5GtgFeMDWcdHZIKGalPPZL7pl4WUysgaf2DZTqSrZSMS4Ql3K4Evd9DqTcISZYmETb2&#10;CibReGophpxrRPjDWqms7330x0FDIVAhmtQihNf94c3qWzxI/h960GAqJ3X5Qt9hGR0ctIucnlS/&#10;4ZccfoYhWMSz4dIhzLTv6DRhVMpTk8452Oql4MY/4JW2ZebDAcUy9KoGMahN4sW6yThpVsi7JFyC&#10;IVwFN63LktxTv52sC25DXK6J8NaaRqtBcfWQ+leErTbsJCA2kHc0bNmQUfUJCOxBl0+/KLAcyRcR&#10;5sLbRXzyUB7EpiaxPIjhE/f9Y2FvySGxwF2fMas8Q7MwOgwHbtKgeFRaLVyJPk2ezMcAp1AWT4e4&#10;HzOHIseINI0e1EGumSyIrAxyKpKfqi1iU12YPDTxUWb5mN2/hrTwdRazkI5LP1rL6zAhV7+upFlw&#10;28ow1xEJvzp0DXldCgwGfNUu9bfD22jQ4jpTqDZgZ40LJIW4/VVH5c9U91U513Mz956m4aPGalXd&#10;Mj6Qqgt6n1xvXeBs/NRphwZfiViVrluQicTBvEcwTuU73Nqm1L1RTkGPKNxswh12fSDccj3hXqNR&#10;ldqYrvPkmyvdh1wIji7/SaG4iMsKAStcAUnJ+wa5we7Dx/9AGpH2Uckd7OhtXAksAMyKhvECZBVy&#10;r+kqSNqNBuBNymGkAq80fyqNVMvzqpZPVFeGeIVPP31LnIQM6LCn6pV/g3mVdlvuL0mt1DIw7/qk&#10;+9faeauhxGFzAav8c4rQwzW81yiWirh9Qf1ab8HUToDsv7eWIL5H7lELVAHi74jJuxlNwjl8SItV&#10;yRGlFScR1cQOuQohrVN5PGBTfWGLiXRKCB8PC9i9UqFiMp90K6VQ3//rveY2aVxL5C+E9PUm52+7&#10;dfZdZza0ToJTjaVdNCBugAvtHeSDiyilUlX5VtRtreRWVwx4cl8zlwDHHkFvKyBVSn5KhdmSSpls&#10;Pzcac3XkI9bu8tv3QL0Mm0bTQRmrhiUq5opNeYN6AKTHbzBkgRGIJxttGI4m0doCv2Z55ZteMxWx&#10;deWwDtrvNDmXLumdugOogFGdm3gTHvS2c3I4KGmDhrfv1dSJX2KjtxmrVLLGPdoEPwE2vYqnWfw6&#10;WZUEzNH17cdDzcxjgI3tEntoIbj52fWWHiAX+LYWLwJ8WIgGuAfAQYl/JW1HxdlWFVitt3AbzHWX&#10;UrYBYSHrDh1xK3v0OdCvt8kALTgesIjoOXuabP20QEfcLdggtQDSehUiaZy+716p5K9DB456W6mE&#10;Fb7IRld91ccTntRpcIW61yfOUMe4K1hgPWzrH1L68lgHHyoMcB/ItQmH34k7O2/jsbiMoArAvB/7&#10;/s2a2hOO6KO26Hk07WG8mJXcJk0lIAk3NCW/hrjOZtNA19ZwXGiDNBcIbNv4AXPhI3k2sAfLaHKs&#10;FLsGUZYer3uetUvFewv5n0iKXD2JEnR52dIY9sqL+Yggh5amltAFyXXcOaWLgihyDt7Ke4NBYxnd&#10;a/SO4spkAzZ92EiLsxikXe1ieYUem1DgOsGlIdwumpN2vI7uJzWxUR75P1qfZ2oLBe1xh36AQ52P&#10;SVBH2iamyb7hR+CUuhqHuubJzRJOi22FsSA1yRbVtS4R6LYFujvkVUfC+K9CXjG3n+yKeqqEuCTc&#10;akH4C+5B8m2Hwfwj4FWvbLVLsx2pZV6ieqnClUYsq5BVlDfXYHUmMWfHF2NaaC2f+tNvOG+oFoxj&#10;TFhxvWCPJieMaW36WqrsRi/0+rz3mjKQl98Pd+0eNfn2aKx6sdfhQno9an5SGe2L/F4PjdpcRuNu&#10;qpfRNQia+6HVzs0OKz/XoFBkAHLbRep9o1kb2nx+ifMkBMEcHVllXLdRjVXGTcHzr5agf/64wNYV&#10;6Iq1lqBasTU0IVWnIAVhgQm+Ff0q2oZvPfFHwEWWHnY07tuFxUKwJMjlggMxBZT+RRdcXZhnoucB&#10;IMRSQ4uXm3vNiqPiiHKzCu9WmhxUvqW317asOaSilzYRR3IA6NWFZopqD+LTOAQaDDU/P5od4sKf&#10;X1LyqV4fSmndX5VD7Of6S6OBAigJc8sVEXE/ITiLrozMP81o88VnnJcFrtT0Qyn1c05GaAqha1Bb&#10;O1ERSIhts5uGNSurAIpYL7Jf3TAETW1LyAU+K0m2oWdLDmnb9hreW/gN3383roITFEpsFcv4YNMA&#10;WtmfchONGDzx30EeV32FgABIZ8yncIH6ORAS8jaopxuQ1Zjj0UF6DCePJc/D9AthUcbifbOp/oKm&#10;WnXj2WgzSh9bR+V2oSUSeEiz2QjvDjzAVooslzcpt4u9TqRJEDUTbBVUQgIcxPP3i06Wj2pcqY9M&#10;PlL5w7qE88meFVwkyIGzYmyrYa0/apj7GZRCuMb9PwIulG1dxZ1toS9FAoJyyk3Wd/BWsH+ojwHz&#10;Z39Fac5qVi++k6AX8KVC8dBQmr45yJpGHh5M9iGzhVe09nt9MnEgJ9Ur+SEC+Uo8A0KtI05UEYlb&#10;5TSGfIvF5Fzun9vZ9FWLgLZ5fuDi4lj+NA3rIbu8pCG1epX5RBWGWkGB2JsdVIcUmA/rnhBz+zTW&#10;p3eLK83dkHJP5ZT8YB/VqKRqEerC3BYVdtsj8JVt3dLJw4+F6RjIlIZpcYMbqJQ3yBrKpCvURluR&#10;N+DtuEi+uADXVt0jAW+st7zqcw3WwtjZ1BP+jAKHJfcD4n2s5+ZM3rgdWsauGY0I+20rhZleLB+p&#10;BSvGKSEt89Pi2CCH2xaGz8wUb5YNLadxqV/kQon1dHPsP7RCnDrjvIR3fVfsZQr71CWqKPjclkaT&#10;a/qlXsvo5ZRqv0DP6QidLkUf/B1tIhPCYVJUdtWW/Zna2Am8kDdls/vbwW3pF0QuygiGTeBjVd0W&#10;CUFIOVtKCntJPGnDtYJrEq4QX1UGDXtlCfgDMM11yBL2FfQhAYuT/NQ++ls9tkRDYz4l2yG8I5AJ&#10;XQOv6AJVkJ5ScEEdiJndpJsGR2B4MF99lQFmZ3MOVFzqik3D8Ii0ApvE102aWCbodVwP6aeg6RDO&#10;Z6Mu5EW6aFsw4FI0vu6n1tT6lZ7WkcG+XiRuNmn2VW9i4KJf9NjS7NbtF7TR41BOYW7utwm4BFsJ&#10;UBDwWhvgtrCTtwtIKpeVFPhgQoH1Apd6QJiFYBSS1IHtqOjvaDj6cpfOUHbC2sTc2RQicFYoKdCq&#10;MUs34KrXWNNprKKcc1qkhibmpvHdXZ76pF5cCXq8IShZjlcEPHIvBLRVS3oyvU4C73JzgZryb95I&#10;acll0bQuR3phE/UQSo/2ljdCLFn8A3cJR0//Ajnvb+cuXsxpJZajALx3kyfOJRP7slYXHxvkvXQ2&#10;edqOdKbBzmWGuFZKUCBbCGf+txpGomySLNBJDJAjt94eo9lOYTwgCuQa+6lLgN6uhIbDtoRnS+ug&#10;XlsZtEqj96NwyIDWlyrAyDwRnIbHmepE0W9ot0gNlWRD3nTA9dHtXSrYNA3pNbfHbflCS8ycpPIi&#10;UXgla4McXH06Q8T75oJDIf3tLofvprFSiF3pFldSNCm9TtRWr0mJMAzy6LgSfZ3erBTGrm1uvAs/&#10;1xNUxPyx1zsBmkXdx5VH+eh5tBHYgq54EHfmJNpvK+L8cwIn6jwDX5ghyyRMc/An5C+qVhH8ApGf&#10;MOW0Cm29oO7mNNtntE3YWoso4yk6eGj9VB80Q203GnCrkEEyTvC5ul9qoC2ieUUl359qnHPsbZJh&#10;qxrYtsaBHFGyVtMg9I0/bFA26/c+Pa4+u0vUtmDVNZv9ZUgTAZBW5bb3s41Ps9y8Txtq4lKzfLSp&#10;69eXLY1ET0hTe6qXHBvwbdqmPefK26/YcdoRKGUAx2M8KtQWsOP5lagBjSaXAEh2BvdgKatU1LSA&#10;3gLOT3grqQvryoRdW76xHql7PT3W9n4dCQeCttxWL8mq6CvAW2JjEHKD3IJPAD9fqu8uvpJPiNwg&#10;nyy4l09X+xVcwJdIta43aO2ZJ3t1nn1KnmpQcdw4z2xkiw2mupJDvu/Cbcn9lG1iKCJZP29W/lqi&#10;RsOe78WwnC3UbqgWPZN7LFcg2Te4NjQ6nzTPefCjDqd9L5cz9rjPGlngJl7fEMHkahTXpo9NmrXl&#10;Xz/vnhkZngJb/Ah3aXD7B+ZaHbVOBrAHyEXSubYCXK00JsjQZa2k1oOQ2/6BhoQkf7sPtM+0lvui&#10;fWY/L6ZtJkoXTTPRD+wt9RgfLwDNC5/1EbMEWY87S+MfNX6/FdSaUgL/WmHhJ4sN032Ypc4ehhGf&#10;U38dbTikRZi9koU9W65uPtrofqTenc9D106R1rcW6bj34T9CucRZWbR9V7CkQN26J5CAiXU4GasN&#10;yVGZcS+cIdz9y+6kPcyHJ5t5dlfHaB/WZGgfGJTh5ErhXgGv6kV7pVjUPJH2ivYg6xJtISlI+bFc&#10;SaCHR/US5wrlbvly8/+NrI4QAVbtaxPx+BBdRn2YDUV45aMj5/GrtUepkC2FcI9T0PaGHBlEXA7t&#10;1+tFMJ7S5NROi26dOqoZ6xBmDZD3q7NoPkd1d37Vs2PK7Nu96fKfY6xpWxJyHks4LDKlnZtpWLMb&#10;YaoJWD8h3/a9gCYc9cnTmh6flIXeyMhBysXd6P2B/vx34YkdgnO4EMrwaoBztTb1JwGXZItnbqJf&#10;xdvWUtzWa1Ilfms3n2FnbXrddv9nqO8PY+MsaaSMXrygRe44E5o7zuYpklGExKwYtYV2NOc3GvLp&#10;jzTj8DQcAJ/6aAnQ0Ta/huP4s54QFHfD71gl06vKZj29654aoLVavXDhPPR9+5FGt2jX3V74eOd7&#10;Isow8x/u+1T6Q72gYljE0o+5EBRCnumFf+xBqzcdYzw/UzDm9Om+0EV9evhYqkVQClZZSwNYklNV&#10;yw7vQaXYwn6CzyR90MqmtIW49ltVDPpa+Jn2YOOvaA97WNVUHZFoSTLBZPKHdq6YZ81Gi3qW6ibM&#10;06QFw2B5E3NxjjMIfz2ON837om8O2mnTqYdbNcbpYZ3dyLKftnoTYzqPoby1kYkEo02dyEWuqIKr&#10;HMagl/rRh6P/mPpRyR/TseZizScfl5rHyVACK/ypJut7Akf66gRyLy8mdX9bEu7v66sUuT/CrZTA&#10;t1ktA/a3gA+I21pJ21+VC6l6plZkXOHWwgS8ircEHsRN4u2wcaCqYJdO1eZL3En/ZR9K3faxvH//&#10;COqGN1Q7W9dyPfC4NF+Uaeiv0tZKqWnaDxWiLkN/p0/1afJQaWod8c3ij5r39KEpvtdXDe7D2dv0&#10;oIfWXTOW1SX7L5yqsFGUNX/L34+7A/nppZyTM67iOWi2BVCmUVM5PyDF5D9doZ7HAvDr1c1qxpmr&#10;b32X9ibUmx7GUcUmlRVy/sUUFUdCFVDh3+JewdbS1pVMrIUlgJpvKKwMb2FomQ+n8bOt7a6BKtIs&#10;zSna+StGUldYhk/wpOo3xaIvsGhWREGxufYHaegSkIyroAK+zkRsRfEXMrCapg9vUl+pjNMzYhmd&#10;rBwuUQcczPnYjQmvZsE/jRHzzREFvsHAyun/I6y+qpc3hEOUA+EXAb/Gii5L1+QPb45x51J70yyl&#10;LeAZWVekS0Ds9mfu/DJ/3ev6f/W+8x9wMoNabS2cISvmxKelqsDIqlaEzXTu/o0MbC2QPvKpebEQ&#10;5FIkkvKX+2zHluwAJ2ltuEtT/JU4PMj4CG+xSH41U4WGssiPAzzxKQhZkrSokmXEM6Yk7w8VToWm&#10;aGyXe9OFB91HA12Wj6nR9EPya3yeERdm/69mo3EW5qRz759Bgdv7fDMNhz7r44m+vOu6/JTO3e8a&#10;27Vqkz7PF/yexB07ndBo30hRx9lNcrtWB2Jpcbq+d/8M7WxvFauQGeYALSYNfWNelUBGFXSyESam&#10;0aEKIHAL8vpUWc/y73WAtLJVw7CUDvLbBpt1ybGd47hlwh5+2nrYo9W3ajutN7FxhyCHpNcXJMoT&#10;fA4KAyViOqZaPlydEbsOvR9r9lDN76oh0XpoJ+HeTM/3dTqqGi5xErs0Gs86vJfcpYP+/EaZCOxr&#10;61ggPNBzOF80lJk793ro2XFeKd8R4+vW74E6eHNRC3eKDzQEEjVyOR2v7L3FD0dxz+e3UroqmbAF&#10;1yowhrPStlfbO8Al7lSBLhGygnwLm+ltyfy9RgnVbHcrO8vEXDd8dsMhOzKk/y2B+CDl0iyIBpBr&#10;vhUpotNLC+yNXYgkVKwH2/tvl0IN6/ekT1KU+gia2Ac1UGcgomw5bbAT0w9z+0TDIvtN1x7be7N4&#10;/zHMcOl1Qe285Aa0hIvS5XmjlzYu8lwPmHJOEetcbNwGsabRbIObhN5uQ3OfZuWjby+PUtOU7qdG&#10;H60yLNX6Bs6rkGsXTVqmU+zwqx6LNgQcF5qpHCCzNBJvkWb9V0XYH9UkXa4dqhhTQPyLDP6XkL9U&#10;5SLy3UIusldX4Kncsgryy+WoYClX6RPijrOsm7HTJJ5m4ZFEvbxlHV/qo3L6YKQ1ZE28e6Q8HuKY&#10;y4hjHea0DaeXbXsXYwd83asywbuWA1l7q5xXZl2ZNsFfTfB3DnNZt23x+cP3bC9Mo9fbGBbqCOo0&#10;dh1HscPP6RPx7apvfn4kCto4fyN8q5xLZmxtcs8fkGtlTYEVPAsuybP+LMVCoWbtrxWWVgc6ZIBD&#10;tq5JaZjhnN0/RJFs/RJzjugm9oxfIs4PBSnsdoQnwiXSsah3BUY2lksi07i3x+1MIpPw3WAfMHRx&#10;fgAGlZNCrsNcwxM5MqkdgC62S+6jj9SmtAZqRUpnjVuuaNwa2Ry60rftDD+T+Cj6meYdQlXrxaIw&#10;XZa9V27qHsbcE0nX0Ofgm9FiRgDHGUfp5kt5sDfNuccTKJsmlx0yzWK4S64FtBA3EGtq0N9NrIiZ&#10;DLPnQv0qUjD7Jv38I8NabxdaWZXoB72A3IDW0x2L9SGyEaF3wKEqcmR2qrlpoGsNMLHfMGAZ1gW4&#10;50T7Kg4+YvjYRHNdNIOLnPn0sVOXLsD2U6CYKwmWVtR5mvq0PN//qV2Ycxnjb5LX0MyVvwv44kCh&#10;6n2LBUdxuNTHh9Lh2eO/uHBSmm+ff2sAnNOxxIqXQF3zvTYRDyloxHQTZmFqxeWWI3ilXQ6QS8S1&#10;AvtBtkEAAZeQcz6AGXAs1Yi1g/UnPXirBwZwdYod1k7ts/O0VwcEtS2Mhxf0J9VS3ygX2aMu9WGE&#10;5a+G/PXGPAO4VR+WHBTYu4n+9eIPdt2yk/KDt3pb23CFbFNInQYe5JwurgkvpFCSi5N2+qp0d9Yl&#10;Q6ZWVpqEm+g9Ix9maUMgo3dN3cRHTUa0bPcUEc2Os6a23Ivj6LvhvXTfL9Sl/4fey2jir36uUaAl&#10;ddEtBIo4BlrDWXKta4S1FiqCxBywhbjhbugNyCIAAs0Q1pZhW/G9OFh9qviib6ou0f5ny2mHtnhr&#10;CTP1VX5Bzs9qDKr9WZTbySHQAzNUQKO1Okyk1IVQdVfQPKnABoI6anosp7oKw1csnLM3vJe/vNdT&#10;Z6L6WDIRUpiNbeyJ7GIIvzt9eQXbCySd+TP8TbBn2S/HoXTr17mMpznP8RGvc9v1TZuPy3n3FWmY&#10;ESY1FXEfProTfRs96CP/amBhdoJfs9AzbIocnraIy33XXQx8A7xCPnjm8GEoCDhDgn/QrYJra9sj&#10;yIG3jm2u2yQG6Td85TVq4wVtqwEa8B7IOiYv5FgDegP9PEqbcI9yVmhdnsAJ93dMaC/WY1yjcE1e&#10;CEo05qrj+Hwk1f04Jxf2jygef8etu+jJI8NJtMG59hhbw1LCN7JSwyigndKMGKtcq0Z8mICDG73Z&#10;cNJRq5kp1F11ly/21u9PMbf1GQf+TfqGfCPhieYk6vUO0SaFnzrKEx5GioQFuCCHWRlPibvhDGK2&#10;rn8md/Bo8AlJdigpAAx+fjYlhSHKYlAeRkobtAP4zzDXlJbP+0SqL1tboMUfuO9PR48ocCGgRRmH&#10;MMZ0yvLBYbq4IvjzY8VOhNw0ZRvwMKZs/zxGwKQ8Ed50o8dq1+SYO1VE1gsXjywW+Ooze4b8+XZ9&#10;l8p88lN/4DQc7AFZxR2SQ6IZLaWqaQ/fg7yh/tz13amL12+sVkN4rVAtLVB6szzrrlBV+ev8qcfy&#10;1ilDpFcEsK1ElgT7rd2UOq//0n8CTFggRgMkBim7kUJTNPYzg6k/oTjssyqqVKWeTQ5vEf8R74HM&#10;x7frbIJK3YYoCNVC2a/U+3mvb3teyU/kqL/aB337Dkt9EOf9uUk2ARHuWm3JNJExjp+bT0coFtw6&#10;5Ds8vMM/JwalGs9sElyNRc/hW/t53jzIFEtgXWg79H7iGKC2T6nrZ135Zb8cl1fOPWCyxQPnltRe&#10;4H3SMFbXi/Pcfm36tJdm+I3NQ3gaj4jODO6KuLmG1jZrx2J1ECmzLJPBqx/bFbKdTtFYcCRRW3XH&#10;cIYpFW3USthBDOkcyMDe7UepDLrF9PpwjmhFdnpYK8ght683LVQsFPtF9o1NFi1xR/e+z/oka4y3&#10;9vnDEZGhnPbqIrS/7ocO19C6zB/W6TP8hXEeAZVUBVVFpjIV/PwkdoStOIKu6zmYZymsCKo4lzZx&#10;pikUQ5jNpvpMlBuvJjhCFfJLxIJSNP5k0Zfs2vQQ29npyeKTqQ0NSeTmNQ4ywVZVmajXP5NvqXIh&#10;UOHc/rTg796eSmzdwPqihDWCZ/AbM41UgaztAG+lAXBA1h2eD5FAkVg7ocwnKousCoauQv5ZsKjF&#10;I4FNOzWw7YmRjwcHB/51kw8BXdPqhfR+NMJMIkN6IUKRqPeaqkJgB307Z1pinjTd9Ba/3FqQ8t68&#10;G6VOiMtT6j2W9qgh2LzuZFrBetS+Tq+zayb2kALyxD8+rMkh3adMM3FY/NCuUezh19tOHw/AdmLU&#10;JdFCHMgtza+CLotpXqIwr51khilLU90CUHBqE5D1foqhzCYJ/duWjtvasDVBH4Cve4Z/k2yYTCbl&#10;0IWmBCEXHRuPNYE2ien/094Z7raNY1FYtGwolGAFo0SuCvtHXqQPug+0fwZFMQEmRToeAzGCAmmT&#10;6QDZJDUW22DPd0g7SXemAywwXeyg17JEkZcUeXh5eSlRorIkmRUMfn18WVzov0kdl0EPYT/cMvgp&#10;XqqCZETEv6/C5EZOlUGh7Y1XaA2Xnbo5DWe6nyhqVQzT2JXNXD0e3xOR1lJdVvXzURJ5VoPqZ6OX&#10;ld+N7s+vZ4vw2p9U0LjTIo70hqrjyYP61KbqTz5I/3ya1AvxFKUaVl+cvqKEPBwBYyOcc4WHXfqD&#10;NxomaxWVGvikbnCCmq2K1HdyIi/Ld4LZ+NL7JbLsJ3gz0N7lM4jLeMFP6k0/sVOGslQTAeXVv5yv&#10;i+riV16feCfEj2nnoKyMy8ZOyI+r70P1K6PWOl6Ue1HGODakqJlJdbxt6rtW2retis5fY2rCeBqK&#10;bj5SdHpLDYbqcM3sfKVclldqYxf7XVfFfpAYxzNuE/IFqPtDvyNBxiWxNV/6VyPk0V28R/ewcFpo&#10;F/XqXTPMkvrZqG0h4RZuFSahnhDXXgerFe1FFnGgNrLe6yTrcJ4wJ9mHBdjlpBoS68Nxi25C2ypI&#10;5IhZvE3SVKsiXBnB7Uf6q+ptVC9FwxfMfImFNdujdAWmOuVQ9yXjjEhT+kpLdyzuGb1+CGoyMMEJ&#10;R/xhqab+fF5U9xqq1N2BRk/yDUUbK/WuSlltYAQOstylIG6KfnERz5R8LGdNGMpnEnGJU7nB4jNV&#10;CyGnhhBj0Wx8Qyc25fcns1HR9rJpoPJGVjmpJ9DZlG1VmEBGxi37O8iNmgVaRyNvCcdTpqGchjyo&#10;J023tgxjEv4EuM9x0JUmyPknjkyC3cjnYWaadbij6fKWpZHfKz9pLSi+OKxG4NffZKmMk81wzNSi&#10;FU+hFblu31AQOkY/2pDWrxiBRtkwoehnp/UhHw2WzpaZmN4VqGvBcREW8/l30uwnA1cadSyYGtQv&#10;Yr2sz2UxYtQD9LYFxerAKxSNb7t4U8sGV72gvfp61ghxpkSVkxtlF1xBGshBmyMwb/FWlRgMg2Ug&#10;MUzsRjgNbDFdna3+eSeRpULE44P8rRyQ9Z3y3oKdti0Z9nx3hcHJu0lzEdflShoto729zzI99YRy&#10;lRB1fsswKRQXss3TiAbIhQJ3XDhRg2/q6YGnjxr4YjHMmSjHXz7Fz4fzc/GptItxyRKgMbD+7eq8&#10;LJ9fpw5sj85008/U6fKVuHJdvAh93/NoH6zV+8qzZZJ+V4XlRlk5nbFWTtGcHnKbpZg1nvkJAMZT&#10;+SA3YJyQVsWJ3QEqR+o/E9QmHWteB/OJtS0/bmQxCvIZQu75iIYbL9yKnxF/BDgnGXmpa6wazlQG&#10;teRGBoRVimeA4jCVcVnWfV2jVGj+VTGW8hhKBu51EOomlUMQVcVEyQnPpfGniOHobO62AFbtT+WS&#10;temqYayRTTzjrQAlUG2qeqO+VVqmmFO3Ma/EWpcTVVoZ55fFaTmd02UqEwUdaZoPCdtH3gvQMJbn&#10;pBpzqiB9m4waEL0hb2TbUq4EiATMRns7GDK0/gu9LYQGHURtH+ICb9sunkA0BXAdvXOFZWiTQ38S&#10;yLQLQq3oumH5vig/mEEgWwrlqcOEFynSC+SSSFBtJE+CHOVstHkymqjmXR0FS1vzmQpBrFRexPZg&#10;rgHkVOFl3w0vm1HT9/V6Xcnsk5VJRCqvKNcyU/bbcNlIzXz/RoKs2oyHHsg3Ulc91oy/E1B5cRE1&#10;pDte6aJqBJpkhpuJF83rH1+3h/0ISIQ5SOe/ymMZ14mgQLKJh7mi5muUM3zg6tiQ1QYyrZ/F2SBp&#10;JxXj+RWcpgoiaAfsozQIcghmu8bGupoyA2oOZu/vx4Xds6GXrC8nyPf2yr1wZiEPd/Sf+f02JqGI&#10;yrrVaJ8JEn19qVQR7ChBPC5UFYt2eL6Iowr1qnFoP1spxYKb7mG8rq+Qbj6E3QxM2A3V5OiFhHWu&#10;VPpn0yb00hnfncZDWZE936ogY9Q394i5G6ORk4ZaJ9JHUcr805sPsznl5VLpJg/ZA3CDDejscgUA&#10;uZgNJQgS88EuSV/HJgRYCUe/6FxwE2o+I44j39rCx+c+yRaL/oyFMilXvuyWpKSY5ZghlyVYrq4x&#10;Wlrpeq6HAhCeLKkvg9yoi2bJjKG3gudqIzG/Y1FFBLb5RaJfHD2LYREPBvEdjVbhHvmrYrtoLovq&#10;UM1qMVJF3pb9IBufhlX2Ry+lZI73a8HfLAeN8JWodBbXgXh2+17DJczDtpclP1ZLa9eD9QqISgQs&#10;6cj21gHOGfv0NzYGO31oIWFlqOUUFJiHNtOF6A5oSMkQKyHuB9KmLOIEJZcRh7bdJx2jKfvXQXHP&#10;+PqQIWf0ubzETJHeLebCyK1ZlX77bnUegtdtlQAy682f5OdzbgKQipCeUfq9v6h9w7CmWLyYjZpx&#10;2x6i+XmoLP52WsWjS39/XKa6bD61lHXzah3D9YAVWv4ojVzwlWd1t8Nsi7lEXXm/VKVEHizN117N&#10;kr6TckpnoNuY54ROcZeJWEu8hLu7TqGtPJFDRQBRMg75lDM5kjmuM8aJWaB9UyXLP4YKPg5lS2dG&#10;M3vskHX3qRSqcKUcmQz96p98VkONKxstBTfBmR53e6xiqjlH7v2JWh5CUJbUbqOihXWz0Yi1j7UU&#10;tGqCNCuN7Hm5tgkvuKnSSqncx5PFd+4v1KWyrkQZ23W90aU9TaJcylxZx2FcVItaDKcjpXL5adC4&#10;MsQX0keTMJ7Q/9F7rtsZdlZcNOXyfVPySpaLgkhTL0mzoI9Q5zt9kpSL9XhGy0cog8EYaGt+q5R2&#10;4Dbgxp6jbUYHw5Aii0WubKpszRc1yC2FstmXypWgZA8SFosxR8q9IK70viSMhsoaIOq8+EwFoO7h&#10;0BEi9iXP5KSEQElFUim75lSj/b+1zf0HDXHiFXedYrNX3WySsGJ93DTV5aysLzfHUUqCORciVWa5&#10;GI1jX0ivxEqjT9WbwqVdxjcfFbk/DjdxKDAq8/tEsl2wmZJW8acSMJQMOrBnvaKiIuLKXUJ8hzIw&#10;bikhaAehDsKxBza4qAjQTQOjZKgnHlcLrGx2c7r1kmDPrsrm9F2Y5xthii5/+ihDPpUuVscYl9cX&#10;su8maszlklvcQl2leFdoMJMBp8426+PbZawF2qjQUFa1wFy39mcNgFR5dKnFgvxKyjRMoq/sZ1V5&#10;LEV80lSxqwXI6ccFlRkXkxDO+mc8+JRdWcXRYgjNbKnhvZg20lrKn5SQzMl4gC3O44kiDtZqqsOP&#10;9ORCHC7QtgDYB8T5IyKPnrqBbBZzQ2cBtztJNFwwWqlsWYUUfI6eD6Y0LDKJxWBDed5QpbZ4p8zv&#10;mJiMmyUcKtZp6Uq194PqR0mKOjh+qojz67DCSubxvKRJIpPFKba1Wv5Epnd5PmXZ1lBsFCiMZWam&#10;G2mhFpJCpDgKp6Ec2jh7x1QKpdvwiVw+yyV8/sHHouSsYnU69KMT5q9g8vNYSon2zLjwlKF7P24+&#10;bYYfuLNS3iDcyDhsOKy7M9aKY9TQKqnQ2w5xiw16AS9LYYYS5aE4OFKgsUQleP4WCUignU5yK9Qs&#10;2rl6Mq2UB/VzuLiDgFdK9ywLeVXNr6I6WomEDIh6X1oaKLgZVdzKr3lbzm6V40qjwaKY7FM1EsvA&#10;GsIWL5V3XEltbLAeN9z6AweQkKBeyY6sziZ877BvmYY4kxDz1KkY2rsynPfchlAPMZXBP7x+Oz/S&#10;cD72a/WDTuNWNiUPjAT38rApTz959SwRlzbeIitva25wTyocJ3wGhz3AbUlAgJJxM5fyDLIJHRjT&#10;lnkS/EmVkExyGnsdzZGB/w960O7ik3WXAK+qnwSiVxGSCqlksgh5lWaveCNDfTaX4erlrYfbMO0l&#10;BoL8tvYUOcBXV7uWxly/opWrp/TAA5dlrwonZXFcNO2hbO+ZOut40/Q3y2uN6zX8OVbb4QGRWgY3&#10;CWfr4RdhFeN8xnvs6GAalgZAGgWJTvaY4qK+WgXJ8j3mqtYvXG2rUFApKDZExHi5c/RP9Da7X4Xp&#10;6uzuVcVykeJKvu7waRGO4TM2naGz9rTLWgfjHQ2/7TqzOPvkAXshfs3ujOh7yqHx1th/ia5e++mb&#10;hNKDTp1Faeq25J1NVI3GloOsHIZz8vHT5I36Wc/hssRNxqEpFgV6Q6k1sjzqsM/SNDI5mjflojmi&#10;UdAPR+YIyD8MGumvjpdrab6DKJjboePuA0Kt7FN1671foyzWWJ6Wh9X3LaNapErxFag9IAtXNMnu&#10;wDBav+Q3+kZfl74h/rXpG+Jfm3aId7X32ubsk/uBuiGdd3DY53eI8M7bE4fjBG8Px0eUub2vYebs&#10;iTg4OPP4bBQ+TyQTTJmPlH6PSCIzZiq9fU7K/H9JOYGn9ID4PB3gg3v2JLcpc95/sRSJqwskwok9&#10;8s4bodn5lLhm3icex3lCjxhS2G9zjBbiqHQ0Zw75DSKYC3WjlF3v2P5cekA8leVo1JVbdw4RFbi7&#10;0ZEPf5AnwtPfibDLHmx4ZecTMuujTbuueyLD9q3Y5bhmfEL5YsomoJsjBfwmdR2pdWpRQtyp5+3P&#10;pW96XNT86TA/om+If216QDzXM+1S//5rVvv/lFzQYbZz/mHBH3F1C3ZHdu/ocbj+ZXLuaIf4PAdl&#10;xK0I7Wbruqh/T8hn8f/vKZXPO4w0le/LJRwcJSQu4OjUbejYEllegj+lAmJO9zN6rFVSIumi6crb&#10;jTPiF07kL0WpfA87H79E6m6hJN6wD8TCYfuaRBJeI8Q2pfqYdog7Ekezp503J9Yt+nRMTH8hcolS&#10;uR52X6BHrBwyVJznEc2j8Owy646+9Zxfl0ajfwO9N2Na2BRmJAAAAABJRU5ErkJgglBLAwQKAAAA&#10;AAAAACEAXmhsnYiEAACIhAAAFAAAAGRycy9tZWRpYS9pbWFnZTYucG5niVBORw0KGgoAAAANSUhE&#10;UgAAAXEAAAEVCAMAAAFWOxVMAAAAAXNSR0IArs4c6QAAAARnQU1BAACxjwv8YQUAAALQUExURU9P&#10;T1VVVVRUVFBQUFNTU1JSUlFRUVlZWUpKSkdHR05OTkxMTElJSV5eXnV1dU1NTW9vb2RkZFdXV2dn&#10;Zz09PUtLS0hISEZGRkRERFZWVlhYWHJycnd3d0FBQT4+Pjo6OkJCQjs7OzExMSsrKy4uLiAgIEVF&#10;RTU1NTg4ODMzM0BAQFpaWnFxcVtbW0NDQ3t7ey8vL4yMjD8/P11dXX19fSUlJWFhYV9fX2BgYFxc&#10;XGVlZWJiYmxsbGpqanh4eGtrayYmJq+vr3p6emZmZmNjY3R0dKqqqhwcHDQ0NDc3NywsLDw8PHBw&#10;cDk5OSIiIjY2Nm5ubjIyMm1tbZCQkIWFhTAwMCgoKGhoaH9/fyMjIycnJ2lpaYCAgKysrI2NjZOT&#10;kxoaGnx8fIaGhikpKRYWFpubm4GBgbGxsZycnHNzc7m5uX5+fioqKoKCgiQkJKKioh8fHw0NDXl5&#10;eZaWlpmZmRsbG6ioqJeXly0tLSEhIYuLi7u7ux4eHo+PjxISEsjIyKCgoLKysnZ2dqWlpb6+vp6e&#10;np+fn46OjhEREYODg8XFxYSEhImJiR0dHYiIiLS0tIeHh/T09BQUFKurq7CwsIqKipWVlaSkpK2t&#10;rcbGxpiYmKampqOjo6GhoZKSkqenp5qamsnJyRkZGczMzL+/v7a2try8vMHBwRgYGBcXF5GRkd7e&#10;3t3d3Z2dnZSUlMrKyrq6uhUVFampqa6urre3t8DAwNDQ0Li4uBMTEwsLC729vbW1tdPT087OzsvL&#10;y+Dg4LOzs9TU1A8PD9XV1QYGBsLCwsfHx9ra2gkJCcPDw+rq6ggICPb29hAQEMTExAUFBQMDAwwM&#10;DNzc3AAAAP///wEBAQoKCuzs7M/Pz9jY2NbW1g4ODufn5wICAgQEBOjo6M3NzfLy8gcHB+Tk5O7u&#10;7ubm5vj4+PDw8P39/e3t7ff39+np6dfX1+Xl5evr6wAAAPzN+0wAAADwdFJOU///////////////&#10;////////////////////////////////////////////////////////////////////////////&#10;////////////////////////////////////////////////////////////////////////////&#10;////////////////////////////////////////////////////////////////////////////&#10;////////////////////////////////////////////////////////////////////////////&#10;AJShaEcAAAAJcEhZcwAAIdUAACHVAQSctJ0AAIBFSURBVHhe7b3NdSPJrnDb8kIDOiA7uJaGtEYz&#10;OaCRnKhpe1NlwjHk7b2BTFLVVd33fm+d87771kUm4xcBIBAIROQPyT+en4TrM3B7uby8PL2Quz09&#10;vbxM0fPzlfTLMx9BfJtcr09XC58upYxo+vz0TAPiGlv/x2DDoOYUPl0+r0/GcBrUDk/gjxhaf3u5&#10;3aiAsgJS+HyV/A2ka4Rq8welikQaWjRQNCsovdIdhBJZ9MUPnfTt6VJfrnRAPnaZ9A060/kk+iNK&#10;ZJ7eEVxJYPDyKRE69fQEx5hI0eAPqQV2XKpIfn1B9Ov1gjaV4QWZbSWMfp6fP4sUB5pPzx9qh1bP&#10;n+qJOnHlkfzo8OAgoLHaPX2+fL4wdqDZKB7hc0DqLVxHjtBeISlJevWSzlTayJNO53ijFdRtScP3&#10;C3jKxUfq0qfKliC/Erx8O4XyvKBPOxxDBfqDQTdnB9AiGAdqQ0AKsxI16ZGH7jyjZRvbKpzINwb0&#10;QeoBsfSLyor68vwJLtzGmNRO1XWWxB8v0Ja3ReIRkwauKOH6+vKhHHWwNtAneRhVggC3i5pHzteP&#10;C80OdD7iD0FHVJEofHl5I69kWCg8wZSFEL4cyNZVKo0dK5piS1j1NKjFgU8R5m8DbIsc3LS65xuc&#10;mhCW8hl8DVZRLJOs+iXx9OZ4QF8WA4PvIGZlSyX5oL4ZGIRPsPQtJdfJ8aTBvjy/Pb+805RRNNdx&#10;4KdJWl1sYoejABPmI9o9qIWfE0hwuzkpSD9fL2jA2abX2iZL3xLRIDsHcMWCXj6IdXuhcx7y4B4q&#10;IWXvtk1ojjVR6Ad9GSi03qnySyYCO4RiJGpPgfQlA+BjoyGlen9BR9GwvprBt6H4YinU0eqJkk/J&#10;HWDylB+YiWnzGmaYNGuqB9L//uPHj+8/vgNHZLgFRyBngNQfZv8bEH1Z/A62KilIrj/kQGlpRX91&#10;RTkIm/k55CfgfjzqqaN4u+imhBdmrvp0fKez9lbU8rXG7p0mID+9gil5Bozq1fksjtjkJaenGlkh&#10;rs9vL9ePFxYDlscXrMhWoeuEI0Ned/h0/XTO6AZ1JsNU8gnwh/0M/3J5wv+DfsmJXp9eqYa6Ixxt&#10;T1fG6YaonldWil2JdOLCMdOdKArrzLYPA67naeuiEYinrDWBeghEoz9kAQe1m8YnaN/O+bCjrnVj&#10;3NQOC6a1q8/1+nG9OXhIw0fs5z9AVSUKk4+VyauMbOpCiqgvt3FdoCeX0vkJy5YC7J5bUyjYPoNO&#10;tm6oM3QYbuscakWL6V6/YzPRJzGtxHURkhngsFYpQJMVSBlMN5bzQYpJwCXOB4xmZgEFzRo8PJFU&#10;kV6LGXxpI7vLkjJQQuACN67+8ibDF9zHznHQkF3PpzESLZ7DYBWnVLR8cS3Re0jXulTugAn0125S&#10;i8u0kiSZnIeoLlUUPrHRMYmvcmmBI0REGTzQEUdSekt5y4qK6bdm79RZ6RQmP6wNZRh1+lh6VEJo&#10;5mWxnkwxKjJQJJErBT/XbPGBnlOFhXTCG4J0JF41fEQn5VDJr6CTOSWmmow84Qqz2e03ufrBp+5H&#10;ORrTVZGGML1T1NZJLFIpL1bXWos0qTSRF2tVaFfMswQOqk3ck4YuClRl2efKcoYk19usWQsII7ot&#10;h0S42egbxnV7axpb0+foKpAup4kTqJml1Yk8NA70GFjhxNCtOji6Tfx35i9E3RXl6fu/7p7fFabk&#10;BJZoUgCp/+Zy88/oyxNABDxwctIl5DZ9aJ0iFnm7hWt6vrXtomc4xTAcT6s14czE3vehl5PGCKoW&#10;WTY2o3RsrXq2CKrzwh6ZWZVP5spi5obiiC24yG+ydjKR+tCVhGy0MlkDt9tNQ7BP1wu7iifGGQjt&#10;hqPVMb6N9XG43xuooLIuA5Ai+p+Mo47LCk3anbQ10HYxdMQxCgC3hIk4f8BUaECZoBxRApNOD4WH&#10;/G7+M+XmA6J1JfT0hr4hphhkkPtNLdlGOwSxJo6CYPKEWSghzfrwxrUml7VSpOleZOnFVNrTxygG&#10;fIpeP3XOWIM9XUkju7SXS6uHNJQqJ0xOBg5n5ZJnO4GQb2/u7ilQ5dqMfWV4YuDsIpRJfIqiLgld&#10;hK430oLmYoxe0jrI1T89v788v8+ux/0IKqECKl6PL/1D+IO6lCUhvaEqSEFDp3Vu1BptANqvbATY&#10;K7OSOthRw5JOqQ2lni4slQUwDCQVQJztWdwVXT/heicD813zgpTA9iexlzgWSU5p2B9L0YkSctSV&#10;6Omb9kcHnLJDGK9PHhPfTQFolOxaBtGDgZqR+UhPGqq75anh9fn1mA0D1IOe74A8KNo8YwUVEk7k&#10;qEtf6k2eqJY3VsLnf8kRQWAr6YxSMQDFk9t373/c3qh2pwBookop+UD/brGys3+hd0QYntc3kvfw&#10;FPL6FBQCWsFYJQUnmIs0kRfICRTAk5lX8sJkzaRHTQGdghwuohI8GtaKTbpbORgcUieksu8GIHst&#10;ITCGU8ZIIuS2LrGiuiVl853ZS9IySRoFJFqbxK3/ui2IHl23jMSSlq/7rSr9YEq322y9nFXTgSMs&#10;QjPDNsts1mmP0UVWb8e8PH+z6vb0ps/KNqikOL3oQJ9ueCmJHIG8JHsswxJMODlEvmwb+xfvuh0t&#10;8ytlcTwwYTAwqIs7GYvCGYh6nbJqALvzApM8ASpKL0qcuACB6pK5haIwSJ9zIXFQISXRkV0OtRty&#10;5rGWmfn1ZBoMPZGwV022FSUv18SwRIia2UMzelJLokPF1M8srhm8nEZVzgd/0GYnQ/h8uXw6gnss&#10;3KkL0QBypnYi/BrIJ4MfxrAjSqDJ4IXCLjsY931k4ESShRXRXvpwctSYd9r4oRqw1Jqkv2Ge1QRH&#10;4qvsbj9HFXf7oUSNSAIdfx6LX3Sd5rlTLxppX01QhuirZoCkCW+6ogl2qw76u+kbGlxkMLmYEVBH&#10;dE1GbCunz6T+Qn1665QMb9pE3T5QCc3KumEq0uf7J3uVD4fcJhMY/aR3gB4mvQHT0xINCa3k3ZAR&#10;ci8fhGJLg2t5O3d4P4laZeXP1Ed9iq/1yKiwi+g0EAH36Iy6w2GWq9NRvJQjvkx+oRmAJpAZhxWu&#10;EwutaJRUvLa8kMBLX7wRUh/FFUwM/ZV9u3JPKL2SNWHFfHmGihSlqeOXnUPQBserK4kJS0Fa2Mxu&#10;tv890MXEbumPq4nvH3x+/Hin+L7XB+7Zh4rn55+wHiHZ/+7W1T/B3NEaOPhYVurfrBntIBvUrBo3&#10;VyCMt3Fz+NjjAV4OaEX6E8ez2BGnMZY6mc5NkvKyiQsIqLs3AfP6DoPbxydeJQd4vX2w5vvkwCtA&#10;SbVYM7suOlzlyoNlV5G1lVnsMSek5QHhSXCXZlEtyIsM86fn165g4JCTHDj8zwHxQHKmHBBdn1ak&#10;ipl04ZxPeIi98wzGN+TsnhVyob7IeKFgYilPxmsmN4ABTT1BYVUOIGiFUrcbveDTr88fLNjup3tQ&#10;siQdgqVsEIduidl197USQg9zHcGgkmi7O9cGbIFtbe+4tBeFtPoHHNPyMDIbyyTXPgL4UNGuAXA/&#10;ITmJp3Gq6wc6cXAxAerEFPLskTU2RQJrmd03p2O7F4ZZYlc50v5kI2Gn0PksTdfreCw3maNBl+2h&#10;mPTTB9TC4NO0+6eVxx6Hx5h5qQgxRhOMDApAYi7lGUJ3hGzc0Z5xtKkeAsnu5VLyGVbEB2x7b5Uq&#10;SeUilE9JXZqwdigwpyuNTQVzC39oUKPzrfLZhZNEYQXm5eXNZ42qYiRx30hbJZAmnGQ70grDgknE&#10;qDkyTqOLV1ng2pE2YAMux4LdVQJ7MeTb8C5JncakiiPv9XUz39YUuAK4wKSFStVLK4crXveNOD7p&#10;rEuo1FxEIzhEJ02o5CthSnVy2GsZMX71QTdimQPpoEL2X6iAbt6YQ81MCdFmiM+npHYeeX0KUjnz&#10;IoqGKmdD7lNSrePzU8vupHMMgn4zfEk5VANSNshahojGRyNnh+AUn4QfbO3linE42nYSS5dBE3SJ&#10;83GUJ9XZ9anH62C8JXVUR0jv9BBlHRrnGgyM2LA0g1SfTRE2zQxds2Pngh6lZOrbQgBSVxTjHbB6&#10;5TNe5hS2df24vDGaNoCcMz0JIKrgSU6dstymtTS1h6jKhEQ7wzajrRfZKsgWf+pTHBwFk8n0QfKr&#10;FpHbhUBpzmCnFuANffvzCg1GTTxIMqWeXjFJqroogDC4K3PBSK7QgSYBRskU72wyAT2EVhvuTqvg&#10;8gvrZDG1UKImeloRdRnM7QzAgXGmOn9ABJ9D4396YVVFVDlY6qk/4/AaxgKw8dDKkEaU265o526J&#10;25aP8ZGphcTQb8vRm/2IU7UAGYVmpGhFW2vERJahrvTo3P7WRG40mpUXNEJQJDVPd4DnV/ukelrx&#10;1YjGGE+W9UZUsoregA5bAhdEsIXZRtjUyvM2XojJweeV0Zh7zUvRnkvYovTiJEpkle7SCHxI4tak&#10;14jcyGqPjSx58SrB392cqLRN0BrHZ7LzmCjlupI76V0gX33UL/GVd4Gs+7KALMS4FM0+Dlg5BSKI&#10;b2nyPuVfIOMYHYsInyuWl0+jcmLGwnPnzcFgwqMbXAHATZlyiCPObOwlD913FFOK5SmMtCfDf2Wr&#10;quCk+pjo4qXuAjZVo1q8yYTuIiiSMgihrtdIfwwNkQ+axCs2iSQH9OSJTU5PADBB0IvUnCXSovr0&#10;qu5Xc5lijvTBwcwCb9q5H0GBtpEHxZB030ZxjdH+O0WVX1ruLPNm4EVzoXG0BtZSljg5O0lDzpkX&#10;5EpXQvlpcKTbHoKPI7mwODEQjMYQs6XnYM4Fo+jRUkUOr62DuiJaGpPm4lKXl+/50fMLQyx1SY9W&#10;ACIkz99LHNqzZStn++QXYGMzEcMiQeZ2/cSurrc3zWCIhmbKSLW0G7MmDO8ya2OSmEEUOcdmz96l&#10;bKl2hD4VIZJ34gbCSG42hZDwjj3pfOzKnUv1/nBDXBGYT2+XT7ZaN9wAzPIxlicDhCNe0rKkh4m8&#10;1ImohKjU7bOFcU034jy9UewswF9csKqDzJzBEnfLekgKA7tNxv1QqFrktMBYwONyDGndFLQGMq4R&#10;r/HBhVzWUjZyUqZAq5iORDCHRo7E84frNxqKAAXfEGB2duEuSPFQyxq71MVK9nqiXiz0s40tJ9nn&#10;6eMFnYfkpnqlFghPnQfTqCnBAIrSCMpjqJmyYcq3OWvPq0rxvsZM3D5AWA/EwU/CysMgOQNYG2eZ&#10;IpYycIKJUgu0Y6saTw+w84lGM6HSCuUquJcjRxMLvZmzwB4J0V+eP7Mb1cLuW7KDPSTv1gLQKCki&#10;tPyHlgPiIK6zqVSEdnAKhOBdz1U6GD8Rj4L+mop9bSnqhVDqntEJejCufaUzCxefo7r4C/FVjGuF&#10;oDhWgUQARy3ITLW5HXd02mwP5pp9cxKYOHUOZU47XcdXMVIPdQrj2LiapMXc4YK4u8UIWl8bo3NA&#10;AUUXaVhQAEKKFF1LlK5X1oKjiM/SWJmnbzM9lmofMg/EvdavQtKK7tYeGGkrq7ISh8d5ZjmKv3iN&#10;UW1kN30nLu2z/9rZTBPwcgVWFGaCOAh3V1ztQt292vbHMKE798UGIeIRGRhGlh9D6YNpmjsSUzc7&#10;GzhokpEvlJrwReeSXyFFUkQoNU9I5h3QcZdBZG9eLML2HZ2zrZfCA3VRvujcUNKLJAIytrOenAys&#10;VAKIW0ValcB9ago2fpQcGWGg3MNAtfkx6/W9Mzz/5OEKCk5mvkZUkyqH9hfJN5CUw2ZLCrAZ5LWt&#10;bBS9lz5przegBt3odkfwFUlcdb7pA5zI0oDDsGtq16iGV7cRTkgLOOH65kg7MoNjMJVf1LLUJJXo&#10;nkUuwIC2cvUdvy4hMqAL6tL1ZueRPYDsYYqSWbBmhBedcAerq0JU7c79gxrGkgUVz8VitO9+Dmzy&#10;qymeMFSWtmjl4Ob1S/rGoZPHt8ABLnbZ0iBJO/5KXDxVLsaGDCkVw0ifADV3oXpGNOXzwMUNNkn0&#10;SPxBM0pKrXjoude/DuIABJH4VVdIfO1B85AcGgY/E19gojqpvdqlC2FRFvEe4+RHOBsDl8M1wyF4&#10;pDz/rTfQJT6377/c//9yR38z4kwJcK/d2HXjDr7StMR7IDBhMIQ3/3Yv2JLejzUhPCT/Av9utSzn&#10;3wvwt2Cn3u/p+mhgHPG6Zu7/AHyp7HWSkfIZ0EHr36sWTRqLnrDIybKRU4SM9+cwAdw9F4oYOIae&#10;S8aUtXM9qVuY6zvewPunvjNAO9wOVN67FGT+EEi5HaDzXIiTLAidQxZVPBBOJYUU3Iu8Cy047VgL&#10;F6YHLGAIuKzARvK2bx4H1RbeD1ZQF+mnp3ckYEvwduMi9fnlR0pgEb/ikZGV/rjo0Ng5rSTKbDiy&#10;48klObSn+CFpopwBkqu/GFBHY4UuZdoO6ZsowS+iyxV56YwwuHJxe+Sjvtmd2hASqBh1knjt7UVB&#10;yeM3Y5azXSDZ7fDwfoID4QSy3oZq0xSQom2nHOW7kJg7xMfS5Fh4m9veaiRjKV7eKfnLK4JfvqEi&#10;9h7f32bDx2pjBKrLwdADNQ4e4v4MDyKv5gJvtyIptBTcz6qdJFUJ//LCpfIjhZY1PLz3t6bD128Y&#10;hIL35aZuuUkFuiqBFBT8PodFsbfoeDgui/ncvAmyRcPunnoUQGDfktB8zhvD5Qj2kdSXlvA6ntzd&#10;XPIH3XvePr5T600c1iwS1pprLD+fLy6H0xPmvFspdjtDKZARJHwUaqbufJWWnGWBOy6si1QsBIeA&#10;CCYYsffVq7aRYpNAEKj4BIw00C1ILneR5YKAFiHZu3W2fVX1WBEX9ojukj5j6RS6XXtJRkAfVHQJ&#10;B4hkojjmlj6qfe78A9mFTDNZWnh/gl6Bk8SUiB8uhq7YPsUEauW915pqEBrf85/TJqJ2okeqF3xf&#10;ln65XHCoc19xHjZ21RT14WJjEwYVnYGlzVBpM3VW7iApQBpIetsYw9cmIF9R5iKjUobm0z4joL4U&#10;WTXpHT085eWtx4cf+lnv2ZBjSBdpaMtkczDYj9EJIXmSHMn5ILqzKSs0TwQaelIt4N4+UMrNa3Qw&#10;PrWC0Eb2bFaZMQp3YlXFtpTmREiXPt/k7NWtPXYqaCuOw9qMM2JSUkjIyQYVbaKnigrgk7zkiEuW&#10;ArW8iAUKoMzEWkRFDc2q/HDnFNPdbsZrS9MB2zkdmCHXj8u8wQr3p8t+y4+CKA/eo5c/ZS1Tbguw&#10;c5jl254/27FK4sVlU1LidsNsSDoZ1l0bjLRO5DRuF5DXJ9T7fKKGUm9CqG5SpBlA6F/dOlO5ooiv&#10;XLqkKVFQzxW2UJxJ/wGaipKN0tgRNRcR7/WbvuYf3L0Ikl6ogR8lx1jQM/S0eGadbN+9ahLDzbxP&#10;EZzKcqAcq4CNE3NlWRCTyJ4k9kpuMFKVmodQSbCAXAOIRBgdEdxAHQhkVHBZQafXqx66HHcm7G+a&#10;rmlEStm+PoZl1F69cpkFI4ROcIQ7JqbdkuTmTsE3X3mfZihU/RyiWAD3kZwkJZ0bcEVb4R1fuXUU&#10;SqpDdYJcr2y7IKTT0sR8eqh3pDtM+ptbQ6diKq9RJiKy2xfH/ZR4QamnKPmV3GaIMrKhNe/kkQIM&#10;ZTeQMjKVBmaKVOxh51Mc5SGGAj5wH+9Ly35h5mwU6PvnPB5X8BUhmUxqR1C0esosnnRnAfvzqlK6&#10;zNK0TMZsygXbAQW1qE9ql4fyzH3xBB9yrVReAU/DcZ0uPhhWpfO2UJNDTzBN7TWswVL0lRgYoQ+5&#10;R+fCIUpsVDz+13zyqqDirRc06wX2sHkWrtoRC5So5U01LcQJLcm56ODanp3Zdx93IgSCYhzSNauB&#10;uaEmieCH1gUrjn6cktdTQEHZ62kvJJWAUImWdRiTslQgVugExwL2tovN8bG97/TsqxR37NdX75Oz&#10;WaNDbHREdmdJKobJZSwuym/63mU2cXyUvDY01b5SVCpXUMbU50ZhwHhwxzsLehtMIvFzioqi35YE&#10;JR8k5GKpOh33dP0gzb4KLj5L76EHw0G/xVU+h5pSkUfcCtFwqaLW0Oi27uoD54wlKTcFtHfSSD/q&#10;FgjEKkuPhy/AYDLr3vQgWV8k5K5tG0ERiV7eUTfrGCbhXstGQPNKHLvYhRUtXR5XdIJD9kmyEjWc&#10;ShpYQWSPyztm0PR7NVtgwiSln1cds+QqHnBbrNygpWOqZO/TAbK35scgI+/nfGFKHs1WWyJEDiu9&#10;aDRWKO0hXdlehlwwUTZCZ0GpksYHkESaRHZoczm+ldjYC4yATY6W1TeCXDzZzOlq5agQ+/Fpi0uV&#10;RZyQhHBCpstH+U3rFWs+HAwAVwZG4rz+ooYS8dQJp2M8FwkIg7WiXgZY8TVh1KpUyt5bIc5b8hQo&#10;MnDDuH3vA4NRomEcJ5lZwMfnrP1cxsAheAGRe8XQoWcB0FC13bevipfhSwkDrbDlCtBBTLNvCiQR&#10;Rc5a1H6TEgDn0ydKpQGuj9ytT/com/4kWnLJF0yd48hpT6oEyndHVGIjyEiIPj3htQscEn/iJkrb&#10;ki340cThl+uESOKpQH3hjHLq8bMPMym05x8EXLziF1ooDrGWyYCCFZo+y09E7+VGc+iKmRxETnu/&#10;H5ZjRDWgs24TZa3JwCfnVV4dVUZRy5hQlGeVha083Pqwe0HhxOIkzK9BKTvLrNgk/jiv/lbjwgMd&#10;UqSxnx5KzLNgpfE8PllX6SkyxOfZWhIUI99pr2G4bUYp7YCTRj6xOmFzld9h0oTqfG6XbxmgMzW+&#10;jVezH27cQJZZ8w11hakUTUtSbEi6SN5hIGCGeD3htlAfviD206vXH8wEGChawn2REPiaFUmMRZ1n&#10;Fu4ME2IwDJCXnIgUU8SBhOBwRcBqnWgpUzug/PNV5Kgoryl9lj00g6UPLcjLSyT3Y+y8ehziM67Y&#10;9ZngDja9gxlLe2aBdtW5lJUe0pq59ixWTlXc6hCYC2IHI+tSVoVMyd3lbRFzZbcJV0V1OwI5GobC&#10;NTWaeBeKZ3Z87GpZuwlLJIJCLkwx0X6na3MjtA2iprbjR2QxUq+4+A9RNAixumCz203FbMuOTEpM&#10;yZeM8NPzn9gJdXVCNOBjvl2cGAKxyaMTUxeUH53PDWZQ4oZwGa/Vcql0mE5i3jlUyV7ACUtsrM6E&#10;JdIhYsgqi0QR4+P375yhMHLF12Seb3NbTuxaSCJSFE3BITSpQ3KqvC5I1Qqoh0VC9kpuS3xzEFQZ&#10;U28tgJYPUWy3KbQnG4+nl1e3g7duhzgwUjcVFZ/oXbkqwrt8ZwRvn+ye4ELDkecEkl+yC/oWOqqF&#10;MYXidxK31kaMqXlJsGLbeqSfeEu6frAdRKFmx/lkZmI4SMxICrUP2r15ia2WERf1uyjdmK239xXL&#10;hlEuYcrigUHp3bkDxFIaRVDj28hRbdpR2Qqe3CAS6jxi4UfjiI5JDcV3bND76MNTk5SS3zSlD6K4&#10;Peesmy/40EhIQdg+mPoCloxvmXseocQE4uYsNOu+FdWXHowQ7Z3pcfe4Pot3d4KAGm+ocK9losYF&#10;xfsjAHJ1A9lrZsl4ez0cmbwHzE3Bl1486jxIm8k1AsJxyu2NhUeNrLCEYVMBMPlDYMtUi/OdneEo&#10;OXhFz+wwLx8+2lDp9IQPOD5NuEs5gbDySmJidK7sx50mK1Ywg2K4ipDQc1E5tdJYNJrp5sao5Xa8&#10;BkhnaQmWt0qnmdjNj0/m1uX5jTVMgtDulevL50pKeykswaCKA9a3JHjitz0Z1YadsLShTqcN2lQp&#10;zmAir/1BowyPTcjYlYPhzZvOCIb3s5nFJ5padiWGGpr3+0ne0kjuEX4/ZI74KFrJHwHnJCUl41St&#10;RgNeEFQJTNzULdMHRE+JJ7rbe6PKu7Ymt5/bB1K/KTF+5sqFIaRg59fWR9CRtNSRucMh+WEsgdgK&#10;JAcFwidofjo7AginxakCSTMmrkSmigxqLJHG60+BajXP5KQCHPTgDXdvu3+6Jnsf1fHtQsjmiT99&#10;GKkmFkj+QucahiufC+kIj9Q9hiOhUuwESFZM9UodF5XmXRsrh729IDKsT2xxE6daKyLReXvVXHyK&#10;dxd0EI/cHb5IPopHpUoJrOCE03hXSEFh7ODiPQLLixucPPnd9GviTaGec9W+m9YmyA+rl6uvW+ph&#10;kIOUQDyZhAsqfpA8uQ1KSMoZBcFToTaxX0dWMD3AeORGqGD/qmNvNZ86Tp/amTuaOJ9KE8CC4+nW&#10;kz0sSMIHdWmYK204ya/WsnLrZGA8jlCxFed4YryNuz9ikVQqorB+NhJ1QAdnLIrRMVtZhciKpyev&#10;Xj7kRk16/mEU4Wn/E/zFt4x4iU9tcmO3YJIYQmM6lI29q+cqSILdWFliK8zi3lY7ScAV5+aPrNGZ&#10;3eheNB18jSu2ZC0MM8pHEjgSf5mh49k7qZbT0Wx2kyPGClQLpS1BZ1bt04GEqH0UjNcNSeAJq8ej&#10;ZPSuTH4B9ZXaoTTo09RsqdIDv/YtiZ3o2mG2OPIMVUWvTFLWgpjwpVbSjZrTw1vonlJw++DKyq2W&#10;iJSx08clfnibYLALj2ZroxuaOCRX0gNG31Mi0sqQ5OOGA7ht6iTLoaEuMkOPObQnAIYGYdX106mY&#10;9VTis3VGxLkZOT5D1mgSlZ0Vv9d5AIYi1u4Aij+8qhuCg6eDvKM2WFiK68zB9wxceqj+YD+zt7nc&#10;ibK1cIEoKUi4Fmeu7B0eZ+hiBYe1UzpKiWfkVttHYa3A1OMNccdDdZrWioWtQTBvqj+/KDdrGT1T&#10;0UxN9wBQoDMxHXyAxHApOIH8L3SewOfmkQbnkAqWzKl2KvG1kcP5VyK6EwAVzldqarREnJYuCu5/&#10;Q5e6ZuM1AOOwLzAEcdrPwJYT/0bnwCn6cIy8U24KORrXhLYAicTaGYbWkeP6gRUgiO7ZJn2tXA3T&#10;yuVCCWzE2kDPrx9sOm/nFJ26UodoCrx1v7PzATSj9NjfKH3USKBJ6tYGSCOImxymo7rPYCl39Ogr&#10;K4+9onWkpi46dj+VXL0z6otLmE3vu4zE4Ygc/pGZ7FfJqzpgVQ64ps+QLuNBS/3ZDBG7x+qWrKRE&#10;RqaL91HIXlrsOYwBvY6XzU+X75S/2WubND6CZIbapKXRZ8KRPBFM/ASwbPtlQ8QezcvcYDVrZfKj&#10;cuxmHHhVzxeViIivvcDgY0Lz3gijwex+6Nm8U+Re7I3thr5lxYmQDf2UscJcxUi+BWe8cNe5VSv1&#10;qVZLzYBWxvThuylgFgYKiUlICz+DnJk3WyuNba+VVIHkLmCvyi2pVBqBZIyOGMlr9E+QghJGm1At&#10;mgcVR1+ghUOe7hG4y/WJVr7S6SfLd3qgSt2H5V+QHm/40bCC6P2oYOgRd05+ckltjszvZmhNTkhn&#10;inQas7wmKRkdDbqzBDx//MokyP5kLwlMxCxtesmFtLalG3QI/PL1vKMDDL2hO4kj2FgUg79K/lVm&#10;ANeejxlh5NseoPaJShDNbANxldUTwWxUf+ynjz+R3N5rMdJ2Yjpc3uiKhvxNjJiFxiREP8DCkXyL&#10;v9T+FbRKZEUgxl8JhrCE1F7j7/Ki71NcQCkFf7Q8NMYGz42xdOfMm0eOBnD8sHBiKX4xgbGwtULp&#10;fWPBtmqncGJZLv8BtxkXdNN2Q3Cr18ajvZOXwaL5So43IIQ3E5e369Vfk6BUdBRwef/sAdfFr52/&#10;XD4vn2+f7AJgEetoGpy0i4q3iOjf+or4vxWSfN51v7/xfr5f/wA/jp8zIvqXGaGCo+UPfz5pwRpp&#10;nBibOQsGKrpYda8o8ztYHGEkpyjSU2Pmr/Btygf1w/hEs6ziH35vwoIlciCUsOQ2X8A4wbKn+J6o&#10;/1X4n24t9vnHy8ST/e/r4P8Q4vVGeH5Z4w7frP7XClTEwB+C/Q/WeY5Ib6ZPMr3+dYpKs4GrEmfN&#10;h4y33/RgW40Px1HhNX1qhee8vuI6vVXqzvfV70rn6V1Icc7d7zx3hCTy2HjUSB1AajP3si+wX20R&#10;1m0msiwr8eWwntwuJbvBCtLyQQn7GdePDz02VZ8uMj4T9XFpovjakI/4Bb/j3XJ1X1XseX5ctn8V&#10;VVHMVTXFoplJcG8ZvHHBqFTB9gElEvZuylAVg5WPzWzyDlBhi+frN9+vUPJ2LU/P/okFNdCYB50k&#10;7REjRA+Ohi7JcuGjGqYi0Q6oCDjSE/ovArTx9To5yOrsQbHaIpHg7Ivsr5khjen4glzbjpUYKqzy&#10;31ziuS4D+UpnvJVVo9SLnsZ2KoGawo/O7uVFpUqam+yUPf/RO3qMqsbhsj32rA5GC96pV1SlVdXT&#10;7CCmGn1OhYoRvFVfybOSCEoWg/OZP/vaXmR3PzltpdPmWaAaKgfhBw4HLNam+qLCdNescUI7CrJG&#10;ocRW9IOQNFR0Yw0cuXt8IqoPMhT7zY4g6zeGYeg6EhrHc7855KxwUCAzYkpdmkrO0MuhsjuI9aWM&#10;3B+K2f7vlFktLWV/41ui8CBW0CVS7LW7F27K29uiKvzGxsm7DnVmDt0NVxxoWo2PYYhBuicHw0GG&#10;au+gTqFhsNV+jpLZJEZqQZY900zRYBqBr2eoG7Uz4Er/pgNECnvMDEdwmneLc1p960sY1zdmZZec&#10;XcgZqfV8TXhJZKTH3PQBD2nxjxbHG5YjeVwU28EkGxJB+HeNU0ToTpughnhMrVzN2pFIcqB+1Uj+&#10;1feptHLC+LE9H1qHZKbArMzAqoUjY00FRGrcgR7JCXpYYGrI8wHX+9/TPmhBIXv9SEQARdJjzFzl&#10;1j4jUj7p+K0K/NZc0ltsq6v3iSQE7WKMqJ87HBi0MxVOKRJ8EBwmI6zO1w8wFsrSIW66ivBA7IxG&#10;ajQsR+XWrVoEqlTtuDoA5/X11m9aznUeA0phL3BE9S4gJO4rxFRE6BGtIpd8osg7y1YSQMHB4Bo4&#10;QQlqthmV5cuog0ukQ8TteS/QxlTNLVAJ+7bO2wf1N22dQvIaVQSHYuIwkaQzuQmiccCWB3/g0BRd&#10;k4vJyCLt1nUn5Q5lOxUdd8NpR+puHcb/6woDlK5QtH32l8xFgeQ7M4cIz2KlA6oDiGK3KlZGO2Sm&#10;3FEYFsEkJ8FFs/fwpL92DpigUpXJzrsONj1a+/svshNjsGfBHFNRvdB3LcEk5g01RfaWhd8i0vqu&#10;6IS5iU644pTuah1qd4Ur3he+05MSh6mYTVyBlE+B6Qhor7ao4XxAEnWSDrstEhVR3IvYUlrCTEQr&#10;CW6+3N/kqVvO0qeP2bskuKsCeLtdnDPYgvgLpfMq3pQcCYLRmHdor+2OwjNqwfHuCrgG9sAGz0/+&#10;nDVLP+btukmVNI1EjS2qvPTUinGV4s2vtj6zGrsYrESAgzESihbbI3EWT0LBXQpkMLIzP/Vh9mVx&#10;jCQIgwppDcarBuypkaBtPQVt+wU5BExoKRp/stVlk462WYcUrVeH7NwQBJT+5Lpc5CuEAEzphLpD&#10;7zvKZVyK0phYr9SfOAKgR/vFG2zyS6Rks6tcPNiGnLyPmgQhRGYXWXrXAyVr/RaJMUi+8RBxqTOQ&#10;gUiKfkotWJL4bmul3ERcxgYW1XkPYN1tXjBTsKcyibF5Fa7l1vkUhXWQjjgbL5Z9bZyNF5wphZJb&#10;G3LQPnazQI1LbRitE5I9+GMWOOknMnqD91mPgPheplB3Ej9Wai5rjDh3vUIkDUZjyc6UVsgv+dM8&#10;xP6LBzMgQ1EappLaTzoKfXhBSEszohwyHFBXNqkfjwsikJBve9LpecBq97HbgN4NTi76luQyV/4E&#10;zyCa59dr39BKPikBujn7NtclfGiGhGMXkY9fRMdqbH7IWfoonbSv9yML+K14A3W8ej86LmDrxNQR&#10;EitykLrdG9Z1ZH35kwlpK7C8USs8X7qus1Cbq/WYCEk5iaZOdFeVK+eKmiwr0JT5x0z5Vl/BHwaQ&#10;YUhZsrFZ0TNbRnU6JtniUbcre9tZZUcsibLrth00QX41JZ7D4Ku6oDgTo6SFQw4zb6RqU/mkT7EB&#10;knWlD/n8OFSQIkHGCGrA1h8sn9RQTn4FPTtAOTU2TGiXTwp0je3N3PeigsGlmnZszkGjW641s2Qm&#10;SikD01ImEqRSQrA2nEnjVUKWshKegktrv1EJGHHFC04NE2YbvCn1Qm8e4F+ajULfxpkZ/K2lBveC&#10;+/78sPdKAp/0sxwJtVxTlZQSTIWxiLMAeTZUMsjMqmb7nF1QgTexa1Pvnt0OTj5tcrr7qC+smn7z&#10;fRj6FoVj9dZXuG5ufz91VNRmEQmhTOFbIIctjYRlRsYrvikFB+BvoGzjvECW9/RBGDkVzgyY5QEV&#10;zeWD0oNKrQ8ueicV7dpy+iX6bAlQsHeGvABFtlH3+BeQYSkXS5LvHhXPKfToMKGjfbCXUG8EqT/C&#10;B5ejqNPNydjGPRNXyNtAl4HDpo8a4UyOK5by9FYPuxsk4oogMIRFCibBQ0AKIDBgfopNa+PxQ+yM&#10;oed8PhWzKL58xkqtRomf+fqdq2xVrbAbNIeUlgvpq1+VFKQg6i5ZGb2D0WsVGrgqz3QUysKhnIwS&#10;CBJ2UKwA/lC5xLKurwmMvjNYawhalBbiD4zciqvOFf3VyUmJpDUWcGAVcceCPmLmb7Tzxb+LXyQO&#10;k08Kph2oSqdj8pXNBDwBvARPfAU3mQiK6D0GxXUrMRY6XFfy+bedrGmLEJuUFw8sVHhwZaUWwf0d&#10;QbSnVOi/qwYmg3cCxHvuteaRuyaj4xrPd0STUkaiKXAxMKU7OdMgTaKfKHz8Fba1mBGSpJ14ZjUk&#10;SyklnKo5p4OQ3rMd2p8MgVwZup6Ag/75+dlNIzAln1mD64ZNNmZiQAXGpKy2C6vUUq6Ea86Kkkxi&#10;SXzxNRISo/NqFekEqwj5ODHxD9d3XCBlb3ZcMbyl68+eMGe62wttDa6rIP9zAMl6rOzbNwkOmcRT&#10;iPYzx3QV6oJZwdShcbWnPEoEsa6cT6hqfoPFJQigVnmTu15QrQW83ryErBGGS4HimhcNbM65fkNU&#10;9OolhXOTglDIVW5PnDvKO9QAUntOoftxGvEx5MjFVii6YI2rtUATwgoPB9nW0QtqZMW0QWHqqaTn&#10;b0radoqxcSJ4C8PLCWSn1LeKXfxZnuUPSoKTsScuaImZqv1s8hA8VGUG0BLZRINKl8Jbe9gJHasg&#10;UBqtgS4gmrfO96507XaptalI4gsuO3N91w+vytALva9GLtu5QSox4ZC4YwXPLCVEUAoDlJP4U6pr&#10;XARKTJsA1B21aVEPqibjSrH3i1yDvtlskdW4L2H7ixbtIsHjIqXZrdIUT0aIoI2NlRsECZ7UBPPH&#10;fjHTk+TAza58YOWbN0vdyC+I47KCar0Io3Tef4+W6kJsUnNNMU1QPTtHX+LSJNuL2RIrF0JMpe1q&#10;7MMh6oo7uT4ITkPaU6HgehXgJJOcsRWx1LEeWVNPUOPkxpaTIv9tqa/e+GuZFluT4efx8R5NdtmD&#10;d+lrrspEBlzGjxUtMZVUKLEZTKWWskDdzo82KxJsgc5ll5u1NP2M5AdoA3eR6+uOkv7hT51jFP0W&#10;9PX5XYvqQrkE5PWj7I7lnmj2X6FJdIcBiU/xPfvsAkRaQb02ob3JPrVLBqWKuV/rJXH0Yt5LRgDc&#10;Chlxy6f8ed7g//Z4cnithNP07gsXcj5jsdQJEjsCNecUg1wXsUmblj0LBsYdUjVaoe67VjOsWiGj&#10;jXVIAB1pVCPg9mVwM5opHcu3QiPnZGMYUOaY4J9LUbtugMndVq1GdUS92BZ7Aig8JJ4knz/c8ySJ&#10;TSjx1ltJSxiA0WTLCYI0/yPq4UAhsKPuMhLMQmXRZ28vSswtrXsZm3H6pRoMDhRrQyHpgzkpejfe&#10;x8Itn+53VtrE7ixQ4+rUAK0Hq6iIarHqyFvLqaFlT/bU3C5sR0hjLSv2tR/zNkHgMA6ld5Tx5mVz&#10;iO5rIeqr+25jUoEvxrnFbbhRhV3pHfRxiUCibQgcXmUs23oVXpHKJB5SOhukGPFGcaHp7BR+nGbz&#10;bAQ3BEFkEP/0jvTzKxQ0Eza02oMW+HFDw7D0DyqZTrKKMmhXf/QNrEPUiedzTE6lThCEcCW0xPok&#10;TEAEHyTRLOR09+QO0ExP2hQ1uZ2Z9sAXrsVsWSGLrO4PNRsNeeYeEkOhN3Qbc7ixGdczKAsIymks&#10;nGkuJBStUhMlP7RACxoGi8OxH0o2Ou1aKbewAh+QsidhS6Sk20n+qiKBd6URD28+Wyn7OgM8zEDw&#10;Rs8KXnGp41RwMUsmHTD/gCQRA0jCnIGuwV3CJAJ7PMjTq8zdmYui7ar0KDIahvo3baqF1hf4HRJn&#10;cHJo9RoT2o5tjEXdaTcCjvQGmMrgjXyctXTQBlFQNeTRll+YUjQZdBVDoa+owkP9TqSJDI6gOEOL&#10;zuejwHj+WEsh5yWQg04yQU4RtZ6uCkQ45Q3BhPcOd2cEGFKoPqyszEsC6bzpmvaVhLUGf026tvXE&#10;kqCUF9GEBzz5qFYtCozUCI5w6NR66MFSfS1bkLduJDmKJ7+CWy+P+LgHooLxZaq4WVCB3dcBQdIj&#10;DvzVOhehpj1X5Qvp9lgjPmcFdJNjQ7cSqps6irieiITiKPkdYneHaBwFCR51y2iu4A61zwldfQcV&#10;+mGwDJJr4iqxrt1DcG2fxBkQeRuxCdjWY3CJ/F9kVHq7sDbnHfaiWZwToF6ZNavnkmW6IbSy35tN&#10;ynsjgmKodf88ijpyimgbPm4Dbe3d0bvOn70NQbGuwqlxMlFyzm+hYnE3JJ9994B4AyaTSckfKkia&#10;8S+Z1YLclSQEEqpBXWjs5OBjg3dMRgzFCS/p6lnpCYxtKKmI9y4z4CrmcLLnpMCJwogxof4qePFm&#10;UvlD7US+1SxXIIaZWpV6OAVUozZiivpqU+3GWJO8EfB0UCRBho3HXAKPwL6qJYOBqWelpxuf/kqb&#10;JAeqP2DzW/hYRwVXQFbL7KgyxWqrLGod29MamEsk8NO5LqxiJQqUXwpl8tUvV1HCmWJ/unczYl+9&#10;F0nPXFh/LfbAlinpgbOhppJahoegercF6mwU/QkYynxySI3dGiGn2djN2ncVFFkZBT7K+r38zmor&#10;u/7UIcpAWU6QRxKaLrH5hcHqBwdMKP4wI6l3piAB1bk5QQOXOcXxp0Ft1J7yT+yqQ26azP2LT3/f&#10;X1xPm3hvV8HHNA95VqoJBQusPEqMJ6ONk9CVjyaItAasIzx2RO2ByGjYVy5yJ+cwAzSzFTTqiV3I&#10;xExKrGRfoMklBe4IuPQMUvgUn/W/B1DFt0U/CFLZflSp9cqkztXJYCtwIqtO9Uq1U8yevuGmbW0v&#10;3EWHOFJb1s9l2F7SYSG4r4VCwRIL/dyjAYla/VgYLn7c3bsk1XjsJPXh1q+MVyMJnUoVeTqjhN7I&#10;qYn7bARxqwjo9Kax0TzsFrEyfbZpf+L85ebtIXnghbyD9hcYbRiLVTIgg8YTnCFrlkLcdGtxOF6p&#10;z6B4JWYBAsi7r1IrqF6H0Ja5G9PD0Y8zeUHzo45rfbrJhXQmDj4T27ssSEODOQf/oHGWAIPVNzxn&#10;eiI2IYQUX8lAWRN2/awKhnDxqpKkF7oYK/h9SVN5Z2wWdvf05r/mVeB+Miq9JdJW7vrhHRcAbztf&#10;kAPuNEoQPFANFN7JSYtkFSxcESdD2svWTR0yiGAw4IaqFrOnzu4+2zvZSIRSgn1Ewa/OidulB2Vt&#10;Sbwokg0oP4tp28ciRKEgr+LUtlbuKvKQK2kUnNQ2dVxREglVJVYVg22JcLcOFZ99aD2iheglnS9Q&#10;9iqGr3jpPF9YTQ8B73IqmaIVm59+ZeNrK2JHOFBSBUxGZHfGKVt89ZSt+mNRVh1goUqgXMWr4j8J&#10;2q1Zaed0g/5jk9dBetfu1voIY8Q76ZWY3NRMXGomJ9c8Zdyb5Dh0DdFIVPYVrCKNBHUpsA44UkgH&#10;X4lF2P51a0RMqkx18VEtDQ2VnLa+IA8f1eZX+Gog1h0mW/ORd6LC3KGZsYUE4qMc3kCjhrHWRKda&#10;1iotsMSKxK+TFUVu6gy2DTlHsLl4wap9aZHBvrzB//MDR++LZTZdMMFnSClpUBXQJktTqdpgpEHt&#10;SiNDt3m55rsIsI7/iFkVymMkRvfTDyi8alMvXP2IIHK3RrOz/Wd7qhmUT/K+XTxfUD1IAmciiLSi&#10;VtzkHOykV7aBikNCzGqmdkQ+wqjnG8cn28rl3XatYf4Yp7+Ep9/zbpi3xJ5fby9XLvrUGM4Um3Gq&#10;9mJLDQXjJCoxQWAlmTTuGtQFxWHHJgfLAP5pbezfWlkkOHq1BelBc0smqg/Tuk+r5sEXKW8/w/FG&#10;Py63l++sQBfvyfp6jPeA9gueMpCKn2CIPsBsa3MrWwV3E4VTmBHIUhEGy79XC0Sk1C54LaqV3vxf&#10;1Rsr+qhhVJGh2H08vXeQvQz0t/qhxnAqOQnU57okh+G7oBhnZoCCNZVR1C76HHDkpIxT1+7UI4OG&#10;WiuVtPXaXiEXCNNh8BscPY4ViCrCDsvDpsJXQmWMkSM26pcCHdZ6pnzIncFXmMkp6FtWPzGJ2b1x&#10;3Dj9pL63CsIPoTkM5+deLgiZYt20RiO21ked8MaqyuYw556+Uzm1dLPCExOYfAXTp6lLcKQ+liEl&#10;k8RwAVPzPxW1QHnunAsjGHbZyL5dc8aeVLG9838+dEdSqCNupKQDgRvbYCJfNHjTVC6+4OKey5fM&#10;D9ECuBtaZhCUR3AwV/BYhD+CUu+EqyKGCVDdEjMWcW74t0pZaSeCp1eFoxJXCbr9IORD50XyhwcZ&#10;KnaV+lI9fAY04hosk9ITb+IwFeUGqEgEefOB1m1fz5gCp5likI56qL4nnsTa7lK+Zvgm50EQbV7n&#10;LqnFs8Hk7M6zlf7jvLduP+1opEUtPKHsBsfkHKDNCAOtZKIXOOOpTNxR1TC17DBcPYVHmS0dOv2e&#10;V3PavVQdlUIj4o6QjMoAA8uZuQ/ISYT5WFLhAxw2PpZirbobKQqQ3IboLdK2nnqtoc5IG1F8UoKW&#10;6YxxeFPl75YzVKxCKcWgiO65qdDZOrG92eLjiZYCBZnWSnSARQsPGj/x4wnp6AurcjU9uzHkFQaF&#10;CdqLC/lEP8Nuu2BaoXzC7CVUG/CoAiz7vfwXtetb3nx3kuKIup8VfhMW/WQqSC/FQ2JjR1MzpxIO&#10;1lNcpxKdjwxJOQRZcdSz8SnIVTpueI0aWm5wu1xfX96ZkM0cInDmNx1OlALpBZOs5EHwXMtMpUMs&#10;U4lptXWa4PCuPDRNRkydnUMimD+gpetITrziMBL4cD49W26t0uYcYTiekpczE+kAwddCJrpzTazY&#10;ENS4Crb+zFaEJT312wGShDm8OPFBc7mZamZGkJ6BIKPcTkqSn/5cwVt/vcI833vEwMl420xu4i8a&#10;T+mADEYOR76lGlS2EoRj8TDU5DmbtGGJDwKZBI+8QV03rM5e+xAPem5bPq+v/pSgu5j+sZFyn+oD&#10;NLVxNCd9FAI/Cz6ij7XEI8zkpcr5b0FYsJ/+eSbQgZpLWRaurAt0dMlNPfSYNJkXtKTtg1AS9Cd5&#10;lkxtDO5im3+cnKNvP1N3AIJVf9ieqzh4Ooipj/mKNaagfzOv4A2gIyUlcsoYxa79hipJKcxfiLJn&#10;p8xiQSqcmzvhUeOH2IsjIUimyeaczWEzVA6shX3sElg7qhyhD97VKLxp2n/6t3Kmp8sqyM3xLe8i&#10;WDgNa/kIf/XjAfRGXnVXOz/awUEgtEmekA1vQ1tpyOYMwp1nMel9sdF+g0hSlecXnbF1LNimX5iZ&#10;eTSVgVlGJRD3pqfY6TqO5ga1pFMqaHIwQoiU1+nelG3JRYKytpJCrXdYpBFGe0QEv/uVYWeijHyN&#10;ftpkpXTllqMg/pAkpJAUlRaIKTQKVsdLrbnG9AKf78VVNdP1EHmoRZjNoywnbw2mg7qPHSLwULvp&#10;Qs6fNZ5X6SIUGB7TdKzambTNgxn7ATB2RjA52I37pfYwTqzuFrjBtSeh57MttMu9/KezssziaSYf&#10;S+5cTf5V8IVtpqzGRXQniqZnLzT2K0bOIcHZICiHRzXi50kqw26efH6od233U2NiBdadg+37/jb1&#10;jMJf4Sd3eP/YoI0FNKPmTkkierqkdzyH/pKejYq4BhaOdyiNqSQClz4KTLE/3ARZnKoV+sNlYA8C&#10;8SswvQUWlXgQfOTVUiaTXtUKKkug6EwMMAENoTId8UhpIuiiZ9dltjY+Y1P66mnp/sSXEijhU599&#10;FoeRJ4AgotjDcODI/GwqwrazFdNMTIjCXF0pxDJHuoa0Sw2xEJV1U1zQ+HSlJq590DcqfU0jxoAS&#10;TVdYOjETKLh2DO9ohj4pSxbM/UpwINlRWvwBYtikUKUbeVRW5JLHJAHJBOJAnEZkWBdLC8DfMbI6&#10;7ZpL+YnR8Fb//TpikAvNTeFB4qcFaD+1ZSZq4XFOFid8sbVGlpumVqwhWVdn6A2O4onOXdDL7ePd&#10;Tbp+M+L011sZFERx0Gg1GfMpZukQ/sZUxszAUFS/6bFgIRmrVC2VB57llmqls0Xp5kvxEfkVAqsj&#10;wCRxj0XDitwjvO/EGZLBPT0J88S/tvETQEhyWxzCU6qQde8kFsoIruhdp35it23EFBSQzkhde1//&#10;EXTpdRfB0Xn7K+keBDkJCgVrhN/ZOBCF1Ye0bSZzqyK3DCQ+1DlmDTdjkzFY5dyyi68IS4bkx9wC&#10;yp08v/oCIwlsKJrTIJKTmEI5RvofNG4rfG2ND8EVQ4suL45XdF68WL1ia7V6OroRsym1bMxHwZnl&#10;bapoo3688GQG7IZWwgloo81OyqjgQXArRtFFaXzkAxR5k1IgqAe1cYvgawoijOyV+6x0VvSEA3Ty&#10;mQe0ERxZ1bglLkz+IPluxQ/pCk0UPMAvd4cr+1KoSVLDPRtt/lCmaCZFzCcv2EgBafFqI7ME3npz&#10;Blz8GSfK0a83O+2HS6a6Z4iOyXnKLHzNDfzWVBKnBomX6CMUiZNQ/lAXBGufMIzCdx1hUIhMWFbb&#10;qHkr/OOjZxRc4Htv3x2h00PRZR6EbquSZ8HCX0zlEZJoeYmsk60VUd2x0v5hKXVIbxKCcpNyeoaP&#10;lbx+9H120PA6NsBtX+qbqkbuNsYMgdFXIc2fnKv86lUqRVaVbSpn3pgvwNOC8MiKaeTybaW4ZChZ&#10;uTVkC6SMdOC2r3U3AimpT6nffnKv0FDNzlDCwjDgs1ChJb83FcROcOBB9qFoOWVizWVPEqRQCs0T&#10;g4Brtnqwq5xEq7ISfqj/J99mIa/pOEZS6EMYO+MDyvI5BRd1kw8QEYjGTnFaLySp7sOQbOzBQcP3&#10;a7Nr7ymHZ1PbsP2zN1BlfNwQOFJedTz520mZz3zdE4jGGQhHoYx/r3FAhQNJPoBWzStD8dSPrY/c&#10;lrmzVfsfKTYs2+DD1X92rwkB0+VnfyThhXVTxP7qoNRibNuv6b8XXEjlC6PXES5hB0H2HyocMXVs&#10;atcxwiXX7GWe77Z/Mn7GH9Zvqlze3KSg55u/2sLudqgDIWxQbjIm+fyt4KfKVYuCPrQuJhFOC4sy&#10;dZWc4JS6Aj37BzW+YACyv/Etmb3OrDmFXF58SIB9ol/4lJ4IcwzDRV8o9w+mklgrVLL7VjxQcYxB&#10;UcVImbXvZ1DYZn3efNeANIPRiqkSrK4JCo623rSfLXMtinJ0NjX0DI4qPvNrxwW/AgV3ymsJ28TG&#10;1ZldQowvA14Hqhm09mK0M0+p3+K0QaRWC8+fTIwPv6WP0G/sb7xQWpDwMoicREuV+Enj2yxFFwhe&#10;00IZ2nNqxl6kJ4+kbKV1q8OFMqrW31UZStd2hlKwlxmNF89UMlZuXZwirUKDB2yqCIplVvJfmMoK&#10;v6A3T0GN6bYM5aThycZP0csZXrobpXap80UERPOFUeq86+M785YB9qC9jr91kTUNCetldJKc04yf&#10;r4KH+QVm9UTkEZ1DZyEFeYkhUVJYC0pOl1jv9FAV2vSVIlLar1OzhHr2R51aQN3tNsWHZCVRTvLh&#10;d5YU/+1+fEY4UAj1rUAJ1fhakQzECNO1gOA0G/CpK3jOXE3Jr6Oo4mmjMc3K73cY0Mu9Zpsr4bDZ&#10;+MjdNW7B1JQ9INkjvVYuhYZfV0wrxQJSMUE0zczO2jXc35X2u7JVNS6q34HxjldvH0Drkx1XhQPi&#10;nnDmic7aR40fzTY+qbRpUXJXH89q6kUAIaeXG9NoUmM3lY7T+3FueLEESKr3UL5DkdXGKS6+l6dB&#10;tKVpsqMGE1hY8sGrnGICZzqFT5gUCesMiww6n1HQU3OQjFGSk3bFZJdqq3+B6F+BU+vSC6mLX8C6&#10;+ROotOmdJqHmD1DBBkq1MTV+Z/kRqp1oQZp+YKcCiae5oiU2wTZRRIn2hJxignaML/NvzK/tARTe&#10;d/9Qt30DpzE5OIZvcMSVGUxUjsRo/Gj1MxyKEFYShR+So75o7weBNClxwhK/Rn4rCCl1GzYyqb/B&#10;Qhwz5sPl0tsVQ2XDgWH9pcjCTOWXYk8hknt9YweUJiGa+dPevGTqg9tVt03JPoI3TMY4DVF8MYSE&#10;tymS5vOCtoXr59usmZbW5LcQSoL/Qu4pOipW7yPMyk1zg6x25EOiQaSZjjHk48NFgjX7FioZi9lh&#10;MQsQGy9znes6cPoER6wcm7rDr7zKz3AKbgPGWXlNbwlV3QAMb8zYBzmgsJpSDdLVr0jEHB9Is8Pj&#10;u2nEZhwgXdJCVaGfCprcVBU8728z1/GIFQ+tIQ7UlH1nAI/LXJ37szWDjitkIzgvx/Z82898Xd/f&#10;Drhe/J6E8/E12356swolf/P2xKe/tS9dAVqTOGCyhVsz0f/Y3/H+ny34c7+nfvyaenE/k/8FRKDs&#10;jnfCtn2oKfkT3pRtZuGvJd+/Nz1+A5+LAyT4TbJFAelfUPzX9/cpTKb5DPy4TtlQqWRzdxR/dP4q&#10;1hYMlPc8EUv/HhYHWFP5ieKQ+wJiePw5Mj1iUFz753ub5XFyEuXyPmiPcND5qfi/AAk+BA8uQ+hn&#10;UpaIp+iDe8eYTJVHwZ8ljwJ62+H5CJVY9lP5fwH+L5icD3+e8d+A/wsE/z+DEfy1Idvx+u8P2/8b&#10;aMq9/JUrpRTdJ+TmTykT/PPyHZfx41+VHp//FCyvv3A8BTcybwHHt6lWcGe7Fcy6cE//+B+B3wi+&#10;Yj4fKjcX1iL+D7fx/4HA7pAl1nM2hAXHHtHPUcVhsbtQwVIjN6XVvPm1GbezbT9ni+s1vbtg9oE+&#10;KQTTN8xLEEwd0E0g8eMGRd/+JFEzH3B5HX57p/LqD8qzVfZCMFHYIPtjON4qYMvaxtfduVS7mpXV&#10;03NfGZGRd+YPEHEk8XtJQLv1NrpC/fqC6jnJs6BD0pxl5vz14cmnH4bpMK6nbY3jPuEkq1YSN0G1&#10;qNEo8umTblsUSBwWqOHmtbwlkBTTLxRWt2cDc/Xqg/jDp1tchfocDmpvTxd/SRMFzN7/4xPNUNLN&#10;g+RZSZ5f3aHDda6yhrRjFWdsATbwAfmu75UgQgWMab1KBd69OiDM3x3HSXr6vIUEZ9ujuIPT38mS&#10;54SfyIX9qHOlURTBn+Kk65WF3Pn0/PptEv080NR5b6iOx9Sv55eEhpiWyzlQHnJexKqKj568wdNX&#10;hzz81Rif92flT/7Yw+1btwdocbv47HeF8btp/p0Zo+kDsUhT540bHyIot/cAfbQ3tSEp6/CPBi3s&#10;gQBrFOATKdGiNsHDcZZsdBxfo7+2y8b75q7Mk8wfKTDj7Up4r9arLb1SeZ2OSGaxTP1BCN5fRjvE&#10;/nZ2tidXGGmZMJQnYV3J5LDqXnuClwaurlUqwS1SKlvod4Zl5yyjld+fSxC04wMYiv1BCCh2vY4X&#10;Q8u2WwOwL1r6wdw+BoqoZJsjTzXIXgYfuBuKd56/POZ8TN8zm/3DB0wDdoZo3JigkKfWp3tThA4+&#10;nel05o2RgUy4NFc0ggyqOXGUWRrXiQfUwNXbTX5BF3VLHCVBiyDLBTD1l3eKdBry7rvbpsa9JPPT&#10;8zf/tg/r8YebZiQv88MpoyAhw6qKc8CcaeW6Q4XeyNDUy0yQ8BP94phoc3vec0fR8/xOFvRXqfWg&#10;g46k3dX0AiLYeVva030MDP4AaWe2D6n2vt18wLfNopCwzjtDmCdLXwqEXZomdGF88dc/hafb621+&#10;1hSdEb68+KMnClMzwd8DenrHZ7yO54jzxVuv3ixWWPi6uvoL2CuHzRGRs+wDJDSzVlkIk1iIzu+P&#10;6eYd7fGcYMr9DSFAJbtIp2r6UI9U76RO284T1kCJzxc3j5A6OrHuckzt+BgE4o5OsOoPnwfom7xd&#10;p7ZH5Ry9sVX20xdC35kNblHg0i/kALM1oYhhUJx+2VovtJyZZ93AnvR0wEXRVCM3oNydfAq3sKQ7&#10;oQg8Hg/JL8dD8sw8nnPsDzUmuIFnwm1UkSnydphUA+NpM9jXqSWZtOP+HoEqffuB4IdW7grnlzaW&#10;B4Hao5PwWn1f/bF7vFjiyZTP/ijEyztQ0QCuf1TeD+IhBjaUZxfXBuFQ4Hg2KlOXJiYoTLhZm9gd&#10;iTPnoBxnx0aPx8+Jabsnh3uVQ+Kj38FpFdNvM3WZlE3y9ojmJF1JnZ8mqaM79ujolZAWAvB0/h+X&#10;282HnkMXgKQa/7y+vrDNSN9uWNRgQ6Gy4q1RpxSfteKslWpovH84DecFkjYhupVkWgBHdIofNQ4o&#10;exqZQj83Xy84tvBWnUfdfTgeknvcg78c41VmDToE6nPo2wVwkgeIScgy1WYbKrk9tizJpp7t5pEG&#10;QBq3zkfHWaH7EkgtUTi9wOtf6Gm0LTz7jSx32+7nYfny9OfF39VUmYmNRnFsI3dKf+u7OH6r1a9y&#10;gEVjReyjzEpv8/kehKBmqFZIwzPPzEIQ/4Sr5bOS45hz00dMMKmH4x6cDeZnvLPYpFEqLBe57YD7&#10;aeNs7EQQFwpvDj9pAib9KrTQx7ELPdxN3x3qfbDmItRjAIYumI6wdj4G7neYYTxjAFOZD7pCJIsE&#10;3HLbwMrXC3Pn6lcUUxUtQ1Z/CmtXPBnD2UoaGE+ERlY3tMIqInwJc+o8OcQpsdERT/URT+pL7u7H&#10;BYVnvqfulKGFAIWTDM1YkaAwxsx+Ir0mV4/ojcqoYb+XpG0PFPcdXzdzQ1XC6FtlsFSp5q40A+XR&#10;JcvbUZJp/4ydDYBslLJ9x+j67H8mMjf8/2ZZOBQ0RR5WUr2V1zZR8/HmAyhpR6D0XpRA+nL59PW3&#10;+mPEseqN7KFrjzOxmXvqXqDG4+6vRWTsx0W0MGpeEMsi8bxuGsbMZIzK6V3HIDoMJu50HqM5+lLx&#10;zVdTBX/iJ15g+GMWfFRPln3Bo3Bm3Y2EFtpPc9JWzi4FttY6EtMqR/D69v0DGjoEChUQkAIens28&#10;4lg+sf1dxY/Gm4wKOhfPMHdXXke2N2nY3ASUAKVIl5+g+BdHT5YzQhYp2SshQ2syWYESimfvA67H&#10;4sMi1XW8Nj0bW2WP8pR4BDS6rJ0zrBlfv0IUJ2DVCgeYp2TUzZh43QmIpFFDzqG2hIkE3dfdMa68&#10;NORy6cIVk28CNkxjIkmE6t4QlWLFYBPL2HOB1c8BzcmnBKLHDBnTt/jTr445f8pP2Zw2+Zo4Pu5V&#10;EklhaSLUhe2BXauIyn4zhbw/coXuWA2fr+/jLqQ8h0CDpG4MEN0l1ZaXlw//PYBC799knHIhKR8o&#10;67nz5Fi5/hzAD1TVKfrtgtKSGNpKx9kPVkpIWk4dDAIj0jjXE9Vfp9oLft5dKei+gt1Wxlswanug&#10;FNIjebrBZVYegYdDqgbFW3THMrjnHhPtDgUNq4FtBDwF0sjzigJwkjKgTYq0r7gW5Uv+hIoRLUxa&#10;0Yty0qrq8ESjF9UFUJtODezeA+B33aO8I9fIAWFaQ3EAiTfltDGCl4OAketVGDtOu3Naqa834iX8&#10;CQYQozbC9eMox2chgoq7+dVYx5xfcpvZqOqH7D25K6e7Xia0E00BU8WCN4PsboWFo8KRYaKhT8LX&#10;WU2s4KMe6z4goxg0vnGF01VjRNPlQJeZfrT1a7+BD7z6I2ZxBlUg0wRRULfjyQsT1krs9xPq/hBU&#10;7sgdf1yUriagWomQjf601XU8qDqYHtni2PUSVWjAYb86j4LzeCz5mjB42KvYjenAyFF/XcMmZa9Q&#10;BkPzaAgDY0TDC5jVZwLZaGeEUYIFe2ZfFYJLN0qWePpW27L4FEcrxjFUq32TTFBIbdHkpcqxexvt&#10;WoXrnJD/5RO1NwmaR2Hbi5kgBApJD7xL/wByIdwGlfx8PJ4EhRx7bm5LHpJcAakN5U/uXJ+iLrDT&#10;tjeZoiLGuwlprNVhtCuTVXxmfdSP377j/PWjaQSd4CW0cklBm8jVM5itiYaJnXJtPTrRTuViHPt7&#10;oIFUO9m2qFwXSOCV1pJ4+vjo0ZRygS3nFhfFdkAYmo9TzRCbhCWrnK5bgd1nPRyecvU8S/Y4UB/j&#10;80zjWkpnwiMGfOyKMF0W4nCCzWVKMcLMnWeXKhTs1Ys3c1WS7Wppwm+zTVI21ngPO8tTA5p4yhXk&#10;LDCrut6EoSv2IQVxXVYjrsXumCAsOWm997exUnOeeP8B8aRxYxi0njqGBzxuqAeUAlI9QEY2zKDs&#10;s1zvQWGZI95jz1+l0zjR0ROAhbJwNHHo3O4E5iQwVEhOb25us0KwTYkaAZ9cjNDvSz+uN0VDcBxK&#10;n1W1DkVH0h/tytkr9xCQkelx/VOey6cw8HVMYylD1meuz7B8w4njvlStdQqNtDYUy6vk6cma9UnQ&#10;zeKhI3GjO5hTdEadk9vD3EZlN7hn1HjpNHtw9PHKIf8ofsTp7iEOJQGxCdcf+/CC080Kxaldymyo&#10;AC90dLmEfDQ6P1MXOG3HJLXM/O+L23FGi5T+VhxHzUfI4x30fhX2GyKmzAx4hxWX5F7+evlgbuFu&#10;UniahE4s/fr/WncK2IRqiJxIfCBXpi6PziaaoM+Z+4JxBMVnwaycgzuSILG/fTuyy65IHN/1zvAu&#10;TmJ6rbxKogoTktjUKFPFPfkvKpZWcgQtWpM1wqO0PlKsjvz/a9wBCetYHtnD+4Kos8Vvh8AQ8Ied&#10;jeHAKJRGz0Pxje2N5uAzZyaM++9jv1Fj77ivL8l4lM9MCmF40scG1joIEZjPWbeIJc/D/Jlc/Dk3&#10;RuPg9FGW9MMWSyH0IGmcE8w2ULYTWQGR9zb3usSZbhPba0eEDXx6NJSSFYRuQebYkgVMexWupWft&#10;WPPb5ekVW3BCsfkb/k2nAur1SAdEFI45OO8GaP9y1D3dPmxjP7Wa+QlOQCTj09olu92cLAVOqBkz&#10;A7U1x3n+dHyNanPPzO6QZn3Sl2PaBiOd6CC8xzBgG1ornwsPQ2Hn+0x3Fa1WAySdLk4L/Yo1YYvv&#10;ZcpiETM+6VlXko5EcUmRHFxZi7l2qX8jA+HcAtINpcYAt/0nWYbIoWquYAt+4dXfmaVZMrSfGjr2&#10;pI2VSQplduinAiZxwkwWmLo97tJwHMHj+XNy9+OqSqLpYvIKT0fcKXBZIU+a0Ca4XZiZ2RkabEcp&#10;QoKlq9SOJr21RCZFSL9SafexGEV5mvDAGbz5P4heALNhHFm4WnH3p85R2hbqHEo6nR4t/XU4+Ggi&#10;jXM6PW/MPH/1XJy9hWRHzgOwwAmVdlKQSVuMzOWr/Hrcg2hEeJL3siOYPxaVqhJEtlSOdQEjcVmX&#10;joEn44BkIpJt+tqKwye395aAWcZNVM9D0wsaZh8RvZfqayl+5ZBRw5PYBNvMeaMrxx+P56kNzx5E&#10;5uKo8ij5GpHlOnP/opWSY2g+3X47CMqOOlo717ZXI7TcnA0sZI4qYnBsGqx4OO7BWbuJL2dR/8Bk&#10;TI8NPU6lZIBmtLUM2lZ2yf4qkWzA0ZjAwHYIUJYaPoHky8vFP30JZXiYSj/VG7E7wab1ELoBqexl&#10;OAOauK4acOiuMLgUErtvCWglFT5/0kwqPhyah0KouOdwTlhpykzddU4sDCGopta0AphWpkRKWYIi&#10;7THnNHg47lhHtPEfM9wQjZv9tydS36FNPe3IOLiCvOEfZnxswMcto0lf9LOBWftucx0Najrwh1j1&#10;aUcMMctybS8qEwgjt8xesEHBBSQ/mmFCzSVpC4tkxqUph6ZLozf3k9J76rtR3Wh0M0RjDQIH86FB&#10;HHp+sHGIpZWJOvsouiqHgYJSNviD9PU4T7HO7OYn94cGbCalnao4QWaiKAcZMNUK+CuJcX6FRqjj&#10;UHlw0kntIrLx8I/g5FNZdfWjgOnjGL08vUeHButZEhb1ONafXDB4l1vu1HUtIGkVijG/R+ztzW/6&#10;I1WAxL7UhqErq+5pX/AADgOXVioxNUUIMSWS7zFuyui2QfXnMdGRM/F4nsmi/uh/aO6pOlKGARY9&#10;TnCCm1cVJhJqPUvGaDRNjvjTjaPm5nZwhoe2W7kRas4wn9/dYe+FvoWWHXgugasNdX7txc7MwBIY&#10;xf357dWX6YAavVzbGJJ0Vvgv4h8zHaDNuPUQQnS3KMbyG1WQGJ2aHc6eXL2KSnPIzDDF3+MecJR6&#10;KCq7aSM13vSlf7FTK9NXS7zD5ARWDv+uwl+NKNOrrwhaWvzVD0AKoY4C+rnQNDhOPuk6ffNB15a4&#10;rKl2MLzrpSK0zOm07NxrsDXZcZELV7zs+/pRSDoxsqpx9oivvrsI1RlKWuKOopipqzScSjFDQGsS&#10;DRLMg7hqUJyMu5gJOXvzNHgce/bZ6MxO2WJ5BZSUkE5SVVEAUNQsDwPjooX+gxXIkkw7pMU2ELS5&#10;jFnQ4khPP4ShV0myV6P+JnyvKo4oBX9+/3UzPTIioHOWWHBcP2jhwFc9dO/gjUQuOhsblwj2MGyF&#10;FNpHPq7/wG7D3QRLhNpkqTAVkVENXnxYomQuC6PFlKkqj+MeTbLUw0mw/7McnCIXb3bdlr6agRYr&#10;4cL40mjBWwE2M+0/EE/toNjGinuD+scWRb3Q0Keb5tW2G/5rD5MXUjgisyJeuaCSdmvCn1yLnfQJ&#10;kFTf1Fy5vDUuk/eRPBHYL/6mOKm2h4yhvlNThr4YEJlOC2Tg2AYhESQFzRBGhwaP0UPs+SXTFdBo&#10;ToCmpyUTy6Sbw72Wo4GL5aERl6EwRMH9io7Agjkr1GbL2BXO2s6YVOaH7qcX0hztJdxmoHnY2PXm&#10;lR9qdMjiDcxDzvQqNKYSEcixROidMHicj++BeUPoc/7dZGjDxbZKNV1yJEehVRPYfQdFfQCED9NA&#10;Bd+PKftyfolH4/EuJeNijm7mg6VXdq0elDARkDaf/nqrbURA0vlRpoWKWLcq2IDa6Zr6GdWMlp9e&#10;uldIZ8btx4q895xMm+0TkfZ9p8r9T+EGtbpVuJDav2HzekOS3jTHIdmlNxxDdiobnxK57x0hiZAt&#10;leOC5G5X/ahpvYsXULABwfqOe2C7Sc858Zk9/PhqPEhwOSupjFl89FvVhWFc77p0rwHSTLOg1BRu&#10;bvLNjIEKva2K/Cm5a59UxVZBF+Mi1oNXhag9B6cOwd8C0+KG4Hs/a2TJuU6Pus37xaGuQkHSs3uz&#10;XotXhzXDk3k74dbWtMZ2zKpDo7I3DyXQHEoVMwN2Hr9MHDWepYn9HpA8ZC8ZKRN2xSZWWykTU6Hj&#10;nGOiOCO+VYUSsE5lGE7eyFBIWfd8mwmvNVMSW7qmrwiIp1NWq7v+gnDtmfRNZx0jBv3pVRtnn96d&#10;wsWDsHSvb5dXKOsFpNirTN5vcUZxVYTLAhOeeuppbJ99Og3cNe6Iwc6bvk6epjvkQVicQfzL8ZA8&#10;M66csIw+VGRbJP3I0be2h4k8CIv1wpWI1pEFKHfhopznoWDtpiSQFges5rObQnthjlNe+m6Venmd&#10;n0qAk/q26uUjEmH5yEFeVlg2JIkk/nT9Nnd8zfgKumvyxX9cx9otrdngJ4ZdGpWeOh+m/YKGA2lP&#10;hvTqKJSJS5/xFk9uq7p3aOtoDptC+yfKPISxxCBMkTWVKl76y0Xxp6bKR0Q9n+lT5wV6BFWMHjXF&#10;TNyUWikgWa+ALl2kwNpXY3FQHPUUokx2K4dSrBwUHwUV+Ve9vSHLVtMs7bwTCUOt3S7OeNfOnR/g&#10;PQG99m4exaOUMlFb0lCAXmaqU1Xq6tzUY4HnZPLjsZUKdTvApS2/MfdwrJbIdaK5fFPgHZ49alcc&#10;8gC5rlsr8YM6NS3TnnS+LZnuVu3XSGgVpeJP3YtmH34bFRhrrZbIjq2HvBl/B41S1KoMqhsKt7f3&#10;/lzDIaDIJQN/fHnTt59IKJKU97zwcSut8qgT7YPDh9w7tRwRxPYVKXWpUu+H55G81wV5lUPfMFHh&#10;24mZw8LVH7Cs2rqRpOyYXtfgNarEdmeevhCNFkj0EV58LK8ODqT0g/wX9crFpk5YRVDq6tlktqGk&#10;TPRloEzdttC5vutazHbq5heVANWgcv9ruRyqVhDfUKmJ6TCJe9vUFgKaz9gdAdw7V7DSHjduU7ZS&#10;Ki9t8uk88iXLbnCU5cctSVA+QlHBYGlMCecFCVsYK6lmx6yklkMCUUk0VY21DrNEKQUgNeCT9vqg&#10;7YeHIv6FCr5pzJWANTrPLktNsMXP2jiRQfhc1WDosGJDaceqcoA++4vzz9uHX/DqN4B9quiswoO0&#10;AK9Ym0K/32/zSKg7Z/TEHjHZL95SAcN7l2gGC6HHh2NZVXXcg+PwLEDjSYa85urBMC6iKExMSozB&#10;DKVWk6zMwTepiyScTOQ6JmU023OozWW21ycSmJ/JBqeNoRiYD32dp8WHmg8o3f5lqY1RP39TWrz9&#10;29Mrk8iJKydIX18u70im4UTW663L5fPj+e3l9oGDkYZqlfTzd6/4Ost6LNAshi7ifYVJN4ja5dpx&#10;T3yNzpigq3xJmkvChcSNpWDlNJsqrgdNabtOtZAMnLkm7a7KqpAOSWvoZXjeKfQnKpk0L29uNGzi&#10;6WI0qBYy/WvDp/WsJJYVGZB8FGRVHAlRo3e5Bp5/DGH0693GecZJZRtRRxBLR4OU0ocWSGut8No/&#10;h5N+lVJwABgGUTQWUsgkB5vaeo8z8Xg8RGk8wcgMyOXkIygLJJ1dXYUK4KwNZZQ2sM1538nKyiO2&#10;+jLNhwKv32FP7ttb1y8zKlqehXbr+Qn7L00VntSyFD+Fsm2dpKbdOVytk6sNwOhpW5dTtmNJ1OFR&#10;3tqpV3lhPe3/FVSGUsdDUSSleurLAPYsYgSwF0rAVNUC1SE/HJYaHefEaFzy+j/bkIeO5Ol8kYHI&#10;Di/a9tsNNp4q+2rVkVPh1ZXnSoaPop9aIrL7ImjhToS+rmxRl4I0+KZRijv6RjsE7MQyZ6HKVC8h&#10;b6oQ0wO/PT00qcDjoljzgjb99O077rm87xf1gA/PxaDY7/Sx04/ItUAysRi91LFSCpgTg67X5QMi&#10;GJTaw3Oj49SrIDCzB+JTFhMLj4BCKpgC2jdJCpCnmA8obh0pYW62Nk2VgaBPr9eApsak3xouHv27&#10;vz8/MpdBGkKaHxuCStKvVqedn7n0DcjckdbfB7kbFTw3VJfsFH2Dk7GDzjUnKcz2KvvpGGjJjkpb&#10;Gm1HxuRg2Kl67gyJz97ytfA8JtjM4zERXkV1Sz1eiLwJtRDIRtWA9IFF5uBUuRSORvlvu0fGCr+R&#10;w7YAI++rBovWYrZY4I1NjlOh2J2WunR1sjuIpHkTpWfLBPW1oyEhRZi1AxqDdP2GtEop37BS+Ocb&#10;Jq6mzaGxz6cP0rBIF9Ng8PP5C/UfKJwcJ6IhFGNty86fjzk3faY8fO9QUDjyk+AzqT74EoZSn0iW&#10;HSE7WxeabnSNzvHvxHod5veTP5JgKfDif0SamMZ1x6x2iYcCfx8xteVVNwdWeh5VU9ydlgMeFkfp&#10;KrbNLPQtmlsXmDNukQQcpqfL2/duxAu2/d66YbVzkyk+NEQeZSPeeQbFlS/WZDqP40jcg6IjRuOn&#10;OSS5Vqj0ESUWRGAPcfGNBbG7UTwgnhi6Q7BvT6/j4abY9i/P72T8ao7Pdu14lCON3Q1zyx8C9OH+&#10;R30fn4EWDq/Sp4ycvmMJXPsmHKc3thD6sPzYOZ6fn68fjKxGbiHi6xe8ueXXkhLJjx0OoDzSHdEB&#10;w3E1Puc9deR+dzyvxlv/6oNsDSk+y0xThLNQnxilly7dfFgqN2cAZurLDpI72kROp2h6vgVUaVo1&#10;A7BkavJ+ZOZ4GmeWGePqd5U8LlxUAeXC5+r3ZSMeUJXA4oBJXBM2Pzefe770370yYOL2OFU0B8nO&#10;jLKnW49gtvKBmdZTMsfXaI974kip8ZF1JPQ0ITVB5oCPCL1nWxMCb49iM6hqC72PrWFaS0/sIRc3&#10;1rHldm0inoscNUlssiCOBGoy9uOk29Ud6Ym1cC43KtjmDkMs8Qzy6rn3AhXDQVkFrdzkvB06zuXy&#10;wVruVo18fUktE0bliO5ZEyeXQTwLJ/q7Y7xKjJBaxjQ55FuJRTtyUnx+242BOsJrP7urxcHPRkmP&#10;7K5H/LcLSh9cwV/sGC4RpN/q0CJ9yJTxydg9xt1WKljTsCAFYaIENrX2jWvIcgfUGHN5y/HbmAu3&#10;hl/3jYW4MeeKU1QgPQT0RPp3FiU3e5SuDgdv6zvP45fJvMpsPxBBaWNZx6YwYAPYH4SpQHzyLR85&#10;10Mav0/Bhh9ADyBIiTsDL3QqpuRV5EM/RiKdqQ0m7jPBi+995gMAV9lmUpIANp4P5/Xzvb1e9bqp&#10;iEnFj/fCGtruTGnkfTl6qR1A6/SywR0mOyWGfU6sox3HQ5Lja8Lzj/YdrdPJva3JGCg0KbfiiDab&#10;kWBqNeUa82knrbrj2R5dxw4eFc7iLvjkgW0bg1pEiS8HyZsDu48+tSr6EV7m3SAlCmfAVlId3XmP&#10;UPEXw8hqMRw172PBgqXDhYgmQ9A+BMk+CrCDfn4D4exnU0em5OOx537YHapyTCPRLbNikhNqLqCY&#10;6bsT1Nu92bRSOGEXQth+ePLxgn1qsC/1aAVM7GJqm5QzvAE0PX7ZT7jQCiuAeutD2IMBkGfkvHy0&#10;2dMrU1GtRYK8iNRGBvfCBgbBW5vbtXAFQ6X9CLZH5/lLmPLVZamvRZ3HMeeRKtHKORof8eCqfNEY&#10;oQMkwz8PWq3VR4sP+RE265S0ZOy321yIzfP4DJ2tznGFsydEiWQzjEBqdKQh7epM6FB2BmAAHZZ4&#10;81ic8fBc5Sj/Vga2j6GJp2cQ9N6jbsjteqn8E9n+76H6g8nGG/SZop8PzyK9SkpXeoW2WBEXqLDz&#10;avEDWalMx4BKyDH7Fn0EptjJSjtp9F1+95AUzHckUsD2Xj8xXCXoR7whBJNwjEXwuUxoZECQw7Bg&#10;O7ooVr2PHKJIK6rGYTZy/kaCyv7kWsiVExlpMtpu0TFnS0kY/wRb94h0BFtQ5udjT4P2KnzWrSA4&#10;FcYJOtkcBsL0wPtsK4x6QFVQiv2HufJDgi5JZFB6rxgktSydXQP5FDk6jtYbl6yOpZRHlyS46Dw0&#10;SDRM3W+gMr85mtWSpSNUKgliin/lqqcZVgs0+uRPZV4ut4+Pjxf4eHmaltXz3h09pmSEHuHIbmwU&#10;4kaT+N1xBOfu0DBFHB1aqJvtMcIHAUfRfypNnXSyxFHRC+ZzNF+zS0VFOtxDh5dvQ0w8kf2XfGOG&#10;Ywzf57ZMqqllCyosz+SYrFe0q+bhPzUDc5UgDpNw6HR95fMd8BjdniOd+xXqXXmu/TaSYNuhWnSE&#10;WzqpPbdMOUp2PCQ7JprdYRq3//C2B1Zv947krJ7paOUfoBd+lQ/DWLLqVxMDh/44RD04s4KuTerz&#10;da5NGyvh1t68Sj6m9Bef7w6wwyCALCYNnf0z7aCJDncqjZYEIv/CZDLKcvnWpSVDbU+d0Ciay6lb&#10;39lXPr0NhPCw13lD7qFDNjzhniO11fcUnxpNxHEmODofNC4+ELsB+14OFWvlmUbmXPsD7DweIkRR&#10;nO9Vj3obD3SqFqUDZvtioTE0ufeUBkMV2BCT1OShhU5hqSwvvmwHvtIV+zfHjUk+2cSKIXWCoQpR&#10;v2WOXusqfP1Cu3+nFEo7AE3FNemty2tgerpEDX/K3PkduUruydqfJRP5Jy+zdlLAB5gnToiMlN31&#10;sTwVENKVerAIxGoEiaVIGXv2qZvAzYnJfgaHlrpuG6cCty6SHs342gjFgTgY3Gnc4ii9TmHKYhd/&#10;kvjqhGj3mm0TDwFR0ieis25q2CLTaabeBSuvrp7bNZcQ78eJseryWBisIzhqCEpJ5GhwHhM9Brty&#10;EtokBG+b1JuMyI6wDySJjsw2ia0dxYlEs/m7MJRoE6HasEx5m2sapYWjYWhfwPKt1uwOhOSaoSlB&#10;VGAdSu76HnC8HRzqpp2xxPQZruo+dWaNtc9eKLNauAr4yNNKvZP6uI6Vu6ruMZwmNvmQ3TisjVfP&#10;Ho9pjweNZ+SyryFQ55XbjmsFSY7sYKm+VSdwWDW97T6LlLah1bryRou0WrSMqPyDs52P5ZOYduWr&#10;81bV1Orii9rsqCp2hdNUOacO7RNSNhPHPSHw7n7Fp2r01VJU7r+CcjIOvmKbnm+zelo8x4gwwULF&#10;UzCJLVBzR/JI3FMc516FgyI+oRAQTn+329Nd9KBUc/FZSDFb817BVKE1DrHm1g/OphZaTWF84sOR&#10;+TE5qgyJzZ8Y+usDgYXBwHEk9LcbGOQRrqKDgokGGnAH6VWnj+GZDY62m0v7/vHhe8K+3UhaUd4o&#10;HJDlinBIsnI+RIMzqa/HQ3KQ9OMAXOVgCaKaGI0rtyX0xKz0qSBO2VJxkHIz7FiGPJmMzxE0M50+&#10;PwuWuoLGFOIPYGP0MwmlA9xUhEUzgJnUSkkeHj3QptzbP5g2RxyWo9Gxfjy/vH8nYARuPrJgtl5Z&#10;P7EXv5red/dfvXsLqzcf3QFSk3xnEpzJs+7I3Iv2eEh2eN79uIEyLE3QDymPTyGncjjlR9lMUzDn&#10;0Vw4dJG2dGp20RW0EQGaBsYCytlbL6iN7LGUWtBn7skDGsSHmgBrhBuzBgnKMxbGZHxhPCGTVY4j&#10;MMsm5vx8e/PGJ5U9KNKP4rT9gpbLtgaAAnyfHIrz60PgzKlo8glKmN8K4yP7D0c2nsYL6XsukeaS&#10;GOXYfUPZ1L+QB0UiROJp0OEV0wMx6sYstbVWBUPT0BcA59UNGoDdfQ4+3i5R3yhmZWNOUYZs3Yix&#10;h/p1h+zYJjGYOANHf3gdT/TYYMvLq6BXfDabFb/OxQD66/AwRfVetgKaBX5HLXwygW57sw6AwxzL&#10;qmjzU3hW/+MxXiUT5ySIifTq1qinguzQXNnwUJZJ9E3SfoUMhl0Wc6MKVRTmd7d269xn1wCYBr0q&#10;IvOK9v2oUAi4NtFCyzqFSEGpxz8UFAozxqkeFXv52ii5FXEfSzw7FS3dH/hnbozS54GnmtBkvLRO&#10;Gx6eGxRXcj+qmmiPM/FwGBwaT9tF4FI+nUgAE/ZCmSmKrI0HzLk06RxFsqN2rWIRwbDAouKFCgBx&#10;zQbEKGjaVIBMmjd8LRvqVZDXJinFZBXrLK8paBdWwGGHwl2hveqcx9LwTPSKceL+jgtuHFuPi9W5&#10;l+OC32zHSGFYvAWd93iPCTbzcKxX8ZxoWGgcm1ht1NW6Jkic5gcOWMYg0Jv0gPnjhOtwCpgPlqNx&#10;BVGI6tQs4Rk+U5Ihrz+ZGhCpnjftmgY4CNmi+RofAyv0P8MUj1jxoPVTfwfie+r9CFx99fYtLshy&#10;37Xtuj+w0n+IBiiS0JxWeS6aEMJPR6WL+Hjs7nBhxbjPYx300QkSq6ekTyK0QL9os2UL3iUZ9Gl/&#10;p4JBHTl0ZpWtiHXe0SONNarW6DvKw3MabygB/DGc5+vbiMNYhwXgjaS/ZoDi5fqpK9FZEKLdZg+m&#10;3Fsd/WEoxu9P2bWK1j/25ddrP/cZKOkIMlDBUWhmjodkbc7EpLTxk+ShcT51AgR7MR+yKXCZTQCC&#10;3YiiHbA2LLFFxu5qo3aj0JVJDVYfhnWQY15epus6We+AuOqJFLMBr4siBPToes21GwpUvT/dPlEj&#10;DqIvO9oOXq3CGoLyNIn6Kyw2LvMCry7Fxb7ftlDYlP/ClfTX5XPlKDzzdWRzGxx1k30sGT8+ej6i&#10;3LmxCIg2HRwpTVBgBlDFvXsA0ek3LbYebzAvBVIwXdxGqlzC1dkdw2jZ8Djn7dsZnkFwGPPowhBj&#10;B/r+guJ0NuQq9ccoSFH2cEFbdyluMJ24bl/9nhzXsn6hyaaK60+Yo3OHS0z8O4WrG0gkpvSKJhSm&#10;7vEw+DlV7tQ4sIRX43c2SkpPtk8POdt76ydpbV7DhBcoF6NGKqE2hdItaWlk+FDGwKBiYplA28zu&#10;BqkH290RSWoHjWaY6jD1kFH7Oww+BEAC04orB18D89KJ/Mh5e8NXT3LBJpfr2zuqdpElPbqQpYHn&#10;mTqyD8c9OdHX3K6cwKnu9DY51+vojSB8OieaXqhyZ7lGfgzViB+S5jd45OxjTeh6l3XiUCKP4bNz&#10;ft7ht55PChcDbdo4buS9LyW4CDYOcXT/gmOvPbvzN7Q+40Lp3EivYy65c2mPscMuie/gKvr03d8C&#10;A15YAGrkmSRKsecG5/GQnOMhyeG5b0/cFU5KxQ3QwtVluqnCjCYxOfsCkoIFo/OGyLuzZeASXm1r&#10;gJosHJeTGHxQk1mxKBjiwSToOYyEVX3NJKIfr+E09g4P4C4zOkq/6LVQOGzp+vH04d7/8vQNcg11&#10;AIU2LVxAzYSiVW+3po0lsp978hfHQ5LjHjza+OiZcDNGtQRXSRRghSo7ApnZS2ab7CEe4DWEC+o0&#10;CkrY0LZ7oDjXq26VuKerbJGI7JUcFChZEt6BMdL33h944Ond0HN6dJfQ1hse8MI4odDrm7/R/64X&#10;83GFnVE811A2ijR15+Ko7LUQEN0J+kyugq25Z8xu4ZF99OPSVFnTr+JhQ3dC3R4dp4GQEiXsraxp&#10;aVO2bdq56WRgQtv53HJAttZHN1P0lICo3a24gAklmZO6KpSpa9BwFZMJcLRBFr/BgJd53WdG20ou&#10;zCgsWL9+/fRb5D3aF/yVwR4TsmNBdAeVITy/XVUwdKS0yTNR5kjMMeemyzysnKOsVfOhcXODbouW&#10;NPVjQD5oQjov7fe9bRk2BMeX3xUdWnSBtCSkserfsiqnykBkgTjj97RMLZ/gPqOmK2bokHX0raEO&#10;yYYiJtCDpq4k5Yt4vuBBAkeCObc3ZJJg/1wQOC4yuPpLaTYZGTru0Z4ED+W/Ojb4ovEBaY99G3oM&#10;rk1O3cw2rY5aNH6cTMZgy8Fn6+Yb5RWERuuqaEqfJxHRFDJJydqmiTHgWis4a4zKHNEkrJAJXqDy&#10;GCkQFHXptku2+GPWMOomj1/Qirve+/OTbfgrPseXOISaOQ7TMkIR3uBL4h+Ogi9epXGc8FA5n6kY&#10;t0lHUrsJzu1VerIVmbnFub22wMx2FdMB054skVENJNV+p8WVznwaEqIQk2qaGyi84JiEPwiBOJxh&#10;ycwNo/93aLmFAEY9LN3DgKPiWzAnTd2FnU43AOgjFRBJLyntPDyPqIKjULwj73FEfND4UPoKo2U+&#10;d81H1X2CClAoIosUKTHrijmhntovGIlaoYDWuzrsFEsppvNBFVOcWzAHml4AU1cItUabwtl42y7x&#10;JGUEY5eC45Y9ZuA3J9gVKo1CoGjV/vnMpb4YrEIRpKnq7pro+eUbWxTLsHCgdSLGc9zPiR5LHwrm&#10;2JPgN15lotR9aHwcRVp24DddQijxcvuYLqVKnyJQRrupPMHt40EEiEyEp/ChhaFVjJh7Na+/rfFp&#10;6tTHiLKGlpLKZ+pR1QiRpKBL/mqUwBUcg5iuSmgQq6fdyPb0rvemNRt8rj71/rJ8PH46N+DY6Msx&#10;wS80fsJXz2ICOUbucbAT0F8ICWNhNrUMrhmQiQOsA6Ss6iJ2NlfOjYHRLbC0zHblzkq8XysdPqKI&#10;V2Pn06QOs3fr3+QpW0OMB6vHU7DpHjrWJf2cMfMKqIufrqvx7w774H855tyUwWQej8fk32k8xZxq&#10;N1LmlUiZOteO7lBeJOTcW62HUhVmqElsq+6wFp5oRlOI6kp7keQ97gr3/pKtlcSmbjxtSLBE18l7&#10;534FMKaZP5Ho7lXnLEdr4bKmLQ8SN99+9joh2u4XM7zhEb2iST+cgzLHkdjIhv+gcU65TGisF1Us&#10;gqTrNEEkYXunhlI1JkgLf2xgcAyiE4g/jU+gDJ3WIXkBUMOkQzu2y/gXLG5WaMuP4IwPIzcYeEja&#10;baYKTdW4TilF2KtT43IlsX9HzBbS06VhYPBrWesSG2/w83FP/sqPB2k4ZY/GpwBQsoTK2sZ61p0S&#10;F2SUNADJOAL1uXIw7sQidYdEs+vVUnPwscZLS5/hKMNtfnBflNFnZENESf3bkG2nTiKbFFHSXpZq&#10;G9PUQ5gW9qkKX0C0qYDSD6Fl9eX8Ei+1L9E9wfmPGjdYEy9FaymMTNshrS4gS51regAOLYaTddt6&#10;Aapqtm5aXrgIBhS3b6DrljqzxY0lXthWlgOymFCMk9zCZPwl+WrkrGAUDTZUInASJ7DKb6I2Eyxj&#10;d/iB/OnhznDOTfcp+/X4qeyfvMrquWATsCepEMmlQEfXRzinJ0XpGiAi7oKz1lrpgFmHJfRESxOc&#10;1FSswisjNGuBGxNfR7fNCBMLCYTk7nOAxh5doi6XeN/coLsKxzuO03hkiS8z5YmN164FvT88Ohh2&#10;NjhOgj735IFSwUPC8581vrBatyjimaAaNxFFPYsF1aoKE3xc0VJLQIHeczKrgRxHQgnhMGtGR5A8&#10;WFE+ZSa+3uqwSdjGanimgHdIeqNGCtaJf+tZkPVeGLjU2Gx12xALe5eXmsnEaSB+VA7be1jR14I9&#10;Htv8rcYXRvGHoRMrSWKqBle4yU6/UgqkVWMpAnUm48SmZC8nSEZ4hmeqwzOGjtEuEYPhRT6agN28&#10;r1kvPKz0RGG28W4mM6qfGcNY458c0v6Au181tIW3WfTpNiWn+hkruLB9ZzXQkdXHUcHJcIJ70oyp&#10;EltAMKnj2POrxg/CC0fWmI86n0PxdQfKOKwKLLDMHNd5U24RKdmbr3S6oYGrAih7eaMKRkihPNk4&#10;SKK2fNyNW5QRDtXhs7EjVKLvXajJLkyj4T2svijupmfkmjFK4bS12LeJmCa3+YUu96MJtJySYZlt&#10;/mv6S0w0+EfBP/jxO6hmz0kACLhmIbWSk5eq8WCksFIyI5yzdpGxv1EGa/BITmCuibIz3ULvzraO&#10;stNAjxBwzyLHnMDAkfDnnYkKFuTFZU2vrZDF32TroSmAGtfM/Q+qtxuj6mykEUzmCBV4TAObOaMS&#10;j4X3on/W+DAUSu1uMTaEo1C7TrQOQAUc3TyigXDLkrJqFL4Ew7VvgElAxUTfATJrbi6r5v2K+QjF&#10;ZzcBf+Sg2HDoxOty9XmJTzHZ/y1y4gPNHsZDNJJc/uCSBqJ98DrOE8pacOCV+xpM9PcaR7udo+Ut&#10;maI6gTOYrkjtgDGsSgHZlByM0U/8SVpRawmSmLlj3aIO+aP9oE72+e3lY94VGson3XPg9VSPsKuf&#10;fxEsoHEMmDF8AH+sQcOWia8l4uZrM7DkDY7TfOFR+VBaYss38vO3fvyELU/Vo3NCNaBoKGVMfOHU&#10;uPZBsqbYk4Zjfkvu0NhJtkqpgZ+E0lZvuBTpq8on3AJrnU/Jbu7ywPLpvDB9Gyomxn0jh20v3lIB&#10;bl7WsHB2Hdn98ZVcNq9cGlHoq0SYP3NhL22DqA8XedyTk3tIHJlpM9kJCf7Bq6yqFw5lz6ESep8h&#10;I1y5idWOub0XG5v0YGx9DmXJCaPsYtFtrcIPZYSOyY45SoJaTbQBH6rFe4rvIHy4Rwmv7YpuX06K&#10;PD+N+VmY6yEuZFH1i6E+9/EXNc53VWQRFyWY2OD4PCTvn20y0aQs/y+unAvwv2t8PUvWBzWjx0+m&#10;JQrJmrLI5a5RJwJQbf1BdfZf3d9t/z7VK+TQMNiMJqgeTU5fpHhi8mkGRGWGxoFW5Jebr594w1t1&#10;q3HVnBlw+nYRc/Gj/wGhtfuhhbhE+ozPKNjSRZxwMpuY4BcrpxUHpIY7mB3NTIRMHUIZelye8ACZ&#10;WDRNJwsQq37Pkw1R20SSEQBdWoseGMsGFb699RhHrKkxpkVZNOzOHQADo/XRw5N7dA6EZxqu0gWH&#10;BM0z0rgR9o7eorRlo3HcQ59DDnPGZqDMva58yeN4SP7uCsiqn+FUi4qZCIDBaN02MVQLnebPokGe&#10;+y/R3+rKD2KkKGIKqAMrZ28iLk5BIx/t1BbsdyuTAVDVQ3ngya+sq8r+Yp4Ch5NGsZTwPNk5TFzk&#10;4+uGDgZcmh9OzGCID4N7SiA1hROclUei5J7jVZLhDj9lfwHpfAAaqtcP6dSzoNsFYXQnRFjrWSlm&#10;T+G8jdgQrcImxvbaCJTV/p0a4M9cTR2Z2JlydEtuBdCK8vSB6wI+QHB6ZdsYO/r1vVpmB+QcBIai&#10;zT8WT87feTggBtI8UjESpnAqHqs5Bude8N/w44eSj9SEdGUUcWgHon3Sp/UDw3Uc7dGHKs4Cv6+g&#10;2lREZZDdmTKuYkszdsGH782ekJge1ulqPi/tSwZLgoTX0fhcNym7vzep0AVspXz2/Nb2xcDGllND&#10;wder/BhNanlMamp/dcxZ6pcaPxTyN6AEXxzLwpk4tCJOAyJPkYnHgg4CtSk9es0i9cEpKiGTyBoL&#10;7trHEewdRIrE8WzSlFBfopLAOT/3Ruht7j2M4HgZxkdaYL599hj17aoXd9FtTfHVD58zhw/EJ6GK&#10;hYeye7SFHI/pkv57+z/DKpdgZJ2C0vHQEpT8AVSbFWANx86g+qGB8XCY5fQ1ewh5FX+fIF7Gx4Wt&#10;8YXVD4sdAhd/n4nrGR9WIok8XvoKuKNNCN+GXbWrUy3cvSwaXGzaRanqN2w9X/72fHsFk8Z2wfuM&#10;n3DafifnngTAWXDmf3fM+d/bHS7bEqpqAT5rTim+xBFjHospN4AKHwiRStuGKkiCasjO7/gxuyPX&#10;093ErU/jaOY9/aaPNwjDWKz6xYhc36eB2ODFTIIVhoIAMpDlle3MGxc+/usewYfzkAZudC4yGphm&#10;S2CDKXg4v8RnkyJDNK6of4Gz8Kfa+imYmEyC2Sm7s3Ck1B619lONDjWyJIawZieYyoBX366E6gm7&#10;J9WdyNCsgoCDpbbCHKLP/qcZybqlW/emCVvswbr6O+7iIsbQ0D3l+/HcZq7Xtw+2Kb7SwpalCQSC&#10;r8VJfiARjnMzhbEsM6mzZFOT7ni08Xjck7+DTNNPCp8cIiu2fQE2MlHv0tMyBzZns9q7Tzal/0jl&#10;0vENHqYIatm7TSIbT86pQTv3ez4lhjXLKOHL9RPXi532m3AcyQSlZScH2wcO5MsrsavG8xtupVuR&#10;fqlWNyJ7dyu2sjgBijnmnHg/ZTd+PB4CorHxRInqBEf+hJR7RhNvQMQJrXSeio20YwvWkQMTih3O&#10;ZDCjHKx5tbL/ZhUF0Nw5WKpIYNRs4mcWtb7d/3n5pP0g7PYFjC5kxuMnk9Z/EBn+gNWgszUh+cos&#10;8Jeie5+/d5hJHi8c3ttyTDDt/5IrO8cR3ctI3f14EhVtKnhM/wynxkuo48zH7qmtMtvVZBliorsu&#10;WupZSgzcQEbrJFcnfJa92HNM2tCNvQ+IcfW3p1f/snpwjZ4/Xq8vr5fXHSckYdHVa9s6iYrBZIzf&#10;2IJ7D4Xlkfxb39bXsp1imbj+MLpnsw0m+1Cx6ftxj44Un59WzhX7Af5acsCad4GdScmeqhzio3GA&#10;SrpmImLzWyhSNpskGxHntiMw/p0OT5U4UQhZhdN4Bsaxep/X78Lwv+WZAJsjyMHbDnpOJ43f4+LX&#10;H/RcQG/ssWxK1DIMPoU/7AyjJ5QwuYmp2NQRb8kEm/XclfMkK4j0G2i4F8a4V+vTEdWtwkfbp8p9&#10;cAhZ8yXa+006biNMJicWndR0xee8V9fEhr0BS8MGFuvVE73NG22C7riHZeJ6e4WslaCzpYxEdMm/&#10;Xm/XT38g1juKtHh7YgcKfv+x4DX+4VOApJDkJEweCYIjnmCOh2SZzgcbr9V8vsJfS4JRdAkg/pqH&#10;Io3KSxpjMKGElDWBYLa2g1TWfuNB6ekUAkPQDTHV3u9YqB1oRKLcrq/fh6LP5bzm2b/BggX7bFo7&#10;LMtuwperN9lBtd0OkD+UTeR3CilR6yN6pK3nI5Sb80zdg40fi47yn/fjCvxL+FXFofGNFUSN0/9D&#10;9aMeOmp72UXGdFWmD1AWYBqhJFfPAygVVcrmOgMvWUhLvy/Wh+Zf/Xhr8OYNkcWzmDgpIeZK670x&#10;n3Yi6a4BIaD+5+v1wx8HYJI1VgN3vobTm4kMpvLhPAvvxwSPflwBN3nAmf9FXfa56j7EUi1qW2kK&#10;zdLFVRZMga77hloIK04grpX9ydA8LEhHOZACqy3WwaMwKbjiWvnet6mYUe/Ice2JhKT7DudQGlDh&#10;CcUi3Tvksm9GuNV8ev4u45FYPzeQjAaCiTnOzKQW5wyO9FEHqPHt7R0q+EvpCV9qkH40vlofJcxH&#10;9amvUXjVhJbEe5BGKEtG33lm108veg7P4CZObJ/0Dkk3z/gFz5dvVNgcx4IA/oa+Nu13v9zlafbR&#10;14Vgv0hKWsruU2QI4QOlv/8cREvqlPwpnnOghMG9XJzfH3N67Mr5C0gLxxn8GjGV3z+oAwVnIyrJ&#10;QMNTwm1fEqVNVI20CytVnRSviTo+qtiHm+m9Br6/w6LoEmcrC9H+t6Xqhb+/JXTzq52WTDOST9eP&#10;j2euKVG13g4HRPEisQ1fJzIhYB3NhsZDOPKesWVHQeeZmuiePfz4EJ7PsHiM/wEQb9U9/ny0nS4z&#10;RhU4rCOXclS4BWYAMnoJEdIeURqpBRXaG40Gtkmxl0FlrXXFfO3NiOdX/IvUx5f7meaMI/tBvElF&#10;wLRHdG/VrkN/AKpGLnHLnckJzjJwQz2Dr9GeBF9XTpv9DmxY9DeQbaRQTwNA7cbLpqMfKiyb+qB+&#10;myBIv6hZt0JqqnRNwSDPKBLqFsAz7CJxXBi7xYTZ/59LKPF9ec5Hx7Vxtx0dxZEQTVtL7cWAjEXt&#10;Ewy9o6zEcf413vSZMP6lH/8L/BNGmi4+zLwejlrsiGnMKMZTlwDoY8bAoEtRSud7q3OlNGVWq5Sg&#10;gsAHOMWcJvDl3v5rNP2VDryZzZEng7/6xx3H022Cl4tX8NNU9Xu98/b51v9cJ2j9NnHkj9QcR3RW&#10;nJ/Or8cEfr748Z8Ue2aH99+AGudzbFpUgv3YzswctpxlzYo8iAJMvSlh9nqcbsqkZNchqQpnFyLB&#10;HUYR1edkZ5BfP9h7iyOZF3fk46vCQpGOOitA+IyWv3VIirxEVDibysun3zrfPnd4bvLxqKzazd/R&#10;7sFx7Onn8Co03mjOE470xDb/GVL1qW4DSNuFOZv2ld4NNCVWa2bAgQDUkdm2bLXzwaTo3nEBPxo2&#10;tYks3JVX73P3T7klAQOCykl157UXI2jVKIpDy89+egyEqBCQ8CaWFz/S8JROwZ5fPncMyZg+kAuO&#10;go7NHzZek/0csMVnxUaPgLyqpOD4CNCtE3WkTXNlo6i5cMwoOVeu6pvNfnlSfKjlo3rbWxBZWkPZ&#10;fYsVQyXvwV7wVttOoX8g8u8gzfu31j7hGa5ym387pHJ2Lqh7xVWc47gn+py0NypxnJUZbO6vB/DH&#10;9/+F/yz8r8b/0/C/Gv9Pw6nxH8+FnC+Gk77Dj2+T/yFGJb8B63903hPfyn3//tR5jx9gsQtvIptL&#10;pAOqfiG4Ldr3p5+JLIg5tAx+C/862EwWuP5VLuDH/zEsga9w1/htIvHEXg0vjHCFf9uLwfpxlYiZ&#10;Co6zxhtX9Qjy3HBwjL7CIhy4v8NogJ+Iyf0F4wGsltGP7yNugee/F+4arxs//oW6jvTWAE+mKSH6&#10;+LtOCNbPJyIGNjUYEkfyC4T6cBL8+HHZyqBSBCmuwOQXGGYWz6w6MH8NP344YwxOqnP+e+F//Tjw&#10;+W9X8wP8r8b/0/AXjTsv+bz+J4f9/1Ooo+/vZ/JfrJ9/C2GNenDCBD+p6rGej4vEI9w1vm5zNf6n&#10;fq20548fb30Ifmr/Px6mf9NJ+/bjx+tU/Ab+rIkLM2CTH+x5iFFQZUvqO9qMYHiPcF85XTIntmka&#10;P0+LbP8Skf9fwfSvuM/3f9D47F1B+2agYlylS7xUYX36YnRMdj7Ag1fRhq0WfYLOiP341+vEEvr/&#10;FdSj7Vd9y1P8HgZ18IlWVeZH44/1mwr1hP9dOf+z8P37/wMGEMtmOLWSdwAAAABJRU5ErkJgglBL&#10;AwQKAAAAAAAAACEAZX+/HBjCAAAYwgAAFAAAAGRycy9tZWRpYS9pbWFnZTcucG5niVBORw0KGgoA&#10;AAANSUhEUgAAAXEAAAEVCAMAAAFWOxVMAAAAAXNSR0IArs4c6QAAAARnQU1BAACxjwv8YQUAAAMA&#10;UExURRkZGUpKSgAAAEJCQlJSUjo6OikpKRAQEDExMVpaWiEhIWNjY2tra3Nzc4SEhHt7e4yMjP//&#10;/wAIAJSUlJycnKWlnKWtrcW91rW1reYZpa0ZpWuU76UZGeYZe60Ze3sZGWPeUuYZzmPeGa0ZzrXe&#10;WrXeEM4ZGebe3nsZ3nsZnFoZ3loZnOZape+Ura1apaVaGToZUuZae8WUra1ae3taGRAZUuZazq1a&#10;zs5aGaUZSnsZSubeWubeEM4ZSsW9tcXe1nta3oTeUpyU3ntanOYZ74TeGa0Z77Xee7XeMe8ZGVpa&#10;3lpanLW9vXPme+ata+atIToZ5pTv5qVaSjoZhJTvre/mrToZtWPv5mPvre+M5jpSvTpSYxAZ5pTF&#10;5ntaShAZhJTFrcXmrRAZtWPF5mPFrcWM5hBSvRBSY85aSuZa761a7+9aGebee+beMe8ZSjrmvTqE&#10;vTqEYzrmYzq1vTq1Y1oQIRDmvRCEvRCEYxDmYxC1vRC1Y++95jpS7zpSlBBS7xBSlGOMUmOMGbWM&#10;WrWMEDEZCO9aShlCGWuUnHuUvWsZc1qUve/v7zrm7zqE71pCITqElDrmlDq17zq1lDq9OjpjOhC9&#10;OhBjOhDm7xCE7xCElBDmlBC17xC1lDq9EDpjEBC9EBBjEOaMWuaMEGtKc++9rWOtUmOtGbWMe7WM&#10;MYSMUoSMGbWtWrWtEGO1e1pjKTrvOjqUOhDvOhCUOjrvEDqUEBDvEBCUEOaMe+aMMYStUoStGbWt&#10;e7WtMYS1e8Xm91ohWjoQKZyMtQgQKWuMexlCQjpCGQAhCGN7e6WEnBApKUpCISEIKRAhCP/m93tr&#10;cxkpCBkICFpzc4x7c4yMe0IxKYRzc1prWpSlnFprc5SEnIx7hFprY1pSWgAAEBAIADpCOiEhKXt7&#10;hBAAEFJaYwAIEBkZCEJKQikpMWtrc0o6SlJSWikxITExIUI6QnuEc4R7hP//7xAQGQgAAEJCSmNa&#10;WkI6OnNzeykhISkpIYSEjFJaWmNaY3Nza3t7cwAAANsJuXcAAAEAdFJOU///////////////////&#10;////////////////////////////////////////////////////////////////////////////&#10;////////////////////////////////////////////////////////////////////////////&#10;////////////////////////////////////////////////////////////////////////////&#10;////////////////////////////////////////////////////////////////////////////&#10;/////////////////wBT9wclAAAACXBIWXMAACHVAAAh1QEEnLSdAAC9lUlEQVR4XtT9a04kS7a2&#10;ixK4o3C5hbmgcDzoAb2Y1YHowelSNgylYIEER0wlqGbApARICWgjAvEDpPM8wzwyc1at9V320dra&#10;n0H43c2GvTZsXOzmG207bfkRmqaqm4b/qqmqqq5TXaW6rnI3dG3T+E/g+XjBV3jMV9g09aQmVPXq&#10;6r4/6/qO++WVjfHpSIJoG2JtSOLOp6t6O93P+ufcZa7FKyM95Xmeq1ofh6x6UlVvFylV/fx9krsp&#10;DxOMn+TXr/jCE5ch/8noCSnl/FvXLeJ56TfGuvKNzXi+OuECL0x8vJovPnPTn/f9j/jJYYJyo5+2&#10;gQ4p+jA0tYBE/NVz13VEZvxT6J3yJ03TzeaeLJsICRBRXc/r1H5+XvJ8FSlscFXC2UqSmSl5rqrX&#10;itiNPnV5yQvj8zwwnUJpc0QAUwmsIMgiq+vMO9OKTKfuuwRtTMlw3Vapatrjl+kRhJkar1O69/XZ&#10;RT1Jszbnc5IhAfL78iSeKUnRxrGl3HSRAShKVebxWdV1h9188JENHqmqe5JNd83j8bHpSaGbgGmW&#10;Zilf5m47113TbW60X30BfoEgUhA1n624cBhZSGmWH56Hh7MBTNuN06Oj42ORaNIKWI6vGxLYaLp6&#10;Wb3zUr3ijQcePdsBos0Keo7+xiP1q9xLGoUr+H8zz4TuI6W9br872D4bwPNIRpNo0khQIkk8Djxe&#10;ooTraqi7vZTPvu12GXyOZQTYz5uZJO59wferZgFTVH01PapmlASI5o74j4+Op6fTF5L+AItUSRBv&#10;W2y8X9fLP9LOW/N00+dukTemRxsbG9OXF55ITUonXQ3rVU9VlXnFcu46uaK6ybnv+mFjoz1qN15a&#10;4wdGyj1NmiOoA+QTXrgzF8fyBdR8a7qN9vS4nULUdMIzcJdUtWS8XkIKEVgEbJd9zlcgukF22/aU&#10;X7Uyk/m+Okltu3yi9EwwV0sLp/qs82d9c5aJ/0gZsREQ5SYbozw6WTYfVXtkoexK5k7KTU38R+3L&#10;yxF5OD6K1MklZJxCGQAs79+hsKoOqtTkWU6L7X7j6EhyTlt43/JM8jKQklp6JDPAum/Frz5nMFw3&#10;h5ajr+Zgg+e5MZcnJxTg94uS187NrpDOOiDaeHmBmKMp2ZA3FYj1LMOp/MkiEEmNqVP/We/k7gw8&#10;j8jvV146PZ5uhnirB4hSSlheQdFZVGS4QTzFsmUr48EHVLT6oZ4uGyqphP8IabZaQg/c/xWmI8un&#10;L9NTKJiteOW4mT6R/6r+XtfvJJOMh+yD/5GPnn4FUSpjQ+leUEd4JCqalYK9QNVvaXabNjZ3dnY2&#10;dzYJ653b8cJ6EwTVNUcbnv5vhIjfJP6rMN5z55G8ExUMcJBHkK08I2NkL5FHMoq24BGyE+J8DD7f&#10;NPCxskS5IOTUwb7u+868G9vPx0PSgnjcsZSEqD5LVPWuC9nvMyqLoo5K9DAasoG34MnuNngv3xTl&#10;ZfTootATvuMlouykploi3GSd+Umeqxy9yeNRgGgimHctpMww1IReadLQNf1CcvhrN6hFPFgTOVK/&#10;abd81OiLXKMmI1261XM/K4qUe0Rbhx4SS1Bh82R1Iburu7rLKnfAlPiNalsNJN9OEQ6g80ENrJbU&#10;bp9XNHYN9aOvpV5iMkqCqnpP3RKce+qKzyra+9UKIbXX1d3iNvXGfhr6G7YLXKd/VM0d9Cl2YMhO&#10;6vuEFsrdrpkFSCIj/2qYKcIzxOsYjKM++ODWwRki8L5GhqNSqP8prSTtJdTud6GhCHqirybI4hVp&#10;UFh12jhGEVJyxPQnEKGxmq2QBSpeOKfqUrP47fdusYCgCsHRvlDvIhAjslVGWGpgtCjGGqGfHvbR&#10;t935/nbfb8A14jhtkPWQet2covf5I4XeCn5Rp2/dLKNMzrqOrMpbFOhLVV9RNZvp0ek94JhPwKnv&#10;gD519TzNewLihoBkMrdX4JkQlSKGUIN4WV65M69yHg4o4I2vp0dfvx4Dj0UICOJZtFUUFT/0IoIy&#10;DbAxwvj4CAUENfUtN30euU/00HLFo6QCmGn4hKSh/wAZiDk+3QAyEk/5YpMcxBuvxlxpjRzCJd+6&#10;fLgAdyVr+7KhTq3rAUjQJJtRm4Q+xDFIpfQ56/YPzCq66gVqru9hPYjFdmoSGPFUdV8/ncFU2kdU&#10;lhsFJcQchTkC81KHkIrwkUqKIx6lNEFhXn3MUtVhV7TtVxIgeuJtVlHtNqY8jl7EzgOpqsPeBBbY&#10;UmKOYPSw79oH9BQ4fKfc7mV6EtmR+N3BwrrNWjnGT0VSJFCVSIOKq/nlESGT/+rhCoqWaWfjK5Ro&#10;zm18nVpDEUbpcuvI6r1l9KS2BPk5r3VziVF7+DysQGUgxpvnCiSbU5GEGvIbwlJwqB5fedxw9NWa&#10;uoR10of1Q+PUtyESgGb1F3KbQQZt83Xj9EXwNyEldXLyHyoOHk5UZFRVrXkA+hLD85TtKfYiuU1p&#10;AZN8p2ZJfxS15VSvoOeiRn/sbKbNLyHyFfyhYeKwbLwiHxM4+t9UN//zx8c0CZCwVgeUIxsPPIxs&#10;hjDmwDzIEcrv3uw/acX38uwqTdq53IfK6PImfPkzGGup2hEvWLjhdIpwIlqKrepCO4Q4GXEKETGY&#10;daw4pPmXWdZ0Jtyofox3/Df2QvAvIaiXw9Rr5mA6XXFUsqHHYsQfxF2vyMAnmhT9OE99130LtWX8&#10;ChP+ivmGXRURGzhaEy881m3UsGf8dJ4un+Q7jqmrB6qjvQcFOuFbH3GvQ8h33+R5tc0YP9QrnFSv&#10;3rinpkfk/nVJ6xTq+aPy697MH1J67hZ1333bJbZfAlZPMB+REkGCaqOXes05oqvTkojjKLKjvhUd&#10;zPE3GDU1fZO6c5h48Q0F0+V+BD+A1yHkBSwDI+bpdeTGXx0bnyT344FhhVZZWbRX9UL7sO6GTJXe&#10;/8g3VKHc/WSdEC8IGAuYaJGNHJhOnE7bZURYV8vHEjPbutpGGUk9tMCMe/tVXqV9TJ//a56HDtF7&#10;/QN9nEeyGpE1cDQ5RJYGh2IzBuNrhTZvmgTgd8XtV2OW+a3AzQqVnB7SQT6Z1d1z6vpvHTK2xdPk&#10;jQ3oRTAPlAYHYKTdFWLzGFvUTMiU/G3hokcZKxd8cok9glSCfljy4RMp1OQs9X03tGhQo9k4Vgur&#10;wGqcAwORkRFUlmkQfbNlDtVvgdGbxbtMPQn43iRd4YugPbr+ZkBp7+IzIu0excLahFf0B+ignd5b&#10;LBgcuPrWfHFjA7k2fRcS+EYr3ehz1c6rhkow4wTokalDeutQmlGmlykPfZchplOtIKtBgNyCUJIL&#10;atjXIsEXA5uv8n5VbeEulWAaWayUnDAM8Z/kVf4G56TVdnWZVmCT858dHIhLgYrHEfyndIhn3cjG&#10;2GbmzGKldGSdN2MEDKBv8J/JQxQukQuN7uo2FWuBUHuD73G/h7crHdhTEVCxQhcRxNNFspCAuHCx&#10;NLtgFmomVKhZDMbLsEh4OF2kz5O8TUb2OsTlt+2uw/7ZhDp0mDo4N7Agbi6WT1tPPuAA3jf+qFqn&#10;TfNE5Jy+RSKRhdhDOnycPlcJUYnd2T0/A1F32aWtflMJjJt4enx89IJRU6sdsawXF0oQdGxTPV5T&#10;stPpo1m4ByFTfat+j8rUYa1FEs3w0Qtnum+fz7qL3OEaY0tuQrtK+/T4hUwAv2aTpOGpmGX4cwt4&#10;sF8KQMHpPGAZ+9zU0qir+y+m8VE331M1/zb7sveb9kbS4jjWlz5+eTmGx6HSuosSRYBjymYcobq6&#10;fj96sbkpQDEeE7qI41Rdp+odI7ppbuvbL+isvBi6oasWWDTFjtTNhbvdY2HfWU2U32bARhjZpD1t&#10;/hFSs5nsancFJMRJuZqd7lDnDHG5i0G4g0Fwh0axkSEc9GMMj+Ppi5KLp3ldIPBSiiOXPqnLSCPo&#10;lx2Jl9+dxWxGIiSbFfJ2hRROeYU3hMX8MESLx4bmxotmhyVIvGKgQybu9VZCOycEH9efjNgE7qhQ&#10;HNW7OiLR0rBVvP/Ib5/7jIhISILjr/BiWKskBXNuVi/UJAjr37DXiCMjgTqzpUDAijJxSTghAf95&#10;CCdPAUtOczPYFqRjOce40ujUGjONdkq1JfeSqOAl7mj/sBzuUTRVTa0yYSprW9pnsAfrx/qtwcCl&#10;DJAhvEMan/haxUrFegPxSAPRMp2+qETm+FYTGYaHI5qmOZ4eVelVed+FJ8nl6gtKfceHRLE+WKZ6&#10;yPUKXtsGeGLXyJvqEMGb8D60jxYBGbCdJmiXQBtPSBq7kjujYT+JRgehqbrf2x25Kc1BJtWzS+Cx&#10;IUUL+xi+IX710Qax/ClXRLGxk3y4UuTDVhBsojdSgIPf60MS+Q8kjtU3tQhjYj7s8nzj9PRFwGH1&#10;41M1BgYueYi6WYPpzGKt8uKScjD5Ck8SnRbJFjT811EisQXuGGRf1L+fnUA/blbQTuRf8Z94Pdqn&#10;tP5HxkTcGMsh3md1bBtyrpqX4oYFNAFaugNuKM+4EjxuDcFPGTTIA5BCMpEjzzzTt0DPWnSKA/TC&#10;DKdtinoXFapVRI7pcccpLjaSWU2L4f5m1AnF9dAd4gjJLLA6SuT02JyQD+oXqSAUeNxHUx98Q9yv&#10;WyEOQslCZRSNYlP+gnsw8T/u6s5GWWRgpbn/3xjCmRhN+rU3sdny29lZcPmnrU/4efrLjar+l6d+&#10;DRH7/6jp6n8WfHs8/JHojxj/m5EJhiFgdWl5UU+V8ZQa3OifR8EiXkNQWbhVQhzKdcgsCj1MANvg&#10;1fGq+dD2nI2Re6MEK7scYWVih3qI+OENGdveA00Chf5XGDzNkJ55tui6vu8i1ojbQFw/KP8ZiFzh&#10;WCInEftyZL0IVn0kmqbkCtNdyjG9oJsfBoaR+hdZ+E8oj9iFgHeNrtBBMGpbsswB3K9nv8JvukBx&#10;UCfxyKLVL8KYyL9QbmaMfDPipVJS6anyPuyFkPb60hdAXy1mVbpHse+tQAXi858l0ggSb+Q/ySaA&#10;iahHVOuirBFnI+Vu6qqvrsC7qvahHg2HWfH8bf9m7Awbww/KA4t1KsatdFR1GnVb/1EOYBXB1yyt&#10;Ei6fAuIj1Teon5tngcEwJsoSNTsiL67kryGilmy5j+hMJYeI52RS7VW2jlCocAoGW+HE3D2zGf5K&#10;ekTui0Y6xk3skT6KlRvNQ3TYGXNTvaL5ITiEOf85tVc6wd2DqEM7VEnyGPsGUUEblESkJXYCmofC&#10;N8qtt7w0J9A+ciePE0hFYKhIyPPc12fnZiAiLVHrLSFHASaMRuMPykGu2qyaTfJt/NHzVnAvhBi1&#10;5sWOAhmDevY3ZHsEiz4iNwMbRIxPa0nwPi7emnZtRa2i+mnrqT7jaSIOj0b6iTy9Wn3r+hlfuHpO&#10;7W69b+SpN+JSrMVHtZ0R49zXJV14Cuxt9R2Km/rVwlUOTDQBCNIvKBgKdxjrefHc4+bhCcCVEXXh&#10;FmCxX1ZibdDkaqFcD4nIpZhd5GsGHXCgeeio/JB9e2urJWpaldjvobe655OgOsIGOcU3JRai28RG&#10;G3E3+nCSoizCqDPp6hun0aRhE96q3qvvMBTzJ6Z0/b7QoLtp3qV6jJwYMGgBhhh5MSjnMOLngap5&#10;JDKQxIgLbhxDnZ5CudpVkftTe2IpCVBJvgUURk6GIvqKuEARDIwY1f1Smmr4wzNeWV9LzNqUA5Qb&#10;swy/bz26/pwdPue9vQWxDxJYIsf+6UtiNvVaGW2XmR5hq4aB1zTvNtbf208oOODUVZNQGmlPsR7m&#10;yi02qHW17yjU68UIzIbWGO4dEYY5wdv6epoZL/iUPiRUpCzVQn1XCEZxLOrbauCsyQfDAWUKq7zZ&#10;Ez69D2iJfCpDtSmaMyDDFof75kgb3haHiN2IUTMUZ4PPapgQu6Roeuo3HrKfIgX6fiazWwmD8uMX&#10;yWmGCkvTPGr4XGuCTaF/OrV/3Tqf8WEqGI8AKiEeu6H5eIJgKv9Jlw64kNOzfl12ZIQvYibCI8S4&#10;pDxRuTlQb+8BnfgpUwuU+O+FBzKoaYAPDZhWalSMUPtuUaS4La95+JaHfjt0tbBsvBxZq4ngjcIC&#10;zdEZ3Xixr6TgEnKhgD7hoTe8kGg3r+th2aw+SS9vUovOgEWpfrh9CWMnXfbpkextxxLsji99cfFZ&#10;4WtFhyNh875aGj9hJcz1pPsOB6S7ch7Nyfb/1kC/2O4C8/ycGwz2gQiwyqFMVg8mqD+K7LFIFciQ&#10;Tr6MHE89+HuOX1fVy2goWU2uutUMBZ0P827a/n3vsEj2r6lu+40X2G56DCC4aqjzE154FqW2sZVg&#10;ClsF6FX1PXQRxUkJvUD2KLpq3sJ1TL/lb0nSF5oC59282krnpYlkAykgVdHS0zZRqtjTUUfDQvJc&#10;piI6HqSYbTrFMr+CmEwthEcW/fxz0c2GRT90u9upmp5tbBxjnG9sbNhOKaRAc2t2cQ+vEZnHwedU&#10;TTWcTAW3tF21SfJadD6PSLz9QHrBhBkbIzo1YNBh2qSNrzYEEImqyPIxp3KMWIRwF3JptkXKw6bD&#10;C7hS+Acpk/r2sk79Ifl4/ozhCXVo05vpZ7Px8iIqQENVNctstQTfFLewuzU/pPkrHm6wZTXRT/dZ&#10;Ca9geFz5hMc13HRovdSdDfMwCJolvgsuKdi+EwmUVC/NxiHxBwbV0ZFsA8QOBYquzegfVhCwU4Sp&#10;TbWMUv0AMF3aR4Jhk8oy0wZYwoXzjSkO+OfsRIMHojDkApjpxh9Rk56snc28NB9Rlm+CYj6pSuE5&#10;pb26+0Dk9hqlhAEFfRRNCzYPpWt7nfirl0p+aCR2ShX/2TapJ1tLgYlMCIkOnbCYXTFKn3tNs7Jt&#10;sPTT5G6KOfd1A2fu1GavzXZawxSvkGGflZA29yYblV/CLdPqKwVSLZdbmM/4w1W1ayt5qj9Svj+A&#10;ZQZHR7DtbpCtp/jp9rRRstMX8JHoRClJvcTbL6bFrvSB0rD+IdZWDHZ1vTOfX5gfHIHZ77aN5M2+&#10;OwcdOyBfHO9j04GKTcEbIUqJRGzyJdVmq7G90UhL3Pqi4QWgtj93my/skW+/1QePw01TdSfA0tkz&#10;i5+ODMS3PQ3K46UPI4Z4m8NlGCLewnImM+Jsx4nA87Ov1DRW1OS6/vK1O5uhQ7p8Pn+26SUc5xYX&#10;eirL85LRQo8DoPJBof3F5hKMGjlFqksa3HtDR7VvRDv4TppX6Sz/LicuzqT86PQ0eIYYRJ2XRWaF&#10;lYZEOssOK5J2SCd+2ftDNRRpyJFYA0KTSTClE/wz1cZzp+m4awdeUG4zvbZK0DX6hDxK3PDVfTS3&#10;hD6xFcH0zQJhFbkIlMQcuTqrDuZP+XMbUwzMjfn0axtN1GBunYNEDA0oz3ZHDfYyKx5tByOSp/qO&#10;2IJ4ez612OvJst6bcGgFyvl6yAjdbBugNsqRTfRT4rc5JCNFfFWiHflCFtr7+g8ugpHlSAnCmqmR&#10;GUv3A5Fjl93+PrsCocmAnMndUAr065Et1EcOnQt2aavPVwtfVgcgMtC2f5hecXnjCauULGn5LKob&#10;8nlXv4X7ZWPRBCsjRiUBC9wS9ifUS9ukqd5fbLjMk9wBc848ZaywS3sk4YIuHBwsq8l2D0BIG5uz&#10;sQK6K0RMbuEW4iR6EnGsl6HwBbl/UtcYWtA4epeRuYG/z9XgG2FP9ReHKbDH+MKahmnw6iA/WBGZ&#10;i2QkctIAG3BZ1lsBAequhwOQZsDPfSJUvmDj9O7qRr4JYHaGarKf3oh41sGP6CI0RpqWwWYl2PgK&#10;MA1wg4HUQ7EZz/sfFCmUn9oqSqWNpLVLzcJ53T42mBL1x2c60XcEyfz7czN0G7Z0gThVKZrVI3bL&#10;Ch5r6kcKIGRIqjEuucxRflR+cdneU0Ld/F+TC56B7JzeqtXqIH/mPAf1T2AJy81ElDFIMESguARf&#10;iIgvciKrUolCfpW0Ry60BYNaZ/sFogi53mMfVejTbtRE/E5jLBsCwHGcmCnEbrbhekVvgxXGLS9a&#10;+0m03FW+wDnY1RTLjh1QmOkIpWUeujNsquBEN8dftQKkvGnftdaJZx7xm/lrM/XmPRiSS7C1IFXV&#10;gfS/Htbtu3lIWbvuIn+rD3aA5eirLPPV1nRNR4U6sUGYfCZ5HnDhNBiVom6rx0ALS+tKClJNac6+&#10;zNq7Jv09oejqvONwVeKNsW7HR0eOdgN5NuqdceRvRMIuBiMb9/1RY1u9KXOnQ65gc1noWKakclV/&#10;wZU4XxE7TBUNoSEYRZyMv5AONoyv3xNBuivcMhG4D2pYe+Q4PAOXiS4GhChhEHR79RbM+wWuyd0Z&#10;RUvkRQK4J3477yjUKFOhUPRiFVKo39vpG4Y2hnewC1er6optJF6vVvKiR3hm7/kETX3ew3tGfHyE&#10;ngMeXAEHaAS04m4kvJxRvhWmAYKXSuUNOw3fw72IGIXG4x6BkRezG7T07Oa56CDKk0gd9oiy3ojO&#10;KSKF10sdQlrk+u5ri7kF0VSykXIjzY6XqnGX8DRmwq4vIDmrtBeYW32Mm1SOoDr6Te0gkqGx7Sg4&#10;GKO6P8aPb6rHP09NRNCJq7urtihU0zmwOZorkYP0DKNTMe2FJQHFF4HyZIOt8V37VmVNvKs+z+ro&#10;J6/aLY2uiFuKiaqnLAl3pXWHGqU9/Zm3V6g5ogKaaKmXazhwAKYcY5EqMMwmidhBHcpiGbaXNydc&#10;plYq04yfB+H4lGYOINvrifwrkFgzEV32jpAaaciOVCXdByTGjEg1AixHxVpELp0JiWUi1RkP8vC2&#10;RADM57DC65TyU1Rc4P01enbgePwV+DFGjdUH0RUITUm1j2nYUj2DbuKk8pOh+hPGMS05xtGpKR2S&#10;g1wrcfFdTk+jR6rFKaWiHr2Uqi4qBGRcrXVqtJB/jYQM00KIA+amUReCnZZAeval1e3Hefff2oBu&#10;5KX5/i/t/39p0R9PfKZcIfy8O+7DivoZ4lpEHh0CZRuhRDye9z8urK/E+Ni4QPjl8N/CfzcsY8r/&#10;NQH/w2Cm1q+aI4/X14LyyNr6if/NEIPKymFEZB/Q+sJ/LyxWG6VuhB8HhnISDE8IS2ZdeWRteT4q&#10;K1Wpre0a5Jr/8Qw319WAcIU9yXvWBOrYAeK2nlermwEDrYmxqhlh/YyT3Nk2id1jysRX3ILiG/wa&#10;vC3lI71/IftHGAkf+3mlzZ5zSTQH0lPyYYRBuH62kjRCVFwJ9l/XUntnhZGg9Y/Ym0xnT18WeN7z&#10;lG5wSXSOJX2cQBSko/zKiefrTaG8EG2j0P+EeMktRBdtIYzmhktgLvFxMt7hllSjpH7WXvK00lUF&#10;+4uUngcP8kn3+px7lEDuu+2zzpF0nY3tUhlhffTrlZFyQhD9g/ZfsxBZgl38FbKUicYi3i1CP8f1&#10;UIxeJWBcQrfDjJWokIy4bAYUumWEegX9BZa+Lp2q63CRDx0iPHuOJg9oz1gbxBUESGccGzub2Nvb&#10;8p8D/TME3GOAHilzlzajLUzQHcJbolOyxwN4YDla81CzUP1qC2fheqjuMXMg+yxXs9zbZhgBE+PM&#10;NibHEXXP9mgVitekrgNX/f8Fcyn7K9rxBMHLYyjc7iZ6eqRy+dR0VbOJhkJB8fOW0EaAQHkcwsJJ&#10;q+sPKiGO0XwX96zCBLHK5vzABnrzc4Zj7KUE+To7wP+vVK8DROnNoSxlykreKqwR9P41BN3eL7ws&#10;ydJnWyAhX91Jc+F1OEXbm2BzdSGYf/tNNJvi1L0tNOGP9HqBZK7fvqnO0rfF82GXH2Iaxr/RbTGU&#10;63ILFAU5nHoxMI7fOsSxz0V3CbSFu4e5K+k4t/gaqX0fiFjeiZteD5dB9JepvjUXXiQjypkwYat2&#10;gOrHzIP59aSv84FDWOSXky5vd930scFPhNby+xGC+PCJoMkUCk5c/QvwP7JgDiUda5SXkeTQ6CtN&#10;87qEnMbevIhBMcmNcMUyUgdgu6qXaH7hlON97MMMjnWyAz5n3JO+O8MaPOsQ6Fy39ePsLNhFmH8E&#10;0S3XdIAclSoNpsvOcnSw6kh02cepOfQlSNJmZOcb+O9BafVKzOygrTRu2D9gME6n4snyskrddAt2&#10;k2qCZMSgGwYbvB5mi8vpLHcHJ/j4Nr/93nXbKUgolI/0u/Mn5sRvuwGQUM6bijJDUwtyCRbBSLeU&#10;C7oNCyWzvv8kv0cnMVT+rAmYmIXygkiVUaURuacQoClf3WpAw+Tk4bquHud7uGsDAuZme5dLZTDB&#10;L2SP+YDyYBQi2SRBaazqTS+Z1s8BzgTzUaiHKNk8NL9Etk8SetvU/zBGjr973TIh+9RJqcVLBWqp&#10;nzSLnSd1a1p9pvSZ2olEpw8ki501X/5wXs8ZsmU3JEzXdpsj3bEd6ZZbSD9BLjuyB5xBHiUQvh98&#10;HXwiw5Qb/nyzSqfX99E4UpS/ovDGI8Tkq+XGX5xJ7TgV10pKrCUvHDgMcDZTwjv5pM4Pjh7Ihw5k&#10;G5xPu01mznN9KMwjxSPiUONEgyg8dIlWE5RFi7zN/Iq26MAcQ1AfGQgOMQeFPHYRX+ayPhnFUFdP&#10;Sy9H7FIdavQTCQ70Ih5OS+TiAvqdEZXuhp1W26AatocK/PO3DchHukPSOPY66CgHQTl/uHt2oZFS&#10;+Pft1AIIL79QbG7GjbRvlro6joOFdOcsjRlQp4r2q32+/H+4Tc4cUiVFLvajrUb6YZRZ6tJsgiM9&#10;y/ur+QqDAEavu1W3u5tkmNyj5e4lKiIOwtk5IBHTAUKFOogCZcKmaEkWbwizQao5eXmZ/sFZiSHo&#10;rvAhzUO9SQ4ixFVzJnn7CvFOmokUosG7vnLoTdCf6oezqxmC0FYmTIW8cFCLQx81BbYHO1jwNSVk&#10;TDHCRhQkfvI42S4kdttAf4k28Bxxj/vE8TINBzvqqoTXjY2cGK9Qfu3jCX6Q+CIXZTrEymQ7FKix&#10;pnqGITN4CoXsriB15+KznQxf6vzZpcvt3QOqbIz4yXD8t82lA3haFFMhH5wdsUAEq0mXENEqSWkK&#10;e6AEUQ/S5ZSprTMO5gvKS1WVdGrIFpmsm75xsGpwCT53gV9mbJExZsEYZRkgaS6IXF63dQEdVMM0&#10;Qz6oP7v2IL1ZS/31Tn55nvTtxu1xe/1zpgGYK78j6qruHRNkCMRlQ5ttg3e/v9sso3l2fGrXku2D&#10;P0hvLBqehP676t1SEvBCdwO0u2VaS+RHLLqOTK1SvUKSk4aEp/v01r+Tk5czZA1ivj/TfMQgRto8&#10;P+ehJxVT4xeME1IRDikGkqltYgwWcROlyqHXJa/9/vVlOh3nbrUx4kD28Za4vy1DovRhFBT1ZPuY&#10;15yNXtkkIxrRz2xr3uzkYjHp8Y1kb3yi+oyKiZeXW2f0gTgmg8Pm4v8bpiNpQWtJD3IA8AhyhDZl&#10;pUI1VJvySpifNtdoakDZOyX1/QUGh2GOXhwuEW0yxEShVDB6jANpspMeoBroS8j8aS8UuKNvTFDq&#10;WzQRe5yMy49ljE/vF44cTqsjDPV89gV6T6idJyEXu0V/pqJsWuMP8sMPJURJWgmqadoM6aj8tSk0&#10;ZADkYbXxbHu88TK1oW06jUEHXvqQVvW/cW6rFWQYMgK5oaFUcM1iGSNYoPyuarr9uroKdynXl6m/&#10;tJ2uSsvf6x1kS87DAyJ2APUu7Q7pENS3+6FDFTTtnzEpiJq64RBupxeIUXPzJiW4CGilsESBwepj&#10;kC5wt3cT4QKzlOES0/bekkKKGKBUmyBl640FaaXEWEFLmxNHaXqZg8lCNWUBfKQcltchViL8MXvI&#10;/bf+W+cUU4qhw0/Ku8uQMblr7PNpdoQ42nKPEBrHCHDLFqodziQXWH16ogb1dC6w7+31dzIF0Y7Q&#10;LkO/A3ZJlurmaWuZY9JtRXUTc6JcTaB6MnUqEMLATs+6jg4FmeaCKmZr4SzPDgVplj7tIMt5lft8&#10;nS+R5wgX7BicK/Z1+z5d4kl9dDFrBLJBHRSpTgJB4T7dKbmcI8FWQNhDmHVkSU4tJgT7KBt/VJst&#10;3TkzgFVjm2xpu5ho/VRPkzZG91QYBZM6PV1U1QITPa262t6ClK+y1ROxci7KuevtmWzyRbRk9L12&#10;TH/j9DfFwOOnLaJHRxS/TLAx/RpwRbHW6ft3qEVpBzg6aLo40C7sDk+JOU6qox+gwx3Q3V8/3Slq&#10;tX2jPTZibPrpjbHDx57H3FFBj/jFJlFnHa0FpTap64cO5zn/Pd98yzcZM8FlXOCX5mmjHz7qHAMK&#10;nBt8NI3hLKGCTDW6+yJRUlXCaGpA3lbzSPU4dQiZr7WqHoj3DlRvgcgk7GYeDskoe1gSZu+940FC&#10;C2o8ANpRohyyQRT22F3546bLeKMcpXob6bjXYQwgHrEc+20q7SPcvLiuBigPVa7QmIagi2QjZeIl&#10;VujP4TXaqgMVihhhjm7fkU8wFzQAnhxk01QXkBfq35IwgrvXjkvdAY90rtwSPYZBdo2vYcffO1tY&#10;5zMPUAyzzKt+joWLW3deY8t87SF/UJ0Spu2qbXPnXGzJONo4ejly+BMcT2Ij8ZOnFekE9R9qavGp&#10;7regFGodg4Egupd0OzIgE+sQEpWuT1tX1UMAbB6wBKyZhDFeNjhCxltPkNehpVREGOrJlovhJOFY&#10;EFREBxSPwHP8+yUs/+cpvou9/lRQe1cQFpCyIefeE3+iPB2GAIdUi8GWQqJ1pBypV2/Ntc9dn74E&#10;/HD+P8mEWaiWjvOwpjrgg0cNMpt7uYcag8S88xZ6R4EQDXUhENIwNMNORgbBKg+4//ls0X+7cWBb&#10;Pvuse3mGQE1HmFhDKXa4FrqJaPr+VbY1DUzXyarFW7g32d5JYcE+BBmhcS2EVk9LN1z8RV+mqbma&#10;Guc2FYfPECPtAnDETuwBfdz7R4D42+pE0X6Sz9JBym9zuByst/3li+7y76UQOrzmqdp/WrpZv0an&#10;GT6DpEIOQjJkxbLqn177alW3t0tiJakFKUL7Y+M8SF6B37HXj04L6E39FG3SE4WNYywJkMsG+gJ2&#10;wZfm24u0+rgsLQJ6HMmlcbBt2c7Ix06dlxgyzQLH9A8FTrf9rTuXafrz4Qhu2bA3TivK4LhQMvAy&#10;/cemk+ah8JYYq6st5UCqzoNyiTD5p5DfUs8rstpYYYMyNJljDqZOtOYdeTre5L+xEZoTftq5FD+g&#10;r6odaurQVUPaT0130b45pHMfBHjg+XnIAyrp8kzQqcOXe2CuQieAv0NcTlGMEuFM/nGgTvHHTrBK&#10;HdmBNRoWdSQr9LIL3kbpE5P0uAqrLcPOImCHKU3q73dRW4P8GNEaCNhcahE0Dt3Ggdw4aPIHPFO3&#10;M0rgIWO03+XhAlOAqkwFhl22z6gLGwoUuMUxkfx/DfSnCjyZ14UcTIHoz6DU2WbhFwThI8tDJpQX&#10;L+kn6E2z1K8LjWT3d7XS4qywRH0J98lKmsu8tfcV0rQ7puL1zfILWq9LkzQf6tt5M/1SdyeO5L7M&#10;b1gu83yzbRFZTR1U0B63aFFFOj4DhqzTrsL+/pOLoZFsLRlJhWrHYEVHpqF+rcLHGm2BoFzSAZGn&#10;C8AF3LsYkRRGew6pzkM8WaeDPHj/ObtsBRWLhLQbiGKe805112HKcK1f4FF/y/kGnXQZ47gQ5Yhz&#10;GKXgPo15Vk7DDIb/08iFRl29Sh+uD2HLDgHRxZ/0SS20f4X0U+iWdNGX1Fg3hH/jaKptI4vaKvlj&#10;RvBFd5C/t2nn8x6Spwsv8Y+UWLzmtHuo6aKHlLe7b4uh+wbduQ+fyBHhMPnpqT3GDtM7xYpRxMMx&#10;YUIGasquunn4UA4MthrX6RCRo3MgQs3jvbZMZELanTEfjObrMZ+Eg7cYKRzxRRs1PL4T6BIfCUzq&#10;7vHNM2ruAX7B2cUBRmM1n39iH2rRdN07IrLrmjMoj47+6alynWwEzwSryy6EMQ3jRlGDk8N2xQQQ&#10;Zjeh97CNuFSVUeebhdULw0Rzo1hzNrCF1kK0GojLjkri1cnEIxsBRDpND7ByprnZJ+c2U6f8e/4m&#10;6mf5soapFrFAgErflTsQhhvFKd2gesb4yFLnNiUabV3V907e3XyjxobRbkTZgXumDTMA/COW/TQW&#10;EAqOEWRplNaVFT1rxURAkSJtIJ8LeWU2hIbH6mrRYwbv4DdZn7gk4wy4CJvp4LAb0KxIZ1sENrD6&#10;XCwFXgnIZPlTkg+mKb5DIBUNj5OvgilNco7DTAkw/QlGq5qwau+/U4BoAntegp6iRY1ASmWDLoYm&#10;aEFoFgyRFZcuEKGmW+7BJp1MmF5/O1g+OgYin9vYuIOhfFUmL73JNkrEIwctsgs+gfrjkBOCbk11&#10;GHNE3yidEJPUO8qAGtplFw0gfEco2Gc1kKvvp221nLqGQd1uOXLCxlWpkv7S7g/WpRZTVdczNvCo&#10;CfuaLOwB4VNxUF9gv4DOdt5DkaQdGBz+xIrpelc1Ot3A2IZoZ7rGAJGQicdf23WrSgUfIhr0koFw&#10;eFc9ETv8gvkbM90mTrfgvIdyS05BYubaOyrGDN6JrJuDcsRO3KmRWo3CXdVDLKKBe3eRV+m9O0Cl&#10;bp5hysAcV4cLmOSBUr7R1Vv037ERYA3cMgShVdREra0bjhjTWi+kSwY86ghxoCKhhzcuhWCMEq/R&#10;1OAHv4CJnI5U5w3cKF2vaom+sX9RUhWShYteMWyIqv2gYuJUVF9Kdy9oC0L9qbYIq/dAobNYkqOd&#10;NKiH6p2zRSW3xHgfTS+gh3yCY92dlx5rJxpIKJ1NX7UhMaZQhk1u8L2smrIxv7Y6MTMdJlV7r+1Y&#10;xhu2+HMSmqbaWnIMW3mleKN1NTPLza6FUmwA7MBPHFSbvohM+3en6mazispKxTxzQTF0Uf7tC9xy&#10;6gxxZ+hLM26aiw1gwHDi+PGCOnBJHqi/Nw0uz/3U6QXIF1cLDNTrj/bWxqaZbtvGhr1gT8sLcmN5&#10;dWMLThReVPK+ekXSGlI10dylCjTvGgOWpYUB8/G7dAEQMiBznyF88Ubxu6udbob2HweJQj7yJOgH&#10;eB17bEWFOrT/sYkKea+XE1c4qqrvmBnKN3SfrZ6OhecMEWtjgaIRfqmeqidsP/0MGB5i3xtbbQW+&#10;vfOAVywvmYMqO2m/8MxWPIBhQIy36Odbu7bx71a4cuiflH5jl3aooHtyi8aWIlE9yr/8soEulXaF&#10;Cz8EzWaZPbOAXTJ2FymgOpbQLkqkLX4yKkUfdoBmPpe0dLkFm8kmXGDDI9A3iaHOPB/+RZUcMLz3&#10;8nh/MX9+MK8fKKBUf7Ga77jeAtUfqtXbyX6kpWsiBK0hD78ev5RTeL4sBcAZqIdKErcl3AkFCpVq&#10;S6Ia1CrJWqVCZUASpH9XBxP0j5CX2sHmQy+arDosw34Xt2OtxF6f75s13Du2u+EMwIo7ddXvcUx6&#10;OHpS38zdHqxW29tBIEoPko++njo8TxX0AvdzBbmIfHmBb46nf+DQQR4kfGnqKxVbVV2s/WvPTFP8&#10;ZfRouDsG6M22fbxvrgGYXCCR2PqQTBPvynRVX1Vo9QrdGRkJ1kaaLr93tVMPUj0PqvffdigI5KJz&#10;i3dCtrimmSyOoSW1oo7dSyFIvMuEqo+OpnWzFUu7hCQmpHTbPsWEmAhWAdOGckzmEpqps4naJajD&#10;WofBGeV5d1FSH0MbA5K5NnBOVla3lKSao9+pVx/9ZElGcCUAXgcv7RwsYLgvDik8smpCOLXTAfrQ&#10;rZPH3sXFSNmVHbDVIV1WoOqpt0fqOYrUKIByxYmHNiME6Pz+oOysigVsQVa8STJWgHP7OFod+uqA&#10;XqIcBmKrd8LJrn63TtRpUaeduv06fCL3kyNJ1FeVIy0l1bGhShaXw4uxqDG2W8OAjGGPHW1ChuxQ&#10;aJApCUtQXEUipI3Zhx5R3Re/xODZJmLm9JFHqc1PteZh5DB2Huy8T3QkjICM7Ff3sRxYhNTtN5gw&#10;udqv4RDkJA8C/srFtoLPC7ykBsnij8G14dBRWP9FdQTxPygRZWjGlnO8qPNPwsckWdBU8VUYANSM&#10;6vu0/Uf9SKm0chTYWVxk+dWlJDDMZR1sK2qNwBPBxJIA9S8oTkdwfwxL5HhKv++09lVf4ZTO0uFd&#10;d4YBpsUFvHC5HK3RSNnam3LskG4XY3Il01gTl0xpvathRlUO7PybmjkhaSrR7EQb1MI6LhLFhjyE&#10;oi6aeba8yC3v8CvjjGD2qJkRB7HZEBjSat0qY98XFnV1eHNeX3XPOd8e3gwLMD8GbJdxQX5HHkoz&#10;gDnBAnO4qwxDbS1tYFiOUiANUVHlmqCEJK6GfTQdiTkTRodUwjGzZbx4SdKlsGTVVyQtAq9FTJCe&#10;rxwQziPde/X6NLGN56FrXGFgwKDubNE/q6mykojFIr0GwT8FdUTOi1Y6QL84JF2+PyoiI1reFCMF&#10;wHVZyyshAT6QClQMhTeeIDltm3vK01kOUs0muGsdVjYFWleIJ2IL0LEnotuEgFMxy/1wMDd3O93Z&#10;KndnC9zooLyYLThFkO6Y//WF2LPdmIb/YVuGgeShuxnXhrARkQDpZziLOX/KL8fHT6/VZvMKz4Qx&#10;0k5RYr4Gx1s5MT11RSLoxpG91skD5qlK83peoZ4IPgS3EA5BxujPnvsv3edl3TvLUumh3MaDVszw&#10;5wpMoZTCow7AZZm4E6RDhAjiGccyC0aNFYN5p7FB4vft0T+a6k8hlnjn9vmC5BfqgluCNHXSxIdc&#10;2IqMUY0vGsS73G9URUND9wxvYJ+zapZPch/coiyHPH4w+0vpAYgB3eSHynp6KsN81fHgUrSeFvmo&#10;NYUXgLSC7ue6Wbg0zMyUANExDdTma90i6K095XnKx1cDWrcWAyXQ4r1sHMzuXUc6FkmE1x3O7tP4&#10;LpA+cU3yyTPUA/ziI1qKQFo8QVTagt/xj05Hw1e2h48oAngepeRC3QRb3sQMQ+DCgpR4hFk0YRCW&#10;1E3HkjSu7q4Mf9S4L4hzwZ9EsZlM4Iuq68HBpu6wfY2BoOQiwrqjBLyGBps9oY0etd4HWGRkB+0V&#10;eNls2ONlHQ1ukfjCKqcusUWBhJox3UhDmz996rikp12VUZQtkrP0FeGVQvT7vYvgBytoZUqdfzxS&#10;IlG5skXyc34SogajuWsQJEorLtsnEC3uad7s4GKDeWkmiRCHDgu4tmexfY/uRS97g8tOpLciK2ym&#10;oJwfnGyqI97DKN3NrqPG4izbdx8E6vE1zbWtf/fSyIX6yhLCLbP1wGEhVBBOZLv6IPU7VQ6W40Fv&#10;8wOP3WG3G/rhN6903fBbv/hvHSL+3xrGkfM//yOsx9f/EnbWyxmx++KJIS6s39yZjqeEEsEvT4wn&#10;Py6UEJeyt37eiJP/KozPGArlXIqoyx1P/j3My/Xy6NT9j8e8Fpd3nDfhhTGS9QNx4JW2TMD4EbxW&#10;R7o/Hv1fDf+nc4t53mnKvpz+72PwfzNEWr3lVc5/DXNvfxkJih0Fv37u/2DMdUI16tiiHeOwnJYL&#10;PwJKJawOtInHqn8MQb0dz8pEuKbpfxqDymkEmlPdkPCL2nH2OG3IOxsQlNi2hjYHzZcKI9yO2nHB&#10;IJe1JXUTKP8/Aoc//ovB9e9hJD7ysSY8qCF45Ch/tQXWhdafStz/1MSK+OoOzhDmUq8iCbdMUZ4q&#10;DGFyMuC2cfmjRf0q3dn2K+S63Z2xQP8voZyal1AvcaaFMlK5BvovwbsRyvpchqBPatmg4oNwAvEJ&#10;dOkCDnu1rRa2s0Mvfjz5BO5K0vt6q8boPuzq53p4W4Uuy5957F9Wz7ha7khggd0/j8c9YY34X6ge&#10;T9a7EqL/pAQbfSR7PBF1T9iTDyjXfq2W1Vu00poLzY+60bGvZlho25y6giAK87f6Gl8OJRqreRm+&#10;8Us5WPO/ChIfhP+F6n8JP/ncQfGSJilkvd6MUSRBOzEF7eO5T/A/CfMak8+Vbb0s5zRpvBwsUttD&#10;fnn6Oa8Wv6e+78rCNRgCwxrwNcTrU0Icjoj/lfSfZ2P9HImXvICZV0W9jAfEh7BqGt3PlgkDQIdP&#10;1kWDPqTalcpfm2OcUk7dLOHnPeQPzO7ubKj9NNDQV3Ywly8z/FswO4VfogHoPw/WA+8Vog0RE6Sx&#10;HR1R25VtrfOS2Qmoq9JTGIziYA32OPHsNZ9ucTxKJqgqTvHsL+F+TMBuD14p7PJ8fuakaAn9K/nj&#10;sbuY1CKZ/3UYqTZIdqHYFs1CZmRhHZ3BpnJyphWLhxONE8lORPtkXAfiwUYfBEnj+JsdpErPqaZi&#10;WJeKld18009dMnmMcR2iknLRbcjxdQh81we/hpFuZ4tHDFLOFiy95An5WCfjqddAeGm1vLPyKRWD&#10;VWCfj1Uz5Pw6AHTerZ1tO5lt57wt3rFaDVzuhDniKrSPMf+8QPhFjkNtsM2aap8ag0S74YXglKDL&#10;J6Durrrd6pyk22be8E4JTzwot+CB2SsR3UjB5FfVx5VW9y13lg6E/qIb2D1cDCkkYu67G7j8z0J5&#10;UOkujoK9IxTCf0H4X8E2rOkm8OJIGDzhDmZRfje2LMjl69vyOo5yodgVYF243jPJh+yPu5MZvvxs&#10;/rTXdLNudijJz/WenzVxrcOzaYJyEi90/lv4T6XKv4VCtAFighfGDFj2Xqidi+Yl/4Ea5M1N5Zit&#10;Ok8SpkDRRXW95wcKPptZyPKUAR8ZciaHN7D4OQyem+7SGUXOsvmF9HIQl9gXzbnZ2LNgNf0vcjCS&#10;TQhIJQ/CcJ2hgjN0yADZRhzE+/UE9rISXKKyX9r7uUgwxmrlWkOfCkbCPoLGjvhtKc/P3Y3z5Ips&#10;cfF6ovgJ+Y8ceFQqJ5JBOv4afuYh8gPRmzElRkJL05YkBiP8Odn8szZezo06F8eYQBZ8guh50hyE&#10;dHGFTfh6Muhevqry5fLcZtfu7ZOL4d10J9MYcDIiHeGXo6I5JUYyPCYE0f9Kt3c0TsqLgW7wQ/Xa&#10;pK3j3DpRzqs+sBxlTXlg26b7up5QNQ32XZ+oNHPdHNiM3KTzbnYmx0SHskp/1u0fFrVPdD+AD6hj&#10;86NyemhKhcqfNI+HQXW0w/3IPspH2gjTOm01bTdxxuVodPEHxDxzGJSXcnmKgRQuyBr9szb+HPQY&#10;u44RyHkfVz7f6v1TTYuReHZdGiLGFCOMJ23h8UJ4IT1o9PFfqDdIOGxQRmb554A4CDI0tR9keDEK&#10;LpSIqudY4D20aEFa6sPITR9I9xgD1mKuPELsrLbbOTfnu3fB38HweXgyMX7lfzyOaxIecJKioJhs&#10;ofpfyC6Ib5LDEQAX45BirSbeodRr19XjRiGcrNltqz1YesIgWlVP+GCfHhApQzTlQXzMFqZK5s97&#10;CY55z4RDl05cB2keDw0jj0epF0RAEqKhMuj9JQTpEchko3keGSU8moG3+/g8hU1WHjj/hkypKYN2&#10;dwaZXX+iabG8NM+h0/Ff8HrXzL4turPZUGac/96181j9sjD1j994IKtQNwsFMkChhvtBf6E5CiVC&#10;7GPMeOVyVDwKzQ9UWkTG7lhT4JCvwUx+VOkHxcn+6ECd/0W0KKdX3QqHBiDU8/mquTprXvt6e/dT&#10;Fr/9hlBfr+U77iJIumvjRn2S1KhZxdx2I9FBe6E+aGbH3g5crBOLSTSD5eGQZCkQsUvYtq73tGbw&#10;oD1GsUTtrA9sqGZXDdXwW6cfsdpH/pGFedMjEm9yLDompxdR/i8BakKOi7Mpu4c+z0zLSZiFUPcG&#10;FT73g4udxaoHF1rIfF9QBsEpZtwBIva3jVlzZGfE2bkAcyyqz8m0ebQ7DTbP3Zereoa5e16n+aYj&#10;J14lXGtxCI0c1P/MghdgFeO0HZ64FBp2NnBIxdosnCHxkYN1LpQuBshyXDrSBcJPpF7FVJUVi6DX&#10;fDlpyF5Fh/Gk5qN+w9/nZnoD84e6uq0WsHmHLnXB9m3XRp1XeZg/I+svdwF9Ty8OhH9QvT6UcNxa&#10;CpiSclKfPTEBOkZRITWoDdgjI6V6FMnBf0uq7Diu/N6bGDtEVZiJZmIdNbhab68kqqv3wYeoj6pN&#10;tD1mgH5+WAB/my7nrgtaBHnXnXfkS4r8FdDH5APxBOBApQyHDwSZNMl8GskOqiXawKthBZJbP1jE&#10;C5ROY/9nN72v6ug4CeQFv6q/R+nNmsm7ca5s0W92Oo5StjumxiIO0VJlV/dPRy22em+rtU4z1GfH&#10;3RRa17sIfpqREqfqFIqpoe54xPpjX0iEQvZIuwD4AbrHqJaNvSPB3ZnaqcCzcV+ihRdxKO4cGj50&#10;lMvxxepw9fDh1zrV9VD+/IAvMcsrxwx229bO38P57PZ2v19Dz4g0IQ42ZG6FmavHWkHbwtn2EWhM&#10;rEkdQznV1qqO7hunfoS55XA9hLaEQzLysNDNljpr/guxDsyKjkIvqUJP4Be4BBNr1l0ucowQTpcQ&#10;250DdhgufjFrzSZyzBr3jU0iDRblHDJkpkKdSTVdMQHWpMehbI6LHDD4RrCEjSmuxYzDGXQKhjck&#10;OTZsoRRuxhJGk4ZiqrFvNQbhFct3Xqd+qPvPWR6c8jE8nzmqrKtKU4XlLMUGDpwxLOFcB23oYxsU&#10;2s6jM+ZFaOVSsHoQLsWRU4J5rtqtIHOXS/I7MRIP28aF/oL6kC2dg/dipjOmbUp3B5/Qb2vQFrj7&#10;tyAPh5heFRQPu92uNXTX8YJEXMAeIcdZFg8T84TrzlJQmkOeqUn4SOwY4qTajHkLfvWJR4Iyj9TQ&#10;iJF0GcziLfEn1PBE81s7kYtEGp/tDgeOmynNDpEmC5i8GyoAzyh/Kq0iJRaTh8+pd84oFKYIUQAb&#10;lmGrlIemuGiPNnSWdRrjuaD1B+keOiikcc4HT4CuxMkyThdunrZieEjgzp9DPIJdCGpSR6XBFgo/&#10;ZWKXzoaJi68aXvUnoHkvVysJR5/uwyu/Xz/+yidBeLtRogVASApHIiht203NiCC8UD7SzKY9/eOf&#10;jk6Ie0He0/IVstOyvuHisnn1mu/KJu5fQ5rXkzxxcFC1HkDuEMSL2w+Xdusr7ZV6aLpU9d1K701D&#10;C9C/1TeXHxAWhAfJkW4Q3qYzdaDXfSBIjKnlcoC0S3K5PG2PXo5OYwYApURAscc+gE8JaRO2g4gL&#10;rbK2cwg2sYWNW1/AIsSMOc4OcVhfdge1Qz6duPJFK9fvB/fn32bfhvQ70mXRdavNLj7LINXrPwlP&#10;1W1fFdLA0f201RoyIekKikV7JP/0OIYEbTo8Qlzvro9HiK3MJScWo7S7NLdES3psiFXCU5iH1ZDq&#10;w1tbW6ih2vSDow/rtN8gwM9iYtO2n4DrNuYm3cR8sIK6PF6lqT0GkIekkHaEuUkQgpyxECJHpdP/&#10;JcaDEJN086thbJFOfxhnkGxODJqFTsOoBtdD1um3WcigdHExKHNR5+/B9AOmx3na3j7NuHFhlqOJ&#10;MLWqU2w+F3UXbAmPKfHE3mI1jPQFuqSs9aAeDAAL3dPy1Z8COME44GnCU1Pa4jbVR7xClMEf8U/o&#10;q/hg0YhG3fb1g9xuPV2RgSINW1svoH/A4NXpDyZne9PrCu1vxhTIIJwA4kTwWDcTPwUh4RLkp/Kg&#10;WjggwudOXWzy2EEVR/9CeGSNH/Swcb4ZcBdyvcR2ztaRNh4bQDZH81BTvyFFFIdhcuW9RX2RZtVi&#10;O+f+eZ67/b126GOO0DaJqUCtnQbNWiIAAuvWkIJsgtKWmCJln6OIpsfTl6+8HtOJ2Mdz3JLAaN7Y&#10;8hit7zbESbyO5e0Q1QghBsuxQsShh/3EOYPQzH+v5nCEygGlr1Q5g1c+D7oskx9otj66guAa8Tao&#10;lCdwdyGIHEwj9uAUhGLlCCXLKEh12J+DcdiuCTcaNrx5h8XjcYD6aRTCrImFBHdhlkhJ8qPVkxQg&#10;mHN0UKxD+9alpmtTt1L/9PnurL2Y4wUtnrvh0i/QjSFIp6YFnWGftgvkeXaCTfTrYSb0UBAPk1OH&#10;EG047unYaTVlgB+1HBEtsby0/Ggl3EORjZ2Nh1XCBFfxcGqtLZQf5nqwqpKBvPrtgAycwUF7X5qL&#10;nPdz9zDU3aI5O+z6B/k8xxdT5HD5hYMNVxzHOyR1q6zDdBp1ppHLhFQpfYCgXNKnjsg52pDfJfzI&#10;O7wr7dAV0iQoJxAF14jLNb9XyBTjHGyQrvudbsEuuloIthFldA+svajz3R4V02mTmF/ntWviLKD8&#10;Z6fQT8SLWSJCzX2FEan2KZSnlqJUPJjPd1fjdqolkvwrLBNvRiwlY/A6OXA1WK4INFW0iBZ4pIqZ&#10;RvLQUuaPcFvXlxTsRT1fQD/CocvTobrou75/OPzo0lX9LRaO39Yu77ZlY9NRlkN4IaAUb1w520Qk&#10;jojrW6maIYqbCELHm6k3y2ghgkUHnU9kTXrb3ziF/KXSiPAEsOpOC2XeCbrebcTtoGu9FVKSW056&#10;h0ftcLh5qB3e76f89Nktu97Z+3B8X2vTFVa5Ro6jTaZH0+oRyjaa9vsTxYpMNBsGJ44Sn7xpn0zI&#10;Ej/OT97shQn1qTjxH8qhD7Fi2SG6zW21rbfcLesBGUAY25v7oQv5yB+U9xizXa7369lss0pzGGbI&#10;UKxBm4YT3E/7QKv0GYs/PecC1gY60Fl7kZagNs0KwNvsCCXSHCdHVTdOxS6Ub5xubDgetPBKlJzl&#10;oSpihzLk/E41GcXEy5LcXsf5q/OvtbQILq+Nn25Fnbv2PJYtit9vmFTDLhsMGPJQdf3sLO+d2fQ8&#10;tN/btHmwrwLZOAI4R0XGVAEpd60Zdm/G/d5iFIFJ5Or+3btOT3TY3IZjcIPy7011/x0L0GXgNVd8&#10;uL6N7zZaPQ2UR2FxnLcVdFc1OsbyLD8b+/uU9mZ5AWAwxsNzuJsPuX5GlmPdxgCF3U6zeTqdObjW&#10;sctTv9ARTVjYOW379R2nrPJDqqAXZtwJxgy5+S7hYi7WDjQPysfaTqbD5IqvM4JwIG5ZUS+5fiAj&#10;LXm2Tg9Pk2WI9MiKoqtOs4maZ3GDS5Fc4uHkXN8td+e78WlNDj468oASyvXbro0oTtgr/6QtNNIm&#10;D8F0Kh+Nh+00w+aUuvv2Gu6OYas/FsJRchOkUDuru3alMINEBX1Oqf97Ux3I90rHstC3d4EfZnQa&#10;0DCb5U6DNqdPZUi3f0L97J7JQ+eEvQizfvr49fpy2LzvqGnHTj1AyEU7BVaOlMMUr9abJn3YEZyu&#10;qg8wgoNcT6YFcUexjnSPhIMnxCPGXdCEAGOzjxkck6r7/9qY7jwbsQmo8ZjR+hBe2dOMCcCj0A6D&#10;SHYxaJu+VoQbhmcF4+XyuEE1tv1zvwHdU8dMQkH7MQEcv4Jq/CGo4Eq/Ylynyzo/wWDXjYwOnzil&#10;o8yr5HykPL6Z68DT+OZ3lBcB0oDktWoXJ8EgYEN1QhiuNErB5kqZi0AcVrOTINv5NM+/dXORxnDp&#10;ugZDy/nAhD+JisfbbQd2QvXxyxEZKC3HOjFRjnU9R1BpPWsCya9BIOIcwl+QK4pzCLZpALLtDWKH&#10;0A+Sxb2mqhbmoPxiqCeyxIm0Lt1TpIvWblD+kPYuZvkchyJfJHuxuruuc8qeZrm4t/3N8zmRUHCb&#10;edhQGLqizZFL4fxRkguqr44ql1aPeg8hSvNCN5Sf4r39NG2Lly26bpu/lU+IceQlgtF5EtqeXwe1&#10;j3vaKUSu0kcAzDDAEYgwECLQodeuLAP4+Px+fW2Ad/z07XPfpBa7ZHNvw6Hu06+wLOIZOiIdUkrT&#10;t2hRJU0gC4Z9dkZYkeZfYwURBUxUZJucAdumN5h8FnqY8zEkiU5Vh0EN5kQOyUTnbuWaieG5BenB&#10;JmigVH/Oq2pv0a1WD7jD0ZcYqKP8nR3QdPdDjBU/RVKoxDfiKwYBun8wYZn5jjKgolqzquv2nvr5&#10;bv3cgHoJjrzwXrNVxAkCMZz6ID9KakC8+02SCf4/MMQAfRe9kQuvZESSyJc8B+HP2bUcyMXwkLqm&#10;695klDC1DLtdj82w6jb9YjJ6EHbF4rPkY7knQ4kcemN/ZQe8Aw4gU+awmKan0z+VnUE7N56KL9Fk&#10;p8DXGSkVGoj42uoxZpPxWNgBS+qqhRkFCt3dDmrfD57lkyvIBPi7Ot10F/kw/2aLcw2n9C6Kqzd0&#10;3yKL6hPUSEwYcwA2pBfL0PRUx7EyVY1ZgRr9GLVJ0Cm7IIqi5wtzuPFzTzZVPLn4Tf3nu3Kkwn8O&#10;xkdAFR6bme1gPZmFRO5iVq4fyzBEB2J0G3arLv22l26gedBvOxBsyiG57BDeztxPXhUXUsJdJgHz&#10;/MWFMAl4gSsL0gDb+G0oq6ewQjf2WbA5NlaYWRBe8ObvLSwfbsjcAAx/d3A3HEXe6y1oDlEiPM40&#10;MF6kF6Ger9LnHGk+nISHb/v4Is/mLm7mN7uDz3PTbiMFNhyv376cbnyN72vDuDb0mLBx41BV9YlF&#10;emX9YT8ZIXeVPOzKaNUztO0WNDvhBn5uqy17efxSlp2cfrTNtYjs+TAbmuapr5eoCmjPQzjOKupz&#10;ElGS1+lLl3DaOlyw3KUnBI0cpGmLhFxszinK8rVe3CDn7MMuR38rxnnlmKn1mqmiX1qypTzYhVdt&#10;OwoP6BoGEXoyHKBH26e8IMd4BKVbQPBYdCqRCLabq6o6l+gPLXMJhmkg3FWTbRwf+n4b/k8Pv/fD&#10;GTnouhge4qzVf/jxFYwtlb4LPFj6ViCcTkfOUNNNo0G4+Kl7NtKCJSbLNs0LElw2JygYy0erIJV7&#10;IULNiaTK8fw3KJ8Hak6MY51QJ+eT5KzcDyxJbAuA2at3dCXCxH3ou6rb/K077+pW8OfpzK8Mwj/D&#10;n23fYOS5xAMecMjlshKvlJtiXiakt+bd3hvazWED/KfXZRM83n6fPlH679FeoSaSXr9phGVgBHAN&#10;yl+znsxTJdX4PsCVVwwVdbEYe5sAuSRiTwXmqMs83Vz1C2T6c3cAm2w7Ti7a+akPZ8v6I+ZbOddd&#10;ky8jopUU19Qukn5CmLT3S4RKbt7/bmsZVEchB5HvEK8Ceodq1agL6W01W9RgmJwYFOb35iBewR7g&#10;PFAwH5Jc6C5ehSHX/VV9cnhw92m1jHkUU9RmAP4N1YkLKrtwE1cIIU6iEK1GmUYj5eYWOdmMyHHY&#10;lpoB8upO4xJAAgS/RNDIlUmm06/HX6f/UKRrrYh1e/90L7mfpcIYlcM9ibSTboh8C39ixNsxN5So&#10;2FSzj5Rv82HKTmOG9oPVcF7l/u2bGQlB0+V9AT5qj1SbmImS4CggGGSTg5IkBKo00rL50vqlGRvY&#10;xhvXQC7d2AraxV8tBwtj2dZvZqDDAwxJXiCHqGCXVwxYuMWL3e0FQkfCOU0YYHmvwZkIy2UxndVA&#10;/y0+09/v2q2CftVegXQcZL9057JxTvSUVTdiohIqBX1umqYsc1LX5iSoNReULBEiYFwQNygbpbwY&#10;gdFyjltBRSbXXjFYGvyCaEJvROxlQjY+ibelaVIn3E4HPPsxIReupo5CNN6QZiOqVMKx9WycMiAb&#10;p9q3hO+QdB0pCbixF5yAKXZBAO7Bo6RHe5yEl+Vvg1/KclRQ7k7EDblpXILNqULytLGGc8h53tlD&#10;U+mVzmbDR+rz6eykwiJ05NA3Z47lXXwkeNxe5+y3qBCEzsEuAa5Rk4K787La6g3nACvgDi4s/Ei9&#10;r4pCtfopFkc+l3JXjFXrkNdREqo9ESzbvNa8zbXOoXELVU/6ddhiMZwSc65p/AYPpRP9h2k4SAc7&#10;eAErGPsABwP+0GHuMbOytpaj4OByqPRrnyoiJQSkw+Uup0XUFHYs/1dfIWupLxzmWxnWYVZWgZ/s&#10;EtIGStU6fs6vFEwsSAVNc+VLlSdDNRnkIG8GGPxDsZd2ltUCdeXaOri6WKQg3OMFXUJ1Xs26etGn&#10;WYV0yU7kRF8qDF3tTt+GmnYqtyPUyRUUmKp4p9UHRpcFawjQpRPR8sMBDS6XT6p0H9XD0Qc8OKmb&#10;ySTH4g4o+VdtHkKO5WIm1c7OY/9YfbtfVN+WOw2883sPm8Nl86e6+zzBgb59zvOcz4Y5GTl/Vp5r&#10;0sany76eqjudrm8mXBWBAAiRQiSOMw5XquJws9DPsVZiFd8Co57E8+j66KDgPQHFXom3wfDO5Uo8&#10;YbeOEob3oFlUrzBKPUxdwr99pRBWF81Otfp+sLE4C0/I8PcGVeoyoEUk4g3IKNZN9rJM+4KDEB6O&#10;YbMkEwvpwOBRkaj1FyuIj5ZF4W0e7/GbfUWixXvN4NLaVTH0oL72ElfsBVUzgPhyOZerXZWYB86m&#10;7Xd7Z+vV1cVOU+24FNhre9A9L/Ps+fVsjtEOydRM6M4bMc83gr0NUC67eBaTxEdxHojLJIXwYHUM&#10;Cg7sfw2IY+mKIBwTEadC2UhFtL7hjMDlgXfEJexx0GlD4jM4eaK+32mnf69d/ws75rVycAsKifjz&#10;2e5JHrp3jOHdw3Pt3eBxVBCkO1u5rEEBw0dlxSdy2btwLEiGmFe2LFxAswIMuvlZUV28TMrvI5/X&#10;TkF1RIJyPGCXq63KRZYWe9NRzoJhn2F8HovMzR8rpI5tRW8oaV+qpnmDQl0gBW8Ui7bxd9uTu4Wr&#10;yMMq6MzjcJdh8Clwv7hyRigjm1v+YdoWrog7dh0i2Hcz16CD+s86KLfIovnWPCBPCJa+fxNd7aAN&#10;tRqx4fMIRtxUosNNzcXjwZAw7+r2S2c3a4b2dieK9hJl32jRnuVnTPa9i7zbDeGvhWELs0M9B6df&#10;9Z6R6MrGaXBmiBDp9kAqZBJR96MAUGENvcdc5D05BFsLIYrosJFFAn0njoLesX9fM92G9AMKMqRj&#10;XN380r5jOqYz3AxcQIea1d2sn+ePvQYpjgMvm192sgpkn76MizkoWTyyeQv8FOQmK7HRr5qeSQV5&#10;AOk5f64WdTqMzCgVr4++R6Oz9jruMJIiWvy9TRUVd8gkuAkun9R31dTBUD5CUdap/ZKuAyL0+vWy&#10;vp833WFK++CMwvej3P1CyT4MrlwS8gS944IaX0+/wqr4QpzihVr0kVJALuUgI/C4QzoqUT/FXHSb&#10;d7+QC+W4pfhovBg/iUJ88yK0isCadk/raqiqPZvivQ7GtvLGTeQ4PDafnud+mKF+EsbKg4vHKFO2&#10;Bye6u1iWn1ilXsKop0d+LBL+DkaZboZVYbyxrfwCsowi3tqZ0O+5plcwujweuSBxBaPUKTKrldrU&#10;uIzIEIiEsLFpyCIkATghtzvdblttpi/TZb1aPMkrKZ2lfOPHYe0/rM5w6fzeN6jbghjd3U7Ch2D7&#10;kSF8g7pJdDby24REatMEE9hxkDJOVn9CQZ5EbUUYOE/7CN/zEU6Rdmsjh6Emi0Yy72QjKiRXR6Dl&#10;Ji7gYEH3amd+58jFZfUktZgt+bDvd7587qS8wC7MK1yK64MaL19uMUk/59hq3iJb8PjDq4FVip1B&#10;2HvSEx1B1Da2esIuYepyghfH+1NH0wXeQbAuECKumUm369YZWzC1wykVPDMEKAziqAkvb3YHr3W7&#10;aOoDuXHYz+f7uX5o6iU4dash570Fzj48/tVlA16mdtI7FCWs3BeAQ9pE09ZmLMVInC10f8NebB7F&#10;KzQQP6TKBwXcT2KhdhtbFChhE6r9oxlU5Q5TRCO00Pqvuet5sIztFJFGXd/2/6G1bAVVdwU4Dglh&#10;h7V1hlle1Q+weY+WnMIryBTEtwuYuIpAq2gfFxWMNrn42EiD000ikbwRzzo7tkwztav3OTZA9Xit&#10;I4hMBHypLoYJTyBBdEc8ThizXFhWNuvNHF8W2jXiPKi/1dp1QXe9uIJ/EOfYV11u60WenOdnlP7Z&#10;glxAosL7+BTkOYjmuFJL2UX1LLHCj28a5uJj+pTbYcAQKd6tllpg6s+2/QeyxYpauHwzBJ9CJSKK&#10;ELWVEKdL24eID31c40jfUZtChvV1+vbtJKW91cUs930/exucITQgxevzs3oD9+f06yn/rkOtxXGK&#10;ureichJNm0py/rq26md1dpiigaSw2mxatHi3/ZxHVg21R83pEsXbTl3CQX6IIoo3Ip54f8wB7xq5&#10;p+r4plpUb0haorrvlzk16ZL6mtNhCK8z+H4PUbhIgyv147pJLloeYk9jmQz9NwpcxNkG5Cg7uRvz&#10;Y160NpBP8pAvSuoKleRncqHyWkk+/cO2dJSubVfBX9JIJa7yhzTLQL7JLm5E2EmutBFNiXV+SqkZ&#10;jPYOkqH7oUttPvDT0Diln/PH+LyqjDEu93H0YhNiGFlrHtcJah3vDCLIN3SBySlLMEGRw7gYk1nb&#10;UEupQiHKN0TayhkV82lT5R9Il77aJ2rf1la5oCBMZ2H1Enlk4QOdlJqdPDSr+cDdjHmIADb6ru5/&#10;292mHuCaAjFIu3CmzBHrwvkxVwlXnocOIgU/H/wWsqJqM2oct5OYUn67kMitmUQYdazhCIfHB93D&#10;UnHNFc5jVLpnElzwRs4Sn3K9x8/E+rxzWlyq9yb149dJ4wIf4X3mA2P+Avo3W65YNKSDA1hFVg7b&#10;EGbhCHX01SI4dpVbqOYn4STAg8GwuVp4hVgNQQXA9c2E6J0aQCjf1a6b+1AC1L8b9RBUPUC1r0B/&#10;cwLJ2e5nstLdLffTUzAMlN+i4zT8P1VszoHvNS0+8gcmafarzVi4EA7IOD3yuawyLoMc2Idog8ul&#10;wvkaOvEctlX7BSiJFH5ceW9Ui9i6dfv9mnc0ruI6jjJPbti8bP7YeN1MbIfxYv9QXb9UDuMXbXKF&#10;ndwTsSs4k8BJuvqA12cI23rVXaI1c3c7VL+7EJJi11bysA8xFdfCMHS/tBcpqHhTQugpok9skOuq&#10;cwhL3aYJVheyKDGteF8Xn8egCvJT2qzXn9JCVPB2Ve36Rj15V719OVraRIF72Ozs/G49Jnw4B+Gj&#10;/pjuHKB/HKTQNzeL7bO06J6d9oyjrBQM4ccW4pEtGrpfX5QvQu7YJwB8+9WH/8MBYhh1J6Qu4And&#10;GFeoneo0SKP6KYEaDNd+6idLBLi87xtRIbWpbN6F0EmV+52+Wb7VnQNEbSeiDqGhiBwWX+VDwM71&#10;Fd7EZT7eXwhzSET9fOn2UP8Z0YjXidpn80+JbbBCADFK+FQ6QBIeB2zyP7HBzeK94nUQ58xlhAN1&#10;p1+UI2mOSBCrp8RT3B/ehU5bG9Vmab9xhWPbb/hhxzlk5vnh5ubbdso4oje5v6pyuils4aClODoG&#10;cJj9FM6R4lEi4jA/Ueb31DYJcUSKAEO3KAq1IrmuLuBFIUfmwyNbyP3HI6d3/CnGcrGbptXDcPlp&#10;fFguWEyH8k++v46YwmYk7kW6ulgeVPU2hsUhonbon7s0vzlZnPcNKh+iMWrLasLSay5iC/02wkr4&#10;1++xHGpgRd0/8lPzJpxdCINjWBsCXPNzdYsLB+WKDR6pnpYrKig8A7aIU5nnrT7ilsPreiqCkkWu&#10;GQaFbTQYhfuMsZxWZ2lH9ssDzDIM6XmGcZg2dZlvzzb8hLKrlMMwcDb0yy6uOMUv4JZdnH6P+Swt&#10;ULq0r4xUsMU9jRk+Eg76n9EKKuTIcLh8WV1U9RRpFMzj0+TIXMFHc3Kb/LBQ9WGG6vr+dssuRD8V&#10;ntLBBGZ566P/9m/zkOhU0r38fuDYJxUQ/DGSim2LxWUL6MZXLtphj9UC6gh1WQRgo8qnF1XhmytZ&#10;gyRw8etCSsA20SRHlss0vnfb4FBA5qOEYn7Ziey8AwEG1KqDFdFSbb0Ha5dEYPAaCw2zkKqTnH34&#10;Bd35iYxBgc6LrfLyFe2ptw+jb9jzOeUcyEsfv02gyHIph2uJdWxc2IK9C9VcMTh5gKfuwzbbmGqO&#10;v6Jo73BGff2qMHq77UQnM2qLEFt9P8TrjhWjauYP+zZmQWv6+PsWWw/ROzPFr6NA9Cfy9rBxZFeb&#10;Jpa187SoUJxmryBV9DylW50Cf0MWdFrhoeTg2qJGNwbxXiztFLrfvNC6rja3zItVwi2niL8iJeOt&#10;WCfBrtBog1vOY+YH8lAerCdzWx1DtmAbunpCvVN1N/2AiVir8qE4LJVw4eD2MMtJvDCRkEOHRUmC&#10;i+g3gMhb0hVoapeJB+bSB01Ewgunx4jOj+r4yJYZG/yht4xT5ZgDcXXOu825by4kCL0cjpxysLOz&#10;ga2bq3SLzaJ/i3kLl591aTvtNjfh5YM0ICNSVJzuSPloQ97h6M9YudllVeHNGoN1NyLWM4doSpK0&#10;yAL7McDhpRkMV6bdfL+/9+OV6k/u8RZU+4Indf1bLD4cJlhcreuL6iAWWI22cS2V3dXnsIejfDKp&#10;uy9UB50J8rwMwnEjVDyIRTk7dFDR+w50B/BT5Uv15EAkgwkQ9a1OsgZ3nJJuWI2Ii++laeNlM+Yv&#10;RJ+oYqN5cF4Dj5DnYlDx6rv1XDPgW7TbRRlEwGKuyMJF4RRD9VD3+eETPvcTj9DHP8LDrVoHur+G&#10;YKR+xjrf0VlOQBa8STjRh0GKp1U3ew4zNB03IRxf/VrJqLhKfFqVU2TpKnLJg/J55BdGQNMHu1OM&#10;iNW6/uYWpdPeHgwyDSYi9fjKirlKbb3K87/r5G/W2iohTdhaLcNXDvbB+NqwyobmdzALpQycGn42&#10;+hFn0sa12KVc/NTd1bUjA6I+GzZOj8ja1MUmt57CPiyPB+UTHbao1Cpgqsh2XX/pv+z7wboBO81m&#10;bf6otCm9phpfPX+GyTK4SLbEKlI2bNEnA5xiJjlaWdkO1Tby68xtao9U8VE0CfSjXC0Fi08RVEhQ&#10;pA7DlWphAAzkDC5UNCfJKNLt05hYHnRAnTW1PuJ9JCSaiBtUiY//+E176LOaNcPrwTQqKAwO0+zk&#10;HkpdtBFBohzUugVyW1rE/IhCgAbMrSCCpLVCg1uQ2pAx0iEZa3qWzfSeAhsJrzjmoaW9KjZ0pEfF&#10;dmlH4RXQho1CaIZsmnn9w+kekQtLtd6Bx9M+hnmPwt9BIw1puvPhMrboRW0UP6vSHl8H4TCQ7pzt&#10;WgjllyAfW8uS7lE8EeDA8BNMkKBwVF1gkeiGFEu+/e7AFhj4/og3gsWVHwEA7wAwZoSLO0qop/VT&#10;tXI8dsIzLOOTFshNLAnqJ1h/sam2q/9BurppcAqYhzCZeuJB1Naor1bQUCncDE/S0TQa4qhzizgo&#10;d2c3E5QjNjVvGgn3c7b3x46nt5TW9krorXgLMwX0K5cYUNYA+CHOhNI1PRDfHBuOQ644ErTLV35K&#10;BUtFF1TyCpME4cHvsDtku3Zw0fzhwkV7nJAXTnEqSq5sEgwKIKVe+Q19CUdGYTM4qCKk53G4Qbz0&#10;3ddgHF+oV09Sa4Tiz1FwPCY6V0qHQd1PHFme7JfAcUMWnuXPs+7G8bfdp5VSifhig4oSJZr2kYNQ&#10;rlQ8onp+xUpHsMHom7JrdO6QIpVuUT4O4AXFgtIWtwprbRqcixDnVmlTU0HGoxZR0AypK4w+DfJy&#10;Rig3LL3byCF0dygpVKdjKW7ObY2DXepORyLaggqfI8PjgwHF0rWf3FHuCDXUZ0Aezps6UFqNuvzL&#10;MiTRbX+SMvQeu4CGIzAQ4Vtt7eIX5s3ggIZJ6N1CIEeYWih3GaXOVziah+mDE0f0Snj6XNnsaR7f&#10;ojHnrM/POBLBIaOiJKgq5Z3SWKFYx65FI0UXnNaqIFa1H8BukQ5atQAZJORZ3i3D56mdUFq+BgNr&#10;oznvm8eRckz3ycRaiRvbvRbXk7AqMfGnPLSZpW7udtJiR2nTuYrwrEe+dHhNqe+ez+ciXhYlF3o3&#10;sf1q64RaKfjGmSjF5POrTZF+IN87KB8iIul0hsnshCokuYYKhajCR2n+zWH1rw5J9F2dpvTUOf61&#10;vEjIrknF3t8TmGMv7sn+lEW0COf243IFv89uNMr7bqfLjlc59YMS0vzV7wSoSmMopLxDVeX86OsL&#10;WZBVkMzEV5B0em9JqxBOKXaQDmqU1Z9tdU1B++h9THORt4JyP4nBq+WlYpIEOxuVkT1gafX4VDaS&#10;c02tszpMJzPNSStRzvOb3g5aq10RLC8vQTD0szVYRS0RRw7H4FtCaa6VdOzbuxijXZADiVknng8k&#10;eoRAYVedsG9XRBA8w4vhSxCCKgNmQ/3FNdQJCMKCAqelxkZWUjcshrSzt6ydANGlB2WNYk9Yj6id&#10;X9HVyvNYux6lHy3nwTtTNGnoQrYxUE4ON/0eJSFjElzJ4HfxAcHSQh7zPupqq3k9/ZOqUUSfhK9f&#10;GWkMC7yq55j2uHACQdFsD0IewGCvuDIF0nuWzx7yZV501cfI37bEaRXqSqBL5RM/eVn4HG6FenJ0&#10;HDIx/E+DVBBlR/2J+j87jF4t/aAWj9PnKBtkUFMWUi+Eq89DeAZnRHGRJ2xyaMTaJso9py+TqZUR&#10;87ojCGYnn8RMYtUccQ5b6gEh9CRUNX861UhRrNvujG3O3RhZoXWrIof4f2qFFzomkEt8xt99rOZO&#10;2LWIq+boH6d+yg2K6n+kauvxWl7hTzIFtDgiBXNkVN/W/f4mVEExajJuuTy2o2QcQTnvL01ID4IU&#10;+NXyOByN0JPRo4mFwBUZRLeCvFAr46LdLTEhBTa/V3Y4gpDoyhRHClLy85kwYiFuvIm687DCWgld&#10;ZAgOKxRHFvChHWA+XUw3AwHXWFlh3oYnXl/UfqKQLBj1YfYb62joh/PsVw4kUX4AWQiGY/TZptdo&#10;eawrOcRaantiSHfVke23khCWxDrg4wNImCvKlaPN5g6h/wZLadCoutgVE8uXQ27bBgrtUAedDml3&#10;aVU8Z+6RY267EnZwol3ZUK9Rl24fhlXe0NmxMr7E2u+QHjVTq9yz0urMNZ8A71CfhCj0oF2oCQ8n&#10;HdYfbDuBelKbtn9osN5HIzUPNn6jnWBt9XwNOupGU61rho32CzdUYE938hHeCh4S/x9dfZFWq/1t&#10;aqir7icM3NThoUAXRIKtzKK7dRxHNspxD4rJhdUAv50/1Cfkg16wa+1cmJm0P1w5D5BYCbjtL9S1&#10;z+hNAWsIItqAvLA5/hqEqeMpHteJoVbyWFdPoki47uQVMgnXa8MEGN1Qp7v0BrdcYVw4bM+uNv6h&#10;DhV55PQa84GuPx5FopRTVbFYtHEJL0rzAtnZhyMzLEgE4Ug41HzHcYfocEnFGma/jqkTBgWLrGIU&#10;Ff5b1fTRCPebc77jhlIl+e1AqYZHHBAWjFkv9CsOb2rkG8RBGrSXdkMZRTrDYuRvapNFmFyl/pI9&#10;6qfoGaum0MPsE/bmfyDOD12AD6dHtrWT9aGqmb5Cq6X0I5hv1KqNMpQTFLYWgpwUeGzJ+HFUX8R3&#10;BzhIqDcS08vIN4u04Qd2JBbVLsmon9Jwq3g/dagZIH/lJn6k3/u0VU7MY66T/LbCqcoPD0YXQjik&#10;410MXfYbUe9q2Ob+/hTLy/7GkuFCOw/aWW7oc8xPDaT5o8o+Ek9U9Csud6vDOu9MnNt/QSH3d+kq&#10;uFmcYYegW0xhYw+tpfY4swunAjahHkM1xbRpn0IkLcn8YaV01KmgO62qafUChyA1oN/QNsuNEXJc&#10;YSmPH5sQ6F01mKdothZrJAsMH6ziwHi23QeluzqcJb+sDm9ufG/bx+v4Tm5ZYR+J237//v2+PRov&#10;xar7hPvv10hDJSW6CGdI5igfqe773d6FCs/nsWIR3mGnFQUNNj60Do6vZLnoXTdrZpVfbwwE30hf&#10;kCCOSXE8eT5Jl97uo93Kpqvz/MV93+e9ftFjugz/x67j/X824XWsp75eTT32sUz+X4IPcO0/WZ19&#10;fPeXO3H4L8+Va+PJGP79CsQEQ/0ljONMqQrjM4QgvDXa2EXg+D+J8cvmolwMmsqvhJ1UrpVY4sp4&#10;9vMRF51PPjVeKCHO/f/xYBz/12F8hjCyyr/EWKL7S/AJ/w4KTb8+weV4v/r5TpyXxyL4SF6Ux34N&#10;63j+5fL/QgjCS4TrVEpE/xqVV3xO0suzP58oJ3FzfaEcrS+Q23Jt/cAY4orX/uX6/0L4f0Hl/OXj&#10;Gf8b4f8FhP/fC2tWscjG8vrfL7b/f0JUuebfU+WqVP2okOP5Dyp/EE7N+RIH69//U+G/SusH4e48&#10;9wJ/83K7sEq5Qa2LZ3/Ix/9HQiH8B7LrMJJZrW94FlSNz/2fzeP/Jwan0xDK9n8ebN0fQxxqmsdm&#10;HfAwtGIxWWN52HANYjc6bu78x3aN9opo+W0cfsSuNEyWJww52zjjpR53+mcngr8YBKNrpC9Vda4D&#10;gZPXFDuaJzCQwyHXzo5fP+AqYu+HH3vmN8c1RK8w/ftp7/x/P7nv7BF//dnNuHiEW1cA7skoVPL/&#10;X4e/3C9H46VffnoJa8BFMA7+JfzlYsF8RF60x83PYMygQbajE90jPDivxQaPCFhw5GouB4oBuHfi&#10;F2j7EttWhzn+41ywm2aeq3ox19ET6dEm03/proTZlgOh9iLlKciUkF7AGZea+jcQX+EIniRXtnJY&#10;Jq6E7e5dskeva+Y9TgzueEC/RyFYCt43z9DnuGH2HsbZz/DrnTiK43L1x/WC+Dr8G+D/duGXEFgL&#10;ddn+DKAiYgW1wMp50GtMR/i8J97uy2ApDgv2JXjLdqGq+bLjIU6pV5tz2wMau1ttR7L3MeCG1wNl&#10;Aldsd7C5Tu6+4sJhU09mBfooiAUeWEq3IFxtTE9/G8Q6gl8OOYPXueJswAiFzRP1KLl68g8I15D+&#10;2BI44Mb4UBz/somnnF4V+BnK0b+i/K/3f17goGDM0V/5nJgDS9EUYvbsTDLA4+deLl0HiYmt5WXL&#10;gPCI+hgax5vwQqxLyf/6UzH+Amub5gWz6ZUslABCBq91drBwXDdIz+pJvVCypFw3GZf7hBdh/qb/&#10;aPIst9185/y8nnM3oO+291xdCrDhdkMeNhE8Y9alUUJ/7v+6IxSM+QuovR4/HPaCnNH8so9t2f9P&#10;wgi1j/8MxF3AEsXYs43P2PiFei919pV4x5s2dk2Hd65zP56VOJ6PAopnRDsO2L8DcAGcUFi7qn7z&#10;GAhjIF09yQneznEtrYSby7b52T8QX6qIalDVyz4N+XM5dFuI8ZXSYzYrH/rr6+5bDHno9hfxtYiu&#10;RwdsBIqBXgE0zgzr/c+Dcnd8Pq5yPGrOX8KvF34B3YP17y/hB+L/Eoh/BDsgVI96atqiFnfYetLW&#10;b/crbkpTkFeOfC94Pp6OhhqOXC/prvC52Lp1vB+37HhRuIR88RcjR+3H4JXSYRPCJJ0cpvuTHpWZ&#10;h0nVHAwVenH+qPw/PFdLokaFPDg7dn13Fi1Gfe96vUGi4BUs43gd4lI5detDYu3lcfer5hzDz5N/&#10;Q/ffA48E2P8GeFgtwirQasCAO0SGaYeNAloBaq6aey7EgMwYw1se87TE4evIiy4+p86fMU3kYC7P&#10;XR4QMA339sYI+wSh4qyXgnH9Lu4j3Lnph4PFNFrT+jq1zSaY7tRf2uYAnp/B+0DfXXbP35AmCbHC&#10;bVHfdZMHMvxuBgK9gPHXMKI6hvGBsotDTgqPjxt3vxxG4ODH5b+EKD2Cz/4ngAu5MAdia+iQKBou&#10;miuiCH/7dbq4mR4BO8YJgKOdY57F67J5vGgB+TCX8oCUnhdDZA23/G5AMMfewSQf/fCZF0NaXSEQ&#10;+oO46xvqVb8L2jQYMA55/UjpvXMZgJQP592soHyzhrssYGTI/Z/H12v0/iWUawXX9VmEOFv//SpV&#10;4vCvCP9y978MPwH/K+6bGiAiplwQuAALpF0dHEPFdYW19uqnEC1s6ny7sYyRfgDPTR+LXxE+wdx+&#10;ZiDHh9nrpd3pIc/ZWFYuGq5Nrs4E7bzYh8vtVFultIw+MHgdVam+5CIcm/bTfWr76sFevdyfoE3P&#10;+et300035OfL57IemnON+XMtBkrnuKz7W6RFOQxgDX/FeX06PhObf/OAfkL9v4L2jyDa/8bokZ6A&#10;iR77db8uPO6lwq+EpyZP3qv8ULn0/eStuW78yIbkuYkCE2IejK3gIokKS7NZIqK5GOC7lsjd7Ur5&#10;re0IyhewL4LeWeIfVx8XTUX1qA5FuEvVx6z5xDfqlverWPsvHeZLzEBES17cnnT52+9Dd9id51et&#10;82fXX8qHu235sPEviP8M43Hs1ptf/tmErVLCf4bw/zLqI+L/AnoZaxOIFagRGArkNYJeB7pVtYSt&#10;p6CnrcKj38trEXjUqmBtiDdkbHZCPQ7cLCVXBpMEr4fK9CPqoT/1h4b0EUs4pOp2ZRdw3R8g2Vss&#10;7OO3z1Tf7/AuNvqQurOwDJv4MIEfbZt3rhnZfXv2E2i/w+N5mJ01Duf5dyb/uY2jn2Xxy+noAYFU&#10;7MfwPyyEdVjL8QgF7fIXYQ09cBkCtjDDOQdXweMHOiEuIkBQ1ZIfqoaCxWfi54NlPgnGsA/yFhF1&#10;GBsOX3fqmSOJwiBBcbochKGZn5MeDiVPw/2784PPnGKuUogWfnWb022LlElV/9th+XZVeJ4g3Kbc&#10;3VwKsKf9our782/bz7EIQ1dPKQTJjP8RSkIcr49+2ZSLbD0Yfc6AyrrpLfIO1PG/3vynoaT4M/gw&#10;YY25XxBQfa7Rs29fYGFW9xGiHSQgxSTH6b6EiL1YRikujp4qMsTy+mxefLC8SYDHJ9Wk6XJZCEqx&#10;4pAF+Z7gtPQS4GZqUioDBO3gDbyxx2MkTPrwq/m2qeCALtL5sBD5IcTObsZYGbAXz4ci0LvuGW+0&#10;P7TyruEew4+D8XA8j0diU05++JzsxFuW0yyIAWHjDe+Nm7j48+RfQ9yJuxHk2ZJS4OamtG6NGMvx&#10;YYMUXu+e6+ayb/42raaPrpTn81YHdvHOdfNEbPGu77n4SXBvuRtUIypkcE4EflKtnEGEdEnI7gh+&#10;MBHEdDs5gaEpL4d5dRXupEumpBkKUtamkPq+r765RtTz5U0fi4oe9v1zNZzdpDxtr83bX1j8l6M4&#10;WP8ilAO2as4CIj8uQXfkAPlKdGt8/Y/fj2IYr/0SyiPxVzYODSKNIiHGiN0ERK4tPQawWVbYC22u&#10;Xj8q5/t2f8a6OC7YkbYwDDFuFCfxftkrsj08cxFCxTIyB/+/rC1f1ftxMYQ44exWnfoRg6N5fHX1&#10;RNppFx/eIeHdGWo0L2YzWFyk8+FqOEu1n/TN3e+xojXGyjOmyn61X864URpY7gOzNazr43+55tH6&#10;xzZ4POAbIS8hqjI5oqrH7fGREdh/D+tY5Ozgb+0UpZOPj3GVSKfWf07l1kDbQatgbjuisGmg91Ra&#10;X3GBmXHP5q3I/6VTcyKcBa6VayK+cih3Y6SAtBsCuAqxw11qLHI2V9gsLqyiIPc7Qjvo8fwtVcgV&#10;GD0WV07PiJsbx8hipZx13zTNz25KQ2Jg3Z9xOXf/OL2+f8eq+onZGLhQ/n8Nno5Xi1RZw6X2QnbK&#10;CWIRufXmyLUF3Xh6ffwjBMrl2RJKot4aRwdHEcRRiTkE2Dp4GUtiGibJyiUuvMJfqRHaKgL+pvXu&#10;RFGKh+tYi9qAAWxpRnQag1c6vSAbbYPRHajnHLmP7OOjAWODgB5PrlzZUp/IFUSV74p0xXxXDUNy&#10;aVe1J3BTCHqe+dszV4bKLBZBUsj9Ecop2x9i5pcHtA7FM9DiOtkoMATdHuKxjICXZ34exe9nKE+N&#10;9+O/YRtfcTBiU4tRfGGsGPs6tXKq4QiGEFHddSrcQHz8glnxmvzj+Vf27DrLDe5w3HZ1mXX2kQsS&#10;zXn8E7acnBxcLf6C3O955iwmHH6AdvafOOPdWwB7NQI8H2IWnttsfgPCA/fw9tOc4/NYXtT/jCwn&#10;jGjG5ldgCf/JGZu1HMd0Xtdzsy93jFSbR4KPFyTXuI4oR/ixi78CuaOvfYd7vKwVjr7in6okViHP&#10;C97YMA/YKi4R4a1HP+XmqLkgiA21oe1rxImRcO5qyhBGADd39UP1OpL7S+Dm67C+aHuAqNtcyxE/&#10;R9fZ6C3g6FI05nO/4GR6edjPEp7n4aTP+8MuhXj2/1m8zbslIqX7lrszhDoif5tKAIRrJMvBr1s2&#10;P5h8DJwXOb5ZJhGZG2u+oiS4kYx7PXCR4Lgt5vGWR2P4ifjPu5uYhnGCLnC8PH8E20w2w6QGSIsz&#10;EibA+m/8rpqn6zp/FiaP7w1gQtZt3a2ky1ikJHZwuROqhHL9zxks6sDWX0M0KJLCXhcDS2vXFJm8&#10;fzjsC1ki7KsYYqbk8bs4JxzVr+3BtMFkqf6e87OcTeHsddvdbn/GIdLlhirgZ3KlU3DX2P7A+MfB&#10;j0N3jsYDj+LQWbHNlP5GbNsG1o8bP/LFkfgGtsI7ol0O2cVlt9rScUXAN1GWkaTmi4MnxWwEL0TE&#10;8o10XLzHcdJN6qPA4wl+pfbFg1w74UaUgyJGgnSCwNVjnHM16GiVuFWCG67uHT2eNNmb6WKHd7th&#10;RYQCLtrK7dx0J7O9XP/OSa6mX7Qh+76d7t1g0ADzWRpE2y9xaTQiWab/gGvB+l95OQKX1td/3nX8&#10;Yxmuy795hf+iGYl8IDkLiApe75ZMRQgmFtb4L2iXo/HGiLoXjSaANsDYBT63xBYJlTZFZTZ2eFy0&#10;unKK1RhJcjNWC8W9DNQN9f0aZjf1Tky85aQE9sv6tVpweId85nTvoamG7SGkfv1orLA3suWbUh6E&#10;+5ym3UcczpHtWkcPqcUd2ncF+j2X/0/z2dDNUKZl2UXsl8l+Pc62XYO6xjYusPmJ9XhLqVKG69bR&#10;eDRtUumk8VNnfu3N1Zfji4w+UnInz9XcC2jFef3zr+yEO0AnRMIUZElQzueY2CJVzpzuz/GW43E9&#10;YLvcjc/mKmWi8co77g35sPEbIR7W1d3rHVuEQJwabHYhuB4RBxgnDkKfV6dbGo8lgLRTAGPSIkYi&#10;ed31FKg/Vq76jYRx7n/2Y2/pjyofxIBTZAhAu3a77Sygnbr0rc8PFZ6S2TeXZpDNev/zgE25Hq21&#10;9h0QBBwRgIUmVRyHly7SfikVGIHJjAk7bJJKeQS8a7RN2NN4PNA2QExh8UhVUIXYNOX4D2RI7fcy&#10;rWFeCvVYd5tlYfMAmx/MHy1gJRTvyf4J7OmyRIp/gIl7nhcLzGnNd/kbOWLU708DNSceSWlVYS4W&#10;zQmWVTN3NULi0SpUxpw8wNC2ZaVq82p6sfjjQEeoXgxFmERreel25pnzl4qqJDwlh+ZtDOO1OBrP&#10;gsc3YWpg9DuRYcz604gOJMkmKAK+qIJdZFWjwxewMsYb3lsj7sYTcY8QF0xb4IHWGKslIuM+Vk5Q&#10;JgfUQEu0xw/aJrmdjguxuz5LWUwpwrr/n+CE+JhjHvSzcSh3tCcq153tIrARKKKu9fhW3r63g0hh&#10;Qj6aOb7PcB6KM+N3wrspnyncz/B+0rZ41HkRyxMLco/yrBelt+JmODuEzVM7dH3b3j8Wx19Yy9Y8&#10;x2595lbNWehvpjajFcO3wAYAgc6IW0AXSzhJBewRpVEgD7R/bnxphHx8G+VJMZrk8s7JO2Vhe8Bh&#10;F2jzr74u4kZDUnM1LpfQVFup2rrW81mLFMNHbAvgaRmfTwJXfhMe07n3LHojGiS4c+WF/8wMuLzS&#10;kD9ncH7nYrbiH64P0MvxhyljuODtb+sFKVeGvP3RV+P4FUugdypyR8Hk9GfrR+ceXSC8IL3G/sfB&#10;eLqBTIFeazpkIm1zmH88FWLmB4MHkoGcMEm22fI+l8a741/ZlId/4C3g4GmnxOp+8zuphxTxr7SY&#10;KzRJbysaEwnQ4WnjuhDIDme+hs4MwH2zIF7ki8eoRyiSNq6C7muLie1TyW9UQa79lziR25mSwCrH&#10;BwrGSfO7lUY5Hi+/7WDkdGBfXPxXPVI/1YseZcqt+OQMYCvHB1cU55LXt6fmqb129sNPqH8Gb5Yr&#10;8HghHUqVEoBoCH4TezifGMTPsyLa42k4tu6b8hHVQN3fGvr1QVwtQXUpurgqpmyRClxsYucICnZb&#10;6pG2mayujmQYDHJRXoeoErpO5eLoM8kBbMd/mZhtdeskel53RFy9OLGD4l5LxR5/eR3x3eR9+4dO&#10;FOrY5J+6+CgC+T1VwydlkJNrGBxc7eWN2Wx7OGmCv78hynerbntbVdqddXXTT1/EKXJGWIM9ohyX&#10;x2vxPZoSwipEY3JHZgSkpnXwYPC5rwaCYhiYwTkGHiqYux3/DfFo+RuDkbZ/bv6t0IViRPcF2pwW&#10;xq2ndrsFpK4u52I+fhBkJI8flaFpuua7peXpUxQIjwdvA3tu+kvZoVqsXMsX4dLnk/ELW3U111JH&#10;lijeeb1cDXijNUXcwylClDsn/XJYbmPhT1Z9avxubiPnd9Sczk8URVDAPN/4Etn+fu2spwKseVxv&#10;fv4MG/FVYpMnq5j98RBww83shVaxshmr6gVu7DiP2uwDJdIAuJTHiL1/5f/H5R/hR+LiLcKxjW8F&#10;R4rB1kARc3WBszDyLEyTKJo7ikrEC9wCbuAmjOtHxlKsy4woQYyIfwyjiMPAV9DPfVbx7nzImbM5&#10;D6s+9T7gOv6UZtvMMRtxqWxCuezw8TXIF58Yh0iVvrvd7s9CvAg88mdUnevMFVjY/eUSYcPFQ6SK&#10;U71yQFoHnwGy6McpB4Jn0F4wB+LjU+X2T3TLURx6VLZu/sZJ+O8xQ9W3icN4XIW6ug5x4cVoFSyS&#10;PApkiZRzfSuS9QWRBuqlhouHjhiCoJ6iaHD8U+NIOW7qYIpy39WrXZEvLI7xkZq05a0T28GWW2fD&#10;WWrTx3md21z3J4iUPp1U18uTYebXCeb7Cezn1cM5SiGNdqFDhjzUYLR3FLP6B7yxKwjGz+144neW&#10;pYQMOX1yfEe4QwYIG9Z6QW6EEO6WVgJZLfH4wo9nyp6j8dy/afsSK8xEef3x9Q8TkIEN7IwHrLBj&#10;/NwQtim4vju4Im77LVn8Gh5yIhMPYCyWlZJ4NPb2csZByYxw86/LY9l8KFVKPbiIBdRBfNljCNdX&#10;nhCuPk7qNFTp47bbt4EFzp4vm3yw5KRL88/VoV8oQNSHWr2wXw5dmberRfR71gOMv9sNVJyv7833&#10;+4JvDCQqgP8S8ICCUDNCys6wj9bVgqFQIsA5COQU8VjsQbpsEpkyFkDwad4LgNdgl33M7z8+4rQ0&#10;4ZQwEsObAem4AZewW+LGVzuSjT6uyOmKa0FW4cRO88UQW3HW7pYTor9fOrUSC7luQmem1VXr2pte&#10;cRptanq8i6uw+m1hwe3hobrZrVyhJv++Qrqv8mrR33SHG5eWAlY4iDfb3SX8jfI8//aMk/rcte3H&#10;Ihg9cDaH6+PxF0HEJU8K3vTYCuY+GnaKzlCwu4DGeiklA1E3yRtR8BtjD9/Un7AH/Kf8nPgckMd3&#10;QEsoWCqN4+OYW7pC7St4IW1Up5YkLuLU2fEyKPWsC1uG8DQuLgvVIcjFWETdlv6I4uojl9aw+6Fb&#10;QkBZV4v7iTaLGfBCWk1W7vrLBj354SeeTw7Pqupxsz6o548zIO7y6jClVwfxO0pI96dGlPe2nvuZ&#10;3OddBPqQ36d/VGkhcuUveojW/+bYO8HjElPVty7/MGynmY190d3mA8HvASG/TQRnEGrVDOrFXNgj&#10;1njRZ0fAQds9gLtmhcs//AhCzv9YYrKu/5ZB/cAdIp4i5+6b735tH2DlbfALjKW4jBVSWGM0Sb0X&#10;y9ThoArwzVVkTWDRoqBTpZOrvbr5QKh/XNTVwSG3g98PRuOc/9uTO8ohPTt8pofNceGx5Kv8mYcT&#10;OyhEHZwjPn67dRnsbHOLrV+Tev8SzLRs/YZsQdm88heb+Hp7/Jur3FZ5G9klBgAdjB0ABuQArglR&#10;EOcPZcGbI+JjtEIdL1heR+3XDUS4QpwTgC932f+pkOI/3o2OS8drxXBDIwyMHZ/C4fK9GCvydAD/&#10;1nx4SBBWubpWY0JV7zNl3BAbb/wIOpxRXF0xXFL+cnDDXgfHxyJXF6FI06JP1Oxv9Wr40qA4c7r9&#10;fKrzazpYfORm4Ur03WIx5IzljlIVbrXnJfDnzebosbnf1w26/sHiAcyP4w0b3kyZ/61rKH5HhyLM&#10;uDCiNwKokWFWIgTesRcK0VlHe+3U+Onpy/QUlDkScJdXODoGds/HFbemfytElFC10YanQClFiHuF&#10;+YKVGxcEOhIX5kA9DqXaY9UtxAyiji7oHVKxplQo43KdL4SWfxl5hXnLrsF2qYdVHUtB6/lolbcY&#10;i2lYVe3GnxT67QLOb9qd1FWz8P5v8nlepeEyVw+zgyn24eBXiflfDd1eArK2xWwRbT82bx7N5k/M&#10;8fLxTUaqFNo29MMJe7bEB+TGwWZzag8AwY0esdXRT3eDB3cCOLQ0f+399JQ/V3xop7L56RHwlwL4&#10;UXwEBQtBOS6LArtgy+YWYZLzP2q9oECd++IchqSkTvgLoQ0VUfCx5L1L1UihA4Icoe9ECb8Fvgoh&#10;Y+fmrdTDUWEnIo1dRUJpgilC5cbD6TjDdju/9Ztq9ij19UGefjmsuhkvHBaT5f7gCn2bFwf/dIju&#10;CsDrb8/9nv6qH7oRBbZC/r0MCy0bf9E+jgUyMvqEfKOhXI8xL96iDZyARkSCF8ANUswbuZ1GA6iA&#10;CEwsgkla764f+yLOpy4SqkghHvEW95/CPGiITajQ8Vffg64DbElQV85nCOpPNWugLtBlT/LRk1PN&#10;4OwJELndhiNGUgnnZa1WTRWh9UgjpU6Hb13tWDouz/Q6QRSfFUTrbl/wxfY+Nfu4oG09oyQUI3YC&#10;tbpA/bz9zN3nmRNXFDT9ZZdOOOk328J5JXsFknUuOCmIYwQG8fzKgDNshLe2nlOreQZ/ykWOuY8k&#10;kXmCSOTAlxwzS/xSNWC1vETU8R+LOwLxxsjehK+ud6Jo+UVQQchIGFC/jTXFxqvmyRFEwFyV6YrB&#10;4VLAGa79EwCbrsDPHwvyVDUuNOlQXg+bMHCez0aXU4aNT2D1wP3RrFZ7g61bBFezcj2OelHdLXXy&#10;DwH+UMTTdPv7+c3w5eDd5vIaE8ZBznnP9nNslXzTrXD4S+PWKM6BvnCpeXPbNu8OJIqsGsAl5Gv7&#10;x4t0QzjYI+CWb8D2fnpiXHpTRYqPaFtpsRIQb9FhYmt5Md38UPr9o2Uq6C+u8hwyPNaRdQUajHPM&#10;lx/i5XhEW0TBXDHOzvkSMrAMX3+l0Kl5nJI+FKxbrwJtHlz6MM+1vavMh63CdbkeStGYd8Vvchpi&#10;FaMDuCWXe9MWlpnM0w2/5QPHUhAEGm41W/if6alth3aYlXZcEHUFEvuDbvp9TuOS9uICQVxpKDaL&#10;XOvEBAgB+H3TPJrPQD368l+UukcwHKQE9dll0qKfxmdsBg2ANnERCKANweQHoFtVu80Xl9oTvlBt&#10;8UogDrBoyShPF+wFffjdT995Y/SG/slj8VoEv1NLLBiZIWWsN1Rzqg6VLpBEm0ND9ERsS2hckkLJ&#10;7ny7wO+RbePkon4cdu5hbw9LGVA7wljoFsPnLZkNJlLenLPN+XDP1ex6OLxPV9XOTCm/tEcZ7z5v&#10;7/ZktkJbrtJVvwDtV4XK2lY0VEPuv0VrXfwLoZK8BPdmHTxEFPCDteSBi3FRejI7berDvo522rgn&#10;ceVP7uAEnnCdHzManGrMhEfXBfO7ghor4I8QR8K84H/yp70SbF6IcsC47412oHIFjO640VdfuRxk&#10;UauevqthSygpLnhr5qX2S3vPrtn50rZv53cakPGEnxzejfZxENdG4YgCOItJis5WQRNpnVlZXQ26&#10;ITt4Owfzi/TxlgfFd+reZ373pD6jqBYHB719RBiJoDycVfs9Mv0Md79gvl1RDQbyBrzBfOHQNLZx&#10;GZTj5N5vLKLRsJNHS0BNHs0a5UFH9QgiOfOmDpvIN3C5tI74Bw7ZHklLF9lFAN3TFxdJ1ufEOMds&#10;DB36i8dfCCslXCGjSSKGPReThSplE6gnVfVqA6OcqrjRvuPY5z3aLiXRDGcWWBAqe1T57BarhqMG&#10;5jQahPgkbPCmPujnq6F3TBaX78jQYDtttYOwSN1skqvNnS/Ygp9q0651SC5SnBI6qLtv/f6DQuQM&#10;NTvfcyCi3w3X57ddMaMIijhv691m0eeSzdCighDDhHQILRmJHdHT3INT79+3KlBa+tGzqlq0DTo9&#10;QgzKFu8CO2+p6iwiYy7BOHE5leFajEIOi1PMfglshDysqAgI6a2n72pOjMYmVYhAhIWWulwu6iNp&#10;SIMQ2qmoUIyUANx+Yvx5DjxbrqKJ3J/3PCxfSIiVLIPro18uXXxcpWqeMADSLK8GVWk3c6E45f/l&#10;IQwO4s1+dvq/ow4dkdWdczyk+eKiT/j7jjU/OfEz1gZKiNpAzq7b5X0zbfu6O/in+g1gyHasBIgl&#10;F6sFTr+WZjk3iNjAzHB9z334tmoXmL+Heg6Qk6rVrdWRnIh8dhjAfcFca7QwutDC4gqTKABYXlb/&#10;GYLLI2iVkq4f5hXiN4VND8UBZ8E0pltJX0GxoHmodQ4+pHrEEZw+qd5em4Or7t7RFbWfuU7d/ILH&#10;S0uN8ruIdT/0nj9Wvca6H5WCd2YzLJOP4e0MjYaiXPzH8zDHFsl3XQf6XV5kZDV2JR6nouTKgZ8h&#10;U6obrmBqXNqS280QKN/bav+k+Z4fpuIfWMp9tu0dY7khdKOVL3KmnYgIL7w6zqTQQWr9GmIATo31&#10;6AHIP+oYI3xbes70aahBjcuduaxZIF7kt+wuo//kcMO1S8YJcmFmoPUfeRGXvp0eFfuEi3AlIkL6&#10;UouHAJWcNGXwPmDWw/SZ4qntpRJ/vPJYArqi3Pzqf1W/ri3H4jLzbx5cwvLEHFAB0uzzEiN9gTNA&#10;/nrnKUdIO+J6kxZZH7Mn8w6Yk6HB+GQbu6YoUcum7x76blu5giDxe1f14+Yf7TT1/R/XCJRS52Nt&#10;QySLWu0dEif1XWmsDsyLmOBnXvWPYelYiSBfBN22gX50dXOTUGS8ZnhER19rixrQoLqfR1iJmuUA&#10;/gvkx2u9UpAOnDlUSaI808XRcvT/ZQQZVPy5LczQYTnAsu/L4b45wM6pmqxx06QuvFifkWYfLEHB&#10;L/16oHt+dPpVL7/+8sX1vGcEpYrVFuHgp4hA8Nxe5JwWcrVSvZ91sPbNgOlSeiiKRX5z/m2755LH&#10;VJT2CGv8jTzU7eKp1tzZJN+K8BcYXvuZo8D95d0c8evsImpgVMDGNayftMTlC+W2U58C7hgPH1/V&#10;Q//4DY7igl5jnYe6MCi69YqwW2xzKcVLaKd/KsrVngXyp2rp14I9FNItSvUaSf4Em4vZiwvx8mAg&#10;F//SyW9x1t3e/XGqYHJgY5OHcBLioUn5ArvPrlCg0UihnEEVNh913l592CiuHbNXY4jA5wCOsJa9&#10;AXi+P3NyEDJ8hcQBuDMgXXXdQ3eZ5ufhhu7G9GZEOwXBPkrhOZ9t6kCTGBoAB/02zXONrSLThWiR&#10;9wL0gMJHIXeFMYzUU05zJqgSLrqyHSerq0naufVijFS1X1tuFPKCt1z+PZpsEeFFllO+/o6P/lCK&#10;81zwOBteHP+xeRyoJXx1vcmdgnh8VShQ9JnoPWYXZvg6NG33R4XS9wmtGNsu4utUBC/4do2yPXBI&#10;fpyBdW85EMjnZYXxV8/P7z7x698wCrsbROdeSue3Opx1euZaPz/vO9wRm10EfKEeVZwEsx8O39I5&#10;2H9Lxx2GU1095nzwz2qz7QYQl9tA2cU7QWE0mLHk/vhn2N/+IfNEHTrL12Q6V94grCA2eFzt7sdC&#10;HM+30PgNHhVDa4dMfhTN5CRG3D9QV39SgZwDHFwuiPGe2ygzrMGnZf1tc2qnhdQEzoaYmA/SFkoJ&#10;JBqh6RXxXoVEtaR7363yyo7RyEiRKmk5tmy5kaM5nKUlXJzuTq40Ehe13J27s/51TzY/ewBPWHgX&#10;flaO3/XdajHkxbCPtS76fnRu6C6fHeP/bXu72jwm8a3qFbG/2WwhhDZ0AVWdYwPfy/gxGgRAGTzE&#10;80F2OdJ78NtKGesgLjlQnqts0xv2uSSPTwoZ/2GygGgshYuRaSIY5sHjAm552KISmGsexWsi78sQ&#10;sEQsv31FtQacddWmFrPUp0gCKkybcnHDlaavm0RMB6iclRP0y33/sl/Rxk+W1qAQn5LzC1u4Lm5X&#10;Vxpd2SatboI8eYgSwPp2U+f5c35AqqBKD+YHO5+zz7PD/ZwnH91vucImnAE04v4yLPeb3N/MNF6c&#10;XK78a5rpatp18/qP6dAjWYEBpsNk01LBVA4BK+DiYo5CrvBnfuUodZCnUi3cHFp7ezPhJTyk5nXF&#10;M3Jp0QDxIayNI6QLNqj2oWgrv70bVqjPOjgGuKNj3+konBE3GzEsiHOaGhvOpCEYPXo1Gz/Z6gWn&#10;amHCt/WO03TiMSoC1VLsmwMidRzcSDvSmw31cxmTPZ3UDMs4vvaSOovAFvM6XyBFPpPt3xM7NJXs&#10;J/myO7Ew0pev3xSnuTvcv0z72TmIRbKMYainr5iJQ7N4SJtP07p3NWwwDgY/LexOXQ/zLVDZxKQy&#10;iKuUkoFXJCp5hmIVkHt/d/h0Vk6OExlfCxZVaPSHyML8bGIx4tDR+mD+81wg/qORxVfB/GmpJOE0&#10;NX96pQiQoMjTwJiNV+vmwIKa2yLT4y77KXbq5o5PGDJqzu7R2ukrucV3+OE7+00Zu0Z7xQsY7sPt&#10;aRkCBrwPuoMH8NRsGb7lfkYJnCOy5/u72TZdjHDVJJgvbNkKu3yEG9nO2c1wuQniC/7rGWbomTyu&#10;0Sa+yFZgiNqOeNf1J/zhKDmztv5hhwXEKh8OJJ0bNYwF8Rxc2GPOpc7nl83bffNYBhI4JO9R6aLL&#10;haaYYuWHFdTcL9dM7mCW0tnM2yjGcUhtSpvXMH1gzp8JeiAlBs+f2Lzin/kJ1B67fKOp2w70q7cl&#10;thk3McNtA4I3/P4G5Kv2uXQ7zCb14kuFETfkT+yXsBSD3UH9AKxRTt2wf3MOS6++7O+6Ivdnt4fX&#10;edkdUhP8Q2fen9m00idnN6cFxaC9Epp0b5P6PXRV+4an3Am0K43L5NR4eA8Oj1P5PfyWGF5eshZ5&#10;K3AHP5eulsLk3sLAnTkoxJmTZvJ+Io7BwDI6rAe08emvDcwUEOfyY1M/FryRPQh28F5uYajYkhjo&#10;mvzH9Ot79QbvRo++xOToOikEEZ761XfSP+ONBLdyMb+1QM7Ln56NVIatEkHCQz8Ba9GlnR3+kO7M&#10;8AC8Tnu4RYqOmF+b8+9d0+VDP90CjjfyMZry4K7L+ynv5jfkNihXPR4pRjlgf2sch4tRo/j8fZvU&#10;W6QKDhA5V7bYoGWzlma5Pj/Htjv97fjP7+YpsJZox2FL5FWCyWc1ldymDPQSf0jDi9mHDVy3yeWV&#10;QrVtFfMcx1LBonzR3wX2OIo2FTSF4Dzq0XuoLN/SlxFvGN1uUMoCY7AERI0f9S6BPdctoqVDnj1V&#10;/yD+xycEtvg8OHYYvOC1U3/0nfP5vcYPeOtF/yHoX1ShWOqzJXDD9IvVyoGFwJyXCzn6wWGH2CJ9&#10;8X3wa86b0/R/LWy97fF+cudjntxhMHoA5J8rZHDT/GEjli5QdBf49asQ38WasPEjTlqXSS+qyhDV&#10;kX1kx8zUrxf1q9+ml3/gmFhWQ4uLC0XLimK1lMvl6kqnKPA+tghsOCyhqr3jkfAVvEsqVQq7nUMv&#10;R+pN5YRfWxrU7AFckS3IvbDZ1xSnV9sAeAAPrqriM/Li7Ij/oLhLHkRtvcICh3w8IDvj6vTJKbx9&#10;gxDvemySh2esn7wN6tvRTpgxHRedfW1Wgewg0MYWxcAZL3UWIj3v7i36P7s0Jf9Vu+HweVnuKEzm&#10;8AfDTvETBqg3OZF/hwZJKP9YWO2fx57CZdooQbYMh4yBrxSCRRTWiBYCjI65sCWQNhOqHh85PLU7&#10;CBhJHVnzePRd3KUkINdtvXI0nL58tC1gk0cpFzHDJZzTtYghpFUjr5ocoiN0JM9ZK+JSz6Owf9Ca&#10;XuWFODxAy3oFrmGTPuoHBwvB4soaTMG0pNYiyvuzh0HJIos/n+hVfqt3dup+4ehQAc4Lvf3zdHmY&#10;LnQ9F1akgD6YvJpvHk9bPPnHZiOGlCC9EeKweXQJK0vUnNHU8jcQCSTGKZ8RpBFmrae7VP6pfPzW&#10;bKM02miRk/SLj2rhl8a5EC/wI5aAmphe5fX2+hQQbTmMQFGEFVMgl4fVlZO3LWtIlWfSYSRKAuCT&#10;+yNWkJyUxUGrcS1EZTX/etcJQcPxSAHbgjlnzXKltS7UhpQWKxgWy5xDvblih+2xGXbl38pvTsDG&#10;HndXOPb4gbtXfzpuRWwHhI6i/TBf1tuaLTeIHbwle+S6/rPfXTjnA9Vu26E6k3/h9eOKMdpkqp/h&#10;qP+lcIv4I9xnHmWwoL06lK+b6pLLLhwBeu/N6ktu2nBF5ZKU3gsrxUegZd0Q2s31/SnJC2F7HwCL&#10;uGBHmcf39xT9S8pxDWzduIQMkly+5XSlve5D3ItNYBp93HGQ72wj9LK7Lmzy+JMadSbiaBxX/uEX&#10;8ar8FIMQQ5Fi56ID6+VqpdPzefJ8u9pJtzaYj8FZ+Tt99/b7TAbuu9cvX7vLYOa9vRck+c3Ffnj8&#10;0TnB1RvqwK52GFnY0CTRYgvJIubmnOB8LO6DCRbcNDW2jkTfTFucf6xldtDeNEfL6rTDDfdyc18f&#10;NN/9Dh54rxCyDtImj3bs8qi/4O/H9hoLRVnuWbHRtRn/cPdyHwP6MRKRRbK4U5eRCX68T0FisZfS&#10;X05n7IS4gHnn8LhUOTc8rhl4oqonsQaoeqVwdjxNwONc1ou4ioRWXLMH89tVYxNuiBficxA/Pv3h&#10;7KzudiyTRX0unpc3P9aLwzDs9/p+8R5nde59oNda7+s9hwKkITrgkOOn9oOR+bDG5TGBJ7RITixm&#10;qEzV09OtPM4LzgqS8cZgDW7+2XbXVbXHRb/q3DQH9V2uXwP0Yq+TB57lvuUkp1uWwdplSEwBfF3Y&#10;U1VLPMJLmORxMPbEcXk5mTgw0ZsUvC3rIwdH03da9lSouOd/1fttSPZqwkmMUYw/6iH/ESqw9BK0&#10;evY2w9PnMO97A1X6m2gT0gFWY32SblubCOvFTv1tdnWSD66qgx0/LQS6Yr2qhnN7JK728rfs+kNe&#10;/fYJs387RaDqW+JrxuiGsMn5C39f2YKAB14QAJaN9g8FecCD0RicRlVnA/yPTvIrwRU30t277XJm&#10;gTyYjbe+9MabdRsNxhDzlIgfxKOPwuYFbKTqCApCtBh8gzRqNa7jK9YXjEiHxnKQEIhD+JY0TEsu&#10;DjfsFZmmIOKUXwkrPyjc2O8TA/cLlRGwAyUcVt6SY6itlAVKU6fzG8ZLPWzs7LT4o4ilvP18m+ud&#10;xQS+CsPF+SqLBrZ+RqQkFOyNFnrXnfS7HN4M3XQpj+NyHut3gna0eqwbER3O459dQz9CW9dHekoc&#10;RC4i847IdObU65m6CzpRWLsdmp/gN6vD4AANjASQ2MJ0DigVL/6puMMRLYgjW14o/h+Ix2/cIrhj&#10;INHY9qBHpO1dyjuumYLJAmLRk/FUdRviXFFUbiLpy3HBmo2t4xiWHpECslHc2ditm65ibaPUuybA&#10;LM12YS34fzbMf0vPN/stbKxDFGoyDXYvExrMw6Hv91CpnOW8Pav3qna50cLZVGJC2ONfN04RMV/x&#10;iqLPHdBtPD+SE+2UZ7fZ3vEwbB/NTJD9TpY0I57IIBzjYLIZ9uHrK/pcqs2Ia+wR/D7xa4BQWqqq&#10;exwgBXqwegA+ok6RqlID5+L0b5JGHNVlxiE2BltMBJ8bwe5w6Rcc8x+9QCRp2qVGnpu0DS7iHYhb&#10;Khz6WOmD5kKaG+MTr8DU9Yej4rxKeezL8jO8qlW6bHeuSPrgbdmnbznbP5S282KBlK/7GN2Mat0G&#10;6b4ZThDnlMDYJ2ePhMCSX5HHHNRwiR6KANrmpq9Ud1xQW3TBgUrwx/G0eaJ8wF43mYAkhXQZKsey&#10;mpCGFyTYKoFDfCP5fjTSI8Tn0Mk/RcX/4zXu6NigaP0pASSLaSNTC6HQrpAd+DdCHmn7E297WLkw&#10;eau3biWke2sfhygpJZ3Gu5XMocMhiUbC2arYx3CnwQ72K5CzTKB+Z776XrVzCF+lqw/80HpYXaQm&#10;H+JeL5+QarCzXRa7+zfw2qXg5vBIq/A2c6xVias/787l+7zbizhZg639llixWOIv8AbxaFqF4YW8&#10;gFH0m581l9Ol+82O30L06rCs+/1BRRTgem7W+OckzEXB90HHfBMKotdNsDmm6g/lSfBK3BZwNxYP&#10;uMHro/te4lZoxSn2SJRANOE29ZuDIuOcTUaBNt3biHt509s/NkT9FEd+IW/Z9Gii+niYVN+rnVTf&#10;vcWscsT+toNCKYxVytXuTnOBTl3wO9ccz91yOOn76Q5SfWG/RPM2Xw7DmeY6WtXp/JQPiAfEIcw5&#10;PkWPhgT3atnifSJoOROGtUjfwHrEfLC1I/AwA2GHjwH6Lj5g6RUeha2fKd2kdMbxdqgtnzDXBCNw&#10;RgEBM/0XHpcNIvqCOWIoTjnmRees6LSH5xPBzwdOqqc8WAXQmAhtYLfVkOCccdCeOGWLtANz74Rs&#10;YVe9L5qp/tv3al4/1qtqQrHOz5dVu19/t1MrfShkPlFNzeVOB/jV43zZ3HVf9PnSIVp0mOwd5P18&#10;s7e5cDntb8+4s+e2L+IYweZXoK0+7TZga0d4HzuIxMFC1G1UJ1jbhvuyoXDhXIZ3pCyAyIaFFbWd&#10;ndZglsKtpvCrq9HMgssDdwPKJh0418O1TMQ6+Nyfr5ZmLtBs76lmJhWa2R/X71WVweIWDnJMXixl&#10;TGr+l1DH8HFjbOo8GZeJe5qUQRNvoSabWKWCO97CsrfnJF6qqi9E6xPDBz7q0yZiuP+0Rh3tL6gp&#10;yBcHyKXVR708OI42+9Q+zv9+1ndXvIzgmDseEWuQx/pu0c2a7Vz/DkvfPDtnyPaW7pLrBj/0j2Wo&#10;BAnbHKb2EP7y09C2s1AOHhRjxk7Kv9b90uIC5JEXWUegY1PVhwG4IR9aHUO0rMshCoZgsx/QBpu/&#10;X7ffwxErwfZGQnQKCbnGoVxugshqPy3B+zFjIID0auCJAg171FGh0VDPsd6aB/EfM4ag8MKbKhR+&#10;2fVXqahVNZ3+XSU9/yQNnp3vXqzsD8UI/K1C4CyQ3a91XmLZYPB395+rXA+zfH7Vf1K07cPff6up&#10;0g6R626Hs8O018U6IXZ99h1GMNpSc4V8OjBLOaKgwWwJxGFwMcdelvdgcoEHDH6jABgBkHCyYgg+&#10;dtgNyvITaJXgMeQ9RLnIlw4tL/OgL4O5LYsxuqUY6RFap14F2vxbGUgs/xN0ZHiwCCxVhB6sRcYk&#10;ZI3R+ovptJgp6FHOR+eIG0bGgc6oq/dUzWTl2bxqMVc4x6xTLcg+jjVuq22IHfrbaHEk7c2dtqvO&#10;Dq5cTw6xEvb4/odePZ42IqQe8hlGTPet6ne5+GNiuTJaUeK4hqNWzwOI/bT1C7zv6G9tQm7C/OIP&#10;ymVIS/imYnJa1v8wy/5R9r0tis6OLO1CJ42fTfY7DiPeXf6M7hWCfaPkKGIQAsWGmFvsxeFvjmxi&#10;weN8XWol2i1XO1cJXU0w7x9LhRmWAls5VdUo8FwY1aSbNny0cJgIV7bZ+jKgIgjK81pZk3rVHCy/&#10;Y+ROv3CyDFcV5+vgy5dpRK12wibgjWnOv229c9/BRGG0kDPHZ1EB9qI7tOu3OUehZizT6KLgXmhO&#10;e8KCvYvbGSIlDka54rHGutwfvUJTOF4m35DNT8PABriR4ch/TAYWSvnjirynfTIXpyKd8+cDXB6w&#10;x0YcELoh0B8L5mUdRoRWGa6FlrYlcVm/Xzdl/FDll+NLioGXaHvsiRtBKQ1b8cB4nZ1yyOfiYqac&#10;7JWmTLv6uu0OFui7LvgfNpe3q6fjeoc82Z2Nb1+fuDbo7g7WuTO5sM3s+RTwnA/y9tkWuA6YkLib&#10;zvEE7n6ou+53xTnadDG7DOswNi/HbfEyi9pEg566Oz36CuZRIvb56w3apBsd0MrzP0uWSqZib/eQ&#10;treIczUuRbCRKHy1EC9iXbch3MuTkW9CgRxOsPDtCFWWUM+fPAgTHnUNHiWoLsIqNClTu0dwBLYB&#10;7URM47lCXgHa3Ugud3JRB+FJeDeug6vTXNr5wQ7qRPmuJ4Rvp2Jolq9Vc+GcYz0kOZt/TOHdWbdt&#10;p91J/9rn7d9Tt63WnDl0RalS/87TwUuCHlsAjbk77uTvYH54XUPlK2xdeJ+74RmGAt1Uy0tmiEso&#10;Nlx82NkJ4X0GjLhtDpqeq4F19gMwOU1Czs9m6fMWW9fnfkAeivR02rTfdYPk4LgHQPdPim1PFOCw&#10;nusIkYyLIHA7KkAEH6M8ommh4DjSEkc/LkXcg0JQXMHTTn7o5LwZBhUwNwalORetw02T/273eWpb&#10;ZPmXaHVZnF84T67rtr/A2vOcd59POEvdsKoPGkWNN60LsLeQgiQuUAzQ8hD0YfK4yIWXUhAoWSuD&#10;ElyhUuyJzeAdaJq5SJK0rVHnYsImli+dK0YIbhZo/w8h8yY+LO1MnGzXi+KF14BylOZq0JHHg/+5&#10;F3AGpELOLpZt4q2EdMAxrRdqPbBSrODSeJNIpSzo9D8wRjY5qqhuZsqsqr1fTlwo2xEVVX3vqn0e&#10;zR95eAf2xa3uD3ZSX093EODt4mDo58+5ekzP8HyXJymfpLzf5fPD2eXNc187nkgnP1f/AV9jkDtR&#10;buiqhYgrLMTYbjf1pWNgRbuw9xHXKBCu8RB7vVGQBvNiJT5iBpAHm5/N3HpEpfhyWSMg36zqZVRY&#10;fwE6HO0qYCJ/ophxGE4UhzyEbdc0Xx0GLVVwueKkvn7UngngLUQZeDyCs+3u4Qiv576q7WDzzL9o&#10;TOhsNOeAMnBHubgBb57Q3rFaxCHBD6xYeIi/Hql3l6wibdvX901jJ2JzgBdNhdCKTLMqfVSDn4hz&#10;eOieUjMr1Qf8+lfKYTYf3neeD2ezftuuubNF+2VxhrQGV5uqhDz2WixKcq/o94E/ZeFYB2/qm8QE&#10;Fv7F3I+KEwreiFQpRw0Jt59ik0W9BPTiDbpULXcYLMgW/gAaF7rqecea3PYYNbBUTMclOfQ1EdwX&#10;Zpe7qQCFx2Vzuw5F3XAierbZ2mRcucit5c8NgCvEYeDMH1/rLlb2XP/xBKc44/ViW9VSNxgbzs/S&#10;RQXYzbzzW/VYiiTlnsdXF+kkHdo9xN8k40yn/e1Lbrab0/xtufxS14/gu3tT756eDJfktdsbPra7&#10;avMLRrrogm/Yf3I4+MrdWoQo1Behltm5IX+rNpEwGImF0wmn11F3IQeazCGKq1hoqXUdcVGKsVbA&#10;YIaCs9HccLqNLeeKGOWJLdErDLDD1QIJ40zAQJxkgPb4z+P7drNMhpPLbVgRXVy/YHTTj/7QpRN9&#10;7W9QHLdgy4n/TdeGBuURTuLPy8KIOW4BjPqms3uw5CcqJH4R8mC6hCfSfPnGYxd18wqbDOKtXQj7&#10;PKR02aUZvg7ZQjZtH5jNnX51ViG+qzRcnttrdPD7AafRz3kqW4evH0LF6YACzFlpNS+lwBOyutIH&#10;61CfyPDnFC96/Iug1WuW0u4ffzNfuoyv9p7Bc2QBYuvQ7wRYOqZTWpXz3ceiSYsJ+ik9UwhbuEPf&#10;/SZJKJqto8d28+VReNc8ThqPW2zFXJRIWD0pxpP66WpNUxSRuwI+Gx5PJ9rzdS/JHXhzp1vnwMFN&#10;ykBkTSiHL93moqlm9cp5/3BMjE7k0bODYX6+FfNS7p65ZJ+mSwl1dTfM2v5k+S0/5Gro6+1+dvY8&#10;bC7ecveB9hx7lgEzQPU4VGnYge7igpfHRsS4o2RBcxbMQ67YqBIyPLIGJH1VDDv5MpbAKtmRn6Eu&#10;LJVyYnsXOUNXUSjbsSzejcVCUdlH9B1On1JH2uk/ESxIGFgfzMavIty6cHZELoJlo1EhegoLjNFo&#10;oyToAjkX1BX93u2UJURh8WhInwJ4vB8ufTVw4/e6PjJr6gnpxFmGqQfz+HpA4SDOYfR5z3VtEcyA&#10;ZlikRUv+FpftwVW52g3dQz+El188oBeMQ2X4V0WLh/C8aAP2FBku6OEejfLHXZyMbr4sN+aYOnlt&#10;e+o05CmuoplyAIOYR4lEO3l8xQvjEE11t6q7sCVTu2hgeSfHWxgYYaNggYjN1b0z1T0eeZwbr9V9&#10;82ZnnBfEGJZ0cJB0cAZGGnhel0A1bfypOKUndLQPsy9ge6WcBr74/WdsJxUsLmvUiMBhkubIl8kK&#10;6fKW++q5vjpBoM+yqzrxP4HDyUO/uXeZcfNT9pMf3OmcrNUNN+fdsPFirxsGIHzMr0jrkNrRrBLy&#10;5Ks5tYlF3NWngC3SxUyUyclCOCFmo6qmjS2lb6IwbGInNI9mMO6aKQeY6QXXLhbmaB2zB1/ZBYwp&#10;rzoC8m38CxGHuSHu+y1OjwvlCmjweNO8yOUIdLCIQvdnVIphE/OELQFThRAzEMuIg3JuvTTJeDD+&#10;YkyTBZGHHcdF67V1b3KJLRWp2tkhRRQn/DAA7qsH9tsTHDBezYOj8y2myUE6xCCP0UMLymlxljvE&#10;vFIFdAkhVYKRg6OLHEGec1GGHhFXwHNKAYUCLUKFEOZYM5CLDO+ldpAPZaqm6RbV42t/G00AkT25&#10;vJ7lsxtgHWuv1+wTpS7ohRTIYQw7PWRymTsmPbabqbkb8QuBYKFiTObNe9twrRfcIcKuajuIiX9X&#10;w3YCje+krXJQGibQrqEvxbwPjyEKv/qSp1X7zmG0w3AxHM0F3qNRwDTDzs70PvU9CrlrYjJOmNyI&#10;HPiZc0zFqv6P7jtsPbFbaGj282Wd97o+7cb48QAY5pajC7h4QwDJHlETFwJ/ZTi+KA8dc/+XRttN&#10;W4TIQ0qbIEG2w4Tgwqpavtft0G+ebj2BZ9CvagxbHFhLORBA5rR+anHfq9UK7ggjEiMxEA/ptUGM&#10;RKmu9IWn5vTlPvAhJGyiNn2PRl35lvi8rjcayzspUECHVNQq3HJ2De+WAYcccvvGsYoNJofvB87E&#10;opSRJT5cR76vhv9IXzcctsTz+W/jYIUhRpnfpv5jdo5JUE+6+XN1kp0tdH7T4AbN936z8e7LC6XS&#10;db+H1Y240NqWzZHjG8HTP1hbQVJKQ/MFtL0VfpCIO35LVx8yJw1+vMQAN8hxiCejjYxInzenT1u3&#10;8imiO8vG/ptZDMKQAy8cY91Wp0/VYbTKOAs41CT0ibjdTZancVh/QrgUeJrNpq0/8/H91Fnl9zB1&#10;QcySdBcvsatT01lkcYur1oDsJPhX1GuvD1q7dF6FRvwoC8o7arVOCyjVxz8g3rBlIb6KdmjCrN7p&#10;d6vhxMv18B+dM58PXvN5Pjncflp0i4z0d+jWQ/P8DaFeB7wBZWFz9ooYALXnzVulMaXcDbEThooe&#10;kKpztMo3zSDZdwDg9xg+J5fHSilN9Xb3VL3XO46TC0YPmtnEwBwuOBONB9t00uS2n+oNep+6ShGW&#10;UieJF7FotvRwxd1GxgLaG+ViCdQLcCeNwNtzm8sD2rDeIy3erbapAK7sFKY7ZrsFz43qsb1G0Lha&#10;iRVxDHB5M7f7nivD0vFxyA49uQekes5ffqN2n6B86g7XOp24lssntaJbzM9tMPfbQemcnAxDWvWL&#10;vK0cl4XAssgP7BWR9RJqs7S3cFRc0Lghi+sI2jWBwfij3zN4iiwgyatTZ4pr0SE/MSYKi0H6MM6R&#10;UzNa7+v80kXHfCmv+0Rtv0JY+ghwo5KIo8w0d0bFFIswJDIA1s2Wi9xyjGUdOqOebVIULkFlBCYY&#10;yer5jkdeSpBwZxw+dQhLiPWdPu4OcWyhDywvgnHwOP/zu5W1hudjiELfw8rbmrhcS1cfWqG4QciW&#10;2Sxai8gcIjEazRfJdkOsyQeyfJC22/+ImVcCqZtxHWw88nNAPSrUCDJ7NChyAe7m+Ecvs2GzpbDN&#10;x9Q1K0A5vBW/TWBOC+YwFIHcyOKpT9Wtlo350jNvUItoqqEMa4xnqMGKKPuEokXZ7iaiqnFr761F&#10;PCf2PBMoKXfeGgeyO9KA50raKDhKX0kEr4ulYe1jjvg2izbGI8SZV00pfQlvmWu6b7I9niZnUHaC&#10;SR4EZswajHWu5Qt0ZD/bdl0QZ8fpES0uu7zqZmWGSm76RXOQbTLB29QUx3MX3YBbTOH2ckXn33Zx&#10;QddSiWYt/qMZUSAMf8hnkBm/VD0FJJrPsGswWZPm6DZupztbnrcg2NoYQjlqNvrvNZCqzl5twiuG&#10;ObFEo5YWiy3DGhxCFuMQ3Ws+eJhR4HFAsBeSd73pEzZdWTwWf/fExsW0SIByEGLu/L7WoZxS6pN2&#10;ev2HlbP4Rloj0LhwLTSUUNmQQNAHryckfermq/rsKmencsLejtYH9UyV0CbE93loFwfL+iw62xCU&#10;oKrYLrDadBV4K0Tc6hoF0pZFjCvhGbTm0fT0T60aA2aKXb+QaS6JK4arOQl2Uh0d+02ZZivwLLmC&#10;WFjDttaSc0z4WNrASeaAaCMej1xyj5yPfUKBOIGo7quj6s4VALyEXfnetbFYUnuFnUgMZchXPB4d&#10;GMj7prlrHnfDopfF2Ql4GJjOgPMC1on1DElSP2LlQeW4lqXynNu3ftBWZUkZxOpC3Nhh5+BQ7a+u&#10;X3X599zf4OviXubq0j43za55/iSDrlsRUkXTL6AM8zAER0AaIqWYjz5iiQSzhy6NwimSRUOx/eMf&#10;q8AaRgpWjD5hTpYOJ3Z9pyiAAEHEkW6Ib3NXcs1FK31YF019gDL8wGVAC0VVMVioBGtJ84StwEF7&#10;hRogRpXBobO8/Jy482qDAtMysn5R/XmsJ5yq6eI4nFIljMlHG5BgTmK8NfKjQaA3ugZLLVGMO85w&#10;hDBlJrjUVye6P65DMNOh+sKzsEdf+Oeym2GUuNgK0KZvXbrLaM2c2p0vXW2rtNdjBq08LqYgCcZl&#10;wIpBSKMk+A/udvAQl7yGBxTKMwRLscz/2NzaQhiWdo6VtLOPpfTgYtdfIkvcioxdWlMdPYJlhjJM&#10;jc13gTrZqZ++Ixaivx+pgxz/jiQX8RgBZj26fSOR77Zxg18bk2cf7yfK/JIq6ZiYP5sTbUa0vSGK&#10;WwreHZwYyKvG4wAlkyf1xvwdoc/NDytcNDDzv6wb11sN8tJFvbCrcHV1W2/uNNVBOG0o5HTQ97le&#10;peVl7hff9nLbncD3D/mw+uNAsR5rVCy+PeMBKawBdy00YGOcflQmDB8K88jJxjEE17n75dGxz6J4&#10;nuELyeybr7oYGAzkLL7NRq5Wd5BMaB/r5ALjDu+5rT/OtmwTqqcUhuOlyA4yEj0a+Qo7xmyoANSc&#10;DpKzUGPMEICIakzajwWalEck5sJPpg6+gXUULoFYvf6E4R0uVtXkJTw80RMgrWbLNEOaPHWDMXO+&#10;Md/b39nZMbl0yUMXxBXgUzG3lCwPabqjeMcavIKr03y3bpYp2eh/kz+xxFwXwSHdzbDolmn2nP0i&#10;nI0sig5gjDYsmV0On+rvB9SUQdyzsYUzHrLHf8pes0V+FwZKif+AHIEIkYjZaTU5C6vFjMu5ld+H&#10;KFymHgPdQJhMcM0PD0a5iH1Mq+C2Hl9E1r5/L4BHVYpvqIT7I5DEoJgINR0yPX1/IgLe4qp4AyMv&#10;E+H3Rr1dWhDjr8YWR2401CdCP3FmRVNfUS93vhi1n4TCvzxFLeD584gD9eUCkGd7Zk+QhVDlndaq&#10;gggE7zxbpO1JaWvpSAGxFEddMz/vtvdz2ji+hptFOwariHN4l8Id8tpfdFt4DK/bjI6Ror22sRFL&#10;slBEmi2wOwF8IdZxEC9f39qnxnnecJCqHeHhshsRwoJJh1pytvKG6RX0kwN3vdNFeGwMFrfpRCAx&#10;F5XEooRl+XvKU1hJiK1bFiD+ou5tJPTkgmRWuLfOIYmao9gfUbOUB6WgbdDhCHWKGLeJQtVCWaDI&#10;yQ63bpvqAz0PZfwE/K7dOWkdJVItyAlcH4oT2LsZvqhDQ2DnXG/ic+I9O6r896FzoDOIA6k9EDCC&#10;ArrsTsOlD5AV6TpAiJFiyfz4k8WBOcZrFSMRlx+LJVireXO4YOFC8wQVeLjmN8IuHie5IksBUXy1&#10;yqd4zqs8GNmPESzCEK5+aR3mALrwPVGc1Ixcjy4uCfPzcZeYtlIFIQ5EqRMRvcZnsLb8GjY3Vw9U&#10;oPtIqKquPkgdcb78cko8Uegqy3V5jC5osEP1fAvBfTP0m7CMz6aTCxd8AmLZesgf0ZfoabXDe8vh&#10;oIf9UUuLtNcPMzQn5MNBMio7B6l4NPK6jCvaPmFp2CcR10sBxVFw/bqpnCCC5R/ih+pxmCPEbWyw&#10;QyrkiExjG6sL4kVfzIh2BHPFjotiF7luKvzOZo24/j6WuZ3Vju5Ffn8vn2zEMSyQK7DZiKWhSbb5&#10;ce7nU7gWM7EIzWLjkUQCz8pn4GfT5r2uH/IEFifKeHLXbx1CGnaM6wqm+c6q6mYX6EnHrrqw08IM&#10;RWX+tG+ZS7biLg6+LOHww0v5X7OFq46thVNBDoxFNJyhWLqNG16GszkcLXGejQIqB75T+pfH5hXC&#10;P105QQCC2WMIcvsIwSVnUD1KkA94HGvDfhowDbwthAgFqQiai8BlAY+VibQ4w0G1VuGHte31Y8M/&#10;TyBbeIWfvRS+G8ZmMcADShOwKSVC32xV336fVHdVu4A5eETBPqn2h7K8RWVbim/FZpXyQf4SI23L&#10;JTkcHK2WrmZGzXFmEFiDbjX85kAlzkOkUH7dNvdeDuZpEWNrtVKUJUAZQkZsi0vEljoQ3hD8zmXF&#10;d/B3KYCXU+UNgdtwoAWg1SyfVY6tBHnBx7KFzOi0sNV/Rlas9pwvqw8EqnCQ5QDEh0b+Xh9H0wo6&#10;Y9SdJMfWFaO98P71NBr8QrQQGbCnKcXpOrzGAGeyH2sWCQh4HJnqBU+0hR9qP+48YKarxKu0WPEq&#10;z+2Hewq7PzgedBjOcmcj80Grm6/1mud/P0itamlls0pI82r+WTWXA0UC+l067/NVd1B304OD0xXW&#10;ocgWge2B5gqIjgq0iJwoFQW3WPOEz/EYR+ItkwNBgCGzb8rla24DdA7CLwdeMgpTf0AekAAEuivy&#10;X1jcjPlgIBU7rxHVfTt9h6OJu5j/pZEYYkwVje/XA56UKXA2W1sAZsorrHyHFZiAURt7JDIGTCSr&#10;2H6MsgkrSWEez6XqbdB6HISfWELcoINxM6qDLvmlNz0ozT9oXDmoYmeONSCHn+V8t0Jp7sxQVnn3&#10;E3mT8uTSOYptvbO2DlWB0UgLqsHQXAqMBdct/7bfxcFLII4zFBwv5KIdVjlY8LOvWaDRVyPsNhN5&#10;VDKvtke8tpFBoRivuw+kw+CBw+La2JTlKDwFeVgs60a0P4XcpWFlTZ4MZg+bv5mEIx9RRn/bGL/b&#10;4F6Dfpd1IK6Xf9JD6cU+TjV6qKZPzdt08R/1TipzXfhHqHQ9kvLiY1bj9tcXy09K6qzud3a62wX2&#10;vUtXdPjWJ4dnD4gViu/sYbb3AcHRAK6Zbd3lOLhcfiaoFIX8aykMC8L6DdLImhgGIOQg/lN3vrTH&#10;/yjt5WZFZne3tbbXzGhCwADCFCYL68WsR5MR/+aTC5SJI0wICnGCRuHI4D94HXKw1NE6OIXNkRsV&#10;nIs/EQLkytWDS8EWJl5jG4fB8DHu7eK3UCk2MdSzcpuAVHB4bVDTLBAq4ob87vO+xHL9m6dUjdkn&#10;NmE97Rc72Ac2S/LcJRKFwkOOE/D16x0SwzoE5+Bjm02QLbK2GVwDzHU9TO9op/joWtx4hoS3O4ij&#10;9fiVYMEQ5naNyR6ReYLilGBWyP0S7VZy77X4G++Pz5RQ2mXvXQ091LThj7HxDKuwba6/38doAqQ3&#10;mnPdoIjXGeW91dyCmfGNca7jZqe8UcDz4M7f7+PIoTTlAXDEZYQNlouV8yiG8qzKPSFd4ih91Cvc&#10;zQckNRId6OcrbsDRXXGGtrrrdie+7SnktmN9ybm3xcqhElZbYPwqzKN4gbmD8cPnDE4XW+SPF8v2&#10;OAbR+adeg81jcFyIFyWL3QeN31jD9y9jVkSWnGoTVlgE2iGRe7MZ13xA5iMD5pvq3TTvbW39szCt&#10;Su3mODOmbV4oUKeXOvSwWdZ4iX9zJi/hyWEqJviExfAWtlBAWfml1GLJRcGjT0ClxWwhKU4kA73+&#10;4+t7vPhR5WVZxcfB8B/pAuoC8EQ5SKdjsxLiZ8eVV4uHCeCIbF2hCkWK5O+GcP1zdxLtIzJzaSQn&#10;Y1+PvnseiAb/a4HxVNiHgT7lwXVuUyga7AjV6IjDfEOolJ7P6SYegixu9gnjfnQ5yZbM77qEyxhs&#10;LBTlhsfmCOMVzsFi58lCSiBug9T9pnPWSdT+paad1BBiDKRhg2JJym1JfdSdAaaRRwp1fesuN20s&#10;XkaKihTEm5ZJsU4I1TCxRXPpt01StRhOtFRiTln92c3veEPGmGVKbdE4dTwcIb29umsGKkAeamcA&#10;JbRqnW0pv8va4/ArW+fMAqWIGkbZEdhHeVgwcclGFTalHhTtOW1PxSO4fa3UQKRk2xz9JQAEirOZ&#10;zu+qvl2+ar8UOa62Eg/q80BeBH1sXJEGVPtGe31PrYHnp9NHx5gjVtB0zdExIsseNMsxnKrokaMA&#10;iI2tsjbkuKeuMcXhBFD0BCwO7itUSnAkofufuPPD2pg441qn4oJHVs5AFHBJbB3V76FCvVrsUK3w&#10;+6/y7CzfdHl3yA+z5xuUJyZNn8mEYkURUtAkZ2AutvC2fD2K97VY4XEbunRFscW5EpAbhStuYTGu&#10;+/cNmGtPOIPkfo27oMTB05Rshc8B68GGmL9kP2RryYeG7aGMzmPX7ct3W3P4j/5TcNYKjXl2bWoe&#10;X66tB8DtqH1H3kWFiSZEks6aJPHvKLCCGqFIlkoDD5gL+xP68qiIv3GLA0lwYVXeWNnGOMyKVR+y&#10;7xZSnbmvtzPL+lKrfFDVw+KLnyurbTS0uaXP+RvbPXzOGDZRgsoTwvUqFRciLL4CHm1d4eyENWlF&#10;CPwxy8eDmGHuAUBrugTi9vWCgiMWhCBWSbSthFPwdUyPWSa4tcmPB0IrhXbv7pp+UVazLvYKsb7y&#10;iJ+PIxJgb/1CduVnyR7hbU1D7ThRrrZCc9ZN18aoWt2vSMsUOPqo0qepgqunISgMLt5U8BRs64ZL&#10;ywXo/GKHneJdVDVny0n9Hyk9dPvezPWB8ymtItXt7OzQdVdv6twdRIa65lu3m+ZhhcjG/IVw0fnR&#10;x9HDjMn5NpXHvXjmVMDDYCl8zXMF6PWKiZrKPyzF+KSwDjd4FNa2BLb8/r6j4P0smCCYc/5Gw1Dl&#10;s0jbjopE/xBWyiCp1HKyjmgPKcLx4G2NIgUHyB0dX78vn7DLTaKkZZTNrMSu91NVVy4dzotXjoGI&#10;9RkJweX1x11V94FxpEq8FFXnwuqNI84Dc6yS5qOufzvM9eMWEU3RAk4NhmS05sGBxKZ0Yrvk1Ylf&#10;a0orp1DI591i9fpl8fm8oUY0MwgE8ZR3C+TiaBF43ytetkZ4XMpAizJWq+CMgvJ5MQ93XPQj/BAj&#10;BW0CWZdduEHtZ2vWR8zdQjDVsSzgQFX9iOlqvEyE0IPmtKHGz1UQH8agjVmwt6KsPfoue/P80z3u&#10;bUmrxOunpZTbUbqEFFKsrpxyHJwroF1pKeeCO4veZ/rVhVLIYbRF/kBixErArDEncoacLX/nq/xl&#10;YSsMh118Q4FcHOL8+NE9G7VGL3/UlPBzsDdQBufalihbY6J4FnzuE96zeELYxJ0ReDB/iUbzYMMR&#10;88ZhtiPgRQgDTB+uP1QH9whL/BHgpBj3e5n9cDcZQSBbPu86DcoTjhHezSvxUHNKtPfUThQQhy6j&#10;BdcbJ/eIEnxESA9HKxHZxkU2I67DZUKKCDOpa2f4Bvd8lmK52hriKeTQQrux3Uk72J9h0wTjuEmH&#10;MQob/K9qxOCkHg7mfz/YqWbp7XDmJLPVc3c4SwfTPju7MJhWIaFIB8YQH4Ia9iD3FBy24iJJ4CNB&#10;luM9jQoh2HbvG4GdQdqHo4MYnmj0wI8s58YA5Fxrqb5qozXgBDcpo+O/PYM3cuX5QbRT9YZ3efQd&#10;Z8e3syuNyOAoR8fwIq+bR/QH/MBdAjXCnddl+jI6q6TwYyviKMwCfJMOlusHIkTHN0a6Cz2V0vFJ&#10;7NXFl4O+daU/PXxu2Ae3QhwBNAbM6q5aLdPHLZqWCwihW1k9P9901Vn3MN++6GyOAl/5UyD9/8nh&#10;BnIhuPGYF4W4IK6nb3Fx6AoK+kIUmDyO6ozrMdPW4BJj2GtOoRIwQywtUzhklTZd91RMrLT8COeX&#10;ENorylVE4eJQ2kdTBUeNsW80Ww5tRDXyihXHoWJOuOVZIBTvqFsRrwcRv9WFXQkTzLk4G5Tfaxre&#10;LhLpSYoYcx3W5r5FkNqFA9l9NL6yao9QanbknKuP1QxrpX5WtmjZqvszLO5YoUNLprv47TA5Szz4&#10;GlADZzAOER1ABnf/gJoaDcBgGxB7qZQML6sIYzzdqRBzB1FuDPElkOn0b38Grznd23rPUeTfmi/F&#10;bKd2cSErrabawxC6ZzM+NOf8sCJvFhUp4PYAIf68kGopEmvnFC9vR1+W8VMrohZFiCVVC+4GqkQ5&#10;AK4C/54UCGLfLw4203wa7W4hxn2UagCrOx7Xs8la3fLSrfSO/1Lu2PdtDpXdgr6q8rxHE3HzcObS&#10;qncH6QycX8RbsANXrXCYl58q03tuhU+pIehxIvKloNh9BXxBtwmdl5QvxfvH7R/lC9WfB8Q63J8q&#10;FuBEFgaxcLGGt24DQTGDNI2pb4RPbwEO71rixy8uSqlRRwzZT7XpedqnvbWFtTha5SakmRi8rfPj&#10;RgAV0gFYCRh+r/WlxcAd13+qLzrHh1Mr42H7QptYlIi3/CBlvJS5G0Hmd8kBWaXBQOSyubHRthp6&#10;PU0qUaxYtkhnh923C+yXIovDKNS+Kvwsl5eBb4FvGOnxFKeO2/fncbEP1ZmcaqgXYcIhf74Q7F5U&#10;KJDIpzHAxPxhtb1LNOQhRUQ6+IK9y/UMwp3mn7N0iFR/uFrJmtWdvaoahm01/dsmO5uygNR4wYQn&#10;SDhqEddsUuEVrgeDB4uvJUph6jGgKl+pRPW7UwT6ujm7/s0qo+bBW+dVXtrDCyvNiJODAW4p4HLq&#10;J8jD7z+w189hWpEHpwUbd77b4cR5OGfp6gTra7atLJaRbXkVRKHlCBYXQ0DkRD9IraqSlXVDApWn&#10;T82256hLm8ytHr4VwBMru9KwJeZmO+Ax+wWJQHxWBqKKOOSOyw1Wn+3vsJsFkbqYQg5jxaezj182&#10;sVUwCtvmzg6H6g0/PzxMJTykkYIsGi3mpkgI3ALtQMojL/SNQzc5q744jHyqv5nrr9XQtMPe4u2a&#10;R2YT38PbeYrXCcV6hzRZyNERSsOeyvMB86SFHwf3Uyvi3mHjpPwl4V+cPQB7f5byiGQRyxulDw5M&#10;wZkDjEIZmtujr1keYyO+GjhROCHOC8wWDfBvlCUVZO7RRDRsPhaUowGZgI2myrHpzanLsrijnVL7&#10;W3qrvrRNeNIl+LRmZONCuvidIUqi0jRtDHjkR+RPFIMtLnGlfbpTsgTWWuAcwLhEZerNHHnc1c1n&#10;+W6NQ+AoOYVVP/HrpNSeSTPpnC3ONd8qAdkTbQQLp5lbeE6n8S4/SjLqBNInPiOM+6PQXEQWT1Ly&#10;E2TpxpYsMEMdyrIeKspHrnYokAjDyiPcPACWAhyQi746sxSZpRFlwo+IYpq/o8yV5AAl5iXvUCXV&#10;Br9SlrStoCqECv9P8orke2II3GVKzBXbahxuMa2nFMkm2vgFRl+PIKAg4BA/ZlOKITYmKie7JRrT&#10;rnJb374VF0dMw9dv+1Yzso6hovXD4QRQ48YwiXZFy9+mHw/8SBXFhBWF+lzdrmDzD6U2EnIO2vVq&#10;77JeXaWr7gsXkej7O9XJMxnq6g1ZVJa2fdwDQJPnBdVbnI6ixPvjwf+vvTNZbSMIwrA9mmAxWkgT&#10;RfYb6C38BH40P5nJIvAhl4Bt7EMMQZAQ+ZRD/u+vGmvkFQJWcFDR01vV9HT/3VNdPStMIgBNP0mr&#10;M6TptrmSzJyQzoS4esuiv7n0MM/GqyUQU2V9NdB6/xSFDcI89aRgyJ8RAXq0lBIHc+Q19k5sn1Sy&#10;03q/5tLU6FvZh9IrC764eg3KDVZRXlZI6LVi11GNOwFuaEtUS3g4uzyfkkz1puhqpz9lHPsN6LiK&#10;m7Mu/w5SXeobfkauTNWP61e8eaHTUueizHSGPPXn87eEatvotB5PZ1PBAkzSH2G0KABog2z4T/h6&#10;liI4wFSCpNUNAzl5oXRkvbs/uDGkckGb6dTqPNSLl59ucJBHB1pPthQ+IMuvJ818/4Yl3GioE9e/&#10;1PIp2zSab/t8EUgD+ueCibPhWbVe4+8k8JGQPca4R7ehTmqPGwe35QeIdOSoJ1g0zpvRXv1Ok8GF&#10;jE8uhSxl6N+k2tY+E767Opjy9qyzMLkmqnJdf/qinIF0tgOkB9NRGb6VheJXmuqjMtYEu3+gRo54&#10;1y20MStFzXx+DyItwgt+jjzXIh8tY0QF7FynreBTgr6yrEc4EKvLYCiFUidX8+bOmV8p8Uj3rSGa&#10;HZVWBamQIU/nVTbPEoUWJ8eKk5bw+L5OdcHpaRSIz98stHLV2BfU8U8zgf/h4zeYWnAF4q02pxyO&#10;nRHrmDGPFXoA95bqMc2fPMh8E8bk2HOJZX3jX3n5/incgU6rTImusRVVxyULWd5HkWpcamExPZzU&#10;519VfdolKyxmRLSz0GLpqAjTpIYn41uzoFEVLyB0LjliMXRDEaFmLKMuczkwZKXnTVCslTRY4kak&#10;D++qgrhhJSDk7fz3MVPJw1qR43s3ZKFAuNp7HaihTqTCz7XEIXvxvX9ZqT1n1MuYxwjf5U9xdLLB&#10;jtW7D7CLllBOPLQkyxmPJw0FO9UT23qkP+O7fa6vjG5eBgVYN0PlWOH1+AgL76ceKMsj25bXTOPl&#10;91Ix7sORN/68U21ps7RFfNO0RXzTdIt46dmX6+NHfEVlP9IFCec8QvCL3Sqy71RV1XarsEMpbb9B&#10;mJSr1JLZKeNUVd8tJAmhlKOkx+gYZggmDe7XS1T+mrKAdVoh3kSAHNKJcFJUzv6TrQipMqAQEs5o&#10;nXfO0Kwuccz0Q4ZgnToCwXtYwh1cK7Rkch4g2ByoVFFde7iXpRXi0ZZjwdXGkyOqiStHwd5TjYDg&#10;x+ZC8NgVL4poo2tk0Y6TV8oomSbn9vByXwuuURys+tGeVfYepVL6FCFPzXPp6V6WtnpcNH5xmDu0&#10;RXzTdA9xzktt0012+z8lN/To6Db6LFkqRKWE5d3ZrcvXxiTRpZUeb0NFtM3Qa47jSpl4k3dn/1dP&#10;0b5oJG3rP9PCmXdhYhaxS5HNo1AAOU8b6UqTkAu0XJe6YzwKsXggfuvIYn9V514Jr5yifQ4zIPYE&#10;2XaV1CEewDBLO9I3A77xUu9EabFDS6sxnmBaNj07F1aOpxGG0H9EblG2K9r2dAtDNOQVJFSkA/Eu&#10;P2MWvaXtzLlZqqo/qpOT2R0taYEAAAAASUVORK5CYIJQSwMECgAAAAAAAAAhAFR3u+2V1AMAldQD&#10;ABQAAABkcnMvbWVkaWEvaW1hZ2U4LnBuZ4lQTkcNChoKAAAADUlIRFIAAARVAAADPwgDAAABUHIt&#10;3QAAAAFzUkdCAK7OHOkAAAAEZ0FNQQAAsY8L/GEFAAACTFBMVEUmJiYpKSknJyckJCQqKiorKysj&#10;IyMsLCwhISEgICAfHx8eHh4bGxscHBwaGhoWFhYYGBgZGRkLCwtNTU1kZGRMTExEREQ9PT03Nzc/&#10;Pz9ISEg5OTkvLy8tLS0zMzMVFRVPT09dXV1HR0c6Ojo8PDxBQUFAQEA2NjaEhIR+fn5fX18yMjIw&#10;MDA1NTVUVFQUFBSQkJCAgIBra2tZWVlbW1tycnJFRUVTU1NQUFBXV1cTExNjY2OkpKTW1tbQ0NCc&#10;nJx8fHxsbGxmZmZKSkpvb29YWFh2dnaxsbFqamphYWFnZ2dzc3Nubm50dHSenp6zs7OYmJh/f394&#10;eHh7e3t3d3eDg4OZmZm3t7ePj4+Tk5ORkZGXl5eHh4eIiIiJiYmmpqasrKy1tbWrq6utra2MjIyg&#10;oKCFhYUKCgqbm5vBwcGNjY2VlZWlpaW/v7+7u7uioqIHBweoqKgPDw/IyMi2trbDw8OhoaERERGq&#10;qqqvr68XFxe+vr64uLi6urrNzc29vb3GxsbHx8eysrIMDAwODg7AwMDMzMzExMQFBQXLy8vR0dHT&#10;09PZ2dnV1dUJCQnJycny8vLU1NTl5eUAAADb29vg4ODFxcXPz88EBATOzs7Y2NgICAgGBgbX19fm&#10;5ubz8/Po6Ojr6+sCAgIDAwPs7Ozh4eH09PTw8PDu7u7j4+MBAQHd3d3i4uLv7+////81Njbc3Nze&#10;3t7k5OTt7e34+Pj29vbx8fHp6en39/fq6urn5+f+/v7f398pKSr7+/v6+vr5+fn9/f38/PwAAAAX&#10;EK2JAAAAxHRSTlP/////////////////////////////////////////////////////////////&#10;////////////////////////////////////////////////////////////////////////////&#10;////////////////////////////////////////////////////////////////////////////&#10;//////////////////////////////////////////////8AGnbywgAAAAlwSFlzAAAh1QAAIdUB&#10;BJy0nQAA/H1JREFUeF7s/cuRM7uSdYtWiyKwSREoBGWgsUcVspuUIBX4lNhmy2zJeMeY0xERzMxV&#10;tf9zyu6pe245GYDD8XI4HI5HBIP/cfo34BO4XT4/r5fz5XS5XCDhXp7ns97p/PnX5XI+n69Xvrfr&#10;7fxxuwM3vNvz+XG73T+fT8sx9QEIbyRjd16g6+qIxT+AfFzJdLvCgEXACB8CcHEKU+f7mciz3Fzh&#10;5fklT8/b5eN5ud5NcIBkGEilXPKyV7thpjC6hE++1HE5h4dQP6+n8/0GKwSQCFXB0uWO87wijtvl&#10;fro/n7DyfFweMPSYUjeYFtVNVUsuOzvASiIVd4jXayKeOvTF6VmpQLR7jFNQt+v9RT/ZR094wIXn&#10;O1xaR3Ka/w0agRterLCVBhs/CICycFkI/WQ2FeOMmC7Xs4nwb0TqyxXCkpfb84F87ncEgr7AS2pc&#10;cOwiIJHwMjWm/n7F8wkC0EfIhRLusmPzKZt68dNJr9MtaZXU9Xp9oa238+32PKO64Mjkucmllf8K&#10;4UUkhekMNyKJA0Ewp9v1pKgtLOm3UhHOFVWSKrv0EHzcUWB05anyfp7Pn4rHgptlZZWkFxdexFbN&#10;klt7QxMD0EfRzBM9Q1kpLC6iuCKVVZ59hGRutwf6q87cn7QBvWdMJ35zAq1yoPoCrFrlph8DQ+04&#10;YuDmY1Gq8pSA+CG1JmKfzyvK6lCig0SeiPTTftoqXWA1ugPRF7zWHVhJhoajuiAXC5MQlUlmzQqS&#10;oOdWi6MvykWFQSqaO0b5mZFt9sk4IKVIndEXa93q3pIMMIyQy+UTtSBkhfZUeXOQw6ZYhabhRWOe&#10;DCXMzu3y/Lg8noxzxbgKlvONK2qkWL8dR612c4Msv/B5vp0oGYzRSbnTQxDon1oemYRN9AWV1RAy&#10;kOwuONLmmVYODkzUo5pi1Rcpx6qNXZhAL1FNKhuTdyUJpZ5ODwIpvtGX28tuOssPonm+6CoNMBMS&#10;iU2XpL9B5wBTpc5wONiQgJgXqmEQmYLAkspNdsIGFoew/N7Opy+koljg4Pp83e8vZ4HPli688TJE&#10;PMa0EEpqFysfUoIsXugMisk8OB7DNYy008CYG1WX6/Wvu7r7vH3c79eHY/sPpZAjYFl6cUvWWWPa&#10;SsNA3OUFnAE+4SOSuZUVuyhJ5IRymCkzA2j/rxcZYNDfr88zfKSv7tfXxQGww+KMQqbijRcgpR/i&#10;TAhKg5DvJ+ZVUhMS0LlcVBcFMjbw+mAgwQ5mJnp7u73UXG3ei3y/wM7ST168wkPwVM3i5YQ+NoNu&#10;VVeIUOArooKl2pfb49axRC89WEs9mA1ex9mxvfMGxM046jU1Bxq/BRwiDIVLxIzlMI5PeWKgU3q6&#10;yDk75v/jDDca3if2F/9qbrkwpV+CoQhWveluAQJ9GizRfgOfaAuWjrh8AKsFi/lLcWkrpi1yiem3&#10;ZxzOOnRZednAKvxaiVmB1UerVjPE9Su41iWMLp4zEmw8S5RIhtCYOcAWJzJTAIMYnX25nsq8xDzQ&#10;wgtT+wGIjFw2RoIOG4nm4wyQ2Y+xAoVStgnJMlf5FT488nXBcH/cL3+hsREKo4nYSTp5VxGhWt0P&#10;fbH2DW8A2VB4FDS0k1ak5iWUFAbAYCSjgUFlPrK8ExxIXXuvpBukjvFOysVAaw5YvFDXHkJPWCWy&#10;zGdEMZDdCQyktcknq4SvTEiyoqLc6KPwocY4WWyMp4AJpP6gzI0SpRsUXVzUq3VhRmTBBAFWELd9&#10;FDbG6kUiUs7nD3TXVR2MwBIq60zgeNICWQWwdfEC+Yl9EW3FZcUcIv0Kn+gLi2+EQr5PHSq2l0iB&#10;ybWwlAiV8YZqw8vjkVVmdgPqrgkKR06SLy6XvKQ+3al64SRYgDqygM4ak7opjchYOHYcUR2bHYVx&#10;FF0vLDBYdT+eLF0Y2bizxiwcmBFWVHg58JD6e22sxLq4OZQN6swMaeYISqWesC1mTwIX8MP1+LKD&#10;3Miiu5Znoh/QaoFv67pEjFtHYIF5/YNxdW3XNpmnY4kVS5YLQbUvzAJRX3aQWl0N3gO9N0eqPArl&#10;UBgwfTS1C+8IqhtUc4rSIAmgWa0bR5GFIitsYBnTY2GUyQNVz0KGQsKLqZJvWAMSg1P70tDmb98N&#10;zp+wQiQXPaQiWr+FZbZO2AqUCnLhi8Kkcx6PM3qDvjS5sPwieyjjiLBV4+daaNkQ2JE4esNALj6m&#10;aTfFEZSZtg6hXLH6mY9ursJxU8UkG/8AidO+tN6pOpi0hHXoJtqaHFS01ZySH6t8/DDC3Oj65XZn&#10;any8PljTsXp4XrL0TsJ0kLByCuB8l+5aKZ58FCsCaOymk+/V3ExKpNGNrZPRMKvy0Jla/dOTvWOA&#10;8QRLGMwCuRTtO1hldXdqFULuVxRQe20xhbjUlpOywlz5YcGW5QEEJHZE8ELt1y8G1+v0cBV1d36E&#10;lxSexIXgVlX0uK4LLfQEjiAjXNlMN5RiorVs1UaR2mK2JJpdBjTrXXtIpcH2Zl1ktkDSB4ZmjYsX&#10;K9m4ERs6gPWPXOI3r86UBmVOhazBdK+Yl6c95ZIO0/eCIUtMhsDGSstKFPN0qj6AgRJws311OPvZ&#10;ylKFyYdcPDdrp8mIVwyRE7Uj+f7hDKCpecTYmWxzjhxRF/oiL0dI8ECEFyvA9ruEIrdfI5y7URrn&#10;hqwiGqjRZUyfPCFj/GjnFI9Lhqm4TLSSUutlzdCii81lpGTPx+RBNjqaMfjEmhYFypBy9BgfscAQ&#10;Vbv2Qk/YWsNKrmxaDpCyBlphdDeV1h9Ur6jGxX1pM9M1Wb8E7LZnekrr87y8ZCid9IAPd0aObThC&#10;d5/oLpBGJLuZ32HWLzaSusvgkZN0kRpAkx3ESZvU9AupnRgVF27qKi9aF48XtDAwxJIBzVl5N16s&#10;bQfxTS47K8KGyA0VNLEsiHYxkjOG0yN8xQieCcsMvMCJRx30jetuvVvyjMIFDO9AKHJZVUsqsnnZ&#10;kKgGBEZhTHX2EDGFPxEciSzEetJHTMwXGGKOBlhqaoAvR8N7gOQsZA6wnnwTKBMh4oYX+ihprEuT&#10;HysHmAepsG2nwWmyB0BXVQV4nDI5Ih4k87Y9EmjLG6F2dxgQWn88WYtY0kfSybC1iVoHVxKX2zWj&#10;jaAbTKpXJhgYbQubATpqUzbgnamA1cmLUH5SZbzBAlPrKsGQeHos1XM9zh+ky2wAA5kV1ZS7u2rx&#10;TEiTvhAs5YjY1PbR4iXkOgti6zYhrJwsrle5uLCA8oZnh1Fmow/Ewr7+hu5cM0NO1q2gI7TKymWr&#10;W2R9S/QcSA1hwYCVSUms8k4u9i9/gkOhe+6mCzNh58ONERrbOxTalxT6D2BdHdNC6o0TKDNiKkxb&#10;g40DxfHceIPL6WXk1QFtrzmmWTa4mmP8XJ90mBrsfGGR32AR4i9edmDwbYwE0tGa12bsysHo+LIJ&#10;D0jmQQipXNw23m8fdAoK0+0sQKrkl/FAQi1SAIOX1JqyRVrFCsSNymQOVDIWJk4ECpKVMAT1NzHI&#10;hSXWx5OZCMF4XgdKf1kU8QPlKFUFE7ZxtIC4QcLRQHVCRtgluRvC9pEkDHkmlUWF5TpZOKidj+yn&#10;j8xJ7gO2lfHwYfF1No68T2KB0pYjiBhlj9lpLMt68s6FqaDGDOUBzTLwt4x4SiYzLKRUFVVXY0em&#10;jZuAhctL6gkol1VvYEXnG1xu3NArHSSRUuyqiCPlyFm8dpGrbwFb61IzvNw/mrRQ0RgOrU76KMOt&#10;NQcRPQQC5G5VmBaXruTPBJRykVg6qak6Id2/kIxCUXcfjCgzNfnmlomAxY2+SC02kOBOYrLeCnBE&#10;0UkuZFjpejiUKLjJ7VgXd/QRu+wsdDF4VzYCbhyTMBbxd1h9pCNzAzsXAOOow0WNIS6oJYKqQ/KR&#10;em7O3jDiklSLi0he0RjE1CQbNLtgtcHto9Z7YMPPHo7ChIMysMoQbsvYhMZF99zYIt3gJRwgHBUn&#10;vDSNRbSYAAXr5vt2vgs0mDTBBtpHRkQozc7CcpnANcSqutGX4QK4Phnajv9JpBMfSDEGiR19KWwc&#10;6E7CdBHBciCBVV1Nm2JKWUms1FAGJq2s6VjjfiqV54WRDXgYRLLFw3cgKueYRwgXG1aQFXTUCTJk&#10;7Qm4HwdQi6IT3cplRxB1eX15vIDu9iaoE5Jg+q1d05aBtWaot+q3qTuEF8yL6wL9ZFQycysr7F2+&#10;Ypw9EneizoIXqXiDIjNSlbxAcpkx13IFdXfjZueAmHhDghvsw2fMq8RCOikExjfc3V4sJLR03gv4&#10;yAYWuD8yH/VGbGGkskqqj76YJPXtfgrfAq4z4cUwhRCBurKDR85e3sQSQJWLZ2iO6PP9+oldeX75&#10;1Ie3+RxHqXIasIFVGUHxoy97zQcsKdtFLJ5wQvEKT4GXA8lg+uD8cD5yyXt/uYDxDpLmF2fZOpPV&#10;s67UEIzv2zjaIUknSZ7zmMqkywscOCXfnTOf6TrV2SaruAyj85d3p+FE+6sSXympBZSdCaSmorW7&#10;qVfEync4Biwhs1KKovbXic1ysioX1xHw4lDT1jFV3y9fTAEfqO05K5gXCbb8QjmwhBU46C4gMwkZ&#10;vUMGkmUgHedmsya3wvLYF2kwkJxrhNf1/LrdHhc2Iw9vx9pR8NIcA+Vo72y96AtY6hy33MwFRHc9&#10;9qdjnNooQP21ixzWKVYn6qx1wbycvz59ouGGkYn1fZuny4hQTnS5qi+r4mHKqKEMZJFpT3w+LKjz&#10;tCbGUWXhpCHCYRVTx7QIq1eWmi/GNpLxARiTDxy4aXWingUdK15xR0Yc1TTZDEqnWOo+nVhTywNo&#10;vEjFqdGOQXUfzAAfD3dKT+uxRhv1DiEDaxyt6sNCokV2liyB6mJEMt8QPjvQD03MBOB9jMwBD1e6&#10;T++Y20nsYU2xqi0k60Z/G9Otd3FEfMJKxfNDUqsl7iKb+UT7LUOCtKiuD9mxxPJ0AQ48eXGzhjtj&#10;enEeDoQgDR15OUIqW0KBGcXC0PC4GYzp4KEUqGAKPzsPp4+gR2tZvKAuTgR2123NjYXVnnIx1YWX&#10;VeeGNXoDBpKZsRqOEKYmjShCkC1FYXkB7R92V/MCE18udnOUKaQ+0+7JC9aWuO99NNfGjE5VV7U0&#10;61lxU6BcpOMA1lQdVJpdpwDmgNPjfonS5ijIm3zJFnhjZ6tTXrZKd39IeGoLgvFuI52SNliv3ZE+&#10;khnsnFT4I4BYmI5YNNzYjXjM8OGAelu/FDZs1fWtjwLQpTSRrJxcleS0cgAmpo/CVYlCWXEY5bGg&#10;2haXMcglfDdZwRpaUYPTR4ub+DgN60YuqdiSms9CXMINc8SlnoLTtBK5ftzZFtFDL/uJPlt1hp+2&#10;YisuzrauWzBB+SGB4JC+OT4WqXHz4AYluhNpg2UFod0uf7NecOEQkeT+BPvpZNuhWSCnTLwf691h&#10;oCkEH67oMEoGJhYnw26PqRs88gFRh4jx8YqH99ZyVMbahYlaCywv5aZcDKTKINHdVW1SJxwvlxMj&#10;YklHEAaxZoVVVtp3KT6XGq7qojCwcKGfqjNZX1iliZIUWAT9b3uSHcLVsIZorD8iMA8+W+oykI30&#10;7JuGNedEBrWPknXVLSMMpRTYIoAUHr/X4gV/oMhbUG3x+YG9JcxJGFmzwYs12y2NlR++zEIMpctD&#10;dfHsBbn0Rmxr/Qmhf9sfHbjoR1BdNGuwkwdP5CGi2IDYPExbjhTPh09gOzHCxFlufFA1eZrmJ2ME&#10;3/solZcDY0Vd7aIFqWlyg88tgXQ8VWdrJIcwrOFFJtiW61/2TmZJeGJlnNwHKIFMYaW8tHagMVt4&#10;/M9Pe4G6ClBuZ89swEvr5ADUAKou6u4Z8+IkrZWBlxS/Ui5oMYUll/DQ2oeDjRGuVKEIsjBwkeui&#10;cSu5PSfAiB+mRg3v182tUdWFyWlqTknAMBGa395vXPUuKOlINLeaGo9IyqNo0pRBBDPl20Eyw1aE&#10;XsIpJwwkz1xb6wLRMDHsZN8okirrxgsaJ7ujrTnwZUjdAFjGDBeAA99POun8xNyxi/aWlvtGXMub&#10;pAUIiyK2627q3aEJBXjxfJ0wIqHiSKdlpJ/SQ9p+iHZlJuqsG2TilNXU6fm4tklHdoY3K9LLfIT/&#10;DgkfiOFlBsI2nCKHCsXJMVKRYJ8pmQum7oaaoMAgrDvzPM6WO2DV47+tpVr3cEB0PB0Fo0Wx4eZD&#10;QIwRcELysuxOCoSTJwpzY1dHmCW3J+CO7PPDlXrSfIdWhL5kfBSWD4hqTo017acqiaVwgHh0kFAt&#10;h8+LpV88LXQaQhCv1/1fH3/dX6/X5a/Hv/766+tfH1e2JtGkQhCC+XKhYf/x538OyMvffv/+Gy+u&#10;/gKjjuFA0uzpzDuo8KOAfxu+8fKz5PtEFkr7l6SgRv75+68txuAjaKG5thIn9A0msrwYWjS898Le&#10;Chha/FWGDKyYCW7QXBP7X8H/F/Tl32ME+B+nu8ow3/kY/lfj/2/DKQWeJ7RDq3nhP1YXRi5///ni&#10;+vPnupLEM+b/Ppx/K8sahIWW+v9gH31n8M/7uu4fgDXMH420FthnDmv7PzH8sf1s+jXdmn+MNdb0&#10;EuubO1msFZggP3obuVnrtrRFClZegg+2/N0NsCXLKoaaXS4wG3oy+Sye48PA9RF7nknxE07Yu17v&#10;Z09LWmmLoGSDFNugUbN+aW2CyeIWEURcfnue4RwdB3gYtCDWT32YygTZNsKNv26MdD7zhK+P+llW&#10;ygBMnFqgGo6vXEzVyoPpJzCU7NbcOuYcnQnYg1Urnu7ywMV1p7HDi9sjtotuq1/eGWYj2WKPYPqI&#10;WrpXeaHGYWNjQqoRpX+erm6ozTl1Rz1ShI3UiVCEOxP51XWL0/gXyPX1ms33JP4d5nxXBnCLWHnc&#10;csLiG4d6U5vpvFARA2ybXMkG5MODEcRy90Hi3Pu8fd5e10/v3TZNxLFBiKkXb+Nlqt+8MjI4fYSS&#10;ygmktCyHqVnzgm1tdS+NXFDZ6/n++PApYtY3MPbsjgR4F0u5GKCPQgBatXjYMTahyIXuQS5QoqSq&#10;qhpCquf5dfZhGAGqJ0Yuu3v7yG4i5J7AwjZ4Z2hg9rBx9EFkILyUVF7mnpr7Z8sJZy1c5amVsQZC&#10;BHPMYD/BzAP74uOHFDJp3jk5cPjT1slPGTGdvszEmrFRM4+OR/EWQ3vv3RgE0JesIx1L9/tD4fTB&#10;KX8wO0neeQm0qsrFhOMPBwY3EmDT3TXbQ3xmRJk0P81SWolx2X27fXlaeM0trNyiZpdPGabLF2cY&#10;A4pZ7WZ3ExIJK4sSYApgGJCdqDMofRL9QXlCIYTZlxdvHckLpvbhg/hfWLyL21jFslcf1heknlSH&#10;XBIMyEU5CVZy1GX2aZSRFMlkv5nAsd1NCb3IlgB9ub7ouatnZM/Xp9t7dCeZvsNGMpa9WotfIDUp&#10;jkT3R0hZ89rIvdNfhrmUPmycEcrHFUPro1K5SY5q0Uu3n2eHwBDwjNt0d1UcctMEFzQOKskcH0JB&#10;JCJbt/ewQ7CTruwQe2LI5vV+0cr4M74k3ltxgMR0D5vqCATCS/OVEF5SRCML6ExcyR3Tagyd1Pko&#10;O3u3iy+mSMdRzneHjZ0by0gV+m9ySSxuQkmjAyc32n1lGOWI1zFkaYMWU5dycJcR7brFHyl8YeTu&#10;rwvB/fm6TTDxLCQf/PCSauMN1uj4Ax6xJEfzAw6m/DIXnYkrJ0zhPjrANI2hcxXjrSR1Nw8TNeOw&#10;8gZWsY3pVppq9OP4RSgOJPvI53F6Yw0kN85NZ1BgAtLAeN8TkZzQGX86oUS8pZXHXxYrYWZxdKgT&#10;XlJnSEkcLjakzKCjjmZUlznSOdvFi4lyv2LlBOgi5omHCzvE8hDJwx7+PCDx8nC0LhsQrX0pK73i&#10;hpYEAtzQrD/wAwbR6Rn9EUcMli/Rj18Nr2so+gnD8hHROJ4sjFJN/JOV1rb0ZefDqGQLZYCAJcTV&#10;0IOnia/JkTBXeEFlTv7QPr8TCyfebjR+8YFb5gpT61F3gWA660oX5VhKQSRP1LgwFQibYNQYBJO7&#10;fA9ZcVrC0m1J9zzfYJsbU5PV94szMSx1WWFmYQeQJYtdYltASK2AC7k4R/tOBgfRI48/+nn0sK6p&#10;dngrZI2j1F/PFCs4QA1aXSPvWjZrTSH4xovMViWnTFiVc35TqKXxIbu7z1gn2ZYvbkgLtLurzlV/&#10;YxbFbsr0FybOn+uJ5hQGlylvqlFd0BcW369TdEUuMqztYhMtVt4gPERfUuG4wh5ZQF/sFcLKhtkx&#10;5aWfGL8+3wyknlFcOomBoxNG4rqbK0zub2C1GdOpdqpusfFCy+6IrJ4dEqyhn8we9d4+LKqlE+Ga&#10;QWZyZ++CjZEZ2PEMs/DOhhVZj6j6Ysik8QJNNAR5wZ5Qw+XyByn4KIPRdgmJfFGCt3QIdTEF1+wD&#10;bvmpj+eerhl8dig1Lk4sPlAkbtdSYefAy46jLDjKgprysxpX2mFigeuHAUQXdcmT3vQLAskjFj4+&#10;awubrd17LEIeZkyn5jpbULdIxjTNzTgho7zAVAwv6SsTvsopGuMa0ydC7y8mArvJQZ3y3hgItIyi&#10;Y1/GlfKGRCzsDJULidI9AqpjEj1ZDEV24Ie6ZSY9xACyq2CF6Yv8ky5ugwOg6/dqqbjR4uVjPNlx&#10;A8YoQlVZ0aW0KacjemrAcY3Jxojr8Xjk8ean61184klaTgrHcgB52euWmwYlhOidLAaPDaYitdfM&#10;7XDAmCw4O5hMRg/JDtJw78o8cGOn9rh/WGjq39ixuvp6VLPWmEeQnaRoMLc+U0JXlNEYU7hLQlvV&#10;XaNdb8XAwI4/+VEc6IybNSckCwwrGzMDFiU3s34pbBFH0L6Q3yvnHClwUiXss5jwYGb9sOJdLKYi&#10;l3hoj3b37dGtIzeSp+rqyw7EyVyih0RHNHc66lCQ4fU8EMLS97aHBldjF7jlkRMfrVhVTmHlItBK&#10;j7yUg8KGqLkOVH8fwRoyYtBDg8uCxw04lqvYnI20dHx8WFaD+4jx7e/VVjv29hyAMW294W2g+Bac&#10;H7iTX4jO5PZu0rXU8KAvRDA33/nyuD7yswnXML2nZobJZPotHD7HvvQKB+Fh8AF1gLqcB6ySfPHB&#10;NHcZZZVSmPrC7jqsv7T8SoYv+jKPSwnJe/BTpNHpo2Egl9QBEVRXw66hsypz6lguPLiMwOrQT4nx&#10;dMYuurmScvmfx6X6tTwzNePwsdgrMmN66g8jcTaSCwaz+iqa7l0DzoiW/AwH/m7BECndIDGMcNk1&#10;+iNu+idysdyCg/E7EP1NLgs2PvyEl2htDYxYCtaHjyUVPAC5eO7dsxc4wpWVPBfUVL9Bot5sXWux&#10;ouAChje8hAzQKf4qACbavsy/7BtxjXPM5VEcH2SDiwvztcu7+/3D7Ml0AGnmrPsfue1sgakaaCDE&#10;0hTMyme2WDYpNb9JZBgHO7yO4JUIPJQlnBq7nRPbM+Utr3JppYDxA0HsJATTtKkRWLrCJwp9fkVv&#10;pBFi2Dkh5aGKp69hhJPzzReSrSTfQHoueGnty4t7BMbRlj/FEbCnPII3mzz9xXpOtpyiZCaGH+E8&#10;2PzD1cPtwPAitLhjoZHCpi+LidITV0IMSISwMlKnzKgrek6OVOVhA7oNKBf29UxIz/O/PCjjexxH&#10;gWMwla1xlAMJQmbINViXDGnCybX3CMh1wvnqbrLMQb9d/gof3SBhm+kmhHF7stG3l3IDyaSbOMRK&#10;wQtx5qOwYe3lIVeDgDetnPZMAzeJVY8cSwQ83nUsOzfBi+o7pl/ljUePmSsVvwFUHb/wstUYaMgk&#10;B9gXMG1LEniKmJ4SlFh6TsFkwcBE4PkYk3SsC+vwn6xI2Fjhu+luqx88RKJFFYDiEGAge6WKJEQW&#10;L+GETUtsjuDikm1je8nxjG+ZA1NYQbIV4b7LpSzkWvSYXtV3MrpPJDY2rj+GRWW1OIzm/uI+qyk0&#10;BEvz8iUN5YfUSfsOG03kze4KicBtIC4MpZLKhF0SWyQsS2yv6fXtrgy4sMIYBpio5CPPkSmXlG0J&#10;q8ObfaD7AGuEmloLwY0GPPPwDp+dtTYB9pHxU9jLZe/p/Nx5UWUZy1i6/IZPU0cuUr/1T0tIEZb5&#10;7V0RCaxqJsjAlhdEsWlwC3UAtZnWYJG+WJRRnXEEE5gdGEFCeFMlyVcuYGjWxXeN6bk2MN5PQV66&#10;XNqzz7sSgntrmEUF07JiQUh2U07gnSQzkiglSRcbAxD75Rpe3riRrrNgRhJlUCUR6oYFqkVu1hJl&#10;BH76iCtztRuj5yMz02FdN2AwF059eDHUSguJHkscgiOJ+rYNrEDY2Nk3/hUXxyMRmUEsmJnHw1tq&#10;kctxOvoOVqnXMS0m0roTW19UhaHSjhQvHIaFMqiMlrwQlpICHNIO5KiK6pM1pkkU6N6mZgsdqFwC&#10;8RswkV5DKq/C7+mY5OzUKVHtNXx5yEUAnfEFMPCCVLzJ99UBbmGtEtgx0Qnt40hvXYGkSv/IzR+M&#10;W+6iKQO7wotvntstDCtoyyvr76ju8/bwvSeZp39CqtjYWXIJbcFgi6buevbeWreTNzU1y02SIaDc&#10;Q0FTzueHy+/2kxuSPAYvL+/cTGiRiR9eUmeczSPJIAC2BX6S1QO7KA1SILw6nwWUzxsqmjz5cD0/&#10;b2dXMVEa7a4l7lLcoBFeB33ZmWikWUv4PN3oI/f4VGFXhQPZwSUUfXnJ3JdDyLF08QEC75TcP7yp&#10;lTFtgb+C1fGFFytP1aIDxXdeVBLcjCUiO3rEaX6QCAnGojKo+ecFK/eBPNxOu0GxNMWSZDpHaH3f&#10;1i+r+uGuHuPoqlAsLSVebgiBD5wQ0Dn1QR1vIcGK7HjiEPVlMnABnlIPMIGdhr5Q2bBDcKHHQIaR&#10;uuJ8VH6yaHJQqznS4hMkUcwLH1LTQT4Fo7ErL2Zux6b2gsR6P9YMDS+nkbDimHZUd437bC959kH3&#10;kIzC7564qru+p4YRdLrRRd6ljnC2x+DLxpEZIFWpu4XWOmA+nUhFuaQzTN9SMieGlNvEQ/CYU7CH&#10;nh4gYnJdP8CJZ/CWe4AE6oz7vmYonggD8cKNNWcE5Tklgm7yI5vN2OmxoLv6oykfx0kXnbKQ8UUj&#10;lpFiAhYeL9CoXS7vQKRucHqoawbDawRloU3/ULq/4oDFPJLjYNfKyIt68kn3dIdkmd9hsbJ4Sa2g&#10;qRYMMQxpEDW3o9ntAG1WKemHFpNrSYb4dpHPkX3kCSXfC6zulhevTTYrmNr1Z57WWfAWGMjAtRCq&#10;e3CZ9Sk7JYeQWM2uS296ESay2syPHF3vTvJ3CBdxvveRLBYxxcZW1pgnDIZDO7PB/Yqs5p3WCsZB&#10;LZOKhQ7yFP55/2J/lPuNqHLkLbPmCCTv5oFsc8CqdtjYmBK69n5SC4rwebp8WCIq4g+FlVSqsJLI&#10;BcF8sVlj3HsTaQzefi/rUPsOkL7b3cVEv+OovdiN6AwsUVcKo9fmhZCYEAlhJXOR0/TVH855RiYj&#10;jiigqQ4QUqoQ3fto6k2CQYOoulYIO+EffuiaWrVIg+/nUxYMmizrhS54PQpy1cs4srQwECgad+r5&#10;OaYTNd9c2n+6qDU1s/UrqY2VvJYAIJHfLF3SO552hJdbHiLIJJKUQLnZgNrKy9SNWxaacmjtI5VD&#10;E1NwC2mHwIe8SJazgexhTzCTFztlPhrdNV09IZRUHcT5aNiIG1jo+J+ftHisSFea1txfh7hKaMzi&#10;BdW9ejzz0UV3tAXHgkwmbIiQaoJ876PWPykEN7D5qSVg+2NoXMyEoBIpGVmp544No5JbsK5bFIsf&#10;Nzky0ex1NzDm5/rlCElgD8XeN4sqw9rXJUAe4b3mOWILDy8SojCe7Ob0XX0BYRIP9wuOAYuS8Dsv&#10;ByKc5CjIdvtptRELJEcYqNv6zJKm8tzbg9UMJllRhdfDoZtAElpAgDrDy5EfiW+gWJAGhfC1BOQ/&#10;P1amasZyJqeeoxF2lQkbLBjspsdHfxObh3Gyk2h7FlhdChWWvhwYCDcJx2FQp7UkNl8vNyB0RttJ&#10;dBSH3gp2vXzcHnlttKMoOoNotip3kGJ5DYWXVPkDSIKL4tJH1rSDhleeAhFGOsgkWh1XDFloXnx0&#10;NlLxSMgCm+gAGzc6i5edH6vxu1Fc1WWt26/gRKRgEpynKxIteO7s7Ig4Mhl5Xws8pW4pd2kAqe6X&#10;MR0eGu0XqcCMlSKM9pNv5nCUmAqCUmE+2hhiaYVkWOj6CzXv3GR71DuOQN0FqUmSlR14kVoYbDyU&#10;N93gepJsmQj825i0L8JYFdhfdBE9xUbEh8+flzvKywLm8rqzrdmSARaSECBC5MbLzol44hqgiO6D&#10;hBTHJW/tD0eYMonr74lJGm2hfxxOrGBerjGZPif7VtaGjDu8HDkpSClVZqjSjpLL5gwvkKe8bcek&#10;WJyPro8bKxwmyE8t3guxnL4sEdAgBbayBn7fH5nMjCEAmrZoL35ODFNIZ6YAPeaeH0g3IRd0hB3B&#10;4/qJDqvBCGqybZJJDRs/64wslbdmiQsdJItvsBQRDfZ01RwKIiWvSqJYcKK1w6Q87loij70hujZs&#10;skBwHWsK8h/TFMusk9YBbWWA1HeXl17K/3590Q90gePDav1BCzbO7aJToj9vfH2xsPv6uH38xar3&#10;X190019fw2YhmPmEeP/TfiP2kR9JJeivpN5+pJQfVb2TEvz7748tcPzZ1bfEb4H/CuTl+ufvf228&#10;vOe1pkF3SH0rJcg9iCB9FRUoel4k2/wTGldeDhTdLQ6w8FXrAd5yLAkBBK4rIrDQHyX8Bv/T9OV/&#10;CqSPgv3LvhDl+vvv078l1X8DfnYxlJu1JAJnix65fEJ9/nkZN2m+FfB/GYaXQ3EpesrHFfkrgf9R&#10;faSd9xMYTwCtddY+T0RM8EpzyJbp0wvIOuZ0d19Zy47nNOaxyeyxwGcidXUciqdrN1Y4JKzFZ/LS&#10;7oNkztcFXMwz/Z/uH1e3x65KWOifrv4243pyRyYLKfEfYeaSgNUl+cq08h6WUjtA35CAaMLjlISn&#10;q0RGLnyZlf5kNdXMzIxsOZ3QnU0rH/8Pk/V557smy82peddDyD5ABwW4eKDETOjrbfy5DrOhP95R&#10;Pu55Xp8fVIGAFOfDl9mGr5RaeJPDMQKY4EZd4W/aIn2hgwBiK4R/jGhW1xSBz9Ptk451T2DLLS1L&#10;PnSDLTnrK1PbbN/e1ZVZANwZWywfnTyP4NLZIyjmfzddqMVfNN6Di9x88f6uigXl80XS7gjDWMtN&#10;0bnEA8tPYxccUOFtA3uQBCDTfoMDGyVeqMdAJOPNC9Y0p0/U3iywQDzup8/b3e5/YJCIs//eIa8p&#10;GKRSDPehPF1eqy0MIiT44UNyGUTozO11Pz0hsIhm1ZQ3F/qoz/3EIDyv31s5RlNS3IModpD1gQ0p&#10;dH1pgoJFDpJY/QYnYwIS9wgho8jtJRS6Nhu7bbtkVjs9huTqv8xGCodDJeWi+rCMZpylCUg3cvEg&#10;MMfWLhgZNCRiufrwoQB/q4KuvFjgP9BP1q+ffY9KWUy9ysPylliW3wSLASDNGByYZfd7M80QdHNL&#10;FzZySEN3Wxl9yYObUO/tfNoKKx9wQ1KLof0YEPWFiI2EZjFQyLIsMEKbu1AK6wNhrP94dXntDtTX&#10;HDOKPAX0x5NuWtHQe08n8005+fgd2DGbZPW/Q57CmcZNK3XWNc6qK8VIEV1eBZLLO0w+Opsna8MC&#10;OaoYCflcEJI6cqqlOT8xOAgghEQjkeBORN0q1MAY0tg+H+zTc2bAALqcXj7G5YNIfYmhfK7C4rb6&#10;BoA0Y4cG2ziBAjITSWpxuQpJvWHxuHDMt/At/WgL9WtpGSgKo6lJ3gEjW3k9egum7WxEQR6Xvxg5&#10;iLOz+2qCgnUUIQmvJ+JBEsoIt2fG2lwG0SdW5qxLOIeTAp7S2GQx0HCTLCC0EcrxYR+9IQOGmyU4&#10;2PiSdUsPzFTERKQNSec4fmInEqowmJc8kigoQlczqIRnoPOrl9ElPloWhaLVdd3ylYnaSVk18esZ&#10;9jMvMP24Kxx1qBxaUmF0MPBTSAvIE8fMIIpFqjBuQzj9fvO3xFsphWVbEEuWYlyuT8CSNvyYneXK&#10;hKJN5xPGGNSJq6UbuTEfsagqfPM7nWiKp1ze5cDyMkv7hELkxHXTmA1HrWVB619Qs/4D0oGBGUTN&#10;sxoJVj8X7nxD3pChBqIsioVS/OU4K0/lQcr7Hy2nVem0WusClAscfvp3XhKTfsE8qFa5IA3GmKdb&#10;/v0tczQWRYubWf8jpxwE/QvaV36WsSpYFS4vYGTngBU6VBsmMkEX2kBTH33RJBUZnAungQ1yyFmx&#10;tM773PVL3maDN8+gg0sxAVLMjzSj640AGEAZRQ6jaAxyYXn7wJLfPfJDZ3KDWR25P7zbrO9B08Mb&#10;e5ZDvS0r9e7wFpiUXFtiYcRSzg3iSQgE24IrAr+oyB6tuigYmwMxm5wIAKVpUlxkoEMouwFR/zhU&#10;ext60vPNizgilEzbN5ZzLlxu5y+sS4yuQkE9fJAF9P7x8lQSM/xkPpqCUlZKkyCkwjdosoUeYD3C&#10;oEeU2Aq+EQSSx9kiJy+goujAhKObiJqOsSyishiWew/OUZJ0sTUs4sK9zajsFKvQ31P5YAQ7wo8n&#10;5hlZYXerIT6c4F4pPw+Uwh4AdhafKfAAiyrj4/sdJg80F/8SBgY9UEza9CHnm5x1JtGCT1W+jfRR&#10;ZwmmJGl0xwZnhqrWVBLZ/FRjls0zUKlc2QLeOwl9IB2f5qEEx5DG5JzH9Rhbjh+XLXfMS8ZtuGv5&#10;KTEFFnuHtiSNmoAwq9y35iUwafMJJE/Ii7L5mYay9vf3scglB/TE02IFk9rSVPfRFqMIyO4sZDgP&#10;4wmGyOvXj7rn0TH6cnHJ7zJW3cHMqitduLgNwCJHV5ikPj8clynrKAfwfn/C1C0sdMQSZ7VyKBPc&#10;Pb9kHNKIaEYPwMoBQbAfYq6NWCy/dwtMTBtdoGOUO3CkZEOdgvJ4lRZnCYQUOE5DGGUE4RxOo7W8&#10;7p35ICPNyQml8UE5aT5x9NlfqrT6A/wiFDtsS5ZMyYfb5VwCwcYtcUM3N1kTmpKkKhU1JbdxHEWu&#10;zcJCRhOp+fT+Y+69xcLIoykTO6VVJN5jMZ70VReXc+jMBYG4vPW1UN7H860/iOLGwHnk+SeNMNri&#10;UZSMWVShyBZ8h9S9/AZy5ypNi7N8HSN3siAhuULX3WAm56jEZlvsbBITvr683WQ7zdplrv8iOP8g&#10;YGUDZEhsZ2b2ziCzyHUhd9LUIgx/kuL9U8Tg354oDn9P+ny8/nTjFd43+AeBDLQxQQr4mYm8Nggu&#10;cfs2ugGu5ggt0CGEj6273tSYHB1WCKZUT/om/2yrpefrjtL/QGqiDWwEiSJcxKL5cOWSn2o6BSEW&#10;/xQ+a9oYFEyOQeD+PJ1PV/vnCL9KZU8SZqahhXU/T9YC0kJfoUOMjp9QUw6wZAL4/Dft74NUDCKi&#10;nIIB+BqpRCjJq+sWYSrR3UAlq2RUPiAHLqxWFIA/SLlffFAPrfnLJzuzrkNn/KFVXljX0oH3Ynf4&#10;hd62Ndcvj2ktZFLoJM/QgoUeSqFG96q1xSc9ZiZ7HPs72V1sFJ++S2ESzO/qjXBjkEbTKBQhx3DX&#10;i0tbf+fmooWyet6SXVFWu9ocKFqrdEY4bHlTnM7vkIRJHACLWMJbIJgsBpZnxiChrNAGPZZjkvFp&#10;KfUk77hKlM0iE6PgO1cpVgGQSk40zUKkMokjlQwgVAVhMBWzaWa6Zuj44i7GkuPqfn5dPvLgnm/a&#10;0WhNWYX/RB4HsGl6cWJy5SwQbA82RSiTYYUS1zQqitriz/c+fVAC4WQQSI7PuBqh4E6Ld1bFhqWA&#10;YU3QKBcbbAZQQNviEoYpCDPscyLP/GpHy6uglIpqZd/I8ZQ5Ve01FlaFJhw0kMA8v+xVeMP2QKuo&#10;NzF7ZLQFwdDNziSYyjy+pD4roNPNA4YC+Td1sDCTBV+86RHbgoxFLJhcfx/E+FEqJ/8EoXMz+lIT&#10;jEQyIWl0/Of/KUhI1cf6uSaYSlc6wUYVmWOo5RiVUuOXfPD8DLq7jqCAjfFQ0ggai5VkFF3/aAUt&#10;kkbq+sVJcQ8FwK561ThYU7ISVGiaXJWFXeDt6+SBtlakupFLhVEuvnLNf4wIKy1nrvGkhV4IahsG&#10;51romFwC8fINNikSXrErUWjBheqKl3+Wcv3D8tz9kH2OVDx40c8qP60FnKkogZC1zN9TxMGbNJGN&#10;2yUF4xro5TI3E5J7AO8QsRvKUhdp+LaqLmTKGQ5FTJHAKvQHpD0bahbczkQWlMgkSLBOY6QYATKJ&#10;GhU/w8cRpKn10V06OUJwOmBvNBKSLSXz6ASV8paQTtcvw0phSLiiEaVrFm0uy1zNrmdzDibgKy6A&#10;sb33FTtY3+EtNRzAgleF79CmpDEJ4LicazkH2BlPqiNRpyUMII1cutbK7j/d67wC7TNnkR6feA+o&#10;zKWI84MkM/mQHNeTzoSQp9+KyFuuFIkgVBLGG3NN7i7642sHDmLyvxdd17kt6quqFp8pcIP30Abh&#10;oZ6ZknHOchdFWN74BQOTrIQjRC7ORPSr7YH/pD/lLbza3jYRN3VakECS0BNYbnycYApHoGBFw5KF&#10;CbqbZzYAF+8S+SMQLU/MTAZRIJ5lrWuwok10dIVgdsos59LUb+2V6UFBmqI+XmC8LFrw7owd1YOZ&#10;taWjEcOUzUeJrLZsASmUEMRYGpMkYGRGoELx380LmGYmHYpHN/yZ290TKdEKxYHkj7z6SPUvsFVc&#10;xESyMOi4oUo+3BABgidiQDxJN29L8x3+3NwVqvWxJ3mq13k2++HyYj9YQClIwVMGu6exG+eEyZo5&#10;KpoCuIWOsVUWF39RkB/FIBAW0Lqqi1dYaxUH2Mt+A5PusOPdEzVarKGFJl/QRMdNrhU1dgXoPXk2&#10;QrEhakYG1GTYYYqgBGfzyK3UBVEZ7VRHj2JRFJmjtbknxMIGmikIBdHoPp++8VlhRTDr9pmurPTy&#10;s2DHWu27209mojYRCDJOCn4P4S3Kgl0uLm5nse8RSYS0wxGnhOiKt85Y7HXEeAftrVMVSMWCMLKQ&#10;UyyeYfvLa1/xiRiQFypym7N/RlHOoOT3DbZij2wIML6wuYTcPmuzgCQqlgzBwI8IXoIL1jSUA6j0&#10;idMzrruTt2Z6iDtnuFbgo0Ckd5XDVCxO6v4BpiiBAJLB1CJlZHK9nvJb69v59sFg8f0FjCJvsZ6+&#10;FI47aX8hA1hMhbCzcORlQZLpisjWQAZRrn4DJEpKnUUUC6oztKOuaFdozMw6tB9PfbGU6obfhv0y&#10;lRvE9zdz5jH/pmG5J1uhfCAGNqFdtWhfsLX+CMRdkZJhKHmgG4XJu3VST9wUm1DG5e9gwmMmru03&#10;NKuhh2YHKX2h5jFQKkJRLq7lYB9b4qAoGzZvsaFQNiJFREQbmMWw/rPlR92iK+fL86Vo0Bql4i1F&#10;JACmcni3VX3x9wWaGC3Lw18RhtmfcKg3yJ5IzIoHB80gSiuntMEWNDZkQw3uKZTM5+kPDdAQeM5y&#10;8jFvBwVtcthoM/BiiVNp8geDhMDySIpiyC8bgkv2LomlOoYcQSiKyxYcH3hh3eaIYbbue4S1ytkr&#10;9n1ZraKQWn6DPQkZ6sUVFItUSxKMipdAvJBWKr+NDKgpyEXubRemNpbWAbKUZGyw2DOmVpK8puDV&#10;hZBiZMw0SQSL1XxTtit+X3nqT4tfHml/vm5XRJGx5fgRcGVQhnUsqRBsC7ZOQWwL0aDB3kyuKQaL&#10;B2xY8iSJyKKOgYNt2bchKZXotKoBBWBOs8Mpszdtv7oAhOBNkByDoyxEuORBsGR1dy0wclQZAAl4&#10;/g/4Jip3hscFix+EQ3nDqFAOji4gshIsH0izJNCirnIlGpoixZKoTikig8Wb1a2SyTyaNlCl/W+i&#10;eZKlqXsi1WDSNbBeg2MuxxBymSacT+wgoi1rIqLNvus0NobJ2SMYhw4CQRh+irZymVS2B3gLCGWJ&#10;tONsQXBnIrFv0LJNMEjh3dewVF/ofBpAqbSOELlgDyXpZCMwYaMIU7m7bQtBHs9kiADZziAeFZ+v&#10;i8Fqy726QsP9KzalI+7DcyiNx1NKw2/Fkncsp/BdEi1yoFE61j8cLdZCJfD2AKqwh1P4whoyxyIA&#10;aztkb0cF+Nrklp+GOcCIybFDZJFU5aH8pghIef5nyIzITNConDL5Ot/+duzcfO3H9ZxjbjbWLncx&#10;tExHmt/uip7nvIqPiixnFZia3iGpbEeZMUMySenBQqO/QUg7vTkHjSeMsqTtuaxj52BRgjvKKjLA&#10;OptQxzuS55yrIYeVBJ8cFIscxri4xPcZBW+ZeSftEcLz4VyN7c2y1yd+V52FVeA3CAtpWEIiaVvI&#10;/5EQ4Xz0kzjOROyhjVi305Aq44MKs70hzRSQBzYW0V2iEQ2lqPpp+fnyxUSu9c2/4WXy8oV7RKov&#10;V+yvjyloY5XE4/7RUycC7pgCH+wDbqxy/QFrGGxVB7EsyhYT2BIGCedqi5gBv3H8DuwYiXMlzQQD&#10;SOXTG2epPkUmkRQHbimC6/oQ3P+QcciOqLs7oitTT/+VmTiFZaTDCIMr+MIlJqNT/kKWEaP9RcfG&#10;1CCkF3tFRPQhVyl6oCUFPULTTNIVbUjS+1ZxgNgNW9/m2gC0Iyj2RW1fJa/2iJW2fFUn9Q5JauZn&#10;IPn/ovWEHQaFmYxwkA02NktaheLvrH3FMyrV+66ZnjW6rlvIPxxPxQNbuYuNEIKPkw/fiMV2BkIa&#10;NOn0IYklbkOBmhUFU3WJ6bB7zQqMNJxzM5SYcrKok2pqabRL5OaCxahHns7VBCknszp6IpUnE/Xz&#10;rxPGxFHzwuC6nvFsLmMoJ92KpiwvSC2BqW9B5DDYJG/GBLJuWQBtIGnjl6jfwHhJBTiEgthSPzbE&#10;Rs2i3zq0oykiMOmdfEJ0dGXZj/QQ6fX1+ZVMvpBWJdS6uHC5Mn4cJDTdV0aqGt62Hx1RSJ5LvShd&#10;7lIEbqS/CyPQyOXHbYqgaegmFsIb54UVatIgcYvGWwoD9GRByXhrkWAqMTmOR3aBMp28SZA0fKJO&#10;CtUifM24DVJd/H9+B1Lk4lIOMeCfb94Uuvq2GMdVJKNs7o9ZN7XoHxJ5hyYJhM8iwo91S+J1k6zh&#10;+KKhSqm3gMbOQOq1CR+jq+HBYDSvF5tGsrQbU0yKM0smZwWDKGKuUpJyYY5GIlnSMfN8YJqxvh53&#10;KyRnJhxjEQ9FHaCMLA8w2vqarKFcMrLBLP513sBkReo0c0v4mdxJmq+taFOEpQ1Ri3xyW61g65Mu&#10;ZepHIM2Kw2Z8X+dmHHkDWm2JJcnvibBDI6gMICMcWLKXIgcsRKf4NzBlUx8zzcm/fI4fsA11giTP&#10;xEjdw7oZMuoLX5vggHBRzfKfeSWm1CzGhC3ocwyekWOZZRmiARIb9od72QJkCHn61JtmKEi88+nJ&#10;xggtIdJBlNNLzW5K2IpJ4RRcXGgdOEkVSJsO3m5bbCBBL1EhSRpTL7mC152oZUMBNSKenDD1rOlX&#10;WoTB0qS3YuFTqax4uVYOfAFt9tNpSKJ2hdmIXP9CLjNkntfzw4MX1i1okHNQJiJ2AqmdCi1nYBfJ&#10;wKq1nhCm9/Bxgh7vhy+Im/xIk2o4UnGWxoUFmHCfg1qM5rZSTQdOntNl3+i7wMwPeCZ3/vRckqaH&#10;ahEXn8hVTo4gBcOlxf3IA7qs+28n17X+AuDjnjeeanGfr7mtuDXR+oaNb7AleYNQ37RlhwnhyeUG&#10;Cw19vgOjMVEBQV2evi9bURyuzkoe/iYKio/pAOcP9Sl7Wr7OyR/IRMkolYyjiyt9TMkHW8Qrq1z/&#10;Cwj1cfTEwX27Ce21RLKLZo+r2/ACMuOsY6jl7g01fpBvEHIKSLDgmjfHl9ZDD+9sQMhND2uvTMyI&#10;b5td20soiHrPAIBOYg+3WM116XK6fT1OX7fPr8fz6+FdIbYAGF2E4bTd1dwdW7ZKW/DGSmaCtyRp&#10;S5DluZwztGDHBh3C0cPRt7gdal+cjGypfNDLqWTgxupznpLSceDkUZiwTIEMr/v1OS04fz4fL9f8&#10;lBT3nl8SuXZhQlIMaomn3QgE2aAjXBlHeXgu5Q1Q4lEsAWN3YlokbX35MIje2pfA7uwwtKGSO9eA&#10;ZqW+JjLW1GmFJKnXOYectLHPLVQamR/MFZwUfXnT3CgxR+2KRdJ6f0Z08w29d1+xlFVK5qTH87Xe&#10;jOg3gyhlTu3fIG1YaFqxaCu9ZMUiyW+hnI5T6iDJONhPcOmSh089FggwPASnJEtI45OXJOD5s2Vn&#10;JZPEe34mvZN6k9Tc6ge0K4KPbaAf2RB5pHt9sf+OGrGpDjOWU2FvYHkDEy1MUts21HgMIil7S1ex&#10;8SZ1cdO/JT2CysLlfNP6VRBzRA+CKi5CCg2Toa6whAFNAh12QZRinoEoij7S8REXdISWO3TQHnfO&#10;BFn+vpi9I5SYmXDYElO5V2oJsqDxgGnTyORraJ+JFhh58JvnDd4oYhk+AcaQr5RlVTczUmyNT4Tq&#10;hgIhUWGz42XClHVhZnn0jhIiMa9vHVAo/foLGY0O4kAG5z69oY5kuauQWN3BR1qZOjYAT6cET7NI&#10;FjD14Iuynfy3gQdI5O4cIEFLaHkVCq5fwsqB4TRCMBV7xyAu5mEth7QySIxl0/6ILUkqiwA0C8l9&#10;Iuerz7/YIPr2CZb7/rOjP5X30IUrq92IhW2jHMujpRd28QxG3CHa1HFzibP4lzgQbA8ueKes0E5d&#10;2oJx8QV9PmkppOU0t+3sekSJ8EE/2nJLCVJgkWcapmASQ+7KBfVBLMrky9n87LLWOfl1QSSdoH1R&#10;SRA867aJttIy6x1k8w1IrTsZGurpXEoKLWBciUF2rIh+8m+hgc9PNFgLAppuB2Y4WfwZBS93Nlbx&#10;WEpugxjdK9bWNEJXLkCMDJMzOsMS9/K4fzzvX30nh+PJk8vean3652dCigP+URqBJGrFWw7h3bbs&#10;LSwQHhIpxzdT0cRxzZ7ImcgDuFU6DN22yTYTznn9dKP6w26yQ62zdq9alrbm4TsXXLREKB78385/&#10;WAsz3eAwTceaeCsgQ0oP2xTGUl3KIbNlFXZU5YX3JZDw1ebFrW2JE7dg3KBvMLnESih0hYt/Of1J&#10;3ba57Nj7ixt2f+7kGBaOppuvk4Ca8prAE0l9c5w/X4w8QaXx5PLMDJSbrR4o5PaQcPnLV/orkDyl&#10;mxfb2M4WWXdJY6o5QkgmLiLq53gMRcsMhTLk3RsMMNDQonWb2I/t0LpQSc1J+sWG+vAC9PPr6TQD&#10;ATtBdDsuaYBkZPh89d0CvtKGxE5DV1fKzD4EP52s1Y373TdA318udVn+S/FfKaZAsh9V5TtM1CRu&#10;Y4rPIBqaIGNvYKL4uRLYCQsyjKIxzKydcgDq1bHlsjB/7lx+hibEtDRgUmyqM5IUv0hE0+KxlOqi&#10;vpzO19dHJiNfc4qJYS/gFjrfiDOc7sUO/LOQtG/NJNP4iOXYvi30TlxAjm9IoWLJS9addFoHdXm1&#10;4lBy7i2vSIKG2tiTr51IG3T0+1U6SQmgKBdMKmJ5eBZ1wlNXfCQKmVyJQUkYQtrcvol0roC1bUws&#10;pJHLJW0bnLDkd5ObuIJog82wo/WPaasoXJk5Urk1aChmvHCZRSzmA1wi+wI7XzRF6qALPZXwa3kW&#10;6cKFj09yKA70wnd+o35dyMW25JAht+bDXViYgnLVOcJKMX4blaBiAa9bJGCCY3goQ6tzjK5Yalky&#10;hBxJrCGqH2m6U0oyZXGjSckLSgLlWJeygwORChaI8eNNRcrD3PpLtDtL3Ujicr2fvTniyk5lwZ1j&#10;KPMfCjpAhslEbimECegdJ+i9lRkTx0YHzHAkHxNEXfJsbuTiAgUE+FRNctwvxTwwuf5DHljKFJjp&#10;fDEbsWhZNLk+gvb5L88u77fumDWvvvOHxVzDiuVeA041/xmMBTlAWrfDcRAd2xlchzRB9kiLiLtI&#10;mYeiLvaspV4/1Qwz07SLCw+l4tRz8y3aGE6ld2Qmohn5hCpuvjG5HkNpb90oIgT8M0Y370ByEF3n&#10;qQUGkbW23Na/Sm037bBqLiRkw4q+2RZgb32gwbgHZxJZUDRrFnT4MY8MFxrhO8+u58enA6XrOPZ5&#10;zBPn/l8hXEZl0nx5rhxMZ7GbJIlQMjieQnkaRfNvWFnEcMniJWNHWXnM7U9b4TKlAN9l8QaTKh4O&#10;DVjhbRAlfGi6sJBkKFp4C1QkcT81uSwxlI53Sqc9T0dSfoNmNaf+8xOtZdOYmSoSiFjegEQqS4Fx&#10;eX6eXOmiHzf/TcbnXE6RB7blkXOpfOGjjbTQFlTvgBywJNY3X7PhvN1VPOI7pJJkXgnMLHHAU3+M&#10;C42Hexvjz9CsuHlY82sfCNj+KMIkizWBJpmkSZPlDjNMPISFpElMeQ4iVOL64dJNyMLl2X20hsYx&#10;xGcxnOxT6OBHSFVpSQL1VtZoS4J8ZygMlLpQHN2hWE48oHrCx7dK2AR7GCZ2PqIJfPu4nz8yilQc&#10;MY3o93J3YsmmiMqcxmtXMFjsE7AuiIHtZnSiCxeAjfQz7+WLYQGwLYDVbrDqf4MtbNq0qHixXSzr&#10;0hNM/AYNJ1UyJ1iJRGNopM21RpTALm5FZQCXBK9s/BxdGJ/QiSFPssw+cbVCshvFiDna4lDx6NIl&#10;LUqS421WuFn0c9XClHMLGrC8KXEoYX9gmBxnYtYgWm0c+B5M2AyJanBAqYzJjVhcr9TuWsdP6O0N&#10;+pz0eZCFhJXl2j0rDGmRhdLwaUsP6RhFTGsf588HWjO/xFMUSMbngCKa+wfd8wZT6E+YdPXSKP24&#10;asuxkYUDJWiT6y8vnz1Z9EWr4W0zxJLZQBvLZ2aXCABbGRFKENKRcSbswwqKJVQFqK97vXj0xoBh&#10;LnIB5zTEKldZ8H2cPtQVsJsPuFj7VsfAP0pnmhJkYL81H7CdNna1V3yH5J4rMVtslcUj3OnnGA1/&#10;XIY6MAzu3kCTs5Ov4iwX3fHMRKxAzjfNSeDW+6zK5j4qiK44ObsBYDYCVzdUlxk/XJ7ZsY0ud/kW&#10;/kEgjdc9XkU0uW3d1sYjQDTRSmIwoYbjRVFw/AuJYSAzr6nkyPuvtB735A0PS4lEwm08tat+YWGU&#10;F3AgqTnORCxYPj9m8dLBU6kQ8I8fCPW/iNq8VLDQBVtoEDnSK5bMB22R+g7vhJSiXze0gUjFKdkR&#10;tDUqrsklWvx1jkKqSpL5dobmImNsS/MbpZKMXLiwSYhDnaHxzEoIILJBJlnfZgg5Y7tVTL2tewF8&#10;jh/vAEPfUbyIZW/uOwzl+9QdWKmdghQMyoJk0A1adHL+WFVYNPRzHlYYoi1XEDZbYv6OVrkYEUff&#10;bxQluvLh7tmXH7kJyMMsCMMDl/W4suYFwaipbU2L+QW2qKQrGrBZ8UdbpEjbWnsAUk68geZ9h4gm&#10;7E/32zDTJqegulzzA+CUF9Jqvc2PthQxe6OU1NN1TuYup6QPfx+Cwlx95zQb6bxtLkv+Psqh9vjS&#10;w/B5gFWVHG2hAOFJu/Hrd03Q9eT56AmmTziZShvI4tYBJEQstgq10Utdz7ipOOrgIwkrMncKK4Kz&#10;/+sZ2lwDRPplb6VFzqGTdsUbIB8Xf/LrMMKuOJwARAPJDVhq/AaWu9ODTfCYWtxBhLvEENRWEhHC&#10;wAokxx4aH0A+MbnTKhOK4+ceGBtmSShMFhUWZGuXALLQAX8oMQ0MGjfCU9boii8LQlmUiJtojQy2&#10;BfXTnCCPGyLKY8vKybNxoGUPUNSqbcEkMGG/W4hrmdxDGzd4p02WYsdIRYIsP/+knfYvbMW2REwe&#10;3E/NPksHjeEvVCxzjdqgGXG5mKQtSkVxfj49PFpgAGFWr/5SJO9VzrtcUBdlw+SsyBDuQ/21nHdI&#10;BYG32OLvpH0mGr/YHjoABYy/44BC0bj8sW0n38JhC1MLmpIkcJS7qhlmfP1B2eIypCAJGB4MCh+t&#10;iuPSW6qRi7+JYF2oAQZFPzC4nuaqKT4s9fyTg8u21KsVHZsdWIT4k7SJ10xU5oUk+QZJGGSCu0iU&#10;yQa51ezRdE7pSBUDi09v602Vha7dGiL5Ir+BuhU7XaPLIGI4akoiFffOkH15Fit/bzEqmNcnWrRN&#10;0iklbmUT2FGj2uYFDezasmCaHneDBH+NGVBh/NICVaddju274YQPqpsa42azHQOymMzWuSqSYF0I&#10;FhWV0dpeNCzsj9S2/hTt8vk6ORX5mCGbpadPaH5kx2VNeIWU10KFITfRBmmdDYy2JHNa959CKxn8&#10;lyzozSfc3vD+uFcsF1nm6zVHmumKlxC4UbZ+/HraHsZjhKIX1Tt9ZZWrrb1d0A1suT+TP39+nDzH&#10;ZIZmLD1Uo0/26fPSHyr5T2EqHJCpZvldW1rkwCFgpsPnGKdMYuhohuJJhbG7xrpcTX0+F6XvLcao&#10;wUCan7+pN4GCA3JQ5ZabOFWEcYOWIBvvfBD9QkXOn5cvli9XXyjM53XS7j5uN39VlLJa3cASQ+or&#10;kGy8Q8rT/6R/v/kfBP8rll9hxPL3VSefIAvWny49dtIBiJ089YJa0g+YuDjjLpD895/Xv0QuQ9uh&#10;Gd9zvMEedTv8+ZnQPyP792CybLDEUoamji0ViFn+/tePfAWlkjzr+/45QkI6TbpgmPr7mag3/lK4&#10;pL8/vxe2wemrNfXj978H/l8xiP7bpLHB/9qWX2ETiyqo1NHab9YhSu7nv1dP/7sg7B2u3yBDsZFv&#10;SbY8y19wEMuWLzLYUzZGd9H/J8GwKXPCUL9BuE7cYKsZKwL/Le8PsaTs/WpMc9bP9T8I5PF4/QZp&#10;i4hzh82alhza+J73f23Lr/Bj8f9/DN1Ce+gisFHLLsD3z2UfkCP/LOpnde263kOGvKAlFMKs4R/9&#10;XU33Amx5ctSS22bshHKO4K1Vz+E8PPCmq/C6szl4XX3HvTcCwsus47caF8o3Fc56P5DUO8EA3s8t&#10;UWKKNnVQcUOJSPCYUslEOt4qAm55mh/05EtZ8sMz/wBCOXmq6/GsmGm5erR9fm4HmBGMRwbkefkK&#10;1JxX5mgyUuFyk/x8KZ4nqXy7wslz7uzKwugRrCzegpVg0k5L4wS25xVCDJJrJQ29EIwsK0WIA2qJ&#10;gvmMKqTNKACpQd0KX/O/MkT6Oyo1Je2/uwekJIWAKP1XquwSlUocjxPyyBw+ClGBeOR0RrDgt+fH&#10;/UUmH3ah6pf/JlCmAyn2IA2RLRBI8j3DwqIrbw0ksIVNpluqZRSSPUiCikMXT0auvvKz/WPwhHh8&#10;9U9OFzwfSOT6Cm66UYxnhlcyrtjr9fy4nD1mKXhLnrGTE1zP4m5fn0qdwfM63U4vfzA//G7QKlqJ&#10;jU5U41eqadAAJfgzCH0LW94gpWwBcvkdT0xa3B1yOHel/TlQIhn9jW4gCOiffJSKfyDjMyumDURB&#10;sB+lKIx4Egn4J9yeO0Uqt79u3h/yBlr+KENhXM4e9mOLnnmsvey9w0aYSieMV0LCe66DrkA9tjLo&#10;OGYQE0QmsBFjX1UXdCYnRnnO32SGCODP62IjFE+4dU1kMYjBcQJhbp75EUFW3gTRpmBy89MqTQny&#10;uF59c7C/JiKpcjIp4yhM+ZXnNziGbVE+qT1RuaQBP+egRBarM8FkxA2qsxCwjKBKxR5+MkqmdY4B&#10;HNJgFe8ZRYnQbCR/2biT7ubvRIgip0kUi8mYY2JvFQxSufkbRcRQI3N/PHww8eP+gUg0TWEKwE0h&#10;hQMKNIUg7wstVuft6bDARmjCwU3b0NEXFV8iGamQT7XwkNamO1tjGx/e5DjLfJ5AsEiSSONyxvnM&#10;w4WkOjHjKBpfMMY0pBoFFIOzkK8oUWny+xBs+vnLf4pAKf2v1pQZxoSpJoeCi1Z4DwFpbrL+dlhp&#10;M9tUYCElJmTGPcEbMBUpFVr9kNnkkC8MhLfO0JYsRNLi8msCSvSnZfPIpWC02qS5VS6+XULb4pOb&#10;mBVvxqM7XwwgBo3Su9+Q6+XiJCS0fZFJqm/oW2AXzPjN5xepNJTShAR7La/hZtQ7JjhCdSU3Lvpr&#10;ogwSglefqZYfNBzXrxYmRek7TnB6Rzam1gRa5DzLnn+Ci4XVxMzTT0gercHeXi4+h2qB18eHT4ik&#10;6ha/Q4VxEMk77KltaeegUNOwuEUDxhiu15Qhm28ChfYSa1psh6/nScuSEElFY6S4+E18ggMi6Eqs&#10;cgEJjaI4OZ3PL+8MoSDeMdOi5GYqYeT0OF1ffTroM0/7lssjvIniLbADrOsGXXPQNLtgsbuv21wG&#10;J5Ssixzw1pBy+XRa9bahbOYxF+/JDyvkH2HpEQI89tcoZK0nYbI6IHxSLo+EkSJWBbXx4UG+Ptjj&#10;z+bRFVQJqVGeYkupi8kCUQNH6g+A+YWoK4bf4Ejamp9cXuaa0EoWgVRXXJmQJi3rIp9U2hg+8A0i&#10;zVigjjTvSaM/IVSvHkgTAaEd/Sv1K7aVPQ+q48DxhqqTUJzT/fyiVh9vyd5CJgdS1A84UPekG0A6&#10;/Jh1QwQCKd5v8VZXX/QAIxAgZiU/S6x0rFRKb70CJ5b8e+cBPhV0wkhiWDKsAqhNNCdWxWnZ52Ec&#10;PKiQIwflyghyAL0caTifCO3Ouj98bOXs8ENAK9Fge651H9HPBrZ6kRZ5ws073ooTuuRHaehL01Ub&#10;XLZEUbSF6A5f1+cG5DFcODoeXwwkFyub/YnDBzFoV17OYQjl5PM8jqU+vu4aF7ObfxNkXsfY9M/l&#10;zZ4Sjt5PWOmEtq7gCKIx8q9n1MCQBHMnU/GFxg9SoVQsNFklmXa7WdPiOowgOur78EbyKqTcfvae&#10;IA4bbJuQVqgqEZ9SwZy4dcYEqQ+u6LbfsTI/n9ktv27+r69DrGwNTFGDlKcNkmxzJlOz19rqbGBc&#10;/IlIcGjCjm5IDe0sV5gH2NGg/90NbZCcs3wja11khKXwzxEy4gDiVRMxdMxIHIYSUzGjTeOCfjwf&#10;2lwEgzFB3zxU8N+OkUtL3oCCqn+FA/oOw85k/kUqBqWYhkRN13AJ4ywIHrHgIJU8dBt9GHNiehky&#10;GyY0NKDFkZBJVzmYauNaAoUoGJ93urBi0aogFOclpmTWKAjG34Kgb8jjekJWT39ADKSsHd51pDUP&#10;OlAWF3VWcTYKkqkXGHxDkjPfLWaSr1nZUtB7dkF9As6BZKrKoZy1+aRNWVocVeJG06E52AomszXZ&#10;A0VVrrcvjDiiufqgQp6SY4f4lwaXNS2zUsywy8TUaeUU8U0cb7BVFsRm4SavuhKUq05iFy5s0YMa&#10;uVKkmCpK4LOrjdP1Tzj62PSi/J1O7FM2RimB9rhJdnzMXrFQPbGwWBUvn/Zi/dP3y6EyWcYxdJ7+&#10;a/pHMDSINV34Co+fXReluBT7Dof63mHevtFyNi8R5imYOZ+SSg8mMqBguDC1MJAs5STnbhoPba0D&#10;qMeVRpnCcmm9r5MIeTYKUfmIRk0J3NAF9AH5IZUz5tYXmJx90h8VermY8TGfz69wE15byFi4Cf6b&#10;wBwEN2nr3sjBEtEqiuiZfsXXG8gs5INdsRCscU1K6JTtjDYPZ5YkKWNjlJ0M0JJLiUBAR1eiLWeW&#10;aZhxFYXgV9Zv19vremd3EMXJ1ignoVO8hb2JIiUWNfodQrFNuNvati1eWOJE45YywYneUWGNodRr&#10;jjV28iMqiNgG64QctrKKQUoAazB88b4SV+kljascJyHPEfiez18aoIcruLNmhU3Q/fHyUR+MboYU&#10;1M/187tUlHIWvAUGZK2pF8gtdkVf7lLaBmn1IDtZrFlbUogCUsk3rVYsq/nKiKCTUfUkVLN33UKT&#10;3E5/YzmaoiMglwF3SygIk7W/G8qKBcGc8mYS13D35yN/UV/mChb8XnhaFBb0FmXIAewKzpLAtHpD&#10;twiz97ucXkWBLlg8HlQFIHuKJDOZVyQTz3ojKOAOSTwU/J1vsASUis6LtX7t7e32xQL47muwznwd&#10;QgridVJpKiMm6J47yVtLWbBjC0+apJvEeEMaa2uS9S0QuQWSXt8Ek2iPRUWqKkAmWlPMUYLPESa9&#10;35yzBdZb+EhBRikRAVjWuXyksENKIXl+0rmZVcrJVdw8o400NCUXHyZ0tS/t9BqxpFCdDd5DR0ji&#10;wGBrDhrWcVag7oaQHm9zmn/FVyY4tAEAvzlAuIiHG3PLlNOQy383jLZf9TF6Z5lc4lnWgdeuYMPv&#10;X5cP/4Ho5LE1k3SEoJKwwrs9v1zuRixXXxyUTxhdxQIH9AdMe2Q1SPbM07QDpB29UkV9nZZQQqIr&#10;ku6DWPDb6x4fOdVmb6NgdDNBk2UD8qsy70SBHClHoSCVjB4c1OJ1QyqnD6SCAPx6esCaH4H0yOXp&#10;LLiYe4fv1TTNXMkTcoLH9UqjF15nZZgvjiTxlhDYh9B0dX79XpFMUoeHr+Drq8jL42wjLU+weGBx&#10;r1QAhOIpi8e2Oqfn7Xpiqe87AnznXv77mU2AiqKhccmzswekuN15g6Qy+RbQhXDcM6e4BubKd4hB&#10;Sp/Me74qCldHDY3hipjghWQOGPoQY1OplHzOYa6nBWpHUw7remqKP8liwGBXlIy7IHZFoKoFUrh9&#10;3nzm1jdCuVd0QOXfTMvkgkj+OyReRyY3fK7drmzQphodpF4daWDjDbXgLMSW2UNazwCYjHvDyjnZ&#10;5NoSmvjJAsYSNlAkyMM5fWN+WZVI94MkDKHcIHPR5t1pf48Z8D6iT2s/nZIAzbDSlSNL+kUcgdJl&#10;JUj94macVVwLSkyL1E+oESWF0ogSVkzGkFvEc/8jXKuahp7v/Z+hdBdtRJuSXtTioHtqaeoSQquj&#10;UJzgNSoexD1VEjY6vtfH3eFrbO7zC3Hl50KOLEbaVtQuk9Q/2KrHZOJbKgPlA12Zhi1kNRkIaqp4&#10;xZM17kR06Axcz2wQsyxLrKmClgBHvbmhGPTvDLggWhy5i+IoPiXiBBS70sWtxwivF3MzSueqlqAv&#10;rM9fNOVufEaQQ2iY3Rn4FSayqTc/7vcRJC0wqUyWrCuDiP4WAiIWdqh5wwgN0lpMpa5QiJw2m5eI&#10;MS202EhT5q6f87U5FYk+nwiGvV/Fg6q8lE82y4/+w4FPrThDPzMFkeIyr4/l2iCF+W35C5pmTz1u&#10;z20D5f3Q1ELCpmysGcUNpYBApJLnjLCN1+yKqwIA/GSVkvPak8cfs/RXClsqso0cw32MDY6iQAT+&#10;/vDK5ufrik1FOLQ/76jMKp+tEDjJYlmcoWQESLlCRELpsegDxvba0wETOI4gwQCRC60XbLKUsqE4&#10;1RRQEOvNaj7Trlmaxi3A6iYwXYIfCZMGtwIyf5JpVFKYkkE7EMsV9WA6vngb8XFjRxjbenPygaJd&#10;QU7X02ckP6UGNlG8gXyNj1NGB76PoEYPtrnjW1PQeOYuLLFoRG1FVgxpmqakCTM5F3vG51Iqi5UU&#10;mDwqyfrFjHhHTv5c//r8l4bVv191LlYS/rExe0KwhyrzYC/hOkkOWt4O76EjLCbMGPe7XQlQ6MCO&#10;kTyOOYt/B2rVCtAQZeLSBc/XV7Gn64Qk6ZT/XPKGmW+YE9WJXwjzStezvFgTVvGIhTFyuflW6TMT&#10;DSsUxfDytqJWtroCWCWVtMRdDr9JpA3Rm2DDuvOkRuJCFw8kTdEVL2FhjYyadMcssCBDGprbCMlF&#10;m6t/g3Si44FWOlZQIlLcHEyExpmAA2c8FcURhJB8WtJ/H2LqjbF1vPi2ekL5ITx6AvHBnNbFbUr8&#10;XRwbNHJnoD5fTxJAFrQFy1suXjKIDeUQr0i4Pj8vTkFZxZnOVulP5dUV7wC0iNBob8qdhKnGlGah&#10;HNNnsLCuyzhikrkw59xPOWb6uvivZqqJ69p8XcLllLPlFQ6S2dFDoi3txkVOnQ5gDHETmmB8qX7N&#10;2dAOUZbr+Y/3im0OehCbYlqNA8v6wWZ9Upg/d5hQIPOTMqkMBYTjdOyErG3VPSuH+/1Lh0WMqzl1&#10;BaCGHiVYjjAm/iCZN2i63aUduLtdObayAZItdAhSzGywsQOKRRVxyMgIH8lFSZnf9gJH9jIvlR8h&#10;Qy7RNgRpeAnmQyoRDJJREuerj9vGwrLU3+wKAqJD1hy0ivwHSIK9eoDAZP3V2hbS6CT0KzKE5BUN&#10;YdkUh09IM8mKwlU4Q2LeIspChuY2Pj93b2Ejq2mEUllyyTIuQmEoebzkOxjZfDN0EMSly7meTiqV&#10;J8WhK/I3xU2ZP2GYMHFQOfcrepBKaEWSKIFk26HZdVMM4P6nHhwkLYqBoiTeZNNg7/uIt8lE1R6L&#10;KibTa1AAxVFf9Hp+MmxcG15fbIY84n9inDJgvEeE5igNROJpgk/J5ZnD4VGw0kPwFxhOBRmLtYUW&#10;cv1AYuc6EHBDaSt0geoKburHy3olFWhrQsrjtW0rsCELzEqqpkB/vKlE+pFKJi7vdvgnxq5pHU1O&#10;OD4u2E0zV4bQy2cSkAo1p+Cw+TsY01jcYThBoecrNsC4gR2TmkzF9aQcU+TICYCEPOhx+t7mhSSK&#10;7zDYpdGCiidZ/LhJVOH4VSpIoyPoln9LRD987slfeyMlJBNFwcS41s2f6ncE/YAjbcMXIhPB63QE&#10;hWy7FhTdUiVyaCUvXMgIYkb2nePOPtoPheGYAhhSmJyUlfamyANYdKiTKABKcjIqjewIkUv+LJHG&#10;E8pe0Gf5sbjoDeMoRy4vsmu9psQW1Gp/h6ku3jAC5M5HCMKg01qgiSZxcLF+A9v4+cybxMGxinIm&#10;yI9zUVduqbcM7u7YFEsMhOZwc7Hi6Dmv2QfwWZ4zBpZNxQdD6pWXA6srrzEtPqiBUMJgihVadyoR&#10;+QG/UNGVaWA4C3MrbOnJVGKDjR2v8uCrcGwRa/j8EVLm5ZDIRJentVWGIGFdBNIUK/NpQBPFqlw8&#10;oSR79EXhsKA7v77Ac37Q/wV53i/M0BAiFUexBVrSN1i1F1YCqm+tg0g6SGVhE07JOqWYuJ8GE7Ns&#10;Slyf6KFiF2Y2CkvihwjIIYUtrpAtR6HksUejky00fNTN0gDk4fCIdsTOfj38g52Xd1GxMUolX3UF&#10;OKkuspbiAhFGnA3eQ3tSIMyMVMJl/CINbfSSk7uELUV1pWLRprJs+UPkZ45TNCenz/5GrJD64Ulf&#10;fUrbSx2GCCgXLj4pQh1BUXIf6PK6fSKU+8xBTtojknoP772Ut5a5IGUOPrClWHTzpJHVlbZw2vkG&#10;jUvKBgs/k3769BerCjWYeDrs9pQ/5LSfo676aSkloFa+2nT20KbRPDdegQhYWIxLbC2f5+3T0zat&#10;rcDE4xagSnJnEnrdH6O8lm6hP2VxgMWVdYPbqoRmxX9s5I8GD2HRzRqf/EeIVNjG5xwB8XjnA/tx&#10;u7jctKH2FoLQy9tFAHk++zQo2hRKH1tOaq2trg/aqitA5yFfUM/I8aMh0cHudghZFgCHcX+BRgWW&#10;uGA+XgIA9Epla+Agk7SBENe1pVjIjB6kAssYx6vmpf9mQIq7Z8+k9l6GY6JcoUQ7D8w4KU184kPn&#10;43ltVyo+wR5p+KwYutIlrct+wCcrIxY+oyoto7BaX1ihSaKXqzyEmpk5+HI2XyxOciTvFl6YnlKJ&#10;0fVkMi/9oj+rEj7G98fOV4lsptLYyjOh7vnyl2Hp5smmWd6jKxdfPoNY/B8QAW3xCEpZYFvQEcWE&#10;belRAjCvj5O3FJR66wklFt+gRFlLTkBdSRlCkOBJFFRsu4YurEwzDX26KEkbs7bNCbaNRklyDpVm&#10;Xi4+oCUHfKVBOV3/9IVv2uROVoKMW45DCME4dKIi6EzMysNHbnN2wPpWF1Ux+IuuBL4JQkhzdmiL&#10;im1PgKUsHb2GklLfUMmgKyhBiQwfvh/N20E3TUvuYZg2h0wRlgLIN1flJIZ2RBb+NggSqG7SKxM1&#10;T8k4lAAGy4VN4tN5+Xb7UBAdOv69wfPyyI2G1tTCAWv6HZLSdFvaCc8J5Q4pr59D1I4megvP6BFu&#10;F+8bIhgQR4xJ/HkhbGFkokmpV8hvnSa8RhLKs0gjGBGXuee7z36pKaiEIybqoW317OkC6h7Radp/&#10;vEgL28y6W6m/gUlkNFg9PrNeiTsJBi8CLVgo32HkAYDd8jY9FSXHsR0VWgkEQhPJX+Ys0iZHnQz6&#10;//kjA11rAmEoxkSzmFVjHrfL/eojGrnTjnSe5y/X+wm9coiQb241hGMLtM7W2noXhBbCTp3Gxs0c&#10;ZDlHWAVPYIJkaHhgQyqcax62RdXVDcKsPpSHBiQ1BWJQF+wcrRQdWOFaP/J09Fiw61rvjp3QkA4c&#10;b6wqCbTIWTkqNOXvRRckT9SCJNkZO2bJrzElLVeA3GD8UscrKcgQAuyDMP4IxLNsPsRpKxw200R/&#10;rG2JqEgbvgG0A6w45aNIHHoalVxuDn2CRxW5srh/Pj/cMeZR3MjlmQcSUuZ7sYVvchG2lLZIL1el&#10;suDQ0qQvsq5k0N1HDlDDwuoJy/InjfCZdVmwp2M8lcrsjwpr7xP93lQp4lKaiRAYRc+c71OUhyuo&#10;i2ZEAxLhPG/P/lo1CxZCObO1hBQvjCQ2gVhJ06wUSTzpm31f8XuF1XG2FIlvbPMFCaXSmQGU4+rY&#10;gOTMVsgWt5kLSEneLGZB8oSCmpW4QGQ0QlFkGUK0XHXxj0UA7348mYCUBLqSX5l5zqKYyBx2LWXB&#10;JpHvIDM/QL42axsYciGZvOpYT0N7kgJiUTK0NEYlTLioo23OLgkuzpYITJySDEwbTKMNxo9YNMKV&#10;iiJRVSKU3CNTOOrI6/70h0FIRMk8H8Pr71AmjP+eprRScWNtwXDyTfQOTRq/36Zp5DvkF8W1GnwR&#10;UgYEuOu1ZBwFSR1G3Nfr6cttkxdPiOJQPle1WBTF4kLu9JXfk728h+jLS31AUDvTdyPnkeapAFiF&#10;AUtl47Xaccbd/ejKP8Gh7WSIV/ctSlBT/rhZoWo1wIf4fc8zXOHUtBQWL3xdxbjIS7GJrCQWljcp&#10;aGprTl4OI6ytyxXm4ofPfDlkUJ2cOAnIiKLCbks5SCUlD70wycbZcNFKpSUFqcsVmr5u0B2OoY4f&#10;Nod51iAjALk8bE+ZytL1IBlgAu4hM4vnJ5lQ/QDxKhRPGgBWKSqKK1vHiusTH+VHEpmDLtec3kKY&#10;YRm+Axa4153IN5AypD1Su3JoY9AS4g4a+qQze2H5OZ+Ef6IybGhN7gu3BsA8A0Rb3PBJHndMO9er&#10;EX41KIo2qhKr4hM+jBo1I2tcpYBs2Cz85dlCwuEvRe3lHspv5IEhIU3xu0K5+z7EHYwqUjxpB94S&#10;FnxOEHncaG0GTGTjdFB2zD574WV1tUJMQP6bs9bIFORBEI0GEhQ0tU4+SIW5h5n56WrO4wPnY98G&#10;gGX5cD7K2q48y/UUJFDrMSieRo0LAX8ofrb7QV6CxEE2v+iBviXK6IkTM1KhOADytAF+azXCDbP5&#10;QMxdiSVtUpob69r0EjPL+5vdqB36glapMJha76yyxO0zGwTOPad0yZvHNCx+CvpnmAR4YSmZFrVS&#10;kRqQ3ASJDtrEEx2/gQEVJb9NFWiOE7LbQtKunm+TRSIBhluKT2rPJU+vnD5AaQ4DuZALO2Rn5sw/&#10;QNYmGtr8+PLKVKQofI6y1tabB+EzEHlv2MAWO1hatfAAUim6CAMmitdKQtvhF5r9SktoVdqvgRTL&#10;iGmLp+Z1LYnlVPespU4Jw73bzBCuGA7kUpFoYVzMOXaQTp75QlvmLU8KRamE6RYzkELfSYGzP7ge&#10;sEFJozsz83sbV5IG9OLot5QGAp2CnCdsQ5uvsQDzE0hjodZNGS588T2ozRRl4jErWqAK8kGBJHQp&#10;n2kZi3LBgjgzcykHtSNCQkY5zJ36v0MYifMd0tQgy+fLCEo4LUyK+IuWNCvtosTfgSGU2UJTQEoa&#10;F80RTT5bqM5ETgYphHWF+EY0l+qV9BWJY9EBRKkuWZAKA4nmIwWmoRzaamIJ+kcgUvwo4jD8K/wS&#10;Iyl5Gle3a9u0c9q6mmySuPE3cmALaGsxK7QCuaTFjglPWWxsBKAfa+MLiSoMH+aAngGHLD1rQADk&#10;aXWg3jLU93QyowapoDcKxcnHpSya00GDzsTaSJs/Wu2Vsqy/yHKm6Y3/DqXG2q6CVnkD78GGyHck&#10;dgZy5DBHnK/MizZFUystQhJ8lpJswYLsaxnnqohQfSO9jCuQCsxFnB8nY4/yfSbBwXM/u2l2Lma6&#10;7l8hKiK+3vqQKcteE51OQf4H3ZE0aaDI229U4xrToDG9kigRiXwHB1BkEH1woU5y3AqF1oltW8F4&#10;h8ECz0G8lZScQjLroBlaWJWElcrtjD1xNPn8l9oR+fjOBISmyuBS2nA8sBVqVd8B9jdMJ5gjKK0M&#10;UWSDlC7RqIRDNVR0g9we43v1NUJgm7kEwLIEyYl1Br1xSipYWe5ENVByDmyhuVhRC/vroJz2Z9dz&#10;/Xjezo+T+nLTzlYmBmFoa1xK+s/B1oyvm9aNXRGmqdAmkKRNlBghGbdghk+MbcUCoC42zIRbC0sK&#10;fznctlTk05uLTUsgyz6Szms3LMgizk/EwjrYc2sV5v78YJ5m0eaWyHM59UVxdPz4Y7I32KoW9rjp&#10;H6DIt1zHmZnghuq8ARTzvkVXLASpG1tI02xnebBFxfwNRvImt2kxPjEb5JTW5sfU+Bq8M/uambWU&#10;DWtYD8gdOVpe17cKQnFc7h/42lr2jBWLDzq11B+wOANWbJNuaTfsIBUv3eUfr5azCHqBLGuzBwLg&#10;nVT5mnpkAkQNWmETZHSA5Ba0mVQ13zB3+fTRfm89qiEp1aUQgmDqRVPOWbe4Ynlqbv2dg/JxpaLO&#10;cOWVi7/ArhwBQhvhJzIz89bMafZC/CTaHJNsT9xpGVBTEEosKu0I1DIEEsQNHop6IP6cXzqwVLs+&#10;nKBzB1FxaHyUtPNPxKJFcf8DhgVWAiz4c1pbwTCKnIryA75V2T/Dt+i0b4i6ruIsIy1Z3g7GDSTr&#10;9yQIha9SyXoFUDT0Mwn7argCyVKd++SeTGlZ0nTIMb+xCL4lDnDBD4Ks86RTTKwK00HkHKSJuV8v&#10;yCNTtO4jxidsWcYPGGaMfE/QppVYXF0BP0ACxm+uhHF3iKLkZIUGx9xaaF4AAcnxYav9WoyjhtVa&#10;itQ1tbrOfDspL3dXGopHiZ19skVlod1ZsDiGMitzIQSv++2jd4TcDWlYIqJuhFpnigj2CzQJEGRy&#10;KBJg9sy9BoyJFEJfpHG+gYbFlZsACx1EFo+f9Ysh0kU4qkdaDjZPxfroj2e+l8tHW1CryzJWFyXs&#10;Ig6xu6q/PT2oRC6MHn/pweo2R9tzSzVKY0dZhPnH/wGTYKXTt3XzvZzRFUmB8aQcAjtMuj11NUVd&#10;mRGUkTO8KCZytLM+M2DMFZCFJvtKaZJ8/jqSJcolra5Dky0igsnd9vv543ll4rl8+Qt41i0eIyCT&#10;nEApHDXHsixxqhp4DxVSbVGRMFUOZw4KlMGUWNzgCrSMOgMjFLTFBghJNWldnFmNXXa6eUbmQkSj&#10;oniSINqQogg5F4Wqr3jMqHgcnTmLu7vOP7nk1358IYZIxdcgVyxKpU8RtfCUV9jwDWl1ppXfhuJx&#10;9amecra+AwnssStiQwQFk92hKsE3WQr4zMgZUvmZMxuWRHmEnbKBc8ZOSnx8Ne8YbXUpquLc5mvU&#10;0ZXrwz88BxBLDvaRioJQXhhb/44L/LUKX/BTIAH5qhc44OuXu0myQMygqUopJNCUix5tAdK3qzlG&#10;dhUPqB0h9ueGweosz6n8/BlzQDl5j57gy1qIdDp2JYRUPqIk0Ydue7CzWeTm0FbB4N18bRYFpfAp&#10;aocDceOhyOQwJ652Ja1ItAUWNtTUg66Um/smlQyWAbNZv14un9WWVNk1eyqMNDHSrx5DOUcLWme3&#10;Byoh+qLSqREFby973wN7k4eyJWUTEEGVSVn4JhQI5eEnyFwuv3ycgyznDVJo4YAKBpIXmNGjL/Oj&#10;K8bqGpILM4QYX2K+gVAMe+TvMcv6aXyE7Kc2l4kocw+acHnlyMnbhhhf7QqYN0Nc/Pu5IRaKmMre&#10;ofW+RW2BI7Vn/HJe7whGx1vtqUxK1FEeEU2tbVIkHdENNy+Lji5aSSwtpmMmJzEGAPjNG2uof56t&#10;JhypIBS34ix2aK7m46RIMCL+3vtFBBrzytNfEUnWMem2wKrhDfboQAI4IYcxLte2aWEgDSJi8DoT&#10;3/DEDQ2IWGITaeawUW/nKRi7JQvvtk8iGeMmyubfTk9fH/4R3fdriU75Po2AXdKufMaeqDSsZDE7&#10;/qPDvX81m4c3+sSt3FpnoWPJa4PEW3XhkFiWura1dfFNuYLNNUFT64gaXomyuB1d6ezRykcRFkW/&#10;hbQYfxsTYmyJNFTplFs+qM5rMmJLwFo2S5Yczp6wJ9EJ1m2vHHRjWx73vBUg9mUm+Lqt4hdItI1I&#10;SLBJG2WNoK2dgmlWON7RGXohVgW7MguwAvmjEWmz38WZcjPobVR9wfLwkoIV2+305/ZlSRWsR/zq&#10;ii+8un0xE12Qg8PE5a3/9u3pf0dPHky4+5IEy7Q4YWr+CSqpaa0+PAnxubriN8FEBDV6Jdyc0Is3&#10;HIGoKv5RheJIS/rMeeAbS8nmTseZZmYbLEooqg7OX5fr50eeOicgF5iOPOvUx22/PKL0XXHueFiu&#10;nL8QheZGofirTKQyjRk4sDDoirPB9QbNt5+e2zZwaHaw4sYXLTa+ULHgMoSmZVTuanSJBr2BpgDo&#10;Gw/tfJ7j9ueiJIWeHFCi2YUP1nsEV1l5gCqWhTGEoqAX0ZbHyXFz8a8bkIgDx5EFOo+W6lCGReik&#10;hoULCY/TuPHqHlf8tn0g7V9IoUFLMWdINrSymTk0FXc2NZCUEBg5k5/En3+CJCZ+0eRktLBsa9DC&#10;KMrl7dkXIX+cbh+5q4xQGDeKIM/xB1U0as/cfedqieO8Q2OLJdRgycFnFRcXUmH5QVZ0susGmSTR&#10;lhiXVT2drD6AJbFHLXyccAaShTgSTJY5VBlh9u2AmpMhUF5UBYG9XOPGrjLhsErx1RERh4qirszj&#10;gimhxej8J2DqHa2/3VEF0s42VneCRU1ax6ybe4D5f2bA3ZmPVAqrBGxm4hJjck9gvoPv2HB+f+aP&#10;LTLRc3knRaFkEXe7f2lGmIE8R1A8hrKwVTJKiJrDsAXG3YAaf6l0fHkz0O/bCEoL4pT1JhpIthVT&#10;+tIUv7G4qTdxFcMJw4DRyR32ltT6gTC4J63JdbmGZHycPWFHjye3t1fmZkcXUrj6X12PR96u8bjl&#10;flk1BcGoK1NNICUNtGfCynvEnn6QSKV8CsFS7CHkJ9BcCQ2lp3ERDO20DRa6ak8Gl2iTLX6wz8VU&#10;ygfMyIVagHy0FAuMsWHwsOm5qCznD/Tldca+5JQWUZxVkewTIxm5MvcPSKcFMtqTqHzVGzxQqaxW&#10;84m3Q/FmWl5JKzWgsvCxETEpXc3nH08yFQ+QMO+hwTe+qxmbPkmQqfsg4l5GRSqCRvj8uDDz+jtM&#10;bKx/EXN7PT582tZh9Tr3nAXX9QrQAgvWtdwjvCezObrBtxFEItO9gyn0mv97igll/OjYAmpPi+Ml&#10;hU2egnq7U7Cp5dQAHjDZU4J3x7KwDdWpWYG4ZIsxYWOILD6uSoPAx+35yj9PoTWxWy1wgyn0P4O2&#10;cXIilZQip4FilZlegsKE+l3pvgGNqLK4TiFNfwvvesMa5z301o39raakHlD57rl+BEF+7yF5gBDb&#10;EnPbkeLsy2jxvVd9FIytwEcfqjTqGUMvf5Y8IEffYVLASoIrPR4x79Y2kJjGNhhScLMmGEpwVCXq&#10;IkrsjCHB4Wv3kyo/BzEDgIQy6Z581taSCpMNR2Sey0ZO1ZTOQojF0wS8x+3zrwvLuEe0p4cL2F9k&#10;s8pbforc5QJCTCN3tw1blCWVNPMfYFL7nUS7y9V5KCOIYCpNA4n0t3apxOUKNBe6rsvEWj8uSXIA&#10;PTcYJ4caFpmqKi5WuJCIqqLG3B+vy19M4ScmandEQjTlw5dqlLUjUGoLXrCqN23QwELf7Mo4A4PL&#10;4pbaMhIaR0IEM18rTw5UQePrQNry3fKszv2aDYAa0bJSSsBnGggn6hXhgTr+/EGmYimoK08U4/J4&#10;XF5PdgGRxyvz0CN/f5JKU0W8N4ksPJxtVeM7yge+j6AkHcfvOIEGh54EC2pvgdjQ/FCmpnJ4MA2O&#10;dAiqDcuY/KjZCBOQ0I3CpEaarvvMnwGkaPomBEeRc3EPKJ17nr4pDeIzK9ybt65TpIUGptQ30eww&#10;iYqkVXpKJVzHg6JfwpAnvIWOASBDJ55O+sV3YdM0hng4MZU+ASLELqw9GEvFg/jsvyapOfqsRm8J&#10;jVVhB+ROMJMOrb88WbNEawj5Tyj+Egax3OYPhFLyP4C17XDAbVcJP3VlsA1fToN7dskLFIy6klmo&#10;7Y/WjFbW0JrFM2qxa1b1EidLrBEwkpSCiJCdn5ha1eR69zGnr77A6DHPmEY6SETbglSsxvpSzioM&#10;KCu/Q/LUT8LtNDvOwOBJXCSY3lB2pKBy6M2CTIOgp0PS8gYC5KVYOXoYUnQFaaAZuYuaXBqh59KV&#10;JRbvNPNl+3xjr/T4YF5WGpFKRcMVTizb0kUmsMMPQmCjgmxPrL838h1ItipKnoFvWWJcWHqlueNU&#10;HFGZsigRGfhQl7vgqMI89bJlsgaXIdvf2JFOmbgRotn+lerTNy2ykMuvptQR1v85iutZHAVY1A7D&#10;BwC2ae5UayCZRBpeIygRXpZYQrDghZJL7TfkTVGAUQEqFtl5yQmZX8hT0KiTbxFoGuJ9oU11x6e1&#10;WZGR6IoAHETOQ8zHl79Pt8fZn3f3CFeJRFPE9Iexlph+QeEaeoOmMPVKfICDtR3/zZ2olBF3FVOy&#10;nnZWs8K3W6EIREZQEcsxj9OrRcwZnZOQKa/P8C2BVcu2N7g8Lq5QTJPRg1T8eQM6g5qoRojCe8u5&#10;dajv2BmdWQvo7zAVBaykYBtWOFXX8ZcwaaFAxGBv8E5Mzj1XFGW0xUMWJRKRWBHpYnDzsFcewyXV&#10;xFZ8CxhGD0mmPrM7xmpkqlYwSAabkhH06GJOWfS1gi5TEoq+8P0+B+11bNghNm2Z8CLjoyt4FmRZ&#10;+S4w/QLTHpO9wUzNwLQiTc5nQOFYyJFmKieqjZlHzO6ESe0toGhNzuIATy/zYitkwBTtQIpUMnKU&#10;Ce7vM/NR/t/jrEriZMJDV1JIyokbfMEi5etnT9Dk38A/dxqpdFkbZlJbQ0wrAKlIoM4kaFnxP5yI&#10;CmY00UzOzMr+3tAbRk5EmYxZsNWwKA4VJSqT8xVAlqecXyDsD24o7akb8jyFPCB+CB/RiRrSu1dN&#10;wbzkJLK6QlQVg0TPvp+YoGmHVZav2RgHT6zab8j85lXAMzEDvgO5T63fX97/cOA8H5mWcqss4dz5&#10;aBNTcGFqGe8ATdpLx7BORtC/AyZunmYoegQm5kuOb1MBTlonK8Oqb3tKVERn9ExAkg12aWee5ItQ&#10;YmSdv1UatEFFUVW8C68Y7i+WNlefR3Zxu56hfAdrWu6CPdFqm5+2aWbmBnb/F5ioyRYH1zX8gMjl&#10;j6t2GKDn8asW5ZNvply5o5maVcLmKeB/+ibjCCOyRAqOHpPffbkTo0eJqCYaEH8rlbseH+wD0B91&#10;BjH1eKXFrrItM+6bZIi1ATsHIg1EKinmO5SYXKZfoQO5KIC5rXBmwqXjfVkCCcLHnHlctToitlPB&#10;+SOhGpIkOF9e2SYZvaQSuTCK2Bln3aZIMiF9PPO8+vPpYGI1U7OCYMqa3FlSYPfKyACpFlYEN7k7&#10;giQfYKJ2MJfJ6ib15PfSniATv/0rPWuf1qZ9p7u/+l7M6dpasSYWUrDmlvIiFSMjlciFWSgPH9+Y&#10;js/3D+8hehSnHPwiN6Ri0N3hMFhYFbzDFr3DRjLvfvd92vgtvAfNOP5OxldLqilsDtEGiFtrO4Ty&#10;CKz/tUsU0pIUqZzycxCDp6Jf2gYHkeQkiWVRaWj35fnIy25Z6ecGEMrhCaUI6zoP4tw7y5IlphDA&#10;4n8AsX63REluaxrwfCX+ggM6kNT1CwvZk67F7en8+Qcy46CTi0VvCK4a4BVbsWJ8OCPxiAZBXZ79&#10;7wJT5oTSHx+CYZdfPnScu/AZLg823t4sI+B5ix6yCkOW2Dr/QSyFNH1qLwx61BXhPWhoo6QA/VDj&#10;AlGT6AuyuZz+hO5xf6poLZluAjZ1ZxQZZO5JMkeZojp//p3NsolRE2TI7NPbY6ev+8m/gGc4RUmw&#10;tvnRh0NLObEDUMZ8w+ARNg52GN6SfAvrHGdmAgsvkviEk7HIoiTFgtEV7copP9TOncQNRHOQFNx/&#10;LMuJLl/G03a/yFqcwEiBOfWfRNEdIe7Dk10Ewr5Blcg/b7kV8uEvn/GvqiAZ2xWmUmZK/mfY4pMp&#10;SLI6B23tO7R5wSLo/xItzOjRJb6321WBqUVLEpNSQh9fGkfaWslBcrsEXP94uEACD3JNp87cLrcP&#10;xg6W6coW0Z8ye98DqfhvOWdfk6zWPPMWzFwpcS4K0y1eSPzi0W+xEmYE7a4JEthgi0v0FLLIgW0W&#10;ApSGKHy0Bq4Iav13EABzMRlO2vmB90Ae3k/qtqK60jU/9vb8r+vr8+t68Ye6iCIncRk5sbaezkFx&#10;ck/FAYuxtoYWbKN2S7hlKjXrla3NYf4Apoifa4ust6etVCKWP+duzzzuT7unYnUiCzzpw2V4688U&#10;V7LMUY0l+l8po4t+LkbW+c+N/WJloKpEOtoWNUUpOQfl0+I3aPmQVkUyGX9zdnc7iwsUx12EgI0d&#10;Ahm8jtHiI5KMINkC7xk/n1YFnG5Pf+Pg8jUxOVegnZ7k2nkpnBknrXHhw6rEZ1KdmwV3zk7bntZ2&#10;tCiEOBGH+6D7LQvBrU4hBfq1XOO+JwAM50rsNoIAwnEHgmwhYOLNmtCkwNXYOgNFSyQ4w9pUJxVz&#10;FHqzk2hZpO+xIpqJN5bdMuJL8XdUMbUOnoCDjuXt8yPuGbFEKBFHMAXV+uSj8hV2bGBnasDWDVln&#10;RtARLFOvzRZESt2IIa2kimVUhSLp4WuMrJBfz8WnRbZZFXEBl1uGJkdKrMz0DK7FCvQPJKK4Ig9V&#10;hZU9ZtX36GFVe2D7vHxdMk+rL+wHbg/fxFxGRtIp7DuUZPW7N0DocJesDRR2rJBa9PVW5CGR9zyW&#10;WBw5LVvvwE8m4/yPuUaUqFtfRgk0Lc7p2XftIECo+amq8FBl3DDTfsaYbwy/s8pl0PC9+bdt7J/9&#10;UbwHlnkEzDL/TbAh8XLZLj7vq7hQfwfpKSKQ0lZAiURhPm26Cy+CWedbFXofxIbOTlHB3FWiTNhC&#10;yobQoPb3zGTDIASUCIPI//XzsVtMjsdvLlC4sE8On+Au5XIgXuZSFED9qbtsiNUNxcD3y7XtP4iB&#10;eB2/Ey5qzoBe0QygGBbHyA3RJILlWiZZBbI4op2vF40z3Lk5keWFtGXs8/Lx4W/AaZAiQYaMIt8u&#10;yKrlfmWFqHb0t7unB8qT3XOOFfx1FtDSNlj1b1zYhkGS0JbkM3BcxRn7n8CW7OAGqiuCu0MhJVEJ&#10;7e2QkrI99TXgqzeaMA8l+I18vHMKUZlkRtYIfbE4ZGYOEIEVuZ19PRpk9OblPWjsL6LyzxuSeZqY&#10;OnfnCMdkgQ19m5lN+AN+0jbKMSqS6b9NecBmyKe0aagKHDn5mPqwduTQchYhnlNwQgbVlrvSYaWG&#10;MfXUFtkjhI8YlkfuCzGE8t4ez+PG5lvofwbVz2OaZiq11rYrrwDE+ptzhGbc0dETR48+lsEGVSpZ&#10;3joAps2EzSQgKB+aEyt73TflpXr42QQoTOXpbSHn5axYzuyUP13KOutgdP96aFUYQbEszkSVis1I&#10;GYXlv8Nqg2iSb86+tt3cX8Eylhv4kdaJSDVJa6Ya11zhSEcJNZAdgApE6m6DmvyA5dxqxOIo8iH1&#10;B8rC7POJBbl/MHDuHxdVCAQl0QHWnY8WQ9n9hqfCIO81rvYMyRG0NXBi4tbbMkxoBZd7BKRSiVDx&#10;6ZQHrh1Aiy9q/OyCloCyKgvP0acCtN4uAxAFQlMmzOiCZ7fI5XS+f3jsdPP3QWiQu8SaWyWTuV8u&#10;BzZkhyHFsyELn1y428ysH9IKGBycTItg/uBDOoLnB2lgR0eesFEi7adkxatyBFzAMapqRaZghk93&#10;kSQza6SS3zSjLzlXOV2/UApFgUBvPpmQAaRIcC3MYo5gjTvlPU6war/1gV9WcRsiHAJkSXhK2GBM&#10;i5alDNAMC88S16VHwdjmihQSzPp+adNde8R3va+EceOYQ85RiTyKjLHV6LIsURLX/KiZYcOU7Jnl&#10;7JkpM6UHKtwJHKEp2pwt/RAPd8mCbKE3aNR7ykNa5OE3jzrl61YIbjR9rUi2NCSTxR6Fzjp0+C03&#10;eEQWNbFyYRyhLsxByAaBsF6hXJ90cry4jwZ7ODMrlkilkNLewKrSigYBqltePwNZ8W+tE+xxswYs&#10;ZaIlFW/kSlJQUT5PviA6Q8iHsG2Vd4oNsvtxj+d/DESP/FcqYs3ZdBss9CiUzkHk/Zd6cnud2AXl&#10;8O2BfYKk7kRIeFnFkT8MtqgDHCiD2qYNJ5Oh/qNF2rrcHRIfSOb4Q3r3AFe2Hq5EKDY37yrK2Qnj&#10;gdnDVSsUiwD6Zm2DSsFLMIuwEvFl/YsdQiEcSwjAR7Yrg1gTb7GyhpkBpFDWCFqFtPBV8kBDkyKp&#10;G9AJHrvyo5FHkNqY5ZrPwEo/qxU8+9ZK8x/nJMv/VJ7ObP2hJ2eobPzyI/ejotTDZfTF8EQQ6ouK&#10;cnkwjpxvHEXqCTY29sWRw+jyT9yUSp7USBVcKTFg4XLQShKxYtuQIAX9WluLGbfogkPEBoZS2IIM&#10;H7XFNpSD9A7J8rgSW2Oq8tV4xl8+vX0Ro0oCk4aZI0B23WNxah/S0bgoFBqOw2abqcjThIt3mx8+&#10;F7V0xVpztRwhJRUFhvgr2C6/hz3zoZ0LLH4hA+Y8BIVoSnTFdrCpZUVxZQJlA4M18UStvJw+rx/Y&#10;Fk2xrZ3zFUG+Ix0fVAaUZZqCOJjtY1nYM3s3VcmwKXwxajyRc9ph/PSZdeWSk4TwY0GBlP4r7GnS&#10;qvhCR1CKeW+qUHJzDApizkaGGIhZgWB7z5/0p1Op5/LnnL9Vef0FCwFfusfin5YaU35BRTJ0Ul8e&#10;T4iMtdPRFecgb4qoEHm5SP5NSaPLlkhNkdTDuHWl0E0iG1KwPQPB5D/4f2FXzLiQ5UqbIgwOaFpc&#10;2wqMDbTeZth87Ozn5wtT83JzSNJrfjRni+d0habHCkks5wrRNGCUECEuoXi0//AuEJ+X+6F1M8jP&#10;korFpmjgTS47uUAbBlsQSu6otmHv3hF5wxIYSr1IJLpiA21NzhJpSATjEvdy8jXf4cBEC4anMq4o&#10;SDjPEwqWRYEpBdyHKZ9/IZn75cPZ+ON5P7lwu7txdm8UuUQqXlPIBouwRyRVuUpLDIXYE8pEBtGf&#10;FIEtXFi5Ay1gILaFpsE5C1QbkcoEj1ppMhAB+O7AqAqTeCk2/3K99bzySweIqFjrRyR1/E8LTUuU&#10;Qs+HeRw8A5VMuLLkwGIjxRWVD724gUk+2fDenwA7QNK8QcsTeY+trQViHGiuzQ4HqctTI+2JmZWD&#10;R5bCLrjF7Zxe5ipNe5KUTkHIBKMSg+IdsvsTy616IA6mJaUDMY8chjWzp5hVDXBAYSR1FQ93Dets&#10;M/M0cryfYVDLKeVA1ZwUuX56Cxm1oBVqQysZRmiXJSCershw3AQl1o2PcPJYMvN3qLreVVUumKkI&#10;JT/6QAiIg68iwfUPUZ4+v6GoYC0Vt/IWfAAjN+KWrg0Sa0C7srfx0Npj4Dtm1kLuiCkVDAvTzTTY&#10;k6IjR22mMzQ5mgLQ3kBi6iXS2cdn1N0LmliHwWg6c1RVUAnHUP856Dmvc31+fM4jcsrl7deYZh7Y&#10;kME25oLg0JTx+VZXVnMP7Q+MEOrYpLhDjqedrVS4IhSZmYPqqRBI6CzLL0UXyfQ37kaRGBdJMtCS&#10;M4T4rF+cmcmglly7nnXWOeflPCyH8njpPf835R4xiju1LkjtwOjme+QOyZjsSypbUwt7YKUdSvIS&#10;0OcbHgCFQzsEinc6dkNEROsLOKReLO08n0My2RqFPuqRO0CrBXiRsem0tKrK5SNSyducrg9GztIW&#10;xIKYIp2RStibojb/yEwCaUdgY9RWHc9XVrsP8E6xkHxT2hCBJRnXZbTQdt80vU27YBquCASnJRvO&#10;5ZGK8eQz0nhjss4zZQoFNLHaFubnO2tbFQdB+IpovP4SHpmlGmCqbrVAkS24wYFFIcHOzP8lVAYk&#10;P/pxEUm/wNYmd3597nhg9Rvq0hkI60lkX8rjGEnsBhQhyYTOQTn1j2kh8PjXn9ezdtcNEepxZtw4&#10;rkD5dnc1zftHOHAWXC8NwyM4+6C6/wSTKcn+MaU/DrJ3aY16MlOQMShBcNvumRHrjIQF2gxgPRRB&#10;KKFZClqnriAgpcgAen18KJ5bfoLoaZwy4Xv3BXoOJRcsmc/StL2O8Y+wRQptYIm5RlcObd3RDVtI&#10;s4okWHBZ24/Nci7J8qxDiIS9xSlnNpJk61VgAVUh37Dur4WWgHQiZUWDoB931n9ZtyDX8ytLFt9F&#10;qYSuzkKBrKGFlP6rQAI7BzuE38RsI+jY0A0kJiKIGc1V0gYKxGVLRpBsPJee8HUPnH+hCuWcV+n4&#10;Sch24/oFIOq3FKyKIQUSUG9QGOTBXttB80I7WNFlSZt7qdlD78/FWaKQooUN+QbhZvtKyBz03sYj&#10;bDFFWoDuKkRpKJOAx29pXwdQ0tpGbyUmAk3wIDcxhufKx9l8niik3c7QIre1JnTgANpbrCw+cvDB&#10;FcbMh4OHwYSgHE3qSlizqH+ELTYJ27RU3vA3a3u4ibhBSM2wB7kijSxtxfr3splIbpOSTNbkYkyc&#10;uVtTaGbrr6DSZlMx9CBvm4XmTN5AV3E541dlXKbc8lJb5JLtT3B8X85JViv8dyFJcebL1btk04rx&#10;VyiQQFOvUL2ilYliQcMpHEU/uWoF2rK0zdahTLUoWBwiEldNiRxsehNvuRRGVoQPhYJEXK1crk44&#10;t9vjefLpST55celHTAuTtbff2z6Rf4bENq1tWQQZ/GZXSm3o6AUO2EL1ozG62k0awzCpEemosXld&#10;mtC6JFV2RqX94/RLoyZTp+pEe4jrjz4YQsjlevV//Fi6qBeZf5yPlA5otSX8mX2HlPYLmFRvTz+E&#10;2BWiPQQO0/8EKaNp32EG0DrJTjtX+eUw8kI47on7baNts0iaD31kUfFKLDjIrq8+lXB+YEwyhvrG&#10;3xhYB1A+Cio1THOBDQEGtxGHQLHmWMTDue07hG7iCY2/kA02a6tdpETbqqf1Mn1w4bafPJlKg1E9&#10;eLrO8XkUlClRkUdSKaBKJzJhFacIsMXec3YR57p2wIkI14zhZ9rYyjf4FkyauZJc9Lg7NLjBhgfZ&#10;qomXz4KIJNOy3Dv3tGm099Nzx602CB40+wlvNlX6NJsG+xgCpGpM0/hTzAgQo6WKxOZ6qnB9XLSx&#10;agiicLcInhH0kiPzt9oWNkUuaJTelrT+BLc5KO0s3W+CwoZ8SzJQW6tU1HPaWfWPZbEGiwoWvrru&#10;nOikrGSA5PbAypWKkhpaI1ytXK4fiO52+bpjcXNw61tpakx0FIpu+inVWsSbJ0xEYMfBzBOPK3bl&#10;2M4fQKINQH9JiWiQinU7LKalySiywK3LZebNYVPX1ORVqEzLzk8qXKMBpl+FErkglIsWBYkwXC6+&#10;SUIx+PaiPHSLB5gZpsJAYYorvPEEJIwz3wa3OQiAPNivYJbND6aOVF9mYSv/FkszU/wOSovmfkz+&#10;RXK4mMX5SQ1yDFHMtMRfWmlumIAcO13JCQReHpmrHg/E3bdRanOwwmnct+oLKVTWvsUOS2lWCKMr&#10;LSlokIM/8RPG3SIcPfVAHP/KJG3aYaufeHra7IvGsj1PjEFXU7RHzbsK6OzltEzRCMJdEDbEZQt5&#10;nXsyaKIoSOOVt4r3TZRh91D7b2Ci+Cvh5nxf2+4t3mBIZl7ZNkpBu5LTSVRESNu2fgFNPvr88JR9&#10;6EFst3m6yueanB1VAGMvI0htcXGrYE4PZZoJSEHosRuIkNhV7MyWl/8MSDlJhcEqla2BhUPQbAtE&#10;m7PhA6AunUFoFJ1l0yoip+dzz4IgPrKlMKAZCpI8LvRn8HkvDUx8dCgQu8J6RUVRV2g+8qk83BT1&#10;/wqiOOdXebK0/xKW9IA0Vv+wtv0Ox5Y3ywSSd9BAjO1n75PS49PZea3KgO98toDLy5P5V6agaXcT&#10;x57MlhB8qY3SodSrq15MUAwKKxXkwZLwent+eZqgrtx8FrmHCuhKbjWnjm9goYu8WlXGgpSst6Ri&#10;MDBIE+yhZGywMQNjWvTT/7SDL3bVdIFYm2S2xZqPPPdFoAKx8aTvErAUSsrKx0nagZmHgbAuEYvL&#10;uev58Tr5sMbLkxYk4QyE4UU219uf/hhASK3f4Z3UVtmmhgL/qCsHOEoh+ComlIJDiDZlVhXBCugJ&#10;zDOmT/MZCE8fqiWsKJIkyVCI7dFJBSJZp1JhUkYaeQuyazh2RM5AH94x69+/RyqOofvp9TkvwPzW&#10;/B1Kj/szSbJVKusAod4EdghB57d4tSVDyFZcfQTBxqU6uxzU5kvGQUK032eX8IYnG9/YhCqqFJKA&#10;YnGC890rsSqOIE0MG8EPn3N6IBjl4b2z64v+eOaVV9Z7hD1kZPzxSjC06EgF9whG13uLMuvEmE9P&#10;V4hMWLFgHK6fzrS2KLaUyFRVP0pQo6JJJTXd7bgzdR9cESKJQbYAUzPCFJhlfDXAh6IhXi15PM7X&#10;x/ztocarr3PNlXJ0hGhyGGrEhk2o3OLuIyjUHzBlF5tvwwUEMhi4dbYRvZBMcksKPxuDEc8G2SUO&#10;viU1hbN5MjsDoSr328kX3CKa8yv/w0VtLPrXo07+Qojl8UdeXNpCAnuZbyBr8QqHHEe7srd1YCeI&#10;NRTsPeXIRYOLspwZj1l+Qer9dJ0KYSoG7+y9bXncSBod/s0bqnqCxOJqTTSz3Ty/fNGiz2izOrl9&#10;vNAR17X+Evzj8/rn4eiU05SaooSpfQEJhqQbbKX4Zm1tyu4THz8Q/BAunjV/fUYR/Iume5Mjzeud&#10;qxRXaJMdOhWW4CSUzVSGUv+7zeIybzmAlAvrXMAXOiGrV/4b0gUwvrdB8lsQFoovt1tbE1vZVs8R&#10;do4WFt8RhNOG6R8Cg7xFD5ix2KYmSsfjhNM10rFwHL6nz+c6Gwi0fpouMsxOvIsWAnn4K8qToLJR&#10;WbAlLG0ZJa73b4/T9cufkfmImRJxCPlswv1xOiMV9Ra+LKQVHmARGr3Cu8ulrhifxr0BsfXeoLR3&#10;4ohGxDIR0Won6aoTRI5jM90OaW0ACRlF3kszN9CpawlEPSH+fP7ytAWZ+FKN6+Ny+nBFdzr79zBO&#10;RTmYu1+eH5+PSKW1/Q4rpr7uW9rug94b+QMaHZfcCy0EzegJUGROZ21uGsuSdSpEFCzsUfO+vFNh&#10;mMAM8TRG8WJdAsqrosubOjUorGhvJ0wLovYGEJrJehklQklcuFw/Xy835tvZ09QhWM4GuzyWt2XA&#10;H7tyaOcbmKROQsWPgYik6hJGaFLi5KAmlIVmmq3RUAtad3eSaXHabgbSG+nUMzsnyNoTpeKjCUjl&#10;cvUBnhu7hov3yZSKb2XJ/bLr7XU7u3h5zTv9gdZWkItAaiukGUE2EvAf6YwwtvvNttHcmR1gC8h1&#10;LkD5ALPqzI2btb+1h+nM1/WRtyfaOH0njVym8le5L6O4LCDerNc0sL7l9/F4eT/5r78+Hh++BOCv&#10;j6+v5/nyr7++zv/6eH19/fX1+uvj9fy6c338JYOWYu1l4jskVof4N+96/Y8//ws/4X+l8hv8r1R+&#10;g5HK33Fw//77738lkDCgP/E/4O8/f/+l04y9focpWuf2LZnEifwFGpvrJ5jpH/L934ODVMLAOwtb&#10;eCcdITzl8/r7zy34nz+3P1fcK/4OKYEPEim2wyohiY55AlvsMcsGErcoa30DZPbvwuTY4CgVY3X2&#10;RMPPPzAlfUsRPx9E9Pff55AXbEWbIakXPFYuYp6XY8zfX1tMPr9AmT1+jkDsvwuTY4PjCNIT2RKB&#10;JMvPbAWZMtrvOEUW5QCGaOf3CMufXA3sAL7HHiMOsEf3898ESypWv5ytcPmK80/VJcGWOf5KH2TB&#10;ivoLX006DV1oHhP/fT1WNLR+roeIHRI1lfbz3wQjlf/fhv82aSz4X6n8Bv+vkMp/O/yvVH6DJRWU&#10;ULu13CNoziTm+yP2/2mItT1cv0LjEnlMseXxe8w7UpkosT8fE1y1BPF7KfV/FsDZ4fM7yHe+5T/C&#10;KGU+K3bBr7rSz3lSNo/kIiH+j4HyOp+04CeE769B/WwpV3CnBI5SWfE6uSKHP39/Ju98j5n/J0B4&#10;O3x+g7//nCYq/INNK8Tq1F/wu64crqYXz9cEyfA/BX7y+wtITxTOk1Qkddu05fF7zLuk8v9PcGj+&#10;P8D/P0rlv4b/yHluz6UBQoMBBzSBhIdYL+e16zhYL9RCo3L1zDifBCbmCOs4PHfduHp/yXsoPUtO&#10;epxP77CefYJj6j71FfeLAdGcORvwSHk7Wj5dHk+PnAnecRo7YAm5FQP+6WPv3oVrtmQHv/loRG9k&#10;Gs5ZtsX50uac+ebW5uV6/8LPgbRHzs8cO3uz9/TxuH/5/g9vYhGGdvfpkued+jzd9w8K/cPp5/Xz&#10;M68yBhRGWhV38G9waEYaXSi2whVHIdgeBD0ENlzJ1ttoPpsdaiJ+wJGU5IPVFzY0xBQWaEinqXVX&#10;XLA9sCCC0VFHBDE7JLnpoDxrqGNvtVyf7AYjdL6ZjhhL8cZua85DmmBwdn/Y0auzdRs2tt4tFGi3&#10;j/wcwGCdkIFrb4TOfY6r971vL5UlN6tyj+D28DbB3JuIR7efUBpfZv15+vjwPlZ+z3TxfyuJft1O&#10;6Pvp+XqeUJ/H9fTpDzZ8cAsmIiiqtFmGhLIWtByuwH7/Bt9Bs4KF5q6H0yY2bLCUVFm6dddP8Jd7&#10;h0mz5Swh3kQ0LrFxJrYeYGQLP0CTJ2YowlsSIOoiqCle3o+1vYjvfj396W+QlIGyIP/cbIVwOt+s&#10;Ir+2SaT3G9UvQZa9sXbqL1La+TJTdyD9nydDrrePZMytPEF1aLX9bVfUQ3uCmz+PRk28dxV18XFr&#10;UZQi5gONOeeXxV/X083fNVWN7v4U++NxuT4/4AGm7q88K5t7yKfT4+t5/ZPHrWRAWdmOxS48DMjN&#10;Qo/U4otEtmAW0yJ05+pXWMR4K2Xh+OuG3Q0EfaeS/i2J0GSpADwpJNQ7UEJrlYnd6d9gDEsvn26g&#10;N7XR3sSnI+1qi7GkzDZezFSaFCL6WiQElJfhCEl/ujzTxZ03ahTs90kjWKo0bx1SzTM/qemdbxMm&#10;fX/q5pPzFqIxUV0u16+bL1TVsqAGMRuU4WuIUc5/YR+Ymbw9+sQCOfn4kpT8NoMZ6ePj8/PyEXuA&#10;RXpig5goMU0nfy336h+fCHCz2p2WL5Cz+m+tAd4oe4af0Lh0SbA9sSTLsH4C6Aru8FPyxh/yNk1h&#10;+YC0Bg8ZhqD/lmtLoDc58SbiAFWQ9RmCNsLVSbqXHCCKxwFvJAUSiilgjpGgLn1ePj+fH49XHodO&#10;hb6Dz9bRg3f7uToAWMjiFrlECQRsRMpMZZvc5UFUz5S5rijEAyVRPZxx1Jjn2dVHKru+HhSV9+Z4&#10;1xxVOufB4DxXjvfCnPioASmh+XDf6fNFqTd/jvyQs7CnU/8dhrsddsIo0crSYBqV64Cm+BJ+1iCU&#10;qK6Y+B3KVXFgMClTdoL1NkiR+qJN+wYNNkpko8QFukZZWlMMw5I3FjID0Cm+qrH9tQphbfGYN2Mh&#10;cYvXhuT3ENsTVc45FRXLCDv5ILWtPeLRRGvzsYp5QivuoJMvRUxKZxwWKFdWrbNKQVdc1nSioUaj&#10;nv6OiRjXICpMfsIjino8PvL7N/TfJ5NeGkB/X0nht9sXTUs7A/BaPhdDgQP6z3BINCX8AOir9MJe&#10;GyD2H0lSNspPnUkZ2uYLk6AZjGhBUgeKN0YwEFpyrSyhxgtUN1CXDevlQ2XpkuuVqE+N/dbuPCmW&#10;TjNk96EVtzz59HBI+45qXfc9KhpWh8xNLSvVpB2g+JY7dQBbNq/FB0Y5fc7V2lLnlTJ9VJPEWeKi&#10;Hr7CW9PS2QhAGfL2Kd97SOB8eX34pDAhFeXJBITq+B9iskEpX6j464nyn326T+V5+CMZBSfzcX5C&#10;2nPg9f8YKPRQcOoL8VBhvXnbVSMGErHRjjEHeMvRINcbMaWk7oQaLi3wo+hNUQLqhr8OyPilkyFo&#10;ml8uOBFJiio2PsCY9r3JDmcQN0SsFTPjWA6myR/sWEDBavQaIBF5ScaqmHkl85e2JtlNQ/XYgJRE&#10;6iSNbckS53xzt7wAE6MhUW1I98ij0/kpID5q4wykFXGN8uo7nHx6WKOj7by+JMh8BFJGRcopkOa2&#10;XWLT/MAW9U+wFZIGtvASV4z+3mEJ891/z1zy4Bs1YL7QdnIwi0lcwyky5Lp7mlVAKELj8OvVjBSC&#10;6Tgl+USzg9buxkP4RkVCydzSM9hRJP/hLnEsd3269exPkcDsYMyQXZwUMoKTB2HLSovBCNGzpmMX&#10;xcK0VP3zhVnFBF7xREiqotz6vwvXjwT8Mot4QhJFIRA7opqwSc7M40IXIliQsucExcIYTf30UVP/&#10;MvZ12+VSnsuT6W3HwAEdkMUj7KEj3cJWiYasZGAXbj2rnz2zgSAJGCzK1XSl7zDRiyQ6pST94NC3&#10;FEMY/x0OEgFctczShQz2h2cs9tmIgIlGN3hKHAGoV90kZ+nBZigcMDtM2uSfxECoKIaJmJ9MZncn&#10;1S2vVLUZpkly06q55CBFMVx/eAGOMXhoYVxs9DUfmBCo3TajQY/8UPL88CcbLFgwIU8Jnvyx0b/6&#10;d5YPly45UPrUMD3y7q5WLbLwb7A36A1+J1vGKkY/16IF2WtJ+xecTv33kzgLzDFoYMIHWgopwcgm&#10;SHFB9LaQ0Q0ZiGtQSHiDpS9ORNtkhFHAErhO1Qwwsfj2QTtGUYC46KD8iEVqRmiY89s36NaqENt9&#10;TpOY3q43EIZSqP3uy0wIeDqzZh7jA+4gsQIWlry1K3NB+mLPkykI0Ea4VsbaefaGUrjJcZZx/jn7&#10;MDkrXo0MkxCq8XG73F6d4lCdZvLgNvUexVZII8J+YHy9EQew/MDkhxbxCAh4IfUBpX5MErw7Z+2K&#10;fpzSkzxusYUfKO/e+CmlhQVPcSWsBBMcXDR5BtSPdW3K4pnKDQ0B7KZ0kN3qNjTtjkTsKMByDQbS&#10;QJL2UCSkeF6WdgT6PCqRUgCfkW+WwHprTKpPYhC9p7cNNB8+We4bLjQq0ZTMNNIg9Mez9r1LluiK&#10;4X79P3IPox9P5kxHg/aQhQyK43F/q69gReuFlSMkpPNOLhwSJ3+kvhUlbPiRuECa18xBccuTfgml&#10;rOjAFrXAYgbrtYUDVjV5dgd3S/SWWgWpSVnq8seOu3aRQqfYi+lJCjWCgiIfnDs2gFWG+tME9iqF&#10;dMJqKrQnSGJlFN9ymRUgrP2Iutn0pjFtUkuSCFIWcDUrzC6oRLbj/hbF2Ubjoa5kfwTb6ART0eP5&#10;9JWI0Rq/nrmwzMW2sN45fbLQvYNQ6InlThWKZYsSSjvCyrDzDcJN0c3/Dj/ph/Leit0CkY/BVO/9&#10;oBLtmwKRccfrJ4GSFyoEbXiL+R4ttJLWumAC0YrAWqEUumDxX5rsCVAu9GE6yrCtT8lIt1PIEdww&#10;TyZChy6GpouTpc0nQ9nzfzr9C1uLLfC1oSTcii9sxVsUGiDi1AOqdqgSj/Q0JkENQj0oDHVRcdQb&#10;17OZV9ABSDEpzEJMUS+1+YR3ZwoD/fRHlSQgPsfQ8x3OF2wMvUGoNnYL/IBVyPh4e7GKxfB7ZWFi&#10;5qBFB0/Q74b4bdhECwl90gFFSrawOkG2tKEO3hjzHGGUxa1ysegA/WGjT59sdtNRBrOCubNNwE+s&#10;PddpBwIeaOrybSYaiyqKucMGxDgk9KYjK5v7l/cK7lf/2dWa30S9FE2as9Awkilm4OzprX9D8HIv&#10;46Gfv9VHa3IyqIbc71/0vqezy7CgQw8Mjrry6UGdG6rL+fPPeoHkMxY1IovERMOPcGAPWCH4GuwH&#10;EDH590I2tE0W2V0droVXVyxCfoJC/wZNsNIAJSx0Anu+rQg9Kxq/tAl/g1iRpSKi4PkpsF3ibUEP&#10;S1xrSpAbVQOPvnV3m2LjBcsE5IcZyJvVu/ygtSNNR0UqFXbhcv7w7Qrp/b5zzlhrSx5LiHYY7Auw&#10;o3/eVO5ZYeYipjN//5f1ygm1QT/AVJgsX1QN1SQBLcyFtcr58fLYzxtA6pPr+D8ncDL6gUG/OvI0&#10;MBqxmrU18N1byBZcYGEptYHdxT9UI7ounKxXhPAzLkBUPR0LmEAIy18BsGNYz9JLSzVBeoX4Fto1&#10;BKiOjNZ8MubtIGYLzEoWfu34FJt/6oocEixYqh59KfbKO84bdYwMyYKmz50ziIMXwsYlIQ4BE+cK&#10;XS1JWMbAmWpYkgpaJX9N7O9F4fXO6ik6oiKxbOoaBBURYeHC6pUtM9cjPz19vvK7yitLlz+xPdUo&#10;9kSVHrCE+CusVuKZZLTpv4Tfipuc9oBePvj97ft0GpTx802ChgakNyJxBndqKEKSHnOVmKuEUg9J&#10;FtScbAF6MjJw6UEn9sQ1UshsM0VbEr0xgJkgbBIABQipQIWDdPohZnU5hfsHB84pzkCrYCH1Nd02&#10;melGyzQmfGI7rvlTOScgj2lZbWOvMCJs5JxbVBt1IOoCUFFeE+/yRS6ZvKRTDDtmk5GQnEhDdt84&#10;ElabgDC4w1vgv4St3CWaXA3sdYa69kHH73fYSW/YL+QgFls3yMTihjzIFhwYOxJ3B0867JjMN/ZR&#10;R/SqQKCIhTRuogP+05cTSKJ1A+6tJ9PYA0j2ODPWR/4SQ86boOW1CD37RTWJ1kRNXMoC9LEBdeB2&#10;/mDpQtlORT7RpCaBsc6tZYmuOGP5Tz/+Ty7bZdbifZG+i2HNimlO54cHin5kSQgfBzgSYHJr5O8w&#10;0dO+daX0t5JaEc4xYv6JGExPrO4KBvYCg4ZzQzsxhCQdamnGDdJkh7iJ4TpCtCW2hQ+r2empWYmu&#10;t+iaxufRwC1IdQBt2hZbyEIgOdxBWYYZDOoM3r4HHoxjFzohezWVsS0/YVNL0cJESwCVIQDOepZZ&#10;iYKwLFUQN8ZgLGbuj8f1jDFxF82KhNWNSsFu2RJ9w3UXvCK+/46l1Yevv7NBadS6vkM0eOEbMtcb&#10;HAkp7FtpvxQekk50xYDBjamig+/Iogtm2LAGStgxYaVqjYfK3kHtmOXsLFUEd8ztlquPuzm55J3l&#10;ZM9FkhyORIE0QZXYSIs0se3StmrrmdAlraXPm/CfHy5/KKsJANO6QxkgaZgRTf6C1iSWRUXJTKTa&#10;fL1ce2cmYuHhKz+IkuD7uVihYDX8t8PzBzueq+93Y62Tg9zA4/F4vjziO7NH2sUB2OSyMxD+ytUE&#10;hJ3rHwDLgw1Qnt8p9lB60FRa6HolKXsVMUXAJMdg3S1DSZQQss4earkDqUyYiMbs8QOVC24VxheK&#10;2W50IREaFtYlNnaKpJ9aZJ7ibgeOMYLqnmJB600unApsmMnNaGy9UFGm9KQ1NNLFtQqRnAoWVJOA&#10;N/16FAe7vokLFWEbo1nxEUoC6gomQzPzysqVlS0rGRJg/NCp6EnWKbisfUA+Px/u/aa5OIpB9A3K&#10;3zvstJ/p32CPtj8GDdWunPh01bYPOnTcji0gcf3liqxL2PEWW7AWQnEaWs5KfUgsjE2JgdFvk9ND&#10;icC09KTM0iIN7YJ/Y5XESQp4n8gkOYabSgMtA7CUQAgoV+gkp4DmbdDMa4GdyNEQfSwKyGiKJiUe&#10;tkTDgoXAJjEPPV2GoDTaGCyLpgN1//IgF51wa4TW+KiEKxcVBZoxvu3Zc1ssUVku60ELbRxQZAU3&#10;cuFbcAdLWqXZ3kPJ75B69ed8RSh1ect594uKLOKBtlAhpQODhJSIgaGJjb/BNgnlZght7cRQ1UkH&#10;ufw0xr66+Ee1NUirGuLoJ6zQeqwgbARlxqpPsNONh2+Pnt8YFCjUglJ6Qss8hRevKI+MsNfBiHTL&#10;jCFxyeIqli/bX1Tl83S7vj78/2SmIpbOPqqAIuSTv1cg7fMDPqEa0qJgU4g01cOb0Y/81ZrX1rqN&#10;VRkMkxu8haYFR5CQIhLaYacdY97xtQ+SCdEExInsVWpAfAs3QYIps0id+BKFRAbZYAJH0hFybuvC&#10;hca2U5ryk0l9di12tPnPOckXkmZdrIHp7G0fHZiwbvbFSevfuho331lLb07rLhMNhewrzkNDVdRf&#10;lqzXL7Y7bp6rK6jOX2yKz6dMNiR7+tMgT+B8519U5XnzD7PQiMf9xD7JmcdtdaIMqDGfn7fHR0cC&#10;fC43nOjMVShG5EYy4Q5vod+ipugtNN/N2ecgYCNv/b0COxgIrfE6wiGNJQwkCGFKPcS15HdQQSKX&#10;dcafvnHkRjJS6JdT9s8MRYm5YSKsAi07Vog+nPvQQKRnKSaIyrhQlqb5aAGFVjU5AosC5vJZr9rq&#10;0T2eJsWYz+vj9fIPTV2nuKClv5nqPLt1FYPyeBaLLmgxIKIUrGb1H0/ag76hbFGVqAsOO2cWQY9r&#10;HrqVAZzF5wCcDHZAc/b0Bj8Ie4OnyBVMxBZbscbhqq5I9FvYkIFmLj7+VsoCsD2mYZyCtI2YUOKG&#10;CFQzRkPWFIRdoUvSK4oBCtbgM08YhKhNCTkbnYH2qzbHR5ymIsjHNITubqZZ0npnmYmByB/SJEJH&#10;blNbiu419XOhK6oKeqBFQY+hsStmBR4bwsrE03qqueUV8FGBgpFPH23J/thTu8frw+12Ns3qUi5v&#10;FTwyHsLS+A0Aw9KCojvhEPWWLuLZS5nCF7SLgogRO/FjVzZ60PhvYM4NJtBi8i00alKmmJLirVRB&#10;J6boQBUlujL7Zo9X7BPbSW7tyaedni5i/EZTUqTRBWj+5wjLxXNuAQide1ZKd1M1PVSQIdidU+yU&#10;kLK2IjEMTaMTbPZAaEgvlQRtiZ99LhOUzN2efz3Pn/Y3+fAAVye5HcRixeP9+/nm4kS9YtmLmmCB&#10;5ng/euWq9/Kq4QvvfofDsvQGw/IGx/B7XIoZd3nAzwy72zmoPBzAEHENLD/JD+RAaPXjGTLhyePG&#10;RdAbMCahpiyR3l2zTlRl4axX7J44vcyBorBGaZLcQbQokGmTC1+1gAyGTHPHD1Pp6lmSkD4FiE81&#10;CWWCCblwZgqQ1Fw7oCWSMw+RiH0NmpDV7fXpH0mzmc8rrHO+7w1GdUUVQGM0GS+WxZ7YRVdUD1ja&#10;JikgKVGhz8/+rM1WlmGdYXaHI8uCCZLkW3NWvhTUq98BC5+cO0wQXSkP+RQPmG1gEnxzLCMYXkMt&#10;4ZBGmPjSE0ygnqkWqCObkgxmO73XTJPtQy8ybguMZNIeRBot3kzqTf7ZQML8/aKB2SlHiYxLIRTP&#10;sCZsPbN/TlZh5q6pQUxwN5xa0Zi/cosw9sXF6MsDfRQnwHb5enqywPWmkbTOL1mleM/o6+LUo/Jg&#10;TLRNPmSJFqEmIgG3Rvft/mFdoQwtto7YgISVWDjiCw60hcY/0ne8dqWk9p14/OWUkCSLdIRJv+Lr&#10;UXKuDYa2iIeYgWVbnIL86CB2kzt0tRKxCFPRxZ2k3Spk3UJcIVKjb6ITeTQlQApVwPQTunyApM+l&#10;bSVEoUhZhREJrikxXCiFnKxjMwV1DvKnbS9PWLAQKsvrdsmvOFQWVCX3nVEM1IGpit2TqvN85aEW&#10;li8oEZMVu6OxLMKJ6+XKS2YOXALhTxBJ4BD5jwDPbwmn4O9QitW1swis5+ISXjChd9r4C/awJRji&#10;EplQYUUUVkxTvRc5JqXgr0xx6R7SRFPcrdg3k887z2B0a6rIRGRYQSwRZoPjX0U3iNf8yWI6H2xK&#10;cvGDrEEjUH01aTDQGragzBk5oUWD1imclkMELfm6ndjY2NfX/DbZdYzmosqh7UAh8v/Jhl3G5DEF&#10;bVSUZFMV4v6gYwpFpvWGtbJVZ9jf4D30PQhEhngjnLgpPkHgnV501raFJD5gxXdY4c0HsbQ9nYRG&#10;D3nwoSQygUXcQeWownyeGIt6HtKzaNGwsMdgDCMTIihiCk+X4iqMVmC3Q4SATwlZmJpO9TK12bIq&#10;8ZCkeRqdhJR97hGg0k/hls5HPTENu1gVJOSewbFFVm2cdFQWOt77h0WfX/S2/3+U521d1Hiz5+bf&#10;+2BXMCQsV85fBJhsPh4+J2WEQbWlDzz9ubweYSW8c8l11l4/oCz+n8KUHd+iDUoYQW8QXSkDbxBS&#10;ChgYhOxFtiSTaLwSBsStpIGdPkl30hgVPeYez1trV3zwh46xdyyJ/ukGhstyQ9FNzwl0+ZzMGjj5&#10;0nqTqn1LiBN79YeF1m+e8qnLFuov6ZaXHBY9uJ6hMXSCmgJP6nL+jdGHbDEXTDsvn2FxbvEYpirg&#10;mYsLkRgO9z5qxcv/50ChLvev0qomvVit+HOy59OBs8MBP5J3COeBYd2WxtuA4KLoH/CgEUyxLfJo&#10;V0zwHQ60oA2nrIGSFwE/5S4spEQeA02R4AZVFC5mePc5OV5xO+snkxF5bHmzW1B8ROF+aQpk4Vmi&#10;hExUBE6feaOPSSYbJWPwh4QTVKA3K9uU0G80NKgMoRZqSQEdyOyjwwZ4UP+X4MZmKGrx8v8q8/P3&#10;x8WFL8vfv4h65rRfu9IlSv7gBiVyyxw1qUb533eX+XvlcrrzGt6O8D28Uw6NPOQfKAXh7ZGpy1B6&#10;KMHD/6g2PmgJcYXJUDBV/RZZaJI6Qy06EAoQxMTSNuoGs6TNNuQzP091yOZEA12hI83WXrfjKMCU&#10;AHnreX8nAjIiWpN68nzkBkGvH5M1e+ue4hbIMBhgzXrOQLX7qsiuLdqVWBe1ZQAU7bhfrn+9fPQN&#10;vfEushbGf6qPyfAnh9EKcI9dQkbznJRCz4O5mhsF0geAI7Dhrby/wZD0vsWaZSe3gArMEkXempxK&#10;hjLxhe09CYXlLzBP/e9RCQ65ZR4QfKOACS56iVv4DTQqAc9VhHSCfZOuUWb0GKvVtDqFVntIgjb5&#10;Zg2Kj/Y0P0BhLnuYl0ZQLZ88+7tNQk8snpQtGEOimpBZ3N9LA42rvlRLDooCaG2Y8z7vty/PUqB4&#10;FOfPO/JflRiYqIi24wVr/vLZbXR+EaJJiZok+vmZG+uuwcPVxuZvECa5xi8l8CO9hUncI6QMKqSn&#10;Shif8D4HKbr/AlpE3AmsKiSEspcy5ENcaAn9gNGTrFLwUQFcu6mjlo7yOYMWljUIkApmSjBqqFWl&#10;xml6Tq40uxEO9cN188UXPZkkeaaoXCNfdCtUISQcKhLROaEdvnZlUxcg8w8u2qGp8K5yVOP2UHmc&#10;27plRhnyJz93FrPoRNYwKoZpojSGwLUuqDXVeYOzTC4IE4tXkQ19A+lv+RYMUY/rmGTDrbGB5b+v&#10;Vyo5sV+8QVJK0Cl4KEPCjTO5dgIOXqnfYTZA+JmD1AcyqAbXyx/7yGUIed0Yef8QWaU8UqZQU4sb&#10;3HY+uP7w3PWmwWZIUjwXof6pUeapcmVMCwxtpN/ScBvWlR3nRrhbO6Fum5l71G6nmMwsvgBOOKkF&#10;PiaOJqgHr+vrxRSVTXUoLluyDo6WBELDrlDhzEGyrrc4fIMqz38Ktrt5txJSXNo+wfeYhRSOz68M&#10;JGS2hb8DpGRc8dt3HGI3pL6U1riCppDWsKA9GZsSlKYjJh8lu/hep/SPycmabqOnUigKlZFHdG7O&#10;ORtJd8ZIn/rLsIgxiXsFsAxCwrKjN4EBNaxFW1gJ4kGFWjQU8gbqqQp66RyEmkRFZIi5KMcsboou&#10;J7UDNdCsGKtGjL488uyThH4GU1d8r6IyGv52BjcISxuQ7J3wC6SoraCGpktKCqTWgAUenosbSIKC&#10;MowX94DHK0Ek5a0ER+pyJQckHGFLXWtSny+WQ8vritbHYd3v2i3EQ25ChYii2IhIxr5DUx5nbwWx&#10;jrEXE4FaWY/oAtnykYLBc6RnAq7QDtCwmtFA9EWNCWj4dPFUHBUleyGnGpYt6k1mJFTlgQnzkCVK&#10;Qiy7po88+5Y3y8WmbDqyAncPbhwMjza5oH9kM5wBg8Z5a+4BQp+SlEJRHbGWKj2E1rkiOweVPJGJ&#10;Xt63GKCRQ9lSxGuxiyZ2qLQRITZFydvssyDBT2/uw3keSXJiaofTGykRGou9/GS1d5M3ET2uTvDR&#10;NE/IhjwisH4LaN2X/DtgiGFJSLKmj+gNhREhvWFoEL3oCbMZM5BYdCULXS8sndOI9xC1NbndfPZw&#10;roCCfKlEhF/9nZB6Ml+cIOaBL9fhMhkPqDuMAeFo8H8EEkw+PctrqH5KnuIDpaZSccSz2ZWQB9th&#10;8ORYGE7dXBuqE3+DhpI49W6hd8gSpTpSxcHwftIBWoipya4v393CtmgUaJcRpDx1nz2Ro116d81N&#10;ER4CYrEJ4pSJXfFNlZNwT0dYil28CgGiJYKWJHYlnjDnK66DvmBfq4KO+JSC6yabcGJrZCja4Cs0&#10;fCQKnVj3gATtztWfJOqHxz7SJSbIRJk8sPoOG7NHOGQsWNQUp/SC5OqQFNsiBHQlpHKxOT/BAnXi&#10;6aaQ0qfUEHsFgqyQsQSS5wesg5Vqy6d6YXNnx2P3eNCQJ+Jcu7Q0IonIJbjw9RZPOu8grHa4qY8A&#10;ja+Fe+0wGSlEz3oWqSrDlSrRWWthkeRNIb/ogh09+kJP+z5k7YY/Ws6U5JtrMSWaEDc8nuJmkpK0&#10;aUm+kN0b+TSCkBul+m/tqDTlS1fnO5TjJpvUhW/oClrFFq4zwQSWXTFYJO4GJo+f1MUXWNJ7rlCC&#10;NO2Qt7y6iwaAogHZ/MSiRFE84/d4f01BJFM/3OmOUVllrH6D5KezQHXlILtfpWhzjCijQVz6hNGh&#10;HIEozFUQy16QIBBbAlg73V/74j1mD2+/ohpZ+2pnrteXzzmhRBd1BGXzOMXDl1f+qT1rl2Th+8hR&#10;k78+TAthgMvmh6vvIIP/CCvL1raW+K2pWyjy9ZqgCWNXFhSTHISE9QuHULCVyJgVN5XoDuWYbPAV&#10;E4iSvAON/mSn7L7ZEEtb+wXl6QoktFxQG2eQdSCw5BVfp9GG3oQJZQ+ZfSDohJOgFibOuEGoKXeZ&#10;M/2gItqS6giX801Uxp53B+3iJDcO6X82xz6ScP/wJ0M1KnxRGhctBuOqLfge7jO33m3txpdOEKB8&#10;bc4/wjoCGEgRqwwgOFcle4RDyN8dNh4n2MHHm+jfoDnq5tprEsX1hleiDUwqnNJ0dk3JHBT74nvV&#10;Xbr2Vz9k8DWjPv9x9k0p2JhJbqkIIJpgOs9LNlXp4f/MH0kK6tuSw9h/BiYu+8nsjW0cVtApam5B&#10;qoBcHqcso6JqoCCubfmqRNqNEDAm8V3gPu4PDEefYDmpFgE20XxzJBdVUU8AcIThMAjftlLGwlyc&#10;H6Cp+zfAwsYPNIA+HUpdaYQifWepIf26RY2Pq1NC3AJ4ggdaykvyidrjxBq5aJOQLt++EzaOBqMh&#10;CaA6CFkNIXMebJsyVES6DGGmKIe5qtJ6UkT6s6iQ9OZswAQrxZYtteTOwRuEJ1NmfyZMxqjFKIu6&#10;MuoCy2c1RWUBv7we/hreDRN7ZrXJX6GSmzSakEKO5iSNpgD3uwt4j1fkUNbLfTlKA+IZi2Oo8aWP&#10;vwKBVYBwQAWDex2boBa4Dwq5IKVIvQUr2AImPIkNUuJQ4m8JBhFMkrDOlm6HMSyxGJ5A2SHZ15yu&#10;eqYgXzc22BCP3Lp+ObHs/WQMZ7IY2fgplNZwaGRL+7mcSOhke314SuzU0hLUCjdhwbvPSmmyF0CP&#10;gSxpXZPifbFF1vdGUNg6PT5er4Su5z5SK4Bljuoi1lkqt4miKCER+fQ3rqQKV5GdfJTZwgEtw4Vd&#10;iY6wJW4xRVPoihk56C3q8tfaNtFvQPxgQvG4dQ6E8S2sEVO0fgiGJ13SiMT9BktRqiwuBGwxy9zo&#10;CjOSJvKa+3fpZlcwxpDDbkqlgKbnABGXs3XmJ6oxDMKVvranmyaw5LsXUrGXmS5wJ2dBTtU5zQlg&#10;oJsh5x906H77vD9erz6xwF7Y7bOTiwqhLvXgFpc24BDlT55NIZ09IfZoiWtnv1DWfsJbojcwZsVa&#10;3hbaIxZto2yVqiuQ5ETMGL9JUJrwLcURVsqQLVzfdL2k/8gT4qBVjihKQ3HtAXvCSMQMsUUzy3v0&#10;guWXeVLdz3/+fF7YjTZBqOnLwRZAuKJuaQhBq2gquzpPb6d8o6aUpB086apFZLJ2mQNilVQ3tSP6&#10;4r2Gaw/zWZE8fRHLSZ3INijrFU2HsThSni/XvjUkozhBg13+KJCwG7mEnfIUrjYoLp9BfoLsT5yl&#10;7G0cQry0eBW/Qch8tz3z+DvyhgYSLnGPsixCKe0IqaS0Y5Y91Ya4nGV+0c08pJNxTPewRGGN6NmK&#10;ZoXuoJOw7nmxFwGNv4uGsSWqmP2vDQiCiPSIxmetYYlAIjwSM106GrJEQc7iB1/mysJM3TuTWbzK&#10;Y0yKitK1ipZDVYniPG6Xs49d+3MyDQzaEjXQ8cEDFUdIEDVh0xxywpmZmJXCjizr6MPXsJpW6Ze7&#10;f4afsS0hxa0AMAgVkGNF9Rvq/j7+IwyHJniHnbqu5R3Tbph1xFvxjSkVUDuKLC+I046HXbeX8h67&#10;nx6yzxWQBbnQ9MGUHG66mAFqb1YGQbrLDeaFtSwJlB3Lu55YTRg+RhyL2At03oMd9QQD4kelQEl6&#10;8wdMnG2bOL2dechfF3qpFu534jMBqR7gsTPeHzIQRUk6viR+DFu2VkTp7G048BU3qlMF+negJQfV&#10;m6LFFm0JJe464y994QfYAjv1iFnEYPFS5iFFKxkQbbKVPiZl9KRAILd/YtuR84xsRiojOANJdRil&#10;wrR8okHeFwKw/qiYSHqzRMvUl9UQAklRY6RSnq4fefIpifmu3OomnsNsQEJic2lGrD/6Ase6/pUQ&#10;644CvnZQ/fEwTl14PK/Vl/Pzo0/6oy7EPD58rDJaNCf+xvRNPTZD/tKc8FF342tncIffaIW9CEtc&#10;YSCkLTRoEgSb/4RZMIF4K6KBLdmGOG8QSHkhJ6ahDY8viE7g3QN26xIseqLD3EKnID/UJD+ysD9a&#10;pEsZ313rasZwJpiIB3ehZazOApNSTtIVfMf/88N/YRnma38oYzycSbh1QIiCGx0XKaDRFBSErZFq&#10;0gM5Qj4TpeI4P7l89dWDeaq/hoQS2ECL+rdU2iKJ+dnZ/eW9UDhKK6h2XcNR9XZgY238fx9a4rEC&#10;K43TqEnwYw7aWFvwLUEL6Bd8S5jSiu1EYBEbnQBIiVERnOqKtiJWxuf2SZN3Zl+cj1i1oCJoR3sZ&#10;cCXjswouWhp29SAS6VWEnUlat1XrT0otBhhqwQfDcnn2rjOF+hTdQIs8gpmSByQXRfmy69jA6grO&#10;MiuAh7X+oR1LlR7hogHog1rhP6saCqGXvzB7chHybhFpIplyXngPfQOZqsfnO4T1DdILB8QuSbiw&#10;RQNF1u+ZRY1dsLBmmUDITZdv0EYmkQU2deMmpl4jm6ykBZ1OFqguLkO9V4hi+JMPoGtJTIheCkli&#10;zXvKJZg38QtbB+uFlXwIA4zsLG+W0MqYL0dJDQT9s7ENUl8QHZNI8KuyeUYfCupBEM1wVlI9Mu0w&#10;I2biQc1f+Tm8egLos+Rli6RSEKZ6bz3Dw/2VH8OjKpoXSXOvfbVkcby3oHAIiQ7X/whTSL3VO0BF&#10;eyCFEArftQ8qhEZ00PqAyBbYgkNZoRS7oNGWMMWEsJdYiDkZRVn6on+7Mk24x1XkdmKueBTnGsa8&#10;WdZIsA4fmwYh6Pmc3TkXcU0BpE+TYwgD5spd4GZqpIHJHoC6hZJBUEHMdn65FL9fWYxrXFjJotiZ&#10;jdAKfziWqcc5CE1gUs2f18WUSEOj8tSTuhftyS8SSfpYr0hYLXhnvPwMV/JULP4RDzSn7rfW7xGF&#10;RtfZqCLoiu5iqEgg1BKO5AFIKxsgau6tpPibk+hD8olaqxQBfIIg2BRSqx1zb7DQ01NXE2T3oX67&#10;SZKjnDjriJiiImRInGAMsFFQh5K2CICuNVtqXeQ4e0HiC1Q7gAzusJJNXXQCYtKB5JnbzEOz18GE&#10;oByv65U1bG41Y0H81ZnGxl01qqKGqCxOUq6DnYMquMUrTG/YDnK+sI3d3+CYF9zvL8VNXOpOKEzk&#10;f99X4B02yltUijjkmNwbsUXr50qKOPEm0QoAMwVFWf6UEguhVUFnEDrd4H8WRgRE6zBPQUqUQRe8&#10;RhvKHQGxslLJxSmEbDUJNWzqFT4khuy3+MEtFSWprlRrcFzNMu1kAhLQhJv/5WDfe2VCiu3ADGZz&#10;/MiRC5HmMZUntxJ8bMHgy7UUgBMO9Q3vTO5w5PsfwIixmzu8lbv59eyoIEDOV0KpW2SDPTLEQ0wo&#10;DTdOZL6TeCO3poE93w5oi9/l2c+MS0/n7IaM1umzTDPmSLd0p+J92KqGqZHUiMrNtr3Y0IKNnR2P&#10;dBOe3fHm8tWYWYoF9+seXYRlyJedDAozM1lqUDzOz6JFYKeGVWFTrl54UHfFWniSG5VAOfwmW1a/&#10;eT2yFoVIgo9MQmVXTC/MfYNy/HvcEbYEafDkGqBwP+/EBUZ2bbucd5iiE6c3CS1xQcj69YBJs/Lt&#10;sGd7I8eq7D57RPY+6gjrFjsCsBdsnMXaktPJ11gcWgWSOAlmCCK+eDU6j0yFszpHqTThBIRENT5a&#10;Eb+Q4ltH2FJpvU+oL6MJ3K4sZ9UYrIlrD3WK6Qet8Qah96DvbprdRn90zWuy+KbWsPi+ufxASP43&#10;no9QHjbG/i/ClFnvWI0SAdsEM2tbo+sZE9JAAmZfCRpbJGkng4UFLLr0BH7AN5I6ss7jnI9YqmRr&#10;7MdnEJCFPbAkQqqLrx0AHUG1z6FGdG8QxgcfII0UNY/dsZQkIGdKToLA7r0TksAvPp9MPmFWo4J2&#10;AOoImuELJ93eZDahqo+sWvx77yhHVEUXRfKtGy5fXLqsHInazm3r7U0aNhdTR2yDNzWyhCljcq+i&#10;RLcYgECDK3JFv++DBojcwLxDMd+E6xUN3poNHKjSzZR4SYlY3g/IBMSF4PPYhn2wb1RtuHnZezh+&#10;SwPWsrahqdBQyrTyhMUFCk2W2KmR+A4t0W9jup7ewPSNyjsEqydLP1AYzUdUJt/YCLdBNRlOLjd2&#10;QP4FZrY66grOi50xyqJ+QND0jKLoeb8zMPy3SYFyWHdx1cABNspkeoMpccfj+V217tlAfFdPY+Bh&#10;AwvwqzMJk6qxQIIJN2ZFlZJ8Da/cG2XgGFhGpaqS3wRWG2I9YmAEXGPtnPax2hIZWY8d1+oWrJCZ&#10;cGeVWMjSOFw0vPzUUogyHcCaVr3xZdAPeuKkg7HDNVg9EVjKnj6ZetCBPkaLDjA5aTrYKWs+IL1Y&#10;v5y61s0q5vm85EkW8VdvsZeTsjNcbXweIFz9GnNs4UIO6ba4VDVi4TrQ+f60KyYsUm8FgSC7U79o&#10;keCW3HoakaoaZ4REIRpSNQEyDdWZZSL9Qeqoha3SepA8zxYhDzrFcgEivy09Fqy6ddq9CbSjm8l6&#10;FmNNOCWQiCxrsVtoEWoKUBZxNpBttMSlCx+Vhb5npotJufvcdVcmKElUYXRFpWBlq4JlUno9H5do&#10;TK4cJpVBOSyjbYb+grfAO0zUNK7Zd0iYK99W8S1FonL9MgeZfNxk1e8VT7/hfCzsCA1v5EP095QD&#10;nqqNmkR1NBwoQrB0h/aifXa+Mhqdl1Sm6fyAqLeOQKCn9jS9SpSqdZeWJEy5Gix2uupNuHN6yptv&#10;jTd18ydrCJKqJlHncKElUTHwPGD2jjIrW9eqTjGsuZhVXMT6UmMV4Had12ZEHZiV8otV104nX8lC&#10;HjOMrjxuHjXJA7D8QBharO7wi1l5y3aEREysMsl1+JYCFnz2QdD+jyDZ+fhNsSW/QYtPbROO95ZW&#10;1dj8OrNNtlfStXZGinLIalDo2R6hHGEPN6OVEUit9UMfM+VvxyQ7E2V3rlKQQgZKjxNoATuUWmVB&#10;c1U4Qavgr6/VFVAUBTVx4sH6qQpMq26C6H9/UpQn9mNEOt049XjXyx8l+nlEzYT8kHKHb7xsTmDH&#10;gLfAd6AT6utNmW9e3Moi0PBuV6QMSuDdKST34AMGFym+ZYINLclTz0T/E9Sq4PT+D4CQVRkz03C7&#10;RoQ5iLErq+19sdYSa+Koguwdx6lWV9CaCHRp/sy/1BTKwgU9Ofs+uUIZUGOJJ09ojdhjY1j8R81q&#10;Co6KoRsTc7u5UFEF+m8vlIUOsE9m4fRy5aICPV+3k6f+sSunk+9+Un/8AYhqFTIysYW/AMyEq38P&#10;WoZuBTGiiYuzBXeRhTxokHkmIUlSApA4fbFS4hgIYWIXbKknJBwRYU+9gZoxqHpSdUk3cNEloymx&#10;CSEYoFvEQd2itI66kOcugGbng8LsaIKTaKagbLMyz0n1iYb8pMJQzE3IqZCKmqgw1Q47VRZqNJW6&#10;ooZER/QJYiywNH/VQHizickIVfDVIHd/9F69QCmuH1oYYvLeOFXIl/eASpx/FbbaaUmD/wda8jNl&#10;itjLwrXhW1AokvAAgcxBiQaCmCahwBs6gaRoAYf41NJgYuKXWmSjLdg1pfinquJgHqjO5GNuZwoX&#10;jlJnN7tKjkTy/SaZdH9SmNSqJ+UcdbP1BXGLRPDrg/xWmToLTWtSOWBB8gjVnAEWOE8MU62LunL1&#10;qD8ffBwnIhGWrGyAPl7Ysjzb5P+SxYjgoDo+s71BHmfBd2etrmxSwysrAXFZeCMODMtHWK1Y3rfS&#10;hFQSSW1Rdmn8k8+vbEkCpeObaGDhG22S4A6SXIn2G2Kpg833B8S2VE+6VuGTuSf9gCR6nj6AVVnB&#10;xh/gWxAIgcpnHilD3o8mYowM0Jfc5qvSVElavoZjQXKZscxB0c9EBMu+qUk1eXKhB1oX5yLVJJqi&#10;wjAh+SqW2BAVIqje43z1SVsXKlB6HJew37UPEqYJB8g6fmeyUP0W3pJ/zwtI4sp3j05NgwNBTeJ6&#10;ZWLDTT1hxwIEk2HSbX5dS1tUrqYs0hRT8ArvENtSjfnEVij6GPf2laWkjyzBpWjlYIEmEshuVPCB&#10;JHb6ELlFLZrKGe5bWiucCrBavnPO5HzyZIpBYjAAYpKNTCE+GK4O6Ge2wqagKtoTFYB9T9SlK1su&#10;v9cv17HQMSJRGbVC5Xn6YgQiKDAJoyhYF0xR/tfAFucbL5xsUJG8kf4zSEMXJJBS4w7pmGIHdSUZ&#10;As0V6G2ICQ4Nf6V8S3tABAKpeirQL/kt1UCNCr43mSPx6Iv9ZIeUaUiRxMOelWxkJpOpx/4zj1Fc&#10;TgY+ddkFTfWg/LDZaCD8FM6+jsviU+4OiVzgmsQEoriJj81DP+AZc8KFHxUA/Nm7VsUnE9CNmhAW&#10;JO56/O0qQda8WdXebi8TfjwoKRHRIBG//uuajRx32vFfwDvvv8De+uIpuqFA6Q0HCenteduiyZtA&#10;EgWaaQhB4unrlVBSvC3nitfbiwNqUNQVMZA8qpJettuVvhrCChU/CuT/AYXYvkrHOW0ACYkZrxZF&#10;WlYIyZOLVp/YUM/eAA6iVg1zyaUOYBw2cTcioA8jesW8PBvEIMyaNsbEExt7HT3wjM2/kMobEOh5&#10;aRAed4/bespiClYoMSXLKCWQ5M8H4oEJZBRu4g5sPP4THBMPTDHBB/aA2DFqhafW41mcxELSNLwT&#10;AXOtb65CsJQZPx7EJGohocTPdke/lA3cnlRX7A67xk4cFdI6E06nrZ4Dsy4JwKiHD0imUkA/RZcF&#10;srnc0SeSK3GfJ0Y79KSSbrlMLupkS5U6EUT51EoC2CKNCYU6+0RP4vgIir8wca6hGHY3vlC79wuZ&#10;cHr3OCFWKqoI5aFAfeApEX4HPJcbXSl7i5v/VrDMlt/vOPEPmHMQSNIougTe4RuloWQR3WJT4CI2&#10;vGLrGBT5BohCtfEn7k4enYSiNBnf/luLnbPZCzsaME0mFCeW6UiWDvNGAYAyl2dpyUYZxktr7AJj&#10;c1nUlAaSte4WI51r5iJ1mUlDJlVl9aR2xcnKWYdpiL7OD5N8CA79YwGiqkj88MFJCYLv+AG9XT8w&#10;I2pILUo05v4Is7K8mjQgVwPyNej/KYywLDxYkcFL28KubaczkyjXTyhxoswQtGlT3obrmqSevpFx&#10;hrhBTMwg7IGQuSuArDWRpCrQh7FdGLQk1YgkgV08HelE3jJ1WBf26O5LS5rIukmQOLD5O83hrhBF&#10;XEA/m1pWCF187bZBr+pdUgUo7aWCozFky9IkCqDiY0BUIhcvrHvpfP9y1/5nO/bBNJj5JheZvO77&#10;z1XrW1IktFhd7AKguwyWXzhS32MGLG/8IzLkUOpT6Qp1vVJiITwNuhELK4ifL7mHkqgJLtoE/Axt&#10;xQTUjkEGlHxMir6djuFua+0RufErvvrKcKrNT4QOFUIbmASiERqZCNCzppYA4DfOKyoXLMcpyYCO&#10;sv5tCmjOkaBhAbg+vJvp14PCTCGoyI1VCksZFku+4CmTU7SBXfATY8Sydu4zqw/MTfUKg6koT//s&#10;EBbrDNOL8XD9fw0sbtADDEmh9fhpAvVrV3LpLWiQBHhBSsi1ewNvoaQvkvz1G5iYQOadwaI3TjML&#10;XKI46yxpzOMDKQkwVj8Fh2DnU5p4IFjvNwL6RLIjHsone6queFdSvzFi1qsmScS5fo3QWJ5KMYFn&#10;sLuqAJl+BPVDVfE8zv2RVibW5sreWV1RNdCdzD1Qc3bbJ1fUi+iI+vPwVyAJMgVHSBFjWS0//4cw&#10;maY3NtgDKX2qaqIJNzqkWdsGb+yeKeQNmn4olj3BjaLTwCrJ2JUD2LFC9SX2hSVmRmsGNS4fc3JJ&#10;TDnmqJ44iNPrKb4Qi6OOBV+wQtlNNbAlYYTvhXhD4IbtSOH+0qhlfJ4fTwrJOz5SQxOYj4BcZr+m&#10;rqgSAjpQj9UTXe3j+Ql5DJcbyNioaEIsjX5tCHg1Rui2CMLDV6+k9WHy0OCfEK7KuB5I2rdBYt6c&#10;+ONuMMFW+ha39sxSgwg7dsAnXZL1Mn+IhcZYQUKL8o+AjoyeAArei54IOHTT2CKpqRVYMpbGvpcD&#10;SQewrKY0UJ8Cyk46u2TMEF3sPUSUgBiUJasUdOGM3W9hqsWggkxCfEZv/ImIXFJKViVAdUQrgl54&#10;+K8l6fwTGubEo7fn6AzVx3SgEMaN1kRFojh+1w8PhbSCzwYjmIH30BusqC3vIBFlkUO5GxUQIdRw&#10;dCWCLEPvkISTYA+Zt+FjSGwgmBErZgUH0v5xXNfqZwpY0xDJaaFDV1xIGawTExPCZftP3QV2Oebi&#10;kcFIv958y1vzm4me96cBK2hyOpgUpsZ0uE8GmGTmKddD9QaEHrxwubGW0/XcZDRGW+EvyFQX/zIi&#10;m+MSXOnyYUMN3TM4VrifeQLXJc5YEZKrRgaHeH9mbkVSlYBIuR/ONv4O4PAKPQnH3eBbMOWm2Lco&#10;KyyyqN0zLy7MUQ8oprto8XdyPD/B8CY+pOKNA4qsxIXRkQW5bVjp7x2UjkxB4PoWEAGRbokrYeOA&#10;0zmvgjXdijR9zEOzSm6UWfKSFFHiWGGgPiTG2nRlQuLsvZKcKO2Zvy9pEEReu7LNNBSNeVKAOkDP&#10;E/NyPZJVjGrh05OakQcT3cvn46BmwVvdWFMQSRsSProTSuv/SxjeCv+UI7bS3kiSf6PgSTHP25Lh&#10;W1e+QcvcIMGV8VuuhFJ0goUSvQ7UUZY+jODz+6Mr9sHyUk7K6hVX6iYU06wAxfQ9fAk4IAddr9wh&#10;4dMNODH5fJ4+ui4KB7Url6vPpKASGjorDxcWFX1+PcpVK3YicplMjihMjIx3drAwdzZGH+gC9OuH&#10;quM+yOeh/lIFWMC6cnl+nHN+G51BeYovvUFpUKoZULZDTq07HADIaLDChH4jRhi2ulgCy4lbcdXd&#10;geBQ9medIq7/DJJAZ1K2lHESlLi85U6skETfYMSgvqAqyN9RnEkB4W+FzeI23wHGPUKgL51TRENk&#10;IknSvNYn6dEsS0zqlMXWNklb1vXLR+MWW+gNgefNZB7DTLnJxpfdja/0Mi6wkJ6koCd07we9HAzv&#10;/PnCiLBopu/ZdJ+/VASq/1AnmF1ymJv3IqAV/iNv5yY1SEqM0/10/5jns+X3ADYp7L3DeTOoO3zL&#10;SksHM4rkCQ5xBNNgI5bf8xVz66zAAgLz/+3LzWe8SWFBC63fcCh+E39IX6g52TyGNXpiH0f+PeQg&#10;wkurIIpr4dNH8atGgdPpD6NW5cB0eNCevZRyrsFYQokN5usvGy8n1iaWHTC9a1J/KwumazV6Rhhr&#10;ndYeP2xoNso1FXp7mf6n5/2BMlrwYmc3quOh7B099F8zqx1RDcC3+/gwSxJB89mFqAvac7q/8s+Y&#10;+ZT/+OEmzgr8BMmkTa7dKYgeo2zthBtobKoccbzdDxr/CCZeyB5KmRNBqOQSpuT6ISeg0/i4gX3F&#10;ot8nbSNyF45mGWhxKSDBjhx7MbCqQMJoAZ0jPJpn0pjD5w3QwM5Gmq6UFvNjGYalPm5/5Eui6XNk&#10;vNWkY72pQiPIUvV89cD+yu6JQPSE3kd9ur9h3+yJf548UDWuny6+1RDWvO6MspTxdx/RnyhMv8F9&#10;/v/jFiFRu+6C1bI3D9ixHZbkjmBRP3KVtgc2XFBXZCGuMeEmhIGkGmziVnzwPfVG3hJxLbSwJ1Y5&#10;dDL9jLKkl+uYM4BIyF9cfwKZCQS6vkkt0udbEvzAZIwwB5rPRAkkXfI5mwkUyM7k+tU3nhRUBpVp&#10;Mlu0xylJLQPJRSpXtdquFOR2CE1wU5TO94BWhUAtmINubNRiMrA2zEHaDtO4WHFLHQVZV7KfHo8e&#10;M4bfsFy+A2FgYEMGDskO6BEqjIlcXv3WVicEkL7XKY5QZLn24gZmaozOhCyiZRoRmCQhltpkDeOX&#10;KKR8dCUGZu4015qn2A0mi4U0PHND3B1CTgqFq/mJUhRS8zewOjfN08s+Ru2brS0m015uKtfGGGt3&#10;pEb5DB5F8auOX65sbTAwHr45E8VkqBCg6Xdo/towquA9AKJye9mHKm8uZhqjAnmkq6o976db/7gh&#10;0CaUIZ0FDRxd4djehdd/DwEiWy0NlVSnvnYF1J7Id4dSgyU6eRZ5XROpv8oZMLDiViqcUjY1fPNo&#10;ZZYY6Y8CGQtED5YemhR4krlC8f23nbyG6tJkFWbaVD+JQ2tRBm/uiEzDPhr9cSfkaQpWZjJNPpWE&#10;QFXHK+uVmhs8rENuFY6uPDF2D9cnVZGc3l9erzOqoJ7dP5inSPyRtD1b8VVyz0vuQfMl9uGt5uFd&#10;zOrjlhnZ2eA9+BZlCQMLocgtsLyk2skDqTnrlQSGkmA9uTNT8AUTCmHPIb6BhOSbwKRu8qIbOAkV&#10;yQOOftvEQzvNOKjkpClMHaFtaVw89OyV2ppS12Vv0hgIM2HHgPlvZ0cwmC+VyqKHDQnqczo9/rrJ&#10;timNr5dbVim2ykLA/+9Qaez5qIqdfcqLAzUVLHbtfv+F2X2Q9zLQLFcsPqLreyj/P+z90XEzu7Jt&#10;Dd4nmcBHmUAjaIOCb3JBr6IFcmA5sSNWxLGx5xgzgSpK+vba5++O6Bvde5IFJBKJBApIJoBisYgf&#10;0lx6K1RLJbR/2lyaPS1p9VK7VYPnVLAa35MeYoBqEjkWz3izh7ueF7ewKYiDTaEhFg4BQ3RJE5c/&#10;FZ2xU5rH4VOchfpcdbqAacGeyHsaCr65HLOQsKZmWYpqEludQtQCXZ1KLL39czjqrZpkErxk3QL7&#10;g8ZE2+NrFQCoCGIfyOJObhGLlWTYMRaeM5nhx1ZuL169x6Uw6jnu/F4orgP9mXzu19unt156QwKP&#10;V0cM67IEtsItt56DTez736GtW9GBdobEcSTc/XTmLtgrBvu7wwDWr5gMoychFQzt2eSQs9lGLQj1&#10;Kw6/giNnQDnLdRAay59R4vamqDRhK0KZPawXvkn2UlpTzkQ8zLLqR0myQtG+MpgENVcT1wf/2c+l&#10;3EhcH39Tz+R2shpdQL8SdxSjyRyS5QpjHFvh1mr/hHn5GczkygOyYyuovWURnkoQITNHnRAYRnZO&#10;9mAOmkXbRJt5xINn9iE+QI/sIUYgsSO0EgegySR3/IqifS9ATlLxJzS51DWpPomJCyo6ym+qJsLC&#10;FirB5wvLhA5A5PDqHXuonPwaYvlT9QJZSC+ZpLha0vLkFFVEYVoLxuAIvLpHC0xH6vLIEoZt+F+v&#10;7/UrlD6qMJmRjolzS8rCjR+prtv3XzAQr9SxIMFXcBMcs0wUZRnzFQvK7jpL2ToS17Psql0D53j0&#10;h4cLtHhA7UMCPxELBwWeU8UUrerS4NeCi9m1Lc1pOXqxQY9n/ORsqGXjnBqa2iR+g+biQ5AZDaIT&#10;/FIv73TH5PABrwn9QKxsflPjJdaKxxNx3xEX4GuDRXo3I5WmyZgrLwY0I+T73yxkPl+WrQSJdS7c&#10;FDUstWonJAYRuP3P7co9+niUL40mC18ux2IrFLp96T7mjzEnWMubGEpCfuq2uo2WGZywTuVMHRje&#10;lB2UJlwHYNjPWGWOcK7FPQ/ijyG1YEmIRTa2mg0r2VmG1nNERSeexnOJJUH6mvNjADqAPdkkWbBm&#10;WeAgOtZRHlJCNIqehgfy0c+2VP9Vi6wcAe/Pj9ax9OhYqAMkdc825PP6Ye5qzXifymEmGm7azK3X&#10;19sjM9fXR4yBIe9VW45wWK3ECLjkj1VhDl/MWwj2S8RIctFWc+ECHpeVxcTPEbAT5hwSlSL/JDPw&#10;rM14zqv0T3mxyvT3QWD6N8wDCixArqPEUtG0ZFOlkVicMKzUxDOWmUBlNHOus2IIMIyhimStTFXb&#10;OVw8VXumftU81/OKkZw4Iwuigu+PKIAaVJuVmlojs+Ili4qr30ZbdWqz0iUSoSsL28vN+27xFkxL&#10;t+yK+FvmeBjcQ8BXihL4i8xFMaBOPN7OgrVoIBH/YMeE9WTpy08+7MS288DZRBa+JQ9Q8jjpgw7V&#10;sx84UEfmc521FXgrDOC3bWfmhJthQnWQVjOZFl858srYLDHOZMzEZA7+OJQL/BmDPTxdyor9ibbu&#10;pdAr9i+fFZNHlprFyE1IXkiYksZ0PVWnRurEBgyYV67X+5eyoQ0TBJXjG+nKaiheh+POptpFCO2h&#10;SfyEdzsl6MOdwlCudoJ91HDIw3reHlwLXG3tSRsQ2o4EvstdWFkLLR6hJQZ1FJGyUxBsKIajxMxB&#10;UE/4lnxiSO706DthGB7Wu2CTjE/APLSRWk0Ix43+J2Q0bqsAItbX1iceI4LPVzfmNACGTZQRDXgK&#10;VYeN3ZGjSIJBrcQ2gJgLjzaokfJvRmJ0RB36sKd4g0hiLRhMLCO+hdtPcBCkYx+xrMc9HBnk9J8+&#10;sjbGRNwEMfPUWMiJrdj2npStXcQJtEMMsdMFp39CE5E5uKWmmnUQbBoce2bQ/F8Bv6VPIjZDwgyp&#10;p9A6pHepiX4AU2G6qLWInJBRCrki4ARXP0Qf+6WAWxFYylDdqtPYVmX5CoMCCqMmy+VyjvxaAoPu&#10;ogjl1BfEb2TN83oZY2GOXFmdE4eKT7ncvfUFxxJzMfZPPbCU6+PLhW8Mgl+6YzXzwONs5ceP3O7Z&#10;TcdA6lO0GH8etNreJv8CO8W81T2/YRVW5TcMw0qMJZ7Ftq3IJ9rJoc6ojkPKlMxJPUXBqFEkATVO&#10;UsQ+tA5j01jL518ZFi2DgZCkmqduYPMx10deeldSoH7l1E6ZJsyB03FeWFxFWIaksKuWjv+BeCxv&#10;0y5olzHNA+/YikdWr36R+Pb44knrQXwL/wfELwtjONjPO5dcHthUvQfz1Y07PzGPsRGu1kG+vTsF&#10;9Ww8rHnOVOzzmUYZHjhJ/oJD4wE47ZXBqldbmdaMkFkLJxJQdcPE5pm23HfRLVKypUw/Q1cy0FSS&#10;ogMYhbU2EPYKLsZ/dhukbBzDFkvG9fX2ck1tXYWuNlgCGzzJIt4MjYg8zG+ZQCC9nE723Vy0wSZM&#10;5x1ofsSYCvdG+r8NXHjh679ORHEn72+xQ75KDPngX5q5JwHbwAFFBIHrh//90Su9sZN7vNCcKc0c&#10;MmhfbqwWFpzCgbPg0OpZxwSTBU7kIQWe5qB2XZG8oYqnVBPRMvFg9EpN1qGFvEP0wNhJ/YqGAhim&#10;oMMB0fFB3xzpIQRTIL1+zjR+SddHRF1TKfxLBhFlS5JWWRYNmJkr5NQ3FlCzCFGZ5F8/Hk5D73Fm&#10;ZiAzOyCj2ALuBCPRBmoo7NUShY5Def+I38Ca9CORxoC4ow5L48KuzkW38n79Ky2lsesUnmHDfsUf&#10;cpa2SXWImji4jYp0kOnjvzEPTM8KJIZ8QhsuCVSOsPQZ8BdPXYssNIwEy0SWpUAxZp4xviVvlUlA&#10;Mj7W6Zo2i4wwj3kJwQyjp7kY7TzMKqnQ3S1nKWIy6rJycZZh5BFTHqhOKrWmgKYzl/oWTrbSFUsw&#10;M0wNhgBryP76/nb5ymL26jdD3I+bXFYxXGKJnXi5jgWwlvSYdVga4VmcYaNWM3/kHuhgP4nYyUST&#10;3nnGssk+FfG5ThSagv+AKtlkywmT6xAlTiVOsA1KbNs4sO0lEgxKwPAk8ukpDFNUMpZeusuIJVlm&#10;wNpl9V+ymYX0PzwhkqK4hJU9RwaPGAXU2Z8YQlBsA4nL6+f1g6dPiujnQkoT2glfHboJyvQXZ8E8&#10;UoPhYD2S4/by8i8XtdzyxmyDPJbE5Re+SHLd4paIS3bv135zaBtOzTngKWz8EJExXE/PeANS9uJV&#10;xmOxhtp75tNBSLbkxk4+iUwCdRLQMs2VtahDSGISWovWgY10Dhprub781Xk4HNecF29OSQ6+JlYz&#10;j1CZ+TkDRqnw+CGXQxlxxzUB12ysNOyn2X2DLCITLD4kt27j15e3L1YsahcI1lL6L1Pg9vrBH4Do&#10;TDK51FoSZP16+bjwiPVswh9fH5eXrzAzWbHojUfRgDSwBF6IuffB2Z5WWtPwhLQqtU8iOJG/gL4p&#10;YbwSO6OB6cEm5K/rtkEJuBtoMSpOWWcpUdFhPyVE6Sflg7EMw8NQiO0Imuu1V7l74sEApA6QT+Sb&#10;B0xyEdjeO7ZK/NWQz6lUzAJoTMTdZ7Eh5UGLrpEYF/dye3+EBWosDQX+IZsZ7OaVpauWgqMYQ8nQ&#10;4ziubx+uctlW3R73mEqksv6tO6mxnMIsp22eTfW9qIGtLPmPoNQqfWgQK0l2EpNsatU4+6DBJhal&#10;5EgnOvKHPIfILPKgDlh7uOok3QhnYmTihNNls3gKN0vYDwzu0u/o7W4avVJLd8Rn2fvywoX3xBf+&#10;BlyOL0EkD2d1eXnj0dl1MjEB8lEofIocjfJ9tpRw9SnMS/z2lfXtnW+c8RIxGr4KyqwTi3mk8Tya&#10;58HXRbyyUPEroaZqIdpXhH0Q5TqdtvQJaV7fPYFf0CKWPZeuMjSv5IrKWgciKxVbaUPAQQ1JiPgZ&#10;Sfb9jOhqRNAyBB4/iRwrXI7kZC1YDy8HgQanJzqJoAOPklnitx6iZnDr9JQa/oqwQlGO4WSgMpsl&#10;w5fIhiR7JjVHPzVpYJRLLD9JfI4ilNA2aBvBnodYq8zClqv7t5hNpp2P7KNfv3hM6YVf/txYrPKj&#10;oGRiDhgSUxCTTuwm7gWL0VKwGp/rlDo5aDDRM2wrp+hpGg114Gep0fhHTFUTFTMHGZxIVA0OCqSo&#10;YekGjZvzHSpqxlB9e9AN+9gBUVN8WFdXGGVw9A60fzqEKLKN5QQlYPJbwZFEzEFdacBiJzx+DlC1&#10;jHtWEpaqYJWd6CuP50lJ75hEPodOJXCznDnl+vjKYqTTy3us5vERE409ZHLiH8jGk/CsU2emcMrc&#10;NyjoWbJi6YMogdW3MSsC81k4cG71pJo4FSpgyJycJ4GdKWgAc9CQgzMNTA8zUcqXnlTjHQabCFCt&#10;WKPW9FRdELuojRw+Btbn/k/3ffZ9eA+QazeplU/4kMFUiAzyWWyyqWb4uZaWfYyOoAUgktsSG9zk&#10;lry0ZCVDMENl/Hzy8QcJL7RkbqupRGva67Ym5hLa6yrxMLGp2xtrGJzH9cVLbfOEFcwhkdYRW2HH&#10;LK2TkZV90+o4AqhTfIATXTjTcwZPGE3mjPJFrcoMSHiU8XO9kqNpEwcpUuYbEUiNZLGFCFrVkKfo&#10;O5adjKEwDzGojDfj6rAOtaIqlnANY5UmycEMIlilRDxHg0XuGR1kFRHgaCjpmzSa8B6QOpBsjFmS&#10;ZCWsxcUuIqqt1LmQ6e9Ss0jBh6RdL6/3/4kRfF3fv7KVi2VwWU4r4bqbrzENzIZ1LgZj+u70eDop&#10;cLYFU9MpeUPt7DSvqVX8jOpsj0GeahGTgFtJ5qAmQUcr3EkXI37wJEaPKEEaavFNUscUHnZxFAbn&#10;q/wT42P+yon21dMOuJ5Byi4IoogQhZkbwta8KB9Ghg3aGyG3oHteDr2CBDTVoFW7eMkkxLKmaswO&#10;aZUYBHsXpQE2Emcjf2xFJa9vX//6+Hx9//q48VOUW7Y9XzEAZ6Aw3rcTGUDjhrAW0iF449DaWUS2&#10;gOBAWyX5nGeJA8+pA9W/s6no14LrXqdJLEhOKchNn2RGSkzGYiQuKbFUE5Q9GTlWWozBrDVLXnsk&#10;HUT10B1Hh6iIKrw8zydd6+jtSL6tXqnAHbh/jxexDHGmAszgUJjsiGTSWKvjglKJsuRIBf/CAm3Z&#10;bh1svAmxt9tiOjmyjnWKcbGbvVGMQJfBU3rCuX3NjBMXEzHIAoPhRa4/fG8r5lxtbnmr4fsEDvxg&#10;WfwJO91urEjF1kFgDNlrcchKHHhKN/+7yAnkNptIkkqaAyYXlG/Owaxx1E46/2S5kjM+jYgN3kQQ&#10;0aHOqlQhL8IUqMAKMSXEvZx36lEEUsK8y0e2tc46ByKJvNXfeZCqdytkfTuWx7uORVth0SL8VghT&#10;wWHEkxBmK3y5cB3u/frh8/d71FwSKCkjDunUSes0Bp6aZzCncXTNb0hmdEmuDjoAfaSTr0jlmtm1&#10;7QFZBZSpgxUsgURnPvSq7pzzTewHjkyNQzOZIBE3AgT9GOdcWW2STrK1Caoklls6iiFe8tE2K5lL&#10;RERRkNwpekYYLy+3f3F/d1IU+CEiWJTQLvwHXoW/+xjEQLCVDPTFyecxP3YfhxF7edz54w8sJybE&#10;8+NiPRhUjSRvrtvFvviKMX0x3TQ1D2janM//Ar+fTHtMQJyrOshvtjKwbW3gCstq6ikrCPGUsUCp&#10;k2gr/CO0D8IaSownHyntg49uDKEjbaaqzj2VGrLc5KqsTzCVw2I34rYiM0Pkp8ALDw8kp83zaAYx&#10;Ui/Xvy1JUaRiDZnXpngiTPaEWsvyK15+w7WwBeKuhMTYALaSPNyKT+PPbif2gDfhmRrYSop4qwtZ&#10;zD+wXa+sttjatmLjaNW/R8v9DA+F7Ycci9PadpWna/wLT4wfuYvzer7feUO1QydFwsCUx6kFRW1k&#10;RYkXxW20LkR1+KiRdCeLDQk/3NbxEb2YlNWG/bAm6ikh1MUsFN4nA5tlTktUrK1C8GvYxyBA2BBs&#10;AwM2RIfBTETsfrJH56p9b5AsSH8wE8UWajfAS/3cSBmLyjKW1Q3G4uTT/POjhIK2RIT2ZBamh6Qn&#10;BSxC0LKHfBhJnDUGnP+QK293SffMIRsFyfwdJ5Gz1Fn8YK584y1svHI2u7aREF9CIBXy9eUvB2S6&#10;pFc7Tv6haOrlws9+TZvyG+YQBIJlBXmKf/qzm+Q69raJPlFQLQm4vjpo9UUoLtRhGXqTLlFUXMfC&#10;GiW1c+HWQY+74M5aJpUrf6/L5Tb+eYqZp98Y3mNIcSkfHzHiGEtvVTDIHHVar1D10xlNHBA1Zf4h&#10;9EfM2VXpRvUP41SZxC9+xa77ER8tnvh3JFeBqOewQjnlrqzFPUGHsuxGY+Gj336wJxjrgI8DSjYQ&#10;eLn54wiV03vZ8CoUV8N6AlYBATteZ8pOBUANVfHpc9omtyWfIk2l/gQi3kSLYYNDjbECFra4E8yE&#10;KPPSC6vi9S8foF8nJ/uDrVvk8SRufyqAubRRwZxQgoUT+Z+g4tVzEKPkpGu6YKN1/ljbTnzgJ+d3&#10;3oFVD3JnSZlPRVdi1rJQBthJgqxKPv9ySJhlDOLtL14so6j6GDyo+19/MYhUmc2MtydwF1sEFKtR&#10;pGxEVPTKmqUXa0ZkBOuZU5A76NGcgDJq18NJj63Uv5gIhb3gPq4v1ztTEb7kjqfBwfDcBSYmXM3+&#10;KogwCVYruiQYdSmaCrbD/SttxjqmpQd+Ycj6wad3iAwLR0nC8SjvnL8S616nhUlUeNMLz5xTBkiS&#10;WndiBYts1lS7kgNMBAMZcvCZQeWrP26pZYxeYw0Z3OkANZcM4VPY6SHXLJ2pzGIUVwzRXry+fn6+&#10;qwPmiATWO+TXRzNidpl1qoHypQZpEfarwSyC35WyU45fiX+5vXKb9vX6d4a/C10Xt125kOC7Z2xD&#10;Wxk70Ug0ln7P7MlO06aBNtmGpxEmimn+N/j5CghzOksLxMEuzFmJSSad2pdfgW68qN9AySG/43vB&#10;EaWyp0Lwm7Qh4jCSZSq6mpygNyGUkwo6FrSd1oeYzw9fFK2H6jx/7JQhZliVrheA5zYJPd4NCSeJ&#10;4eXNE1LeHtfb/euL6+xzKwNQCyoT8DXhWrLwBhh0jORxu3zduVHbVUwmJf8SE0uYL4MumXre+dm7&#10;3iYlkAKsiTWtxLd0RerkxDg7G7dhG4hNbZyToXeJU1FITlOWuo2HPdiZTelXklC8JjzpE5r7nd8U&#10;eWr8hs1EDCET4BDexJ6EtBJXLjmYSHikrPykeVKlXsMTiNYF5hQ4C13XArqSd7t0TzpaTdY/NiXb&#10;FogqXWSEUhWGB/f68S/0qMTg5eo9TzGPBNnAYCoYSJxJonuWHlf+moyJCDvBoyQrnNoAsxFPSeaB&#10;CBiErqSXZPAodS3S76eHOlEvQZtwQtJH054yv0laGmwCVHNpCJOtkY5vKvhxfQUmUVPA4oODfRLY&#10;9I5LGA55itaxQlDjaICtcOQ8k+DGd4xm7o2bAaORvgfzWFt90eJWkM9+7C3ECjEXg7EVxlmEXhTv&#10;GIs5sam/bl+ZPi5Z78Yuxl4xjjopBInJumXfwoW5d/8MJmZ+/3rgWVzoYiLxKlncRiQyV25+il1E&#10;b0KNxXT8istcd9rzUaHK49z+c8wZfUO6fuKNRZ7qmD5FB5S2AoPIMJDYqU1+Z58QLvVvmSZCTbpo&#10;YmoDB/UdsYsbU9BLf6QRTmyFDEd4Q3VZsl7jG7JDYqsk6+gixpJI8yBhUtRWlgQJu8RGmWZyCmJj&#10;/FgAG+GLai6H3N/vX0lqKdpKvMs789H1HvJ2v3ykRHa8D5Yz948v/4GZHwbhZ9550jZrXPbEuBkv&#10;1YW4XrgbOzbSX8WzS3rrM+Np0Bxt2nEWJfsZKvfIGuETVvlgne2Qw29yRSd4X1zb8h2/sArbu6gV&#10;lRzGEaeGEj18t2IyV47Qazj7aBIJMurhOUTK11Y+M0BbTVCC+y256q5CuS3ncNqHvFlRkHKILacw&#10;G2xBLXIGcQ7i5ZJt7l9fDxVO8Hl5t47aylAuV2Kxod4/cCZpaufQOxdRXu+PbI65GJulih7krc9F&#10;5rdB2byl6NuHixlMhzkq5pSzpgm7Waf2bawT+AXPWasw6pbKk8IfuiOza87aNgKczK8gBynCSRIm&#10;Rq2pwc4edcld8Rlb7BtqBmMuJLASYnbCzS2fK7m9idaGEc+wA3i6A+4SMLuCMaK6kXZd2C2D1fEP&#10;3LPAobmC67oVVQeGMElCrOIlo51IGhshwFTiWUrfPki+fH5kCoqRMuxfziqPuKUsZuaaLn+hqh9J&#10;QcyDL4Zcs5BFNM9fBbTGRmzYpp7L0cDd0BLFLvisJdQpQRXWViZBOR77ui2ClSpWLJ4SLbno5+AJ&#10;T+xUOlSxUye2XmWbikvbl7+y31SolkLHZMxZNaQnTusLziWd0+iF3xLTaaduw6VYyKA5Ifl5YgxQ&#10;40DPgpTzE9N1hwOw5gleshPWgIAhHiVmwk+Eghubnpjr5+uDuSh+hHXu+yMO5P3jwaIWa8CAEmT2&#10;wWDYCe1b4+AyR/UplFYpMed5tOc58Z9jVBWLTGxnl1xpkcqf1ra2x6DRkMU5cyHKnjJIHyJDN6Di&#10;iX9FbEFrgJL4xFZ4mHYKZJL5fNUbMzBRMW4/PiVCqF7w+x2+Qs6s1K6bPFMMLOjNKXyf2ObMKnYm&#10;PHivXlv3VpYpK0IkEc/29cCtjHxbEwvBTELkzbrk8pYGflxeSHy883eImscXkwvmEJvAUrpDwvOM&#10;9fDCSki/3fmuIy2hmTZswYpLgpoM7Wv6N0zhpUNl37Saa3KYiSo33zPDWYCsgAc4ZR9UMVlbcgdi&#10;aiI4C65gZ4MaSH1LrOWTK3GhWG9k3+yQdV3BeKdYPuB8+cuXynDooigkP3n5dHNFJIwZzclinO3U&#10;fK4xM4uRy2qhemzXQtbM5TVJYcIXHk9rASYc9uhYy9gKlkHLvGmBx9tm5C+31ze3Q/F3Ywe1jEx/&#10;f79dPm/3+50nbZCVqSd5bp+ZsXotzn6yCdPkHQWe0VAlmz4kLMtxYs1RQupAqmvmgi04r20bFk+c&#10;RBSGOssEK3lmD70qgzSQuzVMPKlZpUBskBUziQoGgggOH+GqrYaESdcdwHay4Tob087kJsyghmOv&#10;vtzeqS3jiZtCB2Kvl0eWnAgnRcj3AdfsaJoUU/Pn7QNtlSbQnSxbwboSziW67PljNdHihjjbIcyD&#10;Lw51KZkBvYKiCd25fhsDidHkI5ADU+I3rW3halhBtat64gXbJE5cCq7Ce1wGKz0yrUmQKnuCNQfZ&#10;Zyt7kgcU/c4EsH5ht0SJiUUSfR84J2b2kWA0sRVanVEzrrBjNN4iJsSAb4Qk98XruOwq8rFEhGmH&#10;KO986mMts8mGkzbkiLWqvcqiRN+ALqSqVqQB/BlQkjEQd/QZ0NfrV4Q7/bi+ZWKJsbBorvV8YSxZ&#10;jfAXzJoEv1b2aVEsYtMets9MP9kpx6r2ooXn2w5au43omQ55pp6xhKbQKrti1IUe1SRXDJe4qabn&#10;vxumRCLDf8CzUFJq+w5ZBNZ9lmjtB0ikQ+gTpqDGOSKX5UoMoldYaXnY4bttyRFrItCJ5NWeob6M&#10;IJIpkv1IVodhhelt0U5kXqrtMnXbAEBwpJuzSholJy4i4ys3QYYYHxLggyKGrbBQwc4Sv6ZGv0FO&#10;o++PGEt8hbsbfpMYa+AhCNnp6ExIkmU2DiUU01cfWkrlhS35A86n8h+hqp9ADYs31SWEyZ55N+NP&#10;+EXgJ2txora1rVSIXfE+jkrnUzO2MmBK+nyJ+8Wv6FUyTBYt/LkOK9R8yLuicEARqxBP1gdWRSdm&#10;+MwVcUWMZ6cXm5edysolUqN6R4T7at++/t431MXW8C1aB7qyiH1/XLOKIY3020cMMsjmB8vmN7ZZ&#10;2WIE+hDvaYq5cDHmPe6HPzB7vXywZsFe4k00KmyGbqHSOZUJe84BhAlO/4x+eH6i5Qdo7ht2s9rP&#10;Kzm9DjXrFWSlAhLGvg6c6QNwc0wkrGCN/KmU/EN78GQoJpyFSMRc+DxmDBkSrnLQ3KWOyaEnws/L&#10;uPmg/WUYKe+fDCZKrUHLNPSyxYbt0lsNkkyNsUgtIevO7GOiUzlr0UBsWr1KFkSv2R+zrNXPsDbV&#10;j4SFY8kKPcN/+2IL9IK7iCVgSz4Z7PbKQ5KddOpY4nWS0qSYRHvOg2nEtGMIWtQu+o7feIEqDl2j&#10;cbBTQ7SrzntmmYPn5g3KPIcbv8qHKz/BzpemEZMuNJNlLZIB968wGJ4tS80p5hFjQTBxRooOUbId&#10;E7a/+pCeGCjIzNMyFKIxPXEEnO6wDrq42lZDM/ElF6HpfY04by0jGjUS2wAnmyHMRGvJhBenErvj&#10;im0YzCxksNb1WZTxIvc02DWMixbsKCGzkvevAOqUAKfzspWrUSBU3/8AR6GH2ATkqu/MdW0L8wkK&#10;Hzglv0s+4chUtYRM6X9bdFuJi1oCni5qz3PW0VBiKZkuInb3SkZklkiWEswqpgwzmoYv84OPIGLh&#10;sbogIeuEaM6k8i2DyznUkhIekFgJtkIzWOXeXtj/7F+rZtfL0z3e73iO6wfTS+zghmVgO5esU7zq&#10;gh/qpINf6VQki2f10HfW31YYtv6SjYCUDfyOpxMRJ85WP7zpos23S5/WtmUeeE4t/MYt78jZadQW&#10;rXiIQdexZ9RmmIi4wNLRSGsJIZJpdxx9MaZCt/UVpLTkeJyivwvOyA7r8prRYiFyf/dCS1ob7iKk&#10;w/YcnOKspAVdFKfahfoTviHSSvwaud8S1n1cX7kNPAPPBidLlDv/MPV4Z6ecmNULzicH22Uu6fIN&#10;NBaDsbw5K9uYhUXZHoIe+2RL5KDRT+hJbgXFwaSLoJv29Dl/XyFZ246M4T/hkBpqMYynhhUkXNlW&#10;YxNWfc/AmQypsSTtWoNhIM75M2HEkWcnzCX+VpW1YXI6lANrNaJQr80KN7CTZWaiDLSX+WSyKhqJ&#10;MogRSi13zIFsBwKyB9fvaWMWyp/slQEMLrmBhFmxpAy/ZWav89KFyR3bjVRmnxhL1yaJeIOULvHW&#10;p6wPpmm/4uiBH7CgKMH52wmc37NCK4E1bKOp+bReofyC+Seg9xtkPHOTOgmODipbPOMt8BMaSaMQ&#10;OX89O5Ywc1HvTsvB9RFS7kymn4aMAo8BV/wzfk040oNYGjcHVLQbaKEEvOTUPrOlaT1YZoDR0K4E&#10;+Cn9SoRqK7gTfuDO/MN0Q3DlT+sgsmPXIG6P7IW5zcrb5+Z7xJhI8jCSYwq6+eVhW0NA9RMW1Dxt&#10;JmjyF1CGvhmy+I0CM0bETUo9XYv7ht94/wi00iKIpWBzjlTJE5iPtnPBUlywdBQI61Y+WV92lPz6&#10;+Xg88UI2HBGEUR7qiK/+yWoRKhLeGrI469CYajghzCaQaHkkfInOPwA7SZRJhhgjyTL25p/Ax0lw&#10;MP7sgbCILF/4qhqDeHgHnT8iS8CvyrCVLmy935Za5yyO8zmh7ZqI5kv8gu8F0UZQcp2oSWkTVuhL&#10;W2lLoL7BjJILp2TJre7I+sYY1a1Q4huwjKGWneTga5aCxvfi2ks+mLwy9o5nL4sNeCBCBDPrx60f&#10;HmBOOGEmofZ8RhaPArmgoKzT1qmlOQMTJFdmG5Y3z6XESPQoKGZWvL7/zx2vkSkuxsOznHAstyxO&#10;MBQN4m6xa1a4kcvSd5wL+RiJcgGXbXcTOIki8bTkaO0Zv3OfT3kSo7rDspM7e5C88xz0G1KCUFmV&#10;gU0I9W5m9cqRVwWTeJJ8guaipTSR4PjIdoyU4zu+JF74zQa2UdPx7mUWkExaEUSEyy6wGdUW/3yd&#10;m8zgS8nPgbTlWhecoBICRhPYB3ekUCiLmPi8sRHB8LOaiineudnpNZ6F/ybDPDCAZRAxBe7UZr5y&#10;asqWGduokcRMKp0kt2FaL62h7R7lFKvJhDbrz/As0necyuqGAJWGJuR7wCyvLPfMqxkINnVi/Qol&#10;DyAIA92mR9MSMr9ZzfgJzINIO9Fqcvq1llklUJ7pKOc8iwu8TNYU7FPyfr8xLTUHDsHuOizxzX3K&#10;ykvIDNL+/X65Igi1ux7ZnQFS7sXZME2slbhNvrzwTw1wQ39w/3+cRhYyrl3qJ3QaxtxrG5fypmPJ&#10;iigZ3LWdaESYxd7mdluaS8fRFIPg1CK7qVSjb6AnWggsaiky8qCeH3KL0TlIoX8EYik4KTDKD2xN&#10;UW2q6U2U/x2HRxFjLnaAfcD52wefXsZAszVd3zunvF1eeIRbhjbgt+fc6eYYKsoRn/KW2YI+i9x4&#10;HN7Tx1bRqrSRcmUHFaWqLUI7CAIMA7NbTkbzYRbMUlYzYODd2WAETFkf/ho+pvKKA+Fx7VyEe729&#10;f3h9pW9z7n51yGmkeqnVoGe0XbbM9CR/w4+yYJhGvwvw3SHhvwPtHGKLlpzk5p7zG41y64LMITH5&#10;oibSVYqpkPB8AFgNgPPmytmLVzD0yi3E34Vds2pldVKx1UUxDn7gilFkWHjsbPbG/nY13BhSDI2m&#10;RD7lgKWncE2gpCErHU8jx8FXCtNIHXEAVMekwjuvehO2zh31IC7G22z9hwYeo87TNWLYXtKPPA8f&#10;5I6FsZNBL9xauRGNMA5szAqMf2LJDkXvq6LKwEEB85Qd9so91rZznBChoYJveU+MkqfwyKMmoqEb&#10;DXFGLWbspI7FW1WwgfRBSs0W48b0z1BwdYvh5xaX3VtVnnc0sKxUQ5zP5wtjGekan38G1JbsosaT&#10;Mv1yeWQBjHh4ac7kmyyh/4ggD6HDZjof0TSvrdSl5IjzyMi/x8m8Xvm/3RhApiz/K4gLb1gKzwWD&#10;jphJKPGedXHqpj8cNBt9gieYiBwaJfNPOBUO2XdpI+LheL7SE6f209pWgW+wj0qKKuG1uVLfZOAd&#10;Ek+YhoAh6k46D5Gcg/uc+KjSGXSCXj1DwdKRj2zGIpuI+In4ihoXV9Vs2uX9ESuZRUgbk8XjRvrX&#10;L39tyRiGb3jyDTCrb+BSYKEJRRcG0pC2FomxFJyLpsKIZ+z504bbBQuJW3l/jbGQEbPROG4hNRDt&#10;ZWLAPzlPV3l6xoOjhc9NNXWInQDTjEX8lDrpP+jEv++D2qDG0huUPsfFkVglTvlDrZyVDg4KaCyJ&#10;Jk7IKDggOXWmjwwHnoWxcUA4dP3e7d5/BrlmpWipOUeRHWtKH8hK4lsf2eldCk9Jrudoe4OTQjRw&#10;KdbGtT02SaRcTCTO4PrxeHy8/+sas8xck6XJi/9exxdVcS2P2JIPz/CxPckmh1ftY+xGenqOLrVb&#10;pxUH7KOhf2LnWBAVm2pSVrlPysuZBKnev0ITngBzAtM/4++cgw85RTezpHUOU4kTdA3LSkjOR5Xx&#10;z9Byk/aMhT2zeicxQvE5bIjKRYeZA77htUQyXa+wYmG5ssRWpr4kSGgWrK+vVnQGHPxc1hY1lYQ5&#10;uMuXy7gx3nsWqnwr6D0HPKc/I//wZ4cReuc+Fe5wiIvRQjASzUb7YMdcNni82x92HKdyPjXP5yd+&#10;4025U+HgrGt12ooIFpKAG78CnXARCwfZ3BK/YGcPjvRSOLVtkFhSi19TmZUKm6B0e3q9g5fPOFNP&#10;B1qtcxYZ5YmyELheuipu7hKhIu5fQ00CY6/EKSA30ezGi5fL3X24NE1ZiIg3qlBtlTm3YSncQonV&#10;mMrKxNUt297seV61Boeee5+48sbdMFyo00JqKN62gmSDyr/vjVDbQ7jP7NQyGnOA1tVLBof4QF30&#10;0soJ41moNUodAXMQpNIERRm/oRnfsqf4k4Inkafkk2BQ81hTkAmux7JqtedxAhldx2BGNkHVcBL2&#10;ST7S4fINzO601VXe1KYihtc4RzsUWJy8VSLIHvxBd4tspCJB37dYspHv14ksl5ZRx7ulmaBmwlKF&#10;pnfYM/r8MjUeJQ6GpzvFvjIb1VrI1mR4bs8yrOD9TmfZfdRr74G25RvK+cn/FeqpunWstKCqnSDJ&#10;HJRQrFzpzQ3OtEBl36csyOo8o+kf7AOde2b/wwtwd1D6At9+yytqGYysZQfhl5iTmVSGK3Xx4aZC&#10;DSANuLnSYSyDRq5QLYukvV5LWQOQJe/143K7/50BLUvLQafVpAbsjURJlq5U7Nsrbyxvuce2Y87o&#10;c6eB1pBJhuVtDEkLCX196e2THgkxNQ9sxZpBm9xzTjhtBSfyP0cVCUiPjtXKWlGHUVuROlDhRaxs&#10;FUkc8SIFiWfGqsyEr2cBoD+pN1k0N0/qU5grcBhR0eGOCoZapVbneQQV2T2GG0IhMllVOrjqk7he&#10;1u241R0cRYuPCOFIopwKVd8c5kPJqIpVZHYLgfW6UkkxbGVbCFcFCR3+GFTi7IZev+TwnzH+T8zb&#10;Bz9ara1gIXE9obSaO39lD2jKUN9wavu3s/gNR/FROth6Ydpx0E0M9j7ISxLTmkLJDcgO6VlI1eVU&#10;84niDeNZxLRvoUNZr200/GqQQXCUKMeIXd+cCJxs1DCb4oXDLVMou4svhN7e+G0Q49mBROeNu7qf&#10;vDgJgPkEPKnn6m0IOZag2Ung66AMYpQtG+VMPng/lio+Ai6WMFaTCclr+ixYXJdoEPcYFdf6/W75&#10;9v7gCj+m5E1RNZx3/nR3+qBYpG2iPUN9j1aJo+Tgp6rgz1IdxwR7zxx6fxIPPKee0ap6bMHGhlTi&#10;a/KaKrWCQeyki9oVfP7FNFNryWkTZoTZwmYjjTOg9a2cyDBgNiFhd4WgGJtlFVWby85VECiLFaGV&#10;yvLmJuyB2Qlph3ED50D1xVZoamcgKqlbeWVNG7NwiYuT+5uBz3TokxHCefMRyVyOQ6oOhYdrhOI5&#10;pkkW72lKm3tq9BOmSQuLOjhnoG1IKF5RDCtBc0YEpqNkRIZr25MwJOnilDxxi1F4ypCqjgKBvid5&#10;yhuMjYw/0WawFT69HdwOSUp2NF9fTwP5HQ7oyiWORpUEXVY4rpHi/oQRTMq6pIPhDaComJyVNS0T&#10;GIe5VH59oD7GknUKrgRLyQ75dv3r88Ej1VMTt6nkyMYZYAsxIDzJ+ztrWoyFVYxWYj5rW+ptCGFI&#10;m4qhaF3fB+87tg6U/EITbfaJCg1Oc9BgE4XJH7wwJmNRKyIc3YGEQot7BEU9SmegjU92PRvtB/Yb&#10;lGPVUp2rZxIfXdMztAyl/HUquGZhmY0qktQwgpWSYl9N3LDLaLJlqCLAofQVTaRtp5bN/INP4eiW&#10;iG00d+4/vr7+FUuJzeBDMICuafEhXPHn9loYGIjzE3lJRjhpb2Bpo0vQcqmf6LnMGRU2X0iscsYo&#10;6vvQN8QwJo/EcU9CyIQQE4MzufiLd+RJNdjMqWIFCRP33fQQzj7bUFb0+ekWiBHCfdvqt35pzAaJ&#10;cSxza2kKrK5xLeN3SOUol6pMKAZ/brvmxZJV0UbUknhKaxDGpsgeEzSndBBD4Y+XX66v71+3tDm7&#10;eHZFPGvy9e2LwY8RvfZLIB+7EbtgV4RVsEPKbtplLZNTjcU/+giodyJPvtQ0+R9wlFphsAnIUyJI&#10;iqpkEpQ4/Mqgvd/wVyRr50KsAmor2aoGJL8xT7kLWEz6BNMx2R+LzboAxGurYJKhqyU5PK6CPMeQ&#10;jAZe8V8PDqu4+Wu4M66JulLuER4L6GZXBn7bgCWsmIwpMhIFOkPHPLPVyjSUGrJGjoPxH4PiYO6x&#10;l6+5vdZ/Z/Z+FTxKzOLuI8Aihan08aaBf96wumz1gEFB/bypfVg/8JwRLUM94YndWqY2SBJe45+W&#10;/D+ACnP8QQPZ61iMH6LaCO+ig7s+sTMkXnnlk4+C6mgf+VXzhR9VwMU+enIAp9TaKBRMIYJDNXEL&#10;SdQ0yGuZZFOFrVEP19bC8eb8LDyy4Uge808kWMk6/zDLhObiENGN+ymzrNYkYhCaSixCY0johEO8&#10;Uix0SXJj3PRM2pKDc5GmaU9RcFAj8TtW+YNYqnc5qpHXlGT9iln/hOra9CkSZA8pqr7MEtb5A37w&#10;sRUOGRF1MUArMwAJMyA8Z6UNt+V9dQ5h3DJSLZq1bMbD5xxfvPfaQtQ+paswGq3CMJyVrkhfjL5J&#10;8/PGIMogFwG8SII0N1QZ8OJIYh+sTmI08SzZFWEqSc9eOAR/ZRcyrz7CtBkJHvEp8Tgr+30/ONue&#10;3OfxhLZw40wXfyp4RvuKLpOqeJMQp/tXvuEXVjBlF1moeKhzrDBH3zINnqCJMMgzCSVmMNanOyNk&#10;Q112UL5axXQJX+W49N0f/oA//o+y5LYcBR3ojHgCh3sUJCZZeqjxIfUyyJ4lVgkCQb0TAL8L0p3g&#10;W2K83NXElIIFZXXCFZR3p6CYQm9a4S9B8o6ZxGvxoDBNJTNScvpPqlbejrRlJ9CghWadOaKlvpXb&#10;mP7Z1TwlpsaEP/ZBKz5TP2DWt2DFBDlO9SRpjrARB7pOqZFMuvci9GQzZl1+psfXJjc6VvZGWDxZ&#10;NgX4qKerbn+pDig6ZUGLYl+jxwITmKzVhV7cYQsiduL4vCJEeBlWNkFpgIaCE8HDpFU4Di3HieXO&#10;n5Kx19EcdCgsaHzoCnbDbtqsrJKD2Ip95rHOYuJp0YEwnnk2lh43/oYyzCOeyFqOoEzfz2tbtA5O&#10;5D+CGjaGLo965FBxAWPRQU1lgMX42K+YRlvpyHk0qSbsockwCOijo5NS+M5DV27ooDbPFUIZ1x/M&#10;JilCJiWbF+pyiW3FFOaHR2FkVU17yNPFEedAR2BTKJo0myBuUuAyHNfh+CpZe+FySzZkdS6sYxNl&#10;YcLaFuvoBTkmnloJNoPhiNkHtddo0gTH6W7SkykZKCejJSctpFFqqtli0oBcGZvZ7w7XMSBjyB/4&#10;mXEu2CARGpox2fJKnhFT0VqIJ2QI+smOEhMHmqAKIrR2vHET3VRHwCUlF19B23HuxNLRm2FlhENn&#10;aLlNAXZKktcKItkXZU4aFFlQ13Cu/Jadu528uyVbZsyjFuL0hP/wYormkDd35NY8QjALIXqyFJ4Q&#10;tk7XE5rTthn/FucT/jNQiOqFs2JrO+H7nvk7bB/4SZxJKjHe75VnciV+YNlJCeCdk9P9gmFw1TFp&#10;1P2CeqKMLr8DfXm9Kx99zZ3PoU6ho4rzYICRy9Ayd8RAeHBOv+Jh022Em0toMBiGPkVKhQ29URKz&#10;4CE9zkWYCzSWEufBbXCxCr5dfn+JkWggWd16fZ+1L5aj8WAr88PD9s30pufE3Nom2YjVJ7bhz9hd&#10;t3RJljWZCeEc3Yyo8diK5RpP8Av+xF9Q7ZOKE4fEECccC9pGdSt+3jlnYlxG0TmAQ2WT4KwmKSL9&#10;8tnolKEmU1BRqfW9LFZWAAD/9ElEQVSEh9xUxg1VrKFJvF74U/8WD6+ySeatAEVGAeoKTCTM2/u/&#10;YjChuT88hgIbA7zduIvy+njEtWAvl9SBzXCXXIRiFjqYZSslk7uMZc67KdqxAfsHIj/UCQerlCHa&#10;JmPnW3qliOf3zLbEuK0o/b8DZVtm1KuCKmQ2xavqg3qSzj15T5IH2vYjOyNC7zsq9k1b3VD90qok&#10;bglK3/gHjde/JqOZySWQIhD98qCc1Ngrxmi88JUAC+bWPA0AVELjKHN557YEqwwyD2oxPtTrwi8h&#10;o4Jbm25vybhnAXvhp4TsjL1HIWG9R/g1kEiyQYIJI6/H0ynm6JvWruA72rQRS3AIVYd8CSEpA9i9&#10;ipE/POLYyipxApkn/i8SB9QzdDF1DVGGGeBZFgPRSLodSuiYYCEg/etpJkWUoNWB1lD9ZVAPN6uQ&#10;iLFklfrBvnkLrJx5Q3uQPVlU1Iphfb5ypUaGqBRoMnFcHb/4sL1ej8M83P/E1Hj88VqxsDni6+UY&#10;AgsWviXSUOI57tzKzyMq3y+Zm/yCSLsZS7rf5qR7Krx+YDfsB1bn7FKNJ1QfmaTPOUG7DYlh/bpe&#10;sfBv2OylYnGooRR6h/pHzH65lAjpMNDtfEQZENKOnfOD5zKNn+Vo8oYRmYwdbaBIPtL9/icKuAij&#10;GkfYrs0w9haVapeiBi/ze0rRgCDNkJiCYu4Ez9u24leMtJOsrlmvZB3LagUw6JmGmHZigMw42RI7&#10;5SR0EuLKS70JyxsIvhKC5RNYWqmdXvRU/ohfMndRwPl9Y5SZEECVtXG2lSW0MNQUBouzgzqFQ+Qg&#10;jigHVTYtJMHaBDVF/NlHxK3u7/AkPeOUJQVBIRtEOWGXIO95JyNDPo8u8U3mVO+kxp87JIZf15Wx&#10;j3H6D1IVhNsC1NOqDBpbBXyR5vLbRo2FTVDcWuyhV29xIrEELuC+3t4emfQyFfmcSQyDtxdS3vbf&#10;NvD3Q3iW8S33t+k8kdrbqhNWs6BWO4ea8FxmyF81ldOsdleCxuv5K9OWU5NO+M41fQRnlDsVHRx5&#10;Jyb1FzUWbWQMprNQQakOBxtbUomGL0qp/ZQxI3j9UGWSrR8wukSa1QmkUjxOLRK6CNpKTvfS6ku8&#10;yllBuQYhte0xFvbt2VFhLm6esZUE1xf+1S4WwOPiuLjPegR7gIWn4bm3+pQwWOUk4psiFvzxkPZP&#10;IxuxkTbRmiM1gKqsvOdSTSX8pkxMDUcW1C9z0LQJUGZI0cSwVuaTBKCqcKnhB8pqqJXURAg7CwWd&#10;L4obu2UGhZECevihhdtp9qTxCvxEj5rDymR21/Bsz77oW9h1Qu1DMeU49qmPUiIWQDQPE5s/vNNK&#10;GgLuPbhy10Qt5RabwJnQ1KTiKPQPfOXI/MNtNHEdfNGMtWQuwnywpdjJlZ858wUi5lKwdv54xGDs&#10;Vvq1nSsgVoImcR5/QuXOJQ4857WC6YNd29zHD+Mf8O8EVDshyYk8nlWfabH8CdDHxHz07px6xqED&#10;Ek5KtiPUAbF6BVnGCJHC0vzSI+9Qt2xFzsZyY1UEsTQUsbHMcBhDHzdYZH1KRCMEluirqDehIp4c&#10;FSLy8SBz+Q37wWfUsfCbgnua4oOc2C97xwJGgbfJtKWN9Dsi8iLylvXu5fPzduevxXtyaUHb8R0/&#10;Ob+i5zFqUCrVFHTVGI9I4fWV3cVPOFpW4hvO3IN+lqbyxYA+5xV4EWNpyQBjiZuggQzHGhaS6WTT&#10;5OZNhZkmwmwFVhiee1cL5YPN9bVwWRYnKiFaw0qBKI4teL8BdKLWW9mSDZ7h2iqWwZZbd3LhySuX&#10;LFKxGsKYTMzXiSVNi+voM3z8R6E4ngl1Jl23ZOmkGb2+3z7/enn7OP2Jgy0+tRq0lSc8ndegxUeU&#10;8TBaWkfnz2JBmD/uddpYOowO7PQ541cpmOVPrsxFScwMRDQepfaCraR9M7g5tZpLW52ProNm3miC&#10;yAHXRBD7SJHuqrythZHSzvhhWOUDGL7h8SbLS/xRZJUeQYNhPHO7pjUQYbzGPFin3DFk/gomo5+B&#10;h5U5JUZxzYYcHmuWjxu/b2YqMp1D09GWbhG7v1yzVaJnera8acRx0qb+DPO31DfpJOH8QckpK7YS&#10;8ozkDlU8pY6EYmfZTcO3ggVI6pzEKadY/mQMJwcfVIcjKX4rNFCtqnN4t31TpB3sIoIOF2NuqR4g&#10;n914Gs1Njkubscwpb1FXQeSt6DCVSJRrLtygE5FSXsFLPZhFXEyYHxlujIWvil5vD353mKy4Ieri&#10;Njhs4pFFyi07auafSPLoZOzqcfOn9NfbPauvnivwxMGK/z0qZd8fyRN2DhVAExKYZ5DXtzlI4eJM&#10;TnwADUMKU99KTCrRKfUNy0wKvYre5S8aOEPkkDAoDtGBqpyWsM44rUgDCixsdh3zZKwrtsKRhsFE&#10;IlBM47E51W2FmGAE+RJAy5q82EhmIAJmPpAdUWYPLpdgKlmavF9ev1yqcHtTVkYY7ux4uJKbJU8M&#10;qbtlSrBsSW8oMg9FLvYJidWu3zBTUQss8rl4+7Dk5BwdGWrlfp+DzBhIEGxOcUgEz3lHqtU8ie7s&#10;b9z0wcw/mo6EW2dGiJng5r3sMyICAs9hgkL21+yP9AmOPgnfUDmUt1kShpOlqzkhbQ2zmUtwFSyf&#10;iII+fYxsGhraaahTUL+OjKlgGeFyh3ZmpUdkmHkUSNM1Cm6HC4HX4TZcbvKOq7l+PNIrUf/28f4X&#10;hK1f8cYp8XQWJFeeZzSiz6WLE+spt4mEh61QfsgzJVBeCaV27jcxcGYpydtocs4C2olRraQB0XIt&#10;7m1iOXOrAmPRxgRzo5vpMSO4YqIdBw5mIla+9iAGxmBP745oUxEgW5HJB3FeRPgS+JQeo4AfEwiF&#10;UcDkBts7BuIElET2QGyuudbmlBRjeHi98P3yeckkpHEwIWFHL584lwhlP5QZKrukjw/Pbp9i8ZT4&#10;E74LqWIHzT3C8k0zbJtx+u27xQYlTlnBc+o37PKn4vJS2xiFOOopMIXGTUzSySD2AD/vDhNjWyIM&#10;BpMTYfk6uSQbU02I8F+yF96FfbAB7KVnYMHUmpCKkxvBikZwrXbnme26O/nqOaChYCDcPBm7YP/D&#10;qjVGGvfCM22j/vaV2Innxh87vHzwrMqkucKCrWTmibPBv8RWHum610uc0P3j7inZxB9Y3HWejb7j&#10;XNQSc+ze2mhPnFm1FTMYHSMpShcrHnxLjvSZO/RJA0Trbdrwd2glNRZmIV304nTRabs7YSALuF4f&#10;tBphHVKMtwOaj/yqfxBe4yYitRAR9U1tr2/vtZWWTYbCFpnjAKvyWMwrf9DMTNQr+HEr+Jc4mpxQ&#10;bIW7tcPIHHT7yLlFrpsggNlECEvKCuZ+e8v5PjJvza0s044GNu84JXCcxglPzGoZakPWiUEFU0cr&#10;+OOe+Qcoa9EJzqCeEYBWZqUMWt3QK0/UhRSh60LqW7wL5cLqn3lJx5JTntXIMbIuNKO0oTCioowd&#10;a8q3mcqopGN8FFeVmk86qdkmD7yRKvrWAxamfBe5ibFVuRn0exzHI+YSa0jgnvktfs17nz74XtK7&#10;57iYG1PhH5w/mKlu3K3NLiju5YOnKXBJ7nZ5ub5fHy8xqI+X17cH91N6cqem/RnPMr+VYCSqrGo3&#10;SBx1TJ2/20rkKP875B+Zhxw6Tzkj13pO2oYkPBsKYDQ1FnJiLjUOrtzDWyMEWPSKsBnHiLAWuSOg&#10;7kS4cdVal2vhWlTUFiggGr0JFzOjZEFb30I2ZlW7ZiOvv8VELMW6lWVKXlqK6xjuZbndXrPuuF3v&#10;9xTKqisLFrxHpqmXl79ePj4e2S9dmLXcEmW14u0s9y9XLdH4yLLlmv3QIxNSz23OcrXmP4YlzgdR&#10;mUTVSdrEvJvw/4NIUIa0stItO5gizVhSviteSSgTvpUbljgLEAqEvqMWkxeje+MfdGGxJu39jRkZ&#10;Lq0yWM7/Vc148b5csjWNTPoegehANg6G0ZXJggKJwIezYB8ajH4hNnd9aBgwtbFkuKqNZ4gZWDLm&#10;5NdAlMYw+NYmLNYn2eOwPWYyoZq3OI4g1vGVLVM4r29fXzxBjm1OWn79CmItj7+1k8f98fGV4Pb+&#10;9fUWF8RzCLP8iZbY/sdHGrQ7lUbaFAJPlc4gBQ8GSCtHsKxdEsJwmP0gUPZUAIG+X//PX//Ff/Gf&#10;4b+28l/8p/ivrfwX/yn+ayv/xX+KJ1v5n/95W4TYxN8hmrMwGZvf+LvUv4GiaJCqtmE9xf8LWOQX&#10;ba/DqNQPnKv7MP6j6HdUcpVY8X+GkZ7ofwXL/H8eo/2P+GYrl0U0/oU44X9eyu8xxH+KKbSLL55x&#10;bbPHwqKNKvcNm30InCT/WIgMMxO8/8+/Ssj/vcQt/K8pUMnn4z/Dkvxe2npF83/DCPx/GqP9j/jd&#10;VqY5u1UQk7FxldNcib8+fwr9G0RYvS//87nUr/BR8nwQrLjEb5jGboJgcwh/QIHJTRA7ACvv9zKT&#10;8Tnlevxr0/8ZjpK/He8l/u/CN1vJsBmnrdNqGb+1vJz/+Z+v10X9lPl3qPyUmkDG5D4fBCsu8QP/&#10;mvz75Ccczp9KwBd//f0/1784j/sSNP53pY6ypY/jPwOSX/9z+1F6HQ3+r8I3W+nZ0+3GizO9fga9&#10;G4xUgg7V/wKV15e9TC27whIjtIhnxi+waM0cLGKlXxX6gbPg31u1jJV4guzJMkKQD9mfCvwOpGnR&#10;lCJaioeB1P9NeLKV/+L/e/i/zzR+4L+28l/8p/ivrfwX/ym+28pPV9hp9N8iEtk+E7V8S7TYPxb+&#10;L/7nw4h9Ffj7/2mPvf5W8N/0/8paEpN++VOJZ1tZdkG8FBGvxB9QaUOXqib/nksV/1D2/+9hp31N&#10;3NW1XUbP/a+6bgpabhc800+4VHYXU3TCpn/gyVbmIgHyW3zTCd3qzPE/s9+brOyKKmjWvLfgf/FH&#10;6JKfuovoK8f0+3+KpWCHoNokUO1x5JI1uX89NnkWeMIf56BzgbERtTycboImhzRlGSLOdBLl/Bd/&#10;hBvn6a4V/8/MSv+ryxBLwQRFtRk0df7kLt4EB9nkD/xqKyf56xPjdBA1WKzNO4cr+7/4E9I7azQb&#10;4aHbaRz/MZhULHA7SlVBVS33NR/1UB9eTZI5HIPPlf6O77by17pyayQ67BJP8eYfaOGf+BP/vwDT&#10;j2+/d/N/jvcWODr71O1R9id9U2zjj/X+sJX/4v8n8b82vF/wX1v5L/5T/MNvPn7eN/0r/kOxf4Pe&#10;t88d2IMmPrlTmDu0Fz79ZRDcl7m7+7V/jF54q34wHO4obnnePvaLlI9LMG9EquiVp4y+XG5/87Qu&#10;1FfgADeED7i9G20fV+7Mvr75qP2wuVPfO/hvb/7Wg9/4vPO+8f+6d37GEebdX4nxW7G8L48bd3Xz&#10;n3f86Te/IOpDwfiv+IGNOXWzLVvYTR0cCe/j9txPaQ8QdskhqjeH3BUD6/w/xtJDbMaItAzUhHAW&#10;ueNFTd5S0miIsk4psc2jv/Uw8DBiPBheC9IQGeVUMb+iKKbFFJDWqHwD/+6SUeYn7/x8pAIjQnDt&#10;r4h4YjG/y2k5DWOhNhZoKdzDz4+B+A2QvxoLgychYyeYCc/EAESX/itQxPgVOz8wJEdT8TcDPAvh&#10;7fL6/kg6LdVW3nkyYhrEmTcU7QdhE0/p/xx03ga6TS7exIl2xvwrGVSR2ERYv0M+uZQ/gMKhtsQ5&#10;SrzyG+0YLGsZCynFKyN6MoSMcD7zMBzaiIXko4d2RtlWvPLgExL2I8Yx7FiI5fiFSFC6VISpShPi&#10;9yCPeCqNwuyE0CCf/4XIYxqPG8QF88Bm/AEzxpI0ngaTiTmk1e/8MPnl+njwGzIe0cMvxzCY94fO&#10;6vZ4vPAEn7fXl8/3B89MCOUpEkk1BUrs5D/Crvl3IHupX/0CZLUZMwHZGllhNjXMHQ0sSExp4y1n&#10;2V1+uGCRkz04qIHG8QQeu7LnAh6g9anp4PktnS7mcU4M3JWHHjGsivIDYNrnkHLqyWNEMBNZsona&#10;M2WMw7pe+NnWqceS21/1+JAvkVTdSmwFoj9i5pdjb3fsJnNS7UTEl7w8Mv1cPq9fcTsYxNs7P0H0&#10;R4Y8hCUndX9cYjZvmHl/WsSjeTwdT7WBSNyGH018xhIUJIYx3nbjWe4kGLq6pwFQ39cqNGiDInJU&#10;sxhNDl3GRLBQWnqIINTUWJmNgz6MxEUKAWuXfEptMhMPTyr1wW3TQZHVanQX/FGlT/1LWX51hmiM&#10;iL8y0x5iKfN8A40iQ3znKdZmjT49ELmpi6c/pUwLaCYF8x/ARupVLreMuVYSg2AWuvA0UpLOPDWW&#10;GFTM7/7+8skDePiRGbm3R2al+9vHg75JezPrsIihytvl9vXuvx899RjN+YY28SATNv4DRofRSeGQ&#10;1kHnjQRYY/d/VoYtMdzYWYv/lE9iJBIxWSyGx6I3z0SplbOAUdRYOvFgK00xOrw+s1a84FMcqRnj&#10;DHLi6DPxFqGMNqYi9DccSLxcsny89AlPMQ3Hur9dJzcBobqdpW53n2luPkxrJOQBuBbXSgh5JpxO&#10;BScC+O0yM1H8Rr1KAp48yRPgXj/jLcJ1euHBCR+Py8uNH9FS6cNnJGDBt+sLz/KhI751YrGJH6iZ&#10;NFzYqVXsKB6qaq1jsZ4FDPJ2WcvxDWVN3jkfMgWNn3NWyjDBepE6SU7uD9AtYyTaCZGmwojxWMe4&#10;Cn4dOpMINjKWEjCGVIKp9EnJlnSw4fBk5DKjAB3kTR+2iWhz4BNE5MsFTQ0RQZgt6DaqpuOzM5DV&#10;VgixlOvtC5PBVF7fvnj+WzxPppP719sL/4gZe2ACQuJ654+Brn/HD8Zf3fv8DBuiqbw/PYOkZ3pC&#10;GjMn8js2/yi5KOIcfW/GUyWnjCKmgkwLKbsAv1mSEnPIbe7BH0WVJQ9KTinZJkuXMVztBO+ySK3G&#10;52lgGHEn/LOXH+U9Xxx94Uzh2DpJ8R9mYWk1zX65ZJdRW2BvC3HuyQrWuvzt8fXmr+ed3iKIMAbj&#10;RMeD92kWdoLo9TWLDIrUVvjx8h1Twblk2vs7NvGKK+EpTTxzEhvx0V95XR6P6+dnZhrqypo2pvL+&#10;9pndcywylvK40QuewJzK77CBjZ6xPkm/FX7SCD1po6WJnl1yT2sVOw0MgbpSRUoNh5omRJ9ZjSUW&#10;RYwIKcgmyx8amKepGDsdSeqYGUMfQxDfwUc6nARq4U0PMc24/NU+VF1i2K8d+YeDibmsrkBSAVSF&#10;H3NMFTGnOJfktPOpz0IgaZ6sIjTd5H3w43ftJKVjIXkzDUVNPMZHtuAuXmMFPJgnXic2EJIN8TtP&#10;4PlItanr+p6Fb4wqu6ToSx5mw3m2e2gJ5A7ENo+2NGEZT+yNQ0mpc3jWSqckNZUShlymYmsA3CO1&#10;YKlNnlF585uz8iceduozeUIYB28sY0Fb4W1TXRXgKvo/MXYJdaohs5Is8jEqSn9mEfm444AQeH3x&#10;aQdJ5rOuBk2Fg+Y1SIQe3JejXmvSVWEZSDegPEfJNI2lDWYTuGfmwaTuenk+9vX97/frS7c8PAku&#10;5pG8eBUcSyQ+bpfHBy1gt4ypvF2z9I2iOJ9oaLfQuGkkOJFF2iLPJpeWnDRtPWGKb43E0j84dvDK&#10;ZFlrYwwT4fBK/wQFJ3dUEW+eCaNmGA+HBHJEmx0c5LIV3cmxzGXBzISBN4jwugamEjRm53MjzHhZ&#10;S7LYJvGUavYm1Pny0md9ZR5L/zODJQkfHkqC9qq7rdgKTkH74Klw5rRKQSXE4WQOomn+p3wLdYK5&#10;5GCFGooHdr3wuJ2Yik8zZv65f2AyiGaBy4NrbUGWt2+xlesnT+XA8JKLa6N9tHUaTIshfkf0pHWV&#10;3E0WTamI49DRYcnRWoithJQIBT2mUlRKUKbBTh8YfWSrqq9iU4iMgNHImjWZPYo142giOVy3JLri&#10;Stgi26FOAlVGbqgLT+kDsQcZL3wa09VkOQtly8ywpg9f+LtKSN5tj7AdidGtW2HM7dolTKUwJgUD&#10;UUY0a9QLj+YJrYkEr8aZa6Ls7fZ1iQi2kv15rAMLYDYKI4aVLfQj8w+6NZVwbQFu6u39KzNQGtpT&#10;tYmk2o7fQQaNfcIpHbIawKF1YfJOvIPshf0DYU2QcFHlk2zCWM7wFqm0pGhswcVSCKzcJ+BL+ppE&#10;7OSvnHq6jgkoW+aMz9IgMjoMJwtgZ6i4jkxI9PQbl3c1n65Dkc5AlYh6o9VWEtSTgI9zqsvk4V5r&#10;QCntJiWwkhz6E0gsMb4hJTWUAWbBsuXtgyWtLiV+5s7lfvbKsWfmIh7IwyXnaLplBXP/0BnF+MK4&#10;8ghKG/fUTrzF9EEoGzZxOU8YQXBIVF2TJ4GAnAkPgSG8sG8rTjgYm7LoesvYVKFSpEq3sgJiZQWr&#10;6kkODq/C5IORQCPNyOfD+5qM9N/yEK4u0QTJ+SdOMh/JjBlXUC+vn1cmrdf4EmWSywyDOVD9Qp2R&#10;7458VCTiayAlExZc1TdGJlbolVsmCk2GqytjK8wxYykSzEUxgOycH3xXWMOJ97jf+QtM/xE4Sq98&#10;/fOWlmc/paPkUn9WXvRDUgYbT2fgqn617Rln7uQdIk8ag1Y0GPrEiak4ZsoNfWA4LbEIMyZHuslS&#10;g0kjb1wGFVb8kDxhG8tBcqUkw8GIYEJeyXCo0BJiaYoFkOIK2TuOPJ9LNkPMEexxp38u728uVFyy&#10;0qppyWR7fc3RTzpeAJCDfwlu14xlKBNRiYfCPFwYcVUkQQ0lcU0kcbxHCsYksn3jb1N1NwGXbJ1x&#10;PrqieuViLY+45Jso5jT2e1+rJ+Ys7cFpwWDoM6tYnCnzBM97kfbCoPTOOsLAHRAixtOkRVDS9wos&#10;2AQRSV9LQCBjDjRiTa/kWfRPiFnUtbincUBYdvBFIP+LkX7AVtC7OgTrSZgZxieW8mzzeypOx2dp&#10;iTgvlGAMbYYjhJmgCIVhayyYyku8yiimjnzKI5lFqhdzw9CkEhC5uL3cPjCVGEutgc1ODCd2FB5f&#10;9aQprk+SeWW3rGt55fH7zHup4gNTSVuzPr/nSBU8cnKZCiIlD9g04x6/4885VSoZx3TWfCDcyeiF&#10;fVpAI6SKM93EkrP0Infe8JuVwHfrgNMMmCNW8jfgVOygMZWMQ0AhrnqyIvH0R71B4Kjx3QkD6HeI&#10;jJzPyGfpsvp0UQttRenkZP3MuKcMK2msY8kbJXXoArSs7oWrNk4/OBX9RoCbubBVZguE8WArMYes&#10;VjCn9/eseO9fnsPL21c21/5D/Gt2aq9um+JV0jjbN31nU59PYZJt4Le8b5LFnK/6JEwuhD0C4iD3&#10;JTiYQzXa8cZT/hYPCWUAjJuiAmIwhJVCE/A+JDQN7OQwlixTGRotJVR62y+bHK3kqopAZIBmNeHf&#10;gWBZOJbsnTOX6Au4BJKyVsrhdtJ6Rs2LQ09/88dUZaqRma9060YGs0E8BkmxfhfEBMmOOMaBB9Hf&#10;hOQFl+mIiYnn2eJVwr/zCO3XT/6ghkdToumTR1/e+CuhT0+gbbSRJp8wZ0zLegyGOhiBZz1EFZNQ&#10;ZSlgdUMXTa0nqu/QHBOLiZ4zSaSkpImtvpwFayizgZWWT8LjgOaBoSw7wWYwlKw2Qvjx9W6fbIQC&#10;u0VdQ7NzYCGLhLuXS0wlKf8lVzHGd3qzrVAYhIxtsFyt22CBs2Q0m0GyCW2VVhxiLOKBQ+GyG/8Q&#10;FCvouMfF6E64ms/fMSfrlVve6mJ4P+6piQtwGFDOkcsDMN7u+8L+BG3OCRj1NobdxsHR5m+xJ020&#10;ek/OQqlJUyc9BKNrldKQg6HPrAJRoy1RjU2elZBDRKbUiiyx6CekX05TDwuWz78Yj3zIvH0kJDML&#10;4/JJiupQtHqB/I6qkbcixKm46nD89VHkW6KsaWCsBNVcNUMmOy1KKxosSg1TGGgLXAeJL8iqN8UF&#10;lsLl2Jg0ex6QlUoWsR+xm9gVd0cqEV68B5bBdf53/nc5+qmZ1HEbnNUfQUHbORIYLShycI4S69wP&#10;DtQ6hMSRL6YBYyqbEyS1GnjCMyeprQXa7F2siR5ClUgTDb+ZfGokFrAS/IoI2eGwmNdqo4YvdNKl&#10;LClUq+bwZsY44FW7l4jbRRrNlggTSKcNpIiu2cCGfuFazMhOGWTSAr+iDupUEjjn8H69/o1bCfAq&#10;LmsRwRxwKkRh8Uzk5DEXYUxweJaxf/7C7Qg5r9ecfiajlKDSnIGnMa2YRg08AU/FVE/0hEN6U8+s&#10;lTq4ARUSUXNzIPfVWvOHQvDEOCO8YR/UmRRLgmpKBtR4SgZNED6xCwwFs+n+In0QKbYf6ZC1ItFW&#10;UHl00jGscPOhTtc7WzH8mNrq1YJOlogYXihDnz0Ow85MNoIneQ2UNFaCndC2gEVS+Le/uwMi0Aou&#10;19hcErGLWkcOyG59WM8gyOXat8fj8vr2QVtvfEBcy8zVZk6FLvKcOA6kLZyBTQyxmiprJX5FdT7h&#10;W7LpYSK+l7UgnImQGbJpIhMQQ29GUJpSFEVivX8Rk73jne20s6FPyejl01qT+HSrkSmgc0BGh5ve&#10;6JPrl//uUj/AUSDG5V37LBvl6VWTNpLoSlF0ZD104f8yU1sGLOFC5Wcgos00JXQo+BMmFl1LFht6&#10;FEwlBoGspqLd8P2OW59uhzAavxviCwDmG25nwpizVmE3lYw7/dAuS5VzYhM9w8bZvtPRYEWWG846&#10;e5EBoIpJDRAY1soZU9nDBbXfK3pGlaCA+BxN3ip6gvLETTxnbixPsmahMDCM3lXN1bicKp9maov/&#10;TiK6YGhPGTtUT3+kBN+tOKTlsURemR4uCkhmeOIAzKyuxK5YtkCYhGqLhC2BYuGBY7lkwRHTGYdS&#10;44jBKJulLl/+cMmWWws4TMJgB5SJCNt83PhTCRrw8smdCmyhTp8eusymiLa1xKREmeAkfKBdVyyB&#10;xgnt48U+VzbMk6lUvGja98FuZCpMi5c6IKfsEZrsYZmZl0pIGRXYydE19SnxJOntGykcA2MFosFE&#10;Rx+LadzVC2TisLiHIc5eIEGZE2hH5ZLhzjoSOAvklqyX6gap6EFW1ivUj8+IdQQx3ZhKrIPJKCtj&#10;lipJoC3Ggt1gGm/XDy6lxAawEQ0l1bIdur5cHm/8FS+VZOeWEnFCbuDayLxLHY0BNpGGHuc1zT5w&#10;SicvWp40rMRSDxbFmQ+daH4HZJuISiysFJKUWXQJoxwrr28EhjgVgLWDyStV1DKkup4t+cJA3Px3&#10;nPRg+p0RXOfuedNNHAlZaqy8KGdRmAnsrjwlx8EMbBcNYe5J9vVBe5DJEE8BRIAqiHufAm4nvCLT&#10;DG2M68tu3duaWNlmrF1lRSymkqUsppHFa29oiiGQDsm/B31lUfPCH4zFvPBen1x6AXf/rr6dtYjf&#10;sFt3joomhrXLl1Avqk0c2ocvuZiJ61VWSxoBy9qbKiFr5w6xJBI0V6oFzWlSjqH0KQ6xJc9xvYsm&#10;w4B0qZKNCV/jfTIwSyORIxqhpg2DEPxTe5TxxV4YdlakV6cFJSjrHunyxf9sjjw2YH5Qr5J0Xiw/&#10;EnXhA2gOiyZcB1aWTQx2w0CvlYxfL7P2YBuUSUgTwVS43P8aKiuU6MPfpETUZ+EiIshdcKm9jZ0m&#10;A5o4pESOI/MMrzI+A8H09YRT7FT6rEipNmFtlgXpUpt1EIlPvCoY1hRDAsIahtXaNmlYlEcoxo8s&#10;mDyZCgVfXGraSdaVIXPsGdSMEn18VPASp6J2xtNhjVC7baTYD9HOd0Y4HuH6uH7GweQTba61iJay&#10;XpUkoLYCawjiQLImZaMWLxEjyUBn2HEvK83+x1ucvIUWmwkd88AiOBN+wnrnKm3qTREvw7y/2405&#10;bEKwiYFNKr5n/YbdQZz4womCPCob+Unzf1LG/4BfRKiu/FOWYk/pKbkCS8kf3i9gQVuCNUQ+sxoB&#10;e10HvQaDpvn6nkSyWGsiYe9pKhRjYoAtIreWHnJCf+JSMiTv3GJ0yXQ1P0dt00fXotDTA2ggYylp&#10;mzsefkLEWoWp5PZ4PPhdapgxFnwJTqWX+QexoEw7aRQ/PuWb66h4yQR0xy8ly1Noc6bPxGp8z3Xh&#10;TAffkoPRsKHKHK3ilNsukFHu/6lUAZOoqTOUPhG+T7FH0TTB4k1RYNlT1gHXJzn2OoUXtynhVXDQ&#10;3PfI2TNI9gN/gKou6LBdRnAwmi9cniDTbfQBZfPqqsVUyFhhPuyfoTP0XPlCa+c0YBWDWdBqr9oA&#10;b4pdvI4fi4mumAqGy5pDj6KtcO9kphh8CsaCuWg8X3yH8PrKHQmRxFT6u2ZshSvOnEWx4sAizi5t&#10;2mrgisGIz6dnUs/RGbJO/GeRTkD0jIAx5AGKGNPkcsoA8khNzs48qSrz4EIdGn4Ac8FiYjP+pSHd&#10;z+f801tkM1J2h6rox/QX/WAVZ2AL0aZdnRCWMddtpajx8+395faRhEbI1z9k9S5/MZ/eMkYlBgPS&#10;Ph0LC5bL+511aszHXTTrFacibMaVCuvamkkMISvcexYyH/zw5OWFzXHmMBzda2UiknXtnBtBDukn&#10;7FZuApwSPZsfGGajLQHxszPtttksF3AWUmiIxVW+GYtXHYpOuHkKtRKTwx0+QXMajSsZNEWIV8lo&#10;cLadUgKMIIjbTnjTVFSnakC0mBlvbYmjtUVB/A9egURqif777eU9TgW3kurevUhKlaobvdP5sZro&#10;slkJuU0yZTAVnItXR7jpjmu+t+zT2crUpbAj0okELGAwlmt2yFnOfnhB6JbNcQpw39vnq7/+CPyR&#10;o20Bqz0LY8GracXhAs/i34sWwyU6BHZ1oLTd5oV9DkAGzKZEWaIlGg976YFsvDXDoC4Js4nnvVgb&#10;e3kSrKkowIVkJNn2JpFZf0YKuEyoITDVP4Oi+I3MUb2eX+40KTpsjkk+/RnFu9f5VMu6NrSyU5kI&#10;aQojQTAluQMuH/80RFO5xjpiFmHHDDSVACvCscDsrHPl2RjYTfzI251vlqPP+5+yf0rVLzig5L/d&#10;emk/dU5z26y2qa2Q+AW/MoGnNQo3JHcRU1RbCQmfr0LcNrRZlYEkLU7UJhEaPZNUjnjLyNjcb1mQ&#10;kyQ6rMXYGYgPOZ9z+w8nj6E4eini1ZAQPUPUP0Gp93dsafeBiKoohIeR4aRSAQOcnNdP/Y3qRmME&#10;o2A82mhyYWRTnHv6MITQrGgz3thKTIm7InAo2AguReuI68iqpluhmMP9/v7wJxyXr6yB43Bi4Z8X&#10;L/i/x3rJascR/zjHH3g+0x/ppcAON27qnxHxs1cZHpQhcbMnNCpdqjmDkMr4GokqXLFlJlDsjLNb&#10;6do2SxVm/IxLJPk5kFtJ9kHq41JspMJCkzwxE1Tw8pLJfo1ykisO4UcShpbCKF/nK+Ptg5K9ySKC&#10;srL0pJKaSi0E15GZh/sQ3h4fGF6EMI6Qr5ngInQPyUol08otbiUWxJ8w86UhnZGPgvctuKz9iKlg&#10;La/ch21/pdbzOZ7BCQz5hNN5/IS8lWF86HD8inPRtVYJeSJWIpA0uXgKIKdO2CunIGcKVLTMOSaj&#10;0WQCjOPsVrqqLbIGjSh3OEUzu6GpgmDOsQNMn3mQSKZ/3D0dObxgPqmMOwdZeId7h39tfJA3rxgx&#10;ky2pHWMp2IpzTPwIqevfsQmsKZ4Ep5IVK/kYDiaCtdy+IumvPWIqXqLN4suMsD99lkZwe3nc7KXp&#10;sLZ7wLZ/2vgDtK85pwLFYqBrZ47iSZ/YjSQ7AVlM8ZLKLCYoMbxGSoGnSNUhe8ibtGgKdvOKuhBJ&#10;Yo2kC5a4FIoxN3ziTtKncijOBThewn2zBHNKSyWPH34xrqnPjaVgOhtzc0sLEsY/vFwypsrZQEXA&#10;6AvwcaSwkx5xKJhL1jtpBIbBYieGkJyk3A1lQ8NXQ9kWZfR5HlwcRhxIFjbxHnEfXC3O9j3kPWaT&#10;OVOPwjrmhQfDBdMUTiPnvVsD0nSC0ib+gON0AKkz55mmHrrAlHGCmkrfg1PiVMpUkxYRqpj4LFgB&#10;M0M1NuNgywfLRupLCLe1jFdh2qfEmi1Wx8CUTQD51E8wfU6c3MoFxCTleqFeGUzl+nK9exsAkjCh&#10;FpLoQEB4FHgRgxgZ3xcy1Vz/h5VP/Qi363d+irVgGFmHZN/MOuUlBvP+4b1z0Xt93N/iS1KKu6GS&#10;HXfzObvlBpwjwYBGHB8AMalp4uBZpOe2lQAS6h3uU2YwvXZ8B4S0bxKDEymUU61iapXbQiRVbTBM&#10;Y5NNNHfliVqLZpJoUphLep0T5ePL4MZNdJRS+P6xuyDSJcibnqEtGXlyUJEEIdwwDEVWpIwzY872&#10;+3rHz7SNHpWafrfuhG7L0iYibAQz0WuQ4A7by1f2vNHqmvaajQz7I1a3mWOu/F4ZD8IS2GVt1jhe&#10;auMXH3xjqNeJzcRcUoTeSN3TojaNmmnPHIsc+pSxOf8W6vVNTd9B/fLXbdhtxpTarMr9irKVcGzP&#10;5WSjXamDDeQ+s4payDPS3XRBgiRSCjczxa/vdzMAHLplujC5DW/8jnOEXrogSE7ezF3KpAg7cgpn&#10;YYPNaJsKtWKgUYQmDA1RWncC9CXEXKHlFid2VtiGruXmE3iSjg9xvxyLeH+wltHDPLIeTi18fTiP&#10;6gn4qcjL9Sum0jbToDZ5pWy1LZx20rTF+icsVWBoI/p5qf8W11RIK7TDMooTGSwhSodWEwxos4LR&#10;J2eTlZxi5TQejK2MU+HFvWgZywwgkgwTT82wL0ZdBthPN0p3P2Wwmj3LYDItYO4CtFXxm+bYToYF&#10;1zWmEoRgBZToKKayBJhUUTtJgN/gzRWV948sRGKp3GTAJIS5pMDtLXVkZRvAje3wINu39y+qz+6I&#10;b32QTv79I2pf4zuzfaeNYMUb065pky1dnfFvcahZ1MSJnuqALiM9kwmIFLApO5lMaUIZwRDVSO6i&#10;FqtsjkFzhpRvNOyhD4dyEKHy1jBEeEwcfmVYdVYZY5pbIh27ZhUpkbGPULnTDKvtkQVESkQPH9zL&#10;/QHtF0mKGu/tEFBPlbVNYCxFM2HP7AW3t/u/blkys1m+ZoJ587Ktnqc/dXd/wzoq69rw73+nHfoS&#10;LrnklfXMg4cPZn7kyrH9ZL0bp7YEfEimYYYH5+itE8wouZB8q5GYY2GlNZWmadAGKbiFRIOEBx+e&#10;qVa0chqpdwRy0ArSZYZFIJoGs1yBYqmCP8k5cdbwskWR09Osugs3Lfd+x/LDZgSxrReePssaZ/ir&#10;SeeOSnbKcb+jj6fYfeuuKRaE/TSdDBTHMilvKSvSTDAW1rShMcBsl18Y6cwsMQqfGhih15cMvbML&#10;i9aI+yMPrsTFc4YTsEAJwQ8/uFGKe3XbI2nBihd2U23PIlZwgOS5HIgbE8/8p9Q5IX18B0RT1pgl&#10;b9NBxeFQaphguJINmloyq8KVHA7k4p3IepIVYCo9S9aRsEg5YjApF7KX45Pp4JGfgZqdwctcVBvx&#10;FlCeYYZNOcpk3UCmNNI5JobA2qZwi1pFElLOPsutBFgTN7ZhCUxG8R+YihLuf9gUfbCqTU4WNRHg&#10;0iLfHrqICSKTXXPs9/IX90fQzAWaMdhWLKY5UIZiE0vyXOJET3fuqLyNkpgKAkZwSxelVh7RmVMM&#10;C6zMvgh4EzQhjURjc0mLcSfOPLGSJufUs2QgnRQTBAvU0UZ3sS1CDbluSu2fMLK/gdjdFeglkqFl&#10;tIFdA9ntKG1GjrdHwiAqu+xtW4iz6OBBC8x5s0/m0LNgIHlniRqhMPr7Hm51u9650H/lOmyMgG0Q&#10;zoP9j0urmJW//Olt2lynY0Z6++t0aZ9gjhXaXCLbNgmZiw5Bv6w0Wp4UnDF5kfENNjMB96vsnKSN&#10;gyHJG+rEIF4ci59ghsrN2cUqRehhVvMmHOw5CGtxSBkbjSGHF267gEgWVpKPfPx3Si2mBYj8rjCv&#10;A+qFk+UyVAJ0ppYsV1ZhmJYzCSf1ZXqblGybJE9bwSjWKz4Cc+HuAjK5hP/G3QjxMLHiy1fG/8Z8&#10;pyVgFdhOTIVHIiSZOQtWrAgX5NNL/Zis5tI029D2TDim0NQfYGFPbOGgNobViHDLcLXW7uIYzk6L&#10;FW+UERXGByxkYLLpORIk8j1VwFvVLUyPBKF4c38ApgDkx0/EZ8SpoyqFmX+0Inqzk5T1YUER8EeJ&#10;G5aowM4JmaHO2tFcBqA2uXAaDz+bxMEKYiwxFAPNRMSBxFpiIPEiMZW3t693vrp+v8Uc3rg+G7th&#10;WaudGPJFD5f8Yx9JYSFcboF4xOB6LzZtPfZCC9tbbHxPHzhKomzI71h8p10TBCX3WoVmNGgUgZIm&#10;pAUlS9hy5NQ1GaqFf0Zlhg8tVeYzOvF0TZuYEXFcEiWd0Y+p8AppztVtUbG0hohLJ/QsgbnkcAui&#10;CI29cGstj18yP0hFlSRc3U7tU9/JSpKMN4mZ8MCm+hXAapUbDjKDXPgVWAY/+142PikXu8E2xpeE&#10;iix3an7ydH0WtRtaEV8fRtE6qyDhammD1UZB2zbrKac4s0ZNINVgM6EOCcntVQaQp6RlN9UDco7v&#10;MHuChDmox8jssnf8R2gvWMyMiycZRsjsK+iRKJhOeYOdmPp8q585KqvaVhW44o+lsKwpxyknexLK&#10;k2Xp6Gw2Wo6eHYLWAOs2FXfCEoNH07IJY5nC/MNq5S2boFjslcv0yeDrIRCf0/klK5R4mMj3pl6v&#10;qmAZBSLcP8kz+a+fbM5sUXC0azcP8pQ4NdewqQPVc8JiTA1PmM6F8iaEyKwQoomDrBKJZqEh79JL&#10;fDByS/QJJ+4PCb3IeBVJAi58MCSJYL2+xSvwicadpHjOwl1xT5ZgV8/FM25ihg7PKOvJUCmU0qgP&#10;Vz1boB179E7rnoimSCaIh/BuGTfp/QHp19/c4BTb6aOwb68fPoOJx4/6qw8tIOsPbaJ2gGeJIWUC&#10;SjucsjoDkZ9FCxl/ZT/dm4TnJAfTQhtzNBdsqSfuvwOaz7oXwttZdFAnoNIEJr+hDZ23UE0Pyln0&#10;EBmGWRVuYnNGSmoBI9neRNKfdtAdmEaluWUIZlw/sZufUWOlwVCxrUsnm5Xj8hUzcAVsiaTaJq0u&#10;oJ7CXODKmvHo3IUE7cnYxlI02oTxVt5uz+KECSiMuJvL2y0T3Du2k4ZnbtJt8M1yLOHBo5z6zeBH&#10;pq9r9tdxP+6Y8SkaDA9Rv9+zB+o5riY1mhbPuykw/MU4Mp4wms5YrFNWx6ngT15sB7SxoVBwg3xl&#10;jmOS6iGTGGrhKWvRJ+ykvmTsZGJNxU7IWWdERhbT4M01+Hxkr9yKin51tYYZ3MwtWf1CNIkewpTD&#10;p8DWbuJ/lAIwRlpvE3q5mGTMm9VJeBqwSxWtJQ27PTLpsCGOuWAeXG994a86kmb7k9HP8kQ7COlV&#10;lIc+JAvX24VrLJmk+N4ZaE/v7/wzEOfo6dsQenU1qbA1xDv6z4HOdfpTwYoTLk7FvK4ij8Zs7OQi&#10;duzLpjcyA00rs/SSFxYZVoImTUuc0AloWQ3D4JCkN5LMwXUV0+5x4YPlG6KRYIbZb4CkBkinHKXa&#10;3fim1zcemjRCCSGirmkZ8R5S3JsCMUj1MFnRDqLr/e1fEXq//4uLJzGN15dsZ5LFlMQ9TbUEts7J&#10;dWGb1CPb6qxg7vfoigmRRy7SLJDf7CWPA9I21z7YzR2iMP8XbE3EZ60k6EteJ8id3yzbDMPSJVbO&#10;pkJI7WQoOOWyUDyYVjHJRuGZRYFhNTqwlyq1Fj+ywkKsReMyhsMWxk0yoEdCJTOMZDLHHNdqJTQH&#10;pLMy6M/Ib9yj/frKbyuaVbk20iGQMSHYlTeqZxFMOxpPfEManpFmvklVuId4HDiagGagvSBy5ZaV&#10;95hKZiMu4WaLRo65ifinoMxCtMdescdWU05owxfvKStoic1tMuEmcvQ1mLydtk/6L2PTjp9AyLDE&#10;E5q1iIDNc6uwBOHKGgxjhKQOjJkcxsJ/jGEZnVE60lzrd5iT5JnR1kKkwmSAjF8SlywUWhODXhJw&#10;+c0pSIOKIhaoSDDSu7sHTdWZmT7MZK9UsJJBUlxD4bam9w9uRfnkK0P2QzgS1rczsWAQed34wjBE&#10;9kEvrymARcX3YCy+uV0FU7GnOEWjNmQaRLBOLdjNP/HEkd7Uk4iJo3QpKy2FV2k7wETGpRXefMsN&#10;dRBP2Y2HsgJFj4JDNmtD+9jXaQXXVrIBYkzS7DAY//CS4MOc0YGdl7lSqDWR8ZrZxSwJKlzAeFoL&#10;KZyD2QmfEKmAbczMaTRmLIUmEAmNRFthgcvdUmG83v7FNRsmIOS4+hp78aJsDCWpx/0R/zamkm1x&#10;MjAV71HAkhC8xlRiRYJTOZ9EmmKjd7MlaOF3gy9OZc+JUL7lTAUtbv9Mx4Zal+DgG5i5Egsrd2IK&#10;Gg1WtmzEqKf5wymGVqScBYyk9jJWI9lRmXVqh/cv5g9uMIwK8lY19FCYMvJOzlqqfM4t+7YKmL03&#10;2XlHeGQFiw4hO5mSpU9YsyOLFS23i1dnIq3m5cHvBbpWweLiIzCAGAx3GcQqPv6VtTe314aNefn9&#10;TyS4rx9eyKyL37xlxbPyrH/H+QT+jFV6YrQ9azwlvmfuHZAga8jBJDfXMbTNfU/SiFCdyps/rPIn&#10;JR1KoUSqXDGBV1cIMBW/wp0RyzuFb7NGQfA8rEFyM2pqz9oSs4EcGUp034K2OhIEYKRQd+b4D8wI&#10;cVKh/D2qZVpJItpFQBww3+hVMBVuPcAmQsQeMsNgNVmM9MIK46+5RCYL6sxsLGOZdVKu6xtMZyTe&#10;7rdM6+v/R2gQ8aDENI7zIBQ0dFIHM6izUQ3HaPqmcKHD4ws1CbtWsR8hzF4pManNm3x0hCIaAdPf&#10;DvmGlTH8Fcw3RqVqLJwyzoNx5Ss1BpNfLltiqgiTOtKM1Q9BjKhPgqRKnIqyzESetCr5Iqni8UBx&#10;Uxn1cDL68QBbkUpzyG4akyliUrEOcrnV/vERz7BWLhlmV7K3rFXwOVyDq1vhmXBEj7esgF+uN55g&#10;q5fJvjjlYixB70VAPjZ4z9oWpPaJRBs0zerZ084VTsbvGCXpnRJA0kqO1CnbtQoc2zKRnKEiO/TA&#10;8sQrudITD4vE0nMWEc9soZ0ATMQYY2FMZndrHzTKOwKklbNTqBV9klyMzSwl5+xUXBAHncuxuEm/&#10;cQ9UjE5p1HHQ/FTY1AwBsTayceWf/vdq5HHjPkctBW/CDoa1awwqNsQ1fIc/LiOT0OP6wJB6sxMT&#10;UvT4pQ+2Egn8CncovN/mPgQDYDRdUvykaPOQByg4OqrOxOJOzo6GENBrrRLQdY2KCByJRTVS0VDK&#10;oWooUNaIQG1lkhVuntguZQEqO2MEZ8VydI0Crz6QuGLyy+35ZROcPUvYyX2NGVhngwoSxiYSU9bL&#10;JQJG7cnrwUsgQa/k11LOtpLC8Q+sVoLXK0+wBrGFuJW4jJhJTIXMWA6/CetXQIk/YgJ6FJI8JtvF&#10;ymuECowmYrGWu/9Lt1r+D1j+pTjTT0CRyjIOETMsI9FR0SII93WVE1psjeXPfFlLo6R0gvKO/ASn&#10;aGdUfVlgmYhxgsZ9vj4LWT6zKZBlhK0mN8Mbd4NUJhsvy6JVOJxe5EALd7Q0q56oieQwL4wdpEKZ&#10;5vF9M7vosczV2UnHWEoAiKReMpDMXTEP1rfxUHETeJQc3ErLVxHxN0q8PWIQXbLqPLw7zq+CWKvc&#10;33iMAv9Ipt9R6M72+nZ/T/s46YCYRtCkwUFzykMWRxb857xnNH9JJD4SgXV2WWtG21KQ+wSFhjgF&#10;w17iqh9yqthMGcHkEFfyCWMtOBhvQbhk2NKBrCNcq6zSfheUz2vIbKpP6usOMBeWHjqV1hm9jK9C&#10;AfOa64xIms27LyaeUZjcFiFYFkJEsZIY8jKNKIyn4C+f3DDHuXjbA6aTJE+37fyDhXABhRTv7IPi&#10;UqIjCxbvW6m5JPt64w5xOsUzSPNs4UbPh3Y1Sl7pYoku3tFPwdAnnuffGhZ3VXc8ioe8BcQ2w8yS&#10;QiXGlt9Zwy6W+hUZ72KK/ALMRFMp5Z1NKaV3Z/BYe6o5vFgHuVOFt6eQFT8zvJpKvE8C8ohchyAH&#10;K8X79Q9bUfuSBFC+JCALmzgQFmbLtJKmxQh417MQ+OzAC96CW/BrKslm6GM8sYHkh9I8NAjuZmEh&#10;k71SHcqyohhP1rT3hzOt55GGGaVRfa+IsPEfcTqnYA2S0U6AqalYOV6tNcumFKUVOkABIkPT52Bk&#10;m6fmk3QOYqs0aeIX1JmA7F2T+Ivh7lIlS052NekLdJFEaQ0HmMzRJazdhpl1pQIDgd2TSYTm0Qeb&#10;q1CMq9f65c23TNAzCiYvKYvP4PKOixCBS9G1YC2ZVLLoYAXy9/UtxsrvB7kxn195YD+hyc1BKqbD&#10;ljn2QVFMJQFh/Ex8z8vLO6ZCE23kPufjfBaGceIvcpcBK/GDmaO99Qt4aIYRvVccFJhUJEoqPZyT&#10;5BaDS9YImSpjSVdmkQP3PZqJ/sRfbOSFM+En7jGV2ECGaGxFdSgaW6FDUo5gUjlwKq8+gCnJhBlc&#10;ECqMrFIu2YCYwDKjZ6tWCfesgXVdJzrUy+U/DSZM1kN4FXzL8icYD2aDI2GgM96pOZIxBW6lxELe&#10;+VFHMnQgfeQxjwn0N0FwmoEdXeOVstzy0Rm2ddpo0AZutJGSAe37JrDQsyw4feMn7pGEKNnbsGnC&#10;tAU8JQ4Md2VSusFmTfIJSlWCCg+BM72AvcREeOIfFI9Xid24rEVNzn22uwANPM+EaKUJZCTQZWgE&#10;IT5fuX0OEfXgL3j6dUApchRLgfc+6ZgHnZCBTfiuUkKAEcdUYhghY3f8WzIXbJNmvPk9aqwl3iWu&#10;g8s2bH+4GIsBZErKqiUEW+f3u9uge7wQ9zbFVDSWupyYUSzt84qp0HCba3fSEmGbjA/q32FyUbQw&#10;StUqe+Wt9ODYLNOQQUQORHwypUqcEsQUQO/wUFy+2VZUdulGW+IEPQvbHUyF66ZcW2E8xn+w8aEU&#10;KjhrRkyDqC2lmBdVggysPy+Efn258oC2oZu9njkKyk6U9c/tyweoIzJhNC6DMdDNmcKB0DrIe0Y7&#10;1sHvlVPX9fHFOsM9DJ6IOxBwEhhHXAgW1LnGR2THLFIiloMAllKQfn/kwxJTsYGA858GPmObyBA7&#10;DVpgiv1WWuYch34SpROyViHZVkhPamN4i4kmgp0OxWEpD2hzh5i6Ssid/AOayMRr+tFUWBYwPJTL&#10;yYc4EC0ZsiBBfUY2ubUODx9JCclEJEvASDl+CJraRhQqUYadm91sJLIZ59SLmlCpnbYA5x5sIGOM&#10;c+HuAb4FipXEf9yy7M4iFf4HjzmIBeQd/xJrYAmbxJ2bD+o5QhP6zKaidpL3W9bCWd0zVbaxoOHJ&#10;FA4qeEo8Jaf4ARnO4qrfms0xr4wJ1w4IwQ3LHoRZOSpCKZjSpiRPPILhTVnLQBgkbLrMBZcpOfpl&#10;YOAHFo+iU+lqAjeyEC1JMZYQKRAO1/N5hfOZUacmSnnlBYqDwb9cvAYKmiH1wi/+TC+oOvMgkZ5k&#10;vMi4lQzmLFaYjLpQyf6WCSd24vX5O2tg7uCP0bhO/Zi7aDGImEQcEjfrY0Hak5ZCzJvb/HjeZNvZ&#10;ow0WGLHn2mRwUP8BlirjlDwnJfYLrAkIgc2V3LDICeoiOgRLDrcMQgGV5MEAI1YsG+EgdNjjVRyR&#10;2AbDw6JWj3JarUxjOdQYzJ+AUfA1m2svrSXPR/KI2XLHDX1YTcv50SrxDZgE3o1WTGIFWG3vytM+&#10;NiKMRcRUGHV2P4FTEU/sCiOmEvdyj3FgFFy9Z/K5v/P/ud1N+zOgUGGniVp12kJzVwNrEjbkCbRp&#10;URDfTqh6Fntnws4IHYxJTn0Nx1TgruOMlTamzHAmTFQqqMoS1HTOJD2ZJgkOxESYcBb8VgeWA6RP&#10;CaKDbmEtUjDSiaIMojTLUuTaYb35AJF1Q4IRG+XIuVWmlKzRtlQ5iwUzFrqSMoANEvg8VrK1lAw7&#10;RL8avL6+ffHbjzfmUC/R9v8vsZCEsQOcB64jUWwirgbTqYnAInF7+QuvUqtOmzxsSDAnBTYZ4sT+&#10;DT3PA3TgNzwzpnPXWqUtgblwIgHiJx5JUwQe6JSxgDy8I/fEgGUkxkyy56lz4WTd/3RMdPnJZcXy&#10;OQ86Hj/gGgZdZSYxO5eCvPB88O2G+ZcPlyoyJibknePCNRWzUrORV2Ehc8CTpG1pHYiFZBIpvJ3g&#10;9sLEojMJQ1PB+WgK2QzhPZhiuGhb/4K1AKaqcpi7XMezV8t7t/LfgNy2/Dc85/zUdHDOlHRvmLQV&#10;ORoYyZrk5pdbCg2NF6eEepuqiEnC1okoqMx3YCo51jBpKziXAAvy/oO1WulgJeAe/LfscVoR0pOx&#10;auuzIzdgMf+0AYsJn+jl9XN5o9bBJR1I7i1Zzq012K6xkwQsNULGsLEaFsA8Z4fH1MbNZOST/Ftz&#10;4CbJLkkwHzbUSWMeMsvXjt6z3rpk9/Pw/hwaZ5ttD5izBOcTHGzWc94oGDWHtkUdDN6mysKr0GMb&#10;lhneCp8lziLqgD5HFSk1RRdfKGh8Qv3JRDpclpN1LBpLytA1zBU5+WRDMI5+68eX/aiZ7iNQOtqy&#10;lJAX0I4+4eDGo+Qs4NEsQtiS08NrChr4hTXpR+xP1KnMFFSTicvIsuTi0uN+v93TuHBeuYUFM/Ce&#10;SNxJ6Mxa2ARJt9CYzT0ORqO5s6XLGWK7beUZbVdp2zdkcc78BeiqxhzTAaaGtcMFH3FsZ9ltoARZ&#10;EoHFGw+W9FEK+sSFJCVvcia/KUmAaYiayZqBCDsOrlbSDfsqyFxLccmReTwfYvpk6ydlgchocS/Z&#10;WlDp4PZlxKr2BIq3bZM45aqsK5wkMN6ovvkTsTX9AJYpRAxzgmtaxhfJbG5eMvCYCgahZfAdkP+s&#10;HJb+w7UKBy7FZYo09+al8T4Due3bjfwdOLzV9G+2k7ITLyKRKnnTsWWXHiwmWBMQqHwxZVEDtdgl&#10;yx5K5s6xDKnByp48IF9oGBIr8sWNKolxGbhflypx6AolzGpk6bIkQ2cWZfAx00fOEIydm6aR51FO&#10;QTLYqTjqRx6RiAJ11EllseHEY4KrdInwZmunbJVDctEMS+EiC7dgexWXbwozC13Z7MQEbte/k+Tf&#10;UTErbCI7nsmjrOZCij9jyMle4gjbgUS0q7CJiSYuaOJJ5o+IjMr6LiQmoMLJo2sTdQcEe6DYGU0t&#10;HvFzPgiH90moyWFMhZvcgsE2l40sbjM0PN+Y1+enptKfavjILhauM8SgtXiTJMkMEhUkYPi4ghGG&#10;bsWakQyV4Y7ajJEsmeKp1wsqr0pjSJVjaLUOvUlML2aqX/E3g5laYioYTXjsaGL4GEEN4SsnMV8t&#10;Yy1Z9t54sH5gyDSE/XS6zZxJG1f7d2O/wUb2BBfOVrT5ECvxTdskdockGjJhTaWYBhkOLHaGakqK&#10;aiu1MuSgvYwGrbCkvCb0I1gHoSnCnLaLkestO6EOlhf70dELplXX2iE6x8QG+J6P/AxkfHeofcnW&#10;SiEJyXjN6MimqDK/ot6kgUlE0Y4JxzS4rsZlkktvjIy9xDwMMr3EJB9ee3u/XV+6PAn3+v7FbxDf&#10;vTEBc0l86686llNxvWJ13QGt5ie5GtoGnZq1wWdJfDunp6Qih7aiqTNv1Tu/A1pN+YHFU2IdIkTp&#10;RTQubyo0gjfcSQ/ZGKfCsSNsJSP/+cnkHyF+DpRxcq2SQryZAxANC40MYtw7XR+3f8lSx9HF1i4v&#10;YSAzZ2xLTGpKnYDUpNBg+nlsJERkyxAMBCyqoS3YA5bh18lptKbDgUvBdSUzk9WLTw0MsAyWMXgf&#10;vYrPUd8m0hjrufN5SePm+/FfMU0UIXcTBz3BSTxjqSR6lqA/do2NEp69SqCI8aIoMcQCmS0+Ukvx&#10;UDsK4A3fuDnKbuhYBqFYq+BE0us9UZcCjH2MpK32jupef7FTZtAixTNVJBeTVe9G2rEoMqI0nLNA&#10;sYSq5xQLyDBqLNaV1uJOtJICU+HlriZWgKmwzsUQQmdmun+YlUQtoxfgOglhQYYadKbd7VLFzwZ/&#10;x1nidM4TB5A5TpwTXWqVI5TiEce8xGn8yisDSYnhljI8Mhbr4AVSp/QuZrTx5FWIMQyugUYui1VG&#10;NR6AYgwS69ssTHAbnMF0DF8sclnfW/hDJTNFMAdlAuotUHOLd0/W4lV5sQlrq/Zq0TSImxEbYUM/&#10;a5a6Fg0Fc4hT9EmkepTsrbM64ZsgDCevC/93yS1Nt9sHzLiVZSJITJx+oA/mC3I7ztadWhi0RQvT&#10;UkPxLDw4OqNgZH4USkA8or1f5VcMf2cjTrJxAR0OSsjrsfOJFh2YnLDHABtx/I01A8aBboqUaT7C&#10;VqVyhPQ4Yo1jdpWUYOxAxiYsrG7KNS7pxZatog06xKoQZLmTMAcNKiv0tA/USlzPiljKeBe2z9jF&#10;9YPtTswn1pz1bCYk7CALlg8MJRMn0xLmE3ZcS4lGD1rPUp2f66d5NHK1ccXBNNFjh4lKPaPFToVP&#10;CdXbEaa+xeffLIszfYJsSlWbBLEUGU2ACoASS7SBuUvLoO6kYWL6xdFgqQKS5IMFC6gyOyRophCR&#10;rMwCUkE8NwuRZpx6TNISPLoR2mbBs1FwInMqsVCbKbSRDexjPEscSo2EgGdZ411eH4/4MFxEDPQr&#10;ZsEsFEt4jYlkbx3riH+BU+BTkov1MGvRqpu/cJ8TnegbfueKtPvIfZLzpH8r2d7YWY37jH07a4NM&#10;IhMBxEhxLNGVr9ISK0S5FNXsjF3yB8afYCaEDBa2wsiTk4EKuY0CFswaQfV6sNhlH7ydEDgoizTO&#10;wvnhetdmEahxMU5ACA1LCe3ivYCFEMeWsJgeGWRuvo/7uL2/8bPBjDvXcbLv1YNw3F+SG1EYj/VV&#10;4TKVBWrMqs3nHB9t/I7hrib+Gefi0gSL2JnPtTh6ELOsJUlkRhMrnCwwWqQgDy705ALSvg7hihBP&#10;eMZhKixqP7MsyRDEZKo74biI9ZMfVaRrHKMBZRhJRs7R6xCfe5CWLKhxzUCxnN5/bToZh2QSrGqi&#10;yleVpYbWIwEZL7IRZX+/3+IJsQh+YapxxFSyFNccdCAf/F0uZlUDGW5Dfw2U7XKUpLaXy1z+se5n&#10;tD3P+I0npvXrPJ+x1dO7p3xpMv3JGAct8T0BEkNtAXCiVrHEoapIVH5LwinR49A7RgLqTzSWlxvX&#10;3zwtWYkZKTkZCGZv2ZoPAwgilf0on+wI1lIGWtDQGxEIr8pJ8oATYPsCHJqFlqapx3YEvbpT98Us&#10;4ghn4DNrxmou/G8LXxK6GPEKPpdv07ysVXAgXGG5xiySi3WwJSJKju6lF+vCoI2pdD89vQ2cVjc8&#10;4yfniWXx40g4nIUmecs1ZLiMvm2Wz0BI2WfIRpvRQTaFuIpLlD0JUwS7wDM0Fq7VXvkCyEHSfNJf&#10;l1hPOjqegyFTWJqx23jHFy1L0SPZjpPEAYba/N1KmwmsrmR4qxLXQegFECZu3CKZWtmvZdq5eyNT&#10;3Iy2kSCmcuFnHll1vIR/u/P9sced2yZdrGAU/McyBKLJ1FSwpHxw0or1AERb2ZM6wRZuHInjjA78&#10;zjrO/pf8IhnbVEjScUfC1OJAlJ5wMo5oqMQrryxrsq7N+gWYyfIr2EWGPFtm5fEeXqz9xEjSGQRJ&#10;2kmMa3RTCzMB00AtpbWaETDOgYLkUVoGgG16mMHR4VLUAlG91NoqeGeScNqxctazbH2u2euUvl9v&#10;3OPGtbhkfIz3iCloJVzOj6EkqG1gVF7DTYJS+UCkbdc+C4GWFD3hXxA2LfwDnguhesih4KzemB4h&#10;NHXyKqRWQC5UCxGYMlEgNGyTS+KgpiDKICad3Ia4BTFRAMVKhW0wf5HCr9Qtjht+41dTc6+j5RNl&#10;tPA4phNyjatWAnP32CYGNmhjmoXGEURVKVFutKJ6pWSYFqkXVwLGUPLiucfZJvu7UqwEZPgv7/yw&#10;IwbD5RcDLYcvD7lEl6nsnlDT0avkHLPYsVob2i6ZJp7O7UR+xxT5A5a6doIdS7CxUzGVkQOJzzQy&#10;8solkKwIxRexYtB0C5o2a45yFSclDmsJYizXy+df2e3OXY61ECYUvydMzymfDD7XSjTFQDFw9trK&#10;C/A6CJ06k3YMQdAm8V6whAVaCnUecgypaKwE+8CD1B4gmGtiPdmQ6yj0KV66DfHgkSqxlXgVvYcb&#10;Zeag6/XxuD8wFE2Fglw3+Hzt1dpp3uq13di28N/hdGI9s5KoarQSmdRHsdHITcR1FQlCKZthuSF6&#10;GG1uJA2IZJ1yDMzugZSqy4eDiAmgN5FioRIqE89ff52+5nH8cxLcOB9iyjtmrGxzhMOigSFiBK2x&#10;ESU3zvQTUn6IobYZTpmnFDZy9aEq1KapLGg1+BB5GeusWuMnRkSr0TTWb92zQsG5hN1fK3NRjiSJ&#10;hHeuvbEBakeItk9STJOKFQsS9tjCWcPgTB+J1R+t085eaxVzShRmn44/oaXASWpVWaXEKwPW0Ac0&#10;k65TajVxI9x6sNYuMZGcb+zBGxGqwJxYCulyMj5aioyEiE4K8uRTVLIzA/NLngiATBjWnihKphA2&#10;wpV63UoMo6bA94UBIb/+iRXELq4vOJNQ/NwQs8ja9v3BjSwxqphK/QcWAxm6PqWkv2tnVev5crS1&#10;T638B0yTT0WeSVMHaw9fQJ1DjqnshhCR2VaVccaw+0aJTJJNN15Y+SvxlHkgvTE2McgiNEvYt9e/&#10;THBZlrVjnIwn3fVMDAp3k45g5Res2Wd3TaLmEIcas5I7kgw9YtbTtsI1XlqIs71JlLeXT+ViNBlq&#10;3diagrCXSGAqZOlFbv6NGJuh2JMOBWfBXU2Yds0ilpOjj2yq6dRQYlRW513knsO0MLFRYQtL/hPO&#10;xQZoHbJIRbuSeTe5l7UiGZPZdNESpZ4yClQZFZM8S1qvOU/sZ2Au+hEGgjshl2SsIJ85eBmg4QX0&#10;j1MSJL+Cx6l4UmfIsWaTylIFwx1yTCZcNf5ENWY+GoeVuE6OJJPQcirEg1gBPxbEVELzoDme5WT7&#10;3j7Mf8+iJEsx/xzIg30ReyFsRR72kgSTLl9q2LZp5lNDoblSbNRz+gdQfmmwYw7lXahMDYgdcsHJ&#10;VMxU8BuGVyULS7qVoG6wuVADWBuwGxd1KVgJb64kZGLRtVQwY7AuRXFJVdlI4hPSRdxcGZrd9XdT&#10;oe92E0yqT71JVpiItIohqcecA8mpH6mohkKa6yqdgmoxGAwGYuqOU4nz4D90H4+v2E+y374wAe5h&#10;edxecl7YRNJheGFO1Fa0FEwlBumqzZYB6TOemnvkPQudsXKIq3dKGa5cMLTZ3QHlRWwbFvUNwzNf&#10;YuKFphNWNYK8F7HYohkDPcmENQJuI+BxCNzuiA3UUCjm5ysCyjJUyWDMkMpIJEm3dVCLY30auLZR&#10;A83ZI452M5IDMdffFiJDOUTNlgS4F+4tgMKlbGvxiV74lDgQMu/vH19cmE0udxzEYpiEeEa2lvLO&#10;0iVuSPOIc5Glsbzz//Xe4GXjaLZxG7swp62vLE7n/CdQ/FBxxuKuWoyTPrwKfONNtHGTQHzyGpzC&#10;JyzVkBAyqutPYOnRsGbDSeds6/PZNaslbLwNuvIxjuaOPI9seuEmZ5YNwXQUggsYRVW2OSkgO6PI&#10;O2zRMi6jV3m0ec9lkvVaUwk34oGsP1i0aAdd1LK1SYoLtsw/aV1cyJ2JJ7bss0cxBGYbZbo1xqvc&#10;SxeRYWHzmfNKDW2dhydwgn30fLoHmgcWhRIiDvpQJIJsautfucU8Y/8EdC1II1R6l/kGOFV8lJZ4&#10;SllyiWw1NY8aynrHsXBq3KuEPPciUDQysh0xO4hrLQhkEZPBaZ8Zon+jndQy0WIrCo0rJb2AUy4K&#10;M7EpNyXRsJTTItuAhRnGQriEwlh7OySLjqxDNAzB+oR/WsCcYjoPRCMXs4ipQI2tuDEi1lIgknX7&#10;ZCl88iqeMG9gdDRy40QuzEQ8BYOTFmKSnHLR2K7aQn3Al4QtMVOqGN4TqqKF1PK7OFkIVWASZkuY&#10;eMK2GA6G0CsroX3mo/+dkG307HMcO7tE28oo6HkARlaYbtJlTQib0zZoKrzQBxQXNGenm6mnifuI&#10;rO+ixlYwU8QwuPj2TlKXcuOpgY/Hg+kHc3h79GJK4A46JqFlxDZ8k2YiyjtBTEVv2Q6bFq3zPGDT&#10;ns+hm0WCp7PY2RMP4elKNBocKev01qZi9ZCYeOUibspSJ9ZwzCFavEUoZeibFNQBbEOw/TXGZuh/&#10;RpBU5hl/GcTdtO/8Id0aYKwgJvSZCZ0pAsVMSUFK1kQIwu71XlqH6UVM4RlxxkLA9GUTN0uMSHWe&#10;bIWDqYl1CKOqdfB1Yaw3mR9xCZ8v/CsU+SxwcTzaQozBq2+9rylOxlkpL79NhBVP9ZdjbrtWk4j4&#10;LNGWNocG/RFTCEAqeShagPSsF++UB0jOBGRrhljUQW6YNENEwxAji84GkyQwvxKNNjSTBMQeTD4y&#10;HUA+TjxoH1NRUdxx9o78jQq7ZMaMB6d8frJeQIC6v/XaKTnzGFIYFsU72m4xRihAIiAeMBQOhzHL&#10;59oq5oyVDGIrmkMW5Dwbg+fEPLiFU8NJFl7FP+rQZWAty63cOg1pK+FzL5RZb/3jnI3dpjbmdHLP&#10;OJ0Ncju5iFN+yX3+xK0Kmrq38OFVJCy0iN9gIYn1HiahZHgmqOLIXNRiyRDseWIfeY2ZQDIS3GEY&#10;d/LmxduwHaCUzVjFiTja3BPy8ld2p9bGQs06vvdiE9jcblE23ty46oA7e52hLg7qtDDxqAzZaWiZ&#10;CcYW6DXqXLI/fn/7Yjucfc71JUsXljJaRsZ/Vii9HBcu85GmE5bPctJk/JpxvvyxMedgOGkRjVpW&#10;vALDb1D+jOmGAjpH3+RlFypv153wtKxVsgS05IaMCcqopqIUIWw1HwwP0xMe6RNqJQC7wKkz3viU&#10;nDqZ6YIMAuHbLb6GS6isCEIwgbRiihC1sxhPSgeuUSfXBr1e7zwfjrnDwR0FT4g1bgMJ0MW91KH6&#10;xaUcTK3rFNayGgyOh2fCXV/e3lndeA8C+aHWIrYmoe0khsscNM7FdBBrzpmnQk6faNr+D2iTd8P/&#10;UKTc6o0IUrxXTfaINElS21RGfpE7cULLVM0hK6/ayrGGvs1tRnOXWDNqFtgBB96kBN8rz0eeu5lr&#10;KXiTGXxkZHAhk8/1dMuOQtRR7JH2D5qptSk8gnmpgc83MxAWJ9ANUvfrI6K712mQFoytwMfQ6k/c&#10;Ko9z0XhiVfys/XJ/idvQUuJP8BPbUJiGQmgWcTt+7+wKBQny3974Bao94vkGB3VgWpfm+IGQsVp8&#10;YDgpnLeJ0WgIyNopx8dMWQT8uGM14AjBIhIrbChx5C1ilxoBwtYzeTvpsd4L6Y1tJrGez5d0OqPy&#10;do/7zj4IrekJxrLjqWCmh4i98D3MqHb8rKj7HQCbFJfFVASYvlPerGyOvvj0moFWwsPEJl7QVNOW&#10;2EWoVI15YCGxkUThxXlgOVhgvMnl/ZIQC2Ku0W3EDnhjCgmYcoZ2TuId2TElm0ybaJVndsZxinmn&#10;USQITnLfizQdoaVtVDc1QXuh9BF/v64SmHXAopsxigwR27KjT668SoyIR4seAVifGa2lccBVkoBF&#10;xAtPjuDzjfW48M9Rpdkjh8PuWd38CML+QmL6MboQztgjBkcBckyERCNXueRUPGzMrxoIjiLs003H&#10;Qm0lEa4EOyH19tG/iwIZf2wn/sXZiSULW2QMI7xHZpyIxJHwy7EaCW+zE8eqjh8rp+628ESdsT4G&#10;Ni74LrD4P3DSVcLzNxjQAvIOr2KTiik/qcEwEpC9gbKVUUAMc3RYYOcfcLVK5M5nUiHs8xwxhc/X&#10;fuAZiqgh42jY9cbdlTgGEMeRvNUrhLsdJcKTymBjH7KiObXdv9ZqpRFmhSAl4A1SJBlkooCLtHiV&#10;GAFTzsU2JvWRtUkiHEWsIzOTO2XEwmGSubMqedWfYBbejn3lSU4pSMjPVflzl1Ccgu2nDR4wbMzA&#10;1kwbnzLOWOd6AnpLTETp0t+rAOl8b21SSKx4KBUWTSccHuWH3dJmiSbNgdo5NmAYYmwjWB5Fq0mv&#10;48lZi3DDYOBASGURYANU9H6Nw3Ghmd7oxxrKJJH18Z5AFvbGkrg3v+CtXl9uf/MsJ7SCKlzwG6FZ&#10;FtdSYJS43NMqLYTmOofwOw8Ng9tTuLbCmlY74RVPEtu5X94+WLdoGd7h5EqF2SlWMmvaZM//i7Vl&#10;Q0wbB23qavCK09yBpn7GFgHm0SMlDtGnQivhBKS8xBwTnkiwc1dxwmZAkldZ88o2QaZoxmQGy1bw&#10;KUNylb5envglNpMPXcZBS9GCxFvmn1jPX36cqYDsTEeUC5RJKWsEJaI+VG1qFCH+cn38jUXQMnmR&#10;QwuNxCIKY0vOkWBu2EdjDIIVi1aIaWgcmYDevaafA1vBFC6aSjwIziXWMnetkGiEwWhEPkOXFq92&#10;7Xi16f9ddEiW1lXJmTqwr6usuHhOiWFVjSkVDHNxJnlSoMwEsI+cMzCVmovX3DIQHa30SmaYrF5i&#10;JBmgq59xFy7RlL2Rl9qzp2b0Z/gP6oPHHrVNJCFzOLkx2E3Gt37+df/gTmcbF+8AFzka0WHZNkcp&#10;39QSZMmiOuwjiFHwDeJarNxur1mP8C/L/NQDU2Gp8uXvOjAL7eGKafQqS6NHjIiHrby987xAq91n&#10;sNrxDZ7ud/yQ/Sk12g0bD33uMl5Bl7XNktxR4vVGVN5wnlGFJ5ShgpGf7CcpgXFsf1LgLIIsZh3R&#10;LHFzjtnq4kszHlHNUNmSG9NPq8vQ6Yma0PeMQ4hKG2OGZbWVzUn65a/bgyUQwnVTsLWGISeiNIRx&#10;QrfFbMEwE41F3xKbSIi98OUxP16G5eqFv+i4e1dcjMbvDiE5YhmYCt4GI+IPPe7rd2wDE/8Z/r0s&#10;uapTbMsOx759YhrGVMywJRMHEAfzSAUWHGKSEHOg09yNJbzJX1CLwbHkpYlw9Q3Xwd/RZfsSVsYj&#10;I5CMVQPuR9MRmQGSkWhElJlIQnSgO9KbgR8ZzS8X/ytXIFUDakIGh6sdp8R4pBgDFgItxlSA2+Zb&#10;Nrw8alIT0SqyYHWBe+FGOQ0kx/Xd+yV9sFMmpsd7l730GU3wHNqSdTY9A9pj8gll7bP+AfOrUKGR&#10;rGZqM7lB3Txh0qwFyDkUEaNuY/NHinR5VTuyFiKQV9YuW6xdj+HMP9wqGffhfW2v7oa8iOFQdBGD&#10;GEaFe+hpR7OXXqEzvK17o0kUsXKYZfDqz8BlBkYROR5/W9nGIxbCdVBZFWAZhQljH6SjWUthFirc&#10;xqS+W1a77IRAbYWZxjuaQr5+yOXXHh/xN9zRcH/7imlpKoCWNSq9YVuKNmux+mn5d5h8oyjt2Ze5&#10;qKaam+PsVcBkyDgFB3kAUYLGFvMYolzKLHUwIIpjIRvgTWa5Em/C9fyaCh9gPrddYPSTn4MS2Rxl&#10;MKLb7rm6wHAAAyhzgsgmJMnvQBlc2WXRUOTrn5Lg6yTReKVKIDicRFTmVVsMOG35ukcLNrFshdvc&#10;CBl155+YTmzjcudWhLgTn097zZR07c/IMi35RJ6YCg8aZBrKWaYyT6G9DeEJFbt9waInPoSe6Z1C&#10;1aJ4nUBCptzJ7A6IAHwnkNuYIlKTFMMhcxUgHDaJSQ2vIgJrmQNjKRWv8hcm4TIgXV8rYfPjFRQW&#10;tNqVt9M6ZjiDmpUD53ASJ6LqBNLOY5VfB1GC1MmdRg46nIVtGigB6i+b6jJ1pVmvr3fvjch884VX&#10;iUXwbMs4KkwBo3n3zxlY0sYQ+LEHvySLqcR8Lg/mJu5NUBwTQlKDeX/7a3VXo0X2jEo9NfhPWO2X&#10;WBr2Eb2LBUklYHiL6g6ouYtsCkRyiIkXNQoJPBC0Kqkynt4VrNRA0wA1lFpK8Hp9iamwVDmZCRGd&#10;gnVEA/KYUYcyeV0Kt98kc6Quq7Zi+ObFYkwtdGJhg7KmsAPq/AFapPehImwZRsM7foVVLXem6Fr4&#10;pyD/bC5G4NIkZ8CvxWILWau8XS84FGedlHFBSw7SGBOfHPuMJqd/zi0/yN8aOYjQH3KrFqLBqGvU&#10;JBUWtGJ2QNwXQUN6HEhqcpQ3qgq5qlgyoBxiuJVc+aYm/G4opYjjcfni2O93tA/HQTpFbYOSOHvu&#10;XqErELNhDLXOJccYhBmlVp9FBoZM8iMfd1KXwxumwmR0iisqoCujxrYOF8KmjcZGSUadGYitTwDt&#10;ioV3TAjea5YkOhAMiF+8JysE/idGwqo2SdxKSLvGuumgIU/wlKa1Z4Q11MYwVFFFP7QNvvHt9ABT&#10;oWRbslAOYqaQPiU3C47MIxtuoqLsRMl7yjjQqURqDCaTQdYrLE4YDQcgVHcoUVFZfnfaSyoAKSJG&#10;km7DToSTRGOCNkQMVd6Ubgf3HhV0NU3ehmwjzSRBaZzdmHRshEkH38L6g+VMfQVzCjZzfdwjRDJW&#10;Mk8SjB/C9LUP56D5j1Tcimjfnc9g46mBR/IbexiWX0o49SGDZ9XUCKt1w5m1SlsCKlSZYY9oWcNs&#10;sFjBwYW/aCXOYis1I95g9UcIJiA8Qzo9Pt7nkLLkJOKsRjdPSmB8wko9fsQ9aYSVW77AUow41SJs&#10;SJmFM33C1JeYYBHGZV0u73qX2glm4jJFMO8QYCov98c8rpZFLHNQjGHmGvfHmMZyPlpTjUqriVs5&#10;d91u6VOT205JsChbWfKEXbKu9VAJTn1h3koR936VSYeQNxhqMoqdXW7CJYXIypO5VC6hEaxQ6fEj&#10;epXlUxLnLLpQefnrBXMYO1nDjWO5vHCnMxnwQjCSHcI7H2+kEE0hTcegnAlH1yRd/yRGjJog+27N&#10;vsoeggxbBklbQmMjkphKZ5vMgjxQ3/HvejW74Xf/nyHMj5iMhKaCmVAGabkJ7u2VgJb6npa3Natd&#10;6/gVPzPQUX2jcJQexK7RQMxjAzt2QYkdnjIJ1yFQyHGkjExVksTKXwgTrv6jnBoKCSOeE+ETg5P0&#10;E+tSgHkh/L64pBIjkJE3PgU4jPZdGE+XQQ5sg2sHoiwkGtAsVjmKqq/c0ZR4Z/yLq28IjrUUnUxq&#10;LdwlwU3Y3nDwnn3x7TUbnyumwpIkc1GYeBW2QZFImX5bWJN549GSNhFwsklNO46QYB3D/4nq2GIB&#10;alXtKJQX6G5k0CMHf7yKsouQMuI1dHOKTVfRMBTz1fTgqeQJ2MqQ2sgKP69vuA0u1P7FNNNRiGFw&#10;D0LgyGQQ+EyTDmJIRwcxbsQuT0pYDttpL0+S/FWscTMGZY0yKiXYvNbC4jXbYL5eqE3rZ1hpsCp1&#10;UolIphrM4PZ6/+JySt6YhQZxeTQvclyhxTZS0KlHgq/O6U+RzilxQlv0HSPXzJ+FDiRvK29gNOm+&#10;N7oDWoPb5kjwesaULzlahi2PAso03aRCk7FzgljFYSpDEfEgHn6Jerv8dckIpO8dhMt+hBPIh9Px&#10;aspRG0TCyQYQn1sgm4YYc//uRkVtL1JV4ORGzsGy8Jp2yvBSL4vs2srFxwbm+OCqvv83pgGE9/b+&#10;gXnEKDB1V7OJH/csW3huD0KXWBRmEiPpVHS1TfactTUp+QtWI3/HcqiruHGCpboBVRnKXEBmfbPc&#10;CF6DxfkVK+skYsG+1bx4CZpsG35C89hH3rfL5yeWkLUsJoK1ZADSC0hzui/+mKM8Qd6QQUiXMM1d&#10;tQvHuHRYbJNs3pLdIFlTOGWEnCqjhvpHilS2ORljzUFHkuDB5MRaluXIG/cAs6GJDfiELyYabCNz&#10;jj8nyw67NoKBEJXOVNXWr0OsODi17x/xS/FgUjuzPfJDJu/5DsiUkU0rJWtwIqVX+sxHP6HkpKwq&#10;WMoaAozjwHYxeFw+oTc+vXxM+2ZkVJaAj+v0UsfrVI/VEJkDVbWpGO6kCT9f93Mbp8fPWoKjgsGm&#10;bU6tNZhG4lTcBelUYgSMtZNRohsP5OFmyRgNvz7sJTYsAgPBFTVFwGKFggnvWdam4RM8N2/at4NT&#10;+4KD/FbqG47cql+VfKuM6ucuuGTYmH/CFISiSMtO9FQ+CSWVaYkFEttOJM5T0efnX+l4d8neYut7&#10;d0NEuFjGt81JyTSbeAeD1tQmT4RARVZGwcAfMkpVbK+HkLEoNoHL4zbepNvAAhvp7wsBUUbeiCcj&#10;zK4mVoM/yevGRRUXMi/MWl7Ix9EQIst/ezzSppxGXtO8c6s3jkY+Y4R/LbOA5sbWchxNgiZjKkZJ&#10;5sVbLHKlAXTTlmiInh0Nf5PNAyO20z8QW1lvfnTKgGQMej0lAaPCVQzVYikOWvuIjS4p+4uqniFD&#10;do7IpPAh25gAnMuaM6ay+PKaweKVtgnmG95YBf6QGLAWyUk4B/FVMqZwZ6rpYhaDqFFwlzh2hFx8&#10;inn1LY/P1YupNMfRxGngCZtTmz7jfGYVfOI0cQ4Th5AeBhf2Q9OUNkaBAemdCMiBM2IVhFeiUbFI&#10;VVgmRgDzJHMGXkXPglfxIWt4lUxCDGvdRqKkoiEf3/CoP2Gcy3zXowz5giwTrdJYGMVGHo/+oT+V&#10;tqwqoZt6ntWCsOByNJW9TWgnnboQlyteMExiOHGNXzGSxzuXZd/ZKsfB/B0zuFwf/VFqjkvsHxPp&#10;NwD9rpCceJh0C230HG1QktQPbMiEGz+ZW34R3Utu9lBzuuq3V7bQEHNhX6y44OvvIQHiSFBWflVA&#10;LkazIauq5IHJe8Yx+WAsef81c386PCfMkHRwcvpU8eoGWs6EbQegiidY4HwskiE90oSgjJPuSQxW&#10;fTQqNPMOrZupJxaTySWWoovBM+hUPv2dMnS2OjgPgqSvF35rmoVufE0MAZ+DrSTgX3QpHfL9fW2W&#10;27RpacPg3LqdmPgp7wccDeKTNjBdyNitjFLr14Wki02AKSE1wc5v8SpacQVULweRBXPPyYUaCIQR&#10;v1LWbzAa+ZDXMEK6Ycnnq18iH/bSCqWpsGS465NoI+CvIIXZJ6OErxSHbfNgt/x0NBFFmoDL7bTU&#10;HRDXTNjt4EWurxlmKBwKo32Lv8iAcymf8Y+N3N74tfT74y7fvx1742mUTFOUiX1c+Q0ijiWZ6RMb&#10;5nn8AWmG0WrnLzBjNBgRjOZSMAetrzmF1LquYlssOwpO3JVcDFNqIB6qIkPIQJPaFgO6yQO9TPsE&#10;HqXmUGRbvE2i5/qSLaccPtBwANpJEJeQS7ARNtazEqrsoiVU2TZQlNuJDUEBQQZFG89SCsOYOSgh&#10;5oGtcJUtw37jMQguP/x7VBa4yfany+XjOeJWKEw2hpMJaO5wit/BVIIV7EbanEZFm/Ubhtty4KBC&#10;ot+jSUMgk4RMjuyA+uJ94Hv6KfVTPJoWp/pLEPKSaPa/RzqGhwZy7a1DotGoEry8pCPJwoJgOKYL&#10;c6F/900T0VoqR8RXA5NQR1SRgJvFVMY9BI4qfO6yRaRFTKi51R8hXlB7CY1f0FQY91jJ5ZP/xMWb&#10;XLOW9evBCxfb4GAqPDBdv3LLSozCPLpJ84lA4o924LjIYNr/A6de+gM4k0Tr2Kq2RkfqRHmcctdm&#10;mXBDkXIQGpq3rDmAMXrMNKcJshZjs4azcf4aqHYSxGFoH1nf7u1KC/IJ5uZn8tV66p9QTR2sqJwk&#10;2pNQwAnLHCpJFXyBbS4CeIpRoXZFqD0ouwWD2IdR7IORxq9gKkxGtxt/eKrZxPocfB0OD8LAgLI8&#10;4aItM8zl3WdOZk7KAuqjXgUz4kiQHVCaRvumEcR9F6tR/xGm8FF6UfCnDkklFy2V6FjWmuXrGciV&#10;KTHChoGDnNRmqOdA6ylBIH1CbaWmAnpz9bVW4JAwEXAPi/c0ZqXA7wxPG+TE5+4609RH2rphdOA3&#10;GdXrBl3MJAcezSrJUzpQ/gAZ2LLr2QkwlbxTOkvb2EjB13+R00NcXlmzZvCz1AkbK8F3+FzSGBGP&#10;x/i8/M0kNbaSONZ0T+12W+tOL5WY8zQkWG393tgfOPIX1RjNHucMKQIJ/zpq5IhWmTOS7juHGgbD&#10;hAIjoQ7JIZpZnuzGw6it1KUkzKo246BboRNCWRwHQ0ay2J6WWSEqzqF8AqYhWVEqGUCQHwOsvsm6&#10;ZtWpdURC86NMBKhnN+IEGc3AtWlWtAs74aU9YCT1Lsw3lyxWMvK3lyxR417iRmIYM78El4v3Yidx&#10;jdd0q6QFYSbkP2gSrZr3avmCDXxq5XOTj9S5oORZ0TCIhp2I9xwm1ndAYtNDEJ3zKUVgYUk58rYc&#10;6Z114hdPydoH8Z6JslQBYwyeanTIC/iZMj8fg+87Co/eyEBGxosxKUNN5dveZCad6ebl5ePRWSYf&#10;eHT4r2+UK9DX2mornoMZrWk8ToCpREaHEm/CcxicdzSU28vtXxny6ytfDN75cZtfHYedxUk3OLGd&#10;V+7QDvn29vrJP3ZrJn6lmDDvR/qGSncjDEAbY6NscZOTPczvaG71bEWkO2iLlDryA7vyyVSCliKe&#10;YEoNB1RdmbJXrjWVIy0fzhGReYqDuhLNRsNhDDoYxwknkSEx8e6Hd/CtOxxLB9jKuwZJZfLboNf3&#10;WMT9MWZRs4pZsmlWLaIVp9JQLbWZQU0IxLHcNZUYi64ER+MOKPZyeXFBG1OplwjzcU9emsAXzFhC&#10;/ExWMg8mnaxvX7jNFr+D9OS/zQ+BFjyj3ZKNds0/Y53MwFFZVI6d3eSB0lmrUL8HBWnLgMK+n/hS&#10;FpUkU86myalAeZMi6xfoWJh66la6UnEgKETAIMJRx+s7A9RxRCBFVhiGb258e/FabAxgGoIWBdXG&#10;NggdeWcJxOU4p61OXfBVzQIagmapFvUpj31hLsxAr/EGTj1dqyTNUla7iancsp/BiLLq8MKLT9NI&#10;A75iBtkw40L4a5cEzDuv3Oek/cTAsBS4/LywaNzz/Qab+c/4VvKclP6uu11WQGkqdKk9sogTylKm&#10;gKCwesoKSm2G2oegnsmZ7CU1vmTbSV4577ELxiavSHec0OTdRDOS+6NkJdL+RN1C/K59tEwb1KMw&#10;q5LsdCiSyYyNFc1TNIHWpjZiCXPJNzUZGEvU6Em0k6xo9S4YBc9Mie7rg8fUxni4jPvqT9ZjKrcP&#10;1rT+pgP38fbAh/CNc/yL1/q1EXIzc6W96wR6Er+B5gwJfhcK/pCRKgwXdkpiVzpXaw1PQwhOqZLn&#10;bOiVfooTVH/pqUZWqi5voRZywLvfeM9opFhITIdhyotbaifD+eJQj4RWslEDyMI1CJEjmaFTPOZi&#10;KqXuF35JwuXz1+tH9JtT6DjQtApP3hKwndkW4wf1JNnJc4s+hpEjHqTuIquUzkrZJb9l6uNfUd/f&#10;PyL69sGGx6stkV7bn34FFBDQ+DlJiaFpy7RtY6dL/DG7Ss6Kz3oD6Z0LJPvnuZDtUkKgQDLIIznc&#10;4Us2QmRosLItJ11Fco+8b2AaksBStIaUylhoAQSEKcZn2LwxFWFFSLXYtz5K3ljktEFl8sEtMxVG&#10;lYy3f719coEvXKotKiXQkNGEN5nB67W2EjfFPcB8tZN1Kk4m0DwwFf9qLrPOxwNhliTvjyjqozFi&#10;H+ySsBAvx/V488EZvQ17tzZYVE+D7tmJ7zhYB7WKE6v3m/rv5CnzvFbhDbGSypUiz6MMQwgPFck1&#10;ktsMQ4hh/cDyK12uzC8KA4PuZgqWE/Hd/SwHiFkhYG4JNJ9pDe9ZAU4VUREWjsLtVdW8Xt4vqRWp&#10;MNhbRazZVSmdQ8Dxi4Vmh0qDbm8fsRYshbve3AKJuhNCpyWNI6YQ8otbnLAH3Ex8Bz/+yCzEkgaD&#10;GfMh8utCetBenLP9D7FbTWnOfTMW2kmTAKfUJo0M3AF5tDUHkD5xTBJT8jnjwCjZuqaijRMZzBLl&#10;IFhhzhgEKRmKc24qJ6t9MGQsTq0IdtESu0dqGkC2TeG7/tPilWwWLcTUnumvWnIkpBWKqmFIpkiF&#10;2socsZA7e5uaREKWJow6oQbDkxB4XErsxaULU0yAiLdex8/EjvA6b+6XsSMjTIWTnLftbGxrpkn/&#10;IZ6kZ2SquZ3TLij7G8rvZtkiJ6yiyIjJTngShDqSqwRR6R5boDgn1zZZU0ng6qBgOHJyBpwlivg7&#10;ILPyOsZxoXxAJcmduodlze52ihaPFvav4q+4COuyDn5RMlVoHoFJLSTU+4dmgrUkuHPLUrbO/IlH&#10;bAAr4Hdh19vlwTIlhlQTyGs8Bmm2xkly9xN/hIpxKWJmyOj6q5+i9mdPjab8P8K5pBpPLOkzY2Nz&#10;vl9XOeE557ucrUZ7aUKjcsQQiy+S6Mkn3F5lLCajRuc7B2VICIFtJbhm+0AOaewihArLIC0ZloMs&#10;m6D5aGDMR6o+R7+wPNH1gVIPVkXygix4+eZwpKo6lpRmZmRrKjGJ+JOMbSiGW/fCUiVW4rwywAC4&#10;lo81JEUcBgXnn2E0FJlm3v0d0MBz7Xms5hMP2h+lnnEoGLoCo3jnBhmFRmX3IGHG8R1Q45WzIhCq&#10;GsqdfMPBkTfskdn837AMZeL5npARyHAwhFQarE89d8f1Mq5H86MdGtbkpMIsR7S25mdYW4Nlll1Y&#10;UDVv/PQ1iERShTdQLQV6ks5TYYZr64KXTD2sUzVxjIT7CzAMNkNZudy9ZNIlS5wHP+OIAWThe+c2&#10;/Sxc8tIFOSVBhrNtSJ8znUP7ODPI1fJGxVPiJ6YIGDLRaNqMpluXNZ1yCN0sj0yb0mCjGZtZiYQQ&#10;allc1a2cBUuP0DekE+wHZiFf6Xu7HMfCaGV0gjDT8Qzc2xspAF+keJTPoDKYyPERTynmIPuwLUN0&#10;PXSQauEGEc8eCGNSR8phr7sOyhHTNGa10akE1V5vj7aZhUqMg9FlAmJ3w9Dz0LeYCvMPF/A1GjxN&#10;7MI/HGPzQ3TjwhsCGAlORXMhe32gPFNa1PYQnLFOdqg/IGVV86QL4hTJ9EjQjPJnByTCWjGCBcRK&#10;UGLTJicBSKlBJjoaLu7K2ThWtdoLJ4mtYBZ5U4KysDGA1wuPlp3715SdbBiT9Morc0zwdmd33Vwq&#10;QdjvBZ1/kHK9k3JvLGfVRYogO96kLWygQvg1tVaQgKrifnoBzjknFsARBa5VfLik8xDfBNZZMG2x&#10;CkkyphWZ6/39yzzuh0qsa0nSdUzOom2391Z7zuiJe/4lg00AEjNJ/yx9ZqGe5PTbAjXD6SU4EZ6N&#10;EQosalCBHtUK4wmjW7KHnNb3DPbHJ/C/LryXU3HU1OG2hO/jsKbDVKr2mJ7k1qjIq1XIskWc7s1+&#10;p0nKASpt2yZpXS5wf0H1K+VkmbeX7NkqYy/MNXlnAhwPwv0Gb3Fy17/1GKYyD92zXok95J0JK1at&#10;USAOE3uhLPbyfs/6rC+CNnIjzUgw9HovbPK3c+nHyKC90ySJiYtFItEJCGlaMsF3TE4jhXOoZrMN&#10;VdpkI/NV3/cPnOwl/Y6heO8HfcCdKZRM33ZI+EjbNw3oi6jWEpJuVvxGIp8slPVzMkhZMSELHRsZ&#10;WWKSl/nLA9hkRAFmacpiAG4RK1LKtgZZQJUYt8KV+uypei+CZpQdENtk5pf3bHbeH483H0nK7dl6&#10;mQhzPZ91TL/7Ed7/hCSN3w2hnUMujqfxFG8cIgfK22Hfi1Ec1T1xfca+meKgNsgO+yS0pNRkwkzo&#10;g6iAKaNndM7BUjSVhJ0O7HVHIlAyKxQ/s926wu54tl8oNgSflJhZ6alzE5KxCoSPHpXP74RbBGBq&#10;ro4mLVpZgrz98ohmTFvTuFjEMpSYh793xxL4D90Ykn+QqhfJ6L/Gg2TRwop2X217jR1lnQs9z0HQ&#10;YOJWCK41e1ra81l4aqGYPjkw6Wd2PyXFWaPkSndsm170MQGtTIi8hglhAF8aOelhByeieWZPhNi5&#10;wFxn10ZOpNdfOVjDpu+1h5w9V0djDll42hO1DAerTaEIvaQ4Q4zG1tdAINmnUNbRhNPxhjYcqJnF&#10;hrSyC8qDkjZ3EEtpDBJlzGMpPIs29sm+Jmm/UH5l/C9ZnYSB+9AY4MVUsnAJN5EY6sEP3Gmt2MRP&#10;nFu6cTKLEEfhM9eQLjpj1UnHDeUPUZUUQ+wICQgjCkA0FOUv+YmVkbBAyClPMIax/EkO3jm6ImUI&#10;CBPQ8fm8dS2y9qrHeO2umUtoZmUYrJ1cqyeRVEaeqyfccjBM+aYWTKk5LUlCclWDduNyrIy5stYy&#10;drJMhS+ceTwgmxoe+sYR0cwy2AJLGR7C05UtSayCJwi+8+UQFkQOTMCNegttds+sDbJd00ZwkDP3&#10;NiSwKyy+iO+I+p0B/SzzvAOyJUM3GmKlKLGArsZPAVBs8lskwc4tajCL8Eb9MRJCPpOYTrwLSRav&#10;7JEcKtIcak40pgITb+DSI5/bOdN2VQvpQDCmsGigeTQNKCO60cEWkC6sjzSOKzLNx91FqsZCyTUP&#10;xSouPNma6yt5feFlMBUdRtbXX6xQ4nSwCX5HFvN4feeLZi7aaiu4FL4jwqvYg7zblsBTSBtO4RNs&#10;+Aj9yF9q0Gp8kOKcONFztdZwl2mQSEpC5sobasWEUs00JoCsULGUBKflbOFVFW8a6p1DfoPrNJSz&#10;zpigDG/BOBFx+uVl9EKHwzDZK+jLEgQB5YRTCk2YhTC+GTtdJRS1BubAxkhmxZQ1jt1NCp55krHS&#10;60ciYP36DY2FPXHs5ZaT4K/G2PZkpYIVvFMoq1mMQaPAYLz3gGkJZuPS/iED7UtgUwmMmha0j/bT&#10;ygYnfE8XdpI6tl7fpuzX75gHfFHuOVjRSpxyJlQvxPM7QWCOnJ1Y/qPHk7HMBbh+MDMEA4aF8mHY&#10;gKSOkSLDM8reiRimaYlEnUcC2wA5DqVPzobUAxXJp0IaoIWQJDsEj7OsSFjqJISM5PWRqYaWZy2L&#10;G2B7jKX4rWF84svjS9fCsHvPW/Y8XGbhB4VZw2JZmMqYBtaxrCevZE2X8uZEPIGe0YINWsQ5/nZ6&#10;Qj0qGMWLLiEqQ94WIHy+rmLp75DZYlCNf5UUrfWbjOROLysxYtUSgp6n87UTB19LmeHx2ge8IjU0&#10;DDvwYmtUeWxYxP6yRau3krhkDlC0KnpxxuxozSDvBO/kX94eXftS6RwJbN/lxl5eA2P6YZAze+pY&#10;EnPb9f3GDXGsO/i5aSwgcm+PbP+722kRLEUvgkDfsHnAypyHLS/VZFtpa9a5LSTZMzD1DfZRD1Uv&#10;/UtrBYhWxSVrKtANvkNVQ22U3AyJqWqoU25Q/m/QveBUfEJgHDqDgKnk9LmTmZgTHvEo6jitPmi1&#10;cfS7guEa0oqUqDjK+PDDumVKIbdyiZlJ6HBkeQh7M15vXPKlTu7G18fEjXC9J/FSx681sqRgVZ4g&#10;48vi5O40xBfNkZdORlbp8L3gliZfubAyJlF0FuIaP9yS/VTRmgQ9oQPT0Im+4w9scGhZfSaW/mE9&#10;1bW/WZ7oF5xyNomWTW0i6jZ9QG4ZZzbARBbFeNZE9gxkAwOWBJFZqefMwI32+RyX6CQryyMupmA8&#10;jBfM0yBFVN6VUhCvsjz35f6BSDJ4PgaMwOlLySBNjQthrcK/KMcm4iUyY2EbrlbwIHqZjD4X2O7Y&#10;C1sjXUuMIXamWWgq2kcCf/zhBf4bHWQD+xIT9czOPYG1D0JUbAv/BjtBwlD8UkAWl+CUboMo6ctm&#10;DaMxoWSDxSAcQK8kugdNPosGNZJlKunzK+sVP986czzM0RkIRccanhlx0LoyBPQTUuXbVR1yeHyD&#10;CM26x+iRGI3JdCGSWaa6r3x/WB3J+hvxKPrI2pl8XUeyKksT5WgsGXysw3mH34DFRWA6BTcxPWIc&#10;2UNrGaxmEse8Mg9pGpiMWZqQCZ5bumEf2C7R07EFpQ6WzSv9B2w1q7/KUP/OCyVtxG+WFZh2rIjM&#10;RRxho8ovTH6iJXPKll4VHCJBLAQjaYRr0Z84UIb7VBmNWoCKuPrixoj+GJ3wE0RumQMs45ahtArl&#10;I8LSKEsIFFcI4HUid71+REZmin2p8cUHXIaMiKZis4K7JhLEGLAUruvzZTHrlBesZnDFVN757xbm&#10;I5YsTECYhb6kFhJSOtE9L80FU6G9qd62mnxGz3nwlNhomTmnI1ys3QkniSMenNcqT9gNCySO4MDi&#10;ndhUPGnUk55cqi5VjI3kncMfFb5kmGIk7Fz8xDLA3QpXF2C03H/uoTcgNveMJDdndWEZaUyG+ZEF&#10;6SRTul4luPIAtsRpQKSmQCPEx1AJuLLMVnhsJchwh0H46lDLw3SyovEnZHxbWLtgXfPeu/WTrKW4&#10;VNmGg6Ph6yxOjSYY2o5/xLaYNZUGoTb7pEhigkQn/rm+xJpKqEYQfZteUdnID+MUtRDxChAlAou5&#10;DrEWKBuaigYCEvoFsmfG2FlODSlofQoqYnqAlKanFN3CgsQcS0fZSpFk64r2Seej3+puXwgF3GDQ&#10;34EuxLS8kTt5GCuIn3tn+nHBEq8Sk2B18sr/+yeORWgt+BtNJVMlpsDq10mJNbHuRGvRlwSIxsJ4&#10;TFxrDuZcgjXiK144pZ+yTKQwIzPoIMklNQNF8hApdyTGVIR5v6F8VXOUWEAJ0YSjBWLHw3oudxiM&#10;Eb8qZJxcpxAPYKAhRwaiRoOeT+6JQ4C8QavI2EYiebzf5XKbAZfalNXCKBqPwVxSS4wR6mKo+/o3&#10;DIQufAOD7OCFi3OUsF3I0mKMRINI2zPc8RbBFYOJUyGNawnXSeXmMzSwikxQ+55rjCIRT3YiN+kh&#10;3mOrPcX2nuTCqWU/8C1v6dgkgIrKRH0Xu76iAmBMpVkQTf+ARUoZR95UQe4pvUjiqjX/LCLGWIi5&#10;6VnPwjIx50m50I7kvJLDj9NRS35GgxM4I1lZBzx4tlo2xK8ZaMd1gN7YJKVB8rKypA5Uvn5m2cHI&#10;pwReRaHMhVqdwgbcR4kMYiBbYRxH0fnHjU99CaaiIWkzjHxmIl1HUreX65eeRCuRkJor+7EV5fhE&#10;eWZ2XttywtmSf8MIn8vYfw0PhaWGLgkz5M7NZpnXLxjBA0/0SuxYQlVob7qZZQ0FsJDxKYZehLPn&#10;098JYg9pGWPKswpazKLexkaeAXbVgdzINMKccu3V8GFGqCQ1+E1Ss7hswiq6ql/94SJC105AmKna&#10;KSYRz9YrwLXhWs01ey9tBZMAfNGjjeSVSaSsHJoDXwrGlySHv49yz6MNsUjh0G4UTQYF+MaooAWn&#10;c6IVvEv8M84lA5KjEtVVPwzDRlMvwenrwtUkoEhJEdmhUmjoU37IJ96qprIEq9BGbaQmo6k4In6w&#10;GQiHyb5ASdVVZxMse42J4Ezup39gcHRh2CnRmw8sybdJUybp6+1jXbTJfoW1CibwSBJLSIC1bidH&#10;A7naZ6U00CCjz/wzpuLNK/2dehIxEA2lthJDiXHoVPhrKO5hcaGiY+EVE2J60lTIhHd/6El7IjRD&#10;ULfvn/iFuYstbJlqNKSG0q1n8YhNHKZSkTk28wmUOWEnoolEs5dQ4sWVhGXGQh1LrMQoco4TI8Rg&#10;8PbHhTqSsQxIFO59cdmlAzbTUQZFNHzvfqMtqcTfaagjweeFX/OoNBylouz9kYIaioxllVR2uXBh&#10;JGlzCXAnhBhK2h6T4FmjepRIfmUy1JTwJ2yBeLAk3ydzISU5WExIDCNWEXOCIDmGwvtjltae0b9H&#10;GrSpJ7TgFH9KAMnv3BM15LGsHdCkNisSxAdM/8IrK/IG1CKjKRkjs/hCf7LIJOh4B4AxmMFoqWoG&#10;TVRGKfokI0WWlcWBVLJVyefAYViYle5p+33j3m5Fk9ufvb488BDHRRqjUZqFcAa/JA3AC749MouF&#10;gMatsFXGkbxl9/LFBdxkv/OHhlxoe3/jCjDXYetVslv2T2C4HoOpRL624lvz4dIKFTb8hrZFnMjv&#10;8Ax2bwwWSYadJ1mh5xonPpmKIkMZrqRFFzHxpo68YQ1jM5/UHjq1k1gI1qLVXDNU9HjPjHGI+6dE&#10;xvlQDsdOqSklp0YjL35jbjWpkUUreRTfQFZhP4I3/5KhTYuZUewSR3PDaqpyqQaZf7IQnuLFjVva&#10;3hLcY19vH39nbJ1xMBf+JZf7Ia+396xMeMRXppjLy9tXHQlL8Ew4WklcUIyQyak7JJwMKxoe6/Tm&#10;pi6wDSccDVuQ813O9DfmkVTvk/KfFUU8PCagaUiDJib5LXXGM2dLQ5yznsWaXr5kQmeg07o2u9i0&#10;DiLSNNThP7c/+ZXphojEdBI3jYXTm1VaxvkjNkCE7Ggy+/L4ynpkNbJe5fJRh9+NdGHh2AVDDcnG&#10;iUr1PXE1XiVhksmGWFthvrlxiy1XZR8xicclriVGcXv9fPvyShvPNcZxsODVLvBAPEHDxa6XVhJl&#10;xuzz4NKIFdGi1bJiN3RO7jn3DPPVYw80uQ+TExZHHhf2bcHpOCLLJvzGXTBPYsWRH3KnSrU6S/yE&#10;NsO6lnXBrC17/QPgRVRKWTmOdoaYUZJlAXTn8x2xMNhWr8UHtkKRceSDpat7IpR/jlF98RhUcepx&#10;bE00QVspHLD7AeSxks2b8cer8Bg4v1kWfrNzfbk+HpgQtyLce48t5hF35Qr37o/HAJYSU8l8xalz&#10;8pz/+RS+4am1T/hDobJH6ZKhJiqbZPnW7QQ0iXIAaQsVR8ZCOavYiKLUBKlNgM1ejEJ/UiLOhY0r&#10;HQ68nr/KeBXOomWBsQ6tqEDgnafdUjwrBNbCFnLGQgrRSlMM57V+2kEWaxXyrx9/KThVtcATZGEr&#10;NlUzef28xfNoJ5qJ89DrV6hL0nklywtu18+3e8wBb5K1CtaQ1cg7/9hNoXC0FvyJNI+g5AlUqx3n&#10;1vT8v1kFWELEPb0n8LEJOElkEp1lviVXInI1lR4yhiQuuXgUgm6wwgVTS0FDqxiO1BkuT4xn/tGt&#10;FJx+rYPigSdHKUIZFWqOnOSEd4tZcKtlvEovoISXBUxlk6JliVWCpby6rOXnE7Qh64hUfP/KepRW&#10;V2b5poWksJHMHrYVJ5iFa0rFyveGmdvf+JUPduAlOSkG/xLP57NUmJ9iEsmMgcSRsJkOmH36ToL8&#10;azZk9qFh2u6rOCjalHAnxXPDgQXCrhxhDt49JqxajpUnjhsmg+T4GiSbsIkDKNjUIpTcadF6nnEw&#10;xqF0XavlYAALLk/Q55sRQxcVy0601r+tB8SDX7gER7fxPwjlBpIZmhRwYqLA5OJ8SkdNlp4v16xU&#10;pmlhu1GeHreyRCuZWq5eRbmxDubG8UwszD2Yhne93dkOuwXujIQJvGbW0b10V603wSbGVDCaMRUR&#10;RUxAnvmckU7yBw7eauCJ14K/YHQm6JsAalLlTGLvgCxVEnxLgpW09E6SGmHUyRn+ZFBPs1ceqIEM&#10;iWuJsazTjHcg2kgGiBcIVHF0hxczLceNDGF4xZ/lrnQgM0kSSsCvoulNS+ed6evy6M+UlOZ5LwqQ&#10;oHqozCvIx5w5uOWNb4jjRYI4tFjOG895iyloHfwzrr6idsCd2FhBfIl3OnGJFnu5xcyQMYlRIZ7j&#10;zg6obbURYAhaZuuMF3XwRBK73KDp4RrZV8SbffDCKdVn7NMzGwgNGZSE98yfBMEoO7N20LcJq4Mo&#10;hwGZT69TEHR7P+e3xm5O1UAVo2b1R20ksKtYnCCYqYibk7AsMwPrXOSB0LBdIcWO4okeDx490Aw8&#10;V/VvRXylHVmr81Iu2VgJl99oP7MQ3wizZtGTXIzqPLADfvRTr8Hy10dhYxL8EBHJfqesLWkzbzyX&#10;kA8RLWgzVlt+hc39gd18D9RsJbKmc56Yp+RU/HRdZYWlzpwEiwnhG2VPLHmQBCQXEZyEC5comAiW&#10;gq2kQxgFB4GSIESLqvkAw4TCCkxebI37sclJUCaaqm52NQq3iEfyrDMhl8q+bnfYXeDGCLLuqXpE&#10;psJssd2gUVQ/hZ0Qf+FZMnn28izgToJaSUieNnrnNhYusCTNPftKAWwD09D1cCGOCy6Rul4ezqVz&#10;RrZF0JAj+gWH6B+gwEgxOCXO8a5T3qxVDMS35BnNSghR7XBMVF+JcifcIpsSXRHUXLQUl7V+ZB06&#10;5As0EZW3+fYRglQ0xvXiF8WRsci2uIltAxltDBRCVjd1c6H2ETPI2gO1GXIEk09u3gjm3Qu2+kDY&#10;tRDuqOUy7xhHfYTXVuol3njw9bumoqVkznpz58NDea53/qSu5nJ/f3DHAuViKtc7l4rSGLCbXcCw&#10;Kd9xkiH/lByo6om9EsanICFEjvMOSC7pwUH/oBLxPvFHr6QMgiV+4BtDe2nwlx2fLp8xaVNXnILD&#10;aKZYFBlWm6KKWk3zl7jzEd/1EQeEEow4YvFIbFwyllGCNXzG+eO9FmwbYpQZRtLsf67MPDGZbIiT&#10;cJWSI97h9vLGf7bjNBh6fkOomcQSIs+lFuaYJK5/w0eE56qzj24ii6H+gW5PkGoJJMCcXWEiWScm&#10;pYY8wd48dEB5yJrOk7TmAaZC1u/4h5xqPeJQIaL1zCcFsUQKHYnxmn64Akbfx1TatMKS1Rp0VGf4&#10;J0rP5JPfQllfGrcR7bORUk/Cqqo+1RFnUsnmN84h9CMuhSsh7IIVdg4qtXSxRWthWhNbYBLCwcQd&#10;+CCEcS23bMl4SoajHncSn+EjMngwWCw3foZLLu/3ODTlsRB/htgCOS59Gg84tx9sYrAaJ2biHHwT&#10;HWUV+U1uZRw9v9Yq4bX0EUmKSO3kE0WWNKlFAUs85T4j6bETw7qVtarFM6DhDNOMDOYkMRKtizyX&#10;DdGMzRAtAYIUWF/+pQT2IFYc5JN9zQ6b6uNRvuIl8vFPbbT1eqcaa2oDe4iuVbJEDemShcdjdPMD&#10;MsoZdG6RxJWEjOFc4mduj/stbUxNMY0sbB5XfvARmgkpM9T8SBW880cvU7vdVXJjndY+Gc9h8Cwa&#10;LEY0nuiF4SXo+4k8L2st/r8DJSgTbWf8kjqz4kFqHDWVUv4SyLPEPzAYqxtsaxeUJ+w8j+2IIufP&#10;u7i0Rk7EaB49SE3wNBUo0lxXCfiu8rU/Nw3n7r/i8gcfadvli98CoagWUvm5PyLW5AQUI8mS466t&#10;vN+9oUnzwAZxHTPqHPEYWd6+cU/VhSftp/ybP1GtPXEL7nqoU8II3/6ysc9HQhvyn2PkKb+IiRkc&#10;KcIGJMHBP0wl6SNeiRZdvHJlbIHFPlcnfwutcpuPgdRSjBJKfb5wbUJr8e3AEFYTujs6P2FuMyiS&#10;5DgOKjdDTV2MLpsbldPwzmEUI/fl8XF9ub6/8csOZpUvvtwVLdv1CkoJmbi8P+72YNd8uX3x0IzO&#10;QH6fnA0NXz/3bqb4jZhFpqmc3+3+ld2Sty340H3NJSQ7oBBeqouLaTelsomgbIgteEZbFXhShAuH&#10;7ImJPnupByR1KGHW5IDvpvIdi6+aOeQZVrMIselnpJYj+0lmTGXCDArmgbn0hBNQeM6Rvj2dLzBl&#10;BSJJOFE2k1HPkjQRSs/lcUD4DTdQVtRqKXH/+/KZ4X/PxJXSmSdODVFKbbQwdhJjapw1bYY+y46Y&#10;Ci9uWWHY6x4y9BjDayyAVS2nGvvIhNkfBMXfsMrlpgRmH8wEFfdrPkpU61lIDWwOAZVDByt/mvoL&#10;toazKhD901H0CeHIEHAcE5AySEEvgnhKJr/0JBdhHDyRK/RYBIHxGbiUzke1BoDN0AE0NAR1i+Sf&#10;oURKrtQUgOOSpbSYrP7UhxEW+2fuQcpQeYqZfvtycZvKYyvZ1VaKsoaC5uBSQEhcSvbLmYriRVyZ&#10;vL99Xh+ZUUKyQfaGFXwHCxNacbvFq3B3Anc38WsyV8BOXfqXIGubfkV1nOgT1pl4/CbwnWe6zIR9&#10;m6j6b8FGss9eZR0NfmLlNXsLqeeEVHIS26DuIQEmMlQsxQkoH4441o6l4OyJgumSgk/x+VSauUSs&#10;hw/aDDuHefcOdN5LNPoDcymVwfeJ2+SwScG0YF/e+79kbdKUtoUihhLwvTK/zoipMMrMQfylGU8E&#10;1MHEQWAqfJEc22CnFvKLrXWvsySThQo3xSVNUl7W1F6tbX9a86DN+A2ewJ+z6R5PmMCRWhhq8h2y&#10;lYxXoQG2waYs7JQR0hNTugmzcqwk2HSJ1iI50lvgBMwE0Omcoe8GDswKyaDhjQqbZI5iFbFObzpS&#10;ZMkzpBKUSH3SYDkgqMrEl7zeHm9ufhB/4yfL6udtZTnSXn/sgangUSDiEjSZv13ZcssKRuLV27t/&#10;LaZRhEm524d/sts74WIWyYvZCMS0lPkhEB00jdw4zuaEMs/w8yCV8Jt0sDlPuaWeKvUJk7RjgNCQ&#10;YCWJKFKa4CABSvJa6SEblAOkDjjtlAz8N4YIMcIRX2R6dMZldYJU31aqGxgBeOLyWZKwCqXktU2S&#10;BQIvr6xHqqai149YzvslXu/28cj02Byrif0hxGhz1dW/lOcdW7myV/a3Y8HrC3+djKnUr4TuFieb&#10;rdjZxXtv+UUiV1z0JZmBNJXLGIv3Ch+NfWr1HH9AT+N3OEBPysCRpnuSYliGG8oJSN4TmnngW9Ii&#10;qiBuAqbkZE9k3mR+w3xPWGtJyPKwoITaOeFM6+pYrNUFihWhLNWiCaI1FsbVlZHaqoOtKALvH4n8&#10;SskbUzLapi12yz7o9njN+vbhjXGWJSYYhMWmRyNhMuHLQmwltvH4n/eXubLGLQmB/iM2EK+i+OVf&#10;mEqMjXWuNoJ7wVKcpohjqulCO8BustLnjjg355+BotGgYpnFMI2f+K3WCaiteMaZt+gqWkl1qIQa&#10;m5ZuWHIwNCJgfAmLFN+SLksc0fPpZwHhL4vhdLzD6ge4AgzXEOJyc3f5Of/Z3zwutjiQ0bDWMBR7&#10;u/pHkujEtJS1EL7scnncX27sQP7m8kvEVWYDjaDwLGkNDSJMzPXXmM9rSr9yq4EOJSbA9MNVFSeZ&#10;TI+3q1fg3vyH1JpKfE6MhrgW42qnaN+VKDYhVuuecfpYfMsu37B6B0kwXDu7afD9UTxb9ESJSVJ+&#10;QWqnJdBOJGdYpSk6wYGMqYYCGbzyrOFtLvvcuOfQsfD3Wg4x3Imtk3LWh6WsCxEZsAwbBTCfvzJp&#10;WIkKbErE2QzTRHS0wgQ1AY7H/XpLKzPo2Odsq2qkVRzhNHfspEe8SiwzAvx6PWOevfAtE1Lt4CUx&#10;RsDXBlnXZEHkzXDaB3tln5GdyHvoKNRvxG2kFI0+gabQ0kX6+nfoiaPEkTk4lGvaTEIzhvCfO1YJ&#10;XhtH4mBuysy+B+gm+h6gtzi4B/z0d1wlI91zdQxsfGNGydEgI1F4UTZRqxFRQmJ5LZRHPD1vNb69&#10;SDFFiG4sUeLRlo4xB/ufaj8+rp8vH7dkr2atkZkEniTuaiwmRhD7uFz/xeo2s8+aeph8+HrwFaPg&#10;idhMUbEEjUewizZkIYwn0tH41KYTUqVNOaHtKH3CnNBIN5XzNCY9+YcgyssewtokJVirILXCiVeg&#10;3EoXVVqOEhOXbyhnnSOcYZ6IA8plJHn1pBN6RgyVFMYBObZi33AKFQsYsBqQtqDeDaa4zerlLJKE&#10;ry9cNE9BwuP6TRVOXfyD+hfXZ9sWAh7FggysVs3WTZeCocS4UuqBLXDzNesR3EXezi74Ci7WzXIk&#10;JZKubZCHPNtnEvdsgFKlLTemAbbWdiycyN9gtuUhFnYixCnjSNmP5RjqVXZHkmXo+xcs7rnExBbl&#10;XcZE1FMCPCUc1jGVIgYzToN1C6PBeDgojgmg2cnnUB+3EvXr5JfXN2aTHy1n9XzwVr/awCSSlSDk&#10;fCfdntUGrPPK05L5MVmb8cqD+rGRLTDIwGMpLGn9Kuj2/oUvYZbRTvgyh4treovIetMtm2dWL7GP&#10;zjfgfodFMS/ArT6dU7Dh08pfsNg2teQByqHsGZtxENaYj85wIDCVyZp2HMcfYaaFxBAwRlPzSp8j&#10;sOJg2wmTg2Rsp0NgCHq67Em9QT6fdBX0HBLznQskic8r91GLUy3h/5Vgc6J5igNZ6Py69XGA7eMi&#10;Ma7len/7uPTqDJZFBqacnXQ9T4UGMQov2rJcwVZAp5q5IXvsIVOVloPtEPT5TcmIg+mvO/Q0j6xV&#10;bGMa/g00z7CJ3zDclWl86NndkEiqDGua9EIovQrNOPUloIDMyYig/F+gGuKzxKJbxyln08s6BO6F&#10;acJEB6ruP2DE2LKQk3ctA0UNy+b4HKdi6qgHzUhSAkY6rPm8FSEDnxKTOXXqakPC6zVrFcSwy9WE&#10;aRlbZQYNKdcssRZcCp6Ex0liLHEuhrzd4eTF/Ux1MuRhI16lzeQTU8GgYMJZTaSthJATPuHU9Kd4&#10;8L1EdS2uqQSmh0nuIs2qqQTtx4l/ouKbnnAUHlBGRqmVh2DoVju8E2op2kp/ZbhPFKq/Ny3SBcea&#10;ovpEliNeAI34Lquh6DSUatBfA1iyZZErYy1oPfxxMoujqOSBCUglp3e7hFWxZHP5TVG2yLgVTMWp&#10;5/bg+0CGvODnHF2FQHpJBfeBrWgn+hhCSZOPx2pdW7rbejrNTSz8nqOCYhMbPzgwWiB1NjiWtcaL&#10;DE7k4DkfoK6xebxIeUxCmXK+wQ/8UJvABzAEc55YDT8ubPFIWVNzScQMLPfy2aVmKgWKD/1kKYkc&#10;a8q2NLFwWTtFAgMMhbXT9fF3L3DApm61+O4XCG+Xd+6694n6sRhMJTNRlq78QSFWAuOW7XvvkRSP&#10;TEIfSWRLX7uIT9F4gFaT940JqO91QiuyARMMTvSPvGKdsLGKjdC51UpMbQhMenkVmMaNhmgKeV8D&#10;00+Y0tUtUaEmIeGcVPwGzSWDzmjkLOc0GYjwm/CDvcGgvXj7Ufj+FiyY6nblPFyFxErWq6imaYup&#10;KpzMdTousdYiSV7f4leSj5uRMUIp2b/01avceTZpHUqAEfBFY6zixi2yuBL+DfULJxIzud8u3PUU&#10;u+IiXKT8plADIeIdl+P50MaeFUQjQQOGlDpyfkItC6OziQOH7sQtMIzjm+VfgUBBsabRBtV4pUXF&#10;YVTwQJNwzlyBgeTAn4xr8eF8joKDMl3BwJw7RveAPjTyEHsptzPUX37w+UbOrpblRZTEXpqcaQeu&#10;8Zur29ZsrHHkePdx6vBpXUj0WIqGYSmxrI+ZfPQt2MrNPxnDDLLIvWSx+8YltphNJq7Yi98pZ70z&#10;ZuHdCOAI+RHQNLRhcVBBm37EP1Fxw13S7nqKfU9lJsxc2eebEEbMkGzDI70p0EzVmS4nRxllnosg&#10;e0qeseahmYYSdnAcrbzHlTx1BMr8mAP21/0pe7MWrNGpwmY1n3G2NTAq1sgaXrx1geoRzJvpBfDc&#10;OEwzMiZ5IZCjd+/xjpAuJYMfs8BmbriVbIq/3t8/4OFc+J2YRpPFL7aCTTnbNOTeN+yElF7lgM1u&#10;S6laolhxcCLBOrkTomjO+dAohiaytkLppGMqsmmJQGpSatrHL1hyxBUZzc1a2RwJRonhZD1jeZXP&#10;DO+go9EGT+9A4vZv3tyC/LrdYEBFq66uVKWBFnACPNWh0WL85DnvNmDNQMl+ec3aQonko2NCRPuI&#10;L+2Fn/TEdG73j3d/5c5OhxuZuKrG3MTV2wd3O7k36tUUbKpuRTx0KUxagb+9zpumEuR4wtPZPPVC&#10;8Jz0REfBnPYZa/42WHnIEfH6MQEh1thoQjA5HtLNQrkEWJmDRcnmWHmHiAvZNfkYshPi4mdONOtJ&#10;BsOTTuGeOtPNmw8CpCqec5CRMmfJVTC6uNVstTPgaoiiHXMkk5e5KDzson2NCKmEcSQLr/zYmGx1&#10;IFHh5XcwlUyCt9vfTD//L/beLrd5nOnafY8yhBxmCBmExxD4LFPIaTyCTKAn0cAN9Bj3uq5VpGQn&#10;dz/9fPiA/WLvXrbIqmLxR2SpREqyHLfydeG/xXJCYrxjNfwazVMTtwdjKviSzFTiYbCorHWShoUk&#10;DcMJgcHceCuDHScgn/Fs3cW/xUlj5z8w+98+yLd17KpOdY6el+AiJsEo2MTvcChQwsDCJCj4pLQK&#10;bhSlnXIHDGSdiTL6DgVIaRkOCpWyeGYfATsAsV+b0JInz2emoiSQw1zkWEUKBCWir2dKEp4qcIaC&#10;6mxyPDIdLmmK+gG1E+yLB2szlw0XE+APCj3l6CJeXxLpWXyEP6ej5T7wHziYlytP33L1H0OJuWBC&#10;x1ylLe3ODGiBkd6Ttm6cafLsEh7LAFOBYbbjcsSqO977uK6yoTIlDn8PkxKVCw7Fc4appICmUERn&#10;JQ1Ep7JsZPDJc0mMgbu/eiAl2DXhrUBRdLNShWw107zXzws/1Wi1AKFlMqRKLKViudXt1LAMRbbt&#10;QMqp5fLOpRSEpBMFGIrWEhNxycOtoDgS3AijjrPwohuL6ZhFJixR5sdhTFWwCP7HMN6Sl/dwxtKG&#10;NJdpYwJ37h5t2IpOOLHnFPLPHrdr1u6PbLgmlYqMJoTUq8gUaBCWXtFOlpI7RMGWUJLll+ermJpP&#10;wjt41mGrvdR8ZoTWKSN7nKFFAB2ticjpRdR2ScomIWcfX4aw1BsQ9XQBvwtpYO6c1lwcoYNabMBy&#10;LR4+JsLvydB6p5jqBWMnxBn6rI0z5MxCOuOAnv9FxbG8f8RUfAYXB+KpCNNA9cb955oJomzzREUb&#10;+wNo1lCNIDZZ3OUNY2EPQsSTckSGpob8/WJ5PJ9qFiJ5xqQTWWBLrnxtg1Y35CFPN9gTh5WUSt1z&#10;4HKlY+34vPnNohlFNJ8+eQQt3hxHEImKQc9DBfqTNBfqwnb/+cLFhELMOjllh8/AQ6g9SF7exU+s&#10;faorevYRjLzDr29ZuNz8tQ+5uG8cK+AOI6ZiHqa9CV6vcTgXfxGkSyG0Q2y+LW1LClqwycHIjnYf&#10;Oe7ywrZPIKcfFDY6EgPpNVcxUjiALmdKKcspc6guvQAhzCQaKjtKXtTiayRBZypaC8gKOKrPmcRx&#10;kGTPXagCVj0JYypkeObp0wt2wzt4PGdTtHms114zB3RMhcSken6a6/zxNuT0xXAMvGaCGFaFgfaB&#10;y9M/oauZBLEtfQpehTNOjOWqvYD3PmSQKCYZE7hc3z9qKqFjl3Urzk30KK6YIXOOcm/dg+5OQP2L&#10;uschv0shZ0vptksKudJW+Q9pDFS5LpaR7sF7wKPYzM1lTHjSoVB5FTYJfPTirDrxMhPtRkJb2bvd&#10;Qzu5LTyzWOensQ7kcC0orsiBZaMdDnJUveNWLuoxjae+CwPQhnwd9OQIz09MQlMAWxWbN3jlB6Sk&#10;58P1E/Mh6Mmn8BQ0554YBRfs+6ZATklPT++358sH/2rIbw2ZBaegTHVRiIFww3D+OApr8b+jaP9E&#10;B1abdtvY19nrb1gZU86iu4dTqP2gcGmCzUlwAlLNaAKgAsVCVzRQRHyiSymRDmf1xWIoTmqnAM45&#10;sZUBAqU9wilqIowjEYmMEN3iYY7MFAaYMwlJ6iQLhzzVSUVsRvOQC7y++PvmKSPZOEeZlGA0J0o5&#10;H7zVmpIoiDKpIGaCoeRMGDPJwqvG4lKm3sTbgRCXtyfeW+tTBs99gcYo40IA6yVtJsBg2FtqZr/d&#10;DqxWFffc36N76h73q/CucNAuMQrhXAUt4xKGDVaK2gujdUocyYRTeLnEIzdqrklcVmGgkYyxQF68&#10;YsJQRh+L6AMlqHMcxxN4tqFEEZmVcU9Ga8FmPK+A/stpyvUcogigmoB3kpKGY8p8s7p8V3aA4ImX&#10;5pvOtkylVqNHScTQx1q4eLJNxROQ9PPTNebGhdrXzz+xn5S3TCWWwUQGI2OWi4t5j3st0jwjwwX2&#10;8ze4U3RUHuEOTQK0ROuRXjWW+WlamzS2JKI0AiIlDzgkaA9hyWRY2UssOQSh9DKN4GQyiXLK4bXn&#10;KIdmqL2bk9T00OV57io6ZNNfKJPsU1AMIraStGGsFt2wtDHfiZLSCVB5vNEU2aJjAGon+OJyLiZC&#10;IfnSLou/LVPJOebyJxfjGP2E/UHHmIJPH3xkzXx9//X+yX//M8HCpJKGM8E+UDWIi7livbZwt0+i&#10;WK08U/f0YGU5YkubUgcIK7aOxS4sU7EF3ar6gKgSzlZMXT9iyVWZ2luIdAVLLmIjTlmMCTN6a4DD&#10;J2D6sue0THsth0LdpRViUxzm3h5gykCU7kMbJ6WLQm20hd2r3IlL1lTwY6rUq8LT2y2z6JDYCWrU&#10;E62UP5byyltJn/1tIbNbHIkm4pklRvPKFdi0kHXOS2avaSoGlfWzp5wo5izFiUomMxnfmJFW2I6Q&#10;u8UCE27TDiyWZhKTY3IZtYhzObv0kxiiG7UTH15F0U8YTUno0dvaCIlGpM5ZRH2Gw05ATEJMoCHn&#10;nuVSMBbGVHMwJ9KnDEUU0gXe1eP4N9UuMYGCiDJhiH7GkPRsXAVRiWv9mkEzEtufvlslVDLUCsgw&#10;9tEyAe/FGGlVYnUIMBF+D8jIQ355TskJyHMOg54PL16JW3m/ZbF0fb58caXlylQlc2XMo97H67bN&#10;Fd033+5F/UcjTqDBB0m42B8wXbEQshxlGzMg1HMvlQP9yRiB2MQdecJIKSnkkS84cUdUMuFOBPB3&#10;gkGNpjFnmPS6rVy6L1m7JJzpwgwpla96BpgVd4eam0Qv8gfJz4I1Mr54iCMTV+7eeE8/ZbZmg5Yc&#10;18Hfz+2JMTENdANcinFS629R4yp4nwqnoAAvkejlxkt3Ypg8PttnD7IYSsZbHMjYB8IJn69vvl/S&#10;BrQVE6ymAY0dbkvEmbtLMbdbCcLSEtIJWQ2E3OlP+7rKHSozNG8zDRa5hAklhyOapEOjlUk2bNIy&#10;DYa2QTbpJP3RK6vZNBBl5tsmtPqnNUjJUXYJr/krIUuEcVNzVluAnKz5pj7fUkDV1H1owPECHS3D&#10;64KjE0ci5UWVOImYQCyD24TLTgwZ/phEDOj1hZMRSlylu8WLXHiP0+jERJatvL7x1nT3huDcamDj&#10;Thj+QStogvIEO71EJfbgcK1uF0e1fONVbMQ9duPUqWCHG0sBlaVwqJh6Yk1buiM3GnuZSNRyHIAx&#10;igyxCtSnaHZkewXKZqMaro5Z+Ocfup9wWU15ofa67Ax186XsDF4lcSspPdOcaHCqauWUFJpA8+DZ&#10;+5gTZIGpOFHxmopvYdI++BuXGEfOL9gG8yau9adJH6/cMsQkLv4G8XrrjZ+IKk7AjCVTGKe17vYO&#10;u59Fd+/AmQ4e2FXGRhmFI6ePg2Qk1utKrOsqKIAVb3wTDMzCdxSISk9hLb0JMitQZb7bOjpJwUTw&#10;KhXMPwR1tHLOIUTH+WzHyZSF2bmAf9eubkqJ1tiNk5T3z8wlqjZ4urx2JU0RnF4y3NJ8LJNo3V5I&#10;MbWg8SVhmJ7Aja1k9vHaJ5y4sB8LiNFdfsV4Xvrr0rcnfjfP8jncjckvl1l0Mb0QxxcmweXWv//t&#10;zgxpOx4wO/A3UCPdYPi9FIu3n4Y1Gnm5u+sqhcmb2qknpU1OYTueJJu0uUZqHFUrJtQ0xkDAMpZQ&#10;TBAdFsvPkc+Ys/hhtx3I1UNR4AKsegNKT/qnc9iVluO7JYKlPRJYL+FluYukFZOPM9aeX6NDKoYX&#10;jTQxsS3FTjgBufbFqYSIFXzFg1z5HTuvjeQWz0ucBackbOJ6mEoyjT/pvJb02E/qsxV8jja3MQuz&#10;Q/d4FE7zFTd3wlWOsTU1ccTBFt2tgGzPwEtSG0vcmEK34okKLHqVHVTkVljxd2gcupPlVoAj4E7z&#10;dXwybO4sgcQU6MjK4DLzpUBMy79DLSLHCJpNFiDB0VBIEPfxlkO5LkPQvSyQUaH4Z36YHC7e49kX&#10;fehT6lQwFE5Cl8vXFw8UhOMElGXP1d+x53T0/BJTcCaTLzeSsYo1U/ECLfaiIfH0JM2yZdO+tmJh&#10;tZEo23C0+Q4HK+UoCOKhKfZUGYHbru4wlQMRD3WHQ7jSKebELkHzj5DapsIRQa/UBeyjE5QT4kE6&#10;YAwUpWaUevZYXWJsStCUqlqDdAtRIaWHxP0snjBj7x8YopogdXB7JuNb4TixanO7Brx/JVesI+NO&#10;6Zh0pGyaSawlmVgp41dS1Ovr29ctXoUZbKLb++ulf/WiidRINJ4EUI0wmku6wdq70Qb2rbBhCe7i&#10;Ce/RXYW4i8Q5SXrp7II6ZidTqWQHaByA+S4YSaJFGVt86xB3RcEM3xON8TrtjJHI8HwBw9xOSK76&#10;fPcAKUTUYNfh1dKlEuktvNLbggJeZIy9bXXK8RluBRWll6J/YqeqOBwesI8/mSKzaSGYS/3KmApX&#10;61khc15h/RyL4UXH/C9v5rGZ3NYieiNRo3DDckjgkn7B65WL3UIb09ad8V1y4Me0Xd6mVtcZEh0q&#10;wU9zFfIUiyCTsdxgJ57JkxrhoppgyaOzoVFoKlrIEE1hosGwNqd20iGMEMqGAe7WkEVGhFQ9XoGS&#10;sIeMWHwK19FzXmB4GV1PSdFsXsK0TxuzovE0kDEU8r3mnJGY8w9l1VA0k6CGgqnElehTuM7ChJb/&#10;JuSXHk9YDOegsRVWQmM4pGgoMTCWP5B9a3pbZ9vuMQZNmI1vBaL9JoawhNKOw1Hg9N1KDVSYQIxX&#10;MYXvdyi0TFkyb5GCoITypXVkEIuhDSjdJWIeQ9SlDMdF2e6vHTD2IZHxQURJFsodP9mMq/xGCmpC&#10;Co0riK0kK35l4Ei3SW4pprJV3lPWSNApOdres4lROAEOoCUwFFISpN0sgd/4tc+NX1K//vqTf6iL&#10;xVye4ineX764IagtaBrQ83TLvAPMs1E2XnC89qJEo++gP9YWFaJvOPYyxVnmlGYCbPlSTRrVh2kt&#10;oXlKP+JeSvZGC5KT+1zOkjdsTHCHdd7RTEoytTh2GZKBLTPi6GaTfM7E0Qr2wRSf1H6jfAgiHRUb&#10;WhlhPIivbooamSI3U4YeFnkfS3Aqg61kwhJX0ULwKfxCCEOpZ8Gr5Dz3+vbxweP2b3/GL3x+cYvn&#10;409mKbwe+/IEj0lcvG6rUawAbnxOJD7Z1NbP5j79Hqb+vcoUtws8EHb6wYTWPDrff11InxiXMFqy&#10;oNlPoiEWb9zKhl4K5px4ZAOMA/MYa5kYikljG7rASNMTRFPWFOtlE24CjzU52roDbhxVu4rNryto&#10;iCVAwpEHJSzF0qM7BSZ/GKyBez3kIkgW/suB2DRcEBfxLrdff8Uh3f7kggqXWp6yJMriN0bwGrP2&#10;vTy4k20ZXFqBMiT2LEWb2+zZiQestq34R8yOLLQgRO0PgeROr0zCaQDvV1GjgqIiqTIL31gzVnKW&#10;V8hXdemhIJp2YAxD+kB4xiLqHUbGzCMeWe9QWBiw5IyU6jkVmbauqST5iPsDM0c2g0SMGIWpJTOS&#10;FEV1bfXg6YmfF+Z8k0kKGhaxwdQEKwNdJmHU3GDOqGM+TFwY+ZhKvAXL5fVW/TiZzGHja25R0GZq&#10;LZJv/T/ugBbYIEgaexfYL/8c3bPu3DmcwkdBJcIK61XC3eNRQGai2UZwsI8Cyz4S4VcZB8487oQv&#10;9lKaW8uMQrIadkzlW5rbhDk7pDzu/3Pa4Nr5di5VTRDjCM3dIHwPNsG/B1HyUuKbkjKez9c5EXUk&#10;wNP7DWu4fjBr5eItjVuojaRQbvGwOI71XPgXqow2a2buHWoYXpZ9vcVSwn4w12Uqq4vp9MVNo/IE&#10;9M59T2Hb29DBbhqY/Rick8yxs53yB+EqaOEPQIRG614noN2ehis+RQq3fL7lgQLYKV2Z9ZkmTuJS&#10;ArNYYaJ+QL0EAxAwIIT3HeQEYkpLvXQ9VI7haGos1lZibvUw75hSp2zQxobHVq5PPkY1oMVcyMth&#10;f/W5JJ1XNrzcoLbCrNZlcpiEPmLAkDvq4ycSxIC89v+RmnoOYnmEqZBcVJMTkPW3GbtJA9sx9N/B&#10;Eu4yb2bKNlTvnDI1t+qYSghRyWZNHqoJwzVqSaV2sESF+SMa6agY3+kt6ErGTAgzFriHDEgKdkBs&#10;t3RCpGIYCs0sZ6pZCYFcZLEUJcxCch6KeJc4qCt6euNxenJRqo31vgHZcTbcHUjW15iPtw3ZcCme&#10;grASosClMgGOJQbB3CMuyxXPk3cQ33xzbe0irgbTOMxEU9HyZw/4SoFTy9fuisgfdmowZZyUR9Jd&#10;LFfmjJ3jblqLXlXLFyP8Caso6UYbZLPA0WhkBsXI7hHrmOksn1BzzHKtnQ5wXE9+xpJOsJAp37oy&#10;qKHvOg5bePJFYPENXeMEzcZHj/P0yt92WNjUVCSlr2OnCZkQpficlPhp8+vrLSYyvkVrqalk2hST&#10;4DpORp+TDd7EE1FOTgn9iyjSOD+Jw1pqMKyA3CNaZ0N/h7v9dFe+o9ktqqBYvo2XgtFJUuLbCqgZ&#10;By3EXINNnYnShxJ0Cp98rQpRk856dR8NBhXgHl7+wCoGIZM1RMaB0roJS6drSmy5F95lu4x2iGMM&#10;vVyXod26Rgm0lBDXL8X4iuYsNpmCugZiSpKC0iZ+WZoPCyBEWMo1J5pLzokfb/PuJk89MZPr+6UX&#10;4V6v1xjJ5e05tqE1ncwELh/mKlS5e+8O2sMRfIe70/gAzEoYpGRrgJQdji9kCE0FqfJNDrf4hXsO&#10;3gr6lR+mLBh2WrMTjA+9nncMsZIgqS88CKdr107aI+2SKDc2NHJycUijfyUn5BNDLojWI7tZFO92&#10;HPks5RVTGWtKpkbOi04FYSi4loT4Ep1JZqivmdBkvhIbiWG8R8pqJ/aAEbBmji/BVPq4AfOTbIFP&#10;wWkjKnplP4nvvuDrZ0xTwIn8HSiGXR2u0SOajqbKS8+wT8GxLRz0WbpxEpa80wojv+KEd+krRXFT&#10;Th4FA6mxwD3XVBiobE41aL9G5JfhQibr1Vp+qtpnKiPKIqZJkfPoc9XzzVEcOQkGC21PKWbHzQq4&#10;TEKeeiUiP/nGTsa7QNVeZprCpdtMSlzxcN8HO4gpJc58hSea8BnYi+aSDxOb6wcsutwGgrArVuOO&#10;5p4bvuy34UBmZnmQP2EVYrllDtHqigap/3+Uosx3fVQ0XFFTibYggHZbSRClCYinJkklgbKhBzOd&#10;rV9RkqmKj+g7OMfuqhSBJYsW/PruInnpPT1hKdakM7CMluV1vNQf22Ndk7zmmHJkXp9/9X94LKC9&#10;bW7LbzmNPe1oJA2DWAkzFNDn4fzeMmvlnzAz/D4eqf+48qit9sIjtphWprkxLu4zaTDXdzqKygJj&#10;glZfnMhB2yZZQE8Zu6hFKMmmYAuDapylnIAQ00krIhzBGT+Jz3xKa9yNb6pZohIP2EIMZHwKHDSc&#10;g0LQPe9AkWnODARBBC9vvGI8AmpF1PcdQ6mQgMRGmbRiLP7YPCKkA5oUFa63TUEbY7WS2oz+ROOw&#10;haHhYg9xQsxjYxW9r4OPec4J6CNOBQPJx+txWgM/Ok3AueolTiiZsBL0yNl37N+10D044eBO8rPK&#10;ZG5vCMdjrhtBdNvJpQgOUcg9raUoEeE36hFbgyKGrrRbwq3CNlojnugE+mNMhQA28O+fHBbGiGts&#10;7F5I5hntDEIEvMUgppIUaKrzj3SA1W2kqFSgsr+HR59kMwHDiL7SkulxlGxEK00AhWXEPJihLGOB&#10;wDlgKnERPGHggONVMnXhLOO56D2zYM4xYy3Ez5d4mKyoovJcl2PScQIymDaCNg3QFmO57zjynEmQ&#10;HMdUaEWNE7biDVdAFRIQL8IuHvLASj6lnEnpBqEhtoS0ikZQjFmMgbgt4jkroHxYK2en5mcdodYa&#10;dwPduVZFvUFWJnBgS4Qd+vT8ZvsybyU6dbJitqf3LoLoz2aUQJDK8CBYRjYu9skkWTNhjsJKKOYx&#10;3wvvOYZ/u7F+xhBiLgkj0h7iTXKq+rrkLMqZq4mcfTK7zb7ZjIQhh1low2mbVFkx5CFZGXcXWSBl&#10;LrbFyy/pxKie7iyj47f0iTrHP2PqmWzzpaKRiKEXe6aKsZA4ljEWVj2rD3iLcKrJ0CLAY1BDRx68&#10;3lxVumf8AMzJzOYFZUWMW4nPQUKtqsnwkWzlHzMdahMSJh6bYDITyZqf4GBiJ/FRWcfoY2IonHMy&#10;3gHXbUvgPWIC/Hn/+AyizFc+eJDykhPUxXeu1FbU2P+y3MbRpNS/9vqMJbO1JYPJIxaxBQeo4FGv&#10;0cHEVCBszHc8ykb1EY9S+UMW6hCckk7ZevJZVKPPu5tyHY9Ae1EnqdkK78BWDpe+kmD10r/doP/6&#10;4cuDAkKXoia5K+piy//LtWKE1AxCYS8beJGocMLRXj40lVhH6q0rcTmksWQy8pWl89t1/qsdhMqy&#10;OivnuJQoZUbjCghL0YzWjItmCdtSSWHzIjM64V6wciRO9w/VANFscCOakBoncf5lrGFhOrHStS35&#10;Cirb5E5c8oWVYN1DGt+hBkKwnYo/WmZcHCaHlvjZhWyggA3y+Z084djUCuegRocQXeQt6IX3f1U1&#10;ZrHy0TYKidPh0kpKRBXYAltCOeUjwX+kKnksJTXGLEJx7V/zyGhjJ1yLC8ev2mMaX71UO5Yy9pLE&#10;rOK5y6QsX67E1KukBpq1G/oA9tHdG76QO7QtYAkm7A7O4IAQcqtKVHbisQJSPOGKfgeSz5qHuns2&#10;dDD1GlYQEJVb0DYIx6eAz3iVXlghh/2AZ4fLuYZSF1JaX5s+veNvw176WuvZem8Axihj6W99Rlgd&#10;SlyFPj293Z7+kI+4YyEooFQwpohtgLQvTiZT13gX/mQMv/Ke05JLmtcsbpjZxoGMVxkjgcmsJG4o&#10;1hXLYuGkqZDOs7U0oT1mY85wAVewB7Sy3ALJ91nuMMVZfnGq4JRPaU1FZYCwsQrDLZyZU6boDnGv&#10;scREMPLHNqk1lIUz7TU43Do9ki1rZ24Yu8jLzD3hdI1uwPWvyFAlRNMFkyodS89YiV6fn66QjKpp&#10;NAYtVGlazmFfSpBPCgW4SdZQ9FPGuBjCy9uN90jye+Wefp6fr7f3rz9jDHqZWAKXa/EdmMuNp+Au&#10;/DwouVFITpIwlWw3nq1tk2iFLRK21IBodlKwm5WdMPsyJXSfElS8JcZGs4GR+Jvl5iDItugC8uDO&#10;+FmKuOXuAqnKcKcobuIZOBQMpcYCF6/Sa/AMOfdt5vZ/irGoBMM+X6MPi04H8r6r6LoCkktwlyyR&#10;Vn5nujNroRh0Xn5ljqP2ISpPIYvgBJRG+cVksJiPELELFkNxCy+vH1kyP9/4VRDX1vAWffAgPkT7&#10;0SKin6XTWMl8XAylD2Zfg9U8kCbc4ZEPHjuhmSnPmCEov4UjGmHjVXlXQKOjXP4UjlCNn4CYMoc8&#10;Y0pdkNlVET3A0w8nIqwmZoKpxESQxr3EInLoufNUKBZxRYmOeXq+JUTJpI6nBgYxYL7iw0vtypZp&#10;w7x+K/X2kVkDEweecqEsikpIE4JVXkxlCO0Yg7leOOXwHNQzF+oz6DGCWAenEwafX3m88peG8Sf+&#10;tkPzwLR0K5gKmQiz2Rq6isDGPWJaf+zFz9hO91TQEHdZViK9YWjdwZjKDnak3mYeQFKJiUWZKR1M&#10;TbON+J47QUPBTmoxLH55hXoV6zTiDtIjbTkexHMRyFI5gPJU5Ue0A2eYjRlbCmURZJb+ZLmZJx9u&#10;jDfL3lidfN1YirU8NMmPcbB0Tvq77mTKxVR8eUbcxfvTLywAwGMrPHodV4KJZEH0ih35XsHaCkoa&#10;Sk9T2NjbW3vFNtGGNuMA+0RkGEz6Yhsn58o38e6fAxWsMPFJQ76mspEyT/gtR95FEaSwRYMWPXUo&#10;v492GNgTYyabiLV8fnJWyMwS34IaxtJhbuHohWlfrfdgRdrr+4XGUYqM2eoFInjiCQXKeOG3oS0z&#10;DJDMqJsr58GPX05sWpwRLeFSW+jXV7zIWAvPSibMgizmwUhnquKqeZ5YCWIEPQvxVm2uzWE1MRct&#10;BTmupGG2KzV312zrNNFmnOLVsuKskihfMpYPOgrGFjd7HVSuKnJoon5qKpCPUGLmzRVn5aafE1v2&#10;MFVYIOEuUSwj0R6WwWgrmUxEwImn5hPL4Pbu0SlU1/1ZLxxt/TGF0BpEhrDdlb5ky+AGEUSz9wq9&#10;Xqf0XGBCr+RCpglvf74met5OLJly/qLMKPnXdSF4tU4s5JnJCv835m/Yw3JrB0sIF+PhB0LcRX7/&#10;iO/50CBiErxtvV5Fp4KVIEbontkym5bgaMX/AVqK5ZQqIU1NjRiohZXjwauAZpUyPLAKkRGPGqYi&#10;3AkhDqUpNzhkZwvReUz8yUHPatnGKtQn2GxbP7sQ4tnr34xtNOnL1ZuaB8HYDoO60nhehaL7i2Wy&#10;soAmN+89cO1lpizEPr9ipC3VMGLPhZ52mMpiIaG4ppLZ0o3rfi8fvpP2o1dVWDtjSTEDnpl8ufGA&#10;Sgzny3ORT6tgTDUcwktkupm0sJ1l437A2p//DAppMZRZifEUbneca9piVOpVSFepKA8x8QlkbYIl&#10;j47lbdEIN0ZvaS7trTamEk+y6cSseT6znj3e2ZSzDGtn208ZfIV3gOpTipKMc+YPGTGH10dOmpuF&#10;lV4jij7oYouIptTQvf6KyTy9XBnxeAFeBYcYMzHw1MPWiLbGLN4vH6mCn50+/+IdKlhKf6ec2ezz&#10;9Xp54Z/dYzHvPsjCYllzGlPJXLfTloBTK23aoNVnuEfdq+Dont/iKGSXVZEVyTYCp/q+eZVTox6w&#10;UrYG5UywSUKDURniPpp4uMOTZNNcKtBUmCTOAJKKrZz6IkUYv96IM7wd9oCxLzKG2ACjaiRUGvvg&#10;oWpBpZRidUl+93xnhfxKmfPDV4ZZW2EVTzFAjzLkLyqJUXGdJNbxiSfJgIeOBXD3h98oX7M28rU8&#10;veODH4HBVgAG5VoJW7n23u/sTVv2gLZEgmD2ptj6Equ/Slku25JANCiPGJR4NBXERi1D2YGVdESB&#10;amUhmo1SKhtshWy7ioHGopU0PpuK00Ty1FJ62ZY6zpGeIegZxO5KBYtEi3GkTyWmjLiVVPPce0Sj&#10;H0HjbC6Nqs+LHpl2vMRjZHSvOWVkUU4KrkQ/k5GOibi2/njGR7zk/MKP0i4fH7cskJON6MLV2deX&#10;ty/OM1zHzbSYh+NiU/yKqPbREI0rvxyws+7btkET3YHfYedZ2TbpEBxMth1sWHMlmAo5VrhwcEMR&#10;3SsmXkIqIGwSRTc+gcoqIXpMx0S0kpiJ34D3jn5yuk9HqIOpdOyFtSR2AUOPjfspRhVDszO5Mtcv&#10;gSqoJ8MxrbVdRA249FI8314+3/7kGZc4KA2kV9o8/RBSO85Fw+b1xsxXOPGkpJyVLr96/eTro94l&#10;06KYSu8161jwLZTXM5FmQnpWzafTaqiDObBb/3tkX5qVwGJ+Kmg0TB8u0dJkrlIWFXoObKIkChtn&#10;euNbTooeYsmUbEUwjHZxRFgKAXvHb0nHApqU0jI2FOVGPa2KocIoSqf/khG2wvCwjOuylmaNNs/e&#10;299I1iZ6wQVcNJWqYWho50xE20SkuBYmuyPhAUhW012OPV1+ZXIbA7reeBLu/WVeGxgvgpdicvvO&#10;L418tIX/7dBW0Hibfkni7PMdVgNLrWPgB+y++gkmHRpHv65NHlMpJSFj2/4GJ4VF3uehsHsgoAkP&#10;iOCQtU8wE0OvtnMCejZlLtqm7AyAPRIOHfYmAa9eQoH7Rs9cs50ZCpqDjGCGFCF9mnR+7cP0FZZi&#10;NsLmgFeoNAugEJCWh+0+f8SbmTOf5VFyDqrRZAn0jqk8vcS9ZGJTP/GS2SoPwb2lfUhiCu/OT7wo&#10;zA8O+SXIPMtyxdtkttPfwLWfqHza8BukMSSPyskl3eEQLyqx5AqmMna6Oz5zFTqEJMLhF06kkDfv&#10;MNmkRcVLMIzfrXsSDSliB5pIGa0C4/BtPCON2CYzMJaQD32xe47qQWaj6WOoWoqjiXmIiZrLd6fk&#10;VHFfBq5oaVA8DqPMgedfc4m/qLHkVEPGGEuMg1Pn51Ncx+vnK1fdvlhFxYn4/y5cURGspC9vXzy1&#10;wgSH05EOZYVdAAn6BJzassjVVttZ5qQVrDKEnbslpe7CtcktdFob4R60IHpDfU9pQEkKBmUsXGqw&#10;Khz2Ho/S5U4ARoON+MeEEWdDmNLSGbP6cHciy7hONWqikkPUE8/RadFPtILKqZRXw3UZreAcBdqM&#10;a6A9CH5jox9fzH5ABFhJLSTgtMQ8JXwskefachrCHq5X/saS/5xzIaRTYbpyeXv94hQUSf/6H7dS&#10;nmnt7Jitao+2JYNNuXMTStxh79NvYLrVdPcTrLjgFcc9ZrfaCpYAJMNQP2ISLV6GGkZsLaMAllyg&#10;H+A92orYg2aiqRDmRGDCJL1cYkFcvWA1EngGaSHyFJ4R7IjVItbPUe1DZLsrM4/IdIR69qTkAAXF&#10;VrSEYMr3lEOFrzkneY5bphICzxK/kThbTiYxlc9MYbWaeIxnZ7A5xcSB6Du0B+4BeTPRySy3h0jC&#10;XPp9xa24f/SWe/gN31r/TXDkkihHkfelLbWdck6uV6EhE0o0qEzs5IUTuXFS2snUuWWpD+I/Arei&#10;qXz+kX42O5JYEMOefuCqbUYnI5ck95AjneKzfb5kxolJKWEgCdgSYCoOb1JzyFJGKmSFi0QtBOQl&#10;etXfYBzmMTlf3v1HG/qK7aTVOgeZ1MZScs55fvrjgzeB8aPCK5MSf1LIa42xCC0lCTzXpJPpyif2&#10;wTKIxJA3Dhh7gHDtki0aErTdmxycpBvmOmd1TxsMu1K31hD8ZAxusIninrXzoj3kgXAKKjV9KUAc&#10;9KJOUFSXUhtpjAfBv+QA5dAN7TXbUBkWTjqsNhgk1FPudErSw1xfWWNiBtQutA89goxW4a24fLnA&#10;SqIphBHFdsj5FlOpKAix6Nv7nxSIP0krxkJmM9S7vD/9ccsJLpPdnHD6BCXTVf6IrtfzE/XpBBwI&#10;Ah1JA7d3fo/E/tGY2RfasNt0xr1wc81luGSUOOSm7AvjA0fdAV4FLaRCopyq0jt1YQvvUlrfoLkH&#10;NKDKS3pOXcA2hsxZHlPhHfnm9hUENZFQ3kTk6aTsPKlRaTe0CZy0lBdQc/FFy0vhXIrlEThV8CoM&#10;+RgKsjoYF9LKClSIn17rU2bCyy2AxAki5ZazFLby9Ee8yXM2/p6DM1Os5fbeR2u5do/lcGq6YCZ4&#10;FmSZ3GAn6CQ8exV284y0YCQ2Zm27nXdAc0kfyim/hVONkZWWWn/HALsaNFFwUFVY1AkU8pDhTq+V&#10;FhAYgNhSgLCnmG0tHE5eV8my2fNAB42hoUTMJD2fJXIMALkVdX9Zm/BEZZiepxh5S6greHplasn8&#10;AzZNyuCFWNdgLIM6cn5xIaXErK2GC6zot7iayjiSgku3GNPz5+XGhDaG8pEwCrGNOf3EELJG5iVg&#10;/IlhzkvZvD7XM4/W8so/VVGjPTJ7t5BT7BkHt6jGd3mKXVCKHCAKQyUL1tdqFeYEhJ7yileOxZYA&#10;BwXC3QuCKXvSTlmpq6Kl8h3Lhobgxq9X9z+9SJYxN6Ojk7gBko4mtoAQksusz7y6LVwGrmcsh7Yn&#10;Fp8ta6o58s0iiP+vbAEiVWWq0rWRlQ6VAEODwlRIiAnESPQrBp3eqnP94M0r/eVGJrD8HvU0U+HF&#10;+7dLZk3YRTa+0cKrNODF6TZpbQ13awgSNl5NLxdsApwYu+8EC6+M2iZxKt6qmAr9vYEG34Hswr3m&#10;N1jukI2Clt9KVl270MUOTl4lpGK6ga5PVk5FnEk0AUq0uARMWYgAU5TnF+/PZLVkDoQZwNFK5vfQ&#10;oeaAFaEyNmQdkDHGc423aR3T1dH4fP7yxwDMUxylRJqHjkSCMw1cToSZl2eK8smFFk4uOdVkdhJz&#10;qW0kD6YCGbeirLeBUPd0FC+cytIGv6HztSnTVKK1LZkovSUQ+qHuTfFAu6ftMlnihgTrEly1JO5h&#10;1oPcDEiOO7TI7/JAyTnrxMVyKNtUuLaSUpjMZi89drOzlByOeYdd0FmtjLz14yg6lHEelIY84xZF&#10;Btbsl9vrhX8w3q1g19EDFJi6eEwgJ44KKrMdmWr/4qkU5j1IlPNHddtccvrBIjIB4jcn/twjPjK2&#10;g0vhrTyxBX1GKnjlAe35i1SXyhgNsxV8DlysfjWRwKZslO6+Tw8M2NV7TO5z9qKSLbczyisb4vEd&#10;+3cYHq1S33AvXyVLTqTGSAZDRfMEzWMIfUs2/n1Qr9IRWujKxselYxJOOKw2IWpq4zdSw9vNnwiq&#10;iZLgBaRZr576kkLJOUSAAWTiGycxAkXZJK83nNxoxTxiFLUV/YzWgi/hxMNJKMHz0wc3Cpmo9JWj&#10;GITvQMjU+ob1pJBwJvUUxX2g0Fee77O2U/Pc0wNh5Kd5v0HzHkUEIzIcMDyNF7bSYSphv2FEZN/U&#10;posz04ryPcpaVBMgFkVQ0baSbScSzk3aB+kFbQE1bKXnEupJ2CN/dVPSL8+3qPt5/XjumQxtTl29&#10;W5y5xRTXQlSRm3K4U2ixrSP0a38Wm6QP7uqQ2qHpu0f1P/EzXFHJOdKVTOp7u2YZFKU/rkxrOaN8&#10;cX7xEgs+4/np7Qnncotj8jGnpGojnPvwPDd/NmnTbCM1nmALNmjQg8Zjhm84FFIBxVHHFkpY9zYV&#10;moGWkCm5UFaNI+WkE1JuxYZuFVduvfKGYDpC4o72BMR0tH6ieac0zy8IiDEVGdSK549S0X3uv/+F&#10;jxYO3nlKvA4eAVUCC2805JRGk4/ESF7fPr5y5lLwFOeUQj3xiNgw0xTPQzyHneHn5NO51S+8yoWz&#10;WhqRcyP3lN8z3eVUGMmNR1cwFSM0YifZ/EOgZJ8mbCx/N/v+2/Ae5DmXAkPhU8FWGMlwYp2AHIEJ&#10;i5GY4QdsoUTLPAmhyLtz71gltYttHmCZS4UoOTzrjDOlOEXZD91mqNgTEcphYVpLGjniRz5uV/6y&#10;kHUKJaV3fXC6fZkMJUbdRjfjcfap7Pnt6+v9wg8b27iYQu0iTWAVVDJb5sPeTGRG+4FxxkM6g3H0&#10;YzD4DJxHZrSX+J3IvKtMYqCOrid288o9Uve6sDliWYkIuXdo4ZRMEYazrXAQhhrO6WAEg3UC2i2Z&#10;+MBIkmni7/g5U0rf9IGDwyAOS8FMOAUxoS3XeQhDyj7rDfgGsRs6kAnfSxa57AcdtbuG3/hQk3S9&#10;UlZAJI97ckzhlxaXWYgPUPEkJry8ZUy/PpgyI8I2sIUYRT4B78rOacRFc85vPHdCGFN6z2I5k9pP&#10;l8sZ+gTP2Inz2tcnzlUR8favnK10K1GK4XSSG/eSrrCZ3VJ794BgYzde4mFP/hOq3qIJBqumRqn8&#10;+PPcNmSzQZlsPyQd9FCVUOyoGy81YipczCI1lYdgpip9YCWZmBvWVHYRrmdY7cZUnjiZJEFTmd3u&#10;KwOjgrUF4VYchHxixomNQfN9zjlp0ig1UcyLqij89Xr9uuY410BNw3UI4jBc3H95/cUbSTWy16t2&#10;kglvXEnPWL4XTldSU8nWea+zFS/W4mvQSI4+mf1+nXtAwfSYLVxI247dTrUKwUEtnLM9IEl2U4u3&#10;ImVNlQXxKpFVaemesdkShA8a33QWbMA3EuJeb4A3wVQwFAgXy3R7d9sQPaLnLIMTo9n/9yHdEwme&#10;JjpXBz6niGazH1tOAIXWzH1BsrD2paEjmwx4ideP6/WW2cOYDvrbVupVIsmYx6v09BMLiPfQq7hx&#10;JostZQXM6+BenzodiTd5fftKsg8i6HKwDhbKsaLMXngh2Ac7SY027TtOvjTNaFOgG/0Gq8DBqVyG&#10;xghqJASEmkpBvGiBysJZaZhzctGa+BAbTEqgaMgt7qpnmFpIfQpbZiTcrePSSkZAtzLIEqa14Fqm&#10;t+glNpKZt5Ko8xGrDyN1xRSoq4SNcM5lcLKr52MASYNrcZGalCBJOJLYiIvmIGNPqKlwdgmXLG+Z&#10;6dz0GvwVA2cW3I0e5I0/wOR0E6AQuTbjXIWXZrBHqdgdt2VtnU2xLYuC2Du6xOzOI5C4WdIojNpK&#10;S1AyoWpztZbtwAOn6kl4n3ziLXc+frs13WqX6iYGuhJMpcaig/nMAcVopaftg7YUhMEUUjCHdXqH&#10;Y/0whqRzK2BjcqPrSnscQgtUg5axaQ/ZKAyF7omNwxaOMq0XFd2LxoSCjfG0oqGEYiLCWTApsZAP&#10;DEA7iRm88rfKmcxiL3AYUExFm8HHaEr8dyFN635Pa89IFwwFhj6L/iNWocY9BAX1Dm3lvjSj9D8B&#10;io5qczcfYTa+WywxGPqoZVoxXDCWMqZi8PnEpC+rCHebKUMyrSzYAiXkJMUFEFUSt48omdUwuc5Q&#10;6+LATQPI0PGfDieDhCOuZ2K9jowfKDelF5DZaiqUoJ2MnYXQt6Tll+v71xvXjOVeL/w2FQfy5uOR&#10;77+c3MYksBztJCcfzj+6Gy3IMy173K9b27nQ9q6YdkkES2viI9MSJD6EU3TR+iYVtbDHtPYbTP8x&#10;dQsfUin2ECaWPfHFT4VqLJ58BniU3vBxdqshrIwhGDimM1mQHr3UmJoyAMdaNzE9SPrncx9AREo7&#10;uBhnUX4jI1PTL9cbgjKBhVtOCrpD5DiSiLn8yo3HnIw4DcVVZHrCi1zwHy8df1xKPE5OVjxP+4WD&#10;4WFsfkKEkQhsxK9vQnCP8qUB4GgTYLdogu17xI/CHzGTvMAQxliJ33kX3IEzf6IpYPhdzp3CA7O4&#10;qXonEk8B3+GpZzuYZOUoZXcdDYsKKM3xIb0v8xpAumKIl8hoVCA42hNRZkpygHlbC+5glj6D1djN&#10;jmBKSq5pk2UEdSXMiSNyucPvT1+5hhajiODGlZi4jwy85xp0eOD2XXv6ikpM45rzD5bCdf9k1EiU&#10;3HCxNsLG2IiN1ahGJ2Lhm+D3eCh6auNbwrc2QQf20GDoQ3DGvbRlLVj2Xd7yw90p2wfLjez4cCzu&#10;aQYizSZ0t3PYh0FAuYl5zNaRQ1tV60CX+cGoBVyfyNTSzLDPWdHEhVzeuR+nqJi2GlfAol0KkH+Z&#10;bz5aCh6Fefa7Z54Lf3v5+sWVNiwl6xguqjy/vsdocnqJG/v6iOHwFHeSr76rlBUPpuFiGVPxjITt&#10;sNC2JW0T4WCafDTtDmuHzsnIFk/ccstvWAFVyYxEmZfg2gbhQC1evUeM6C4pdIu8gypWO5jytuZY&#10;BQxkJimHV3n6vPTwp7XAHc0JZK6WOX45/6vBoNVk8iUzYSY0jiSmUPiuQNLlivnrdifKRC2WUC3b&#10;n0FlKWb56FCqfoRHnJjGYjKs0HveuXC9Hu/BhCV45wLvM//1H5/Daejj7e0jc62cc+JRuN2gaeB2&#10;OPsMOCExf6EttAbYmAfYsMG0z3Bwp99dIqREmGIkK2gPLXpSt6m0KStaKGvYEhYqkiTJokb5UFRs&#10;4iO+S4DLnn0C6jL46AXmsTzqFM+eUeJQ5/En7hMnsahm5ISeaHIaQmqShmLVS4eETF4lz54laHJj&#10;LKNPwJyRnOTmkRMUks6SB4Y5boaZO4e4lr5/5fLB3wNl4BNgFLT/mZ8y6zwMuLwCdfX6HJOYfD9Q&#10;nCo3pvFt8qlZ9y38bzHVJGKEyuz4uLAvHIwHjMzoPn0K3VIZY1D6lFr5cD9CI9GxYDIvvbhGNzNI&#10;bNHIZCFjlyPQFVCmiu2d6kEQTLvE/CZZdkQQ8FncZHYpaekrLdtqLuAS/uv++TJIbSQjStmxj9T9&#10;9NlVUF1M3QmnFiLMiIv1sQdXRUFmMClCu4galoKxOL8ZirVyLOmag4Z+SV1GR7uK+3YN9mTuDjur&#10;hW3ysUTQ7qmeYQJMhTbYjgk3UFkhxE4/9E45Qg5n+SUKqqvCLuyMOpIJMRSRXcfVawY4fcuUCeVd&#10;nrCMEvvWbqJ8ayogMoQc5lO5K902I9vpydmYXCIqC6ghSlXj9NPL/ofCEDQGA6F9zz7Lja0EOWFp&#10;ARgLG3/ZjjWwDOp85P3t5eWT81Ws58KLBDEXk7p0RkWH4++AaM9uE80q2hYqlziwm3loH7nEHQtz&#10;6IU6p0bQiserHAJZqLvg0DjCJuzk+X4DtZ1SVt2PGJeyqdD0wQnJye9S7QT+IIqCjieWBkwz9o6u&#10;yrPY8Tx07lPcf8ZfFQr39BSCExHTkPorZgrR9PfL0TT/BNO6mkYyMUuB5bZPJrHMWbiwFkPhciw/&#10;A7pcbi+Z3Wb+AbKPOg7fB7d+RHa5XmM3GE6fgfIVx3s3aMLezqBFYhN3ZNEZWHDkvi9n5bCmVrdq&#10;hep7axWBITb/gGY2w5QDLFxiZIYEERw1H/FO/wHLq8RWHIo1JJbj5Vt3J1HUeoHuboedenTikQwG&#10;1JUZjhmTYpui6NKHb0Fya8JTUFDy9kt+NVo7hoGaLg2QUd8Vq+EibThnt8xrOQO98W4vLq7d+AkQ&#10;viJnIH43AJe1dVL7jCSvhNPnYDeaSm3VJtiS3dyfQMMaD3GHc9ZFW+y5XOKz4oFOa9E0i5k27rmw&#10;CFru+kJLlV5RsMVT0ZI1+IaMuxZSsuEMBJgS/Akz45gjH0l9xQGcAnvqRHNkInnvf9PzzJtLVuPM&#10;s1FaVUtzPwZINQ0ZDMSrb7US3Au/+0k9l5w8sJUYZL0M/+1y+3p/cvwxhxgqbodffWAf3Bp81kJ0&#10;Oiihen13qsI3IDi69ITumI2bjbDx4C7TQwktN9va1QTtnKnLMKYCnwSw4jNOsiGTs8TgToOCt8aq&#10;dKtUcMpwgPVPQs48splj9Lhll8lCLs4N7RcnHZ1r7D7h6kYWKzfeRJFBTFVzeY0CO9WzPaFSTkj5&#10;U6fSwIVoc3eg1VbSKJhWGcVdYR01lgSY6evbn1+ceS7eCMxZKK2KWbxf+zMOkXVRxJwGeWtTpE5Y&#10;IJzWRB3GnxXwHRyt2WC3jqYFi+l+3SWF/ZZfvkJrKLe1uIDtEVivslvyGyS9KjukLOniTAcmIisR&#10;5cGmDpHQQmIi2gvfMDryfNviZlim44nGSS07T2MC/AaHsGvkTBszRBZBmjoZGW8GOEc1S3Duyodu&#10;FcqsFQq72CKrxzxSCzaCqZCO4OsXF2MyH84J6OMjq/r4jv40WWNhFoKp8K9jmERmzqT0/jJkg7f+&#10;xxXNBdRr3/kNaMBgU4foEc3zM0iboluZ0mATpxOQikOBTdxRh84hHSRxqCDk4pCT7b54TOLEiPEr&#10;WEpmsI5zx5rhQQEB/iKzlARzOd3yU3Kmj+h3xxxQd3OJeFtYiqgQIiAlRfFTRIQ79+gQ1v0wWcHW&#10;SGc9TPme5tKexjgVTSWnGx5y+SsnHX6emKURY85yhqEnqKm85hyVWXB9SE5dCLkml7OOzzUJfjJG&#10;S2wKTYAaZtq693D4Lf6GR48StiWvMnfy4lpf4oTcA1LwAGQjX4nEJ9XveQClrlDtViNbfMunfdQ6&#10;hu2X/i9cKlMI1y5CsOEZnNR6ZFFsjlt0xZw4qDqJBk+ZN5wejAU1w8Dn+M2786+SjhIGJHniS8Q/&#10;NnjlbVkKppKWxXpePm6Xy1NmtZlWZWrLpdqOPbbgHSEu58ewMquNw+G/C02t1kHYUBtsM9itu+YU&#10;mO43zP7cpbSURayCLP3A0qiCVQbLq9CAIzzihTO/6UMIZY33mnJtybDwDyqBVoKxTEx4N6vt7vI7&#10;dIzAVU7YDEyK47QSqe/0AipSU7UgIsja21cOT8eZlIHSJNZ3k6XvMHwjLJZ2jVuZiLw3rATRC29i&#10;enq75oQYE87YawCYwASC0xO/Yn57iRCr0eX0qn4vtsweTYvds9mtR1D9kAd1r3sqaSUkhiTa8mNT&#10;NDjNVQxO8YE7iUUu+l4XLmUOMRtAVHokK2GAbRiH0FIQ4EvAHqXEvY6/qsgZxxvQ7NM7b3wEOagt&#10;q2I+rTujmNNCXPw6zUTMgEMGrcfsw57RVLIE2En8CrJxKNhJENv96Fo5J5fL5frx/BxTiRXMFBU4&#10;XWHNg1lkSoW38RFsLq5wEU6DqnKii8cNO3B8z7CZbXqZic448+2YOyCZcqWWkG/FxWmuAjsc7D0q&#10;OBSQwFRyUHelFEsOddAPoEN0K8ta5gk4hiAlvuI8kh2v0oIIedo1iZkh8moDamb0HIsQ3B9aVb58&#10;Mmj+qp2UxJE7C1n9mJgeNxr+YKiMLJvv1fwx5mUqWE68RAwy8TurH3mWxMxpWdl4We6FV+r7V2PP&#10;eI9YBPcQr69ZSfuLwzAi8e2a7mAP2gIAcwebtNoVuBMLm6QnFuV2KoXil2BSW41fAiTHCejvYM5v&#10;sIozKHcAcaTv/Dt9wYOmGEpTSZwRdQgSd0wvXJRjSCjO5qfXffzxlZ+BqmTfJItvDUxCRjGKn1kc&#10;MWnw6e01OeWspW6cARmFlMliE7QHRNBUQvIykQ24qA/LlDaz3GzYBxdouXYvGHvMOKL3j7fXTF7e&#10;37jMEmthsoKtswrqi7DxO+J66a8E7EP2eeMguz8/4KRNp5WnB36HpPR7hxE9mgqNOqKB3DT3EUca&#10;xBkpf6iAGhceNA9jOYCxMAT0Qjsi/OfnKxNBnzyxkDcSMyVlgYzOBukk8eK+vviGX/IwlAwsswn+&#10;7KG6zUpNAcIUqo0YT8F9zFLxkmZLHGNMg1jpvNO0MHEkOJMxi85GQIY/E+uvnnGul7ePWI4P1Pp3&#10;hZmecDsAE/EkZAYwD9e6x9Q+2HTbd+CRv8e5iIVDBuVmdZCrUuKYikmTbPgN01L0f9IZCdGReBIS&#10;rjjboSO2pXDWCTN+JpMQxo6+d7iSkcsl3PX/jI/IYL9wyy0qXEhh2NylXR6/eb7Finqj7+kz9uFS&#10;mrHlzT7okKOdSwkQOJiWVGn/y0VgRjwrs1S1FDkupAQ0NJFnoDoUrCQWwKh7Af/58/32/ksTePZP&#10;6JqCvbynKowIQZZOy1ASc7+w/UcfBFI2aZpq0w5Me38CaunHMj9jlW0lIY/KTtPafwLLONR/m8/i&#10;rWhAvWa/y+Kwjml0mgIllyg9P6OB+4x3Zji40JYPg3BlrRpvU//D+wKtdKp5zkiwGIH+fMoMMrTD&#10;mejqtV7UVl83GLvoCDy9Xil2T3Rpg/WMJgVRHLe5iWMmrJLxfFqJ5yC3DD8XVlgcOWNhxZPZChaS&#10;qYm2cs1+fczJhwhPqKXwNtLZpTSJeJhTSx+wZT8lFlPeKiw9Lqe8kpIjNzxNa3+MF3XiJUdaZthD&#10;Z5MjR40vLThwpsXhVjQXBqPIwHPdE1PhqDXkUie3SHyZCkW5hnYGwq3g6y0O3TO01bB0sqQgGdea&#10;+a6ze7yVT7isYiTuLHeYATaV0nQlzGYxQV0Lfi+b7oSwM9nMRq7vrIQy1Y0N6KwwFY0lJhVTwfdg&#10;HliIxlNTiRbXB9kF+g9MVBztCyZl8z/hyD3lEe6y78AIVSvbfghhQ/nQhdzKNqx8qYEKCBehFExN&#10;R9KRdigVtRE9Ch/HgOF15skQ5GyTAYicYdBkvAdjXhYc6aQUmulL/EHqW/h84uVdC8n+vG4zA3IJ&#10;8qhQePUGmzjQ+5MUMVEMhByxjzGVo5U0MOugmAqDzp/DvF/esWENIOsjTAUjeeW9+jyHXfNQephM&#10;TCW71NoNxSLPjRPfBGLUdwHfS0oPlnZrcEQQxxP7K/4Jp8zSZyyeaG0PWFkF1SaKSYw2DqRhqcQy&#10;vOtgkBy8C71OpcNRxlGJIZkjg0VNt49rDcELuqmAkxY35zaSc3kH2jZIwolNugYxekOM30GunQxq&#10;J7UV2/cey4xf4Qfv4TGISF7+zBTlplFEkCzYAf7kgxUQQF5TqbkomxestLcSrma0ZQ0fcdqt4rTI&#10;oxQiY4s9tJG0qtGZCsU+AZl+xMVi7oQbFD1kiFPOUG1HRanGsPQmB3PWKVko8vzjIPA2G/xKaCzE&#10;cYlQwpHxdQFZO6eiHKuxjIcexMuskW3sz4gLVQmoQTohaogoFkltZAepvDEUutgJC2W+L1kNx9Pd&#10;Pm5f71nweHc556GnC3+1HBvI0p4wevEuEWWJFrtg0hICDSJJzOX6xptmAprSRu+mL9JmfcdZHMXJ&#10;ZkTQfSs2tUdUSgEBDCugcMoJ7nESQJLnHhUknOLkROn7hHKLvsNhJRoKlrIMgsHgPrEm4mpXDMHo&#10;vPZFwDkR8fRZ6tgfW/ISj1QLWWBAp50gknbsFFqhG/8LP+zKoLJXa5e67bS5iLiI85a5LhbDKzNc&#10;NWcHrv6By1u8ie/Rz3SJNzhBzh86YyXcLlwOBUTSjqH2hidQOZFMsIlHPGYMDonUXYeA6T4jKb1K&#10;2wAFMdHil+AbKiekvM3coVVBlA+UfFMEmInLICzFZU07P8Pw9Afj4eyEI3mGKe0vkTUxi2eO714A&#10;6d45cKlqLXI3Uo7ywrEHUCUmIUbGrzC27iREi7JfWZShHgPGhG1twOqm85W3LJHTtsv1lvUaBpIM&#10;cTK8/C1+hys+vEYlXAwkItY/GI+BC6UIvAaX3tmhuzaNmPiEO0Z8l1BQipoP31XuUGLILfg2rZ2t&#10;wQ/4QV6RtZ5wcCs926G0qfEnPemUxF7sdDqf/n/5/PRMo+TY+Q5u4lfXO7ULym2yCoi4xI+pAT1H&#10;RnjaU5X4rPgdkuIvXt+v84Kw5HWWM0yADoFUgitnRAqe0hPDX26ZkXgRn+nsC/cCmc/Gv3jfwffA&#10;5ZTKPeb+nsNt7GN4L8fFyl59QsK2ErTVYs6KtGUF99iaAVmHPDASBmMY1M569qfxN1MpVJGwR3+A&#10;4hY8KodiqH677QTV5axamViuZGhYu5++z1gm+Jx3cukOQDtmh5mo5vjMUqfXq4oZ4z4QRUGexRhV&#10;pypbrd8YU/mMwOX4LcdoVZ9SmDP7TfCUBY4lWkNEWg5O5vLipZ9st8uns9aOfua4PnLtAxPaR085&#10;2ImrZx61lKvh8I+oqwnA9oygoKXs2oE28AGnPKfEc2l7SIafCofYXmXkh3ajA/eCQ2uVs8JJEWmE&#10;Qiu7Sxt96cG4FA0mlvLkqAquxsabx89wSE95LRMYZnijwzwFeVOmx0I7wcFjRGKxXQCltLUyUDea&#10;tJnwytvmNlSiUKcoIVNEJCmKkfdiLUacJkgFDDJXVXj+4ItXY2gqjH1OR+8R8OhBtHiNpHbBx5in&#10;V6oa5Mx1nUOI7qIZP4C22CDbeQD2Ps+ZOylP0Ufq6oYDoec3y6Ef8V3yHZQwBAFF7oxHCjU3cZIq&#10;GaQn9CoT6VQuHQ0PVsfA41bWtdA9UjY2hC73be+TTUyuAynL32vNsTijDgUrnp8/bvx8FMRovWoL&#10;JjLGz7EMnzbSPq7HMqNiloJP0V6yap6hz2kwPqMM/iNamopeZJkKy+mdIYJMVewmQqo2OONo9X+L&#10;+6LK7aE5RAuugLo94FH0TSUlMbSbm7oWIxFAWGvZIQi3SHMxHoKn1ej7jAI+JauhTEXi0mfAWlwL&#10;PgavVsRgkVxBFh486JwyhMd/oGUIihAnGVOjt9ufPjeVcrgEklzWhNtig7bE2IfNzHQae8GtZOP6&#10;G2OdgLsQTlDz5VmDTFJiAv4ClSUSf8IQHk+T5VKyvCbwKh0JIS+6Nzpnh+EfweGz2r+nMP8Je8zO&#10;GIkpayuLqdiEAw9ssCU/JCG6Fx8Sw5V4xKGGMVrGVmMheOHPHcdPOEodll5Zg2JYV0nKIl0dpHVx&#10;26eDyh0ac3REJ+7OF7AWUFLEWG8Z468v7ujQXatwWrV8mEhywsxZ0lCMJeapqWAomZKAzlw5+WgF&#10;/VEqHiRJ3BuKvfBv7rgQAk0EJI5au2f3WtsBVluNShMeGifdb0jaSqbsCix9M8Tn+sarfEOF6koZ&#10;P2jKHuKzwqJtR6Jzwg7BspNSbrxY3/dLZhx4TIjrX4kZYi7LpYts/xG0myBX5+UADp8xDjI2jqhh&#10;nUo42jTa0cW80qjV+VxNieg9Nhc7Q28lUDkFxAx1cZZG6yzXR+C4X8gJCNNICZlAOfRZ6vCvC1pA&#10;jAGrIeRFKzWVGJTzlgjQI4DxxnLArgR0p3xBd9g+G1PZgUfB5FR8LuWeEZHQRVKT+jCtXXFwUGfy&#10;G0yjvMKSlR4yCZldTSNQW+mZZwXc1OH4DLosYdbK8cvwI/VATyErWL1CSMVc7rdcTz+cXBZCMZsw&#10;E/07+TLavVhbnusiWE4LN2GrriA2gfOwUK1aQ0SIpWgqGXG8igbCVdmMfRbRc2U/JkHa69tHVszc&#10;cY4wWpoIFkQUhxNToRXsSvf0B9icktGZ5v6AKeBUDuRiqeKOe4Cm0hxn3HEws/XrAC8yYWNwUCVH&#10;AxXIqUUSgm4YxEZiL4SZqnAte0aWc4105gC1nNA0d+2NgWhCwU1n8Y6DuMOLL2pq5vYqpCmL9w+F&#10;YqwA41ydT8TkiRxkeH694XWY4GKEbBpQzhs9CWXTZjizPGkJmKE/H8Mysgh6T0vrTnyQHwvCXGox&#10;cT3TY4ExZFt+Ak3cjV/RMNmZ5pZ5xHfpz3qgtwtpATEYmkzlpDdM/iYNRr9JfqUUUNOjPjiZCvRi&#10;OcRzhDpDJZOj8txZbTtl9sgxy7djaQpnKzvnnTeTvDxf4fUqRB1PT08FZjBnNHTGPj4zQ3l7P3Qw&#10;Dn7KSA3kXw1h/qQoJWMmEnFpaWqGnAsoXGLRRHIeZPh58VcYbjfHLF5fMsF9v/Hq61gI1+OumchG&#10;wTzg2mf+6MLGdib1G9mQxSrf9B32rhAwVBubtIr77FvRWvs7ILbVlMpH/A2H0IIkRka5jZVb0/DF&#10;obiCWAc9oUeRKtJgBtVvmsKgJMwAZUwZIFqf/EYL3csU63jKX2+sR8YFaC0N3xUhJKR4xCFGlq0P&#10;2t0PwoTJyr94kCNfnpjSPLQWNqYncYBvvuHAM1Ccx+vt/YPhz0QmNsHLmz5Y7iCKzbyyIoohxdUE&#10;zm3Nmg+/rGZfu7crDnbLvuNvksBRxgmItnhpnIVPp9cGLmILBuXJIjE4M/c5qpeAeG1EK240OOxD&#10;W3GqEuq4AEczjTIOZCWi5SnHmGBAFaYw70jMSFNOsoR0KENyNQ+dA+i1exNa0306TFMgaAvlUbBl&#10;T8HDcFElnuT5ygsBsRLG/OXp7aZp+MswzCEz76sLZU5QrIF0PLgULs9pKaI/SqB/Gt63rGjDAojN&#10;3EPxOe9PBQUjNXrQ4KUZkSXcQ9pIRLoF6pS4xyQc4tFLXGoHh8qghtJpCg5mfMsnNwfHWLKThFwz&#10;d6ZqRMlnnDuifUWIOsMZjmFlosyQZr5T1Wompi6uXqCqGbhLJiUkf4MqEE2zNI9lI8RWENeR1Q6W&#10;wkW5jPzTZ040WMUL9wzfP9595K22oY1kZc4L4vi7VFbMJ1N5u7IX03H2IQ2zGW3LD/iecCdxxwYp&#10;cuKBxB23mVkBgT2Qi9gCIDOSRAdlRIGP7DAArmZxn29QT1Izga1X6RKojiH548VTzPMbA42WlUzQ&#10;qM+oLQngUQYLEZTJMW+SrxhAvwkhV38mPnetOjZlUqTypTjEDak7JxjPRJl6hIylhLlcP14/P7PM&#10;ybCztPIckzmOJoKHifzy/BHCi7SJeLBSO8o3ljSdctrn0w7eN/Ufw6LuyzlB+SRSa7XXCqjYKcVw&#10;D8IzCyN/rwNb8Skkpu4yS0M72Rh76d3CNT6OEU7F/BoMsJOmox4dzbCIMywZxxzuXCNhRdLHoPzL&#10;IEc8MV+Wy9SDmPOXQsunAFGRfLNR7kLMgiv74pJWcha6pNnvt1/XeMlbzi1cWKkFcNGG81B9S05H&#10;RL1Ge7v22QTkCa5Xr6u4xwVdKGib2MQjfkgwewqZMmAm3uX+DB9t+gnntok7wbdUK1qgeiRlWs1i&#10;v2NbCtMUGMI1VYllrMHr9DRbhrTVhU4StCojKiJgZIkcTk4KHOoq2ppZ9RBYSJZKwxLU82zBshLN&#10;REMZTDtrIYnmom2MRp/Csu31cvv49fH2mtMOa2Obkemq7iW2EIvACXnNNnz8CCulfYPx3RNQkMrp&#10;V9pz3sv/G0hx63tXT8JWXNRUEAmIvixgcafER6hc6l4HTlHFEz4KtAq9yCKJyzIIDkiOULukpmJK&#10;BLTfTWBIYQrEa1gbsHjN4iL50TV7laKLSYSxNi63tNLJu4CkQogKxqFoF75qbpApCpLXr7+Yfbxm&#10;ahXFy9uvN5ZEr05Y5+VM/bLoiUW49uH9b1kq6WIwFMJbTCU10vLV7obnFkoe/FBH1L0WFtNIpPOG&#10;GsiOLDUtKtvdCai45xbupI8ZFk+hiyEqiXBDU6igVtE4JpIIy5Gjgzm2Peu4zQMG+UQ2RSIJHdtO&#10;x53vmAHdBod52amkeaqoBexuxFisiY+AMVqCQ4SRaChYjC8NAuHiN7gWzOuwcwbKyqdnoiyHXpAw&#10;/C9cadMSMJnQvAkh0fvrcxwLt4c6a3HG85a5ytpde5KmLtgeiYnPUPMxQSHBlJNoqEC5tQ0WZc2Y&#10;yjTjAT9JzbOSWkaKk1RUSsGw3VbqiVFN2zAac8G3SMxBiy8p+MkxeZKrV9BaUIj0B0VU7QQdRWaU&#10;KdGqVA0sMUHL32eadvs2DMg4mYyzeghNnGQBkWZSDQGiULzcIDbO//4wJ3Fqe7kxAcnJKCucLIO4&#10;K3R76RkHW+GMlPSnnH1eE/Ozj1hJxBiM+2bbG3RPbErRZrUnpO5SV1YjANHuqmgltdyjoxpOTMqe&#10;q9id/wHqtLQGk+mIqKvcqkC6RCLDO2gqJ3gm+oNut+cphiHRrbcgvhNzPrpdM8tAsvun0xDG+Ioz&#10;oeeiuTQMGFfKjgE65CPurz6m75esCFPNs3BbCqRlJognizynG6a3vgzhLSHmcMs6WSvADnwWwbWy&#10;7iXR08VLLcxi6lBMcw/Yusvru7Eau3FOFGfB0ESrFyEqnkTlppq25DzaREcWB1Xc8Ys5ZwgodoUP&#10;OVpZCZPuU+tHSmAyJ6tZx3K2jgvnhshlKdXmPz1x4SJpLJP5UQVKpooc0BamcMl3Os7Jsh3/FkxN&#10;SEGI0t70qXzuXjYbIaYSuyPC6jgDuV7mpnKmtpge11cuLI693Yy14EG48kLU6W0SYxdZIN14YgFr&#10;4v9isJTbZXql9Z53r81rG2kL4U9qG7uQhfCKRv6Q7ICVEI9eZaKFk/Qu5WAWZcmLJRxBAXNKP6E9&#10;oaH0g/0wSekApQMSjRVA0e62nVHL+T2qmdRiSpwEEqYO1bIgpXAkzdAQUFCcj6W3lo49sAzSJxdJ&#10;2EIVUh0mwLNWwS8mwrxKSjzxUHbsBlPhzCMwmzhHpruxFE80mAAnGKYkepZYDAJuHOphni8xGW0l&#10;CW2GvQRxh2nzavodHoQrc+O7smSyjQy2khGAkJhK21Gg+R0Km0ImiVO+U56l1OghFmdaO8Gz1EKI&#10;E3EBrkPouLHP3JWjHEoi7F5wSolZcJrKMjglky9yj3LmNLs2dMmSMTYUmwoBSZAvY+tLe1pJ1TJu&#10;MQ5JXUuqSLVpVuBZLEZiGBvRoWApPoKQ0i4x9bgR+BiIxjJvJc3GJf/EnHH0N7EgDEitaPOP4guQ&#10;NIlm2K42LtsSgzVTr0xy7X5hd7BtRnGxFJcSbKserwInlBej9COS0O/k3IpLqoB6m7RKeihRU5nw&#10;MJdPJiZpJIPieD3rPcjdAFAwGnRM1PlZDWXjSzKqJD/PYwiDyQfwPgwvY2tIFYYYAowuZ9FCk9DQ&#10;AgojHUX8iDYSeP7xzrJXa7GXNCZeBUPjWgvOhOcP+oe5eJAEmcBw/hHYClNbU+Dnfy67B+60ezK7&#10;M62zpT/jx5TJ3cgSIaePFlluIaZi9W1JoxNxhsJTCjW00OKgglFWhtqwRPeKC1gL/kRTyZ7jTYLG&#10;2Rh8yyM3tTZ5+iHD48VXq1IaYu6e3IHEeVo/WoytQTxBRcpIhk3tnPZazZGGvDIEiTWPbSlhuJOM&#10;VeBR9C4Z+zia11sYPAczXC/xYxmck7o4hgm4rZgTTzaFfbbJXWELJjqwWjwgNY00XPyPaEJCiFUF&#10;38qNJyCt79j/R9iK5wxDP4ha+AnIqHPjIO2JdoenH24e2/HRZyhd0DhoK1dbn4GaYxxT4STkaLaS&#10;OBd+QEND1IV6vsD0tITy1AFFpxKNhW449aXUomrZKACp7TSsTm1FG8Gx4E7ic/xv9ghiKv705/r6&#10;envVf/SMIzSOmE1OdfzJLuZCcLm6WqbJ7pe74l79Fg/7cIedsSVZ4MK59JWw0mlBT0DmGpzpO+wE&#10;Shr8rFxp1RJMzdBG96gnGZIAX2LnR5k4wxWJr8aYgmZkd59wPhkuJwn00uEWlhyewrraUQPF9Z2P&#10;aKRC45KH8mabqhqIcYSN32BJ74x2TCVO5J0HN9++fGr/8palM7ZxfX3iAX3NBIMg9KYP1DPno5qJ&#10;j7NwE6iw51LT2tqmNgwC2L7BJiCbYWOzlrjKdID6FUpbcYi9AjqhCgswFAJZAZuBbFGNQ0Gcyjnp&#10;HtLphFoIMUSvqXB8z37PIGY8qEXgQohdPCvLsSuFZuJXr86SUM3SBE5Kq7ZGGwItTyzSyCCju8kV&#10;EhuaNVtMxOgWaxFMU5ilQL49f174z1x/CcbpBytglhvHgalU0Ou3wufjNBqSLu83by3TZexEP6D7&#10;AmzhP8J0yEGk1JB8G2/5xO03E3u11hwnmFYyeEiVPctCwzYaRp7PBCODUrBBN6yACGtxKbFmCRpD&#10;ByULHGTsh0KZQQZp8TGa59f3P1KadU0uuNHwrhKOiJh+hiSykiB1pvq33j/UaE326pwipjy1D4Pa&#10;SuYsNRaWULoVzjev3Ojk54UROAuJCbDYwTCgE7viqWnsiJAoG91ll7ET7c0GGzZanKiDvMNdRqGk&#10;5YsS9Jz1HaLlVRSXDEqpdBIf6Qcok2jSEh3qO/t8gSkbNRKmKDUVA2YqjEC0HRS/0w0U5GPP5Qia&#10;0BEtYmjcuucJSxpmrgFKY4pn/SD6UxQhOlCeCn3jRvh9T5K8JBCooSjx2xfs7aplZHPKyyQls1eN&#10;B78ylgJlyKwWo3DNzLdpaKFIH7UDG6/dfkCEbf3P+DHPgYfkYYmyTbWais24xxJVceDIbij/Iauw&#10;kqEhhm7VxhpGJyqeeKZ0/0iMf3frnjMMRoktJ3BUhawgk0TM4/n99atn51Y9codTCho2pwmGNlT0&#10;TIUOl7MZtxGoCffTsr0PHWm9iFLDCLBT+SvTWO4Q+vuO16crNsO489JAzCdW4Kt5MImsgWo2oXOq&#10;0pEQ5uuaCOT80zv93ZEEsz/uzsKWfUevcEut2DLkzvmOkuk0axsMeT9XUeceJ9FBDkW0hasGmYVy&#10;O8FqYQbL9oj1KDEbe99FjQM6CJWsCgGZqFAGLZ4iUjtDebk8vzcDNRIYdzAhSExBDrnIMOoecCcK&#10;1QqGUUm+QsQVFp7O0GCVk6awCsJSnnQkGkD8S2jWNqyCtIhOcgO8CzSLIIGXSQnYz7qwL/YuD6h2&#10;ALGZE076kgnu4hPaS1Szkxo33KYSfqhA/ZL/EerdK1P4Jied+ibhXrn2sv3Lp6PFgdrBGduYbqmz&#10;aEqR4kbIWzsT5Uj1+hmX4ahwVS46oBC4IatIRfzwPG6AgjPSoXkEaurw6r9mAXdmaKHURJr320ds&#10;Ar+SQX7lJVLYDCMelcRX3/um9eT77Ku+etLBQPpaJz3RiMK3f9iDYze+wxSb+B1m/R3sNDRGpZV0&#10;s/82t38H9BOi8BMo4pynVAvcrFCwNlgEp/SgJjK2wqcdz4GKtiHDQVykhA5NSy+wAZrgveFMjZlf&#10;WNXSaQbU3BogTKBdxmHxVi5OIEnURrcCxBQwBLKxNjCnqaS+XXFwMZbeKWItlKG/ohDmevUfIXQf&#10;moJ3f5ZnCR2KtZGWEoMJnvsqBGvvHh1omxZOnA2/RzMSnEtQugUhdvntPAV2YhfLUpMk+bf4rmLO&#10;BQonMqTeEiptZkP70ESG9T36HKF9rp7eX4gojHrz2BsaC1UkcyriT6LQvNMIZkipIbp3nZtJKLPQ&#10;WI3c9hm12pIbYdIYzAovRIFs5ubucE83qS3WEUvQWpjAvH9dsxjGUDAJfuARiqf033m1RuyEKQ5W&#10;UpdS2G+BO74YmzDBwjTxbrf+A1ZpFitjn93329B3cxVzGLmdMUNZhZ36qDU4i9VfoA1n1KEM1Zif&#10;oGZsHKmQnPjb0umKKSRC9qCZTDVJnZhfc6NIkDR5ezFUCudJF/K0XyVfPjMfTlIl7/y9UBN8khti&#10;A7OgKuWkCm0li/PLr6+cBDP9eXq9cusH58KSKlaSte/1xhwFg3iahbL3liHqaGopy1befeaG/SjY&#10;G3eoLWGXS/0WaDe4B921xEOuDUxNTUFYU1ntKO65YAQPcos4QLEbIVuFdBMQnHUWthUGndUWjgVj&#10;wmjQIwl2UYBoqvEj8CoIsDdfTRKYxMgb1yGtGihVkhI0gDAxGGzVR+/iJ0bZ+9fNS2A2LpuYXFh7&#10;nNrHn7EO/tT/9eX1i8ttrOjwJzy1f+EBuLieFwyFT0yFGWy0YkCNaibCh26yE+679X+HjR/6J9gl&#10;fHfAB+IkS7ikW9ZNrcOr0JAjuge6Qwabu5c1WjLikzBk6zxjn3dAJyv+rr1ufY9AOoGOaFe4B1Fq&#10;ecCyS3AKYWoaA7tmYNYb94IOLVoNgWXzU9IDkSQzFcYzXef6zbSEiqo1ImL+kcpUfcoQOZt8vN08&#10;Q3E5kD/GzSI6BpLzEL+3v1xu/EwVJzMGwj92s3TmziIOhdDH+N/ePlwDHT23u2Bh9czGPWuW4pyR&#10;IocUU3SVpRQrhzx+3FFRsWn0F3GK7vEotAUP4jJTMUGnapgK5iGNpTBADIHHdMeiToXDFaDpPkxp&#10;CPYuRyUmxWCnt5M7fn+0f0Q0rMF6zJ0gA25t4XgXxr7lLJbWgksn/huk7dVUPAv5vMpHOGYoLoFi&#10;K2+ZxQTxJtBfPLmP80johVxcS/iYB+ejRK6TMJv5JRCBHdC6Df8hUH7oiLCrK2fbAuvK1lQZ6DEV&#10;JEKxhGGwiYUlsJgTtnziorUpXEWfoZ0sWyGiz7UMI8YMgkav/c3GEb7oQSmHGIUYSjy+fz27tSig&#10;JRVqyzfqZWCBjDCuIcXYhpS31EyHo52xBQ1kWUkvwGVu8nrxHjkTW8adKC7m/cYk9y0zXG1EW4nl&#10;JOTyf6ykBlRwmurDFMFpj+nKIk0b6sBPsmBlKRiLJSOkAiRQh3xIk76ZysSFihKyJ4zgITVEv4do&#10;VCxK4pQ0RrJsxcDjk27PDmspHZV8cSwpBtoo89BGpgYc3RJBNPjjQNvfdIxHWCYxZ6vJOgMfnvb1&#10;Ej7rLC/rYS5UHkxW8F6TZM5qss3mHhAr5XgjHjjw1qFGEmPBbp6vHzwARyZmKDEWrupjKtxG5uIc&#10;v38P8CYEsanb6kN3hjiwIb1BBrEkItQwZilKHOHpIq4jMvQRqQRBCPFtrrKQ5G+y/4SUOPEmAzhK&#10;W8FKwDQ86Yw/Afxne/azx6j2EnRCmu6Fo2RCesNHC44+ip4rV2i8kwNPldparYGvLIbBaarqlSZL&#10;qswZYhq67KOQtmrCkRDFNHxIP3mhAVQGO7bG6Ce4XFgM8ft2/6yBqQlGgjkYxNF0Ea19kIlAOksg&#10;KkyT3JnioILVtIP4HVau2QlDOynkFLlUJJYGwWEqB5JCcEB6BGf5HuFDeqhS90brHeEkYCWb2kbT&#10;yUmGjO+sWtID/FKM7HSGk/2U4l8R3oHUeARG3SOdHCuPUQgHN6PHWSLCnCkG0edJBrMfCJ0Mk5vi&#10;pJ0TDbAQXoutqeFS8s2pixkqpjKzlZjKU6Ywt9tTTjM4FY2Ek43nob4qo7bDpRafUcBQYir8yvro&#10;t9WO/xbmdCBW7i2YfmolRotRDpPvT6byN0iWAy1sgyInpCKraML6Lk6MmQxRx0KfpN8ZwHVThnHw&#10;1LEuyVFUiQcozklFI8mo3WJb4kgETD34CzIWs6R18Vxj4P072OeYQ77WQhsgZApqMGjS88vlqnkL&#10;rqjkXMQipucfbeGdnwVd+9eWPq+iZWAhATJ+WBiwFlouhu29P2YCdKvN+q9warY4Z6e0ljjRkhqt&#10;3hPziuPzQJ7IB1DGIa7qiR1uVWEYyDftvgC8SGPDgOWQne81UPZRLiRTS9oLLYZPcXypo/ELfxOF&#10;3ttHunjXZdIJqxjQamIirQ0/QzwVkN6PhZBgsNQDblY+x1SK2EgkXHXDoYzH4Jc9cSvvN/7TJSyG&#10;ot8Y34HOeJKY2OFSILIf7aFU3168w2lP/gYr1zn3FFjK0WkdDQhNMbzzKqRW/RtQ3eM5ipKB5RAT&#10;DW3yfFd6hUe09h9AcfYJ/niKW3DgPPs4MJ5UUkzAZGJOGfK7pxgxIikG9nXdlEVx2uEMFQ2cF+qI&#10;T0POWShz07gW05LKclnNCQVyK8xGe8jLa7ExFM9BT8xXYie8vy7DDfcOyz8s+25SJ7IxCEwBq8gX&#10;9+IS6InFsqvmKsRUUpV7YOUQ5aZhp5b9PdrzQ/It1U/pIY441JAPpoJ80RtNqOhbwll0lD/SO+2w&#10;iz/JtZLtX7CYDGM6345gCAh5q2yR7uaoXyy9xLjzS0JeddMEBpGX9lAmVSErOjPRVCAmxVL6HwzU&#10;mNXLrLKR9gotRaIexhA9ENvgHcppMu/cDuebal+4OxzwYgTOQDNdScFejuME5AkHY8g3Sr1ryJO1&#10;b0+IuITb1GR7un70oXJguNcvwZAnyQmzH+A0POmUIZTJkQzhtoSnLJyAIrwHgkModQSPiPCkS9lD&#10;D2zCfFvK9wqDw1Se/ug4ODqcdxLnWKUewJT0rlcQv747Slev5KuXci6XBGWP7PKO+wakW05cXgGk&#10;vpYSaLUxUaw1BrYMBzWAqeBXcD/lsz726QOmzbEBrcSzUNbImYnfMAz+aIy3etVxkIRHiWHwqmMm&#10;NCF5LRy+J47p8/3mxIuOm/1ruPdiExvfJcJsluK4UOIUOsSoEKJRRjxMa23MbPdYklV6BY+6u86d&#10;on62TT8gJjJWMhSPwdn/bj5E4tdrluEyAkQysydq3G7cThZJfcqopMvjazKdvPDXClU1C5mnAKLU&#10;BmImWTzLfLS16gksoZPd0CkCEhr9Ab9k57pKzJuzUOzBKS2XjjEVxjxVxD9wweX69nF98p36JmRT&#10;SdfCVVxPS1gK29Mf/K2QZm9PuitsG5uhxb+FWud8I7gvigoqlXJT9H0FhPIZ5dWXOjD8lCZFUGZV&#10;AHOqj6THguJRcCpusun4GQq+Hte+M5CRoqwWfO4YZwmkoeUrWPzpUF1CjMX/glrZxjQ2ZkmedK+7&#10;JjsviqssqrVWNquOxcxFlWzLVHB7mEVEzGZf+TGqHiWIvRBmMcT55yPzLmYq15uTk+jwcCRnJS7E&#10;xKo552An7y/86zJTm/TK+/WW0Bbt/SBqp57wsGvFWYkOOoMdtaRDTUGZkEvh9DJSko3Wpp44dIrh&#10;z8kUO2SCRItaxVAZcXGQGMdCncpTZrb2P4NBKBfGQhLQZxpRZxx0twrW4YCSGgmBpbye/grqqfeH&#10;kfsV2CCRF3whKUTRMWuZs9gsrnMyEdjdUCyXX54u17Qn9oLlEIytxL2hEqOI72MBFMn1est0OB4j&#10;hjJnqQRzufbdF5cGMZK4FX/mTocSSU/DijtG3EsOjqyLtIwWWZ4QsTJJk03Qq6xUvj/hEC/FwQ/6&#10;LX5gwVOn0p1yAs6k01q3gL7PAJAPKmNknOzMDWMgjqLpKZGpZ0ZxF40wGmQM+A9MhnBA+mJwD9EZ&#10;DrEDn0nLEiAiaIQVkeHIgaVYCXMWZ8AJ05rwcQyvlw8eV9FUXp9v/DUqHuMt56ice554kfqVNx3P&#10;u0njVnAwc/a5+gfvWNAHpsIrebJf7Cb90E59xDSMxN3GsoYQRyFLWkxyQnoIrkr5+A3mBKToBLhm&#10;A6c0sm1quwRoUla8hYdYbGKDk8+2FCIIl8Q2e8YIwONCMjs8usSyUbdkeQNUzJVhzMF7mErg5DVx&#10;S1a3yRDBC/8xBoWKUsJFhPJBCShKJzB2QovJcDKM78FEbnElWMrT6433vDFtyvmGJ+U+LvyZbmwi&#10;kxf+qJtH4PQl2JKr5gsuKLOtp9vbH09JSN+kzu4gu/oNWzZEmzvMOQN0+Y6ORKlTUtIkRnB/tdYm&#10;lPwOE+5SW9owgAKNIaUA1OIWfaTWNiRWHMqzQHbV3sk8saDFno28ehukIEsakshvNvWTIyPnbDUC&#10;3sgX+E8LKhfVIwMcRheqpU09JjR5gYLM2EiLiZW4YOP0kyo49bxyMoq5rL934UyEo8jy5vMzif6G&#10;gycmMZfjWRWNhmv/16x8Xt9v/HA1q7vu2exgseJiN/FefOLu8mUYJNY2VNkKgp36fVp7jw5qQzNY&#10;SNlvmHI31B+SL4xbSa3im6Wwdb6QEU33sADueCCzGONLdKZQOjHfKFiuw4c+h3gphy6DgdlFQAmA&#10;kxGJll4pqhQzzFK2jKrocjgXncB9CB1MltO88oCLK9gFppEqjfJh9nJl6srbAN++mMfEg/DI5Aet&#10;W56F12agn8VTzp4xoc+nj9gLO0fD6MD/YxyZT8Ws/QXpQKM7VQJMhdQNdfgMmmfjQXcwKo+arWXo&#10;c/IQh5nUuazTUM4oOAIz8MjrHig2ykwBffkO5ctHTpKXplz5aG0kNku4ZGbO4ElCYEZo4EqqAl/z&#10;khEh1G7lI1bjAOecREx98Cm1kgw+d5yfubCW1Y3+JC7yxoPanEX5wUcsh8VPH6995jyjY3mOu+Fs&#10;laTPl7c4n7iW/jU3lScw/j124w/NlfPAYzHlp46CfkYkc3gVlFb4O5hqAQdb7JTSSyNo7SUNi9Bz&#10;8tFACDUZNwbGMeJ5a7zEGhcGyF3Ihq77QKxYOST6kBk5sijXB5HmxjX31/6dcviWQx4e9pfZaGmg&#10;ZU2ATURe7xLzGh1MhDMRLiFbxLwzo17ljZuU11smT53rUggzqbqS2EvmLJePN57S9il+xDcqv2lJ&#10;XBpKQ+msNKtNHtwxbaOxIM+hQWZKWIXEZ69+3HrDUlO1FPRVPP0U5vxOLYWGZxxZIRYtOYy1lZqt&#10;wDY0EaxlXIpynpukdT1QwYSAAoiCoZAyoUGCIueIwC5beVbcqQiKuA+MhxQUcUZRuDeVlZH0k/MB&#10;/ty912gB9xY4W+hidCv4sJdX3oHhtdicfjJ1eft4fn/nWey4mOSP0TB3jdvQncQBxcv0JlAMJWQm&#10;NU/84/jbcwj3tzveNghkQx6glaulhTs9WAVsEbG0NRhDUNPq5XVnGUxKcYhRnMwbJ+ZOXrai5lj5&#10;ykh+B8ay7AZEMCNITI+nHA5hkFJIOvUDtXDOUQ2Ypob1wwEo7jw2a5ipxI+nLGUVdhtTSaA5mAua&#10;zSr56zrzhImA637LVOJVop6Bh2RBf+GZpmusov+4QKb4He4Fcb4hitF4KqojQnJLvzzzltL+hxQ7&#10;YWw7DBZs6M9YSZOpH8i7AppUghqsrTw4n4CmFf8EVDLkpiwAOsVWUKayJjUgXkoD+0GbISRyANjH&#10;uHrONh0Pc3b8skV3FRSOe4EjcRRWB4HJ0Fz5DMIxyMFckw0ooVRvIZgDHETyyMa8XvuqW3PoUDQT&#10;rs0yi43swszkHUuJOyE1phJn8s4fW11e2bGkX99jIbfMUG64Fx7YjnLOQa/+70caHOLlD/YT2ETb&#10;0r1d+0MbNkhaaityz5tQcfOX3liFnsSQZ69yYMsgygzV7x0mpTgSac6Aak+EDZXHifAttBDcCtv6&#10;QZCipz/0MvDTdMrSyURA3g5V9ymCEcOMqPkh+7C1InkhOfJVSM4uOac0RYVxMUJJWM9AmGm4jD0b&#10;5sIzTfy0Iz6ROz2xHm4GvWcW8xo/g8L77YPpS3YuOd6/mJ2wduZmIWbEjUOvr1y5eP3HH5dfH70Z&#10;msbNjp1wFkBv/u9Vg9SPSOkOrKRMyGFOrw084bvk70DRligXQAyTaHPQIy6WK6mxYB+YS8U5BWUw&#10;cOFaTnJmQPDxtt8yayo5a4Q9D7v7dmwJQccWRn9DWkeenM2+CUka0JV35YTjqYiakNMOV+ldhIdP&#10;+zAUV745F90wl1pK9iWTU1PfviKIGdzeblfucPJ8ZdZA/FMqtwvjX65vL599+ilMzOV2u7zcbq+6&#10;FfZJHDv2DT+ITiDf5IWgqEU2VjLiRoSnxXKipShM31SxkrfkpF9UcM4RSVjk59JBTQSzwECGWRSH&#10;EPfqmprM7H+mudzBmeLskU5QZoRTU+tBWGKDfNqUc57ktkCTVn4siYErmGkkwTlFi8oSxhiraDmN&#10;NZMEMYSulnlSPwIms0xTeFgSmrl3HBH/x8xshXNN9u/5/fnp9uGqx0VyTCPirIWC6KTJn6+xro+v&#10;1UX2YhsC1j4c6N6IodI49gYcWSUIlmRr7BRyDvN4XaWtWASI0lA/oskUN7wCyoapSAmf0fkR9kOC&#10;RPqRXj5nlJD0QUp3fByLlbSW5y5blLeyE8jSF5BKZzhVG8k9zOlw5ovNqLU6PhVduOYvaMxgit+8&#10;EgAA//RJREFUCGSxAb/MU2I0zGyZqmojcRdJY6UUZ1MrypSGGzwfOSnxq445B7HueZL1BMQ87PL1&#10;9Hb7YGfpyYmB4TQpGGr3QFt+pB/kyk/UQJYgu9hEEMq6Hh7DRvgdqi7i0JlCRlBaaeODt8KSBMXS&#10;E+NG/A6FjB3NIVVJTulryBgTnAJFW0zGxqGifCTqNDRiFPkwfuaQPUONRaXoeJRnXi6sJOeQpvKX&#10;voqA5gGkbIAeBYbJq6eanHl6NZ9nFBz5FPR6jWd8xYvwwFT2LHMX7hR6/c27Qe+XZy0FETewnt4+&#10;nl74QVDgToJE/T6ClhjLDUZ1ZQ4k21uQR0KwhQmqp6nACyV3eOQVHPoTnzGlr6Q24GfVO2ALOJPa&#10;iV7Fl6Qwqoo+eTguRVFeBmM1NoLPTC2D1lNx1Q4wehm44YJ25h73o1OHSrV1Phb0ysu4oadYZ0aY&#10;SL4F12jKMMHFdF9iDxjJXHRlpSyT7K/Xa9oTIdOZl18vf3ymbXNCcntj+stSOVliUDGnzHOfXzWV&#10;adJPOO3Fb3S+ie+KO/bvvgOhI1pexX4/xQe+SwS5HzEVDDWyxFu3id+xvEkhhRA/sjLHjjCVYqiI&#10;SecJ/cSUrrCRYU2CUYydUIzSQRMFGkPC4D+m6krmZdvViQztWsamROg33ouREwjX9b2eEl8Sm8Bv&#10;PGctTLFc2ffuD5P2t1+vvAfsOveGnNZy3uJEFN+Ws1Gmvjl3ZYrD60Ae9mFzW2orDvk9kJpCepkR&#10;QZwySZZFDsuztZJhlkzuP+JBDdaCD27KW1y2o+xNiHTBdiq1FWXZ7XRmH4OMcEa2h4x0i+RukGNm&#10;giEblpDZg0eoEx6gRnOTfoI9vHHi0taXPsbwxDnJhCTXMIYCSFNfKnu++p5jrs9qLiGSkIG/flDK&#10;KzPWmBS3nP/4g79jyKkxOvoRXpX+/v4c+pqVc2rWVGJcPK9rD7kXsy9rf+7wo1Ds/QelK7rPEq7S&#10;dOukJLqbq3RYbcY9tuhIg9qb4gRWIqYYU5dwRSvxAHayBhOscXU0x1QysW2rg44SO0AYp56yc1JK&#10;sUnp445XtDg2kxglSvMbTYe0BQwDZ7iKLG25wlTyktwisq1cnIAw16vXVZitxDw45bFkfvfvxnhW&#10;hfdncA2RR5549JpLdJm9v399xXtkJzKb/XCmcu3l3I9YOH9JxkyYV2e83t7tmTbJ5tzjQSBbraas&#10;9PTDUIOz0obCLZsTUKQDqMVNfCQe+Ek2oB1EhNSwMXU39aEEOmA5kyHtkwxDetGJbQSdWljIGkqH&#10;K1HKY5r7xp91WDNaGRnMjHrznZXTZDA+SumAm+I201cLmgpNNgMC1kIw8RcJmS5Hxkv0vWzHGgg4&#10;b+Fh8NdXn3J6982Xz7wjgxNTjCr7+v7x/pEVEjbWU9A1pyqWQVd+rXx9vcUhxX7SluuX/znGzvR7&#10;gPrvBCBCm78SGhtuctJOwkFrmd0HTGvlGA1g9wyG+EF0AIG5KUUSpsMOkC1SNeqSKjppDY7zDhL9&#10;TM49TD1nDUTW6ZEcZwydhYUhHe+z+obZYuR4G1LMVN2sURtrGBZSM0FQmPhuNcqHyjjy0YTMwHUT&#10;MvlgL6Meg8GVNGCiqqkwzl0yh7iSPT7nl5NXTkBPT39cbl8aUxI7WcEPheJNYJ8xMd/Kcvt4f369&#10;3j7si2mS+3rGPTdwF6bNYrIfmb9nQ2XUBiH/hwjR2ogohSYNJqFkqYmba/L3owDWTX7rn6RSMYBE&#10;Xlmm8AO1mqfPOAUGvKcgHiXheSaG+CXL145VvE7KcGOc+XJZIpniuImc2iRLRipavBxwjmCCZDeY&#10;vCEZvxcLGFCLVaasnEOgZsAjwkIoLmsVkjitxFRiBO9XfgWms7h+3K5ZGWd1/JF5UzI9X79ucRk5&#10;z+AwP68fX1/XzFq/Mkm5XpPy8RE/k8ntRybBTHJvKf8Sj/J8ud1uqbpta6faOAJjYRe11YQcayap&#10;dyQQ2zV+TVTRb6WIBiH/h2ymE5Ls3p+lygfmRr4l6J9xYjcZYtF0dbGaMMR0gNDWAp4p8VZK/TNM&#10;D9AOCtcl8nVGACw8I8Stfv7RTQ+ffJwFmGS+h6eYkIJL5zAuR3jZOZIIeMLEfBRsfkqHLarVIqi8&#10;ZMDV+Yz1+y3jnVENRckff/356ytDf/viRg/4+hVr+Lh9pYWZlP/69eefXx+Xt0TX919R/fX1ZzRu&#10;v/6M80k+TIjsv263j69fsWR7cNoyJ7rdB4FdslEN2i4LZBpMdvK7FSMaftH/88e/+Bf/CP+ayr/4&#10;h/jXVP7FP8S/pvIv/iH+NZV/8Q/xr6n8i3+If03lX/xD3JnKX39tIkh8kYDcSYMH+X30D6CmJUCu&#10;0iqTWPx/gc+7QlYpEgk/4X+CCk9//XWTngz/DJ9/PSdcOf6bnEdN/1Wu/zfxo6l0N8KkA4d63J8H&#10;eaO//vol9w8wmcmWwMKGKTHRf4NX8xyFbOoo9SeY8EF6Gk8UTNJ/xLmOHf8zqB31if4bvJjn/zqm&#10;9N/iN6ZiYNdVchAnIBt5Wj+Cf4pm/utDqhkr2lvsVM1Ltrc3yT9ewzwh+AGqu8tDDXEWfkc76bwh&#10;Snj5TTUnVPGU99dffzblP8OsR+Yz8FRvf1c7bf6/jyn8t/idVylx7MUPJSlKoPZi/jHM1Owr48qe&#10;+PWvL+M3d8IQfqF6Dzjk34ngd7neSThvVNqT2W9yLL2Pv56Jhldk8I8wmpP5yJ0y//rrz99WLkj9&#10;v48p/Lf4+7nKatQpaeNpFLJrxmyviP4ZkmF/3VY4SU/GFn6/kci04jumqUPE1kr0+Pzrr3fjB1ic&#10;0d4SvBzMD7BUY/tgVEeEwj/BFML2Ff+9c5+33+B/0wkIqnmNf255JU0t+13nb1D9ydWcDUeQWWiI&#10;Z+aNS2Ntf2gGP8CD0VMVxDkHAqJHnJW6iUlr/A1MbBIl+D83lUysotxcXxMbnLf/XfiNqQTXuwZ/&#10;b3mPUjo28w0Vvuv8HchJKYbmNJRP773I/2gqn78zFYDCHWFsXT+ARpBG8tpOCcM8Qg9VjSOv2r/N&#10;8iMm1684vp37vP3vwu+ntfcN/tbyESQqZa/9N6h+whqF9AoaZbv8ZCpPP5sKSYY5KQ57bJrzd9Dq&#10;4E55Ek7MA8xhCJaqM3u2fwQVE6xMi78X/K/Cg6msnbetDcAPLR9Bok5Wqv9foPo7FIsi5hsfk5nG&#10;8Ht7+XlNvvI3GOIrmwL5H3FW2Ep3zD3we5P0SiSblc8h/idQuwZGLujdgrX978KPpjLEMYH6oeUj&#10;ONJU+y9Q/R2CmW1AeEWHE1FmsBDn7fKbJalZk34QUotX8AN2lkUD+I+fc0yJkF+Gk/fXxP8MKKN9&#10;iqTO2/8u3JnKv/h/Df/7LOMb/jWV/x3411T+xT/Ev6byL/6/g39N5V/8Q/xrKv/iH+JfU/kX/xCP&#10;pvJ9dtXl/t+iGl9//XW5eclDdj0rlOBf/B1WFz3G/zV+yujtmZ/xrb59Y9XoGx5MpWpYx1HQQf8O&#10;VUj4YQG3YY+kf/F70L0vEydazx8Q/Xd9V/0csCWKE/mApTYRBHc/lvg77k1ltFRf+Q1+vuu/UOWE&#10;7+o385IR/Yvfgic3VnfN9tH4v+y7yfzdVH5+UnTU94bm9ST/jjtTWXWcVEv+8mG1dRtOrfPTNyX/&#10;+iMWJVGW1ATG/+J3WF310/Zf4ZTpyBtKxrhEY8X3m/fLeTjiN7g3FTM128qxyHWTDPbx2R91+PYE&#10;9FcPi5m1QP+L38Ku+nGjU/8LrIxMABSACJT94jmealRHVDDbHxce9Ql5UrjDT3OVex82tHwC4/3c&#10;QIHYwKccf6HddIKz4r/4htVFs30edPv9H2NlXKEI6cMRPD0V5vOcFnqenq7w43gK58eHPH6c1oL7&#10;Mhl6seVycxpErNeZ89QKVb5I/YvfoL31fVtp/xhHRucJQp7gxgOoUNUQxxBV+MFcZUYP/hE/mgrB&#10;qI/gbCKNfVr5kLWK+XnECsc97Rz/4jvaWz9sk/aPsTKec03/P82aOcGROBRRyS9M5VfPDCY94CdT&#10;SeHbF8xDO62Dh5iUTyy9WPjqngymqaP2L37A6qfTdjoJjdI/wc5w5Jrn4iPYj6XuRMbpXvhrXwjb&#10;Snf42at0pIU0zENsNEqJsyAy7qmxZIMd/YsfMf04P2BZ7I7/MWINzXBkGypRfyQTdidW8MLhP7I/&#10;naIoln/Eg6lwRgvezs+ZrZx/jnAVdSrxNz/yXOLfJP8Lsfrxd/E/xrcMR79fc3JxuvIDHrP9rt4H&#10;U/kX/9/E18+Lmv8K/5rK/y/wu5PKf4N/TeVf/EP8ayr/4h/i+OeO/Vrqvm54hXzkSqyEE5ZgJyzN&#10;EfUdtIcQYrgVnFgJcK6vW0K//RyipnaT9WMS32ITJ2rt8cL8JcQhPehFGSbw+8dn3yHre3193+5C&#10;kucNvH1lL+0hWq/rTcrSfuH/gRBE0iRSSjTjoFmrtYspjmJ9oTP/DfLuf0CYku/Ti39yDtlXDqub&#10;76IPpADrpOGwTy+8/P2Df5+5+P9FbdHskt8W01cS2yFKXnmFdMlB030TLu/DTfGv/NlneP9zi3eC&#10;86ZiCFWi+na73RAF8z5eXzMc7GDeG3x9f/NVxb5PnH+qDni9cMpNX0RLPoLq+ze0V5Sub8+vbx+8&#10;uz47lGa8+09Nb5f02fuVV00n5enpj6cLZU5lyeZ7t9MJ9td8+vUz40ln3RNu33AvHO4svKd/LOPA&#10;St5q3/VXGZOyGQgiBcMnUKy8eyPfRIj5LgHv2Kd7VoR+4xEv0UqoYOGktrAFqaPxndZ9wTsEoYZZ&#10;sqV8pCharPGiGrFjcFvpnBxA1T8csjs0ccd6D2I9zpZIR+axw+EZcNC0Ofw9je/PTy2+pHsfgxyN&#10;7ZcE5uI97699cz6fKL2q0MSlw8GZY0+Jab7rPwwHbQNVE5D8fHunHA9lUzlq20oYSNUVHQHFNPbw&#10;Tka0spMe0m+3a2SUTqkbVo7oBEX4jegpqK/RpeB86lZoBn8AO/IFPce8ipv/LbjpZHAoTcAzcNTj&#10;IKRl+XuCxM9Pr3EpgS8ej7uIB+hfy+pbElxTYzzNjT/JJ1fYN/7ByT94sWVJ5M8jM3a+3j7Vh/n8&#10;fH3/+LAgnMrb5UVrmGHz04hv6GGmox+xhPTj/DXEGYgfgEK1Cxo75BlT6eBE31cAq4SGFo0JtyjY&#10;u7FRSWRLfEeW8n+W4SiKThJDPQgmOCdOzqE217Rz4kKpI5yUkruEkY64SfOVPsWQi4E1NEZQ2bkp&#10;KxSPguU2Fuo8pManlPXvRbLluPCEbOELoWJ6yKKSoyFKpPa4Gg3qrGVEFQXEJOYIiz/iv4JlmgEu&#10;hxd/nxqG3FMOnmbKrBZpyfd+ZSLAsT1leNzLV0B7FR+wSgU5vHJsobeyedTzR638EWC+lGBIlmLF&#10;Ki/q3f/AsWKLwaUkEQ10rCSHefYiSQRxwUDfkQM8bPxJ3AFeBSeCN+ln/MmFPzzgMOe/ZJHx7+VM&#10;WzLJiKN4efv4+rjiGPgPNxGXkWnI2xd/fx3FuqPr9ZLRTGPT0pkgZXaHy7mlHPaWf8i86aoiTaBX&#10;oRfoSj+LsAsVDLOiM+5Fp6EgXnRxx53y5VQ01MJ9vvvU4abNZYxXggFpKzEwXcHaCGe/hlj8SIVz&#10;lfWxXxqfqTMqWgmTqZA8+LPmCid1Rye+TLbKzqFoClr5IO9WjRWO/BCWMslUvyu5/AJeQp+xZiJ+&#10;SxMuYm+ReGT0b6ZSVoPY5XgScnQm4yFF3ANxag3BgcSM4DNUj0AKzGLUf76JOvrVXs1lVyiTiD+/&#10;w+SXHvuUkq78myOLL+oloFgKJ6dQZKiQzC0x7quJHvEQVUkbL1f+pYZaKKntgFSvxVGNLA4BxBWt&#10;DqgiPkXHMh4kaVkFvW+30qWPTsVpA13JP/WFxJPA17+AOpWEb3EZUceJvD+nnfxDDn8P+vl0uX2k&#10;+HgV3Ed08UD8/+gbU6C3j7gW/opWL+L8Mofq50ucTPzyi24Hr5KC6fh6MyTUqQ0gB6vv+UzH2E/n&#10;jX4YVGPDHt440xvJsbSa+aGIosIfCkiCTRuaLVpSSpO40htWtCQqPtKbXDmDkXBdhewGJ0JSlDpL&#10;lsxY8ggSrsQtWBKjlboTB83XLaEJoQ7h3vzOpzQJTR6atInOnyXa3B1wFhPhM4Y8+LqV0gKvMmf1&#10;dmmgn+C/yD75T3ETk6KGR5Z1TyvgOawkPcBEi6Ok5K93smTDIMU6vQnFv+ya3QwE8SU571KEH6u3&#10;4IgQ0jxqgrSeyTj0wmijL5mDLdOGt4+PrNasMV+y0JpdVoK4AGjyUmACqpMFSbZP/MQ/0D3h+Vs1&#10;4hHZRD0LfRmaPxK2W5c3OTa8RY7xBJdMTS7vOeL5h7a365d/CvqMw8Cp4E1YCfkJg4/xz7wyj2HF&#10;c3vvX5j5T2aZpUSgI+LyTGZo7gLNenrO7Cd+JXMbhoUOcEwWbREr/ifY/V4Ck/oBR2km/6ATUcci&#10;+E91t41u35qKTLlio2o0zmcnER4xGPrJq7VwR9dsXu6gDmzGYoYuc9I7JdxtW14gMZtFrfLawvJD&#10;TngE98kJCJs6kqUwxLAS5ZaDeMB2IaNwBIkSQ/Invx4o9GPdwx/MTWJ7uJQkcoh4kCU5RnnYgu3T&#10;Snt5ZNKHpACaBu3fL2runPzb6GfOqZDolnKvmsg/7yaBzNTsIZ1UonyIUHNGghLZzDlllMUfkuwE&#10;Cg9AMWnX5fbVaRDqKpgloGSLXETzkDJFTfVIWyKBxMtzZhdM6upYGsRh5MPXLQ6gPgbgUSJO65x/&#10;BBElm+Q7ruWdq6+ZdWTe4gwFP+L1XNyPiuTgT2evz8wLXy+/vri4lfbSh5e4lbibaMfr4PIy0uwG&#10;A/8chxVH9f46hpAM+fBdpP3YoiTBInaHnaGQ7pELHrV2Mb8p4B4n7aCcTYE8JZ71HpLAYrtb7uJI&#10;vhN7nyvoPaBmkdxAo7KVcMcUW2eocktCFSMCHIsIl8LCkm3pJommCDRCTqLpExjJQW1hGfNM0uBE&#10;nnBIaeYKE2k8tSCDEv3wV5s9eLw6+ykPxaldQ4/p5/Tn4XZYje0i5/BNizmX8eog1bwMFaxVVf1D&#10;QItQDiOhIldUvKDqmoq05CqYv3BgkAOeOts9hARTirEKaHggk5O8XHHgP4Pb/u0Sg9E2DjV8q9Fb&#10;tMBB+8UIRCVrEbwEfTLCOpNxK9Hxqikc0w78BMf45f3XLycbXMfyLg9puIQ4hSjIcRcn5SXOYkev&#10;wjoouV7ebh+3W84FweXjg3azY6ntJV4siyO0+eJv4q0dAK4DKb7d/GNver2dRjC0HOQ/BDUntAWL&#10;E5s8iFIPRd+xrX2RDWY7yWkdG+VNyjQdjKTU5rZChYtVVJSsVwFoEB70mWi82ISL6OfASjrJIFXb&#10;CdlWPsmDghDlRt6ESSVaRZ0/CBfVaGLpidzKD+6IbDoPN4J6j2H0MMpWskdWBppZS854nGVZ/ijM&#10;cOUQ4RgMqTEs00g9SQoHUUiY7lQkpb/Eo5CLmmAlU/GUogxtOa57cBq98Y++fl8zhU9TepR6vBJ7&#10;lKO+g+kVI8KKkij0CGT066Gpo0MFf3kCRdMa41DZv9W4CLOCkaPIwRQcKqVdchS3rQpnWtJJCW6F&#10;f0S2c0lxokEzP7Me+ZPLrtz8ecarZHXDXIVrKfENkYd8o7DMSz50OimNMDmYkcRLfjLFzFQozXP3&#10;aedr3BzeA/C3tRkN7jBzfZzlWJAlEv+nblc4FvYeAbykpf1D7J66B93128RHnNVOdduwLZhmrdYd&#10;KZVMYoPzTjBIYIeTkH0d4gif/scuMbvdgVRJUWlkWu2RMkqTLF1qOKPH1CMMJIbb2TbVeHEG2eTW&#10;dycfxMQl5qvoaO4oGDaYaGh9hiFBfYqS9Z2EoXPoe5gkv8cDNs/hY41/ZN4SS8zx0wHHXJMQNBTI&#10;OGbBSOKq0pwUDp1kqqS+VPqc4yLKyqKUHORHM0EOAAvhyw3WtsayLZ/j3BpOsCUUZXl85ksG9iO5&#10;PMzZFxYidYZW2eqnSLvBoDIbQlA1r96WqmaQRrVtVM5Rm/biUIAOhBoBs764h2SMGFdhevaNGeHH&#10;r68c5pTKcqXLlhz016t/xY0HSKHxIu9XaBY3+JZsz3FDUUsDXdlxWkifu8fP2VF1XOtc0rxLfIxt&#10;RsyFmBSXYdIaVs/d0ftzwmbsluIg6fREayNYGY5S7soLuB3+HT8KzZwW7SKGuOO7AztFUUnTiofd&#10;KhRW7nWV1R1DkFxiimpSZYRm35wYcclKE+5kpRWQrEr1HskJwZlaW9vdtHKbns+J9NOA3CGWcDGV&#10;Nv4B26HMcb0lbMybWQNRUI4TjgSPY/7n3/qyBon59ygLcr5mImGSeQLSzJxT707L6TDmSi2kuaCy&#10;rs/PnHxTA7c4csxE3x1ryEQFEVksNeV48NAAK8IzoKmOcNfNW+IOObach81sh0OcncNpklz1S/ao&#10;+xC4k3rZQ7IoEpETnoBToV2EFyZarUqfol/BJ+TLeoe6oLOk4a/x4z5wKjnMr3EJTDTil+YhNdyG&#10;DkSfQknOYD4S4CnW16J4Uu6alZDLGfaXtiblY56RY67yyZzoutuWSuuxuCQD7L6D6B6fSc7JiVP4&#10;6o/gRBbWXfJ74o8ievjATwrFqS1FGUNT7hIXt+Ur9ZBvPJQ73FoBYeeNDmZCchpUVpzSCSEmKrXp&#10;A1tnBRMOuVOIJ6VhRRMYDvNIzHfiEZeBXizhCWUfhIOYDd+6EwPsaJF6FScOPj2Vo+PVKyucfanS&#10;aQVDHyRcx6MlrwHg0gVPP9Qo4gtynHA4R43kgMdXcsxd3y7XHFhU8/L0+pYJuDp+AI+AYmXrkyOB&#10;A4q6qU0D3A2w9n4btRh5JclFVoh1JOFXOEAjtULVqtyCKJ2atyAERRh1rtIvn7gRD3kIXBX1eKtH&#10;4FB4EsWJigH6UCZ5rDMNZBLy+v71K9MWFj44E6ciEcfFSNJkJjiZycCSFX9iYTqN9/fbR5ZXaVTa&#10;3GZf3r+uXECJqrd7siKKhrChyX/hXhAPrdht7dH1sZiWNLhjfgC9lLE3HpzIH7HTKfvvlY/aTxRN&#10;JjYEsxvEFQRDVWwwqQ+5J146navYMxa62MFQI0rwkETQrQlHOIU2NhwJ7BFIgBLn5J1GfGzuUWNJ&#10;aVIW0aAMGsZLYEj8M3ruAct76EHYShz8yHJ2zsI8hoYz4UiMSXJ1L+AZNY8oDi22Nfq0YqXweEVs&#10;/Dnns0AVPBWK8IjiU2LF6KY8DJsyLjfOz4dWjh6yWg1xQg4fBP3cg15YXTHxFgKP9YslsVvjVELl&#10;JJ+y1KRQy53CrZRoGlGhBOUYNZnSpmCBX1VMZ6QyvBj1DziGo8X6J/0lD7LDpd+/WM7UYXApFcfD&#10;bxYyo2DZE3cUeWYlehXSEzOVYaEUn3L96G0eWxlklseN5ZSdOcw1OdMP1ESr3AU93jtpjFk70Ght&#10;9M7q0Hap8Te0uHsqWF31DXfCn7R+m1M8NAH2sVXy0+ySbuzMYo3yUacCwyNX7yyfOqPMJoH5SzU+&#10;pW3KpJ1/ka1LbhNlhloB38YSw4NJKE9YDakpleD4lG/S+vAVw37Dd5mTkfEcKzqFQ2RVwpk7BwhW&#10;T4SxNzULFo8UPE1G2u8ecU6MlYxKGhwknzIevEKLc3znPK9xEhxQ1pJT5PPbe1JTSsGZG31ytxju&#10;WiDk4KV40umVlcOY7lhx6SVJvhzDzp1oYI7TNII9fffeMlqUWEyWwob4aayElllMiox72HeS6TJ6&#10;jVkLDeUJfivMIazrGKR2o7oIwnS0U6dwug4I3Eb8RVrNZRQed8OHTJKJXnpBEA+UiMlKvMr17SVe&#10;Jc2gq5gz8Wi+RNTSuFtcuDMprp+zs3EyWYZdX/9wrsLmdz4TmFB5O2GCnzAJv0v/bb4z/pFSB2tt&#10;G2nlIbhLAStxJTRe0ofEUMd1lQPlTW6fTPCjZr8NJrnKZRL6XfFOMGoN2b59KhaNkC7NTRKNQMZ4&#10;fY6gu9r0Su+x0zbqNOZbMEuBPX0QMZaxRI4QDg8PRXST9Mz1PeU5TmyDA5/m4CwqycFm8ywIEXKO&#10;wFm25KTbQ8Dj5sKDnqSi3mMAh/GU+VEO9UxkiAaZBHENM5Mbjugp170ntRE7DQd5T6neujjIWWrg&#10;VOJVsmygnTYPZcCeSlAH7PXGWsVCTJEgTmGsJ+KaQtld9A5zi3ZTZPEGdTnscGGMU2jMN3HyplW4&#10;Ci6OeBWFeciFnv/wRzvcFkK9Kx2S0WCWkuQrRelWblfaVrCvXPZNBcxZPrI45TJLlqhZhOJP7YQ0&#10;jnycUeyvfBptarNOS9tNRdmzBDBX+gEjjPaPycFP8sfCfwI6RzsawW9q4G6M+JBGEJg4CksT8Dug&#10;USlWfwxb8qxw5h6oBpP9kKyIsFtCRapWv40Y+r5J4VdKubR789nOzPlzHz1+GhQlDPEd4z8aLuaO&#10;gjTKUeCh4qGBsflwg1gHTR+rLyCsucYw8tY8pNImtACOhTl8OCIivb4904CUkUo49F9zAJmfgpM1&#10;h+5zTrbONdKwlJcmRmzxNEDCTUmbARaVglltUbp75/Inus/zGyOyocKnlHmaAJ+zua1vvaqhYyLT&#10;jrqQdlrgEqei51fuMvOkTLLjRnQkhENxDZbYgkpeMtnIjEK/wYSijoRQXaYoYeJn4mjxaflyoYoV&#10;khS1pqV0afaZR+5SW3x1NNMS+p3fF819+3bjJVMcbSKcAfF85nsn+hu0Y+xN6emoO/wku8dkvgP1&#10;doghdyuGaLu2FGox0+RhD+kC5lfupDI1rSf2+RyIuPF8G2+Ye+Qbpbe4Rcietyl4JWxq6jhkB5IF&#10;fjQUlF55jlTC43MOlNimfvdmJDFcUI8x/iNfJx6bMRak8Pud8ScNvSRCYdyv9BrrrBhsdrRKyIeI&#10;NsYwrKh9G+dwIEw5yDhCPZB4EEUSUY4oCuEig0U5vXDiEy6xihyvLX3VnUYm9nuu/MxYF7uXspZ/&#10;4JoCKxRPrNElosbhqqMe2dMnZMvXm+v9kGGmWSFsW7TYS5Gyny4fmQWMQ5lIgkmKcEqC22yKN4e8&#10;0PHeh0lemIQk9nrrINnfv766EMLlhOBpNy7i8rIFdqN7lEne1y3K8eP4KaZscVpP/GqR2ZczoWvS&#10;bx83bGG6MF9MqGE7VW6lndFuWCC1kpFLnun1XSVJFifyG1a1p+rbpAMPbICk0oTsx1YJeWTfiUMM&#10;3POn8SpHRwzdqFjJO6qWgi0drh/l/Q7fYAnKHFDnkE4h6zuBjZNTPilGyg0sZailMpIkLXGDM74J&#10;gnEgjbqmmY2w5KcLjDk28CkcVox0CM6qnAUpmx7HUsRq8GylD/OgDA7jTAp0EVRA6c2OK+sMhFVE&#10;FCg9S6Aclds0bUTiHAAzJ2jdNkN9W6RnwQFNigi1mXEKrkegKJUT95quT5Co+wAT7WmpIa0X6DER&#10;GKT9lJwDliAbcxVTkun1xhPC+hMcB/2aLZ7Dyy5MNNIIpygWkCyZhugf9Bkga6J0vu9AqDfC92ZB&#10;o0p8SR3LJTMvrtdmEpK+ol8yqq/wr5n+kUu/njq4ksX5gZ67cCf6dvv4eOa0wq7baXZmgyHsk92b&#10;J9g/YlGJ+12cAziSJT7hrPn3sG2WJR4ymLpbymfLVmAakDiCHSUOtVQJ41WI+YKDWmTUyhCM7I5c&#10;1HDBIdiygx/RwYwgULAC+XwMEEzCQa8cQmpkQ/fT7zcqwX9CDEz3sQij9WnkAS447Jk1pGyvR7AC&#10;8ECpP6LvUSNmlzK4yJSLajjmmNPrOzc7D1+Scv9IQZrHlJMDbC22uHbL5FxojailzHW945gMlaCV&#10;0w1DBCaUJbN7wTXadbi3bV5gUZEs6E/FKKhmP1QSpXEr3TPC7WdAdzFd937L3EAX+PL69ArDNAyJ&#10;Lbhl9qB7YMYRzxDgR5NMbfQ1rgZvw5yECctrnEA1cSyvPNzLA7HkTHKVoxEH48sOmOvRHZ9xKsxw&#10;Lpdb8qZpVJGs7CxPzKSr4wHJc/3gB4ntBDqQPW48knzm+/eY/rNvyhkt8TeYcJda5u8rWqkPWquV&#10;9/IHpQgOFUOz3anNDpfyuko+9o4oN7IhSh/hTpvoxJ+ST0SoVDekFILE5DUyZZOLP1EPevk0Kojv&#10;xP1EeGL8SrmVLybWXSwMM26krKkr0F9wFHH8YYD8OieDrHOJLXpsx1Id9zna2G1VbMkBadTI6wF3&#10;8REJj1DahwbiTIJUjyNpo1Pn69u6TIs1koMtVTLN4JAuazjwGEq5xaogQDvZSnHBhh0ROCdurqgW&#10;5clsdUxDkCBDdRK6bqOksvmySwHOhADfoV+J4ha937iqodfAmSCCwJOMV4FGNQVymRavosOo3wlt&#10;S7NmeeHqL52Y/vz6ij9xolIHhPcgD06Cu8eMmjOXiJgVcbmFpuaDA0ltaIxn+4hTz1SFfRb2pr3S&#10;XtjMHeyLYFiwaQm7qoAos0VbeJIEVmJ1D1gJP2GLIRaTBk/DFzvkko6Ena24vKEM2+mtTQ2MzcRn&#10;iZqYbaIDZaaE+yQ5C1nJh0Ils1W4iWBoouYu56ffsn6VLobA8KT0wMEo7PZbjA9pvJhGCpDpRTj6&#10;czjE9qYqpB6ZmI8XT/zxr0cyFqFZ0Y4Fr4RKuNVmEicT+cqrEhKOllsVrchpGfG21QjJSs4Qu7QW&#10;ECRmUZMG5hSOwIaTkJC2vq/m9Ghni5x83lmidkoZpWBXoQy90OZJCe758FDAvdKH2HMcqnovPcXz&#10;6/Uj0xV8COtIJiXv/GxHV4L/eCeJRlEXjiFKIsKEeB3uCjNleeFhOveCh1BSABde+hzLOKKU5RrI&#10;dd04rczIUKcxNJv7eiDjSqH4oXzwNA6D6J4bD1tRu8Su/R3YjzNaK8QOxKPeT1iV/g4p414h3OQ5&#10;yzd9EkKedkPWT+PNrusqfA60bwiUn5OCLSnRrEto0PgsXowwXnUuYVB2qsxnajdeLR5FVVZcpRIj&#10;r3hk6zvsKC3yZ4zrqCsZr3Iv8MO6eg4Fjp6Uz/GJPGsSjw+bnlQN1IO36jmYomiThIf/kHzLTCIx&#10;7ZWqjHdINj3n0EwommPrP2X6wtIAcdNI5kg2PbXjVRbboptdnbSNB3GgmaxwcI4+s6LJFCTD3gOj&#10;oa0udMLs+rraRHEGgxa40IlZAuYMTy9vmVggiPcIcBeG+gGwnEqcEhdReotMj+N95kTxDnEB8bhv&#10;PCFHzsxpnq+ZhaBEqu6HQr2SkgFldcPTKy6pbpnAtMHxvzOql1lCJT834jAGe2B64eBKRbh7pBQd&#10;YbthBFUYy028mGI0fkISHtJOJT+m0SajR0SCsFvaPkQlQEGZk1TITMkA8vAq/YgWvAOxKYjZzqln&#10;UekVKhqBX4Kd2GbIVXBSLt/PCBWTSb5fP0OVbMoIlnh/+E5wxoOgDsRgth3tD3YWq2PLEUDJGUZy&#10;vbwwrw/gfG4F60y73eByCmWakPJm9H3IFvtZZpZCVnyAonkNwjq0nUDwdoKqIW1Kj9ld78YqzZr4&#10;dLWz4GGeQnNWzlIhRXAwu9ZoeTkIp3xDEMofQVo0DLSTL1PoCMls054UxtdSW3CYy41Hz8KkQTTJ&#10;aym4FeYxy6vgBeILpklkTb/jYmb6wDyjvyBkppL5SgTXiw/V4gxYF8Uj6HrAOJXMVXgbFZ79cv34&#10;+ODpFN4n6YmBZmefn/54+tTFpnDK4onbz5oMgzLf6QUtQGowXVPQ7ScWLMaEMudwFXXPDR6qEo/8&#10;79C85xLu4kng6x4J9f3OHvMdyWy9Wksm8qE4ocQKR7Bx4tFeOQw3OUqnRIkRB4sirtbSFUMa7Tra&#10;7K17CgjzaeQu3aevoJ8HnAXjPwZ1JevTYBM59rRuDBzLY+VjWS/P3MBZeI01L4vJuTtHRcVIkoMj&#10;jcPPy6+YHCx7aUkPQBBpfBjguOLZt7H+YBtlG7bYBbOXDKRcCa3sOeXnIE6m+EKmQJGkoLTDJdxU&#10;uLGaRwrdij7Qj7Ty1YqJ3DFdzXryLUgSriOOI87ADCDHf28B6TX0KXEeBWKqoXnky8ysHiU6uJn3&#10;t5lUcGGWB3wSITVtHArOpUxWO9ckpLg4kHgT3oqZBVOmNtmRNpvRzkSF2nphZl7bpOFMYH8ST3QA&#10;+sx/h5Pa3bN3uks6fTfbwpn+AUdJHau7ktvWB9EPsVqHGlS2kUkdQPr0P5PaYMVNGwy5ZefE0a/k&#10;CMQqZsQnlUon/aS0o+Iks5Wjruj8kZfwW9FJa1W4Ew1+hJ7iDAWIYkL5YEhyFWfOPMixgeXFrdjF&#10;CGIF3FggMd81/DF7XyxbVmWstslpGsoVLsHBAXfEHNJJyLTH51mwuoiNk0arEjdjQ6D50iNlB72u&#10;Y2PT1hxfregTzl3x6Fdn6rHEKbat2ZgWVCPTABknZ6GsIYCIY/HueLxCp3Y5ct9551uAl+Ht+qgx&#10;FYHfXiVUUmxZNxLjVfY6KBMSRJmvZKkST6FLYeViVK8SxH+6lukj+ikyI/jKS2wvzFW8M+TOPfNb&#10;Lxda1H37Sv54mFhDZyv21QSrb4d77OjN2jvC8tkqkl3Bxpn+p8iY9gmAqbVVT6ts3yErQVxJcCI2&#10;KdVtK0rMNjJWQKtfJNSnHLkdFCOWOkLjO637eCgy97OSRiGR0mGHO2RGp4YtpoGhMqjTB360Gkvu&#10;eLCoiXEMizoxizs+BPEhnG49Priqgph6Y4n8/Q7wKEID46SS4ZKLGkkeE3L8SSrlBdVYeunqCFrv&#10;lLyInMO1xViQhax3wU259gVgrRLQkhPBtQkVMydJ227v3s1Cg5ZmRcIEq47QwltqeTfJoU8Mz7az&#10;YjIhXbRal+yUm07I5oxALm17fc2CRX/Bkkcko1MWvQrHNUG9EY1NyUlOKo4EJf6cI97j+amHfzw4&#10;3otPnIvuBK/CzCaMOZL2wX0kLspm5hc6peJVaJLNT2/0ThPF65MykXL56ij6laBHhfTfYXXLYgjK&#10;rGjwo/A77tJh/lOGnxq4RMTZ+D5qyT/s3TBEpoxXKdo7dtDqpXz5HIIztxVKbfygM9RU7me+yu82&#10;1MpIj0xy2FNaiYZ+Gi3OzxJK73CI+oINmGyNxn0MPSmKhvOSSkwb44dn93JMsH6ojfQoUpbqsn2i&#10;EkSYEiLjsICrXjZT2+LhwOSn2TmPNt1W5GzLGV2NFGBUZfyXJbZoi6HUFlSa3eBYzlRCHXI+Xz/i&#10;zEjhmi1Hu8cvlCp1TFVeZUm0iiBJ0MnhJSUaTRukSUpZ67OQI5jpB0d5OF2QMt6KQp34Fw7qTjGi&#10;RpP6nUT9DUsc3UbGg7s4eACmKp2b4D8I5A1eXpjAvL3/wpnNdWJuLae8eBEqcT8zhbFyvm0Dfonf&#10;TTggfo/PYBPfkG6wJ4be4cBuOomGIjqRd7CXh8wGueYp33FqIyj7rbUVHLr3CsMZHSlD6VVqQUdE&#10;Tw2B3jBbIahsYWus7wqWdMlLtkgIojClVmC4UiecD1+jpQFKjEb5xZQdauQj+gnjRoYc96GwJMGk&#10;GvKrZI2b46AlZ1C5bPvJj38YX44gwJHYfdWtcFKkVEj5Od604xRFWz+NR2EByTPPeFKUVfIaldph&#10;q5NoHqWFTSMXeaY6FMPERwF+3+Mx+vzy/vHFHRFK4dD2Jo75yaaYnAT3MEFh9z30nOuVsWeKSWmv&#10;ZW9TON4DNzIu5TVrkgs/P+QTF8fKA3mOaT5MMAQRufAoC1xgwV+8vz1frly9xavgA8aT4FVgZBOk&#10;KZA8s2+zfLQ2fobrKimVXaD1nD9YRrEK0qkE79f5+0I3R4TPCJJpbd39YrrCgHBt5SDtm9E7YELj&#10;Ce7Q4QE7bUsGw/9WfLR52JEcyG5V4W73HrVA7wGJRioO0cgtqiMxPJhTUNHwU1/ZO/nDZymO6lIo&#10;tZlN5lOJMgUPUcW7ftnSh8T471Bnwqff/alLwcHgFLgMGyOIeWc0EdKnSfc5TIe4B2rNhHZYezau&#10;w4SoEex1Dnq1r0FUzpZibs6w3Yl8X5hkoJCAtUpIm2SmSSHrgn2RE+9oBG/X2GQ0rzy2nuJy2Hz8&#10;4q2KuBSOLx5vHad535yhrISkc0WhKw91xEMBnEiR2G+dCkn8S2IOc/zNMw+54jeioVepDse4W5yN&#10;UwiSAXSOeH0GKyFu1lSCE0GAV+kiKRlfifBUOhX2IhVyPSeyqYo2/xHnnYw8eWcxMFcurv8xo2C3&#10;QpdZXUXoPnfHd3z0yREGSwym90B7Tj7ByI9kALdrHBxUyc2HsH17RAHEShhqiMYQixEHs0tZOsur&#10;sDUokoqusi1ebAWTcicZwSmlbDkCE+4USx6ibKf0JVvS9W28eQT5jPwULcbdrXDlkrpD3cZ2HIuP&#10;/3CTX59wrBzmEIn12a1WwiSGk3Rkz72ey8EeaLcWGSPVrSDH8UAkhdKyWRxeggxQlGEJyRI3kng1&#10;/jkzCcqggF4FsFqJNIas5JMhKIeYxkt/fHBhJmwEOTjfbtdfFy5ERsenU7jq0gs5VE/mKeUMiz+j&#10;WiraIOpuP1A5JM7YdQ6fk1vh98AzH+EX2plzKNZj4Ed0fn2mDb+Cz8E/6HZAZe8ftyxisjr01dh1&#10;J256BfmMQcjsJLd7nBnSY1dKfuNnRLRgOp4/RCWfLWjmEIwY2dj7Ra1eCiZ6hAVOGEgksJMMJ2lr&#10;BGcaPPJ3OOUf0haudq1mHc37saE/KxNnc1fL72iL+zZsNgLjkkNv4TnJoCkUcWIm7SQvu6IlsXrp&#10;4bdG+UXJ+T2CbmX9TIBoJPmswDif1rjYwSYWXPUQ+23QDcl4kxXEonrwe3is477ZMp9AoAyFpoVu&#10;nKoBMxumN0rHqqOdwwNBdTYshpiLmhaBPj8AQoyybVFr1+KOBzLUkxUCItPVMlWX8fmC73h+ulx/&#10;vY2HyxJAxRylM1mBy9rinRhGTP1toF+bgEI5uqfpJh2IU9EbNGCugapv8kaGN4tP62+EmGHhCMgS&#10;x1MPEjlehZwp2ALwKUnBq+Twx6u44IksPgif4LKoXgUHwYNvH/wZe/YCA3j98PFbbiml9rQ2Lec8&#10;kWyUmIzNm/nO89MfjgKBPTwxn8Z8i+mQO7RTjoRvCoNH+Yk/5f4Rq35iWng06EAbfCSEVjVwaVW6&#10;GqOXYOWY8JD0KbgpRJmMX4V+v8eQEM0xGMGmxRKcokODxPXh6waG9qtsgkNWecIzP9EoPUTdwbJu&#10;D9gORa9RgrDfTU+gi5lrtUGOhbqCacCzj12E3ccQSTRCtLCwvfJJdhPbnarcY2QpJ5Pw6Cjiw5RH&#10;w8L+t33tImZHfWqEWYef8P1WJXGbmqOFt1nyvvnOVEAOWwLecE9BfE8VHaAUieRZyXu1T+XIp8yA&#10;el0C6XEaB7qVcTM86cpFlcyenKyw1sHd8Nhw5lS6DCcqfDtXYYnS+QvH/DsXWQJ+lpyc24/ErUTn&#10;jd8FpHT2Gw/US7VMQMNzs1nfwt6nrZ5CuICLT9GvUGev1wo7hr4pQ3eUmdhueIAdMvRCR2jLf9C4&#10;w078nVYqPur+sRUHzsnQm1+7U3ozFWzsdFZAid1tgmFOtCmFcRPEIt0SNBeB8ZZVPrKKR1pZCb9L&#10;uKlFVFgigaJKm5CgLOklp54lHWKoLXzEshLj5UFOnwOc1brMCXoCpeDUwGm+D6ZltBOh0HFPLg9e&#10;LpByNGXRsoPRiA70A0w3ifKGwa31XfupkF/HKX+E+5zjaye3lRBQzJc8IJ0c5EzPE77ZvYjb8uwa&#10;XsXLzbaOAleLeqNBegqt3FY2UGQ5iqCyv8hSbqYhLb/O5PAqOZrJz2zlwgsp+bVh5ifxFNkZDnWm&#10;HkxVnLPs+Qpx2LgQvcjtKw6F52sRZvGCM+DPOPAKacU7j6k842duPIGY9jGqKQLHEfAgnmOTKUz8&#10;rF5Nr0L5eKebPxDKrk/HaBj03cjoiumXHX8DFRAZ0keLuMdv8jMAj6pBROcM0D8VsOQPad2TSp+y&#10;iJ/kJZoEyYNZfKjMVSghIuSLKX/68F0YidIRL7ZccZ90Co8St7wFbqbcBGc23Pkp6UlssNkzCaOk&#10;NEGxkn+Lw42MM9HFDMf38w+Oi+M4cbUQBS7achDPNQ6eLeHwGtuxaZ4BuYaRQ5UcNSxa+QNi6jst&#10;/gplKgqZmQqzC/K/zo1sUaK5LL57alNRb7ohQhqfjaM5R57XE8xATVUwI8rzocijOiBDEMXubLNX&#10;1FSiZ5ZO+hPKTBfoRnIcX/nzwoC50Qk+NRhwl5ckHvhLpiToJnQkHP7pUOjk4PIL/saZxltXP/EF&#10;KTie4OsDbec4eh3ciR7izR9LpIHZ30yQbigl0cs7+hq8TXxM/UpBq/0tEP3bbpmvH8r63kn0wQ42&#10;7tSKvxfdZ//nmGYRPaKjCjFax+eQEZReGDrRkibu1Vo+0yPa0yn8JiWqvthsv24NdhQcgi2jeqIy&#10;Kzyx5ZZAcn342hIZw8W02PV1H/NFKLkUzPUDliMZAhwUaDIKnzkQPc9zWOZIcQVkKu+mPryKh492&#10;QOWZM9MQjNWWkJV0kIi2BhMVY0IGfaIfIoW9+riWBcxSimBCiug+L6INmeSu1zJNyjFNAuBwzeGS&#10;AyorsiSai4MYTSpUtpESpmllCNa9pdnlADkijs66E5MFXWf3pV5v7o5vM0pzMhlI9Rz1XCTRifCe&#10;cFocl+Kh3Q97wXFOHKKHvvMS4WwmEl/yRjFR4QVOOpRsUWOm6c5RfLzR7YO8cV1pVHb9j89n5jgg&#10;/krq8vz+8a4R0Tl+CU6Eu97whPZIYWfZIeUWlK5gSc4Kv8VjdTRmiBPOzImWJDDXkXBm7hICGYK1&#10;Bfdexbhk0YQNmcgOYaj7bCeuwRFP0oAmVAZTuqTEkXonNqD+ld7v3WcFjaVGsJhKKjhj3Mf4kfEw&#10;ORvhRBY7KZkR99Zoj48X7veShELOl05RUlGQAwCFHviYSSsmyVaAbS7JNpQy1Ml6SNzh7kAm6Lxq&#10;JSdvG4BkUoPEFm5NUGlXU1oeHBTurc0LZhHydVt7hSzHaotZjQ1Cbnoh2gnn2SuqSF7KgFCoQv0K&#10;hQf6DidtzPW4JDveIcuWuOw4lEwhUMhx/usD/5GF2ss7t+3jcupQDJiivF8pQreSAx/XMMCN4Fny&#10;ZTWES8LFcH2lOpnQ1HmkjbY/Po65jo6MRjGqr9csk/Qn+KSkRC3rN8Z79Qd91G/KIES4YBc0yp4v&#10;ClFDe6d9uNlSdFfzLBE40wezKjQepu2pzqlBO2HhaPd3eSuYXQvOtau/U8C8X+W8Ne8yo0o3I1WQ&#10;NDTRJiVInHhkUhMOfy9fxLRx+GK1exRJOuh8mjREGQI3EspV3nil3WP5DBkQKl5FAlfSFKP9GyB6&#10;mFHnVyQWGpp5+rJTP3ynfZLT0h03gQfOpLSjfhrxRaxqVMjkz4nIZisGS8FPY9CJ0pAG3J31AG9+&#10;KPaB4/zC3wJGh0OUiQOVtMAWtysTNs9iICxJgulbKhgxQeVWSsgX6JwFvVZXjW/BQTBtUf/C8kUB&#10;OimawzueA6eS/fh8/eJPTWkxqyU03zKV06n0v4GgdCTopBBeAVdwMRfPlCFN8zKsFx7aL+qnmMjw&#10;urq6Ju4P8cD+0/P1esEQHA4GnqCdtOIz7AG6KajzJaj0t1jJW/+HHH9XBAO9cN+c4bALW5qvZ7yK&#10;SDFcOHGobHJ09+4SzPMq9EIx6ZIj3dGJ76ZgpAGC9TnUGoiKtorfyg652ORJsphHpSMqdf4gNmoI&#10;I1fRT8BtrC3BiVxsY+YqHjPafHoyMxcboGkyPElOyJCvUSc7TRg+ibbGbDJgCI4lcR9NHlrgm0Na&#10;wByzltP8UwqRJBOlkW1wNYJjtjtRkXACkdlATvq+zkiwa0czR1iU2eF0iIwfOCUJ1irIaupV4khy&#10;4NKU4QLdRpYtcjiL18uvP/EVuLhMY0J5fON93F65UcTEigsu6CUVZ3HlDhCqeoR4hmjw66rXeKnw&#10;eBvK4RGZ7GKbm2kPeUnCqUQBT4tHQkTJzG6ePqPoD5fp9HQMASOwvuzxjtoBJ1DV+ZugnRtiAkBX&#10;Hdw9zPcNLeUHkLD1w8A3Wq0ciRT7ULoisNN3VIRpksS8txZi+qbbYg96aRyZZQyLrazqBJts2gO5&#10;0w+tofrhu/h+T/LytuZM9xN+SKQIlDYJlFr8chabXPRJdJK4/cHxwRc7ZPRj+dSVUjlkqBiB6aEr&#10;Slom8TocYDQNt6kPVrLyQtPYCWw3x8Fk9zCVUmOYfviyRWYVKhGTyJMgHrZmmbrmaA9x4XVolt3W&#10;mX9qZzkX2EDzkdhSdmEksg5Ukm0lExPpRXQBOg+2Vx7kRZBW4EqYjeAr4hWvvzzIkzX9+qrLwB/0&#10;v1DhvHybL+XwhLAq72uO4a0gvAJ/80g9uhsuoCDmVpB39JiCvvFfQr2PnQqeo0pd5NUD4W6u1zce&#10;8LnNvxemR6Zfjm9xIuyRAcScXpbsvtuG4msK8Qr/I6bSXfff46y2c4bwq4BgUo604o5Y6q6A3DZI&#10;29GkHBK+Zt9ioHRoOHiJEZ8lm1/blLZKrbQfMSo7OhgKH36ifBpt7ofM/TYWE68Vzob89i2bdusP&#10;7+ZQYbx7tCQpDO4iGphkjQVQ58uzL0kdO2kS+0FjwFLeiQWl8oUs8fTK68uaajuACWkIIWzCkp1w&#10;27YITETCagKXkj0hZB/Mz1UKZw4c3s3awGi4U3yH6Pe4oMDhpvCRLqQCamBC4qSk7kWvwNwlnRci&#10;ni2SfLli61qEG174Ij1IPUwO+HRBn1SJKI6ASUv8CSPAs7WqAN/slFbodXA115T6zpIn2eindJKP&#10;xSV5XZflVpLv6w98mp/aEl4/bnNZu90D2kkNFkE02F0IaXcMNzjYh4RiCXc+ol3iz/iWHMHIjGy1&#10;MKH0SE44SRYZ5UMaCoYC5s5yaSFB6iQ0FvJbcWNKgpKv1oQW9D2lIH2IfJa03BCl4QwXITnB+lT5&#10;xGydta0PWHGh36jbGKreo59eWjnL8v2DWxEd3FoHx5AKc/hYJypjALvmHCojUWbcxRIZFVoEZZiy&#10;+MK2vzwx51nY2QJ+RzBkoil/0psT0nZWKzSNLBDwGMlt3xjCQzbLbNAsj8aV7XYVJE9b7RTTp/xS&#10;dWCUmy+uJAc+pela6j9wMT5ei5w34Otobh/X9BwXZjmk8RosdpiP5IBHiEcJn36JEld4efvt82sf&#10;idXjgHf+V5EfI4RikhOJr2pKk3h6J03qVV2unVyyUSo3lSmCPwHyLvUrV2EuX18ugebKCj3ZyF4o&#10;RVjWsH3gli8TL75IHrG6a7hGq2tPxG9h3VGcOGGjcg/BkKWL0Is94tmb8y4NliAfvMpAdqhuB3Hg&#10;B1EQySQ0bYdTy3BbJFbaxJVuhZHtaH9PCSNyG/5IUlKFh4/Cof4G9SIE40eG9RNb2k4F9EBJiWhi&#10;BDEYaGbsh5aN4ru4ZOFOknn7CVqUjHzaGjOGD9UCQvTfaVqY6kVEId07OdMP6PKcm4wAFbVaZ4i3&#10;28cHv+UN62FPcdaosiGBqSxv+qG83YzKjsCyTDXTDpis6DnqQcar4FaYC0SpMicuOaS/vtINTznM&#10;w+JASEj3eby/cp3J2QTFpSK8ztcHhUWO90iifgXlpLOumVepMDX79estO5n2pj5nNEH0E1gosxV9&#10;0+1GY9Py7CZ+zveKtrPpmPWRrnD1F50xffKAn2Rb+EPSlPhTQd/wzQJWa2jgpnaYgHhSlkisuDhy&#10;A+huCfcT+1R+oE1Z9H1aMRpN3CqJDuoIJv0UUH9TJlJluMXey0ufkydlOAipSV6yxVVkvPat4QH5&#10;cR0FMW7CqG5l0x4nGUanwDlEEuQwV5tLklhdGA+fDnarlQTNxjkzYmgPsmwcK2FVMhMxNhZXpTSl&#10;8KBdGPbH1KkiaA3szM5rFMmhFHiMB9Vwt7j74eVZdoGUqJxKbhltwsDkJSDe2orJrw5q1R6HArKv&#10;dSt4lAkS1V2kE5RsJqrvH3/G3bH4iW/hwgpP7nPIc8R3IdQVUBRSXYq6fSHAozDX4A0HzFDwO091&#10;FSyRRvPLZekrTqs5nKbUU4XlC67vPuSYKi78hWFWUw6HfZ0P1BAJp3tLDjNYHRU8kgkmTgY6cgk2&#10;7jkRUesjjeZsrXOtj9zCz9LCnSP2sxHyLtckG/W6ygEa5PeI70CexjsxJQ1xpEkv+ZIsNG2lJ/S7&#10;ZUMMtVjIgyoz2REpP6vAnmmVRcgTJ4ZvfuBBVkeSzyIWEPm8fkbOofMogR6F1Ofg8qTcjK2NofiS&#10;3ThjkqmzaEvj0CILBWtParEekU/YzP3PjUmf0JTaFUTbYaPMQQYF1aAt5Ajaev6rPNq2ZKeOKuXm&#10;M/oLtkokoYUoouH7k8MvHjCE3BBF3UojfQgu1ckJq57lUyI2B3MPFz1cS+EdBtHVreAsWADhAkhN&#10;QhqRlP6lIem6CtwK129ZFekxvILrFObDx+B8Yz8XcVEzm9OcEEyVKCkce3rp1TEuwfDD5XYOnUAf&#10;DTn9MtQalh0OAbWNpJe/JulnoM/X3ryDFa16/xZVOhoJYftOuRdJbEWzV8pPcTY42Y39vEr7ovEh&#10;O0PJBEfqd71J90vqna7M5CeqCLZcWzyEpOJJniQ/dwXMhsJOUXioKDcsdcIoNApykA9CLIdyFybq&#10;absj63EBSR4CD2Gak7l8eH5sU1ALsdaUI4BfB3vDNtnJTHZtBkzkvQlzFO5m5iqbaxImmewLlkUD&#10;KVFYhtJWEzSiLTlQ3pkSKBWk0oJRs7S0LesPdCD5bJ0WsyI+janU3Xh+v723zxJUQq9lY0ExfqU+&#10;RX8SccKC5DTxgzc4xXs4v+DJNZ6DLdJJzFnQ7eM25MdP1imwIsrqJaSzm7gLPEa8RLkU+fr8+fLp&#10;kPA/HiiQnq/eBZ9ClqTE8VDT9e2F+4D8MmnbSzvq+LTLFuiR6ZhhxOIZqWIUB9O7YqX0O4EY6hD8&#10;Q7SJU3Mjm32GezZphkEIaHl3fIuC83UVA1JKFyOe70C1zW95CcKVupNCbZnzbbktbHvgDf0q71a2&#10;CnCIQeVll3QJyieU96PoCATJ37HMpI7ELY4El6JbyVTFH/XyTWrGkmM/UbURiRwIHIO4IHbMaptC&#10;W5JMjlA5D2cmvVqico+6E5pr78NbzpQjOVkSuYmmMrWNAw/hyNNCeZMALaQCK65UhSDi5byUJYjk&#10;VGHgzqOVvXVOUqFbvyQZJpkSjZDhTXBleg3pOpA9SeEYzwEfoayXX3EkXF6JWpZDH15ADfzZJopZ&#10;uaS2qNGrX/2pDxMRf6JMZn7fU1/TMJm9xkvnpVj9R1/1VK8SJ6JXub73xftmCZdZyufLhTfyYw12&#10;XMuYz6kfF+wGsIk7chAJ3fgbnW+FgigwNsOJO70fM9lGo4ZGRzhJw+60EqUWe4rBsQJqHLnUklbS&#10;+JAaj2Cli8pGdMrpt/EKplEyNGqSR23zJC6+WebTLxpbciiXPRKHaezOwy/R0jxhnEN9SHmcSrn6&#10;Fo+MDuQ6SBzbyRjkqPF11jluPRSVnYaePwpC4JFLGgpk01clRSWSEud4sfhsWaM8c74ejRMqSUF8&#10;VhEJ4bku3BoqqxB5Du44qdAmKi5wAd0ppacUZRME9EMF0WZvK8pnRRsWGhAsQvci8BV4Fj1KgbPA&#10;GRBccRFceuFhIDJmZcKEJIc9t26SM4f/9fL6lCUO3ur6y6uu8UL4hi9Kwvnkq4vpvAW/wdWkl4wp&#10;13CzyuH5XHwOs5VbpjelsjnboUmwl+yzv0Wcayt0Ex1Yys/RRY9IRy2cyKq30+7k3xDFv0k3f7Br&#10;PzfjjraVSojb6kPBtKUAXyUoeTDUKeO6s2xvDDXcN0zyxr3K5Bqlc1pFU6uCNmEaUpTqtqUl8wmv&#10;cKUbECEYEXGIppQQO0dj1AyDiu9Qvn5jiIM7wggYdg45wOHCvP5UGlKODtRy2swJVBliqjULLodF&#10;kA058moRQ7obxiltqkvEDai1g4NpSpDi3FU1F5vWeRHToqqLODQHck694/dUmJKXbQYWpNgCIITU&#10;6gdbzpeMfkgpB2aSAsPUwz0C28XEDSecuQno0d1ZC16Av00Pkc5Iz6atWQg6b/BhtSTgPFijcVsn&#10;cxEcCe9Z0XXgJXqvmEfjWPvgViKLX/JezpPLJDzHOLLJU0dUx6JXm4Sq4Xf09PnYfQ3srX4brM2O&#10;OeHEDtlOfESlTTgnQ5/5e4y3DxrvViRYKSH4lJfaqOhRMtolF7d2OGAFRGcQmAwtSo1kiSdOBLWk&#10;wX2CUIO6QjU8gkR+V/HTpENSbMn62G7iJkJXoEhCMXFpk0yYzwp2fEbZ5UjwIfqTCZokl7QXD3K+&#10;PVw8P08d2UjIKVKdHlrCuEcStHeLPpMHUAHkcG2MsQK8U8UcNJLfYTLZqD7Gj6gCq4RuvmbOaZh/&#10;Js+0ybmP+SZJ0NoTK5OvbZ9jwLC7NdtKNNpUGQj1cgQzncgRG59x/fjqy7j1LSe/4uNs/vcGDO7v&#10;48pfpb683vCRT/iOHOO86LYvTeCIp2+4sXPxQowlxO/EC8zG3COTntC8/ilp169bpnGfT85CbvE7&#10;y3noO4jjrCwC+FAdIqrwnvV7jQPQ1e2jfsFEg/bQDsRiR3IkHLD79rbwk+aB+4oPriZQfkuHHfM4&#10;JUD5RbI2gWj2uuyEc11lp/lpMCI32ZUgM3SJDci1iSqN6pYOOUmJ+KJUcblsFa0ERPvToOpK+E7k&#10;12TjCuAnWz+yG9ssxocYN+xHdoh8MlvmxswcMDnvitS1CkWaIwMZ3yY3sEEJUlbcgxkoZjfNtpWe&#10;BjfobIN3zGRCr4DtEcmDQlsnOF+lhqa1pMmZBibkrg8zqX5Em2kBWxZATamzMwvqKywvZPcH9QZE&#10;2eie+A+8hW818bIMvw7kFo+zEV0L3kciYTLxM8Pk5nUNccq4BhZGPMPC3SYmLFxUAXibzDQyZfFG&#10;jg5Cd/Ds4/rMVZIrcp6l5RUVcMnEDaKlbQYyD2dZxDwi8wcXjVN3KDu2fbiJ9MDRdX+D6bJEUU94&#10;7kIg/ygckGkn3dX4vWolh85ZYUuP5IVya48mKIgXvShCV0B8pkOMVyi1xIcEbCIIXXY07viDS/wo&#10;3mmEbcf6+DXDlohKDNCgTD8Tj3qZfhopKj/hA+pDBuM7zvFs/cSrMBOZg4RLLNCOvPkDDtkYaabp&#10;PQc7v0CPtrQ5HPtzqSNAJHQClWxqpXIk5eO/94z6RAATU71XiWFsGUrxcSNKABUxzaugKVy5NWlQ&#10;2tpLdAOLzoRodpyAHcyCwP1UtJJ0sfRC5k+kRo6oKyAjVmGmv//ykgeLPO70xjmQlUUQExb8T5Y1&#10;PFaSKQmv2GQmcvVx3CxVwvHBAxgniv9hmlE3gTvRx+AZuMmkx3i/4aj4J/4Ibl88+caExGL4zo1l&#10;VHuRJUSc3+cfn/yUOYuyi6+aTHP2Z4Jg9dgJ0zmGd0DUDjunbjLESQx+W3hAE77jLC1lOMLuhRQx&#10;XAUnpSFJlt8xkfs8XgUYlgyW9DfYyYlKrXB9KrqPh+gmoxwMR9NKVzYROUfBT/X4li0zaZvq5yDd&#10;8Xz4/ghMY0Ea/7HEhDKVcChkCO+QEVW1wMaZXDSJeUmvXUSCL+F0u17KMpjGIRvCj5hIvPLw1dBC&#10;S6ISi8u0vqZVnbnBA2WhQ+AWGytAO5qkKpJCmaYTIVOVBDDE1HWCOxxIW1ZWMGGRxZOkF8T4lBCQ&#10;nY8kfnl5v2VFwsGMCN9sWnwKniRFMQPhUOcN1lyuxWtEIx6EuUYUwtP3ehVdCLwBb8pn8RO3wBUa&#10;LqNwneXm8yqZfaYebjShyuDx/C1kQj8k4IhaQsygt7MT0IVpjt/ZRkI/tat2z93hrvumzxbu0n4D&#10;L/gPvfGtwoNcSdO08osRksNvjU3ub7fTPu4U/mc54gRIxUTgnvyWMFkISh4aS8HtPlGu3yWDQzxS&#10;JYdAUeVlRm480fGVnczzWUXtEDS8R/0FyxsjZSdhUyCYqnhUZEB7YPS8ywLlQE68+A8OX1uQk2na&#10;wguePBL58f1S1zBKtY20GZhUQJMv037/u1gVteRSd3Oae5/smr81ihJMVJLI4idrCUtJ5klbusS2&#10;PV9V7rC0qNj2bQlzJX7tHAHOhCtQTResY9p7+JO5rWwPxn+YIH+5/tJLeDcn3uP6dvv1gS+JW+HY&#10;Zi7z8tQ/1MhUJRl0P8wP59VxdQdeD8kX/4MDqIuIZ2a6oXtgBvOBo6dW/IxuS1+mI/GzIqc3FshK&#10;rVW8Zg00N5cNMgKOJNv0yCPaVYYEe7hO8u/4XWEHfsr42IhyhIfclh4JhMYJDiW51HBI1MLe9tet&#10;V2vZ/ztMhwx1h9Fu0NSts1h1luKws5kw3xEmIKreaBiFkNnYidLG7puy9en3iG1A9foZbOJAlzfj&#10;Rop6GEOFDbiwh+lz1Hhw8M3B0LoCQhbqva7CwYIqGdIS82gA6oJjL9rQAiXTvFukCtlevadpXcTV&#10;pqIhAXW2CpgcLpzQ4auTeZOrH8g4KXyfhZunGhYIVqsW0BuyCGd1EiOp10icvY5XoTEWTmAKQI5i&#10;liI6BV+Rz4zFB/9wLu/XX18RRDc+whfKBngYnAo/pdRLxAlQfEpjflLUZSTxjMgr81k2uToMLsyk&#10;Pu4c3bJEyiKJuQ6uLYXTdVVFHiofZzFpKPeWeX2tg0gnGvpZ0QPsBQmNoWi3TZxg8d/RlHP673WF&#10;dRzNWNRuZZklkPY7/AQnaDZLhZSmnsL9vArpDQ72iE0qSmzBlh9omgmQqalxPkt+kCauGGU2yaKx&#10;whKmHWUOKzl0Y4VKDeVOWNzhP070nf8o6lbC+cVhcERkRD2atBSspNX3RzrJzFLdA4x2JT1QMeaq&#10;ts0gjYTVYgL4FgnMzK1pphZZIdQ9KKdAstAYiLYBIYVNSWlA5iGvvopaNkcP5+YUl+PXizDZGxPN&#10;AKaKYJq/tw1UrLVVuk9IEvplR52oUAvccidHzMWnIP3VqQHsWvVwbSV+h3cP0Px4rhzKHzy1jyPA&#10;jaVijmmAR2da4vSCAz9ewaXJAYQK9AeZ8FDhek0CferTKmkDjgRPmwa8urzS8eRjaWWoNQ3l/IJX&#10;0S7o+vURiRB+6zhAV51B39FJk3BOVnYI7lQO8a7hqC7ht3oPmHSXvpjuCsRsi+j3EJTZ+xtI76u1&#10;UxJdcApP2GxTD9xpf8scAk5+iatSivQj+ZD2U72DI/C7RYfUD2UhMo1Ygi9JFZk0zAHcx9oWlXC+&#10;y6mMjMNxHRqYQrfWwaJBgzcnw84hogrpnnWl2gxzFUiWwJYPSSktPtYb24/BCxVQ3IsrSxDGZVpv&#10;W2lhrQdMqTlAbZ5cM0D2jre5JxupSppRpNwyTDcsiE8jpPYHoBOqgLOAZk6SQEfS0KkK0K3Qbwn5&#10;ew/08BOkvH98/XnLwigLuF5XYeKSXePRtyjkeOe4dwXktZPlCrLFnfaySjxEGsdFFBT0TEnjBvXT&#10;hSsuPL9ja7gAQ4GotSgroAge2f3j6Xn910l6x35tR+0vkp9w6sGh2490FVHFh1bpxZ/lC99ks6Jd&#10;mMZMA5eEcMVHCE6Kd+K1Q0RLZ9ESawW0+gMMN2IFKzjiOxk40qGy9ftILXZ9ijTGyG2F6i2MRoXH&#10;p8Ew63MmGzYo2+074gL0F5sxXMRK9eMkpJ4ix1K60UsFiYscOq2bwMULM3MOipweazIq06ShUSVT&#10;MVm1kyGdLvi+Mu+iHHqo6RcmewUQjZCUycGsG2mmKZUk2+5+lMdzQZVf4cJwZqJovYXF6DLyXX0B&#10;5e6hIVaMCiHeBXeCDyEq9A0e0qHTdfEcdS8IkpoD/+vPD34I9ckbwZNMAaknyXUQHPQc95nJ4GBC&#10;IVAUpxSv9HG7vdEnvHbfRHWSlwriN1Ck5paFJyFSrwURcrk4lnC99S/Ypk/t7dOHYKMdc2Dz6Yyh&#10;Fg7+lPKodI9TRagOa1S6bTnCM3diiRVBs2NDb+EKiPw0TzaU9SoKzQ3U6baIHlmhYBZ10BO2zLNE&#10;VJZwS4rFWtKq9Py5yzE6lRu4pVy2lajwoHe0mGr067Zwch8r2JEYeT0KcY+LHiZpAaEjPkcMpBfw&#10;/MtlJig5Lrg4SmYKQxORkE/zdEihKdGEFjStRcaR6J2kaiBDyuwnsWot3EQOd1pDeQhdakDDAX8x&#10;QKT+YdkrnnK8B20Fh6kmhcRk5QqHpGEJUq1YkSTuo8QC+69YbwHinOFwHxOONwkyl8g3XIrMQijH&#10;NcVzcCNPRpaICbl37PqHo7/3cHQGIrOQNCJpt6+3dEKy9x861ILIaPFDS68Rk/EqYxnqHUyWQ5eX&#10;z6c/Pl/5rXf7nW+7V6pfqRPoG78FRDdFI5c7icVBPRR5TjopPWCaYlaCadhu30RFlStKeK+5JdrV&#10;kTiMXmX1gj2xCGE0tES/pQ8Ms2VLq4IdfidWLLl4qIMGo2GziVe6e7Xk81m7N1rNJ7t4E5vyiO1P&#10;+Ey0HUq/sAlzxHKM5HxZjwI0gUZQ7eFYbmi9xSrIEoM1x0GrAZlMGNri0FitjVq8StPZiwb8nm7l&#10;UtSCzE5bKAlZjjl+3LuVFlDD5bwlLQR1Kp8SLG9VegfbvopHl7CMRYkVL5+yfcu4EpwN/3/6+vZ1&#10;w3t8fGQhoqsx4pPDOJ6g3oWLqN4dxpdw4QNJSuhFGXW7+tEfmHEupgBu72QWcvt6z8CFmCVQfUpc&#10;BWV6JTelmqDUKy0UMQJjPA8D6pM2M0TpjwZ0zCnie492lSF9WJknlMUYihP5fw6bsZsSTrbSAnrp&#10;nORLRLTkO/Egd17fMGlZxcTNvMkHRFSp5QxtlPIWtfgTkw0MPVnPKQvVLzY12gTIlIc9V3H69lOm&#10;cfkGxm3sOsDPVKD/qIhg0UC3wBIohwHfFOTVAQ6THj8eXTkIPRXHJGLwOJ/OUYLWHNS/5EhgUGiR&#10;IEsiNRJWlhLNFzLLga2i1kuv04C1fy9P/PgfrRruCRSFFsoVqPj8fuGNIQij4YzGREnAFME2lBU4&#10;VMSzseebObEQFIr7IC6DR7h+fN0qzdKlroSHRL64aqJbAawfMx3JkZ/jXBHMuz9ffs7OR05v+2A/&#10;U5vxKnsOEtWsd0aKX+GN+h8X/o0wUl97sFxFpjJdsKrrDZ/Md+JSXEnxZAtFokwcB2VjLpkf9X0I&#10;jlBCO8pwaPoD2F1nTO9PR2097Oek+pjrwDmlFRZS05JBRcMnmrR7hbUdCFdhxcZT8H0JRzr3gLSx&#10;McbGB7HjwAybPlJOJRyBUakRHplL3klGdk+liYtZMkLFTTql9lMNgkN2SCo1c6kDc8QbnWmXLJJY&#10;zaJwKjOgIQ+3so7BWMlKp7pGZEdYy5qSCRGBagJb2ZwNY+f6HqYqu3Dbl5nKcirsU6UvvlNqyovy&#10;NuYkpZFJYT8QtLAc1PqqStRuUcxRwk5Jie7aSWHRXe0JyltAq+ULcYB0j39IfuzH5dfbGx2IzC0H&#10;ao73eIC+5d8jV5fA4V76/ddXvEm8CquWNERx9jpbVLh6oh9h6hIyjoHsUb3wI2S8ChMV7vCkiviL&#10;OCX8B44EP4bHy2IpZfV2MqqCyzYU1cLxKTiXbMwW6Xg6rTHd1a+9Y68l2H0VSCmY4B5LOEkmGwgL&#10;HFR6lpw4W2J4KEithGPbCXdBsKvdhTVl0lfRDTtXWd0xIRih20ibJL8FOwMRZZZTvj5Im2wEX/Eh&#10;KZZgqTeNuM02cUMdBVI72Vj2qPioEWogsbmN5UXmqB9w/Bs1iSPDw+IlC2sPEw+XRNRgDA/TFog4&#10;kF7YiCOKFXKFBvzhj4qqmMBMwSZADDxhKtpHv/rR9uwq3D9liW1cizSpUSqk5V4ngc/G1Qh35dCN&#10;oHQCLlrySyF+fhTW3GvPwllNdtb9hWDnc7ApIHlA/wwZRQI2L4TwQ2QcglM/ljzMUpKDnc4hzfyB&#10;O+H6lroV3Mnr+1fcA78vzCQn3YJ3Si0philOePzD2zNzDTyCN5kjyYL0irv6YpmDm8BtZN4jx11m&#10;7y5T4bzSNvl5mzaOJEGdC4G5M2qvvOSJfwJIl3GC6FjTVW4TlqSDTojQviC6S6BzGt3Lv2MnDzHR&#10;qu7AkuyUGezB9wyPODLuoHBfT6kh/6dHiVAy9N+DJjXa4cSmDCU9ZMs+f/qVclt89SVGcnz4zmY4&#10;wewMsgmI7yUjlvgB9RgryrbDJZpIT/D5yWNbz28scp74G/ciFs2hn2qYkgur7pf8x9Fc39ATXPCS&#10;A0FtdDdI2Ag5Bye2Q8HAF62coDhhj34U92eBmnmCXsvFfnNE2RBY60E9kZLFpshQzbMcm3OV0Mv4&#10;92GAf5A0nYDmKKr6SFMEvUbX2XtBDuhxDMw8cCwctZ2o4E+8KcSVlLePD35CiZvJ7OnCasQClGSd&#10;wyVbjv51UcVf9sS7xG3Ax9/oHPj0qonP6qeQuCHqZyKU8eJdkqMpdCw2hizZU6/v3uIYHWC7yhHg&#10;M9/CngEQ3YaqSoiVMvCSnahqqTuV4ixY9e16T1C2GnavctCPTZ9QHnqFhfFiRFdAd4iMYGN10ibv&#10;UeWUtDEk5TRxGKPiTqVpky6z1IZQ0oRTPUo3sT4rMM6HDEPO3ufD9wH1HvubbX0OYlBRDiyOixTJ&#10;aohTa8+TeBPfVjtmYNcQt1Wmm+8ZL+LFXuQptLMVv2IZFGGpQY9G9yFznHdukFpDcyK2xl5endKq&#10;sAJKyGFjKTl3zzSJXKeKqimZ+o405Sd0T0kkWgcKVcgQnLAY/A7ehG6TrEfQqYge1vUvHMJv/ZOe&#10;13QhHkZBvAOTlLgK346tH6oriC8IX19Uh4CIIN/XCw/S+Y4FPcW+vnu9fnwhylxGD9WSWD21iPlQ&#10;GOWyZVL0+vRH5j8feBXGoB/6aaiyfws7ys/60otNWYEoe/AnrEp+rmw14lv4cyOHGekOso3+Jvqd&#10;bRL2PaAFTHwFmJrkNyTrWeMeFagxxHBbFBx0Sym7qaPwioItlaAJJi0Ndsd4SQhmq2RprujAcht1&#10;HbPwqfeARSB58dYwn5yUPDiYqfAGMUaaIJRZnQvQxTbLmmMN+JokK4yBVCpjMmkQsk3ZMCElTr3y&#10;2XwtirqjTwmoLoTkW9EwuJQcSrRv6sGtEcu1cnIoO5mwziVIvczS5kiogofE2vimEjS6KWP/mWSQ&#10;xkNm8RlJqT8hyKYzAROfZKyUfIsKcwlvHr+/f8RD5Jj3Z4Y4BvxTVne8MS47+Fb/ox/ItCLzCT1B&#10;cM0sB68TT8O6yOQoeE025X7EJdEo7ic1d8RuznIgWk4yvd98IQLrNDqGviMYyg7r1q4DoegnMb13&#10;wiEoRdd9U/oP+I3+bsLRloVIbGJTVrvlTqLhdyJGIuAWHe64s2xPNFUq2ERwKBx4pOUTVH4qSOqU&#10;UFQAd0RD2mA/YGRbYzGNR2uCndp4mBHsZKMR15cQDXVgfAifTEhyBEPqYj5zOHhURIuQw8OPDy5g&#10;CKB93BrhaXI+fJswJJpdVSCzBPMcgJvyUkd4dV75U1QVq4008ipUMknlgiTlmM4cXx0ulUDkm0yW&#10;iRJBa0M6HsdCuDrKJMhnW9zFHaEsM5spaWxqQgP3YUT7+bkjHqCzERwHEYlivEoOdNxJ7/sAr8uO&#10;OAug29dHD26eCMKLUDiXY/sbHdY4QM/w5mKGW8bAaYsTEa6N8MCJHFdUiJjo2EB0t1Mh1qNApBVx&#10;KWknf436+Xrlb8qmA49e3HS21YkOwdrs44VhlpgMEJsBo3PgUXBUA+65sAho5XdEtsUlZjfAEmz8&#10;WNJk2P8H5M5LmjSSH3AnvNMKIX0Il2SR52InQfnmEh+fFS2NMtN22gkvceJG1mB/wt+TYqLtTIhK&#10;zmxlJOWyZMkAjpy5Ss7WcQSQ+AOPH4w6mp9pZKbPOXa877xqBhPRQA4EFyEDSiemgqVtnILL52gk&#10;SC0opRoetSWT31RHa10hoLnKoJTSvJkuEW9AScWz/8QkplyVoUOsNP98sTzc25X9rAoBbqJ5FRJJ&#10;j8A0OgZeeOBHihPBBRQwrAjrMGD1GwTpIzRydIdk5wB0juq3968c5aF5xjAa+igWRkwl4o0yOeGF&#10;CvlyPydzkTVZyZyDq7H4h1BPT/zGOeXhVVhSfXwkiavU+h3UkgZZxk+qZfFFQuzBPxzrCWV9Gk1/&#10;3uMQtpuODtwol7DdLPeP8b3SSKaMtui7xp0o9GknFExyxUf6/8Pa3x1HrgNb1OA8tQl6bBNkhGxQ&#10;6E0u6LVlQTtwnLgRJ2JsnL3WzgRZavW595uZTRLIPyRAkMgCf6qqsk2QId5/7uhqrzTVgO0QxWjk&#10;j+JO3AUtu1nbsqKRldrkwiWBaskjvZbKTMtOfgwv6tKWfkAnIbOwEjvUIOF3NHhzUxlrRi9ncIa3&#10;lKPFoOKZlfZ6DL13AucOOCvIhgB4Jhl95DpXCVRTSEcZydyMDGK/Gapf/UEFduaY85Mu++atZSZJ&#10;FilyBvYL/2SD/WzNxgMl4KR4y/STV0rWi42ehrThE2Q2oRaiRwl5uQsEGV/+M6hMx7ESpjOOCQWq&#10;CBx0T6IBIcTIww2MXPWIzILenKx0ZpN5gwa8kMJw98uGhAWW8LzZ8vb7PTURdBIgYkWUeH99+vH8&#10;6f0U5i2ZdvKNQ8OGkeYVO5UGE0lDE2GLx0bP//CeAa/t02d0m/13W1ibtZums8yKQy4xJgXFv4eu&#10;rOKGU+UjjsRmDj14LCB58WOuzSHLdmsyJNb7ZHk3SpGBJR5ykhHo4lIHq1SUpGu2FZQYySTlJR4y&#10;1GRTerj74p5UtamCqpdjG+HgRt7QUPKwkLjmJHdvj00+wxkTGccOAZjm+u55k4PeJz5Q2W59j7Mk&#10;M+ZAb66eh0d7JYUPRZyEWlKAdjzxmkos3J0g7XrKh6qyCxjUCgX1PT+/f+JCqJRY8woq/fn8QoF3&#10;/jFwVKyLaY5tcze6Dad2RFkJJmrUktNj02lJ24GJN8SC9HZiH//bHvELUUKSt2oIJAaZLL2SySwk&#10;RgQhBrqDPpu8EvlYwSZexFtihQ9wiBReCyY+9I4Kocq/5zByzAwFdw1NSqXJuTHD/xf6IZMrIF6E&#10;226aPjz5rdsC+qb9Ay4K0GHt5kd5sJ36jQo81lH2QRYGvrJhSl2KaWoSWy5WcrD0Q449RLJEldCe&#10;Vy5D/pGVTvplnUSs5FKMR7OqRtjKK/qir3gbeQRNVIzcZOnqZu9WPkKpIzDVirxZYBC5hY0RNM2l&#10;vVcdsuocJXz+c7Mgq2OFERIzmhEJYPQUbZpkK7fEEfREofzVJARPfUSjegZkmJzF/Ir18cfpFvuM&#10;gwYV3JXSnW3SHx7eP8/co8tBSAwlKMg8gRZQqY2wGVXTEm9Stx5Y1cdWFiaY4CExncVcJIOUCQY3&#10;RQ0MERJW5ruEauYOCzMRXjAJ1f/faBThUgYnTERwEzkjH2GKxDn1cJ/EMJELpZCJH/7atbdpueh5&#10;/fEjpd7ePvh1A+pPpGCSAztRxDAyZUao6Eea8/LkBXGi1fN2dRcpO8fuvGM6E0xvXbKjU3OzDBB1&#10;Yf2CP2q5oMrmiLYp6U0wZLOaunU3jvbs3poeyI7leQY0vVCmGKbZTUPJm+BOSI+gjci2BuWWxceh&#10;WaXreUuOzE1Zkq7IRWlSqV216W6OoOZSlX2HDSUSksl4UpzznDITU3ywzPDgOmjHCzkzGlxn3Fi5&#10;evpZ5mStvmfJwRgEoVDj5vkpVzT9Jl8qsUAYXs8gJF1FMM4HNDYwTbpYB/OUgHa+98V8KiExuxzJ&#10;nPK8ymJN69Z8EaY8BPFVpmhjXbMt6LPJBQ+jiB60q3GEnAhB2HAS0riCb0Y6/7LBBAQRoSCxIvMP&#10;fpSN+yAOdwNAtG8vzz94P5do8PuTOzAJXjH5JEwYjZIZJ575jmIE0JkC6jUisloTQkYvhn/LxdRe&#10;TDJpkSi7FH3mapeKey8N6KMHstzKvoce/8vkqlJ8YYFtVHEpl7qk2Ysj7h4dI/GoBjNXYXtAiw8T&#10;wAxrhhuorpUM7oZbrJuC4cRRhpA6TmfrMuTSYBUrUjtQV3+zrm3Jcl9BDBHGjeZJegXU15FSlLAS&#10;GUOjYWQGygwI79ZypJHSiBx3B1vpc7bQCELPnBTbPBt4wIyCH5OMkWsHJLmXRWuJnpJM98OO+PJU&#10;/Sn/3LdAaxE5+jX2MkwmZSDRK9FY8wuaZc+haZbztjZvElaqJwWVoeQhEmXpP2MKIYXN8FKQJ+4Y&#10;X9KhzGK8bcpP8DPJSBzxIfArf+nOtWZnF8xVCCrcykZJFPjgNX0ZYhEhIVMZecIK0Sjwh1SS8Qdk&#10;aUTYKY2hq0uFSniRgDMkF5/8XGgPYLvK7mFb9jvQGV9wl5Q23bPphj/LPuKxgNytJV8aJdu1yW43&#10;LHvfo1Du8Lamuv0eUHWT33C021lDjJl86WzjtTIkq1V4mSpxHcXh16CqGzfUEU1CXU2RDG92FhK1&#10;bk0utjCAFIYNBJUN8euHY4cysDkdGEC7kTk4smHhQ6B0c6uJKrwjDB/Qo2ngCAUZUUjUImSawbiI&#10;W8TUkpLUQvWYaEVx2vTkG+ZfsP5oWLiUfMlM32IuB/hKVreXlgbRvMtSPxfJl6CslrbRyAz17jCd&#10;pA0NF5gN3IfA3kscSZGEDucmDSNczTS8cN2TonPLFnFcv358/M//EDtef2cyweu23IlxBmLIiOQz&#10;UxXuwzQS9PFPA4JxRLt4QzeKXB35Dsvn+zvPqS2GEXK9VFShRQijjSuJaDNVmW6j41w26QZORyiw&#10;4+gPRdCTH4zuUfQn1v3g0Xza8oCLh8p2Gcl8FZaEvsuoZ/iKQp4roMDOmLWAOIxQcsRDSF9oJebV&#10;aHKMJMem652VKWF+JWIMlVz0LpOYLttlzJSWuaMRxNyIUuKWBz1KdJyf+2dI8HllVq67nBm5z4wo&#10;nUt+HvpafKFN7CUrCvN8vXyPAaWNB1THihGZSfWnfTza0KS4qrvtfLinl4/PZ7k1SYZ6+LsYZnlr&#10;5Ey9qghoSBbiStuFPi1+eXsz7tkgTSyWlEmfV1TtskSTBhUjihkj3rgiGlnSL9zvYBxnICfYMhf5&#10;V5ZJyBNXRLzI0tu3BBVVXO80ACSqcJPWUMCF01wA9T05ngbx6JnrIrWRJw9riicV2bgh0+jCnd1M&#10;WdPcHKB0/ys3q+gt+pOlNAur2PxCe7MpsAP/Drpy+vL/jqvWQ0nQxgfJSEWyrtl6EpiUb3bDqne9&#10;R5XAikyLpY6sBgfDVnJ0cWxmSm5d8IhkHnSjWnp1lZqP4nJcwkztEa1ts8mrqsnFDRyWHZsNKRK7&#10;DeX4bi00w7FhHGEQOTSWjxGfXQyHDB8qi4IyAZ8ZSSd4UKhEghDPOML+enr7+OAfNgF1n9sVDs4S&#10;2XA9oLYMDu6WXKDeIYHNZixzFyLtpJx1uEdqsdJI1gWpRn2YRfy0evayu9pt9mODx5CM13SBjCJ/&#10;PoQfDaCzBgSWgqhCGMn+upZuVEkcbFSBJoonbPAtoISNxIA35zP8jWF6gasYnuRESRAgjiQSJO/X&#10;gCzDnMYg8fpM9E+gjRN+VLJyggpaeIh45wuJl7PGmLenXhp7Wjy9vz9zvNphZq70mMwfmK7a/qEz&#10;Kjm4F/qq+xu+qeh7YHjfzEIMPaj2ppfUrLRp9aOEIKrQEXbGSSQe8RdRtj8LXNxStxxy2Ga31KZd&#10;CN2VpMtIug9HMVyzLIe4PB7jPzDXO5wiHchlH8kQDB1M4uQaFQGPSYwqC19iWVBgHxdbPbknkGSL&#10;ISsizLQ9Fz+tPCAGaRTMybenYaxtmV+/ZWjTNlY94Svln3//zxt+I06p57cPpjS0UFGttsAurouU&#10;WqbxYThI00i3VXKjUkiQUD8ynmt/MuyFe78xhSCS7J3pitEkCf2agf/6+kSUIFRkUpIODUOUiIAB&#10;zpQjgcioEZ65ITpi7QSGhIuEU5WGFQqHfYnJy/PGkpjhIhRPp5QFl3Zk+sTjcy59frljiZbzTG67&#10;z4x0JX/F6TSTY6jk7/hGbUUlilulX+p/qOkASTSPxU2PbWvI9ljVEY90okrX4Fez7xH75s3MS+NX&#10;uquQLGPe0iRqpDbvtkIhk2V82ODhKlgbcyjVlSkoWXZwIx/QGCIxzBc+ebo8pRGE6pDIuf/UOT3j&#10;A0E+ZOlWbK6aGPA9Dag+ScDhE6FwoDqqVk091ISa57dx3DJYm8bnOuNdNefh9TxQy/bizx9WGD/c&#10;icTbqRErk3obL1MggLq4Ygo3lujMhZ2htcuH44WeBIjuYOYZ7AvxgVAyUaPzFSPJZtycCdDx3goj&#10;24gSaB0P801mA0ViDvvZwa8Fr84GEz14w/bpnR+lVPvy+vG7BbHBC/MQ4geRhyKGjqYNJQO8cSsG&#10;EY+U02XsbrqHuYrHC7QPYaCmR6fPanFhxH+iigfzv9nejL66P1Bx2rdptjbzAcNOw2s1UhLlrpc/&#10;5cv1Cii8FmakxYgODrNGN8HSFwVxyC+0yQrI5Ugmu/Sl5UeR5LKbfIVdLsINlL5L7uhY7lBOskM6&#10;gBwt7+x3SpMzCTBIHbEZKYybiPirnq0kl90lnc7Q37ezIorCeQMXFymAb2cR2/pQGUBWpfu6CAHH&#10;VJ75PkONWBahh9WOKmn91ipLQxioGdQvGS8v/r3YVIbFySxANlsZMHsyu6LUVm0PQKosV6QQFy47&#10;NUvTs1e9wNlyG0WKSKLtroVKiGCGwYh2XIPeKBE4YrbAqI86MSX+fCBEGDF+cKHz+cEb+U7sPj8S&#10;L16eKcGrKZ3xZGEGkqBDAAG441UXo4hPoRV766Uzyu6xz4Cuu7XTjUACevgL92684Q9BcYkPVdd/&#10;sf8Gf7TgQhuIu8OIyBCbDW+6tFQSrQYQiSrKViU9SfnFjVxc9jIHD6Yy1gadI7GlzjqQuZaKjhFr&#10;xUnNKoR1GUjWYJaVDQmaHkzUkJoYYhbiBJhQnEFQXHIwGHJRnqHil5ZBxw5zhiCJ0QTGEcLJt6gJ&#10;mqxByZqi87Evguie3xpUUoqhhnkY5ypBhlPO50z/lR/UsU51YwaYNrzwJgcf2Hx1xUpXC2recrcT&#10;+I405IjIaNtmXVjdll9JeoiVziMO0S8Ekb2DAkEgwShhj52DYqATBIkiRhRjBdchQWyIHokqFbxT&#10;PoeIaxSeHzdghEzsyBQlh4Q/QvzdOFUt5WPBu/64mDdtEaLFD0ovi9AjprKfvmCQ/eKIvfrTtR5I&#10;+mS7ULLbf+D00D0vyk0nkkLc3FlNBZtoKmO+VFGjbVlSmzsky0lGIlmTkWxGcgmBbQu591UOZGoP&#10;cenu1NBmy136xVe5lW8mQX6IZsN1HckmZqNqwSk24uFOciOa3PfnhgkpiwaSbF0VZP2H4PHz5z/x&#10;krGQk51QEX/8h3e40IzzZ38uwQqtMVU6j0j9noMW2TY9QGNiRceYcYgnO9ZiccazLviwtzERv/SW&#10;aA8pgoX+bQPCI88wjnvakhnLJW9e27PdIJuav4gXqZyma9JkiSMIuLfJfrF3qEgIGV5oEC0y9vke&#10;oFEldCMNUYW5zWyEFBZfgI3yJ2/YGw7YMPKtoVcunJAZC7weCsct3qdMaz4675nYhBEvvvD6Pi64&#10;5LJgddAbW6pA/v7EJJN9oNPmfRX3snm7sgkIEVP74eCRE5dIKsnTFmp2dzgoNRXe5BciezRfbguB&#10;B6NVkT5KT1LVqi+qcxX7QSC+2Et+MK4wU62JyQL1JajZsZqmjMU46fpAkh0jspJuSceFwvLZju+K&#10;li+LgPQ7XEFlosmA6LJLVr6kwymUqQnPazj3qSRJokoGAMc/4H2KQeKJDUmSYRJ1b7qgV5q0Y4vU&#10;0nIOe0ceFyvPPxPSGI+YaBMPZTzlGHvQ+M3SVWqk2VKaVI6AGOeOb32xqYIESpUrhiC5gcppkPtT&#10;pgmZqoqhl6uIUlavtSqymaKwy1BEFELITl3SIckjQciQRmymIKOcyyEGvSp+biUXOp+8WNslQaEv&#10;wb3yZn5M+5OSxDPV6Iwdfvc5pKUkYfSsiayXQrzpn6b3yVuoRBn7y8OajYyOu/r1ht6BesQR0FfL&#10;jJ399Df4ifUHlM1xhFzYLvJuPRdr2LXySr4qROVRKD6KJZL3t+DY0JOJixo8Cm6mhyQbJsnRL9N2&#10;LLNE6VIrOpwSTLvAP6ZrcyPvIumtV5NVP8CQ0by0nLnXP5XzjoTzg1+/+GJMpwp4jTsujvj8DxIH&#10;fOskmlzHaJSDrg+NPT9kMrCShtXEs8ZkP8UR57zXimILjGuBdQiihOSBez0baM2t1qcy4VMopUZz&#10;x+xTyT/VD5grssKmkTaxodAs6FZWJE8LhiKEEucIL5ATRggQkxhVOhE5YQX47WKQLAGBR8KZjKRh&#10;L7xE6+trqLiLFNUr0sg/Pt4/DEZB3Bk2XD/euMUykmadpIwBiY6SZG7S9tuxPlqmg13tuUkQQAf/&#10;3ZsFfbapWJLCOvjD4gu+1jXUJYC2Sf91mNvmbfmY1LS7d3BryZj3bq2gMyZFWwx7bUdzEEHXwQMT&#10;WJWiikudKpKNbhVJq4dcjfxaqFrh0M0OfxHD1uIPTByZ0HH4Tc2yJHD4uewrKOlGhgDv72uC1mH6&#10;1MsAutnaYpZ4Y7OJUHhLe/h4U4UbDkIRUhEbn+a8dN7LKd20goI7OlMN8Q0qVmJy93VZ979EoorP&#10;reACjC470loqTz521YItuKK2goQ8HIKzVyO7FMls/2ykhpPAhKDRwHIFlISSRANyo0oyNbxQy9gO&#10;eCcu6dPzD743+MZ7cfEW9Rs3aLGZONDLnuen1w9++gAalofd88sruTIyfiTxLm2E3pqBhJtUU2tM&#10;u7OPdFfmOfkgaVdP79mb272TPcB+2s4KbuQ3+Kv2q9uCiu+aL1Zq7yalh712YLH78SVxhTnSbPcr&#10;IDvjhkvcFOKSDXWDkkfx+p48Vd7MFModBU1SpLi6C6hG4S5UYtKl69BySVb8N0xoYN0QUkEXVoi5&#10;PZKVmT83JuqyBQPu4QI0D5/hs0vebdGj85T1tTZdVxB9zncLEIA8fbFwuGRwUE8Rwlrdz29wE9q5&#10;/EIjnipIu5rLbqrhHX+7ncIemHa1KY6z7hltK11OC7lBQwp7N+hUxeugxg5jymGIL4CAgrCDO5cf&#10;v/mXH+7bEit6Y4UX595+Z5LCtZGhgGgQ9j1B+fOD+zhP4eMq6oSfzGv6Em1NDSBk0InvjSmXgi9C&#10;96C0D1/94Vo6z619uF1JzjF/7NfpqCVvuLFD3svdMT4v9aNh1TZjsWSEIS/uSpMvcQPGbEObkne7&#10;+ZonyyHMbkkl/wUssnWtQGI4MLpmUuazHLqJgIG+S5ZOflRKl1Nyo6NQsLxk2f9Cw4PLjP5KJbkx&#10;x/2TORUyFniQ2H1YW2YT3GmIOFacb0WI6vtGA8VGzn0TXMypJRyWPGbybTWcce6CTExmSMlhSy0k&#10;J4ohXv82ocwt/fGSz++xb2OshBXOvKKaHOoRV4NF2LbRK7jTsCpkRuR94gV7Q4iesDISkJDBLIJH&#10;4EQarmiIKQE7n+uYz0wwEgIY3+nCJ3gugUTK26YfT6+/E1ZqZTRokja8+etvxCWjCnHDn5mcV1YG&#10;8TWUDgw2LohpCrsH0mXzRSD70P689eLJvvZli4+TxbBfpAf0L5mp+JtlcdV5qBC31h2s5FGzskEI&#10;6G436SGDuQJCRpLlQPLGF6fnILbEoeMFBuqIRS13YV3SraTUYAW16nI45KeGUZQmkz7CklIjm2Qw&#10;0UPCdYNE8pISuWjIfMUhn8Pa+59CW26i5Og63CtQR0TgmFMAmWmcIX48L6AJIqzi5T0VpYgDrXOj&#10;gsGHgW5L2CTJy0EE6+pOxUGmOk4ngmmTcq2Ybk1PbaGr7JjeBMHOTFxcFZRWc1Q2P1UEkiIBw10k&#10;csAC5iPpSmJuSDZsGPFvTDB+/uB1Wwc3wz5x4SeRodc6xgo8pZ0/fvBdSiY0iQEzY8n2+fzj6YM/&#10;6eCpNJEqQgKFXwCaX70dU8REHC1e0oJkcEl4XrRdkVOE27XTbZPYg00eu+xPqN8u+1/xrbfp4/8T&#10;6mDdmF9J0dZDmI5jmO7dLEdkPuh3lrH7AssOMcDLDfhSWFO1NVEx6ehu8kBiCiwLaE9ZiBu5ggo3&#10;b7Z5JbZKyQhJlLq3aIGqYiPIlQrjiWsjS64ceBbjxU9mBvwath41xoxazq0PVFTO+c8w5RzXVvsa&#10;3s6BLRNYKuD3U5I5zJibQHW04AsLJktabNEpCaCyXYILHcUU0WAXQDtfPn29f5pfaRB7mjDcAWJ8&#10;VTpG03AoBdeyMEoIZTIEj+zT+0fGudc8AMOM/Ix+u+Htg19sSoU7KSEgZNhTkKhAEEipCVK8GsW3&#10;hXy1lifLRg6zH4SGzGnoUUq6ZP6DFUGErKHEEBJlfL/8fOYqyVoIK86a2FcP6o9cWDJPtePsPLOh&#10;v3ZcgMDSYIjDP5B3/OHmKy6DpaYBS3zxoOjBQJRI2rW0WfdoxS1KUn2p291a0F75E8pGmVJwYMWb&#10;CzxfXFByi5lPwqqoI7ek6+rKwK+40opMhyCDgyg17BYfZrZT4xCkF0XSmUrDCjdNlHAeufhwpgVA&#10;hXzjh/pyUniPNoOYH1AFxzgZmlhbJDaSC4v38scQcGIJ42TP4hRhh8SWLfv1ZFSaZIwpeYALGiPF&#10;GoogoQzpFAosRQugEN9UNupyyywDftqatKx0hUl1RShhaoFxdjNE9pL5wrxMG1VkPhI2xLzyI0zE&#10;WIII4OrFCx5DAyEmsueE5FzjMbt8/c0//yRkGBqIQI0R3FChAG59wU5divkOTBgl5i2OMG2EipDa&#10;Q+VYZ2facz4E2p6jJ5tXAqbDTr9J0BlHUiC658GNvLB+L6SqR5S/Sb8aHOjstPS0OeguHAvzLgof&#10;tq7Q3q3VTEx2k5gfcfGowpd01yORWpEb/GSr3iWcxKRLWMxNruXIKj42Q5R0Hc50fFXzBY0ZHfMd&#10;94dK4qpBJiihuQbyIPumhg3FkjdTGBreVMA6mhjMDAYpolZPBhhYceWKz0qrzsQcJaOHwMJgJDkn&#10;2GTCsf4gOYizJExBRjCVXKhFF1tNPrrARgwd8TM/hFRnlxHtumoP3YhxZFKsqLoTZlBpO1Eza4gI&#10;iSvMNLj0ccD7SqxgrpLuyNDnPisBoUEhSaLHx2f/wyOS56cfkTJbeX7nXi3zGsODmzMNJinKuC4S&#10;DSCk7x/chg3NmmQiSKp95TsB2DBhyfrGH7lMzyVN25ZkUZ7dt6PKQj3iLtr+Aiu/evH/gO8qUWZD&#10;dltMK6VKjJKsqkvholBB6ZLBFy7L9d+FKr8Ak6VuaNFHa02vpCUuE7mpc1TLnKR2I5buWvPBaEfh&#10;UrfqFMh0g6mSlHzB0L/D4KFwwsikCn/9yHlKuNj3VMjrUL99QQ70r6ZS5pq2RA9Zc4FwogTJQc0j&#10;fX1jbDqQxi/DEE0NBO1YqvIHZ+CRX/c3INp9sGXTui15L4KJdd11Vv3QNmZxSzcf5ezHxseBHUEI&#10;IKSwz+HZcaYpBA0iCt1QWVKe6xA8Ei2cyHx8MvCNBAkBsUogoeOISZ+h+Xqi1zQNCQQKrnrmQsc7&#10;MgQQ/0yZ8OHDndSbAIZH4palmNGsD7JcWOWEYP/SE+m168fg7FFztWZ2q/xN8YjppklOJu70QYTf&#10;OvqL/ws0ZkyabXrJS7baR+nk7tDhlQwV2t+CazdMYmaxkjdK1MEwg5vgss52M7OSqcn1WsZgEmVT&#10;yaV74Mf0vhRTfFbpqrbR5b7DxJDmJ0HWqPKSoPLPP+lophic+/F3uiIXOhkf3MJ9NoDEjNmGJq2y&#10;dgC7FDijk5EVgb4K/nOZcJLMgVdg2jIdxC1Eec+vRYVCEu8XV4y5zqgWnesmjziimm7pZubZjvTW&#10;RNIrdydsrXGlAoNIowkh4wSQso0OxIpEEGNKViYrTId4Uf8l14rcOfFebWJAfBJbdGMcyfXnM7/L&#10;3195yywlwqcfz5lwYC+IECZMQbBKFHpLTfx0S2MPr9NRh1sJyvXH9bMjHDN+DrgHcLqpCyD92qlf&#10;+YCeMpEo6K1m5Vi+QE92qyyI6O5/2zH4purT1ptpiaSjeEhLXHlwJ7mvsmfzwE66yEKqbMofaohA&#10;elWHaT6pFapSVhytgFr1arKk3AjEnRuLEqwXt8ISoo6+xYSVxpIhS+Xc4REMkpxFXF7zO2+adI+8&#10;IELjiBL7kEcJltMEP92SV6WWAJMFgyy8/e9lQVGXmCbTboAfkiMQtkiMvE6ttKxOUNay0rYOrsWq&#10;u/CVP4a2fqHjsEgg1ExRZeroJe3Ms4cNn91lgwehJLQBhfjA5Yx3VssnlvBILOEl1E/mEIkixIXY&#10;5OAwV8GM2YZzDXRv/BBlEPtcK9XThAkeJxtSZCyWyyQnMo0hudrxe0EbUYDGTE7cNdLn+R6Q+2tv&#10;zlr+nrR/bhjmyO7Kv9FfcXRWIziid7QxpxmDaeLKVjNmRzd8kyMX0KOpeH9hsl1wcKftmVt2o3Rz&#10;+KTNSC5y0jFZDuKBrKrU4/K9lIXk4uph3Mjf2IsHhwCGh8aPobIRTMoKBwIPgf7hdM55FPM6zurl&#10;Ts56bXJ8Oc16Nxe2NtBJqIV2/Pr53CgEOCUMU1g88VV8Lgccbw4/XV6o157LEgsEIwQoWmvz1Vnf&#10;F9BGc1cp26lADwPfyg2/HrgUJCsHEXJEpUcZZsH91ifiAplxhaDidKRzkwaWIRoZVg3iwcuRzBaI&#10;DQSTzBS4kXvd2OVNwQYAkAiQCU7CADdZQuILqSru1Zw7thT3ETMxKYKYoRggwyaySD8/n3ihwO/h&#10;e8+pvZjELmvCvq9YEtgjA/tqO3EVN1LIP0gO9PiHqvXexdOWC8PSykO73SxnD9ZC3U19FAUkkrlb&#10;2/0vZbGzKToZoBQCHJirbL6LqLYshUZVLcRYVj5kEfZBhbWKUi6PBhfR/EpuS8vcQfTIcO52gcHf&#10;ZbIU5f6sX1zmsc6xG5cOLkZMMj69f/zIBX2Uni3+FJNoTsNQRTcDD4HCbFwSgIkpNbpOKfJs7I7O&#10;Vx7gJAs3jiMfr8qptKj5uNOBqKV9tJZlyx1ZG3Tj084VPfGKTRjYJ+JwRvdptxk6zLOHL68TOGdX&#10;oYgchITZyhUNLTFl47k78wsGvmJ+KCUjPWbEgVo6+DUyUHiPdx7xJAzFBRSXQcSHXufgcOYoxA7D&#10;iAaSQeYwKlbIPwD5UlH6wX8uaI8nZW0Hsko073bHdBD4qvoG9O1FPuCR/6otvmvADTdVd0WqzACq&#10;+6WsClizYXsFFBO75CKWEje6pZc0XciXtQJFJmMzJUmyIZ5s0l21K2UpmZFUikXzZllGvxYmMMpX&#10;uaIbDB2bDVnuMNkyPLhRAs/PGzJtiU0UtjVCYgHX/5z0jmeGG8gwGj+iRWjKbWTHUawQxpbRFTd8&#10;jGtB+ucpohfH7+Ga6RnVKK4F6dif1FEu/WjZtJmrLBj5ECcndbpGT+iTF4GfMilgVlJJEytNwt1W&#10;KAJLg4v7HSebGVoAkSKblz2JE08/mHIQKwgaEUO98F1M5iexxdUb4eT1s9kToYCYw/1bPxSePj69&#10;0omSeNEokSkLP5StFyMKxrUghjSkrHkQR8R+3EXC4U0/PCR0TBe7SKJnwMJOGdzp/wf4PxRqC2zD&#10;UrdWSG5DR179Ms0kjnzpkmUVzDOgrAXyiytglT/opA/3IC8eiVQFlZSkS5Ma2JYxObqLmXy4zVvo&#10;Jv+asR4MexPtSC9FJGlsKb0sCQcup3/K8i3DxBetQN3xQwgvvGnFeOlFAhP8ZPrbOus8PGcCz6pr&#10;yKQGKVnmQgxEPrw7FBe0YE4gEulYyDerA8ngyBA3UQJwPEUPdYzWdrLZLBzVwY0MRkOmy2mSzXBH&#10;3IiTDkP4UJk+wBpDknmNk8CRZaJLAcF92URq2PdPWEY1N1cJ8ab8PvbHJ3dwAy5w2N5+e9skSG2J&#10;GZ+f72/ceE/tkRksGiQaQ/i5BKNHL4hQFZJjdUi/teynB7+clYyuoyPI22e3RInkASWbHYzoDvmb&#10;kL48+GJ8eS91q03ySgYXfahpI4ne2/xZVT3IblSZwCugdsctW7rsCiYtNYplDo7sD6WcUqjRVTiq&#10;SzOVyhwpK+2GykhfEeu1XKZlT3Zpih3iF45kgkv5MJlLpGLvp/DW/jwz7tFFkrGQEzla7KYWPleZ&#10;HB9JvHVFwvHidLR1jLWQcIlZfnITprBxZSmMVB2SqU0xLbuAc9EybQp1mI3aYa3N+EJoq1hY5S2w&#10;q7sXKtv3IDpSa4IDL7VsBQqVtypFZIQRrjg+u8MEkogNJ7LpUCYKjSmJD26WQRjaC6CGFcK804yP&#10;j9/81HZcEFlyGfT24X3WBAMaNiEj2tRAVMADE5ZOTogW2Hpz1qkNESoW+LCsQYUok7ATvPQjJglt&#10;aye7SdJfbCO5BF9g908KLqrGN/7/Ke6VDf1XUZt3kgdmATnsZX4TBnI+WZ6+QHRSeuJPHA1GN4ZS&#10;5W5C88pGtAS4621NRbuwrl5U+IcVJbuqwVyKtcWUX8zSj5gwMtnZkHRJOUZE5iXMWXg7oQMl3nKK&#10;5lq985LYJE10CPgYnQaq5FR/wmlMUnamKrn6YRxSya8ffJ92BhjajsY9r6h/CIf44JiWvhWI191l&#10;7E8RTbigoABAtHrScLW3JLve1o6N7msNnG9cbqD8pYYq3WwSioF7SMaQZqKihMHO7jOWs4EM2Ew/&#10;eGmfeBILhnnDjaM7Jin788fzJ1GFV/othYs45IebDAMNBQSR8NER872XQphYYgLQz8Qi3uJF3i0z&#10;HMq5DXT0zAtMzrCStp/b2fZadrxMaWRkxemdIf4Ta1w/B4/cF6TM6JP9abkSculalZxWPwgVdKlg&#10;pcEhdxe/3K1VoajS4PBHcqF2qtSOyWTBjdLm8MPJb/kKdhmFbT6itbpZl71oCg4LrbCiruUEYWCy&#10;2UYSHJ1S7qLMg6AmfHZzsFN3JNxSmOpoWgtnNkIP80g6J35O8WwebHWddsA1rPz48c8/DB4/omtn&#10;Bdm6klD1gJrEEWHG+FxjbGaXSa8SUWIlGMRlIsaCrTFrytYBsnEVplDc6vFQR7IR4BgxEjNW+yFb&#10;0l7jcdlDhGCKwgCfYAKJGDLM2+e///pmGiCulEyYoJI07Pn9g7dMMsnIRRHhRyRm8c3kvUdCHMia&#10;qQflOnUxOBhaGlRiilt+NpvYgSpUSmjX5JqyPHG9qkGKTf/QYe2x2W7kV9z6K9ienLX8KVXtnzjy&#10;EGP8jekflY+ALFvXZSUvoeRNPesjx26vyS2qBO2P8ubVNL0DyW1zhR7mksiUPBjF98tCboWzkKzL&#10;ISOrYGyFsk0uKLm04IohEz5WsuRszXhb35EB9qM4mlTOnJujmvjBT3tkpoLcMOSHWaTc2rN0dPzG&#10;E0Q9+NssCDMe+LDO6LzODPLZKGwD4FJpbYg9EqINLOFuaojVLqxpr//f0eFNNGhI0JD7QpZ1cXbm&#10;PoqIlA6wxiYkTSOdOQ30KxMWF3UIE3/n5m2rJLMl3XFjATawGxw6hnnhletM1oxxQgtxA8Ofv14+&#10;eM/+kz8e04klCT9vH1A44PmNYYFpCTddIoZGWCm0ESMgTiRl1WSgYeY6I84808ZQnRdAdg19dHUS&#10;VOlLtmiX21lfUAmdOAR9Bo4TWejK/wNXSybdEqsQbadLs+W0w3TNJ1d1x9iQEVU0cBiQeZ6MpKzb&#10;0iWPBGLFgZrlw5S7DEpN+aa1kj7k4wImp2XHcjWXdpYmbkdHOlpBpFicAEJoUVHtyF2zTFjxVGY8&#10;2JLKvdWCIaOKcMKDnYyrnNCOIgQZLa9cGchxZJsSVXhtl0v0nOyaxpd6DWqLmMmP+aJus1NBElXE&#10;N43ipHvsaubeYzRtIqrwtIpdojXVjykutD052U2zW+slm5oFBHevlapho5og9brSG1aujMhCCCak&#10;ZFXsdWPGbWJKJEQNAkJD9ftnphG80vrr5+v7x+/PvohieUvk6ilzFQJFosQJIoYHAkHDRn9QBcLA&#10;gzECpJd9MJMXlC6vb/wcttd6qTF7Oz1HSmLuwho0BXTH4BCF7NWHg0pP8i3qvfq1uqyvuh9bQ9p2&#10;Xwgjrw4i6eNuDD9pk1u+cxUNpivAIYTKtRj5UY9SwaUrNXzyq3SWkiORVT28DPkXXKqq1yhp2YuJ&#10;Su0amg3d5VsYOpY8OSTjPkh/cQIxCjjh4+bXr39ySudk73dAYsEvM8UOFW9RcLqlFGc6I2eOejI3&#10;xk0s/wl+MnTWgDaKln44PSy4wi2wGHXctgfamKJ/xKoUjmFMcRIGKrQGU8Z+yrKQtiTJJf+COtFz&#10;K6EW2wNH4oaB9R8De5WQQFAgwnrHRCHjPLGD35EkohgvCOP8Fn6iSxrMHSknGbyXPNOZRBjvkCRM&#10;pG8bIYwSuGtYYWsc6VSGyYrqm2UWbtdSoqxFCDuZnzDLDOiZ6S86z23W0tul2bL/MjfYO4v70RZ0&#10;mOvgi7rHQ6zmq8XiVm/I4chK0v5ZZ1vqym5EyNIrubhEFQqTuEkfZERVMAalJsVrFaO66SZFdYjD&#10;7jrJRQvaNUzz8DVDtqL7mmSsSY/tZApLHH5xoojYqGIoUbFZcqMKR7cjgBlBnEX44+f7889ED2nL&#10;pA2c6Q7VXvU4m88pCU0T0vF1lUHzc4MKc/9RPqDnHBOJ5t2aoByChD1kxNq6sidj31kTc7j3yZ2h&#10;QT5uHYpevGBRU9pCtqiT4pzJrfzKrZ5kmJF04qF8KhUIDbcTS9xsDO3ZhIH8wp1RfuUk9EfmJGns&#10;L14SiYLZYeYmUbzyNj+F+GUqRr5RIpHAt+QMCaRJ/NaQzogRGJIqMmyQJZZgVnUyaK/ErMrSE1ba&#10;sV2aDDNS1m+wvQSmp/4DUf6n/gbfbdg23PHooO00uZm1VARHduzEcCs4efb1cCeqmHf7glVf2c3o&#10;KoPjS6HRKEyVWHkBpeiWsV7cV6KMlIA+ylKB2chImg3psC9CujYUFJUNxmBlRhXGHUPBEdJTikl5&#10;LnW8nTLFnDD4LTeGkLdXctZTJuZM0WkgqgwZ/qCU34Dqv/p41G2xJgAh4phXIEfwKDmFACXCIgRE&#10;rHHU/Td5eu4nb2YFYzVgMK6rFAlpJZZmPVsJTZ9fSe8g3Jy3ahsxEPNWYEWFXWhMAU0bVTJ7SGSQ&#10;SCbJpII3QwjNAb8xy4D+weiPYZRP/X/UF293F/Nzk0YEooHhoYkxIjFhYoMxRgunNHKEr2T7ZecE&#10;J8LTJ3eEQ435+ye3aNm7JN1I/li+QU6LoYL2OmmpzUpgOBZ0+tE94Hvpn/jaGNvb3LR8ueZLf4Wn&#10;06PavhBeAdkdpiTmIyul7qxuiqdMMeQY3LikQGlL0IAQu2jieggVqxMVroOxcJEf/1JT2y6aFyWa&#10;bri4AHubrZQpWapv02dAdAYSCx51InzKJfb+RTUXIN5CIUwwkgglXgpxCYWbDqkgo4DzK14i2TPj&#10;ths68Jwxng0L2hUZQpRDyF4lwTGMhnVj36DVMoPT+42vMhGlcUTGDMS0YYx5l6Z+W/LWpEHcoHx9&#10;H77YCZWOk3hNB2VddtVBYwpTpumKJDFvSEh7GlAQkhJUJJJlzBOKn3ihjYdIPAPyK8hYAMjMW7g1&#10;YjggLgTEAqLByQkjhAgETmpeneM8v/ATtuiNJTVAySWYxnpIFU//9JCnf9zz7aSyR3ihR2WpxdD0&#10;1DINIDEdVqL04IEJ4D1kRYgtfW/AYcxJSjyyzYd0p+6qQq66IafO4Pp9laAnUCmITZssLTl8AXu4&#10;B81wYzByKEkSGzVLZUcwBke8Ctcjq1RKckX37RKQfQHxo3HjHkdu2WwZSX7EMtxC5Ow1GmRhiE41&#10;3FpJ9+ajknOkT4GCdnjUmrEyqBg9oRkIBB3PgagmYWhyMQNVnQN0eHFGsdA1DYtNd3Y9Bfdrli3G&#10;UGdnGKveo4jOUnOCW9xmX34KyqF6fr/PVnR9FaZQDNlTWaLMTpGqoPfSh+3PNNyWJGPpipSUb0wQ&#10;ZzDwMgci3ceXj3h7iKkHtr23a1TJ2PerPxMWjAwssCX8SThZt4CokuPpO7iWmKmJheOSNEgW+s23&#10;j+ycdvf0E50WUpx+Q1hqe0eKM+MmGNLsEgNUN8nxu1hB8zp99FDcT5nT3Bu24SBkTQopBHtCXPrh&#10;iusXJlGTHrQAkqoG8he+sMVDgbVBVLHp8V2yyZJHX6msG6vSKpRACPZnudE2Rf6geYAnhknzhhC2&#10;28KXlflsytmfoZBD/Myles6r2PkS2z905wyhGS4c2d6rgKJ5bUgblIueXPWwI/mEphDngMpaxAvC&#10;XmpQY/LbWeLeSuAtuboQNBJrd3x0A+vAO1CgyArykf/2xl8FtyfwS3G94OTmBpQd7aWE0J/toSds&#10;+dRC9USP7Nj0EE0NmclSOiHxgBs+Rg4izfSl91WIMMQNg4zDP0M7G/JEXkY5MQabWFQf8Lg58WDv&#10;nZAlJE2QIDIQJ0LGMn5zOCmXUOP9mAkmXBJhTYHXVx8YVRX66Z90l10VJAlxjrRbl1m/wXTW4pF7&#10;hLrxotMbRlfhnzVdkrb0C6bRKW+qBG6UJmWAuhsfjM1Bv10YidVJLhBqqlLBQtEKlqxQ4lqF5I25&#10;kgqnhksjc5ZmES5/cqUtYzbiWh7MOEF0k/4BzZK4wiw991ZyVTAjgbHhlCAflTmtQsQkh7bzDYcJ&#10;4yh0DCig4qFRzHw6PyG6OHw0sf04caTMyx+qHJJDH8ST2c01J+o5V1VA0AwVaExORbQbN/xeyfnz&#10;CbuqxVvDeDGl8LiDr4rklkOxSGmHvRzdk5HP0xuWRF4CyWzEhtjTI3Zjepf324gZjRhElVgRRRDl&#10;OHAoBAflS1ghBETD1wyNE5Hzxu3viRGgOXdo/A04X3kTo0pU4b7tdY/FCAOVa692TLOu01XtlXbh&#10;IHt/1mI76JIAmJtgSfNTAhzPD7gZfGHEXXJaqjANP4LT8EmqEGov6tLdbHauEuWi1BSQHtkRkKwG&#10;ouIjKTXJ+qhF6h6N2aVqrmgTJSXg78udGP3hh3DbtPlsK7qDKDK4SG/kGlKSEEUyGjjjn3KRnxM4&#10;5zy7ww9XUz1JRkuOe4YDXcvAmAECW5emONX2x69/uAIYC4yypQiDiI9rFhOOO0YSY9h9blqqwurX&#10;LkjWMeqsKElVRTzS3iheP//995NfyKRQXUrHKJuF7iVDJ/aNbKqdttY2TehC7SQl0WORKJbrDBuW&#10;vqR3k2ev0T5x5ZJBbWhAm0EcpXBWwk2NEEaSxhhol1pMVCFGMId5ef+9P0SZHeXXVniUw5cIiQ65&#10;hH2fH5gcHZGDUFJhX1bxni4c0aZSe7cdNP2UdPpCwrUmD7AvSnzB0bSvSnxjF+j1D9fgT+tvzdq4&#10;pQ4gy5o+2mSbTLDbSwdD9hnQJgdRDwUou4JDP5jA3E2W2ayacCFKH8Cu2iYONYzk8GNF6w9XBkKV&#10;ckzKXKimyVE4KTF2DFuMuAoWBp3DIoOAkz7nMkQ8MSqYuzMEcoqnXkatY4XbG5QIppFpUug2gU9N&#10;H/4YU+ZcwiJ1dXD15EDppisEa1iHJV2quEExSUrGo45GAYZxn5A9fb59/OairGjxesEWEsopVv0q&#10;JCysL4AYRMTqrlFHqydxiyHjO3XjYBBNeQME0YJ+lDZuhDJuLLiNmyskCkRjQdXhuEVCAAj/84Vv&#10;BCXxtf6o+wYKoQIa8waMUBCWygXORJAiMSYwGBFTEDx7wtgx0x9dF+0ie+0mXaQHJm93FId4AD13&#10;wRLf+jy4eRTh1nxadQeCP71F0vXi3MuRLClbrbsadK4S7gGWHqIpxG5g6GYVNl9u1XKpUmK3JuZq&#10;jqzyw7bRLgqaXcvFYTr25S/FDQ+sp8RGDjHEFU+a/vOjp3umF834eH/x4xf257Oz+VD8UlzO8JAG&#10;nQ4Pj2ebQrwIj1u+Z/vETCXnv6eIBsxv8kEdFwYoz40s1IlVZJoGT7xOcZUzKUNWlCTF6+7DeghK&#10;Jk1tXMTlc/rfD+4fW4quMMcmRiMOZWNu+MJdfk91VO0+VYs8mvTHe7qI3qQbaGDSjHo7jsR40jQm&#10;FzKokXivOzOKlDTYUEZtepecSNC48MYfA/3knjRvu3iZwzUmbt4+uUH70akJ0cKVzwmUTGfikOmL&#10;YYWgZFih9Jw3acWk7uxFQYyifflXtJvMb/13yS/gRem37rxDYj7E3Sq0rfjSlGXUXFv5037YUUwa&#10;QAxzsiyJKt1hF12YX5yQXSa4KauALn8nA6kRjbS+v9QAsYKj2FZWsrppfbZRwEhd6S6PeODvocPs&#10;4s6GiMsVT3BGAseT97QDx0BMVBIrwvMAuePXrNGhgEDwyt+V/eKuakrkXNXYxkY/Rs2TdPjNeWai&#10;aZrG3eItNj1xvChanclT4xXtVGIFgxQNy64+f/zOhUJUlmlnsR8Ua4EqQuvuOoXRHpewI5C0/bgY&#10;2syUGID7dEs7KwKueIQZkw5jCgtAxjg3dKQP+VkbZodezSjjgoahr006mPjwwav7r/xktRGBCUln&#10;HUEsfL8uSDzTC8Kg93TeuWbKBRKylCJWocxU5oUHy3SK3U9/X33ennkUD7ajmk8v3ZCueRR8g8cC&#10;kxdw9+oO7q3YFo7swX6Zh3Yvk62Z7JENNbRRxV0flB5JpQ/8Zrohe9AcwuwmkfyatLy06UMJuVJH&#10;09abXw24TG9kV7e/oqHD4HHFkEqqMvvx4x9+RiPDgJGUwUGU4QYFhw8T32T98YuYwgTGkdPrglff&#10;RmHKobgNmpbyilwGTo1RZ1c8nTrAMFZgldd5sycg2vF0eqJEqQXW9UrJdTM5iqHMiYsZQ4ZKfSdP&#10;9OoMbXCKIrx7vExwJ2eVYzmoWnl2syHrhTfYpEBUaYKUQQUQThpUhCOeMkgz4NONmU6+//ubEISo&#10;d2b5CSZuwBhCiC4kCSzRZdLyG26Ch5bZIN74OhHwdjJvwmGmQwLPU1/xheUHJn+1o87xmKXwYDwc&#10;jgO6YKnJtR56tiWOzeQ3fCO6cOqGoIlHEEjfBKPeDdh698gzQgl+LvnJRO/m+bu1A0qasRy2nMxQ&#10;Vax6BMuaJ6lMYlSVlDui4YZfxbRUsrJuD4uaK2khViC9zA03ycSNkgaQRhHzCiFk+PogA4Jz3d+D&#10;zHlOPIiGbxozcFKj5/8EgeeXt1vEsFoyCVziyo/hmOwhASl+yjHyFF1+QMXdRfLZcSpxM4jFxMU5&#10;Cg1U2OKDqXYMQ2T8dWg3ounqJ2/iUkSTO7wBm12g5IhuoP7WavODytg3rnFI3dNUMjQvydJ/wGYE&#10;QzBZ4c09OiyrESWFuXVijOE7QT9e+HeORH8ERIArTVKObw0RIHqHxGsZFan3Mueei7UkXKUlMeTh&#10;tD5e3j7eEwm5FtLwKYefIwp6FLqwghEue8fpM3rlcLf8GICLeRAHcf1V9IBb1ZLLT0NPDuSTVL6S&#10;R0wpzIYeozVV+DWqWAKGpckXrET1UqYraW5F5SZpfvmUkavsSsdmk1XoU1rmLLKD4cbs/wAjSaNH&#10;UnJYgophBZl3QZiOcNaj40zP6RCKWJJzLycGQ4IxxMBQJBh17W3Q10EsxoBxTM4plH2DfsoJPGU4&#10;37p55tWwVJOgvew+D4EBhhnBPBINuEBAg70IFT/LQ1E+LWJxfxSr5FboMRWUbsOw2QZNWjB904sr&#10;1mtEuWYGBcOIq7LASR7/HOY9Wvoo8YOE8AE5dLrf6GFcSez0pm3ii8aM+IiZnTBviZSwECqumbYY&#10;J3rFVDy9fPzGV6MFYSbeDS/cfMlVUILaK7+BO+Gl2Ts/ht3Oa/8P7VKM+AYvN7/CfnoEPAXJ/yzw&#10;4DK4W9CW4qvV4kuDNuPkOZwEyWyVSBTmZb6Sj8+AJEijlFxgvJTKywBH5rORPFpUstIRsO16sTK3&#10;3HUSxEvchV3VKTv8FxxhA8hiIsduQ0GUMXPI/cxFDk9IMnPJYMh5Z+BwFLJKOJxWkINt9wA+/w8S&#10;VviY7/i9xndoxgGFIu1AwyTZcEONcbPA3W66tWXunoDCB/qcxFclxYgX9ZxitGurSfUNSbMhJpu1&#10;3BesRKV+ht1cEWvQmyhQTFkyTCMl2L5nTpCcMEA3iQxwQkZa1FmNk6sEAQ2SZqxzi4VogtQ0cYGf&#10;v376yV+R0R3EgsgJKtwcge6/luVTIhYYZ00NtMYe1KLhJZKQ3r+lON9Zps+72P8Bpx/bEMrFZO2K&#10;w8g1fezMB+YP9v8Ci1wVgTa0kHpQM8tFoNBvl6z6i9lNcNe410pu/12YdbfIJDe56MmPAThGI3WV&#10;KnGy1cmWmsS8FKm6LZOF1WTMrnxZsIojGFxqI8YdwzaWNM2WUZ9FATlRJYPrV6IKR4pHOaF6vhM8&#10;YMJluJiRYxlbUiLDac/Ux9eEKItJPJrVS8uHd6xBjoG+kkn8J3CFt6R2m8UNVQc5f8ofV7FOs5Lx&#10;6/Q2TQfTRM3MhsK+edkb4HQ1zJbWW3rO/gLJMzHJEKWH4DKNsEuDBIVEivdMD9rHsfRVkyj8aVqM&#10;GjjSk/xbOxdIRAsmNAYGVyJB8PPHy/Mnt0t+8nCZ2JCoQASJ8c8XZ0b6siBhJxUmxuAAF7qh4EYl&#10;whei55wdPQXpUnpUZiRuoNxhg+2x7aMCItt02EDB/wGPRo8+BtOmtmObNMLBCszdlZt2GPdPslSZ&#10;EtDZzveAUJQeQYF5F8xhB0MplTh5U/MxkvhSeBlzkpFhpunU53IjL6sSUsUhjySQXvldMZjYca1H&#10;mGzTnOH+/H0OVaaJOXMZHZz/JBxDwknGxYxGEro64PCGGb9BKCY0fDxqq0mt+Mi9BHgwAfCVJdco&#10;O4u4mB4qdbcu4jqTrEDtpGh1WC6NUdCbFTZNHyQotArK1DeXW1XDnARRy2ksM4GDbwJNLNUiK5GU&#10;3sQkfWICSX9EFSRhCkKggODluf7OvrEAhxMRHPIJBySjZVaRY/dzglH2rnON98/fyWgLFziECI0p&#10;lQCVyvE3YoIKRLTc1lWs5JkTJM45s9j37d5Kbuuq3G/XG74TnPRvuLTHd3Avc0m/oSAucZAzc5Ky&#10;ZxvKdaVJm12oyWKjiuLmSFZ4SUYEygt8DVnxZbV2I3nQHVkN0LWlkpWUHO5GZKnmRh91EzBZ81Fd&#10;yNkwkWNwaAl0M2MJ42OelN5fQnCI5GzPoMjHp8GBUcBH8ZCMGPcoKHEqz/V/zu2ED66Ves+8J0Oi&#10;RQpqW+hFhsslbPSaEIZMoK0L6Sk5ErL1FWKXYUmO9vJiraCV3ZyFgO4mCw5xCSbLMo5cumZxoleb&#10;0aY7CB726fZeGfDCTVb6CyTCGC36dxwIGnnwwc++Md6NEcSHGBAL+FONl7cP7vfmio4wY8DgSU8+&#10;CnjKw20Ww0XDjE1hxhNxNeqYrGyQcUqTmRGdyMHtEaZbySuZZQF16/DBdkw3AdET4yYquTm4qOBP&#10;x3d8XzWyLw1UMKfFFFoLyebNupQeck7X+e9CO6Jpks3N7gwEpOkodFJyRZsqGbF1j2blwzZZyzZw&#10;l1Ucky4jXYastMLmV6CQqRDSYPEHEFVMHLktRhcGclSMA89gznwcOgJ68nsqQpPliFNha065i7Jo&#10;Tk4yjsBBiyojCwGNe1hcMNROmev8+uLnAmUW7vxd1FI2UsS13jWr8we/iLqQmJen0IPloCYm2lkD&#10;TEAgKIUneq2xxK6UZwaSrkrgdp6SgW5ImVlLogXjGzLlGOmv/cn8jH1HvTmIoSy3VwhnL/wqZZGo&#10;Ei23bxNmYlNrQhTfI02V44arJdS1sejIuVMzh9X+JaH/LpYemOy/Md10dWSpi/8/+HiEBa7yA6Qe&#10;4jbv8nravfxsA7XZFE1y1CHdb8hm8wxI+eBOHyC8KYatb9bVjnDZoMxhH5WgTNtZb5GUMh9KQrZF&#10;KjTLUmEJKECUGPLkBTPXiR/dypQrLxAqzuHxj9VzzuUDr0+EeN2+9wQQOigcHPYrLWlTcmyfzxXQ&#10;z5zH+NAOy1p7PxjA87i1ypD8gbDzlAt4ngzrrPHLGG0ZQE1J7rb2AGnYR3+LNH6osXk0w32Fpbqj&#10;0+QKD1Z4NFm6fwoCdzfUTvEIJfQuaE5PIaZ3vQ1FEAHMGMgJA7yG+Pz+kasZ7pfsqOe+R5lYxNCn&#10;wy988yhCr3di/5mLKJ4JETTeMh9idtMDmSIpH4UesurWLZSL6+en7+xnL6d/TYfZz+1m34IOao9A&#10;NIOlxJFf+eBiW+UAauq+4c5Ir8Fp1y1DN6wofSQUWTNacdvzJRZGlZ5w328Xwrk+Sr9aSlnTsA+C&#10;YYaWC4Fg9KNTq8g1DTVzabLMWkhf+Z9YW2PFHcueeGLWJClhxUOZwp7vOZWJKbwbx9AAEo6GGN7O&#10;gjScEdWGZf11BkpHY03YKFoBY82BFzrC6yEMcAeGrjTeyoTEZzkqvJVp0uURd2f1pMSENhznQWnb&#10;V9DKmoww2+imZKUwWnYzfeY9eToNmg6RoX/Twe0hOYWdpJjxBFmSsGJ4//H0+vsjMcXLEkDMIWXs&#10;c9XD143f+IIxUSXRR9vMVZi5iIQUvfJ2QKrDLFdAwcvPxCfMDSiUIl6Frif+WzlniL0rJEjswPbt&#10;oUjaO3bTdJSo5UrsM7e7zdcSLbO4627MgxhMS64GZltycegvhOkmXYXk+hQbVaZbSh4+5t2qaap+&#10;6HumyqzEPRufJ2N1KyoVR3Osz0bWfJJr6Uqy3B0j2a1oCGkKhmocWbpkTvy6zWmXqfETIeXXP40E&#10;nP0dFLDZgVA0wjphWRVx+jtOegnlvtpc8pa1+bFnqIUdyipgF9TY0voPSp9Igj2+6i+bRFuU9Xjb&#10;HIX1IJqPWY3hK72IMiKSimXuKwrLoxDKhors+YNfMzEE0CX0oZCaKBLOe+BcagTpNicoXKB4kRI+&#10;zn488ZQYT8/cWwl4xZ4HO7ygTxGmI+yctEEkRr/59k8vhwgXVID/HF9/RS4Er8HFEAuf+Rhd3glF&#10;rxNqeLnWXp3Erd3creS3SCc8YHgzkpv+Im/CwV/9H3xjMe2r5rRx2dW5kmQ3hh/9crt/Jxv0Ckh1&#10;t9JSI1isdrbq1uIUOWQS8m43pZz8SSoUFSpTWs1yh/iTlnH7gjG4oTGDVKosCOU6YWVmKrnM5uXN&#10;f3yl9uklM47ElIxCT3qHvGlHxM9MLrYhqdYRVORD9t0SwI/oUWhlUAmRHaFMWY8TPvVdCdAoGzVM&#10;5yRjW+0GHRshPYRU64buA+ZKaf1AqajIHavwZhVI30SSriOjFAyKXaNxn6WZGTA74U36BFs7MVz7&#10;lr3mgsQ4QpqRPu+kEGN8+75yRj8Jswys3z7+5/1nRP5zBzGCV2JTPMpeAb3xSMgpR8vhNG6sqTdS&#10;8FqR0UTTpIQsyTjKBVB2pQvdmFyw55WNAgpMp5iaD0lmPCe/qYtDfMU3CkSpbtvA1tqbWuLoNs82&#10;srt0sc0fk5tZmSNTTnLuq0x/lOwCbSbKV34oGT0NDYY4BkdRWdnRlU9yjKaBm3xlBis4GQKFRzxg&#10;jxcngDRqjJnBQ1G3BpWkrvyyCq/p/8M3fRyuvinBJ6yxATgK+FzNpMOf8tFzavbrh9C/+OkDni4Y&#10;VRxRHoqeF8psv2CEjwZ4mrWyCgJJ9w3OOqRdqVqPoyav82kYzlYTVPfFJcmpb5pT/kgRcxfo3rDg&#10;mOojYPcCzCaxiKUip/eInMwV2rN0J0GFrmdm13lKRnxCc6JKLeEzSUkJ0CuTV37pKrGCmYSPbAgG&#10;POZ5S2LEQEXQMEy8Pj0lvPTfPfgBFyJW3L++8w6c4UQHRpPmFbkF/hacXWu37jI96u5vHyz+7KkD&#10;+0OiPTT0ZpcWfPW7+Ju8SLswWKMbe4m7Dyysm1ymk2WTgfyKiSqUuXJsD0ZSYdfZSMVFVu/aRVl5&#10;mCOUdhtRM4ml2mgloOTIoM5y50prrZ14YEBOBs+H4iKljCoNLiw5oX/mesfT/LqVwjmflFFRMlv6&#10;sy+TBWTb2LjrVY+ny2TXacJnVKLVhdEXbfnQ5Kd80EomHyNxaNuh2grxldbkc1vlJOSGsoPWdLUD&#10;souImgulmwHQ3YXZXYgmGDdxG+HAKGIwSchg8BI9EBlQTAwmmS3wL4+ZKSQCnElFB32KxO3r28cn&#10;VyiNLkSJBBJmLYkYXg0ptyTU68fvRBOeyhF5YsxdmYafWCUHvWfDHd4yBKLX9+efDSvBraPbDRdJ&#10;UtkdK2kfsn3Bo+jRwZ/uBqtIDrmHlPaVqmDUKwTLa3nMyeRXEEJZLcZY6pYmqsSi3TLEIQ8viRDJ&#10;JS210pUnX9PhrnIlJ3U5eRI4UBOyO2FW4wpJhh+uyeLIEPEUZkKGaDYSFpHMtdc+EIr/+cd39jlj&#10;c+4ZX4wivrKyQ+KMmdtx01HAO51EnjHHZCiRyyqoFDlQ44x4duFBO+5LjGqIJKlvYI2V6tLGBLmo&#10;m6qnsLA9siSXPMB6SlyIwF0ZerPuXxnrxy+08Jm6j7ku0Jv2Zyl7mu4yokQ48URkzDP6GdSOfESO&#10;cGMLP72fcc+ftitVHjfJDSCZ0iQlLiR9S4SB5bevue1LsCJSnXux+vCpNKUVSkApeuH7hZxlP+e7&#10;y6Gu42AnRLRkMb3TLjIbUs2lmzKhV3/Hd7LFFh8P98oDWZK1SPNWVgK0zWXPrgypRtP71qzUNVex&#10;U4rpiiFmrWKIER6xyS4iFYzRpTpk15vwaGjXLKWnpepHfgrIXgtrs9VfeGAmWFQIbfhgVXHCjEKu&#10;gzjhcnp76bCnvndcHQGTBGkoL3JuQ7vyxSE+eDu+9iwZc6iUJqfcYkykdSbmtNsKsmIBqYGVlZQD&#10;KcC7Iea1BsfoEK2wGc3GmXQk246bwWx0ioLBeEMmaUn2lJ2NLZOFLHCoqkiHinRxOikju1wCSRNF&#10;jSoTWhpKoIwqzhyIKZTgZSDvrhp1vB+cHU+s6Hd8ED/HuEGI8BPrzGxe+M9JngHx3gv+zLIYQyhp&#10;6TD4703h10+iCr2evW02VBY6msztb3jovOKLiF76RvaAU+VX5IRd+TfaNq7pkvdkFTcuC5Rb90++&#10;uKhzt1aDC8t8EQ93pEuQro8HkwqHPFJzadZhJqv+D7NJroW1NqNmp8rfNP8FA4eRY2YUpAaSrg0t&#10;hhU/OfmxpkYAxgLnvmODJAqHSc8CZdMamsP/W2ANahElbLUd7jQ/ODYH7F1zUA2y8OyiK8wRaaF9&#10;yRQhsNQxX7hLTtNa1drfzYPLD1BG8VUnj573gy/ZlwIVjnlq4oLJnklQIFT4awjpR654GkYmZjSc&#10;GC6C9LgKtsqIS67EDSLm68e/3sL13XsJYwH3ZN6IG1wxvfICLaEiMS0zF2MMAYXtLWCWkwbiNcGD&#10;LyTty7qNJQSiN75vRDFu4mD2+f78I9PYdCbHESKtmZ6b5KK/oueIsLdOl92ggOQPzTdILTbgrzhO&#10;aNY07aFxITmsUo9aT7KDB0Ysb379c4fFXC7U18VMSrlCgxtZZtObKBhC4bWZVUa+y00gV8HdZhPW&#10;ahUcEdlIwCEOiBiNHYOJJJtXY87P6DcmdFbCxtxjOrFyR2hhkAFxgMkzX4HDAuyZsuZQYz1scuxG&#10;MD4GEVdKNskhB724gc+nbza4GjCgGTfccgYJl6rGqJbfIA53vRoOzv4IahgSuA8UKqA15wnX8/Mb&#10;USWdkrC0YaU5kwmCh6DbUBlogrSfXRiKEJG9eHn//P07USMBk8IZ8G+GBKcjhAiqeuMNfcJDGjB3&#10;aDdkNBjZVXHKfZfOZLR/I7bwZLv3g/FQBbo3/xDIzm0vHlp+SLGEPfTAyJ2OJG0vrVpc5FBr/3+E&#10;7lptUia50waylSef6U2XwSGKe4krNd9CV1SJZPJozU2bS1Oo+UA3s17iu9luZmsQhCx3eZgE8Wxk&#10;SlZVrQ0nh1yNqnsScMS/xZ8KYwhTFqcts7lmIsNPwQU5uxkIxoykqYS/6zCgcE48+Sv7i4k5MeJP&#10;xFKyS6RYlxpoaVHPFO7coqQ0wqR4h5pCivEs5Q4ffumHxoTExYwcWkAtvZeQxTWbJWAg3Sx992QT&#10;KL2yaXIdyA9aCXlWeq6UWaT8MwEsKjqWqJFAYUczl8moptcyy+Iqh7BCN2rThLEdCc10bkJEYcRz&#10;W4U7IU/vHxFnn/kLHy5BmbzwO288Gppbttm4Fmqk4Gdk9vIJ15Co9J3WQoTrTZeuiYwzzWXnWe0/&#10;O0eydNdBra5+ag8NObCLHpEy9lu5ryUu94MvgmFxkoLJXK+mDntUbqZTzqVMwBmhSVWsbiP883tA&#10;k1d5RA8EJYeSCCRWML5rhnMV1Y6siStMjdbmMKU3W9z9ZtHscMfiXgCGH+26yb7gNjEpuwyB5dev&#10;fIAaUnYANCbEKKOCp8Ww10DrMfewp07GMs+OWn7G0YwtLUuJcXRwPI7UKMD+uddNZhG1iCmiy1O9&#10;WncfdE9LTsu3wM21uSrbOBS4t3dEooVGgHvJJNI3sPuZlqBIZzpxAdzuIP46Y5GihRn1n31DbcAs&#10;wriSUY0TflWiscHowH0VJxtEAecp2PpQycc3RJOACBF6rmSUJMb6VUN+cIE7L1ZWw5iGToad3jNP&#10;scKfOUXsfHZ/OnG7YrJhLozg1nUX/hDeBRcNdfn9o4YgsopvytuBPVKJClybu5FtkYPDerq5etZA&#10;VUc631lueYkG329xrBYKTpa0lcx6X2pR/UD6YouxvgzJtDvmKoaTH9s1eDT8CwgXh5woks+dipmf&#10;KESeywQfC/csZ1jkoPp0hrHByAi1h5mhlFxRcv6YN5+0jJ5dct6fwTjG7IGFK5WWiCgynXH/QKxS&#10;zL4GhIsw2rqIY1wNpphlf3CsaXapQoonnYQcg91VbEmSPr28vaQ+vsZglFCbUpMHK8WYVbOA3rMH&#10;vdUd0H3cjXUIMyHZmJJO4z9QMoq9I0uU6TgnU2rC13C8r8pQZ9AbQLwQ0qBxIOXNDB9aNVgQfpBg&#10;r1W8J/akURxaPaCMFYHNKEIp1iSfb3wPiNPEjpsOgKnkCIqRTTcueTtWsnJdb9n/HT1sW+fgkV2L&#10;rrs1Iy2GUnT251Ir4AJ6RDcNDFdAMf+COnI5gopKznb0q1FmfmWKSgyOrgrZi6BZsJfJYixGnEQb&#10;1pWYD424SiNFUfYmCLEBRFLa7QQbZiScatl62G1bDveTjxeCyK5jn0LoI+oL4w6gmEF5wtZqziBj&#10;yvjbM4i7wita+0JbZFRSJpAkqVTWZrUla9RU3bYjRszDyqX0GJfIHjOConPFpql/eSSo5AEaKJuk&#10;+14kXgzFTVphoCWONCAQUIwsdhojm7FNikaSLa0yuHBEfuUonHCBaeYbPBv2N60xBJB9BuRMowHC&#10;q6CE+c8PXlcpeCGfBnNVRfD5nJ9+gyHbqBJZ2M+PF06S6eddNhnIXez0zAParaJk2enC/3/A6ptM&#10;S7a1V8NCXcxhzVauQHbclJ5MUqFRJYIFBks1IZ9saEmpO9ZGcowqIFVwJanTR3JHdGk3P9l4mFxF&#10;88tikpos/whCxIUb19hRyeRnotJZCyd/Tj+HRHyLHH2CBHnUilA1HkTEpy0DhCGSggYX7EXHe5hz&#10;yhxF3QyocMivqJWjkp09fbEMJe9nqOZJbPNARa7hXrmKQ21Zfksm6MB+en4LqxvKkZeawqaCCqo/&#10;GwVra7pIZekOKKSNKkiIEs4X7LcopSOvQDppJjYJQmwpkJgcF4SIDnRNvK/K+E9KWSp7+eTHJivt&#10;HMYyLz9/QoQaB2+88phj/vLxLz/rZAhrsZOXiu7987PfWXbldBmK7EIPFQmbXXYlD3gQ/6n+gmPQ&#10;2qbOZEMN5CZ51AQjmIZ/wdqfdAiybsq6zFrB7W7tgR10skWLLSN5F9G9KMotYZrEtflsQ207qhtv&#10;8itUdnTdRrYqUfaLjds3yHlz4ocxZBKJUsP8mL8YyznuUOJ0zxG9jZPH4w/PSd+BAU0xx02DCTY1&#10;C4UAWeXmS4Ia3tD9InEX70AS6NgytJsH2Ohmqb5u00B+zjvDMuOOr7egrcLpWHuuzlbHQgU6xRX5&#10;1YyaaQ+JIbYDgquJm8FWQZayhAxiQJKM5pT3ymimG0QVoklBADDcpJpYMxExKMRL73gkSESQSQiV&#10;xOlr/1xMlaax4MaMv3crPwGDSy/2+/3jN9c9isVcJ1XgBOb1k1/Z90Bk6UpvmAi7UZGp/TO69tX0&#10;0yGv7IY/JQ84lbCN90Ms/5hPC29C1mbZKqcXSritttLKRv5As3m31m40Nb+RJ528WsvfNS51m0Wm&#10;CreubknGYpnF0a6yXOhms8gPEAwxUtrwKP6CB5Ex4+SkySsKJPKx5VnfYUHGTOQ+WlJla02igPOf&#10;wcPIShH/hZlhcu6MFDoZclU0b8hB3Djc15SdM7F9MAfQNkBbXVEamlf0Z8pBmLAUoy8t8zHWsxck&#10;rYQd0KS+W8dT383HgAy/JBaIdzKxlIbsoduCANIklfjruNFnyA8Y/cSOgCiDkbEkg7lSkMBBofd/&#10;c9mCnJqe9zVYHuTwveVESd5s45ZqgpNvmcAzh2m0Ia6885+FP19S1HjRaBOSO0b5MPggDGkoojVj&#10;obB5PGBMH1z90B4bbjvkC7SgJ7dXxSMHlHyLlVvNN7X8pWJx05Wsjy5zesxeQJKW2Cyo/rIwP8m5&#10;AmJrerghuk4iLgmZPqWW7lrJsPJKljBf2TRBhrRr6YsJtDkCCRIdSZC7wo7NwErumAiysWSSshtq&#10;iAyOCEcIp7SHdI/qw1FnyHSsaJKqvfXCR2V4mznA15Q1r8q2B1VUSvW806E9baqKXcF+Cw6sW0fo&#10;EzoyAghLT++MEnS1iC5DLxrNaXQUDNHkaW5v9gAorSzLwmqLKFQc6y+IIdXZbdOBdhFZ4tiICCaA&#10;OUqiCD+DTTiJ84kjpIYbxjUzxl8/3z8/vGQhVv/wT1ENALBc0vE72gkSCQXpsx9Prx9c/EwoyCr9&#10;9sbFXeYboTLHMd4g5743V1H8zm2cUot/npq4nHnTlG997/zPGDvfQ2Fqb5gPPRhqu+yG9uxD8n8B&#10;FV/uH/GN/G+mdYRef1nMlWxaCt2VaZrsoRlD7L+M1Rc56YXhUC9R6lKcFHwpHwaJshJXAWkaUsoG&#10;qVRe/Whc7+RX2RG43oXNv+LPWYnMRhKVWfi5JodANkfAjpMcfF4qCQFt0yNeM4VV9EfMfGdeXmBY&#10;g4A2LnXPY1KVo50n2Dnd33+/q6T6U2DLDdiRcZpcpFEdjuNxpHzSRxL58wv10U6bzogmnzS5+84C&#10;XRAcNNgW6FqDqbamCVp0TWimKYaUUsl+/5upHMIGFDcXyBQkoCREKOg3xUMkqPj42PkDX6PgZqwR&#10;hwvPOCMYEHTe3t75/kQmBS+f/zKdwc6UJFOUdCJhgh9FMHww+3jnRyMTjvmDoN6izSznA2VmoAYU&#10;Pejl/c27tfYqiQudvkxw+uIR23V/gF4eDPnVNOI6/asP8VD7X1oRHLNszUayuwUjfTiSQtHoLu11&#10;X6Un4yCKgweFUHIXlybdTYSgvqaP0gdlpcdIzSVb6sJYjfpkZ70kYvM7deJI8xtZqOdv23mbIuc9&#10;J2vGh+tQ54BjnwHgCAII53hzwudCnwhQe1Ebi9LMpErxRIblsQCxYmaQU+n5928+HHmiJ19li615&#10;BdQB49sUM5QxQ4o9dhmbGVf+0N0zb59SaKrHSL+AMm1PdU9P+ZCnU2qmK5Ix3yfRg7YF1zbCIFKS&#10;C0PCBzKCCtHXcEIQ4Qqot1GcqhichyBWI379/DcNaTgh3pjYssQc/4zdb3Ryg90X9nn9LVde3F9x&#10;FvKaY+NTLkIJgoYLLpqe32MP3QiUov0bj7MizPo5z4DaXcB+aJ/YfyW/w2M3Db4RIvrSp+Xi9xL/&#10;pZJgNKdlbEM0kxvywhh0K3sRU362O4nPfbIcyg1sLsrc1CWTyk9+0VKH30zVQmYSlbSn8lEOe9Iv&#10;ZImVH9WdIQelR+k2uOJHggdrmU2yuXL658ycgcComg/dGXuDSjAYwSAfbnzDHuqoYnvj0qQlJh+l&#10;dzpwGWRghuPdzxd/fRnZFOC/bhSssFj/ZeY+MyYTYGwqO8OdCPeTIBWDVojZtCw8MjNKsQbtFy4v&#10;tMe57mfVhtwCLVsQPyhOMzJ6ubQgkgjzmaoQVYgc6T/EjSh8f4fRTkzh6u73O2/SMvqZVry88LJa&#10;upuJTGYXQYTZEaJmrv96n4TnyLH2Dm9fYzGyGClMeWzEc+VULBsp9c4kRUllSd9e7X5XemAWku2S&#10;Rfb2pDe0cy5mMkQrveOrrPy9ngdE8aCDSZFp5gguoyNV1LRY8ogkIGfbos06V2m/IFl2kkOTHT24&#10;bBT/kbC6NZuyIxC2wPUbpUzlu5mtWEEKlhz+YLlH6R0TQE4IkTzc6DjgnP4OoRwOBokcCV04o0bh&#10;ngg90DTqiZjCVQU2Gdxqn7z2H5tZtF7UXZMWdYUbhJ5QFaSpOmoqtb7YDZpB48caoyC03jOsGRhM&#10;flSNk6fXf/+HV3HePmyHRZNmt8lA03FZ1IczKNRyhAYrX/tshI6Zrci9ZnR7z9bQSYzx4XFMiCOd&#10;s3gNdCFDOlHF+QWDnIASYNLhzlsmxIrPz89MPNLwzGsUqMyFk5c+H7zSz+1ZvvrDt314ZzEO4yUC&#10;vk4Ue+NIrpt4b6UsKZdf8fWWuUo6mD63s+08FtbbgfgCTgZSVkFO134HpH/x81+YIjbm4EZD/um2&#10;0lMo2bGpmF36Q02i6mj2CgjYM+RaSO16dIsRPyoqRDLZ16TZbqYSy+0yaxPpoylzaEm5EbM+4Kvo&#10;xIxd5CRm0rIWHQMZAB0COxA4ATjVfRox58Y5I9RK8QZrZglxMEMsGd9Z8abFfMqHtHFJRf0Lxpll&#10;MCkwvEGVRSsuScrI1RwFHhGFgOc2Sq2TZzdymfD0iwclXKfRmMi5DeO7HLLdIXcMXyST4ecv0CBB&#10;K0ieerEXoezJdCt9w3zlzVda6auA+DBTFWYlCTaMZyJG13Q88okiiQAEIXmKECcY+i88+iHX2fP7&#10;v6E2LPDuW5iYxhbXna8QPLiZkmlMrPw/d2YruxpJKLWpsSfnCXtH0uPYJD3AVlyUsDe/yL7iUtvJ&#10;Hqzv0Kou8H1Sskd7W4WlxiSWK3E2V0xNIzuoZoS1hFBwsSxjc48qgZrJun7BSGo3FlQwkpN03SyJ&#10;GTmk4tUpHroCNSaHbHqSkbAzyzdbRgHrHcMaNZpfYQRqFBI5W/jsdAAwBiRuYwOSQRFUwEpCm2wX&#10;p7nyogc6fvZEWXQ3JIV+ZsHPEDRe7ZxpojKKs3ezBC2Zol6BRRQBFl7T0chxwaB+9a8Vx9flMONU&#10;yqZva87eCHiEZHJ3WCxbIkZJuVgNEdh/RpfXt48Pb28kVhAF0mi+3kOgSRBxCkIESdoQQmxR0JAQ&#10;NrKGEF524zbty2efPZskwjgDISD4jLhhBFOiDfeM335/xow4pIUBxV++ZjWwEFUsBile/c4yYI/p&#10;YMIFuV1AN170F9hf9ISc2Z+WKo843Fh/1YD5pApWbN4GEG3Mj6RZ10dhBcEhAMxti5lrsflQva+i&#10;L/uG9BAqmhdDjJCM1PyBeUi7nSziJVyvQpuMqklVI6+sG1gF+cgu1SaDHv9KTviQ2q18YwpfVObk&#10;JiE3rDCjF/Zfh4dZ+Qu8xNBff0PnGPI86EDyFskgDSI9PNBknZ7TrmXKrGiEtk0v7F9lJPyQJM7Y&#10;kKGePBhXjJHOYugbvNATySzlHtRB7Gk/iTdFLT7oqzp1ID+51u219cD7JEqSktu7CT4EhI/PhAJH&#10;M2M9SWIIQSNoBCHuSAFmN17bpOxPvw+UeUYHfPZbHtsJCM5OUKElqCA3TmR5/vHMw/caUxBwIfbm&#10;DRpjCebJyC3DzZbndJQ9113e/Sfd47Bd8Q3sQpLtS7tI9rF7/8RX9R+V3AR/NmBKH8U3xslLkkop&#10;8SRhn6o8qu7liu/3VdwuWk5oXaomwyjMtmzXEZrKTTZqyZFKly1qWoulhh3cJDRDEy1rrHqZv2Fm&#10;JSam15Y0EYX/+pnBwKl/yKLjYFAiNZoF/KxkxPkciwBztWNg+SEUVDPa8abNpVfpnBbpPFJCdhAL&#10;717sTrcdMfaLuIFpEn1N2WT640rjms5sZZ+/f79h4VZYhk5Qsm5aICVy4cAjcIVAuqVu9oTojPQI&#10;ZkpCpJawmwkt3GMllmS+wcSEyJCN1MxwQgL4q1P+Cyiqfb7sZCTaEF7FIOSmLlGlYQEJYSFM+UxY&#10;uEuTApnPeFWEP2vsrZbahkIJpeiNd2vb3V2znSW4kgdMV1x9Nez/jv+LzV9BQ26N2catqORj25tV&#10;M0yS7OaRjT3rFBRGFTrkymtaaDzEI2p1Ex/GMtKrVaJQRdcqSozW9ahYS0z+oJE5DjcpRnwHR/+e&#10;g7nSObQkGT99DQwpADrgXokU23SgxzpraiXtLy78/OmVh5aeCzfrW0lts0UajzGKilWg2DNvjII+&#10;qzkueiCTUhE7PabAZiI81veqAf4c4ASqcJROHnqdUCWJW9hnv68MPU3TziZlRBpVbHiAjSZTXL79&#10;QbXPGen5sE83PecqzO4OYpWNEc2sJD4XRBLmB+ieaUdENIX4YAjItMZwwXiP6RtXQtxYiZroxF8G&#10;+WIc5mwYEoDQJ6E43ywkVCDykbWRRqQ0QaXxpInRp995oLtmYYVYXNTALilu5MH9hssf+i+CP3yL&#10;r1Kbo9tuo3/IKh1RAB/uEkifdfg7RmE276vQEweIbxi29jKrDnfHg07KVXFxyFsmWWIdKBKVd51l&#10;jKrpLpxl1tlIxQSLg8NnayhZiTlpA0qjCkTTDg7AyEgNgJzpOxQGyp5ypV5jxyuSJDO+k5jPzqSt&#10;41elPiSJYVMusnz4MnS8DRs9QQTFScvjzH2nBC7ZH9RHZX2AAhpxW5l6fPlNJQkCDACeAkIXvXDH&#10;OBM0kp6SiaIuAgo3ZHCpJBtNZBm5Hx8ook3GFGPuqwQOd6MAyM5nQ28EiSIj/6dzCSTREgQaKzYc&#10;JDGCUIxQoDqxirdZ8GmKy7dPi76keZmsYJk6FOlnPZ1lJCnMmwn2aZfs4Olg2Hv3bG8UQ58+umGP&#10;/9/wRftYxw2X4jQJSJNk21YvJ3N2ZTZxiQa1cs/lxHC3qNI0qOlFmB0cclQj0GgSM9ZiDVdi5RLd&#10;aM3wQwTT7NIQrlv0phz1bBXWZg02Fz0J7tmZpkh7S8WBxAgh20HVrB/rscA9zYF1VGjhj/nz84lR&#10;xKqvkLMByQoo3L1BMkbaedJo13EeWU7xjOjWH5r/1IucstbCWiZ7UCEvqXiftpEs41crVDfQIIq/&#10;fb5iw/tfDwY2xh6w8qZj03ZKL28P1SjIsFQ4piTDBhDaPr98vhNJLoRmSBs9CCQTLeDiObvlcGZa&#10;8vIj8x1pLEl9fBMQkphMMP7V+8znzdsuxCrfWQmiVM7vxVH0OV1Rj+Nz4opmQ97Y1/dPfuLy9EMS&#10;uZEcxQX77GTiTl94kD76eAQdOiT4atrWFdOikwfndOHMIW/StezB4Ya4uZHuIv5fjCd9ztYEfZLS&#10;KyvUVHLIXTcZ3MSTikNWXsFllbyMSltcakSStL26LoOa3thD/gEDyS250l7qzyOcGSQ5dpFBOE47&#10;RihBHQ04KUCjeBIakhlCivSI14HkFN3dOlIsxo6tQmoc+kx6lD3ASGdbghBxHSEf5YqpqltCDSle&#10;bESWIFcgP/kHChuL+R0YdbQb0LCPEb0AjuMa4hYDjSTpmeqjNsnSqy433m6dJ8r0uLGksxFDi2CA&#10;Z3jTOoMHUcJ7L7mySfyO7DPmKJ5/vv9mvMeE0U9QYD7ixZGPhrlX3MhAsXf+Nygaqn7NlY8v9YOp&#10;xGqJTXhT02jiisd3yjzc6c5K//cQ2DOV3jD9sd0iYC4BnfQVl4926KPPBzyqhjN7PLgwFXez1dLN&#10;miirVkmFwaE1qE3F525tjarVYlJyyVnNjjj5mFK40k0mv6hrS2ImQo3VuLota1DGei/LXTc5prPe&#10;YMD4BpWTdr4SipmKn4lZOeldCmnGDB+nc+BtVFQZrxoyHN4gO6aAZ4lEl+v8Sb0/fzj2RV81wLhn&#10;Tpz2oaxiIwcUGc2W1D3VIQG7794FtYqxDLhuwpmi9Zu9IRxm16tJNgWwwMbG0x0ZnpYvLkNBo9ka&#10;nKBJ7DcVu6CurLD6drFxJGOc8ax8g0jGNEYJ2DvWAy21dQeeiOU8EUqc4XU2/uxn4kvmQ74Dlxkk&#10;3+ThqXTMjB48WE5xXtTNpY8RR0OjRuxgvEPLV6DRNpyw0SretOE+UnqtPf+w0EFd2mvsf/MhxJLk&#10;0ukUssUwzS7NUn/a3o8K+Mpf8GiPQZK2eZiyl2qhdFSVXrqSUc0vTOL/ZMgPZDRfxvwvGAOLLNZD&#10;RScZsTgmCkYIjj5r9ZLlugeqhyj5B/4WVYKGlMkg+po+5zkrRM/5IZswD6AiX4HiUuP5jVceMH3p&#10;7ztFnmPccRSKceVGcODY99M+WwrvJ3/BsAO/fs4v88O4V2ZduCs8lIlK0vH045e/fW1VVG92Y9cX&#10;5jx/tlkR4wEj9cB2A2YVGcfjQsRim352AXULkGfN+KvzMJXYUfQu0ZkbskYUOzkDnM2Jwmz+QU9A&#10;dYreERtP9PHjOdczKZb2oeAZTsIBw//tjdu0vAmTGQnt8EvIhIQ44Sf4mXPApX0JN8ShT54jI49S&#10;u3kcTUhxaynaY+ZXi3LW2JF2KNTSkuUvzCEoUWZxuBBnRiz7aHcsHxxfQHtXSd+b8VCujE29Gsv+&#10;XKrF7NDNjgzbEahPnrkKdoOqdxvF2A5zpyWGASGXq2a4G7M1VKBwssoPieElqc2y18K6ZkegDBzi&#10;K77EkmFLeykzS9FR4IgI5wChB7GPjO+w/YqaLxJmEPm5yXYtXVOkPs5JkfZmrWf56mrEdVXGm5Wl&#10;qvZHYCCDHxF5Ww+XZNy8v02kmCRyEjMobElTMp/U/Kh37PVGE2JB2tIpn41pAc2RHaOurQAsv4Wy&#10;EjCmTGXBdKm9SoiwXyeiEC/IU1tiQLQZwEk5GgpC05CfvHrP9wO5t8KEg5mF1oz4hASiS38okmlI&#10;4nNiAKEEF/g0LkyEwF2DRG/V6qYZFom62nI1hOsWy6rAuYr91t4lVaJM0aYB/RCGzMSe2+6jx1Z2&#10;k4Iyqv/E8Q5uBpG3TSuVvqxvbNIlIJuepQoSxcs9YDQqzt1aNpLSRzLpJTjJKG7SZJRcetPhzS+9&#10;6aWaJQ7Kz7o0pOlJVjl0V7dHMN7+RCPJSbpmy1Qloxk0feHxTo7zoGOBY8tNBkZBTi4l2GDGJQu7&#10;ITOpqhHBupdmgihWtVzTmHArknnL7BRiMtvcq6UI4EoGGhdpmpEp5Ii2f0LSEkS2JoLloVOm9LZH&#10;7YkE5bMojClGlBjjrW1hOB60VFYcGSbCEEaiY95iRBlIEkOMIxwIbp2A6GKeoc21Tq6m5hnQa0KL&#10;0YCfQeF/ljkwjn6GP5EtYt6wNWJ06jFKutkgoc9QuCsPQnZh5lKhWkgnRKdnT0InSA7spJK3HjqS&#10;SyTsq6O9rC7qP1Aj0nV6dx6axim6yU9TR6HJLo/SB6ZqAbHM/r5KYX98oSh4aKAr82GXCh5sazYY&#10;+SUrZ7LCoW5rlqpgb7mpw2tKmC0gb+yEjGIphcaWk5XirmXOaL/q1rPfoOFQQAPl5gCYD+IgnckY&#10;oU9pjbcwIrTopkPZ86bznJXbiJVGXsusDKVa6ZFhldM5J3ErQAV5QElKdaLk2yfc4w1lm2yXJWuN&#10;poSZkvqjdnn81crgqqcVahTedRe0Jc0hiA9aq1Jup0Zq5xFMAgJHA0smHXD0vdGC2BI6QxoWxFcu&#10;i7gwennieRt3YVKQn0lJUIjT/tpBRLy979h/4WeS3z9+xzkvvEXovVl0XPp4ycRdmIlG6er5NW2h&#10;WXPsm5TIdIlTJ91K7zZNP84yq6B3NgVLkR/pXXhK/n+FFr6nyY/HENDD29SBmu5DFaqWKXnZH6UJ&#10;KvPbFZA5yQoWX3kwdlXF3TDyMndaSmZQwjZImZ9iFQ8jkB1PZnLLDH8kZ1vkuC8aQIY0npSYnN++&#10;nlMdghHQweBYyKnsR2UOOoKc/RCY/PSWQxL3iq61TFCDQLNe8CxiBxPHVcImxzgn9jyajUaP9cod&#10;nKmCpDc62Pkp3VuyeItab8Qj2BbCaKxPMVIMhw0pZ92DjGpleJT35+2mJoi3V3JIl5at6TRoV2VZ&#10;6En6g+BCfzeqhENJ32YhpGTt+7ZOXAxvmbZwjyOMYQY/mbR8OOdgpH9wmH4mMvzmxitHLTv/9MJX&#10;fag4weHNGzBax+LZu7iQ3DnhJouFTA0fzGww8R4Poq6xfpu3/vaAzEpX2pvtUmBH3VEBfSWxeOD+&#10;KPTf+GLeyq8mXNRBRLa4ymm3fLF7ooREeogjcnG/XWeuUlG3BzwKpuSSX7SLS1r7ZlP5qhWPL9kM&#10;bE1GNRqIYUpei2qFo4WKopqDK4bcs2CCyskkG1UYCXzkC85ax4HnemYLjhIGQcQZFVRKiZhzayKg&#10;Udz0HQdBjjdpKdvoHtBgm5xKekLoA1usfSUSrSqQNoZ1hJ/1CygXJKLo3kqeuKPcpimzgZILuJW0&#10;oQFXQ8VMm7bOLtq6//H39J4JgS5GbTFCQBC52YpNeRsnQ/L5899/eV/XkBKw08xYmGd89qchO2FJ&#10;VInal14L487zz+dP/t+UeyjPP1/4gjO/gJAu8t1dIgGRwqbydx7PaSp/qcK0ZN6sJawQO0DiB1GE&#10;0OEN3UKijoYmjbEXQNzq8nhOlk4oa8/cVmA3tu8W7Rg1/8+xpXoYJIOr/gNZkmw3Vcnar7hWfxgV&#10;octewkNZKOvDFdAF9eaLchf/RV2l/JUki6yKCO4KMMKj3/wkN/XgYk31DVnC7SIGVxy5MDHk5EoI&#10;Kt6A9aw/gcUPRySkcc1JwBhIpTmUEQAtpXAf0KiWYblhDW0k7RbPbw1P5eZcwclKhKXTPqkRUaG7&#10;OGxhTdMY2HzE8wNP+tQy+zFvxhXuVyFhS+2KGczIWGul++FxmaGaz/tY4b1GOEjfdXZ2rNsZJOww&#10;ipeM9UZotRRKfc5BHPHOUJyYEOEj8HUVeILP89P75+9//2WyxzFhFtMhz7QlA98vJk8E4hbuy/OP&#10;FI7MyQq2SQgQUFPY8m5DiOQpIrE2kdwugOhuuqIdDH/kuz6CXrownWR20iEWh/7D17eivwgfMA2c&#10;swJ62l/qwcHaPkiH1hY6G0+WWQaIhix0ItFSww0zVBMk0LsNoYdqmkwqVCswq5mpzTvLKndpgclc&#10;Rz7KBzjmhKFjiOWWJPFmLSPG895TP5CQ7IcuJ78xgIEwhx1hst0bmq9ty+oJIpgCNehOBsy6FQ8v&#10;6uXwIVi1yJSl8q3scuv8aSrKSKww4qe3d80tkjJonDCMqxYZ4pY6Qbt9p3FSNMw2pk0IXt4+64CV&#10;8m5cy4VqoXlXhb5UJ809zxeeeGXk9zII34YVo8jrC0+FmdAxX/HZcoJKTEKl8sj3ngsFuMBBzSMd&#10;ggIhgHdZUihhIMXShkSRTHCQI27kmHjCCjOzFqrvBRBGlxq888iac6f92o4F6RPY9qtJ+f8F7dnJ&#10;y9zTv8H6Lpup9kYUR1rNgy5wB5DWYLD7MsBo2WTlrv0dwTVXiW6TJbWFLtN8JMFIHmRLJmWdmlyq&#10;WvXKhMxNNtldIMppWZnUsbLlpa78BiclrlckGcFKiCoMI8cl0xGGgMOjo4FxwVDo17VgoUfatszq&#10;tnQNB8h7EqxJkOGWcxXPNnwLFmM3ssovEyp3RWrR55fMfCKKkGZrDV4+P7NLsdBsqoGnVgz0wRNt&#10;i057GeUZfKhE/REfnjPLaFTxtx9S0/MrtbrYKJPnzBDebQaMjm2eFWAXPqOeZzpcZAZMSiKi3gxg&#10;wgEXfVwGEU6IPFETPrxRi0SUctD7ogxzE76Q+NpffeN/xnBkgHn74I/cGyCasRI26gBZ5fA4ynyS&#10;4IIJC21KxuyVHjCbLm3vwtNf/wn6iLT0EOJGfmHCPfJz9AZ/VKrgq/QSJqkyTV4WqkKwO8JuQR5N&#10;zeZMWkWS676KyiVZViK9DCh5M7r0f6TWevGVnaWQuouufMh7Snbjbgh/iW7KCR/BFUgmc91o06kK&#10;53hP9gYST36GUClGAMd0RskgBgyvtqo9XXFTio43ZCjVN2Mby4yM43NNIEqOgKqtKKhkgYBLlnKt&#10;jERLrT/5YnEQtrcDdEoLKY0mV2PeO7a1tJtx+/qmyVpMyafXj3+flVlB0NkKVVJLXRgifDoms/2I&#10;uYLYpm8aTKQBQ5YA8vrZwct9cUNGxFgTARjxtC1i7AOmJEaEaHkOlHDAU58IEhb62IhrIcC7JsYP&#10;QoymUW3IaPKWIHQFkvdMJ0sSz2hV0IdLLu0GN9cRKp4NbL6wH/6O6cgy4NHPcGaPnu/cV81lTmIz&#10;VwA3ywW5EXZ1A81Xks31PAMKbd7sRg9ZaHUkcPJrt8rjLGSp4cmitAGXTTD8PSE/fCUaPmx3YenB&#10;A3Oh85TdmjWuyPf33zrt8Fz3rJcsKuDpCpijrYwdPc0VfBrvyMKp4NfCRk0RN1IdMKI98zNaKCx0&#10;qE1BSfmzKhyXGcABvPLxAdzXXKUkrthcRC03ZqfM6xuXLAsG+bs/tqKRJrHlj0OfPn+/Z49WkllS&#10;/3SI0th3pzMK6TfKk4yODC1ZdpVarIp9d+CTGF0Yv52TMJAzPeH7m+0njkxtndrE2ecnQSEXVdEn&#10;LlDSSyLiwvTt3O+VzSzqqAgv3LGJAKoXPtqZviHDmFDDK3hh+4dALs1d7dizyLq1ox6AZsWTN7Mc&#10;eJD+f4tpwJC2q02bBgIVq1+5+Vkrmezs6B3a+QwoerfNhi4oPMSDHIzgmNSGFaKyUsNHbiYB1bSi&#10;G2/55e4JWOJIu506s6m64wojX1KJX321zHu1Z/AbQTKeGAM5dRFy2mYkTPelxnBJVI5IMfXHo3ax&#10;xyW3EVMcHmHUZrVeUIRVccAoq/muQ2vRKjdRmMnONG/rQQdVqcWeM9YYuwk9FRXqyRIbuN5gR9lp&#10;w8qbPyt9AyUSLzIKw2C8bS4oZkrCDMM+sPNoSRgCDZEgQzT+08EwnUeYFAz1FofJ3CJXYtwyb1wg&#10;YuzcowhPSMisJVOV0Lwo11+MnOCBjmf2GyawRmGxWkChvoB+VSPgXi/h5YWHch6OJhLNweZAir1f&#10;VHWXHLSbBpLDe+VNbno5L8JfIqlKLrkU9LbxUo1mm3ylR9iTZFVgvXg+DJdlvgdUsZIveBDA/GFz&#10;Y6sbQTLWm2Rkw0mXGcnJQ6iCJx0GX2UfFaW6IBgcYnDNSWZmQroric+V+8wi4eUEkk5Z3DIUGSkM&#10;6aUYIhQANsE9PqDLOQUcgzxNie2eErUuKmvZqoojKHkrJr8OVBRcxtH+E5ACGijzy5+V4gKCh6Ls&#10;xNiwuRe/vCvaveu+EVU+wjWQAVUtfVqwuoVF9YoDOxWaUY3PGqRrM84TTtI1TDaaJCPIEFAc4hgQ&#10;XMK8ZJ7yuv/fQZxB8fI6USeekxEdnMtQmHlWYovBAD6eY5VafbDcl1I2VJhTyuQUcr3kiWzhvAp6&#10;ffdnm/bopIfMptfhmn+P6bGH7GsvHvxV8a37rfpvmPZdaNsv0dV28sudNsOYlUamqpRXQNMps3UB&#10;TQ8rMWQpGB3djAKpCt3upUZwJME0xWTEcIcsQVqLa4kRiRSJaam/ICcBp8EJJFdmYkjh/M+J59nv&#10;56nnYRXzWTGz/pgxoSjTqllL07SgzTJjAhRzn6dUq7kl7meNAnJAc6e4wzpK7hD+/MkXGteUUVpT&#10;DUaKOX41F345OZwDnfHF2KY5bbCm/DoMexxjyzP03z78Nfm6E966tNYIlWpukbrKCLdnEknsPJqN&#10;DN+yJMydnG3QoECCkGJgyQjO0CWqMIxZ+C28ju/AQD2lkwQEjSj5WaYxCs83lluA4IBZpjS+1J8o&#10;0eBguNACukSomgDF/kqlzJjzL20eGLqPY9TVjA7t+ifaVe0sif/n2HLr/2s+KDvCZF/U4CZlJ4br&#10;Pt0lZZSxzbk3Kgn1JN6txcWmd26NFARyFwtgLtkUWFzU36AFScudCkc+mrKbpfWSrocekmRQ8ibo&#10;AE1iEDEr1U2ax44zBjYbwKQSVtFAk42ho5A2qOH05mxHISx31F5ffAPUNcHUJdErkqmiOtzTKoUH&#10;jFly2gNzdvtnrl0wNJKxC7aElme8vbGDMG1dPKQEv3brvqsh+/n09vvdr0lnhY81/++X2ZyFcEIK&#10;SgeJIM98/Q97qwC4bF8KOCNCr4IMDc1M+FUkJyPeg+WhcuS/EBltiCDebSUK2eXYJvdPmBsdiCBv&#10;n3v3xGDhvz76Rr73XlgbKUJtuMhUhqRekGrhxvedDTeqEmw9lzhWdIUZlByCwt2fnjnM9NWKF1/4&#10;r2pg4SFusL4vNf8Jjt42ctASZdV2Ofqqhr3KXVKSozaqpPRXWOmB5Ioqv2kv+lEV94e61s3u4ibS&#10;JdK0Q+8mDzn8ZKugyGSja/KIngETQboO5xJ2RlLH1Zz/DuGOjt08mr5kAtUqt16JDDte+ByBhZTm&#10;TMrgOI7uQA0q1xffpeVEzhme6xXaqJKJ/hDJak86HhirfUqtD9MSQhIXGcBhY43QwgkTv/jH+d1b&#10;xj0Ef/Ac/ezB0YS0w0ZSLBU5Qxh1Tao5vVoRv2yXnUHqHKXxZHMuN0RyAge3jRjuhI8kdAza2JKT&#10;gQ54Oi3TQi6YjAHyEfsUDGGujCIkDE1gmTDTwgkr3pdFQ4JYWjZkjEMmRnnatAPpWg9/l//f0G78&#10;/xZf6i9jeshyl+ZSKKwHN2SjSrZpIHF2loTNuQpOJi+BVWEFJYNSDMUju5Ri2eRdixtLcies66pQ&#10;Im275apMmnctvUwFycbdCgY0+Q9EiLwRpZKcIJz7IoOfG6whZKfDPNhda9nar4pLJBvdoVOeNFs4&#10;JxTIFnc6GC+ZEfRvNSini7Gka8gLazCzNlarutmeyuo5QY9brXypSMeWGy0zjOzzVEm557ff/VYj&#10;snGFEgLTdBMFXdcoiYGhMQTTaggfikgo/vaWgKEUUIh8okoDS+KT75oYTjamEIJ6QXPCihxmDP1w&#10;UTP+9yeXEuN4UYVLW9/YN1BobpDw7mu5IhEIqVQ9YNg7MhGxvr3l+qo7befZuxfxALvtEd+IvgHd&#10;9Gh76AcHU9825lpXcDLFUJMOP01eYjZlm6lZO/e7WwUl9ntAYVhLLPmAYwDuVGnVX8R39sFiFJWQ&#10;VrHKykuLbW4F1W1qdpIajbQmYqNKA0ljSYUPOQtHipOec35y4BUEUDx5sth3F0pt3WUglg4YfZaV&#10;sSLzJvW3qJeMJofzcVH3ENMMwJ76SLmc9lPm+YO/Yp62HS81+Jkh929fRGkhS/340RkGdm3S08+X&#10;3x92QqQnRz8gGOBjKgrZoMntkIQMQ5SFcplGjnsNKUdwICyEJi1pyAhpmNBRrmIY0wkFGfj81G3C&#10;h9/neXn+5B+G4DE2KGj0wn+4NzowB4kwtREOkmPHzyJg7PtyjRJEn/mVKFUWNXyIeGOPMrvqLEcT&#10;/rm5r+3TpdMJu4jJFnxutftMbtjuXsVFfYPR4NxDtzjV/gHlLXbszS0y5Y5ghOS4Rw53CUnWttKD&#10;r1HFpHjkp7SS0hJdSbIVJQ4rvijBOLgS1tLT7HISVZZbETUetYCuCeldc2HmJT/nethk8mxoHQ+c&#10;/IwFTnupHA7S5B0hDpVWYWUDCCV79NAHOEgBbo/OkVVRp5ewDtaND2u85xEB1rE5HsGUAchO5MOM&#10;t12ZZfQyDJE2QifhX94/2bu7SGPus6beNixOPnMBxNgOInf3ySlGq4gO2A0/JM3NRISv3lgIRUsG&#10;w/heDOFA3wYZZik4zJpLFaIMFo0YzEi6/Pz18+3f37w1kgLRUo4owL0XeS9eMvjj7eX18wMpj4MS&#10;G1I4dYQyBH0mfCUrKACdNMW0foRhJolVgbQqU6G+tt/eO8tmF07PPJClV/BQYFUV3st8j1vhu5/Q&#10;bcm9RaUfVYcTS14GFyc4YeBWnaVZo4o82R0WIu06uNkor/NvoPimhLJK8voddmS3tPlKhr24ZLB1&#10;PhLwpdCkX9A4YgQx73KSX45Gz/wEDqIAOQc0aY4v4wEdjd8dIO061GkKJmE4IxxIfFSXUkVyopbZ&#10;avCR9jxxO0X0bqvSQXgdDHzCNHQ4n9jwlNkBf1WY1TgV5z9/PH/0TXrE9alFCvEu60aVp5ePD/5I&#10;kNHaScg0lCqGlU4LkrVCkDDx+vmZ66lY0Ye1DTK7sTsJGRnUmVMYV0J7A0VkJpDBy40UHj4TeUhc&#10;0owfP3jDnxAB0qqXn0+v/OFYCtpQikedirIb7//+9nf0CRmU4AKIP29PhKB5XF1liuIDY8IJj6Jz&#10;7fn2kVlQ44ixxnBCsNINoSUroerTR0GpiF50Pcsd7Wl6YfLvMF2bxB6FrOllHuqB4Wp3H0r+iTTn&#10;hjB/NixQXuNoNdHmJCrKHkGx/pqaJ6qkPOeTvjyxxC1bjTgMpc3rTnq13bQYyabNLLOSm0qxZM1g&#10;XWGXGCOpNSoNmWWyLKv4ExNVJqQMZb6TFUcAZ7rDAEiQRJpaqCnOS3T024RWXc2BPjhhcNUKOG+s&#10;NoKc/PiuKUmExLeZquiKajNs8XzzT3um4BQtWihGVAxLRsFjw/XV71yg6GhcktEJvGOsA4o/v/9+&#10;7f2m1tbvCaG8QzdBdo3NwJAhuN2XEvgsWTuQ8JUk49NRmwHP3Ibpw/vvt89//8ffRyFuEFUiTbwA&#10;vF7Lu/zMNwx0P5lv5KKGmxz8oeG/O/ajTQ8nLPKXycSBRIxXmsejnJrEyMq3BZnaEEyIX9xBiZXf&#10;etbAWhBpHXN64+E/DHdJb7Bur3zFH93333g0/4vPv8pXcWWXZambiNZvKsouJdg/GXXaSrlkZa6C&#10;iaqSS6z4Tj2yJR5xlKXGxOpYviuiUbateCRHvuwDX3+TSQpFFR/ZomGkmCCyiavL3K/tWe84dlDA&#10;8zH8I5+kfV/EfbFq8OWvkyuuaBXjc86QOh8fOm9VUCBibhtgUdYi/lZSQbhR5eWKMeDpFXeA3Rqy&#10;30oeN6ZtXMo8f2YmYYCcAgL9j0SAU1MugF76nANEzMpdjcxnxqjFgtkDdoUrG2LLSFbeIrABFzqz&#10;ZS8SIegWOiauE5VyOWOMIe5sRDEMpEJnDcFzPqoz3XEKw7yCi6F3vjloEMh+MFchqjh7IYxERlSx&#10;NAlzm8xy6g9VxKPsPeI3bqRUptP6YUtD4vzzc26s2LfThS5KlvqC6bobbhLI3b6issvlUI8ZRl9q&#10;hbUprjdlyQcFezP7UcGka8AvnZo1eXB3+87yQFesg3E9gNjtjq98EN+PpiUU3Tw+2kCORZH8QXkE&#10;lZLenbXgjQ/QX9YbPBScWLJU9TnhO1XhZGccCEdBZAzSOh1A9N+PBwh2azZUDnU8DKXH1FNP8igA&#10;Lf31w5c9ylqMlWESCQXJZy8yjcl4VD7W+tRgqQuKpvTTi9/boUK2OoxL7v3SWq0ybt4JtrWoC3PU&#10;xVZikRFDlb+2uhQh7eAJKax2BxsN9FJmQERgGjGRJYI0yrkGAaYKogrxgSSxgL+Bj5rv6by8ff7+&#10;TKgpfImf+OAMpMUSY/ov7YmDPB+SwjuyLL06cqHMId9en39Rlksgzh5bPvkum2SdfT+dQJ+4PuKr&#10;APtT+BFxWxziYO1bebamd1zcUuY1nNbfBaVHuKjyEb6xT0cMhrxJghRbfKWo5TBiyeRdN1tYRIHK&#10;8XBslj8WB2giSPJg8cWm6+ask9zREHJCyi7I/JvlgpAicowYBMA4UP83/MgwJC2NH9sIPdIZUlwd&#10;eLzlvVsyZkJVOMoyeYdkWvDMZCifyf4IC58STvsHNFyH6+dcn5mV2ECTNH4cuiEzLjLxgpyF1aiS&#10;0ap9hvfrx+8335XRTAMMcWQjkpzGDDFlzek1MgV3lqCS/pzQQmdnfvL6FhYrooryxgyR0MJUwjDD&#10;LCIDGytfAjBSJIxgkZkFj3/4IiXv33y+8eNwhAgjQaIKYaqXNwFxiBjDj2U7QfIyqfathVjSuUxW&#10;tpC9tfv0Iw14+5hebD+auLC6NQHbDX/imNxwWaP9oywVonosKreiH09+n3W4L5agSrcky0l22+ye&#10;nEK7nhIm3lexdddGdvKDcqv7A/pFc1MO+V2ZslMIJluLy4HJlSI/VLMahJE/wlKjqmTzBpJuJS6J&#10;g2YU/CJ2TvkrqnQkIJsLHVs5LZIJcshTE3wFX/SkbB3SEJtgOGUGT5y/MUv4MN82PL98zA8vaUVR&#10;Rqiuk2RgRvrie/ThaPHPTG3W9bTkYl9enj5tSwp75kWVRP/eV2FNTPn44KcV0jnqihjarFTS/Rm3&#10;kNJbTW0QZwudRuYqIxTvoRlK6GiDAyP65f0jMRQznlcTUJrk6ghElnKfv//l1ge9lDTRNyZEh8SU&#10;BpcoiBjv/J4k1zq8e0+WMMBchd9UyAXUGxEmVliq4WcTcPQRp8aaURRcU/k+3Uqxou6Xz8+X6RO6&#10;aHe/63/hdov1osB0l97Agx878y7iUEmcqgGHPx9JPMyv4MKWnTxZS17k8BUenPYUGCFgnVLF00SV&#10;0W7fiErlNq14cCeO34pv9iaLMuN4CNJTsLLKl5YZ0SaWqHwkTVnNlIyg1A0TTBJUmpJAuf74Jx/V&#10;3DwhsBhcAAeZsz2er4OEL9t40PqQJJfABOp2aHG2xzqphl/AL4W0vA3Imcv8g+ppbwz0avH1PBLM&#10;knE3gdHOeV+0VSwmeNvzc8osEzbjOzQXDx8v/OSBHVNl0eIbIf8ABlkDd5aFPrTCbinL6CROJADw&#10;07PElFgw2fANPacmmW5kfM/91A70JNz6MIqEznSFe7WqDnIFZBR5SVxuQPE+i2HISJW891GqNr4k&#10;44f1qQuFAYpiFDdpLCGNJikB6in2H2/P9g+7PL10W5S1Mxbfd1px6Q6VwtL043/hSy0PqOpusHTy&#10;ITm742MbDUZZEVjlKGov72lRsz/u1o5h+Woe8Bcx0lE86u/CkT8IYNwQlCFtvsusN4zgrnbRqpqD&#10;kh0ZdzArWTmpFGvvrMwqeA7KVCDOFh2SNPuGNmGWpQaMJE8LDl7BxY2cfq+Thndq8e+T2jDPufDh&#10;cp8GWHYrr7stp/Fm7LeLmqsdOFgaCpr9i89xk6Dy+pa4lGuHjw8eEaVT6qJb20CBl/dkcnfc+Bhx&#10;/caOtwKmOGxR2bvJEkSII73eQdgumeuil7cM9Vyb5DKGLwkSYQoHPvGFq6DED4b6DPlkb5+Zibzx&#10;r/QEAmNKdJimkPMf5iZMaBJVpqh+SCJWkqUBJdZc7mikJ5HcCJiIaBe50EU0fxJBJnkId7/E9xgr&#10;7IbYgxzYP3/DX1VV3NXSX+3DI5pN7bVDI8sR5KgjUKhodOCKKgeYaLX0hbJrMKKDL4LD1ldLIVRx&#10;iZTU3bBNKqmoazYJyFKSZSOumy7KRneyGzaYmAlpF6LKonFFAcc1dvabRESn0pGWNVlZTwJuFkjr&#10;Rfp2Zq2gGchcXi3O4itzWb6/srXfnU+xGmPeBJaCJVfSBPmItWLfHOJduCWdy6/nt98fzHXomRSx&#10;FkumaNi9NBtpEtbDAgJDLXhJ+Nrd1pIhKQMMIAQUnfKKSkpSOtFlQslsRJYTVEqYOPzJm34YRuKr&#10;UcVAkaCSmUXMebc2ocr4QCSJkuCCHwtbVq35wkojrh026R2+vfg6XUTS3NSeOMkN6Qe64DBNDvEF&#10;ER31twZ/4qE28NCCr8wNh4Ow4Tf68GePQjUn5fSEOc+A4NsTw1Sw/HB/w2X8WGz5KlxHeFyaIVDS&#10;dZKb4AiHT3JEI1zXMl2HYd8DosdGEPMkF1/GqX4WznTOas/wINk8nwVLtQdNU88D63IRjiL44Obn&#10;9jiphQPVChnauwPsQrLLEP6USalcUY1jy5rLrX1puSSIsc9edlRP+xjsAaP55+vn789ciL1+YkLk&#10;qXg8MuTf+8cAwfo1dh4m6/j1kQ0MPJKpqF7Tz0QVEiaF0XMD1EuhZ34oJjCSJKi4ZIowoz5d5FD3&#10;8sWAwHWJPLdAuIWSiGJIQJeo0ldc+EJQLGJqREqa0MCFEbHGeDGFJIlQOAipV2/VUOz1PQ3mpbmc&#10;NNnjWbLr5PaBBHTZPxFh+5DemvzCnRmzP7wgv4St+c/KDi/RVt4Q7rGp0MdmFWMyySWFWQ5MVEGE&#10;xiRiZQcWWmqsRgJBkS4IR9/0WJkm66pG7ZqMfNNR3E3IhmdVMulY3AjzpQ82iAxlALkCSzlz4gnn&#10;clKO2QwBZn10ThHmEeyfGRVXBOY0UFRnA0bPlDJBVNsg5r/8/Vkl43FpMihIndTnjNdxy2yicpgp&#10;tYnuLMcgHjM9HPCngA7n188JHkwhcMnci5Dbl2fGNV4mStBpeBhhMqobNimqrAlW3Ew0mABydCh5&#10;QSWD/53/ZX/ihqjhxNSLGKNIxn+CTqhc7vADLB34BIIgsSRXLdz4VpOU+EGISahJrS+5cPH34ows&#10;vOLi/r59/tufTbCQnricCvnOv48RXRKWWg2Tlyd+lu79/emXd+bSEzmV6BM7pf2idBZBJ9zgHbZH&#10;2ReL4Ivkzo7XYhlaUeIkg2psjE09gpVWI5EURqmQUCRO4TGEg/r6ZLlYuyaTPaK86ag0u6MCPazu&#10;Jhq2mbwtqqx65SbHaLgxGkOTwc2kwktFxNiUxAAySReFvQCaMxzIMg4eYB0Hkk1WGoMOI6Af8zHz&#10;zEh92K8rh+PNDV9ygQZamU3x+vqCFR2boHUcHXXWAAEydpDLGRiuGPpImx7AMAPw08HN45SEEm/j&#10;ouWaJgb6KmHefaaw/lEiuixQHIRuQPlJFUYXpxJBWL6KE47ZhSGF8dzJCsHgLdcfv55i8plQwNgm&#10;GBgJHOmM/ydvvcYPs65MgPRnC+KKLx8anhJOnvgZJ547vfWPzQLTeILsP6X2aopQRK4mYdaoQ7fS&#10;0XYOGx1MWmpxpwfbMf9XjIubp69Oyx/pV7WSB5u0cUQjkLhaXuWKuk8P5O7wYucqi+2dv+BbhUK8&#10;Sw63STO1riMMlG+xpl3HeIRHB26KyqRXZB7cCpEVxowDg4myypciqPBJvGGFg17G7nqABYc+aI3D&#10;1AEnMQFjgBKFtLZjzlVGxqP26pIzmmpb05DH+jDJNeHWaD49K8d+egD12tTNA1pbSUZVdrzTBgRs&#10;T4kriXAJkoz6jKj2yNPPXxM4EwB0fjA7PT7IRq+9OjfEUHFANHtBiDOa0GKM/rd0goFlBnnGMiM/&#10;7eBYhXh75899ApJsRBVWv2SYCU1c/H5NhPmda560lH0lZPljCBgk0vD3Hn75J7vagGIVjR4hI/aG&#10;+cgVDz4/+X4hPWu3d4V2h01RLPkn6JHFoS+R+Gvhg68FznF+bIji3cSlR2fLbawS0yEkKz3EkZeR&#10;3l9CQGIa0SOs5aB2k4/qvpndlQqatGzlS++ikHR05TZDoKJKM6lys62APXMZw2/QeclEEfKTmHE+&#10;e1KTcZwZQbi9Dl08L0qZIi2LXU+QbBJbMlS90bY2D2GLBVb4PjcoaM18bxc+UQMTyrnI7EYQYtxP&#10;XbrVMu0P2dZYDOk0bppCV5SlrlxWcNWzBtkyR/n0cRDC5wwxWlRXCCNwfrPAyoI/n6meqrwKaqxi&#10;bWMSNLJzcZ+MWUoLZVLBu/rc8qEaZixcnRhaCCyJGUSXDG6cOsTfEhIY51y8ON69LcILbfy5xs9c&#10;93xmChIrZhw2MBOPt8/fmKUBqRufL4ktiTIRTUAh5BQ0gagChYxaSRtTcimYlkx/xP3QEH/A6ruU&#10;vLYLj9wfoFMvk28q+Yo2KuvYTgMPH9y8sA85QZBAuQxZnYIpfE/GtFGl3Fcg0cGFP43G4vJQvsSS&#10;RS1qWasvEmDbykzysKhbAwFVwa4aDAcmu4NBtFHESDJ3VIZ1GGVlYJEzGuy3AUeUlUkN/F136Dlv&#10;WMvc0UMmcdOk3uVHmCw7AOFlQQJMFbufkDdbuQzD42c/l9cN7BaUaSE7ierDMAN5emI+YttpuXeU&#10;Xt9+vxmy0ggvCbrvKZChxT8B9ucAlKCZWcmyYrwhSE6IaU8vfv708idUBqt7rNBvPmfsZ9x3usIc&#10;I2P6JfU57PunyFKsXKHw7WV4LoOIMCABg3BoC7gt9PYvv0OXelhjy44lfKQur3EsXpcGNl4jItTM&#10;hh7wqg39Zx/Sv5B27nR0O+U7tB/IpE8KLkqMk8fsD6s/UEPSbKfUhbawgK7lyE6RSzNsRRchWSuW&#10;cwVkZwzQrIBMvlARBxfu9A0jftRa5Sy7mrVdCmS1Xs6thabpiiRGMwKSm0L5oIFkIZekscSsBuY5&#10;6RiYntU5cIAGcghtKThDZYjWjc1kC0fSHcOZmaQk+d1qy5B2RzLUvc2oGLiL6CDbLAzJ/eCnXaMl&#10;hdFThcTDhA5JJdyhxlaT1MM+d7/P3j9//vbvfn5kIvHy/PkvL+Y+ZULgE6KXKJ+5JNIWTOFs5rKE&#10;QP0qXpqAQjBRH3eM+Yz/xBFUbFyCdaISJAeJHmmtEYZRXkCo5gYKgYToF1NMvOJJWKYC6nj9+M3v&#10;rlBhZ0HGihRJAHl++UigItTgk3CU+RmOWPVXirkKLxp6MOjg9m978U4P8w3olytfrsbhppQd9g1U&#10;a8ah+ytQXy1I3rX0jdpsJXyaWg4BRL2MK1nJUiPbu7Wb9KyyAcVNUXxDk93ERzrywy+joNLxnczG&#10;KasQ+kZUfkmkoCdXcNa6UvwnCB8NItlOpoQ1yGnGqcfp5idbz0PTtPPPg4skVZKS1aAFJQtG1CB+&#10;0bagOzDlRzaWrVOye8OUZSoJh8CCJe+unpgpMCJ1gsqN9MD/XRYVxxAvbrJCFUhcS5GPf19/ZeYS&#10;eT7OHaGpmolePscTV15PDVfBwG48ohdjtr7NDBxEEGVkYQkeyRTm4uctg5znycwiGlcyrnmjlagi&#10;M7EmdKiEgVgRSTaqoHAaosPn5x+Zyrz9S6zCf5bMt6LVw9sb05I+YzaA8E1FIhRuQxBQOl1KJd4z&#10;no6fHrYHN3Eb3MiD7ZXm20snlSh3wyX4Q1Xcaxo6mesXdujVzHbkrpuMzLS6IUeX1kjNv7dHl+wr&#10;KjFtj5V6NFRjTnbX3cRLkJgdLPegNHcbwW6uk5wFHWqJbiM6IHicfAPIZpeknA+Wiw7L4AyyWRgS&#10;ILWWosoRLCh8YOGBbqbcgRIVBzdfeKdp3C+1NRiyo6fiBSJmW9jgj1VrVYVcdg6HdbH1YgIbwWLM&#10;I0+ez/Df/NpACnvjs0r85LP/7eODz7aa24kSulJWnN6NDqsGFQNLgCvHOVMHZhAJwGEYxs4oGMnZ&#10;UD5nR9+5rREWk4krWBlFeGufuEEYCPoghwDH/Z4Y59rF+zWZq3CFw/zGCowbPH/iS4kNIqR6kcG9&#10;knemKk/M0FyuxC5JFpjcMAdD6p6ZL32nhv5DcLA1/YFKUX/VH562LrWJGAVJtq6HvyTd15sQcAW0&#10;gpAXFP2JLzIcDmG+tRzBwaqHEqWqaW72xcOoJh21q3sBuQqT1Y70GxA8jCF9ywBiUqT//DrnfTpo&#10;KMk5mAab67h2xAxP/ZeKdhxklnHMBDrsSxXode65PwKBKxrPEIzYRLlakQHIHmf483tJ/I5UlLip&#10;KzSTL9o+rO7SkgxtRuu2Qz/Zu1e+Akww4HuM6tJpxJsMwt+tqMjYbeV6ePrJNw7UqxigTlWpi/lb&#10;84BrODJGO5OW5+dEkfeP34QW7q9kYar0Kxcqjnd+UttwwkgHHfek8ZGcsJI44dcHAm0+PlKCuy/a&#10;7e0ayC6ZviDCT2crE0myDYnnp+x9ejZoQspe3vqTXf6Cm4AeCD9dAz3keFDb7cqCi/qClnuo/2/4&#10;arR88vVSEg5680NU1NbMnv/xZPmCJiUBpS/BTfEgL47kQbzSbqsyLzPK1QTTaJcbCbMCrVf8UHSg&#10;ITHjwsaPJm6sDTHM57l+8GM0feVJyHGOH0576JXSg6G5hQqDpgYCZxRKuwwCyYuhZWm1lKXW5SLU&#10;uqsrcm5g8oFe85bVBm6saF3L3bDKgKudMO0dS241mEkhtRPc3/IkiWvvv/lFEW7bevdYL8/v/DZS&#10;+g4j4WVYvdR3MIQu4zyXIXM1BGM8mYgiT8I7sBn83PrwNxkymJlfkKYqXl4jAjiRieqAiJhBz0yF&#10;Zzq5ePH6JZ6NXejjjDINJIkO/Ox+GHkERC7nQYQQg0ifKkFlo+JU+/PXP/YhnVCiFCSrW2FnNC/a&#10;r3bGxUodk8GlOrj8PuCrePhkrHJfTR5xFRhyzYdz9yQXckl2l3/0H1G3G5Y6wHAx1BeLg7/Ir1JQ&#10;ct9ZjvJSHcs0sqTqJm0W6eYXIVnu/wJDS0OJeWlO+YDDm+NZnP6DcvNQo2LyXhUfMNrSGM0pnwGC&#10;dkqWvsGiLTYUiZIjYyzEktinqmUw03gNS5AyIajI1ErSKRcInhme8+MO00ZmHQ2T0weGDRGCfSH/&#10;8fz5+zdv1j6/f/K7SIEv+D+nN1vT1EozhrL0ktLoDB9MRmLpTeALy3A5k5BBVOHdlQzxt4/fH/4T&#10;z0/elh8QeLCEnBiQeMQMKQyBwSsgb6tQF7ebebBc5zHvbzMYKWq/juSZq1DcWzYokaLwNxAEO85Z&#10;57lHNgtoumg3NLNfjugR/3fh+H/MAut/rPzGf1HAKprkZC7Lr+BCd3eEKu5zFbqjsGMyrxuSIjeE&#10;OevFS0jCjAoMqQ/pIwhhW5qt4qQVZRm6kKlqCOldLkiP4RdMCGlI2SlL14ozpJhf9NwPOJYSvW8g&#10;f/D0lNMtAvYoaKZdi8mTjrtJAbarZxmEuDgaE/O2K1HF38iN0CrYtBaxy8hzzLT1iQqT14D6NPaW&#10;ii99/X6NtCEEJTqeKuud+LLSOmmz0pDMV36/pzu4DIqvf378fPNXRrSsmVmpOjG9WEncPvOjMM4h&#10;eHeXuYrruRjKzMLpCaM/wTJ4//d/3nJJ+co9XAa3r7FlxHuFpMDwwATEYOC3ghKRmFvxBm2qTPs/&#10;TkwxcnAdRUYkIXAg46JJDoxkXuBP0bdcePW42Icu6YGLmx43ueB+sw5zy/6Gm/o/LB/raQMGMtOk&#10;JDcn21LJCyPuCj+FXRRUIzP0kI0qnBZs4hCDmE1aanBjVpPNLJ4lhLR6dVN9dVUNxvAIloFva8ua&#10;zXIIxcn+V0zcmPyWkpz4ki2nO+ORO5QOjQEtSaIUujhfmvHZDgUzsDmFI8OsexCgQztsWz6o0PQu&#10;5n0QY4qgaQy/eeqKexqHGd5fuYNK7Ywzv2wcR2hn3nL8wvJ+XXfSzqtSIsFKA1S1Bd05tiSx4MYt&#10;O91/Bc3FyL886sX+tmzhC4hGhas0trtCLIRqUEGEKgzxhJkLPeydnZ8/Xj7/fed13FzS5AoHLYP+&#10;hd9HIai8vGTWYThJj3wywWFWkiwTmh/+0NLLE4HGy5i45SqLSHFPmJMYRghGBBHqmV+gC4coFD+t&#10;xU5zxOzG9uVms8eTkLPn7ell1P4Va/BotaJH6V8wlYmh22QI2eDiRkXr3YOzGxQyb+ZOJuOTbY2m&#10;yDf3VVDc8IVdIDyKIU7W5eJNVlCH5RSIUYkpfqdXbcNJj2ZypEsc3GmO/sEwzRpMSKVIcw20h8xx&#10;0dP/cYh4StiX0gwAESqWEOsg57+3agPqU6KzNvgLUKCLYS1aato5GE+tmcqMapk2/EPrCw3ZF1r6&#10;pfE4tiUNN+2pqe1AJs63SeMHhPqRwrkQesvOpZJ/fjx/+FP8lqmZdGDoOrBstnVFG+g1d4BdEYgi&#10;KxjQNPTl97994eTZR0IZ2ExhIiJivMZ8Hitn+D/707W+LWugMEokEFCd0xlCQ2w/E7ITehJWlBBH&#10;RMy5Fcs8xnlOtsydeMisnXdveVPfbm7HNaMjPT6IvsFItzuHBpfmv0Fn3nw7qoP/rO7Co+DGSSbp&#10;uppbxr4tDTOJgl3lE1UwtR/sjT+AuKqLGoxAmQ4hQsa7+WqGKid1l1VMIuqo2sFNlMTmD1tdKcAe&#10;4Z0KDi7acXaNTLEyVxhTCEdCkg6JMh5xE4/tkuRjnmsOBjijwLNm17UN4ts2QtL6kQBMNVajXRqD&#10;HO5P/CKKRJ06MzMJHVgEKkTzG6zQhTxa3oVLyHvqVRXjnVhzrE+jr6aRuU9BdpRX1t9//vPr1/PH&#10;Z4pzT6rWLVtvMv705Ygj19N4I7B4y2Piip4D/jwjPfrGP4zwmsznv0wW4scpSeYkT509ZJirUPwe&#10;a+IOX2WG7Zq48PEZlzgOaxAJeD5eqwYVEgnChnp9JwCFj4T7OJpp8P58RZWzcNRmuaG7bW9In24p&#10;4A7zVxyL49rJ9Lc47mxICwwxW1suKkFWHt21C5Xf6JIjSkWXUCpzFR3o405+wU25BFlJlSwjqBTc&#10;9AV5txWat3CzlTZ9FCS/20zBP4hhis2NFpwD98/8IVHNigCzf+wk+qzHv8c99LUo28QRQevIMRvw&#10;2YrBpDHoLjD6koDxF+yFioLYFbNDNk1QcEiQcMKaVuN9hMC90d/sDFhB9N5ewWJWmYSoc0JesEFN&#10;BAOfJBnv6z//yFXJZ7i1HuCOezOs2Tl94EJXyutHd/K8nca0I2GEGNA4kFFsVOH11g//byQBB1Wn&#10;GYzxYOyZrGS2YljYtYhjoj6zHLnAx0I1gjN3AVKRZibEtypHRGl+pYHpzF4A0fPXstlCcvoZtHvs&#10;hdNXk4kqilitcoV30wc8VPodRk1Tip3oFGHayk0Ual12RAiHGNG95uuNfco+Qm8lcdHM9IYIcDfc&#10;gjrMzLv9aTPZqsz/cDXiUk1cr2XWokTFppeqQ8wLg64L5EqGKEOeUcow53y3s7LOuOGEOJMZ8o6H&#10;xBPvADhUHCRo8KXH7l3bBZFP1JjnI9YKOMCqaEXGasLRaX3yMFHopjIhTUCJQnqUx4bWEjyoG3/u&#10;hxuJVTiB0IJbnhl21zcD9ONesC+78+0R9pcdTUjoQM7u4Gmu9rSlcHalnVG0dDrKLlp+PdojumK+&#10;Z282fhCcvcyD9k1b5AQcpie+6EZO7/P+WucyiQJcGkVjhpi2Mv9Qx6wFR7VhJVTgSAIrLpO8PkoB&#10;S8EmyGj27j8sG8zpKdYQw8EM2oXDSLU7rmS1kwUXJbL7Q5hfvu8YKfUPlrBJLqwjuuFBSNNt/W6g&#10;GnUylc8eV8xqdpurHGjyhTr4C5s83oYtJa38i8yUyisd0fDDmRyDbllMkqmZ9WG7UWXJH1gDxqRm&#10;GZAdrhLXqpQHrZ7tjL8cWYcHB9ajPIdaeT+5YW/QPDXv3gaRktkuisLPppHt4Nt9y1LY9tSBjRxf&#10;g8xTko6EUltSsS2AzxbiYEy7Tv7+wXeVux9JkdvC2VUStScJ2HFuffgv5nFqhT6p4YqHBhhmxw+l&#10;dmtVBxZKTkl0SX82xnBBGZQkjvjzbLg1eGR4RxZSjmFvIDIIsIrEic/3lzSGeHB0DUCUq0jJEAhS&#10;ji2zo6GPFIOEHDu6PTgdulkW9t+OneQB6YJDfYeRfq/8X5DavpY7LSq7eYXHvEyENPyyaXIc3JRH&#10;vDTbl7nKZORLDkFa6cWf/ErAGpBnO2s2Ccgmzas6opGUKnclBczKBt05BfcN3OlBB+mAD/oJKMhn&#10;2CZD/o8vcFwjIVuOwCSkwAm7/dmSBfdDGBkxAzSx3R+z5hC1PUSK/fKqQYsxvKB4DNvaRpRLqnvy&#10;chnUGXwrHn+wCpZSo/0d04bAHW0YyOBmzxeM/sp5SO1/+BmJItnymJXgy72XmC3zj89PL5Fqp0O6&#10;rWHEhWTWCRsEjt/cmOXBcgZ336tnWhEWSfov5ogIEokDxBIuedLWXEM19AD8MVupH+7PKtVb1dmg&#10;hi6BBdvb25tda8+2++xIF9aB1MW651/JEYjQstXeNTcv/4mvZvCVlboaOEmVQclN3Y5O8YNgMOZb&#10;aqPKjgTQPrKbsFrZf8IC9T6SIUyV1mRka3cjg9F2KXdjzG8yRKOrweiO6MZfcE+TkHevhxlikmtJ&#10;Jc5VsoD7YR6Ci4aQGeCdDI8vsDY2IynkIGR0UNTBWlUuQzj5p0q8823eqUqTi7Kaw3yLfarc6ymb&#10;sJlbi0ut560ZPittUNy1E4kLhq3YJj789obtliue+Zqz5blj06sjERlGT898rYg6fzaC4N95iYEl&#10;BBMPeGCulkuu188Prkhi0CkHIGCEyrVYwsr72wd/SrihIdXHwB+TZOmdlV42JSdeRIttZif8W5DR&#10;xVjyyUMhfSTDCIYw1D8tPD3qnt97oKlA2I446AH+Ih5G8YMC/CH4DlvptureiiOs7GiO7YW76J6C&#10;UKgvN+aTfHcFNFj53cNINqejyMse3O0ObfH1cfcmp076wS6QGFGXTZqrNcdJaZw0OzqSgaeB8UKc&#10;6LEb600d2sEzxxnMoZ2DnlHfuX5AdbygOhVjkyQwxWAbZTmEW9SKZ+S1glvJILIWjOVxwmLbFJq6&#10;FuyDL7VpMtBiCBedgTG62T4AN+zyydkDKC5FfLnslbfgeVk3PM3gydIzAffYk46n0HrN4Kf7EBJP&#10;Ghe45ojXhhXghIWckIENoYCnQ4YVimTThDDgVI+7M4QHfwGB6cx7vRhVeJPl/eMTW735m9eNFVn5&#10;43lCCgnSIaABdRBw3t/5vjKd/LgEQ7RjgxGz+/aATCBxuMHytewy+Gr6gFP7DdOamxzqzt3LDKVo&#10;7CZzKyEFfcTLDHauEpxz8cKILFJi0m9swbH/zkDRJb8Z3cgQp7YbnVTRJBU1UWV+cKmG2W1A2Gg+&#10;0WSDitKyJQNJhoUH9IwFsyaVbKeWO+hEIbXLxRPgs36+MYzAanhEzLR9ApRFumsWGabUpYdiarO6&#10;m7xwBjBtIjsuSomNfGekowb9amFlEhqQZO0Mg5FfoVMY/3ILfpGdalDWqE+WXRqQyJ2YVQDwF1Hm&#10;IW9MVxz0RhJCgoHDR8gElRh+fHwahli9zcyfLXLLhZIJ0bmoeYsnr4u4FU3ogyI3VkRBwUxceC/F&#10;YIFBb9cOgyExpfRltU+W01t0qB1vX04+3WoalF0o/mIR0ClXJpWN/jmSP4AXlLaEdvxhqbxkcFEh&#10;bf1wd+Yy2r2SbHpnSXCT3Pq/fQuuwOpKdzmSZjdEcJM9quFa+gFb5O4YHOGWMT9WXeVHwsaeXRjl&#10;2gwkcxa4TuhgPSIlbkuMVdxzEs95f8bI0PZkeUXlVFyHl6a0SVwyyBfT8AxhxwklRjclFBQnv0pz&#10;xeScp46auMC0TVkoyav+qjQuwsaCYmGm6b50W0Fa+prZB5h9y7bNDB2yrd6SP18TDIbZcGK9bQaE&#10;tjqCxSou/C42SArBL5zwkypnssIDsxgSYTq9EPzEtT9rm4tQQkEKf/z7GZaHSfjxrdvY7JwEszJz&#10;xwU6dTCtwZKAEsqLHH5j4c03YfrWG4qTGVeMKtnr7fMQ5qXZvW/g7ifZFb7JNzjyEOvwi+Pv6hnZ&#10;Y3awfPK7SpqEMwfK3Vh8IbPd97MiSaMKXXLDYS95qS92xU14rEZ2+GbTiNIQy195ic1Xc8hRbT6C&#10;JmM2kostHhhxjxyTJD1RpdmyvWGy5zxwSAz5gNSVE+B+Kiw9Ha72yIK2jYemccal1DhxJ27FDs7O&#10;hT4VhdG+RSCy0bppqpYVd9GsllsVXkNM65XkMsGifPrROnd4tpU4R/E6BwFfiuKXkqwQJF6guHgX&#10;Ej2Q8ZQ5gNKXJBdUGboEDqMGN2AczXAEB4OEwYAB/sZLb9wo4bIm3TjBKDMX3th34uH/B+SqzNDh&#10;o6A440V+/DVIvCcmItYlj8uRTvRBpiZkuTC9Pd0upPOaLPF3pAfoF3LR3EnGipY4fKivLsv/pSqE&#10;/6VIE29os9uq5f4sjcUjcZld1v3VJvvkK6q4YEcFBOcbYFZ1UG5UpuZJbutNdCTQuzU5fFpr5tLk&#10;EN23sR7FA5a/5BM7Imjo2E35Lk1K5KC6cMazBKWSNilo6HUmXMjI43QPFwsAANR5SURBVKTkc3Ha&#10;DELl0ry/Hnlz8h0wPQ3msz2DrzV1v1RPmpxbyCIGY6cLzKOu1dXYmMhMCbH+UUIfRPSM6nDEAolf&#10;/OHI2/yDEH3W/ayN/moPu8WbEU9Y4iiXiAmv3G/l9+WIDtEZJd7/Lb9zFR49z7hPpHCkJxZw7aaJ&#10;0Seqfs3H9/MNIFuGYhOgsmnGTZjUZ/DAX+TcfQkdAbJSJLHnjf30ZDve3iXpEnTnLxx++sANmFfg&#10;Mfkeq9lS4phD3ALPEIcfyNvAUG1mt2tZiVjRInTXqiaVlwF/vQKK7XTUwUWObiGp91HddMFopE6W&#10;bbKT1OpYJ7k7gj1Utl1qdckOK5Y4ghsmXkzQONk9veJLTh7Pfr9hJ/hADXIgdwEppGEZV5CzlMsA&#10;oXfaKs27bTxk4oyYYoU0hqlJzexE2pVR41cOtcPTLFhrg4lts2EkjRlYNzVPgmFa5qdkSIY2X/yx&#10;BD6sGb6oJCJebUMR2DxkmsZHv1lZAfVoE7qSyZvAA+MJkSmFSSmQayDDChMV7mKTP/smLV9kDHhT&#10;MPXM+I8BUSBBJe3P2MdiZJk+Na58cKWjwqhiiIBPpdysQcAvyLFHn/zNB256aTSIwMqIKrh9ta+b&#10;sFyJyw3sQ6kHMbBHigdiixyheOSGH58Prv+oByDMxjrksJMkvRq+mk3Jdte0qqBQUHy5W8smDnMk&#10;d3yjmQJdRcfmTWBOshsY4T2TGm4FciM5StN7PsSwSkD2c6g72r6CqLGSoRRdK6wjYoZBP1M9H1yb&#10;D6h/WFI+Hv0ZExsYlETXCjNkHgsjbi5ZxdP729M/maQwDqywzmouM2WCTBkm6gntBvvkaWpqefKo&#10;MK3rU6iEig52EBoh4nLl6SEoRjrxiTnG09wbYajOnduaWKKgLw0pUAc+V3rldiyzFgd/doro8f75&#10;OyxUnBs1eAwMMs4JKi9cDKX2Tlki5/rIzFlPFkOE8YLwyHt8mIXNfCYB4+fz2/uHP95CeOKxcoOJ&#10;1UBhC+uTZQ9AOz87NezQ/wW6oImW/eUclxuWfRB+xV3ZOr+rWdmtmYcrvW6W2ywolbQrO/sFCiZp&#10;VKEbNv3KFY9cgSybqsnjcZIbbtzopa6E7JAS4qLAFB2Trm5Nmt/Wmrn/oywO8YCcGveNjLTL0gyJ&#10;DATHwo5ZGfpSLJsCGN6gk6ED2asxL5zaYx8hSfM7fvFLhjnbY6qGBBcQZmJ5W8KoZsTemgKpLXlb&#10;oPwORBZBNfs4jq4dX4U55pZQlixRAUE+6D8yQUBKKOT+0VXkEYSUjSuS0l7hZMhz1zUJYSI+MpyV&#10;Z3BHsIOcNIKdvRhV0BPTPnn1N1Hl3ckQHowS2nO9ZGnmH4Sfd27+vry88eNQBCUfJcXCqYp25lk/&#10;/dKyfU5Xniwd52qfQP436I4L9F+zg8sDvXtDFA+CVnzsr3LBXREMeUlClblruk8lyM+ujaLrA/Zf&#10;xkQKmJJb4nCjq+DGPGIlkzc7tg9SEGq9D3PXguGqkGmzHgRdsysP7CwVFYd4IAOjyBU9lp912Zw9&#10;fOGQ8z8JI4wO7AgpmjtayuiQdiyNWgfLRmmoSFRhRAV8rM8zHfV3UIRri2RbZ32wROi2woB5ArVd&#10;bRyL7BHkltA4SO0EAKVwSUK0wRmLDPnuOREjTte5hS/IUypR5NeP589/P3wGNHh9J7VNdxBK6t6g&#10;Ai1JSCA+MLY3gAS8UpIMiePeIe6A5zfvuWuClhhkkikIL+zzPUieN3V+w0UQVpFgB4mwL9ZF88yv&#10;7htWNgZlo2DrquST+7X2Kf3m6nJxMn900neSB/y1Z/93WCFoQ4SEjYFy4yiPZGXlK1uqXCUPSbKL&#10;KjF5f2Hy6guZYIj2y1BLHu2Fm0CjRzsyhau55CsBJS5dSYkkruPi7qn0UZh21QQJuJF3EDbMJo6Y&#10;7SNm1coUKstgYDA5LhhavdSgL+c0wAaGCT+NQKWUOzMMpT4uiaDI4HTsc2JnrLQ8n+vfodOlgGQu&#10;ZayBik5lqjXzi31jAvR9BOH4GnBSKIVcqqnmTuTYsa+2j4E/QJ4qmosbWdBRVJHpCh4UZSVooLS7&#10;LhhL3IgnJ6Js7phPAGgEmQE+8QQQIsgxTIFMStD6bCne+C04rpsSELgGwoCo0vjAflkFByASTHHM&#10;70El7lAocxIvhihhTvCKqdbtvelCwV5PdnC6BxnM9OHfsFo7qdx/FwD4PnXeKr+Yb33Y8qGFfrpD&#10;ZQ/hdllXU+6iz1wFvnm3xdBfxQcRHvkxukkO+YiKb+qbXUg585FDVF4KcVMw1NFuMsJSZb+gsWMj&#10;BonU5N8s0WwUGURwjrxyHEGRVZTzGudQjB91cIKPyghCYZo6VD55uhMAumKgX0Ax2ChizY1MgpF0&#10;zLQYm35dWBIr7EdHhdizQxItee0brdocl4S+SoTlwREeCag01RuIqHRLp46RBuZlSI0hhpaCsMJg&#10;N2H4G1YIJekeR3jDChRbkBiGLZMT7phwvZWwzSv6Ty+/PyLPVASDxAOjAg/lOEBxntLcP2l4wnMY&#10;/qzA2MNLK0Vr7mt1PDHiuGzvT3YxF9x9ktNhw1xnztF4/nhIvmLstgSolWmSq8xKxCVe2LoRD/Vo&#10;tFw15WjSUE1mj9OatrZpooq66g+UVFFq9BWM+CLG/dDfGATWPvRXRD4qqUmuEqRrYLNo0WDImrZI&#10;9Wui5lF0A7Fis0nu5I1tltQj3mPLMC0yBkpQCWeypCwpSBEwh4CRlWIzKWkbY0I1SkRGFVnH3HpR&#10;YNKRmhFB1FLXAYm02IlRpz9tTGusE91FXeeVIUDeBoFII8+kZvYXjVMvaBGiRRc64GccjRHjoKpY&#10;IqT5DVZdg40nZE5TnEc0sJhNTGGqwNhm5Mt2pIeJCbdpQxFVKEcD3/59e+N1PsNBAkacOScxXug+&#10;Ij1nbvKBjQsRJdEJIzStoSp0SBPPc8Doj0npG3Z+yNLk3fNmBxXbOf//xNQWWPvyZrZoM9JRBnez&#10;SyyxZuZdD3+5IGdjrhIqCnBPFxRa3DVD/yGq4CuZdB01/YqR1ijbZAqukkPbYrbKBhJj0/USf5Mf&#10;cFpM7ChNUuHIKpg0pwBURmzOBbzRlUkYFnOCMFbavjCtL2R0HXkZngwkRpePmxVq2jyFNaQYT0Kn&#10;VAbbmI2euyBVVR5rhpGiMFT6o+MVe4xohg3RpCnZE/OY7pGupjE4yHDj99i0UvbLX0iIqzotPQXu&#10;sPDvf335zJamOHVnzY7vbdvmE2QaXrKf4TvUkTOzgKmEeQgBhVHNayWNMh3r2PHwhxiDTWKQ3yl+&#10;+x/+Xj6zNeQUeyLeJew4E+F6yJmHesKFVtaDu3K1lRIUj77PgOxZIUV3lGxHBN1v+T9Q8aMamh4T&#10;5nftwbfCgzZk6U2Ko9Go1Ap2W0VJ15sSBtkKy8E7V5neaFri4JEd7kGoo+/xxfxbO4W0bQB1KzDe&#10;V1qNcnNl3ZVyN/q+sH6PKIwcho2GjnJiskpc+K5hmASXjSr9HZIsGT8MfIbH7cZIS0Ml2PiaGEVX&#10;reIAzs9rXFuwd2Mc7ow7kFOJkBRP/jT9DYxALQJapKzL1Nh2TK5J7VQeTZtrC0JaaT7zk1BbdQCX&#10;w6UGUEbQRz+eP/7n84lH8gaESGn92AZM2LJrOIYl4fLoEdknSvsv6QQjpys+4SWImGV8O3dg9sK4&#10;5w7Ve0IZT34T915///vbfzh74k1b/hj5xz8/Pv8laqTE80+OGXUQOZjjNHTggsychAqqSu7T5uT3&#10;n5i8Eol0DcTg6jY7u11lo6REFQrone/wIP3e5FbT0CNJ9pVfcogkNBsCssKSxV3+kJGuUaLKdkaJ&#10;k/2JR+nFTSGSrwVXkvRSHero7qlrF1al0+YyuypSeESVihQxq/ieuX3BLYRINrjMtkwX1owwfnel&#10;E406tUOJAA0I5+SwHZQP5X3aUISN64ToRcVhYfBXLNkwkkW0PNxzTu9wveehBqKtoViSeuYGg0Rk&#10;EOpIJ1EwqOCCEwzcZ8g6+mWsH3mAuTEBqYL6f37ju4Y44KLQIhZqHipttxjh0KlJokoiJQGGvSLi&#10;MGvB5uXt339fn4kYRJJElUSXkF7mdOwTCDrfQMwrtq9805GbrjzdTjM0+/z4/ZoJ1+vHh9c21trf&#10;VbBUPWVrGHGOcrKiRrmC4hE0veUhmmUJVrfBjRT24qFORtc0+aI40v8vcNXdRtnMEXuk1gD6Igfu&#10;zeLsnG2xcPmuSYLzZHm9Dxt8ISmy1KxfcZQ3tfkoirvkCKdJI7u0Q90wNmakN34NFWx2Mf+BiReb&#10;NBBId+FzN0tJerT3RTIu7MZ4v/zXLnOZmcPAapWREz7j24GmZA7EdbawP0U12/gU4zMygenVCzAG&#10;cQcojdDBD2+d3E+9lM+QIXcOM6I0QGJcczE2bJAPdytnQG+7KDP1XGJr0ietY5X0IqptyMUXr7Ru&#10;OGsJ2syKRRMiIWHEkGL4eHreLyvTagKNQfSF7yJzF4SOyIg2DgzCbkIsiJL8hR+EyrTljd+jjGdi&#10;8NNPHh3z5/M+asaNK/FIJGSEMpI0iSEXO4aUhBEyKKubfy2hK2chKWuHKvoW9Ep75qIeMMpvNOJv&#10;8nuFJb9YVng1bhv6IFy6SW8ljoRcRdKze+uqvFEF2eAQN2oxEsvesRx5N/xDXJpQt1qCMRxatVQx&#10;vK2FvOTVyK+yCdxkpsupX3lxUQtjRpYDyGzKuhZjxtEGeKcmVnsVw3XFvVYtoCkRtiLtk/9xytS2&#10;DRwRthVRCKlGv34RV0CcoKCAb7psw5w58T0Bv7tIiGtxgJ7FUkDn2XCmzCGfLIqM8041EEY50SCZ&#10;9bQ9eoC2WZoTCPn+cmKFHtelcczSDHXiBomxhRji5RIhg0DjTKV55ie+WWsgIGaQObaBA9/nOEgc&#10;9y8vn2+vfKHn85OpHu/AxdnLW66k0rZYEC7ixGDNxMgbuBsxIHSV1b9ThURg7v+XJVi9vXujfPbd&#10;hCz7K8P+LmR4+5guCEyKIW+SLwz4Klj+FL4Mpt6tvnmbs/QhNxtso0m/0llKui0pPUr5M1exM5qj&#10;1mQhScEbHjlwJHfCdfODGyngj4WpT0IeFFUuypmOf5NhdymGvieP2IhhvlFhk5EdEZJ8OjECGAR0&#10;YQ9mzssQU5rvOCdTEZH5E3+RcR16RtXtPBA2LWnJWYZxxSmSEFhapT5iYaWJKzZqijkvifS5UmWq&#10;imnZTapbUXvGeAbbJy+6b3PXVSWEtJY6JRsbknotU+iwBIUsOTCejGEI1g0kJsP0dVpCSsNJWsQU&#10;QxEjPQM+liHf36LmeuWF5zeGFv4z5Cd/isb93VyUEVS4jCFI+INyybmr7EUNtO6kQhhqYr4lwifG&#10;5FItNFElHZx9ny5oB1Zy9euVbyc9ZBVux95BR2n1WOAR6/xb/Kn8znxkq0o+uzAcqUKpEruBx709&#10;V0C4uNIAQqb24ovJX7AlH4rttuJsZz0YhRjVxQ6VPTBRcNZDrfhGwomb7oAw0bwhg2TojFKXMmdR&#10;seOFsWFHlu2NXI3E1e3eJdjzxlFl0ZWAadZwbf9Fajha7VLLuQ4axI5rpHwgI2PmESJFGLRrgI+I&#10;mgQlb427EEHiUVxyj5QmR0Cdq50C67CwSWozhNERKIwahAkriU5MFoUmiSedvCjAmoCSwQvNnVf+&#10;04PpCHdKI2Sa8fb7M1kumnhTxXkH9tlinRjApQ9brgN/vXx+JHC85TpKp/tsmp99Y15DiOBOrfOV&#10;xCVDFf6IKcSYiSgVmSRqfeQS6NaNV6+2OzYXGE2XPWKFzYejF7+1fkRMblVc+FO4ksnNlm67S1/b&#10;7FYV0BUP36wI6drlHlXuqFqiOShxWHHndJvVZHHJhnW7y+7Z0ECTJf+kliDLhqKL/OzhYcnEmP6B&#10;xoGJHpsomUDywDOeD66zIlSGT6xC1RQo7ZNbSJMWY1wpDU2TtZ62V4EngDWvdKnbPfj1zz88kKop&#10;ziLuKZ55kVdaGUSvueBI5drQFgs3Eygyihmv2iwY8uQ+H3GYJ2JFkgTPlia/WrjFS7mHtWNvG7U2&#10;W8Ahm7lKZypmoFElo/sl14686cpQdqpiIOHaJpcm/CsrT5hzSfI7AYRQwU3dZM4pnhNVaPCvF742&#10;yK+vpGt8h01TfKWALhNQuG3Ca/oGmn1VhajifCXkxpMGnc83X9ifI2KnsjQzLzY/2L46uDrP7d6b&#10;/w30X91PzTbllgNbVrXw+C13FArvKnZOHvokmw0D4cK7tdgvpG8CC+zoMI2geXGYSxpq1mYHX+jD&#10;QtiYomz5k+xWlJpdKLcORjjy0mpMFCj8A93J4EQPE7Nso5YO10Ewdy85tFTTM6DDCVg4QykjILrM&#10;Y7JEPFvXNAYYi2gpA0up8irFj2fu9SJwB6iQ/+zwTZM0pkZIeXQdM6t9e3v+9YMbvNHTwltx6GVn&#10;b4R+qyNrLGB8czukNkkhpoCgL1KwrbEQUoIjddjArK2JMGEUkWtsyeZqROH+04AbIe8k3FchCMxV&#10;UNanBob3zFZysfU/b8+vH/8mcDzHyr+ln9jw8vbi9ennJ5MW4kEsGhcy/YmPOIwZD5/gM8MJ4SVU&#10;+M9kndRUakyJk/Qrz63fXuN8zozs3D1tP9qFdkSxeZH9HuquebRZIL13uFzWe7lWloR8agbcDCvW&#10;wGyYZJJSpmOw+Siq2VIL2hRuBZC8r6KlW7vjYsRR/F/Q4l8R2YNYq0mWnVSi/MXeIDcWB8tcymth&#10;LQ7xv2Iix6ZdN4dMiPFEdSTQl/fDzanCAc/wiilBwpOndjdDrA67zYvbXl+w/xLgvifypFOBv82y&#10;fsinWLJ8wjNLIbwo3Q3gclabZauZZ1WrGvSi5MdTPvHjPFdKyNryPuGqFQ6WPml4VudduRYjtmoa&#10;gRGEGplTcSeVfnJhZY8mptyRkf38SuCYB0HcVAlBsMmlCAP/8+OTfw5L+PUX6Vi5X/3jH/9p8MMX&#10;8ihnkCCKyI1DoojhBlWqI4LoAhHlELSgZkSjd26r2F12xhyg7Zh2I5Q4xJ9opw1iZ0/tKsyXKf7D&#10;3191kasiGZvh1ZgcQA47+7XJ1+zKJf68ArIvHpAiQ33BZToUlpWctOLhxYNq0k0u0a3SQ4yiujGo&#10;Ul7RLqxKJl9cVGHAONkGDalkt+DSrDIsHBkMjeB2tLd7A24nzgikPYpMRUuOfbwPcyymxE4hdp/I&#10;YRXbqM4hwremim1lH7acqEJSp5PVHJNGD9lBLWYa44MTQo7jHFGrJ2ndhg49olKAqHZMmZ5ff2fM&#10;Gk9896ZdZ+MMJfal8SSZFPMT1gEPamjJe0JIJgmJJxnWSbiPlDV1hX3//P3x9ppmGiO4r8LvDSfG&#10;8Hsrb9yLSckGksSET74z6PyDCEERpLkKMm7ULE5QoDOqNJX3Gsm/RJ2j0kMD4W7fgdGq7bZvMIXa&#10;ZZLFEXwpeNmo+KI97FR4GnfSO3NrFWRPtTIQlVhlxaRSJ1VSplEF2azS8qL5chdx8GDwqIbrNv7M&#10;ui7klj8U2TJadKvMdamlR8Imsdpyycp9i4kZB3Aj2yiy3FBJ56uCjPlz0JsfKgOiI+6APnecZdsR&#10;N6CJgiKqtW5K85tkCyQwZbaSKx4GEec6tyHUgFj5/m/akbGKBPsFHuCsjcRdsRV1PuFMJibjmFc+&#10;eBMOEeZja0ndXbOi0AxP/kKMIEFA4olJ/BI54gmQcwtXOhMrVMMK9mhiSwi6NPkL900mMhhZeKLD&#10;zhMRXt8+fiesdI5hfT9/8soKN2Jff/5MaGnMAEkTGXBDEiNKoUow6YRGwzFOJebaL8HfNbK/nmbN&#10;7QzzvyEqO1eE4giUvMSLLxJZi/wNPSb3+pceySr2RMoWgnUMR3gRw1wGSU+RYzFKCO+roC3GdISW&#10;Wsk9G3LwqP8DlSeVmHwqvVdzYVTFrXkh7nbQs7EvUtDDdT+bFTJk/w1mIg0loRpFJp6MVAsGC6OR&#10;EZOD7CsZQQ639TigVbA4CA+dMow17QNLTvEpBkbCjlwIo3v96YMkMY7GJRQ4mWcoMghTGfXk89nh&#10;4vjFvBVYeBxlxd662k9WVW4l3hnWgWXVOB1CW2u81boBIuM/eWcSDHufcNsOfHB7BUMugSJyzcLa&#10;JOGEoGJYiacIYXBkHJVJZuCMDZc5mR9yk7WhgIfRP39wV5X3Tbjfi44Jir9F+8q/GH5yg0WmN2cb&#10;TFIBEyKRWNVbxYQSL3zWhO8SpfOne8hyppSdLmHbdPp98ciJu0h6Cn7BNyW/Q5t1Q9iuCz8K2my5&#10;0tUFS+0+QZ68IJdWsclEldB3hMu4GRn6zY/ZIW+yB1zSUMuQH0VLrtfxM0mNmpaFXuJmK3EygJK9&#10;VHipbxZ/x4aP+1LJY8aP7vvkNOPAEZaj09SqD4+uo3BZABVg5jEgUwiV4eELa9WCQ600CX5DMfJC&#10;2ioc0b4Qi47TIMOYKiAzMB260ozFtXFucrpqaiWfBseCby4CeaC1qHNUUzQzCnmbOHMNnr3EX2JC&#10;ZBSw+RfasCzKSQMucCiebsl0xtHNrdVmCSS6zowkAe713//37/cIsUog+PeTEPuDQrxGm/AyP35A&#10;uImfl77BzxJOzWREQ4NIrqGYoJTZaKKVtlj7pvMsp++294a4Y47c0CRXf/4d+6EF7OQhJgHK1myb&#10;8MX3zcvByMiu0psId0sB2cAa5FfWHYfbX2268IXfW9wo7qoHbhnTkf9BP+Shuv4pHMr00h1m8pGw&#10;M2ZHsMSsC0XmBzfy7OQhDR7lSlY+wiw+sM2SE5rBczuAsIFJLFCODitOomMqbFuWwocRnf6cA3Zd&#10;1wTK9HuwOysJJLixkkHQluii9Q8Y8KNjhbZom2ItSbI2VjYlXGCNYirFKKJ3Zh64YLV99c33en6c&#10;GYffWUh4QslCWMv4TvTAmkKUUcz8JHkLhqLxL+8vn//ys4+ZR8A/v//7Px8vz5ylubr5/fv3v+9h&#10;Xn7/m0lIroUyQXn68ZyU+cmvX6+/M7doMDBSmFcwtNc4hCS0AA5Ty1lQdkpk5RnQ/rDedIYdUELy&#10;e3D4sq9l5Jpc+MKKS3Zz3JCTRK1M7f6o/BJMkQpIs7kP02QbPyLzZq4jFs3GqsR1t5ZipsjlKgFD&#10;Ndv0Ui8u/d1ShPwiUzJeSiAZdtJRV1KDctotO7iJ6q2LUOgeL2c62kHjx5I5VYwdlZYuSa4kh26e&#10;trJSQcG4KJGVuf/QFy4mbSBlj6Ca59M1M3mc2OxFadMfuRLox3mtUiRO60BQA+J4m9YcDXxbSxl0&#10;zgp0iPQBXkFRoDcg2fxbZAhaun65Jqkza1XYRsUFrnO54BTCkpGjaBSxRc/Pb680Q9r2EFAaV7Jl&#10;MvL0xM3nBKifz5///v7NX4lxEF4+/v2f3w1W79wOfv18c5qR8JI0seDnT66L3rhv+/OdB0Vcwbyl&#10;MVzBNIpMfMjaoJEdxEUjSyINV09SWpDDsUT3zBUQe+yyucsB+/wfaJfccGO+KWqv3rwf8iY7SDsQ&#10;V2U6yRpPU1dQ+1H2OK5NFe6hFut45M2R3Z4BKSEvC7Qs8RXj5hErOqW+WCg4yk1O9oWgQSEumy1O&#10;flytKGvZ5ooOp0Sy6+CivkWjx1kmmZiSLL3XD1fGhVVxwHsayMXE+yeKmg99DGgDa/lAEsf5/E6J&#10;lPcNkEYPFsokzeUXYUB3iri7E3G/Rj11as5DkCN0bZJRCxkarhHAKpRdSacLobiHghfd0Uiq/YrI&#10;Uic26Sescc/lUAZpG4KPUXhvyt1sYHt95VpGRJbE0NI+TDtCM2vj8idR6P/9b+IMb8J9fHzygxAM&#10;9VSRJMaJHwz7N97t4x0VXvKLxcfr+2csP7kfkp0iLBAiCBa+IkeYSCsQ5gqKsNJI0imMiIQbNEYW&#10;blbxwj77zG7bfZOXAexpIOONDNnJkjz0YnXHwrI1tKiY/GvvP/BTW2WPlp4ui230KYGkgpJSY7IK&#10;yZGGHraQeZyrBFoOptzgkf4KJEf6v6gXI3StcvIKyw591T65e3UYlxXctohHs8JHGCo2YoykKTnR&#10;w6XJElnSdY6GGTY9AzJqwoNKmOzPSXA7PSYCBVfbhhwq6ICK+z6kfHr97Me8Wu2oGs3s08qh0PSS&#10;R1EGZiiHKUUcoIyojtbITB7QRgh9ZRxzT9hIdOqx1il5BHTd08dHfzIhVWZqwwNdEq4VLeAi+XwL&#10;LLFOy7j8oKUU1YMsN1eQRG54eXp6+fzgRyB2gEdfEHGycwYDJyUJPIz+eGgISaQIz5epNYOPMQRF&#10;Gj+MLd6uDaMWAzIwsaYzHV5f7H5nO50gQWL//a/w7DimS4/0/47bUbvhQRpmeVs4EpKhu41yzCpZ&#10;UfkSN/Gk5Geu8gUp5wYotrhkf8N3mshu4jsncSUXrJTELNuhVJooJ73I0biV32XkZmMwMFSwum16&#10;k5ltPMkSegdDj7yD5LbMUIvCk2OEpW6I2yHcO7I47bvMDGVGEh+95XMeO/T6OllWdqF7QUn/CHod&#10;/vSKpFa4slqa7ARF0jYqp9rJzwbaIGvINdkbP9b4/MFvZEeuS0sdTPshXrk76oPel/ff//PJy63a&#10;2w77p73BhY29mPT/0967HDmyI926Z5Qi5DBFoBApQxpnVIHTogSpQCnRZmXWMt71reXuQJDM2rX7&#10;323ncXNFBOAvOBCIgBPxIKmoY0JN/OAmikiFafUBE47EFkzRu19u1xvxwyBLTCFaiiQceI2ARVMU&#10;HJkmNlxVi+IHIcJ8FSHMfJy5LQOfB9GFmFqjqRe0mlZzFfadrWklSIwhijp2GxjJrlr0fQE+lwqP&#10;voSnwgPSSrx0azspAhXVkCMNpRQSonRLYWFlT6KKS1ba2eQAuo12+b2VuKOg0hbSphCRwpaoNYG1&#10;ztdS0qisXXRJ2IoZ1txkgCF7B0eRohJGnFVCUPF44ByvVDlHQbTl6t7AFAMoC6uQ6k0aORwlkMop&#10;FxCaozDNSEs0lDWmyomDQ3kreERXcQawtZ6x6CrIZwhGvJi3IcxBlIaQvObLvhR7490zmWkwbed0&#10;ETYwp2BGTmNorKCoyI2H0/XGMxs3WhONzHmwcW95x4LMUoghXIKQCYgsI8sNXL44+JovCCmGOKww&#10;3okixBTHB20oTaslCiGaT/obymL8LcIr/3/KFQ3v3nP1VBc/fkaElxTWZoxjv0EHfV5XQLUMMb00&#10;kISePva2oU5Y5kvfh/i+yKOHrXSRh+rDjAhC22Q5fs2brD1oxagij2bo2Qr9xn6SI5aoqXuj4u16&#10;lGMUQtUt2lzW3qzP1tTKNk1VYKpXAUKJ07V0lhIlKW7PCBKJF6xbNljqLEl0XFW75+M1GjgxdLDJ&#10;4dLJoUpVEIWK/e7VwkK3Nw2MRQjed4vQiWtyFUQaGZQPbGHMpn7uwrjB+I2wGhlYY0QWMxiVct3c&#10;H75+3hwLMJBMZBVKgVUIgWmJYuKASBE1Kx2mjnt75Y1dLsOgyDU5IYJYn+jiGKKMOGSVIwrQ4PeN&#10;GCIAgcABhbSjioe/LsBuN2YcDgznD7XF7/hGy+0XxQ+HCRWrcs7sSGvQJEInLIj5dqGPhne1FvbZ&#10;3VaCDWFWz7fkC+yGD/it8gu/kqZloQt7I6O1XRGbskhULpOCUxzCpOYqIadvGhYjGKlp50taqsKY&#10;3smnTG9LbarZ5EspdFuRml6rt2K0WGm+2KYs3WHVEcMTUdgSQLQeF68/GG25Cmowd8moYfMihHbw&#10;gXYvI99gacgdbmPy1tNIN5OX3vDt6wkoEmxWiUFMXjQai+KFWwZlhSLLatuR2qsCa18/rv9iDFk1&#10;2uWlUfXURjoGUvFyLmHDzdfMQYOTWMGlmecijFriCpMxVkO6oiqoeEaCMfMKvvzj7yMnqCBk5DPd&#10;kCXfEPSPTV54aV9+NcmpOPHBD6rIG5drsA5QxCj7cOrF1l2GBLdiRXMF5GOaY1NZM1lr50H35z1a&#10;vusX/VWpp3BbqHcHnCWbeGuZiKKnxYsP2UnWYDyQZat6uQISXbDP4ks6yiGERR+p4pQ9ytOKEtGE&#10;wrIcSJQWFkdeZiV11jbbqqSswi0jb2BMWuBIMTC9hZNQWVdCVPnB0PDKMGBjtMivTgPGhVmPBsSG&#10;ijojiSmobMDHuurNzU03dDdBoyHuMejqI5OQa5u8uRG4DeToaYQ1lPadmbilG0JFRV5S8tJY9f75&#10;i78V9jN17aKuYqRwAeYiLlSmrOZcj41MiHUwYXFCv3kKAklw8WRE45b+dAhRBiRyjgiI5WceEHqQ&#10;KzB8fHI3RJaM/4x6ghS/mKKowkyFd/C4y0vYYVFE8n0TXq9lioOs7uhSA7ld2aMW5ApOGNs/ild1&#10;h3dbqRbIInpxdzTSH0eka57rRvhUuaF6esdd1YM0qlUPTTRTFuyP98l0jJJ2jsEi7OzwP8uIDJcv&#10;4RH3ovhJbiIQayaSXX5kJt3loc1vyqxKSFPt0pqOOvlSCpGVKHLSUA1xiR1CBY8VTRavheRNn9l8&#10;FchjwQPFx1QDgD71DREI9G4wLt7e8i8SVsz2BJpKFAVUJFEm5s5ez2du3FqPhlSrPrf9cex6SwuI&#10;Kq88GxGNXYkAGT6zRtcpOWoTUPxybN+cBKnJZlCqUnnapY199/43G5NZgNOKx4JCBHElccbwBZBG&#10;su9zSDwxRbvD//sgJAIoJqjfroQVeoEBT2TiPokDALdKfAWkqYojBCYXT3a4HtL0RaEHww4eqpbc&#10;hrH2dZMy2mLBTVFNHnVC0AHTf7UWq2RQHZNjwwY6FxbZnbSJjjQY13sdz4GFrYooupuXvPmWltni&#10;s58sm3ntaJtmW3drpbFhkSQRbWhmE24il85aovKXfFNW0mpnkdGsA8pGWdl77SVoSvkuFoqJdJMj&#10;egSDnyTxI0yxI6ybtSj9qevbBTWU+p03c2BrAJRWjZ3W5byxtGBL7jHEMg9OEBEPYqYGKKj4Jirc&#10;MdVQUwFWSlKRN4rzInBZqRJGsCt3+ywWaVXbYBy+5zgqdPm8MRfy0kXQkavCQXbTFbodxSylQCzR&#10;5kiiTVCzkSFARXDx6yt9U8VXKNAKKnyFWSOb314R4wsWfiZX413Rw5FBilMFECk8x+BHtvvFFArh&#10;4MYLuCnC2241WaE2aa+fnyiJPxYnnDh3IeGV88Ggt9Iv1WGrcxaRTnnEQfyFzRPF9vLlhhIedGKe&#10;iN3YJWgyWSnFOLHEhBVht9JNKJ839jEUH3IJOwFDGLsJuYiDwcaT23+wzO5sOtvpxlYeahjkw4fp&#10;pUTDlSSwXKhTYmCe6GEuVMIKmWkuAbivkuHhEcQg0jE2D0ECuqddlcZ2hnYZjBWgjW7kx9U/c6/o&#10;wlgr7UCKd54L2R281/iKRKhmuGl530VVX/hrHENFNWLzJCbVuuiqa1FxudL3642+gIZVK61qqEZL&#10;tLlT3BAvNKiIDQSQAmEkmcVOrVbQEEFQVBypUa1hT9hQKobMCEFcOfNDu1AKGzxMzmNu1Gg7Kmjx&#10;JZI3piJS5QJKFcq7DH3LhZIx90LCSl3cV1Ev0B3JtQD1Qbh0hrdFFrdh6U19YfAoBq7kbyCNc+uc&#10;sVZipNkR9p54n8it8GqDRa5NS89VUlBoDyZGCpopXeHOxOxBBkpuDbSuEYodzehqXXy4QtNlUQ6y&#10;rjzk8JF1unNHrGAiJJhElI8j0xbpc1uZTwJuw3oMcMgZN/cHvzgV6rdcMxYzwlIG3i1iUnHFGD6F&#10;yNuLpg2vFx7wCpZHCWwJi1/MbRVToNpzN8XMKz8uzShEolKJkNF5CVLHkigcXT8dVsNTJq1PpebF&#10;OvMGOt9RAaRCCflioGLih0Ie45IzAyOSEGg0IbnVu2raCYcW7w4zGYcWzUAcPzSD4fuBVzH8siRT&#10;Fpl71kN44GpJi4WEClX7fr5xM4e7Ogoqnsr41+OwsUflZJTgho1PjfSQEq/m1vKH0A6S3dnnoPwO&#10;KrDeU9qBzOdU06RacVlik6NMboQNo7ylyrNWsrBp7q+AnKTsc6BTRk+2iXOSErQcanRkyUtoWKSt&#10;NG1wgO2RtTYOamstrCUlGD5Uckhnlk3uvSk4cJSANNuEl1p4/PPy42e9NOIhYCpnBo9b5F3utXLY&#10;pMrxU8pdANuVYOVujqLK+UJdkrqBpbCBoGHt19Asa6lyZGMkTguiJthe9OE9Zq7J92bQGLJqD3Id&#10;kjrqjLU/safbr/wANN6RxocrgrLPbKMBCgklNBw+HEaYiUBFaqUKMq2Tzia5/sGeiQscYFBrbBNE&#10;FC8UO4gqgLspDP0zP3agi0nmGlfe4Ocf8RVcCCRJnCslOjg4cQXLb+5fCcAv3HbhskgMuirCghfX&#10;xt1any10CIm6xRkccJ4egPkrtOWG6j6nX2FVsFfhtiR3uuloZyOKtD/GpS0uVGlaVAoIW493u1n/&#10;XejkgEfJE5RJXIx9iFUc6sgFplpZ4mO1cCMJoW3JIih+sihaXiSrN8PEcA4ajhmszXfudV/ym9ec&#10;/z7dDfqUNL87wGWShH6gizD66nUISyx1Ugfl9XJ7dxWRaJP7qBzEfCkQTZUAMjHPMGbsxnmlFruQ&#10;PrnNC+wb90KqGjFFBu2dnSS3ofF6uukSTR1icflTRqVUSF5wzyCNTWTeNE5FOHB0VLHSmSwl0Piv&#10;d2r9LEjil/xTh2Tc8wCMbAICoYW37Cyp0JL/JtRs552HNrqQkcKXM6zeBN+Fkep2Ob19+EcP8KU5&#10;yi/+cjHXQPx2ZewJKEkrGCm8+NGyu6syoQXe7b1Xpy9+Czpz2Zlo7klped8q2IC0lcmnhZaByJt0&#10;2ha7ZdsIVohvZZPkELD1DEiCyY5JNFguLItG9AfRgXWNJmopsqUlAkNAjUVj1zbtXEk7NGn64Fgo&#10;mqzVhYoaBQh9AmUNb5El4d74zzqd6RoBGhU+C2oA6QPfg4Quzovn6epsG1lniIsFtOjj5qcsngxk&#10;QYH16+vtjLGsMRzQCMJYISZeSFqUKvkNVxHlVtBuNVW5fwKqZi02tU2vStSMS6itjBOHCiOtMCXF&#10;iOksKcRyF1a5AgqJYgaGcGb9XPlFseNy09VI4SXfH2Syp3FPeDHPnEWG8EgZ90B7oCBy+/DzMmKD&#10;fyE70cBRgVLcLRGFJ0Wfy6cmNFzTqJkX3tlHhUEeP1OEol60Zu5y8Ten6dBegKn00R3WgRIOzIJ7&#10;wz13NHk0d7cdQI0WQrg5qw3VupUgKWGYZGOylhKVNpJShGAdfrsCiqKA3mmYYJgWFB5Ed3p8lauB&#10;uCm2NKHGtrRaSjSJhZVvYqeWlWixCCw0wi8kaphy3IBjcPuUCUHWCg88z0YYJRlCOpiMEvVphBxz&#10;BKJ+vF3O9KerTb8LWCQTSqWLFEeyNs6KgTwx7+F9lLhIcY9SEssQeUkyhFUqdrq992WOtDQPA/5T&#10;3pXYrupL9d0A6vzwDZ3X1/P17K8qYTWo6rIsMmvqRwwcYxxTyJmsKJe3BBkjNjwavvpeLXOW1xdS&#10;bqU4pmiB8sUOk5cEFRALKr5cPzXw+X04RULuSOXaJSHCP0/rG7oU0txGSkpSv/oEf7FkBlM0KzeA&#10;oYgsF01y6CT6wt3kHQXptelNkF74j+Ci7sq/wmpBsPNuzr6VsjLQOmtrFzaDzRIsa6EI98XdfZXG&#10;xgx5MAjuzYo/WKq6ZJXsyjvDQohiyeyCBoeESeaNbBO3DIQ7mkZS7o7oyFExZGdgI/Kq40uakUJn&#10;1sj1A9u493jVgNUAYUxIasijM58iVTYCKU6XE1W1DJHXHxohjL5qtEIMJpTGrjwL9qd6PaQ9NG1W&#10;1SDhl1ztgnZhZc3yUXlMYLOQIJD4dPusewmlCOzI1boihwXVh6zbsomLJl4od2xEyoB2TIlAl0oO&#10;EsQVRCcFlcDBw0GEBza+KEoUID74NRWsuKNLUJCG37IlDBAPEiJUFJwvH698x0n8TZdM8uubONpw&#10;7xLcsHURc64ElWPNx0cibLrouET8HOmuHUty1IV7dFSSR0cHU5pR5KYxsbVuSBNyWYVGWmSI2a9S&#10;F8biWVRxb4Rxap6lDe4w4iKSpZSTMWihVxpQVGlGScvCRWlEUvICRG9KDvKF0o7BpCYyPgodNIpJ&#10;MImgaC8//AMiby+5X1ufrDkWpt1+RMVYw15VXkxUc9qoyOXianR9VTqALb+ykqiiBbeytg+rJffK&#10;opxhzFh2Ggoza3GUggwc27AabqyU4zgEJcmokcpvF82X6BLUZRukhkLi1sBtcWsM6nb/uBAxIUJF&#10;ZaXgQ1oNbUETDdrKr6l4XkJQUdRgaHuOQmB6v15vZ23XC7dWPfJ9s9W05ha6AvKDH152IyAQL5Qr&#10;mpyZEpm7SklUoVpekqEaKuHpDzklqyyzFSS6vKqOoW8qIzXlvPbfoHuK3KgQyxD+YCnMp9LXKIP7&#10;OgW3a6PcyIVSj0InyG5hOqx3KqLYOLO2DEz2v4zBNppKfpAfVQspjr9dd7C6L2JJlWsi2C2XPIZt&#10;ammr7jBOjWO+iuw1NmqwGKY7kDjxUqs+U7FhYDA03akaCSI0FuJYLFMUDyRW0KbuKkpYRipOJO9/&#10;o2AqsoCOcUZmyjKXGCBzLnf+kg+WWRC5nFv2ys+jpbTazqQnRUnLCTr3j2/nrnpgfrycrv/y1//F&#10;0tQpVHbURp2gdco26YAQ5ZBMGIFIUCFKEFmwR386Xfi5Fm4UM54VSHzB41kMlzqvum7krdoTT38+&#10;f111mWQdxoQCgoHmK/w7AFdACghEhEQI4gjusPvgabTnOLSAeurGC6CUi2hxOKEA3j58xLx1r6Uv&#10;LM3+P6D65QHI3Vl/ZbGQKlwtiO6rejd0uaTOlXjdmCAiUqTeVXbNRMNU2NytHcPColrXZNZgiOCO&#10;De82HIi2UxYLZxFWG8IIO5dnmUcZ2fDaKE929Flp1sojLdSVjTYtFUAsiCTEiiwmNSQgfeJzIMuI&#10;OQzj4c1/buixIYa+DqESsXUbRWdQQ0G8J6pITVhwaJHq4gfCNSztvRQqzgWXxPZvBWYIWC1Eborx&#10;R8WvF+6tpHqMITa/3TLJFFOwFMf+aoLyrlnKj9Pl8/PG34pqVz1NcDWykaELAscDKg6XFLS5Vv7J&#10;Mf3leR1lYDyHYqX/lKjZp3O+0uzhr2FN6BarYa94w6t53FtVMbngSTDjXkGBKx+HDqAJiEi/rw/6&#10;/wu5QCI+8I+HPHV2OHJUEXLTRhY28Q0YLLQmXCnnLrBOh3Qae09/pSOg2EfvO1hU98sSVQ9Nfo+D&#10;5FENmM3YXx2H8r3VusGNC2Fm8iC7sPiQLbuXmiqEmLnKhjAlcrapF3mvMe554a4E2RPRJhPMuI3L&#10;JJzYKj/ZpEXaDCZ8cksjIM3oBW2EyFKijHPWCJE0rSRRBehYElWidEyyTE2Twp+jWYzaBVMmIHe8&#10;n7kXWzZKgXIeT5cET+j73gujkRFqCsZ8NEU41VJfLuLmTV55sadQDGgTAdWmdQx5V4iU5eXl4/PT&#10;MwU+2BmYt6tw9uWZ1BS39fhrQjmr2+IV5vR+8QCmAbVxC8Ui1IEGMqxvs+RxjyKuZiafH+iYVNAi&#10;SU14uDuqEHZoIi3l3wvF+nkOl5MfN+IDF0XeDZXwzAUilz+uqwBJuVhCAQSX9zpe7rLqI2fuxfTF&#10;6ozfoGyW6VDPS/+lT9dsuGEL08jQ1sIsm+adW9xWrdmSiJJUlt9XoQcGOmfRFTf6bAfLHUsRapn3&#10;1rDDg3BjnIWnicVt0g3sAksZ2muMvSafDcRgoRjHCkeGUJaYJInckmZfGOdQqtpxBdvAXxPS8NcI&#10;yUjzMKKJzlSlEgGSNbEA/dvrx823/qxQkgy2AUmZvkJK6HBZctY4g7BSA1OrOQ9kvvt4udkke2/T&#10;BECL0FCnFtXS1SthX9lnRQIbkzPkFXo+br9+ffoHK+d+kN0J9g9RAtloTKvCsyMJy7umIvwcAjEk&#10;7U1jqYkKBHKp3rmp+u75yMuJHz/gHgsXKwoB57PCwfvHG4HFw54xn6jCqvAFG54Q5ZuwsiEKYUKE&#10;IMbkxg2IsSEqMxYbliLE6e2nOoWudGfRXSHded7nu8zo/gkOjNmsoQ0X9ifWht1jPnKCyHPowLQk&#10;Kjey1CaNTQLdotICS5VURdlniMi9uUDmKtAPwDgaUyEHj0U2yV6001Z3PtgFRZd96m2UsNBc9ilM&#10;qmXPsom3FMTMFi0CDOKKFCEqLd5gBrLCCho+K80y1PxDaxZHZCjU+N1VBvl+Jri9e7adUhoumauU&#10;VnBGgqeRTpEMv6JTUxKk1N3fdxy1tQoAoqozlJ4uCRQWTqrE+0QeUTYGu/fY1cdIO3u7/vr160yt&#10;rox68LKgktpDXTpRrEIHhtqYHjigRCz35hO2LPHPW3I/RU59W4Wx73nF6f1NFDMLccQZ5XVHhWHv&#10;KZVsealOESN3bnnSxMWQ4ozCC7DchN3YL8UtsiNyqw0HIMeak48ZXVm9yZ66w7JAQYS+QzorydCF&#10;PmImV7owyl1RFe7Ya3ZbyiKN0gZ0RNNGliRNbJJByYpuEpk027u1lhwReRKjBKQPxl2+nJneOUt2&#10;lTAyQ0StLjXyUJZsMnai+aZSzlyJLA7CtqD0QYeE3ppasiZM56pHzI+fOhoekIjbPaFFNh4UGSZq&#10;ax97jUDablMy0GeFroB+2o1ELRNsSSATInYqj7mvUkPYiRlqRKYh2Y4mlTNiTSgWVafLkOgNq0CU&#10;xUjOL6lJ6agSI0eB2vcfmj78+sU0QBVUfcoghlXZ/CdJtZC+QclNDwKIgIRuS4yg/6jp8vlLswJ3&#10;qdp//nVV2CCyKBgoYkieG7kiFaEcFogDukhKpJB/3mqj0Ae/4uTQw+XQOT+AQMAhqGh1zMARLjqe&#10;EFhMZvpD2LKhwsrZLxbm0JM5XXR1n5PqBadKuk/QLnqDe6bohQfJQVCVDopxg0I0bAlrIhLaHMJp&#10;1sjMkHrnzAxRnDZz9e3C9IDNYQGiIu8Ry99iHG12Ipd/KHOzHlAqi0liMtKdXhZO2Lu1M2VgDLVE&#10;g8SRIopJpvhQK5JsXN5QhaYkPzNtB+0WhTI/fdYoyMAbYNAtg40U6NTquYpGmY1Ki8/juWNGSTxn&#10;HAbmxRA3jgtrg8lGNYP6Tv03PYGrdbslgcn+IhWYrPTwjyRmavnp17+vGuLVoLpuoSFO5YDpCiRF&#10;yM1RUxYVIbhYxGSP1Q/bCDI8npEeH+/vN96Ow9H7VRHGv4tNnaqSgPDOdycZ9xTjokkxx7HF/9mR&#10;eQah5+PyyQ/FMQlxiFDuuFIRy1MRlAJyxRKsmPWEkYkU7Llaxe7Rn0WyDF0wt1g6gCzcgO6pPNgM&#10;7m2D8QjuTVLlMnGrukyJJZL4CPNHW4xII6nsCerJMvb261LhxkehNEf1wia9V4Hm4+Vee49dX7WW&#10;8C5xrkVM2fXCWgTUE1jsKFEQTfTIEn6IDivKiRf2mSsdPlB1Dq5aRKB5edG8w+NmO9AchrTJ5BEa&#10;C3Uf1kY6QRgrY1jlDAYUGa6pQtV7VFkMxSCLQUzLHk5epDafBuvCBEcWrVZBsTNeWmKBB7zHtJGS&#10;moK98H0ahjSTB375USNe4x0QMrBS6qCRdiUz8Nc6oGqkPJ2viSrcsWEGcvk8u2oFEt6Le/lxut08&#10;NWElFEAw9HMjxHGCF1L4jk/dz+FVNzQ847koymCWxPEDRvFCeyCbCisOJrpsNAWDjEnShRlO/3Lt&#10;dNax1/4M7h3yZI/4UnGHqRUi22NDIlG6GShZD6yK2Hno2q2cBREElUe35ipsEsI1Svo7uNAfwrab&#10;9VOSVgUmtgIhs42wgCQLDjZuN07RA5aSgLGyFUJ2uhYiiU51lSR2cO+ReTlDWNZUjyaLKJ8vLBso&#10;S2KyAKGxwhfrIxCr8xq/VsUBn/8mRFqGmArqfGA4amP4uFIWBIbL2Mx2QjVEFYdfzQEw2rIunjJU&#10;kQhmUKtY/q9UQrrDEwY/mwW+bGDQAw3ZbgwNraTCiiAxMzwkcnM7M/VRlfFKl6j7mdQQEXg1xZxi&#10;CXdv0ft+ieYj58sNVlAQEuu7KZoO+gVaz0fU3nzfkAhxelcEIeA4sjAR8kwkEcRXQ/79BccqLoBE&#10;oVCS+aX70mkYL8L0GswDfETSkas7j/SReYZyPbWs6kojohWliyLpMJbDVNNHFjL8mPXCWhiho4rh&#10;/gAuOZtsW3LESHBj7sHGmogrWSa79B4jEQG9mY0K0rramay0tlQjKskBES8hJ0byLC0pLiJTzEI4&#10;zc0TYDwAPCrLZ54zVxEJPFBs4POjDoIyscXoo5nz69XubKYCPKooo2UGOVxMU3kLWJ2ZD12wtZFr&#10;OLy5ge98Q7dh76sWAWpx0BrkvAKi4m4goB8+NLNgvx3TUkThznUz9AkTGrzXXzeFxmpXtY5wQ65S&#10;ohUdHGWQKjJQjOc/r6fr51UhivAipYT4pQncLfHt4uuHIgi/ifJ+8X8aKhrImhjAlAVLbrAQDggT&#10;/NeYL5G0+nImIUXV0x+ebfnbQp7/CGh9+aTQWPFHUc0Hmr3NqoRuEWlhRAfQDq/PgPhe9Uz210jF&#10;Vb2zbmXoJJFFbplFobIDLSctSZKyCqLRRkZUQd9pY+NSRzEC/CKf4CDdTE0+FPm9YGOGTGO8H53V&#10;fpVqU4Z8hn2XHDAmTfiodSl8c0WLRk2VVVThd350fjM8LIrfFA64DaECd2eFW4ypsyhLJns+1k0j&#10;8i4UVzEKZg1I6wAiscqsQ+I8m+XA3iDTM/pU5qkwwoiFqrPTJClHLFEzNLooYxng9zZ1BcRXhN4/&#10;//2pwe7C6isZS2/HboHiijvkAMcUfBNJgEMKqOAhgkmMpiRc0SBn6LuDSTQxzO3id3/fh3so509e&#10;uc2cg1nHSQ1RUCGqEBOY1igooK0pFRMT4Kji2RFv2RFwNMXxzyjg2foiWPye8SxujxZ6prvsOdwh&#10;lTaGuyeckYziS/i57zosRatZgyIjH7JavZKS1uqtpUsSDohCaYM1V/kaMj9iihc/cHviPsqyaEPy&#10;o6o0tCoEa9EFOxxAYrFE5lrktJnwd5ZFw92jY0gRTi1xNClCoYSftYbX6ZS5uj+2hepcUAXEaih5&#10;zLjvrS/CU56SkWBOWKAApw98zDMwyfzf6Y4jksgwE5oNqsuqSqmazINYoswSNLUgsXcmB3mFY/fk&#10;Ju1AUEJcfTDIKTCGGtPXm3eJn6tTLpk9Yj6u1Snvnzf1l6VGGSSMQDqKKCzAVniRgEyj/f32qdkK&#10;N1k0weLuFW+i8BzmJ3edCQ0a7vzyL3/Lcb7oeocXUpiNMA0iTFRAwU7gH1MdHaSquyhMqohaEsmB&#10;ZMiBoi+lVIB7tbZdUxWOnw8ZfVISMB2Ujt9RrLKjAm4TJt/SlXyBVeeyq/Y467Y9y0oNfW/b5Igg&#10;91ypdXNfhTTj4A5RkqXPzFF86MJwbVLE0aowwhyTBZfKGjQ9YjhnEEMNa7rkyTsr8g4tpSHaWJNp&#10;43In4cFpJa+cxEBaj2sdOORBdSNFaQwDhhHj2QCG2PoQEDtgG5gbfLzbxu5so+HAeOXPdAgpkmhl&#10;BLrqFGJTUctg4LS4XlILrKE0Ny/s3iOZWIUNwHm2LEmYkVFW4E5F+ZLCMlKNNN9aLbFkFpc6JOr3&#10;X8xV7CHvpcQmgcPBozKPbk9VCKYwkr9f/sWPWvPqnH+J5vzr1hUnPpB8cp1k+uIbspqMcENGFpqq&#10;OCA4OevCKHdledHlxAWR5Ap5nu54SnLmV+TM+GV/jHnL39dBuPjw2UJfJaluU/+6a0S4M8wE7O4/&#10;h83XRq7qqv5CSMtGOuQm2yxnFzols7y5Iowo/L6KCro7kpgoDD2KXXvE7udg95dFTHWq7VhgGQUx&#10;iGw0RRzbIEgQWW/G0gsHhkAyVMIDaTFF6YO+LIgcnjuIXn4oZjtqZ9BwvAkrGh95L1FDH2Xuz/Tp&#10;oJaQoUlR2lZLCvslr/qFFCdjY9iPqvOv0XLy+mIoDehmWJ4a3GB8SsB45dcYLYzXclp45JhXlSti&#10;gmHfhSKVtVg7r+mCrlJ82ZgmGegM7SNrAojIvsMrkUMOd1R8a9U8nXziB+OYiRCKtSf+uzFCiecd&#10;Di23T7+cr6CY27OBJhoC0UdzEF0eyen7+fOmGIRK4UOLLrU0+0GCo1XUkxRT52vFZnfZWkhYv8T0&#10;jo2qk5xN3tjI3SXiXbXhdxU/U1qUlhtFhivlZrARRQ9hWd+tRRK4Q7J1egcsyuorfFUuJQvhTS7c&#10;C4tUtqjaLMsyK0mISDYxTKWdbYSRaJDNGKYTr9xXgUf084V7KpkFx13dq7XAMwcde48b2XkgcS6g&#10;VBtFOxf6PoQk5oUmyBn6zFMcXVwkToE5+3LG6ITz2jYjaAmF5EfjyQKawWv7UaCBMB2keSWQGoqv&#10;JKguwkvvHhHqCF9yCSQq9nr6xb+5J6hoV1wKHWU7pJAkcmiGwSwKWkpJNVlQqHGsUc0/Xy78dDV3&#10;hogaUns+ofmHYoEjC6LLJ7816YsmLpAULmTl0KCoIsGZgMENYO6d8KUAz0mYllCEoGJ7ivI02lWQ&#10;cjvmduavoeg+LV7TV+6g6q7CoWsW450PWV3RiOboZLAb/hUeXWySNDQCpdkTc5095Js+K7TLef/n&#10;CmiERvHZmkIU3hgb46AoWA9nyWbxBOVts78ThBi0JNpRjiTDPCySMBsY+rvM9kqSOzB0ZoFpKNbM&#10;MWx30lD3z7iCuOuiTFZ8mjAg3n4oMnD+exhpxVxEzLQDbHFQJ4wIb1HyOevPU1194dWn31LDd84q&#10;SrlGLwbwmeBAU0wuNHhOr/oQZvqU1mis2SsWtcU+oHkumpZJov3inm0FM3imIyhcLM6WA8ppsnDT&#10;nMjt1+aQQUmsiSLI3E1KHa9lQSxxaOHCxyNbTUfJQblpD+QaGywuTGWY0mjY83A5scPPoBUgzCIB&#10;xShycJeWmcmH/yvVMxwHFFtxH8YXUOgsFN0+eFH3pFbk0NE73T9m3UtgesLEEdXnSsvAfIQrb0+F&#10;iHdhubHMDYDqfKFatTfOgMnGLljVoqBKOFtSRCOOBPRchbWSxYIQKudsyYu5t1uC1i5BwYKStnIZ&#10;Qd15CUR4jcHQ3QpaqP2JbcEcBkfxV3DECJEosi+lE/lD8xNIMZAf/F6J66b6nznHfvz4ibnOdn08&#10;+4jLQGd7hoyQ5nImuGzaGB+D5rF44a/FdFbzB5zlICgjD2SPb6m8xIrFnBsxOOkTOGp5Z7qh1vJA&#10;V62LgRunhXspWFU901YYfbj7Nm8s7ewIqyZTyrPcXzcNfwmQKgrQH6LVdE9R2BxNCDHQzkVZRmxQ&#10;7FA/apbxxqvNvA2HA8dbBw7tBQelngYz+nkFjgjKPVtCCfKP99zXjUF+Yk50BMg6qkgSO6uYq1ju&#10;TNs5PwlKl5BWL83yiOqQe1QHUYKOGcn/AByqbNUsi5w6R2feNslHuBq/y4oohB6JiJYcnwFJUEsz&#10;pkCJHrHJbF1b1g3FtXApD2ZUOS1oiIEvmbPYtJUNXC6iYpoFIYa1TbIBcYCNJIEEOtJZBI6+SK0/&#10;X3ip1k823J2oNa8/ccJTTmONbXZJJz9WPHaRtAuRpjVKBQ+zDGdGNXIl/BYRs23OPLsEVaKguhwr&#10;+pRkJMISOFwfxjJ4Pd2O0xKgkem5Q5/O2Km8aVdjS7Sukv3SyFUFT87/SFTe40QcYUN9db198PMF&#10;bo1kTD9cTSoTRDiUCCZyrcPTIDaxqpHYpx58f1Vvv56zJ1zeKC7c+J0VhV5ZMK9RYGD2cvu88MtO&#10;QYeFihYOJHwxCAeKEURWhSGHJBu6DCsPnpktIU3EkWdNh/rJciWkWjoZdCdV1zgVhiiYX8Ji760W&#10;DpqtOjE52qGd3qEaapKcPVBuUSc+MZpNAaSlLA1bwdb3T5btxbCPBtSR2/kDJKaapo8pSsuENirA&#10;0LxId+UdFcMgeXHKeo2b5Sw52ImhBwkg3pwRRhxWvCaoaITmiQOsogrntGYouHs78eY7x/FVn40e&#10;JMACUyrx5gm7rBlPjBMZiWNGI58igvLDLjSY2quMvwjgMljLKucc1UvedQpuAFGlLlFkzp0Dbhuo&#10;bmqzlW2pWs33YKRBlIYYZw1/3YeStue2B7WkmTShkJKH8oqTZ37ryQ3klkpAMynK39FndsI2mbqH&#10;uOLYQs7tE3KVk4efP08X/rHDr6ScPf0glvBQmmsirQ4ON34koSKIIwTxgmjBJU3dhOWp8/l265/T&#10;x8j3ZxRouNOCgM2Rqsqb8G/su098BOgCDkT2OVyQ3V4wfRSq4z1ZMTmpkjHpHm2nd0AcVUf/g+Ew&#10;1dCQnSTl4ItY4ugMy+Ej8x43RNE0ibBaUSWn1iCsU9t+gc0Md8l7Dbr40k56nztNUooU1pYGJ8lW&#10;bBOlcTrr4k1MAWFRTebkEBxNQpgy76CCUOeb/XA2+VPRB1BnsD4kq2vzxzuyVeqxY8AxtHNqaNjo&#10;c1EEcx8PLZuDFKAOEpOYqGIqI6agitdyH2blNCqO4kxRQgNE5WPiyEETlOIsNfE3XMQJTyLiAcg0&#10;zTCNMZCRLkMcJHMq0kgzrhWaxNVTmB9E4TkMvOXEBRpvAZGCqIKQsJFA4sTxxZQyokqmOOziq5xe&#10;P5lZeK7C3pwUWvyTTDKUmeTUq3BETEhwSEgQxVOvjxv/98O7Apag59oIL743qxXaJWXnG73lQ+Bm&#10;rU4KdpAu0VpdYVGlRvb7iPSOD6C7oU0eyOYW4tfyKKeiIx5LrlZtRWi4+dX2EsCVKHKbhqotmhJb&#10;WFHFJYd01vyOg81usAlId5VQT13vpAEN2VRHIpzbugnGZsg7J0Ci8Ep3xYOh0RKHjcSPDicEj1qA&#10;Uh2r8D9/eOwx0BVSGA8MElWsTD5dlTQtDZCncVw5hfaJ9XgK0C5yzj6BIcx0hH87PtNQQAWU04ji&#10;lgt1qVDuh7ghuhpT9OO2Kv7tz+LO4iUpVfF9GIHRW2YUkstpnvy5Cn3+4zUuk8WFDClbizidAafr&#10;Nfdg2Jw5gLBfKsNXH6iQchVHKnXmaKoK1ZcVXjA+ndTvN/WFr6mYpPBGT00mtAue1/g3sBUVNAnx&#10;jRRQAl5hOV2Yvim68AlB3KBoegBGHHvpiCJwnSTyZJ02aU651jV8wJzTEcmqd45wH7A0F0C4Oyod&#10;hJsC4GgQ1CHoIyHK6Ybn0nCRPrY5fKWjNjF08sbMVdwbsWzG2MiFEirbqRTubWVRmInEXCsHq3jD&#10;dpZv5rtRi50u4X3620xYVJ0fhIwitDmAJKBYxjMgFUHI3VgOtlaPD+5Cyh8pTrXVcOizZDsXGKcx&#10;gkNxOJWKllWihqg8bxEkOXFXQU0pUJ9s+AEEbvTQBBWinEfyyV/0UbtpjQbDzb+IjQjTlJ5+kL3G&#10;I/WsRoAwChA8LdL40tBS7LGsLNwRVUbm5QAJv4lyc1SxnMhhOzPoufOjdipSKYwgA0QO30+RiVRM&#10;OGgZEqVMqzgEBANa428PyxezFo96BQfNVD4JJ0SZDikJEI4KOD19aLajSY1ituIK8Lv7ppTKmzJf&#10;NyrXhK/f+NeKszNP5dxr3YHpzXSJuexoJ4WiyZY4HVZo1SYSdq7o6vwHbPI0IwKn1UJLS2BmJSY6&#10;t3mVCdPSUDskVVQh23BgAjssbOonlgLS2trzc8MvQLtS2sU6cb7I2pK5nsqacR4J2DW/hQZqgsdi&#10;ILchrDOZ4Q3h2yoeHx4FPsxUo1TWrgqO81UqTIkvklBGH7vsImt8gOR7yi0Ish+69Grvr7rG4sdi&#10;CS0UD/DPUIukxGqWTn55eH27nc98onvuxMTGJs7s1Rn7F2mhJj1CtVGXCn4HlVkD+4zICqE6g0pF&#10;pD9gdE145XfyY2Gdtv72sSYZAqHi/XzND7Tw9WIWMvGo2BQtNIqxFMNUBPdMYUS7N9/8wwhiiAa6&#10;dOGfUpmu6FpFcaAiCtGA2cqNunQMNd+53vwWLfEUK96FE9WmTpmz8Mu38cENF1JNdXixgI7zsaQv&#10;kpkQVlcupCOK2ZEOc+YObEH4Z2j3LqINvmQra6M0Mg1d0sEIiziY1R6F29OVF/ZnQGK0JNkBW6I7&#10;TfBU+Du4QJc6eCbN1mpQzWrGgrYodltKuKP4zaJFT+CZSZNZLbAs9JqsKKpUT2ao0L05G7YaNEr9&#10;2S9RqVyIG7dl6MINnMtiJOVTyYf/iVTnsPeF4XS73VxR5kbYMJkPpTLONRJVNz8HycwiYVDj1Ub2&#10;DmGHIUhSg2kjNC49b9BSfkZXcw2JNJFiB9J8G6sN5+tZJVtkV2pEaHbf0wYsNVhxgnMeOzMrI4w4&#10;hFhEEKrA4nhCMdFpNH8rolBBlMFKFzmKKNwdmVjgx8zcD/lQ/OGw8JaAJjrcm5FczkL4dVzlKqZE&#10;k5fEJs+XrMCXLp3ODirqgXQY/caarKXPke5w/4Ry7n4sNmfKZiCqySUK7nnjWLWPU9r0gDQ0Cqdl&#10;XInS5KJEarOipOEWs92tfQocdOpSoQp238TiAHV8gVKkFaF3RETaW2yzNjWyO/ZAGUWVqpOnYLw6&#10;hBjKPUHpUGKSyQEfbxqVvFnrocJlCR+eHFh3bPJ4AcxL8j68ICvOGzUDDqXiC49HGUl1bpCHpLlY&#10;akidbrnesKD9Xm6fZ95hiUTK8kDM4XNeQ8SjWYHF3yEsRpk9H1EXRVYFFpYOn8y1BO81hl42KOap&#10;Umm9i8rpl9tVbSy120cYpHnY2CsLThU3HD6wokOJHXhwqkFGuGBjzqdyuFanuIQb9OPH6fOzvtqT&#10;uYauZhwHgAKDoVCjkCHF6e1FlzTv3JPxmyg8SILZ4skKIieupGRIiAGu5P3D/7lGf1Vv0GlrSQIq&#10;K7zmA2bhwBiPErBLn1s8ra/5NOde9wQHk2Zqj8hL5Cw0aVOJKlh5KWbypoWo1YOFTRVYoOROcW8H&#10;X6b3NS6UQYGGwo1UgpZEjLAxLGlvDUousDfZI8SmHD2GmGiywgug65zPTYyAPtXpEoNjtRoDiCAY&#10;EFgWxAoUiYG3+DSBH8l+6GS3AG+WYKfP2o/zJy9tCNyUoHoNWQ0DjT+mSCqjVba+ssDMUUUC04zZ&#10;rqiQ+oWqpXjvRUgKdFeMtcC0w4bS8RW92+enLi4UAV7q79PKB3dGed09NzYqpih3g9xIt5GogliZ&#10;xKrp43zVdMEl2Efea+ZLycRPqTUfU62f50xW/AQnf9ThoMJELa/fE1MUQPyf0w4oDmYi/MJKYpKj&#10;0TGsaK6SwCRtXGquoumLJ4/uCW/VZSZMObpuOHJmtWmPH1R3onstvo94EBzhBjYd641Fr7wkpS+y&#10;5LWZ8ZEO3QurMXMVxIWQriNsEcZGFh4lT3HnzJUM19kGSx7FqwwehhmU7KAwO/yo6mxYiGDEO1vB&#10;hRxBXq7ljTf1oQdAH/N8m0awxUDTCd6icDtUgkFgiOTjn9u8DVFm7JK2Z29+av5vOaISe9UmB3xk&#10;80HP8EmDNtA8v3rH5z9j93RSKZd1g5QwaBnN+IxjG5i2iUVsssGQouYb7UjOP66fv37xxeHlELhN&#10;3l8alKdjmKfBZDLlR9nUSoKiVVarLJc779d/+wdrCRuOBMqZOhAwKarArQPEjVzHiPyYCvda3S8O&#10;ErqMIRwQFxxaFdc8h+N1OaKNQocOIF8i4jefiCgEFxdVwq9MZq7jsAJqpuheYj+h0jX0RxKLBfeG&#10;+wQUwc6ZOGKUjSeknQpz9h1Q9baRMAxZyJ26s93kRWwSnzCwm7SIiSr0SWOnN05FnHYSyBOp6SM2&#10;+za7Q+lj2HTBwhGUyWiHsgXON31xlkfSGmMjV5Q4IOKQps1URvqDLpVOH445nB4mRj6tTbEtSFPv&#10;9tMyP9cx7amCymAO9tMD2m6oUpXyD34lOaz4Ue4LmAIDxjkWgFpfTxpVjNIYUj8oQsZ8Cmsst9Jl&#10;nYYMVJYo4BLCKF5fPz5//etT5d/PN/+EinqPGURsNAvhr+PZWVUgggmGY5wv78htqRDBFObzF6+3&#10;oGBR7znAfHx+8mI+4YSIwlSHCxYR2VHqU1CpMc99D0UTBQHJuJ3Cho7IIFSAkxPHqSi4E40LBTex&#10;XUCr442aEN+kviTy94DoH/dYtyISuAiEOjjrGAE6M1lgYpccNX8C1zqoo2Q0SfucNUINLyL6djUa&#10;wbRV0bM0RHl9uK/iznGG/YYD8xxjYuLrAk80EkW6irrtG09WoiUMWxIg+is80zhQVJKgAUSZRZIR&#10;7aUSpRq1qBgPjBOPiRrAPTpgMBpoHBFWVD6GlOedOubhmfQAOzLhFHTD395vvhdLeZbcrEl19giG&#10;SDuMFbOwzmc/ThEowZctLMgggxJKoaQpefDiNwGLMxh1H2d+doCv62UyVkUCVSqzBLUFYoUhqQpw&#10;J5wpyztPojXw1THEoFwYqWW5t0FISGgh5eYRAYtQSkrH+DuA14umIGoMt7CJFsxaLrpa1EQoUeWD&#10;yMUe69LGUxXCykUXP0Cpb8Q4hERAVbmKkjXS2/ncB8QJOzxUuCTdewtqacFt/hJLde/hWalVkytu&#10;HIuKW3ajS67WQ1bp1glF1t45B0e7yv1/QFauLTBF6UKoxW+QMGvhzohmDI66gypKbSU1NRyAbMZU&#10;7d0u7RyK/VysaZ/tC8SNAjFjUmfhwci0QNuLgwpYAyXhhaPt/pXR1jR+e0gMkm43E/6UxVxQblJC&#10;84ZdKNdQkaE9S20P9jWFIbZyjW6TQAlmD1yMma/FtEl2bvmJpmBDPGlLGLRnW/u+6EVhQJ3AVwBp&#10;5yrc1bt7XDu5Y4qX9IAzdab40+1CuCFkMOCZJBB5ElESUMiL4t4I9b3kCb4mJlwXna9nzb5u19tV&#10;rSJIKAw4dATckdKkSi58MfWmAHRlDpPoQhzhtqyDCgWJKioEUVKcnN99UmhP3XXeaS8kpli9LQzn&#10;nmtiz4XuspIphRgpOHodRBxDt2AA3Vuj24j9kne5ldY+Zs9gStyaIOV6rgL7Fexow4PlFE620qOl&#10;uE3wUGOxNC2MNrcyBKuFKcjk2mz4MXPpkEasi3lEB43kQkhtFURWUoRz10JUcTzR9TzH2+e9zmkP&#10;ENWZPVkt4Z4C44k2uVG+XvIsvM4BvDDUcNrnkdClzxdVEBllDFcjOqO84PIDyLgMPaCsfUNIA0Gr&#10;XBuNjVNzCzRxqi+wj9GQaBpFO+3HSdmjrC4byFK2gtQMbrHEkiBdGtIqLDSeiTQ0LzEFqE5VJQ/s&#10;BiHu1+1y5V18YgL/SUZMwBAJ0ehy49GyYwMBUVOgk1m1CKEXfqGlbAgqkNaFN6M4r1Oieg4iqxd3&#10;i/MDuufUDV5GUICt7mqdu+eAxbf/rSYr6fet8qKOWTAMZ2YzPi+ss6QTW1SyREUl07KiSm/2V1j0&#10;Lt1xtF84SIcpovk04d4FXG8kbVGbWbU+2s6zrSyIXGnsISwTdC5UnlhROIaPSCJd6wuvqYjyYPC4&#10;cH/Wka93YdNGqkuFRCKN1FwaRATPqxr2olPBkjnTOhGwRckdRcqXUElV6dRiX5uZjZg3QVx+JE41&#10;7mmuW2FhCndJEaZpFsCYSZVRMlHsnA2bkDv/sG4Z4AJV9iPFQ+HD8bdChs0lcwiJTBnisnCo4RLI&#10;kYGwg0Yxgp+rRpVdwVCZjoHixlX77jDgtaIKT20ITZfrr+v5RqTIDRUmQUQMRxdPa2SZSyHHETI7&#10;s0q6KuU/RGXHvad0Bj1RfZKsmIE7Ir0R6JC6i1iTDb1gRbwc5HfoelzpHe4Fw9u4m1sS8todr+G8&#10;blIx8FkMCEUVOqGwkQdg2lRxz0zl8u9iSqwqjGbIDyoYL5ZFfUgMUW04bNEPcJz4HSqWJOMercYN&#10;j5RrUCilM+lUNr5wmL7t+iqXzmWijEAsd2Dr/NG5FSiP15xBKa5VVwISY+bSZbLgczOZSQUPXuxy&#10;+TSj6qZmEW8aQswL4gexXeK7ipgewLzyB+kXfabD25KaUBhmXjNKXJbBXxVQ2AolsqTnNP6JEL4k&#10;SlCgQ60Joz1WwsSEvrI1933Q62pEo/vzmlj748ereEZ+7F/9XkmFAhIChj1I+/H5r6sCAk+eHU5Q&#10;J+rEBUGDuMFcRbGF6x5FGDQoHYDCXbbfAczqTXveK0tn7GTBvSC496CyuXtASUPdQTtflEBdB2x8&#10;1X2QbXiipPlFAnEl6ITcWxNlYbKx3a2VetB0ctKl3e2CP5NQc1GWDHUv6A2UgVbrKnkuigCylexy&#10;lM5sVVtNP3JKHHAUZepi2940HBgm/VmaQ4x7gRuGHsepLdVFZeR0iJiiGdM1GMsOj3ZqmT+Fyw/X&#10;CBlz2CqlmoHLOdOIUwEuEhmvLkpWFWsvsELgsfvhYZ9KbGJnzmBcxsWtcik3z/rKIKib1Tqoy0UJ&#10;jVIgKPlsg56TyAOtCY/Fx01ziesvflfzRhOlfvcjKuIAA53nyRrYvMOioKLrnw//7Cz/oqzl9qlx&#10;76sWeMUKNid8A4Do5C8sE1W5XeMfRCCGyEblPEVBcnJ8GYE3ebVS4ttJJwcdlH5yV1TmpbqoGNPs&#10;HPuaHkk/I/BmiWnQZPFmu+sfUH7aWOganR6YrxBDWySJwJDcbBBOfERVyKhnQMhI/xhjaqK4ZAfm&#10;aACGPCrSApKinJtt8Yi8HQVKRrgjRjF4QO7IHtGCiiNOnI9AmTqOgws4Ncndmx4eiSpCOYJChyhQ&#10;i0LICR/GCRI5oXyumUnWCbtBLjaftrFEN6q4UYJAojQUO49Whqs/8DVJ0HjgZY0f8na+aOyq2bL2&#10;3lBoKhNwZFdOye+0TlRzrEwmg9NQ9+1oRS43zwqayVxJElol+CWX4fBFW6BOGtdcriiaECL5faVE&#10;CTqBUMEdEkUG9fQP/ktIvKKAdpAZDIOf8MFlJj8V+a4QceberfxKTrM+b/GTqJKoQ/y49eWPXBBO&#10;km7gzrTiCy/sa/ZKn7gD3Dsc+BZ5EZQ4P4A9TK8I6ZiSbNLJS3XAg6DxWJnQraExYxAmp01hiFC1&#10;N0ksaJN4KWkRsvpiriKgdVZr485MvC3LPCjymelTlIdRN29y0clRZmkUvRt1FtXscIsNBYgnqNDB&#10;pU5TvZRIg/HEONDQYM6S0aHTwQmsD7arFsV9E1RoaIM1OQ4MdMa3laVVGtMIVd7HG5gvr37VItUb&#10;tsZC1mWcD+SM7g2EvY9uAUYaqYomIymIqxaIunMBavcanlG5QeOncg8Wh1rlckkv4ZlUu86Yr90R&#10;7agiD5qU0DliefojNa/hSvXBrKVjCj+7mxijix2/HENU5IWSy+cvP4HmXorCsMqdP/nfdj8Repd/&#10;1UUE4U/H/IZc7sWK0szN8xBHE/9HB5GFkKL0nRf0rME5kAEBLQcoSXWNE/pg66Qj0rvuklCVVzeF&#10;oJuWSt4e3LXmGdKaaULyTbBjFzfRO+C80kLtYOhkC1tUkdHC0JRtbjdoIHsmbyn1P6Bkqv9Y/plt&#10;wfvQ5DEXppV3JlaE2dOvIspAaq+zJLo48deAiAgc8lm3JD1rW+IONwEZNN5ZGWSvlUrn33eKDDdO&#10;djYZ9aaIAMm5pIGh8UQeKWlXLhXTGcgqRY6LuPHNfr+wp0jA7Ya2EaFRjPtCiNToLP5cHU5Mk/k9&#10;E1+hyNRh6gjVhYUTdlyEphka9pqLcNFDXFFf0WhN8DTUCSqBaKKIGutbKWqvWKce3loUHvIdBC3v&#10;l8tVUwiizYUfVXrj/RPFF/4slRkGFSSs8E6tLprwI3pAKEkuc0cTxRxusETe8QQaxe3mQE5vZDkQ&#10;ld6Bdu5YXFP1YeAjYvZBdYdnsikyWFZQatvQTi2stZKSJlHWPHQnvYuT7lHlAfJxBxw4my02LXjA&#10;FNi1JWrcsQYshfaCB1mJnR1NJley1Juryh4xoYO0A0rYJf7BSxEKF/l07cEikMN6zKhzgYRWnPg5&#10;An0QUqpU3J7RlX0Gv0tgKMqC7RxKuykFb0IJNyoUEnBdl2HWYiMRqW2RVQ5Ck9pQpTNezaaMmxZv&#10;hjRtX3laEwpCqAdZp0u+9KOIafN4IdW2ds62Adc57AMhxLmmKuphxYxEFUcUCNSadmR2YhBXGN8W&#10;iFFD5P/94/OXYo3Cj0e+2uqY4VmHUn6jxsdR9fI0mX9YVWzxF5IJIDzccTChTFzA1U9ZISWyGeb5&#10;pQX6g7WTSkF6x0khXZIOKdLoznH/jGpMrF7sA/YqwEO9Xxi0R9hs1WbSsmlyy5YZPJLlSBxRBWrH&#10;4oo6qne46KZuLiKqP6h3RNkYR9WYZCMbDGsiisVvS63RsJb4d+hA4iBS2RCmk9F76kWGQA52EoN5&#10;gnvYtj5R6uSQUie47120TtN1NIJ9jtNmJo26K87+BGqPrpIYRxp24qt5JsS3swZKbVoZrVSWQvHI&#10;dYENEIgTXQ1A1iUXwigltjHIL/6GdNrgfhm4KiHE4h0VHUISU+RNYfsSkeCAEbh5nqgg9GxECOHH&#10;+Qj8looVBAONeJURuMBRGFAM4YdmcxUbPwqEKot1ogbBAj8IlCbMwMIDbqcgNFSaHxJmj53STVkA&#10;/RDqEbu8OyoZZxNZUpLCTh+ZAV4PNdKkI8xHuFvvNCi6dmc0ItpySNIdvq8y/bHDnNsUorWmKnlA&#10;2RqjdrVFDyRoGXloU9ufADaq/EpiaYpdG9aiQwtrxWh03oyKFIIvcUxkcSA5GEDD+u6Kw4WHQYZH&#10;eA41Y9tDw/BNSTqaG3pCTfHRyMkr30KeKG9DM9gMIdi+dkGZRZ2PcF3KWFBO4kCwdeUY60MXovoj&#10;OsDD1yLZPxtvnrCcuY0I5S4u/asuOOptNJQUTzlnoYxYG4QSxQvfPJGCVeXVBAcZNIx9MZ6w0GoH&#10;ERLW5EkwkMI3acWJPPOmvqICYYEoQGTg5yjTXzxUlxmzlQ8/LKdUQgduuP5xGX6PRUGJwtHOIyBq&#10;ul34HlD6oI+ElqwWqifYNmgXFxZTlLtg47TRZQtijoLdfylK4kY0RMFkGwVSml10tmm5BSaKe+TB&#10;gRF8BYTfTgM7bphaSbCRX4nvsHu4MwtLg1cGRHg95pM0axKqtrBLBMw184BEjwolwKFly4voRUfP&#10;oyKoA03ap4Cr4r6KzwB0FjPSGM2JTP5pg9GRQ8SQhCxjHxwO3uzQ6LTxpzdzC6dd3EOG3OoJRalx&#10;mwK0wtHCRBKHSo97DHzvxEXNlw+pM0nbsQviCrCf5MQNCyorjcJDAZJ4wSIrTUZOvFmveMDA9/Dv&#10;RbPA/KaTQ4t1GvG6/PF9WBkTEzRn6durJ1H+W2Uig9xyZ1d5rpQIHYQTe0pcYXWVJqmP+CWyPpC6&#10;N3NItJowWftvmOleSX7stAduCdQ1Rd1hc3pXmWt/bMCdrPFMmB1Ynmb11unkyRRVRKVXGiE3wR0O&#10;mmJ+a31Q+jGcoTZsgOltQ9gldGmzUBCVT5a8LRY7wr/AMZh0HBE3JF+BU3iokcBHsulK0rU52Xgl&#10;DjlSFB4/b/4rspcf/AUIyPlwhNpZxWDg8XDieVJEQhOz+Xcj9bHuuxzWvqpYWug22SmXBMMaBEmh&#10;XEMw+yrIk7xDFK+N+ihGtclN+EvcBvYCOyBJ7QdutRrkE0vq7gqEZiUJKAkpxBRuR2HKSjxRTGRQ&#10;K4YguV4l0iyFZ2ncLFYM0kWQwIsrJ55MEy4cVRwE+HahOtNfLJSO8HS9EqqsvFyuXCb5Pi4FME9Z&#10;VotMpwkiLvVubbqE3a48HVOrtyRPUX3UXZU1KHr4LxHvY5fGOOmtsdPDKDdJkm08OBOR/Yog66Zd&#10;IsFRZQF652HuZSVSsml2g9IcZWateGYabZQINmHzWcNPkqWTGG4ZCshdtRH38FivzfHDSSTFkiuo&#10;zDAwdCxJBZ8U1EoZ3sL1y1vorPaY9xv0aoWm3chAjkZbBfwgZK5F5JTRVIMr7qqIYXfZUTdRIl0q&#10;MAptZUvUEmuQXfjitI2RD+J1b8AjqkxsksYJe1xk4ehHXIaLKmFlYXWlBAPfM/F9HqKJ40n2lXuj&#10;pu3m4/Kvz/MHj8PZj3e6k6ChviH6uLx/c5/xrrjCVAVDeFZf1jAzcdXEJ6KnZilcO6lrrjgjDDEZ&#10;kZfMehxcEk6gPfWRogR5t9Z7n17w0YeCNsyQB8euWUC+dI9WkRyt/gRdrzGMiGqnRSu5QxvcoUvW&#10;zkU4xP6d5SNkYnFlwZ3ZgXUNTVZ6tN+5siU5GqWpuz5oSynKADIaZ4Z3DEmMkFTafMCp8AwJIiZq&#10;zaTDqTktOq1reDcYJH3EZaRN9Su5YCdpzWek9WD/Qet8Vxcjl6PFhhgmCoQf2/OyhebgzMxzha/y&#10;GHPDQR/Qdpu98/7hgiwTlHrtM+6p3xMP71BXaUM3gYJNIZ6CMexMqIbJW2ZbAsowNosX7EIW74IW&#10;ujE0hx+bISIoahJPiCt0b2/IuFH7okhy0oi+/uuT34FzEQIznaCuen+/Kt4w/9NQ5w1+v6zCjMJX&#10;NCQdB3Rh44rUv/b9fuZXKh16ZOReNTBWmkLO7CqSiIXT4R047f2QZN3R4dwHsOmN7hUJIKuLnAJT&#10;LRaaIF9Wd3AdVVHXB0K7Cdomm+Y5MfEItEcFBS2jvFXxE13dVwEYBIsq4KSEB12Y0S20orMHg0fY&#10;xKZQRRxdl+JIKmVNdpBVXpR3F3Lhji3k4sSLw4jX5szwa7U+5XVoGRgG/TmHGz/gB1csOnURl1LT&#10;d9M/mE7w6Yo9EpnXcaFh/N8Xw4wnK4Qhn4he9ZFO6ia4sIRNQCpUMUtikt/PUPHccLvSIZtU/oqw&#10;dPwmF9TCZmKwVGNOAVoq2AaOnYdI6nK1dPOt1dBuvTmeo6WT7aBjC0VeP37960MRwQFVExlFAYn9&#10;Lsn5+vHin4Yjzmj0K3wo76iioCyVooGijSaCsnFViifX68xLiDcTSJSaZPEkRktSciA5z5Xdo9rp&#10;Sn0s3cfO0h3GgZmO836b655cpDUh/hK7SR0IgVYUsdcNwpbBoaVFR1FbISx7toTe4bZSup4B7Wny&#10;Kmr+Cb5QuFSKPsINSNF9WzBXImV3VPk+rDu5KIC12UqK+AoVNFgXtQmL04jN6U7SwDFHNYzrkLk+&#10;X23iyQdSbMqCwCAuwyZlckxoIR/KnqpwcnBrJN499nO+pAD1UIjyhh3xv1d8CceRAgtW072Is5ME&#10;NcMzE360WrWZj4qny/lsXaZA6qMgDXkAZpRXMNQEgrBAWXWehr13MJEiVzliSKTkioTd5d02Rcr0&#10;EXJ5uxBWuF6qqEKvaM6Skc60zgRhYaIIIcJhAuiCxzMZSmbCx0aPq5A62ZbtwkUTSMixjEaLUvki&#10;gtOb07m1CEghii2qVYY78diTi3dnhRzsumegw8i7gr26kQ12JZm2aaDpRex0soOkYXrmKlIvQJvf&#10;heDIx6wN5XHnwxYe6F3w15B1FViUc2qrGpsqNdXHwklJJzdGLxAEknX0gEhaREm5V+vPTwIDp7qH&#10;Sg8QSN85USFuqyAjajhyGLJ7+8l7FNLpup6vCmncpO3cb5X/88XuqMht9K65pc7T5ngT4rh5aX68&#10;vd/4qWgrYmttl4bWpEZNp2waliTnpOlAIS3myEpee2nKSNVJj5BB2yp2cCEjM3eHGscYpgvciwko&#10;5pilEWN01aNrE8Ufeti9zcTt5f32+S9eRnt/eeHvN5ApqjAv4dkWkxaigSUe/yWoTNGAiY5jhbpA&#10;pfkOANOY0/uFG8DlgrDuJ0KUcBCxNFvFFm6+5Ge+a6F74TaBZdUDwiLpl+qbvZcarSoz1jubOQxH&#10;edVHvW5M17msaFlJo1KqtY50+KFL66QIUu+iKBJTTlnR9H2VMtywye8Qr080kjyWujMzuxuOfiML&#10;Y4ZqLc33PgwNG4SKwsyols0dODsMxnVTtUZWMYWJAFHCQ4DVB6yOeaW5I/vGGS8g0icqne/m+GnJ&#10;iVPYtcicGYHEsuQVMH4EUSQVIaUY7U7Ty42BfdPKsOB1mnzDnw/887X+MbAaRnk8aYwiomkSpIVz&#10;lgpRFeWsc6+Dph0tBPbXgkZzfhalHe7G0CvpQvdhhRFzpvHDEzMNZYKJC0iunfIzrKvCyelFFz5n&#10;JisKDsr8YDkTC68OJ5qE1OTFrEV+vAPLazDiVeqWaUjHJTxp9T+3S+LiLhyf3izN94/odzp/Wzrx&#10;vof/Au4QB/PZyDb7EhkcBvO7cEMVe6xtk4TsdEpMM5e+KdMRKB1NEV4taPIQVZwVMfkGi6rkguhN&#10;8OCAbLT37KaAceGnzoD1Y0Lm/QjtrbFLsLtvckC4aCzasaPomp/AZoPn+ek2IHgepHb4YPehlopK&#10;+Y2mlnZrIMk5P/EVUUYZOT9Rls9mjSI/+/FMneps6KkNBAJuxrJzyhSCaKNCEd9t0Qevox21K7jg&#10;Lw6wd2/QoDhRovgXr7EDPCepWuwHF+JBDO+By3hMRZEC26e8te6wrSbChXcWkTKnsqB3iY2eDsoG&#10;QqNdg19zE/72Q+pcx3A95ajAg2RGuwe9JyymiB6+4ULYeecuDFdA9fRY5RIiVIdJTBTOAnvBe0KK&#10;BV2IYDRRhQ51n1bqXYfMwuqtkf5kewa0X+kKy9kyNGWF6txra7gpUikN2bB4kUVPy4ssqhlXkbNa&#10;ksqU+goIxe/ggk1+YTz6o8kSRx6+DTp/JMhHGLTfYxPEZZeKS+YdNlVJKXYQJ4JQpKaUdF7SFVmI&#10;Mj0eOOsZ7pwAOpyS5KhKrPpl5/BgOZ6MNJXpyeXsH5SmBBY6xzVJ0QelP83bpwGpccFviugUz9jj&#10;i8Y1w3GjCCruitf3m1Sai7xfXl9+OuzYv9vGJFc7ITNeOzUkdbFUV3aAMk0mqaz4HfLg2tlBs97R&#10;zMHauMvHr7KGowp9KaE2d6hMxQwcOchrRsIzGw9tJRVsGhn2RAmMLSJGKYD4ByeJLsoUEfynhfUe&#10;HAFHfnlv31D7ORq2PF+u6tE4dkDxFnDrRp1cnT+9wGJqo4t/inSMSaGI6vwRbxjZ5nLILh7RshAV&#10;poilgU57S25VDiUINTonQXZq6ZMdfmMfmyMBmW1JSlvCJS6UQFkoUswOhgdmM76zSquhSA/M2hbr&#10;1ET2DSZLpA9w1BhsHNGD8MFC4rx4wotnDoY/Wf3lX9YcUS58VCGTBg0Em9Aat8G5F53m/Bai7Jl1&#10;M1XgJXoPKcKWLPCEHqrgM+31lZfNeBHP1vbNAOaDmssFpuUUksBtdBGlSeTTbQhQklnlBS4JZSGz&#10;WVhYNFZFAgURYWuwIH2v1QrcVg+qE1YXcYdZbZaAct47QslEF8JEA0bdRuxQjOF/ORjtSrh+USSQ&#10;Qh179rsrmuoQHD5u/COZLK6ykFR1VDGvijZywCN8lVVbT4oqVOLY4fdoE0g++LNll7F9ngLppPBh&#10;cJruNeccYfqkMoFd9G7+Bm2z246DDQc/Xe1zbKq00mjS6aF0S7zGrPMwlVgAmXTmKmzGgTniXtz8&#10;oexCcWRL0ZTzEYsomjY7CV9tLm6sglYsNXCJSFrRvFEUgWIh4SMZa3FaCCNWbAIGRAYD0HGt0eXm&#10;Wq0hwkuhDHadgXwPV7DS1cvmYiOGDPN8fTT6UYdOESeBjClokjzt8KsuTF7iwUNDbtxVrzrxK5oI&#10;PH/ls5zxiYnbitc4N5hYUavrJKnKVU+JKOTUWJRqK58wNDNRBY10KhRVUb3SMGdupjzgY0ihHg5J&#10;SuMJIYYIwVOQIBc9EUB4U8RgAiIXmit+XH7deLntwn+3S6v5iExu/gEndRxxwUUqTTziTUFdXrlb&#10;C75PpUybHBC9irSpp38ceq/eKrUk3a00CvfCF6gOEx5sItjEdxblvOsI9eBlhwy8YjjFkFSTd9kx&#10;nz1yOgQ7yPrk/4AMaZxmCR10/hscC4B28tfF97JKTZDT1qKSH4FiI6DNP0vu4XEaQGrzGnGRxBK4&#10;UL6xwuCo0ZCB4iOoOgQFFE72DAa/eqET8MTU/YNCmZ2koMbOj5/+5M7oV5xYmAaHygMiIK+c/76T&#10;SCiqDqJlVIs33B/wcb4pkGHsRqalVRty2u99sJGJSqyLrDSKa7kEw3HUGsVyZn/cmBZDWI3ndkAu&#10;gUqZFC0PdsJNauYc5sqt7Og9ujBIrxJFPKJJNQ8xPMrFMtzPZ76FTHt48/bzyt0PhwEHG+Zy/Cuh&#10;LqXOfIGQqQ2F7QCK353EAFHCjRV5GuQECUJDipMPio8RO96Ue0PE5JYVqiPdC3QEWcsWZL+EUI8m&#10;fwer+h1panRuO3ylYFOR7mSyEORNH6MKYmfZDsB7kcvqiE0CaW9Hq3CuvYlQR6hpbWCm2ClVsHgt&#10;LVvZWDYeBA2Hj4zZIT2GKy/aC5MVRsQ2dPt460z2cwU+FDMeNDJE6iRktHhI8DHpMeLIQqiqEwan&#10;5UZLckDcKP+ukuFw+vDXn23oUm7a2yv3VLpdizIUCOb7QeqJcm7PFuKtSHLKkhcnolWw/OSB+JTA&#10;VoT6Dknq0JD2/qRYFy564B5KPe6wNNg5L6ugViqF5iyabiWokHMb23FFKX1JSMkoT2Rw1H1/eyFQ&#10;8BtOmrSh5EqTsOJ5iOOJ40riBMn5Q1McFCpf932j4p5XfsYpLKs3XTnV02UORi3mvbhXTKQHvgAd&#10;eWfxpX0plLmU4Z7/bRUH22ZbSN4SNzapCcuXuEQRmN1SS/IMyP2RftnQ0idY1m3xKFlEwfUcgaCE&#10;peXwFA7WXVipCXLTWZB06rxVQzprwRGp00Eja5Zhmigxc5WfOoAedhkFOpiitKkmDTif5okpThku&#10;7y+n97OucUzzei0xxh+pKuvvLqvstF5DzBozyvj1W5Xhf7N41ikVg40dAgzZtFBzfo/SA2gq+MGN&#10;G7t1Pc4PkEpmwxTVgipAxh8ThduN3NFlB6nduF0dbsaH3VaDOn4AXgRWRyGjwwTtP6wIGPeVNqKI&#10;XzJJeK6oQs7gTwzQWH+nq0SrfI177t8o4QtHvjDy7Vnbkp/yH2TiKUOR2gg+EdcNm9SiGroAuX8I&#10;qo6VDxc76t6IAFmEz0BHb704jBBq8Q0knGnhvsJh2nsHt9JJWDdxuCKK3dAaUOVHRGaJwFwFp50W&#10;0hl/DXkpNPG02BOhm+O8sIhHcbiRQdJ+JE9U5mobBV6rjGWjABU6nHTwCNV8tOF/8nC3RgSbRwnH&#10;Op/T/uSs4ZIoovkDY0ODwSOEj2UGSxwwr9HIyOWNq+HTEgd1qFxWQ4PHQ5mdsCc6Z1Aq4Xsoggor&#10;PPGPGjSIT/q0oJun7ONSp5oTCZyJIE4pm8QOimzYE0KFAOxz12U3KpKM/qUaioigpipdCyuNK1Ch&#10;MneKIEa9RBrkTtH7VRMOQgpQ2HZUUffRtR7tgoa6uvJ09u/ByeRy898YRq8QwKMv7j0RE4D/vlUX&#10;PVfHDheyknhRueVOQrAWoDTvuXsTrgkz9EK0gL4gr646EEMeUNK/UJd7YQgor88LCsu0kFbWRrFu&#10;9ia3wFmphNG0tK+AxEp+hxK03HklLMNu+aANDhiRiAeDoyB0SR5UCMiiGKU1Q2oLpzzm3s1giIUM&#10;6hrcRYazJKkSbsd6kNXpz3Doy5HT64vOPD8g9ZhwJMGEczxhxCUcXnQCI9PK/VcCQ9Xw1nMBedVp&#10;q4/YDOkFMdoHwUnGpGZJZ4IBgA9FXpR/j8nFXGoyAco2Sh2QXAUgswsv/BeSdi4qIY2wFYbLoWB7&#10;E2oPwfHoNo2kA6izSAfghNyCeHUrs5LbJ7OPF77v49sZp49PzYWIBATMGea6qHw9f/IDCeq2epHN&#10;N1MUFPhZKQ4ADjTLYMIh0q+5QKhMJDxsJoQw4+lQQvls8N6ABP77Qu27zhE6ZF+8Im/U7guP1EiW&#10;6g7Tpfc2X5Q4HI8joloGaq0bDEEe0lkEQXaF1GslWkJbu81V7mHLA1xyyHsgeiIWIi3dHdNsCQRT&#10;JK06ojXa2I2QzsiTOa/M1NKEewBBg+Fc6U5thDYRmqkwEDwkGAkeHpz+9OdrfiXB4wEwTDxmRHOj&#10;QRYDjxiXzKDhV8qqtfyfj5bXDAmMcW7QfFKTAhoRmoRo6FRllW51AR41xU8qgcYIiWm4sHh2mdJg&#10;ZYUT61254NlPie22KRB5laSfKmLBpQKEnbs3ZOGea0hDSc8A/cjelz+6Zrl9fHz+YtqiSY2nIRnl&#10;fHXo4/zJfVxKaPCrvEg/UL7xpE0H6O3EkyIe4BAWsETtqxrfcpGQqBOSixwTRJAOJgCaaMPHAUeO&#10;3fdZZsKd4W4w51xgz2s1Oh9EUOIHLfPhIp/AbfgCXyqCauFaWFveueW1N51FannYmavIIlkR97CY&#10;ZAzvM23FCaaaXWJQdiNMlbvNzivvNq08aZsAm5WM1DrvbTElCpos4cQLQkYEYYfolZDCLVHm5jUY&#10;lE6A8b9q5amzZyIeEYwLnRwZHwyk+mh2YjhoCCrhWybUjJWgORDvTvgA+rC5zdvh204w7uLSCGDP&#10;1IBFJFK4Ue1tXAhFSyXr0BJ1+3AZX6vewevpdmOPIC14NGmX5U39oOs57TTvzcp5t5hpm5Hec95a&#10;Knj3nyGr5YoUMnA04cIF23ddx9QwZx8/rprNhJWAqjVV4SU4xQQVdQf4XVvFjnplZUUMpWGQmyaq&#10;mCm5gKFB9MnrtdWrvQxRzJdQ72QtZlLhjn2GUlLBfSXhXb9zb5UFRTirli6HJfWWtTNSk2GELlxX&#10;2Ioq6otKGtU7FBwcDH6P1LFh97NjiYdKC+OjEMKpknZuMmwJIUyv+jbTiKxp7YbEE1/vDDN5kVp+&#10;/PipoFJnus56hpzvnArMA3BQYsZFRoWOk4yUaOWThpzVh4/UIpn6FKaAqtDHMQFAa73hkt2gd2ql&#10;sIpGplQxLW5Tuz0zq7KAlniqIml8bS5866PpfONQDHL7YD/e3TC/H2NDg/Yokv1SiTjI+ypFl5mM&#10;ytwQLbf0ofxyDxWv9jl95rZqs0bZu/ZLAk0oeC9NHe17K8SP1w/+oNAxSC243G5XZjDvutjJsFeq&#10;GMLDHxXNKye6FvK3r/iRXQWUeRrkSCKnRA8Z8RqzYwhcqV28PDfEns/bk+WknVhQh+creN9Dume8&#10;tiA4cl/heR0lfWhCWKVtUGSxuwoM530zbVHkLRhFRZXqCpY7HASlfzD6Gk9MJYpUDQjbWBonrs0r&#10;/OIGERf2tkFHUeo79hGOHdoqhmS1JEQyjfDcHuHI+5TniDM0fCZQWsPS91IQZWissyKE05FBcSzs&#10;UQPgxsycZzUaJ1SPUnlsKgOuMV4k5f5xxr0GIKkqdysjo6WMSxrpLrBX120/xZRlyiUH0bzzj8YS&#10;qTAFAppjA4QsyNzNULHL/Kh0MbIPLRrX1CQX7lUa6SlLGq9WqC+9QwiJJLpYkYz7JFwG+WHxVXFE&#10;JC+8GAo+DH2PfhnzxEf5xy1ih0d2FmtJblwD8U0IAkTFkWxmbYNqZjR2C52NKY+/I1pg1+SeJITT&#10;r6CddLdUOrhjH3DnEvZ3RaxLGVJt7aDY4aGKVhYq+1EMOLBQw7XGUcX7vmD6XnDgHyzuUQZ2HW6s&#10;Q+yikZhImWwt2wmTI1VCGoqEdCRGcRZ0ySM6jiTJ1oFkI/JOrQ4S4ygDNVRDY4VhYBHxBT2jh9oL&#10;IvzG/AgKMcM3L+NqyDCu0l7USsin1H4OlQEfwtQnpFpcVkJLNWA/aFZVjkkBG7u0PGVShU2mYl9i&#10;PTY9TbQpiNoi4on6xBECCzel4Go6AkuZ/qwNPVpiCRIB2vGEi0KFHtGOMJrifV51LaSRzu0R7qME&#10;FXZq+POCrTKbyIec5i4KYtSJGDZOGPHKkUBMVFFiOrxrsmkugOhVpyzukaIhC4tanQvc38M1HgRH&#10;HDw0ugbnSWSztQFib1KOpraslhyyEL1jcJOYKN2+KukroCPQWXHU0XtL5vxogNcW7Zr4M1xts8mU&#10;eoUrRcHcSgyqgB9H8ClsotFU8rKcAgveqU4yV5ltRRVSP4DVKaCP/Lp7opOfMcAJz0DwN3lgPWic&#10;c8aoyQXoxQWLV8tsH6++ICJGuYxfWQE0AaOQ3RmMXWobuKEFN1EZzccajxJT2jANS8XKukVuS5MG&#10;033tAxdlEQBI10I+AqZwar1bYbHKmJWuwghtPvmrPzGrdooRFBAqqKAR6UkKgYHYUNMVgdvh77q8&#10;yeNjizzw36XpP09Gfv1MuXd+7JoDllhxZhLCXKWCBnFIlOKFId3rRVdZ9oOR5yy2hSe58Ey/DoL7&#10;JVlx1U+tuwP9UOSO9FIxX2HXf2W71emGDSBX40L6zChYhAyFlSaSdF5in4EtIfMb+xGTBH9JGvf8&#10;PaS3CUkRFplutqghixg2gG1R0bSepEUPWRNlBVNZpw3OiEGiSYeSYkgUVt745P2Re7U/dKZnAHDe&#10;c/KH0TVM0Vxu5OxglDhxhydTG5xr6XARCWZlq9zDgCGFxA3EV7SAR7wSyjIXTYVF0hgaCJUf38aJ&#10;yw7C2qsTPzcfriAZ/fZ6vv769y9dCLnXJHf6yh0J3s6rgsi1qX6nFhhlQKxM+wRHYqnSaKW++3Ri&#10;5AuEHEcUJUw0NMxzTyWzDm2C4odIxWBSxry297e3CRUEC002fG3kW69EIgprpoG8Lpq0B3w10w4o&#10;KkI+6wV+WyBNMIFO6h/Z1+4myQLtxP0AOl9QR6Q3ekuWtWBqJXcon/RlqKfAipY0aGDylQZuc/II&#10;GhF6qxVOhBf2dRZj/Xu7eyG5yeYbm37LjDvTjb3TAOp29lvsaugqZcI0SRNFlTpEkyj9c8UIWoZ6&#10;R0WQRW6BxbMUJyd/OdU/rsJcJYO1xy2DzpyfDym3cp0S5OK722dh3c+J3d654YHEfRukViBUgHO9&#10;3MvhXXyjagYuHZZG+kYw9xSy2g2gBdt5iXGrNiDwe3anj1831atKeYr7xr8DucJYUUUoNnvSxrPc&#10;LHlGVjEkycSYNb0hU7u9LzSor3iYrGjk0xsa5w4r3NeW1iNcsJDYwF3eCPzlAuYzjgsWORY5rhA5&#10;FEjkQMT7i0MIYcebZyayEmM/LqktASa+FL587vikqlNsMi1PQC8UuUPilSnd+DlxnuJRVxWT1LZs&#10;hjqKwm1t1j40Ih1eBHRlTQ9E1xv7lXZ2j1gMQlaBDfJoyfJyUC9E7NTmbEtW2wjCb0QZOwGoXHdB&#10;+o0d+wLWRQ4SO7TMWsxIXnTyyuwno0L+fMbrxBRHIKlzgLFhMDZUBhFJqTekhUU593nUZqFWoZ77&#10;9BlsISSchne+A5AQkrFKAoZTVKFMlZVo+WcXlEmDcfYvirYwvNdEFn++87KviMSB7GYVIskuyd4P&#10;dvEJh/B0On90PdqIyIkcmGiUinXbKqjgAzc1WdFSOf9kSkhhdVRhmCsM+NarZj+RwMjgfH6/8O5c&#10;Jh2OFrwKhwnPgeTh43q7vP7g+bWK1BMgzPi2MzmFVdrBDNaZqj3nrzt8ULTTXtn58C3rTPvlNcRw&#10;TQdDVBGwZIVWkd8po5qzqxB+QWxaaoiEXkYmerdsGxRrS1G151ZkZfFvwWUtLOoA22y6IS0NR7oo&#10;pyGUFQGG2WRGeKdKyDsrupJGMaWIjVIl5Eubn0zzZqETMISjSlaR3kpglXJewOIrQB4EnPOc6utT&#10;NgfWI8ILA4OxiS5JQ7W6eV4LIvBh28n3QoKur5gbuMliVZzWiT5x7ZF2MACdmyth2FP+oYyyrk2R&#10;xE7D+i4uVfA8RkI3ofSD0/UmTxi/aRRiZWtEu6XZQoUn20SujGiRgtWybq6EMGYvfGuK/qUz1dPa&#10;PMVQwFBOIliENBMKD36DyKeMCEJM8WMiwgWyiBVWKATh2QpPmtULp/Pt5rhSRrhNIVMSj2MXPfNX&#10;iOq7Wjk6dCjUtriTA/dByANKtlT0RyPkQ7ERjPehki+5IObAg01Q6rEaYkhOkchC1K4C5VkjyS9M&#10;2sBUGNIlWJh3J4Kj/q5AaNXiHNgAvwWo3gwTNtBWJYsrMpxVEXo3ojNb2eg3jQmS1tSwFBxJwq6w&#10;UitSbTrBiSp81mpI5NyfqOJmMGq86HM3H+ACuUlZWZAWD0wvAdbOlMYeLYsgKT8X51mQG8tWQUXW&#10;GZxOBrTTEml5ncV1lWOkNNeUpxFQkUAkr42CJ27VhveO28olEMJnV8oDKUkKQYNun1um4Qxvy7ST&#10;HRDhyON9IfyxcH+J8ayMSBIwd3BYyYBHxMWLf6WpzV79Y56qy2/BJZL4vdmLPfI3Hu/8QaGmJO/0&#10;EvGFwGJvCR8QvO2CP0IJpZCqyJWbtTkQdX4p81qUeyTJID3hlHmhkqKDR8aO/oeQj+dIS1WPDLI2&#10;vFeWYbG0zk21KHtuHlPuq0QWHtjIRG2dPkLyFNsMdttjOVu3LFkzzosRjuySQ4ertGvfhQOxaHpp&#10;3FkBQgqnhlGMV4RK/dUfshq7Ofk5/dcZAWMwMfeAUKTZYMNuVIoA73skRtx1gdZo0HV+uV3PbosD&#10;3qu/dHjEQSAvzv3VWqpadfmUJrOJCehAJO2vcMMvRr3pY1rCFwajlV1gioQegTNxTDRoglnylJJz&#10;XpO1HCmRRKjmVwdbUGGFmYlvsxIQPMB9DZTo4QhD/v5BpE1Q0IzEzIUrm9gBBQXtCzybf6DJE5aK&#10;GJLl4RBOLOF1YIeXdmH3vrPLKaLOcNfSuUMkJ3MvT68D9j+CvasaaJP/U0hdK90bU600FZ5ka7WV&#10;2anK4TsrI2ta7Lu19tGZUxeu9Uv8TmflMthMD6XC/F7rbBmaMpFdcBJ1o7hkO3M0c+BIusJIxipb&#10;eAYvGyNBDggqHhmASyDBfZpzIcrcx1T7fGs3NuYFtxaa5Iij6HBilYpMkhO3HnlFlFdIzny5v9rE&#10;KHRlqTSA1PD1c+W7OgZuIOXMUEeEnmu5Xu09MVXD7XbztZRbksTEji5kOovigITEKa1CUvdUS9zm&#10;SQgnJok0ulwx3l4/Pj75t473kyYlxJNsjHFRap7EZ6YziQAKQkyIzBBG5IbwQay4cBElWray9/v7&#10;edaDD9n7/1HhHUz4xpA1FVYcVRD0l4D6yCphLdYC1mCIp6huPPbmXvxPgHEKqAmPsMztCpGUfITG&#10;GIgguec7bXL0TiqqZDEqE0Z0xJ3QrEyfi61aRiXrdGO0eW1JmFXY6TBLGFF2Jo0way0YyvqiGwkg&#10;FT3MhfJM4LhYmQm8PnzrxBddJ4HF2vJ7TtxadV0U8OiwkVDNMNWwcrHB4tNuHLbQUeTdn7a+ies6&#10;SWiCx2EowOUaQ8HF7+p064uyrVbNTSKhzV69G5qB1VTHCjuyHSgnBXyVMgo4u6e/TAF6BRmTIeIz&#10;N71lQRuiTlSxtGIKr98rqn3ylgrBRKM9Gka3ekKubr94a5/pBUbqB8cKRwbJ5FEXLddrroA8Q3F4&#10;8NUTr7IgdrRAym1cm/DjLNZQhsxFgne/UZ1j5A5quI+chlygTziEJjmwESXZsQvG6q9xrG3jjgqA&#10;xI0unVMlXlnmmWGWWsuyt8D6pB1Vtu5gZEVZrHFgNmC5Y3FDmbDdblrSO+xSZdWKriR0kkhGkf3x&#10;krWoMgOtCRwmQMLGTnshyVrMj58/PaRyzjud41wMLK+OMyCoScUzn6F16NJKJwiSAnKXLvmg7Av4&#10;NSsx5jzX9WlJ5dRaDUsGq895jUbK2QnuypuKuSTAljHolrIf7Cfy2CDO3k5LotgQO0qa8mbaqxW0&#10;KtKFjiSr8QXk2jQ75FatoODBz+Jfrv5bZEKKJHmlR5wsdWRfL1euXAgF72+KQbq4ufpVuBsXQARX&#10;YoIfXiVKEERwxUt0fvpMSCHh9oyfB2Gj60cMCSdkoKKKJkYcZTo3XevuPWRa6AJ65IhIRk7XOPtL&#10;lOUBT4ptx2pwlD21QLhtvWvDFL1T5oqRyXpf5RExcHZACe7UYZvbiSEF0Ttb3EjbeAmQNCdKfJht&#10;21ewKLCR96pElo4dLSjGQcVpFkWWn6rfA8BnPaSPLx/fjAwfWEw0DBihlCbGQLvd4tBXEyQ7YiQh&#10;9tNkrPdSolV1xhzBxq3y6O32MBL5eVnHiyqyn92mtVHGA5dWx6qWBfsveiEiypevKjZlQyjNmgVj&#10;rTQy/UmKdKBefNc1nhd2UHtwvnK3iic3FUi8Y/7r9w9FDAWcH28ft+snw1/bu7qYLwkxI2HwS+JD&#10;k+hAtCCyEF/gWRU6ZK5rIgeTxBq+lCWJrtS4jKJUzFlS7szffOTQ1mqaTqxD9BTpHveNErYSGU/I&#10;EW26xpM6nlXbzarGARPNR+fVWckn67SUTS0JNEWZq9ARnQ6KdTb0WO7ayYyhd+EGi+8LaOu1WFPN&#10;tc6sJYtqbbFZmw+GT0awuEeubwgd0TtrdqJKDdyKKoyDOiUK9K84zVQYxczHKcHFh6DqxWalMhsf&#10;oVpIbYEjn0E2tGBAVVoxfEmYo0ZjxqYGoMUehdimH95eL5+3NFTATyX4KVYZviFs2eawNEM8hq0o&#10;qguPNItp1F74hQflbi4VskntsFJsdkWpxr92oqKmLD786wkEbF/1EGjYR8XNz3/9OiuI/Pjx43Tl&#10;9/MFGRGYPNFw3Lh5LiIvjgyeg/heq2B7q/vmye3GJZGLYXn+eNPFkVSS2FuV8ou4mj/p9KBjOKjp&#10;53Q1IpI7pE86b656iK66w+7hTis2EtX4d1EtbPcm3fBiCpE30buWNXmh2AgOcxWkzhoWZD2K/wBd&#10;dsOdGyHM0QpIkiY+U7aqlG0TmqAQ1jysBdE6i0wYAmqFj6woW5YrIN+q5UT24Tf4eaWifHyl1jjm&#10;3PD5IQ+6SOHOQUENeESVdINlkLHrJNuhjBlKuJTg65uEMQ8/ZboGy31GDSP5dfvxbNSNDLuopF0J&#10;2qNrhR3kNnAK2M2kENY7z1pi9KVl3xHSbci5toIuWLPxgEDhndCqWYh3ycEjORMTRxQCjv9e2THj&#10;+uvzpqjwwR+o+vUU102s8PjHRAri0R4VrDINJdemCCcOJlrl4EzkUFSJqnzZyBBZf8uScyvnGEdp&#10;MqG6fvJCd5OpSUdoLKoQ5UEctw+WwV2dwA0jV9anBeRQheyA92oJev9suGyNWPavYdv0KcrpUM5d&#10;4IhNcNDautZhTaQNxQpDAJRZk5Sx1iwl5fW2kJ1r81pJibx1mjxnglOHjMlChsvjn9BEFX8+Aj5v&#10;nWcA1L0I9ahmCYxyVeEmqy7PAmDp7u3Qh8IQIxeQU7LsrL/oV3dRCn4Nrjw08friL0d72DH6ctqb&#10;K2Doamy/wUpjU7lAPe6lltpSnWo4GEfpzBYkrAfptilk4qI6zzHE3UUB5iEYxZR9koRnP+i9P6r+&#10;49ev3B/hmgeJMmk1/DW8b59XXs19v30qrEiEnYII0YG5RqJGJ+omRV0YvoRAsKmus6IppQowDjhY&#10;ih4HKCU/X04/OWuqj1nT2b1IYeU92GWv3gC90EzLRLD41szfAUVSefhqVOiSRmSuiJCHxDKSIVtc&#10;ohKsRdy8BdeIKhIK7vg9u6E19xbmlSz5gWm4BYVqw9iR3otMdbMXg6q2hSNXWIEkjEktG/niH2zy&#10;+V7nvTJOe58LPiVE6IKH07wbwMYQQgXc/wMpY+JqRTILIpc5Zi4Uv+EqOOHbOS2gQcAnOWPPLoiH&#10;tN5mNjfppNqi0mpYiXBUhPTUqQAXiTN2Fpqo4BvGG8ppl3RptvAQ5L6ZHVWDKIg7SenakNmhNmS/&#10;eIVNvCri1uznvz9vvHvPHxXwNYoP4rg2As9FIYdXhvlvMV8kKapoY7J4OfNTcokHiBwazCWAKEMM&#10;YPzFIH56xb9EydefbZpSNiEDZ//TspriI1dr+qTy2iJa2HjvnQmvg9C75Ai7uPdruObSdGs6s6AN&#10;OEVEjwCbPQVWDFrbQmvDQuIw91Wg0yc77tjgIHxi8VwP8ZwBYg78AW7ssunGJi+lNxA+smSVRGIs&#10;Ssh4TvBgLJJnSdI8yQ8ugQAnAac8n5Qi07kMGs8mMrAl9l0S+pkRw+vxboztD+3KVwbD1DnExzbo&#10;E8rxrE4+xS1qhTrlB4PcNteojEbLFXWThDpCpe3M+yBGJiGdRq0tdIojcGYZpr4cJJYpikZpsV2E&#10;iGF5bUHFC2Wk7ixBTVCIMSmUWIkIZia8mmLh28vpgx91U/iVEBvPZqTkrrRUXAYxgVBAUGmCgIY/&#10;M0ylhBOFA0r7PVs4td+Jf4hfhIPF+XbRde07v+ikSIOdrRJVKMFqCiZ/MsbxYxmCDhlyHQNT7l4I&#10;I9Ti6aYjO5nJTfVbrHpX9UG1yeLRVVMrXXkyJb222cogCmZ4BuQzT9sG986G8C5S7BMs6VMzuFIM&#10;InuUC3cCsTZa+YEpIsxGTm5ysiM6bJCQb2SSWniw7BOe7mNw8DYYPsOx6iSfT1Yr6hzgymE7BCZo&#10;Czy/D385520QREHlcwppCBXBKFJDVD2PHzqQyNLenNjO1nLUBbF5PfHtSMYsBvzQbrQ0XlvlEYoq&#10;S+udJktIsYFDAJOx6C0qu6IsLd62IJkSitql51lMkUYbc4NAYYOX9/x4mzpavK99ElV4gP5x+1DM&#10;9ZhnlqJe/bzCvvOWC6+/JQ6oPv63QPC3mL1xaZOYoUSrH2Gfr7wvh9++8kksqRu3mdvoCkgfN3Xw&#10;6GQvdRh8IJwEIdfVzBCNB8ED3FuLfF6EelL7E201IgZmkoi3IPLkxyWmocqgJcUhEHK3VtJsJKYG&#10;O3OkD2aCvd7jKBHn2jd6TCp7wFE9VlM/1Zo8WLR6CafAAYzIiR1hIT1Wd53Wn9xY8dlOx3HSMyzS&#10;k+SMnbw9b5lqJJhoHoAeFsKNdWsEFdHQ4EkmkxPedMNOJtwmub/QsBMVZhhSCcPDTQy4DdOOsaMy&#10;ECduH8W4N8IQFuM368rQTiGgQ9qc57kp3MJoTJWAwY9nyORaGrGCJzE1q6MHxryy7ImJZaQF+sE8&#10;mSc675pUSOgLHAW3z5vnIXnWpfDBJRGqN+6paJahePDxWV8AcogQFPsdI7itknBhhkQuKKeo5H92&#10;l9oRqnTC+4nQYhsIred3HwT3ffq/Eh8O9j2UhI2i0jEmBfqnyD+BbJfDRkuWxqdMoShlTSVPM5e2&#10;aTdaZK9IN6JJm7mAaPPHZ0BWh5zc2BVHjWB+F4ZObQvijoLHQsO7uea9Jm9F8qVKZq4kG9EJgCiy&#10;sDgHD6LHsLVZ5Mwv7XNiAw8LeDKBBJp7APDUy6AJhYjKXT9azgmBxxR2p5Kasb/wW1Dx50c7IYIc&#10;t3ZBMz4+aNq2E63OMhUtuMFudN2MNevcNEgRE4USPWIzccm49nlsDoU3hwq/+cpF4zLtvmQ6lYjC&#10;7zmJsNYv1SpCIMqP7HHBSeyQCLk8QYYmmKgC1EwW+R0ECTTqb37VNpMMwoXFDiIKGzJX4ChVBQ7T&#10;H7y6LAvu8YovoxO3W+RQIvmxT0Xd18xVqtuTiavcm7EY1Cb2ToJcKPbxo2UHuilnw4M1zNPiaVjl&#10;yyItLj6aWDRda+nNhN3K2SJ3a58glgWIL+wOWDaitvLgrrwNipg0edPN9VIaJb16F8rmqNE6JFue&#10;FkUaIpgw4uDBnMS0o4jzrHAMAM59jxkfTD7xt0+DfNMPSslIIV2dc+kSa6CZM6g840tjhievnkXI&#10;1OU9wNxQzEWmYq/6oKWt1rHahELeOpWh/1lsg3dACwb25RRMFqkpzHr0ExLGGW10WVaMHUKTE7Ms&#10;xU4k5Qkr4v3Qm0Cg6Plxi2GmbHRAlQ8cR4B7h0udxA+iCmPdNBdAdW+FnnNQMcGXhFSO+OGA4U1h&#10;QCGFCx/PW+Bz8ZMbufBEGyY4uV6ynUgiDOGFrxx6CY+5dkfnx91BaKIYkLRAzwSLEobZjQ8W4EGw&#10;Yeo6VFf4QjwYvVO3fTalSzcqi7bdjGK/Aqos/VOC4MDc42D8JTVWJR/G60FYOW00ymKsou+dKf2+&#10;Kkk6xI4ICxmXyTqA+GqnliGYqei01knvo8r5rxZkvNGNOdJ9IzW1ksN4V0xFM4TLWiPSf2LhZ8dp&#10;UswkQax65918CuiTtIIKjmatJXA+zfMSRwjQZAXJbBGplxSLLeidpU14qYoQZrOdxr4XrDFFrl0l&#10;w9iUrMrAjGOKiSBFlSE3Xk9nBYk1K8nmWOPZi1h5VAQlCBB/pOFxkDJNJxQKeOONGHB64Sky4UH6&#10;hBKCw7luoRAlJnFocSkbccEUjQWQqk8Wiip9Y4XuHyIdRNKHpJBONeiBIo9AGs2ebrjzuWGqDTa2&#10;hZW7hdXMkIGaf+RDdRK2OPMHlvx/6dykGwbVLc9gVekfzJZ8U9g86RI2TfVBjDqbdM/cYpPJswuV&#10;Z81SdDGVmmgq8Jg0HD6KWuKRItQI1qU7pz8n/BxyrvVrtChVpTx5oKJUz9rta9aimDCAzCnNWNNn&#10;q39t2tI0GXXGGX+h/MJX2STZf9jdvrOsbIEBSq550Eea6+pcX0YsGZzhEmTY0SpWoJTgED0JU4KI&#10;KIBdJ7ZJaPBiEI8dSAsiFSaJFFgqJwAxL6mimPoiiABESFF6/uCebBamHUQXEqd8n5oxT8BxfCEC&#10;EQB4AT8xQ9IX/snDkw9UyR09cpclcxiboFQ08k9qKxx5lqJVcqcxc3zy9wvZOy3rgPgANj2o3ihU&#10;/6TLxm5sTEha+saiCltBk+FbuoAkTQtvxvTYotz8Rx6TRRcpiLBgMpL6zvJCn6aBTUKttJXPKZMb&#10;O6PU0k1xxChSY7NFtyjbWhZhJs2Fe8RzqZtH2NjWB94TFZ3p+ew8HN6aPkA6YYioEUSWbk53IvoF&#10;yulq4tX3Xluk7XQ+w/vpkkohT1J7IJU+H895ndPKsslikq2bxR3Z9+v1NX/xzlAGUoQImYWhvVR4&#10;EIMAQoVVX0sB1IeamRJaC7DYkCAeY8gy8RZOCaGE6YijSQMlQkcTTz6IHIQRhwtPQ+Az6SG0cDtW&#10;QYE7Hu+5ApJcMYLbKoQCSvDEOHHBcPTAI4yvhBxWSJAIKoHfuh4ikABFIAWZAr+j5UPDmoPkQ2GB&#10;YKaJYY5wdzi/U0csDFE48FPBSgditxZUFolVT9DtrqRsVqkSWCPO7BgZjiruC8NWzpMuzVgdhYJZ&#10;kiYO+ig2UVvtMlu0IvKRBJFbFE2TK4fw1thpcMd30AhypbNnJMl/zL0Fnec6oOtYw2kAWObf3Rf4&#10;zbWqzHlRVcSQxXISyHlSzUhkq5pIckWVhuuiSILz7aMe/eC53bofuFoqCTdAovLgTIs8VAforBfp&#10;9jjzWobeK2sQ2F5p1QjoFUttWGYYovNmJpqxNRxIDCTqtZBWu73KPEExElECRQECB499GOjvJ+3y&#10;y/vt1y+N8KiINcpEE0i44GHaoc8Dfuo6t1pIQuDDBmS5UEI0Rrx4e8s9XasAMyWDEMfvwXEwfESS&#10;h1JPsQidbF1X2DpL2uL+Ftpn5VWj+aGDpRhasN1C0yOzE6+INnFJDPZ2cesZUPVGIUWK+QroY7Mo&#10;4U+K7fnAlR7llkwSvVHESOG98ZlssoQlfwqPzQCyIonz8M7ySJmzvc5+1WDMqcDiAeOx4d9hVDF3&#10;s5uRBmRwVZqisfEGMqYcT+K9XVpgF5ePVzUn+4Tr8qAEQVB5OSC1h2ppYHkScuSxrpzURqG43vGu&#10;oxSoy25aALdoFzRZebvykntFZKThiqTtH34zhajD7daA91IKxA2ucrhDy5hWKQV9zU1+XR1VLCQx&#10;JWguQVxQeOYuS348kohBLOE5kAPIhV9hIaQ4ehBMVMTyD4Uv/ovM4ooryeA0JeJvWn2ecAT6wJDO&#10;kdiIQbrH+1w0WJQxrPvviCX4TS2NQ2OCe2PxFnkfDkQURQoRNz+nnVGawxUQBTZQIlnjXv2Q2QNV&#10;PeBOhlmtW60HIluLhksBiCgX3xa7sDDqHYkZlXhNPgJLuJOh09snAB+gZO7BDJU6M+Blw5hhU+N4&#10;ASWWJBLEDH34eyBibBFWVLRMLEjtCiqvP7nHU40E3itdifWujeOqR4nLFynT0CJliZFBm83EisRX&#10;d6WTe4R1C4TxXv7UVl+sNVyYAmELSO0aWMsK4WjiwEEb2WnxzEP43rDmHK3rqAKhAX02rQscJSrE&#10;Y+sP328l5KCDVEDpZzsODgjl15c3WaNBCseruIkVXju3zIaWcYkVwoB81UmitvtgkE+m3XEqJO1s&#10;x7GrNpajuWFjRG5md0537qgZIC7VZC0b3WKKVWY++2RhBE0oidRRBcOyhIqghWSkpfodYoVhGY/D&#10;nVQ1zspqLIQDvdXNBpulVRZasqjCEPd4UHTs8B3ZbWHsKjfpr+/VMHDooO/YADKYjJCwCHS90iYi&#10;GFK5mNlOoriR8cgY/1QQqLmu1Ks/m/km28+fkmuIqFz2GR8pInvKsJeHiiaUUAMUTVRKA9Jg1sqL&#10;SXnzEHg0TwmNWDMx4//AYCKyVEM4lshiaE/TRXewbCwFudQ4Pt8UYDJLejdp1EwEOTMQdZ9G9ztf&#10;DgowvNz4QSdHFoIC4SYRIuHBM5QEkGxk/cSHO7BQluMwhEtabVnATRfNHnMgZt1JOHfCAdUxTyFd&#10;d9xvUBZ9yXvEUeRGhHpQWJYTqQAZhbOwWjabUhfRwLnXh7u1AAcFTA6Ce4wKn8kCKmlspFCWB6xi&#10;lQ8iqDJueliSki66OKEsOtmxCxw7HD0cSyojmDiaQCtjNGSsV+hQTTmoSqV6e81Xeaxi9Aj4Si+z&#10;xT5lIvwCDCh5cWVtVsU0jDQTp5HIuOHCvohOaphQMoIULocm8d5kx7lqt1L7Ki5S7ie7+XSD/2jZ&#10;0ahseAvFIpBX+trldr7b0u7qUTN2Adc/3uMS96biChr+PzOp+Q8hDWbmKgYUs5R3XsS38CO/qyIr&#10;BRumJb6polzXP2eZu7hX3zxRXEmcoRTxwjmvywGiDhrLJ6LE1Jm1weWDY+1jwQ4nSUcm607YjwrQ&#10;fpIiNLUDQQkfdM9x9J36Cxu5YxeKPtgUk5KtGdr7qDVLKMuHfhJVqneCIY5A7FE42A2fF5IUhZ3T&#10;tKEXWXShmtEmnS/SO2G2sloDiGFChZ3fLy6YTTBJEqJ4HgAllnC+91Of9KNgRR980lACo8Pvfrmd&#10;tWqjGSZtK0KGxcVemSf2hi4JlPLpr4/vq2qvO7K02Z7soh3aJezmM5nXlnOVoY9y7xfARMJQSaoI&#10;77TRLAxiLoKKrbURkMAq2SI2mrKtGC+gymxAkEmJ2lhWkp54/ZW4RWhRIPE0xEElN2lffbWDwINc&#10;Oak8iVIRj3lujzBt4YLKT3gcLBDyJJrQAZ1vF5qzN8IIXPSwECmdzMA2b+xzKHJgk3qvfUxCNoZm&#10;L4totG5JjvRgOXzqeoePlGHiuX03UXmaDruoAk1pQRsUI2IzzC9M0hOduFdMl8h5U8KQB6M22Qyh&#10;dxYcPB2ABl0KxUoSC5e8pL2UIrIkLUkacuX3cOhwFqoCSYUTU0pqOHEemHLH1fEOF1r1mPUm67y8&#10;r2ZOiIAh8TJ7V2IK8VaHYwt/lCG5tQw4jScRzFAIPLSrYCv7w4OBsFrXDVLKnAoQF10Pstf86JQo&#10;jQ/N+xkm/EYJhbILGswQYqVAaoUwldA9Sm0EW3ryklg0W5kKurQMbS4ISzfTXv/HMRMT7bVzAgaj&#10;mTtJr7zAIpKpC7MQBrxmLjghCHteQrTwDVfuh/AfQQkWmoy8vp0/+x4LQtn4SQ9dILmugrBFQgkM&#10;5Rs9oQ6xKDnit+Dc+15yRJrRnnNoYJ6hpJWlp4TnxmNwLAW0vw2oTTNktagkxW2GkrmZLLOWbfKd&#10;0NK6iGPrfTf7dK5SwKxR9C4KcBLxptt40oNaeWSr5AhDbXBTJdukMY2oxCHNlGQjCju/aMcN0GHE&#10;ccXbSDjled+NJXGFviv09B1arW2VbayhrpZNQbXA5k13ya7D0xEtKqqQopOX26P8b6LfZnl/lybq&#10;JDAF9K4wddGEUB6nXl1Ft2XMNPKYK1jNLywgPPG0xUK+blfG3CPdCmtzH9ipucgDM7CuVJlV6cUq&#10;4HQQUtqy4J9K1QbiiWYfzFYY9YovmqlojBNTxDsYEA0cA1XcX1Lmqzzc9PXwJwwIjiN+kHx65a5v&#10;IgqpJka6NsrTaFtydeVQy5eXZYV/m1tNqVB+ecjHysdCCNOHdkjAp9E6PMIj8cew2yMenYzRmBZx&#10;KNrNM8SIQ1DiJjepSSuNRRn9PaDpkYYEM+R+j70otLYHb4JlpUjmdg0HRPnyZJeYRtGciwGLQFTH&#10;bWG4VeAA76aiR0WS4orXVmc6NXKyewjJEbwkdVfBxxNZjmvMUcgDcrK+aWqBrdOgcVblPGGxXuX1&#10;eYxz2iIHN/9/hrWGSbsJJZSaGyJUx2lM81hpu2Sm00Bo8wxZCa0hbOBbFDHF4xS5vUnRZQ2qww59&#10;XNMFsSjfEbi8pbbViLVPWoTSjBOrVa2F+OYyiNHLVZBYjW6mKsxFmFg4nmiq4bCCARMbru7EXs++&#10;4eu4oRhRsWVCTC53fG/WJjxdtlsmI8xDMrVx0JGpLTH0SuJS/Mq+ThR6wt0DlSSHxXLQ6fRPo7nk&#10;NovtAzaLLYf6usBmvYx80bpkLt9MsJGmuwpb3SsnD9NzFXfHc9yr3GVL7DqcDzZycJBt9mrIA+5F&#10;4rtEtrS/FYtUYmpPjvQzaLwmkDiMmOiVhJNcp3mm+TV6+vh64HL6B53nWkVap65bnhAkYFimJUfB&#10;1CaIlxLIt3KtjiqKMNJgDsbC5gOGqcurtXLGQoMY+naOOpkNrW8gs53/gKSuPWJItboOOt+4HwNb&#10;xbijq7EYX0oiLmXDcjuq7iuordWlThPaIFgSWIis18/P65mJihqn8OGpCpVClsQXPVrs0YHlcv3U&#10;Nc3bqy5ZNPwVLYgFjheaer3ernWDl6DBQyHHEXlwEInMpi5miY294M1ypVd+ipuDwVrHZI5G6GEX&#10;un/u8536M5RzDs+OjQ2pNGu4VJNmW2pNq0NpK6nMy64ElQ4RppK5AqJHCqUrejSbxYKFy+LB5rGQ&#10;je7F4Z2OKpxS1sqTmAAhWqRtNAeptvumaZBP6tjhhSTULD/4h+Wc58r4IIRhiKhNkJHNuaCmWlt8&#10;qoYwRu6sVdlML0mA/fKwRPFW3pFrS6vcvB1uzMgncU5qPSBWAGe6iOCSSKO0SmrDkhsQipUsujaM&#10;veDYYwrgI41tYIkCF82EF5X5kFBBxSKBW0AQNE3XM//6db39SiBhLqXpDs+ImJTwg5KKI3UoHFR0&#10;CcPv7XOfhYdAnrsQG5x+vLycdGVV8cHxhD9tV4yQdwUev2Obmy4OHC7pKEIKGYUgmj/v8CeTD4f3&#10;26k3H6DQgajFHEG/GF/YlL5ctvV9Vwux0DYe22fJx6AyUFlLQ5oigRymNEOGGNHcV/Husx7wV7zx&#10;VBig6q3wlXVaB9HJvnVKVtSGVTTq5u801hkVTSpybFTW4rwwdDjDObk563WW+0T3iLCYoWBaJ7R2&#10;A3oDVbv2UK1DWCK42JS0gS3eyQA2r6fz541/QfVXe4BdrEJCWkPxFHHRuLOnGJizlBlVKZ0K1RiK&#10;MlCDVojko5oh6PvQUrhTbB5IVk3aWmYPUWIb+u31wuPjgUniAvUWI1BSA/76r5uqlkb7zcWQYoUU&#10;pxs/bnAhMJzzFcoT90XcRP5nmTdreeZ1Fbh1wowvb9Vi4klIbpkokDIDgtCcpgAVGyXkAuZKTfJy&#10;bY4la46f2ex7DlJog30JFrVI+qap32PrWcP8XmgZQB3N3doCZdLYEjmr5psaUdFFROQski7z7G5t&#10;OqKQjjJ5VDQixOHCU0Oj7cbid6aDJsm1Zd2o5PFdZFCCRyR2dPyYFVEjCp2znNU62D7RYTIi6D1r&#10;fMqHdipVJILb4ry6340p0miD2hY0bPCDW+5C6KL+5gm6hhKC85kfpQxwsgpP5QW3KBRrJyHI5xrH&#10;GufGK3dQvNuqkDGOiNf7FIj4cjZdQ+0iQGUSxu+2O5QOMTXYHC+KABrD6eSGOAeWup5J1/t65/L+&#10;evlUIudu0seZazVHEI10pb4WYvrCBIW+ouv4EpBoqfn9fV0VvREREikcGUL7gRM8LNYifG2kLFLJ&#10;WT2/sYTtduP2eUG75uPB7q+kU5LCRjbSR8IQTxBvT1CVmjJRVkteKMaVYNqtIhvDKrOpVtZab6Ma&#10;ycxVVq+gPfB/ii7i8gtLfJQLxX9lPlulSsIpazoC+MWWtpNgCGPChzPHE8u461Yw66mKwAhgOAg5&#10;/SXg3XJO7AwSG8Sqzwkyd3m6OvJqmAgoqyz1NqLK4skFWQvcVHjRJ/D1w3sVT/FZxXbgwo+U0s60&#10;wmRle3uLEiQFjPqC9hQfKcPNPv4qkGfN5n0DyVrpMFkotg2yYOdwgWfCBVVIggyxgwoJUsIEEUZh&#10;QoI3fu9J2UueCCEmmHiTI8E3VbAVramG5hL8SIXoE3+7/HnVZVEmH1opaPL0yreCiBrB2+uZPz4k&#10;lkvqiNVl7AuBCJIJ8BwPwwRHY45LHxjl2qXuClD9cwC6LlF4MLPn3chVFg7yJCwL0LgsWdSb0fNC&#10;94IwkbRGqaMK7dkQdgndXC8PKNHRNkipTSDER4lG04S1U01qTGPNhmitFSUeacFcRK3cDTqUVFoR&#10;JWnpSiDoHKD3fdJzH1Oc4MSnPFovEbpfLTRUr7vZ28CM23TUFVO8GrAcGVbkRvCrPrL9Yyu7jyEA&#10;RovURhqtW0oyqmiHcM58RIwqMJTBBpzzL5oi9M1nX4gQOfGx2dlbc87pNii5rc5TROIbmYUiKr4Q&#10;WJR4/uG4ouxNM6QSJIRkbGsL6ahizenl/fJ5PV9OfqlfCtV1eb9cf/nVOK50MglRDFGQ8DVPIhIC&#10;fnDbMSasK0hI8UVUgopSHi3d3vOBRK9w3HJMnEBH/gWOfbXbFbkMhAMzWIV2/Uj35tQ2eCpslFA7&#10;INKMqQ3hZ/eKVlRxN1QaqbtBlIkNB+YeY64tTr7ErizTO9GwEDbxai6MG1iF4SYb2XJyjwkfkIkf&#10;w2mbxSunfrY50QfuSR9JGHiGm2id036wOweZ5hpdKBjxAZLaJ/P9mMutx6z3iSr48Ga+MLssLXoc&#10;ph0bULmBlofTdYejUy21roTdY2KAS2hPzaYyyVbjMPekxjRl48VwtSNgL/y4SAtw7rih0MJtVkvT&#10;yw4cgXbWkYK+fzudNKo1d0COyBMUZg9EFA9+Rx8+AV7eP3TF42CiwGA/CgSagThOsPmHUggcZ88+&#10;cKSF7yCal4YfczKRKKIJzyvloakrD6H3n8Q2wdmnJamZBS7fjqB3usvu87+F5dmt8aouP1Q4islZ&#10;vRnVYlMhKhl647XVLgfw9/dVyuIeeHiEZbtKVDOlC4ZpwSIK8TImbluY9l+6rNpMQFbWdovYKHDk&#10;KpKQTb6EW+KookOck73PdccXRgAaj4z0aYBpk9rc0d3rZinGrDmqqiDaIDaGRtF6A63AsFOlbrRs&#10;8d1q02GUQtAagTFrEJE8Ft3+ErkADGkLXx03cKPxIwW1NWLakJVb5KUkhZaVQLtr9zbPlnbRrfrc&#10;V9MsWFHFSsKHhrzcfFxpPoFEQaKuchxRSC/1oyv8P4l/EfR0vl0/3l64uPF3oLER/K2imoNEosBw&#10;9lWOYElFEVOXD16r45/cVZD/LWudiHL0yslD7yvxMTHpHe5lsJHdLU/w55rdX3P36dFmIPG9xvxq&#10;b1lki3ijF9kKo+YqNeK6RxobaYT/S4N78bFAOJrwe8NhimjJJhc5yi1f4h0l4vCvNIt5k6EtS+Lf&#10;VpkB4E9BJ0hygK0jy+HWbBsV9VkZqjrcmeXcQGxm1IYdF0QyoBl6zBtUFTjpNHcVcm0PFZraj6cY&#10;gU1URKTKMQC45UvzUVIBvsveVqlELl40J6DxRmWTp0Rzgr1UFxhVZ5gFe7ehqQ0WacjqiiWRRUmi&#10;iicZWvjMVabJBxMJKKkJJ0wxHDG4xUqI8Z1lhv/tquuf3JuNIYHEkQBLhwyg2YcZhMQoz0+U+f8L&#10;XWSzLFFD5Pm9Xt70wXZO57h76MGtnwbp7B0PfSU8kwXPfD7Ahy8N2OzhrJiEvNfZnM3OhE36IMha&#10;tj1XgdtzYyOF4b4QNyRAtuS7xb116lu1DymUrFVFOG/ZlkRNAuPliFIZjhdBIkgFEKeltkVyn+6G&#10;A4pSjzp3J4RVOgEGaFTM4EKFvHi/fISxOVB2AUyXDOyYv8nydQPb6eP8eXl94xcRaJwLzQ7bQ5yL&#10;MqHG8rhVuZsrwmpbsnmkRuZU+0g9Ly8MFu+PgQdcYiNHLqkkHoQyKUZuTPercobUtsp2D7eRxpwV&#10;LNRSxxTiiycnSrBRnh/pJ3L44scMt0BITfKFH56Wn26X6/XG4x9uuyLnLw8dHxwMCCSQFTAiU0rs&#10;yXPpgACWq6CYRkh5U8TBj3xjVfvrQ1BpqHWMWNMP7psvMKqyXnhaqK0qvyvkyi3NGrSQpRG6+ea0&#10;mDB/b7JoYfRCR5XJinyOKO9NzD8ph+iJuHFUm6JdtQ7tDbjVFpdUgmgP26h/A8eNosIpX8Iho+1f&#10;bQL+7ATqO58c3EjxOCEhABVUysOMCw2t1d0p4XwsaTHmSlBmyEXxlue4gub0KuPKNYzOt1e+0yZs&#10;+5meSXMo4sakYvhu416xgRgNGTqbhPDYxoNF3Fe1AnSuJoXAwAnxoeHavWvLSxm5W4gZKm+5Igkd&#10;6Bs2DiaOKo7iGudMD180M8l3kxJnNK4REC8UU4gaXL0o2OSVFs3pbpfPD34mmyBhvcJBAlDiCbHB&#10;0YJw4Ru3ZeZJiu/AoFYwSljBzL+ObbHtk779qN/T8u/qaGeV+JB470sWClkzv0H363+OVQmNSX7A&#10;zq4GCmOP1Emk03CLUC2/0Vh8uAJy8gylUDa24GDfzEF4wKbZjBdZlLNwrRtEoPSorbIjWNplEzTP&#10;8U9iZqLKcWFV8uPFn96MH2Uc7jW0QntIcFewxYAYwcBwmZIBtcIYJ3x1MBQF9HmsM78Ga0xFykn8&#10;QGq2wu3B9QSIDjBRrgUoPy0aDC0/yw5Qb6urrp6CCQi9F5oaVDUFyRI0i6+wp1nCqixIIVTeFoUD&#10;aT0roZNzMxav8tuxxTFFnXTii8RMJRCxKVQ44mhYkyWsEBcUc6hTk5Qa+swr0CdKWOA8YcUJUw5R&#10;fE9BDkWpCN+ZlkSXUFUQE+y82By8cwX0esnL+zkoSbysw3MEHbHhrsvA6th03sK9t403OcmRWxl5&#10;N+5Ot8QhWxrWp2+fd2AJS1Zv7Es46QJ8FTEWBUTfFzji99rBMmtqrzMI11KlS23KkhJnK+YrEC0q&#10;oLDtMWSUFppWqmOa+MAY8mig+3KgOeJwjI8D6GNOUUqRRlrWhnx5RqGkq+DUV8Jfq2Kh/bCfBYLV&#10;+3yjTUBmRbVqK7Cft55B3J3IoEVOkzBfILqphNvutojgx+Stb0tybnOoIREytcjkJq3QwGxDAWeu&#10;zpm3dCojEiphRFFFMsIJcYVHyYx06nboaHBZomkJZA1tZ44r3DtSm/iBFg99Zjg0LnHg7ePjE0vP&#10;ThIbvCntOGHypPbfrvwTPCxhBLsq5ajihQ8BhZXT+SacclzYfSfuhmNahLatb36L42H7TSn5nDo2&#10;uC0LsI9mW1ly0yXLWVaospaj2iS9rCsgn6GgCecj3ai/Ao7v8FcCsUhKaq4tSl7t9RIxO1KSErZp&#10;LIQhgjIziBeVVkipxMQuJHMs6W1Bk3UOMgMiQwXODUjbPI4ILCeNUsuM/bRwq0wwPjUpkjPFIs2z&#10;PYTLEaRtvZ0+rjLNz0BzPVDVqxqsMCyf4O4cPNStbecXzdd91HQeJyPNZR6/u0ILDoUcF0J5Y0/N&#10;Cg4bybtYdRT9SEEI88odtnHGZMVUS9WDcAQt9pYOpU+zkSW25KLIYUVmOm7aDa5h1EXqW2R8N+h8&#10;xi9v8XPrVjJHCM1lHDeIKpQ3lfnQ9fJx4ltBxBkCS4ypCDNxilzay58vH5+KKj5sdcDorGZKtCEd&#10;smOxmJprEQJcfYmDK9mx+21+qHnRblr4TkpQNmRFWtp+Nn8tSdLLNlc5AGURDxjdU+1zpDoTXWiy&#10;zV+oxT4ae+/YltXRw06C0t5JK2CsAGIayhk5wgiYrOjc1tno+QCnu2CSIcTJ776NippU5UCkFH3c&#10;abuyPgmgMVhudSbf+J6Po5Adue1tqY1X3BlvjBNuQVCGb/Hn9x/LrEAcgGW0TquWVTej9yCgNxiS&#10;HsrRvLy8ftQ7b8u7bGi62iMjz1MkcG/YplyKFiWH5HhMVkhsKYloe9KOwRFQ6HcRQBJFFYIH6UnV&#10;EkocVTLcoSqhDS/M+fhykCdddJeUH9dfV/4u2f++rIZjbfAOrh8ExQPhgjkOUQOajBKOUvy4guOK&#10;673d+I2VHz9P109uC/tPx/qYmSCnG0y5R5ztoIeK7H6b/E8x9eyg2iLvKxaXFkVcZDZQml6WsngV&#10;9lbS5NYc7tYKiyr8tSDAXZKG+Tu0YBRHi+LImqyWZm0KhdPCQR/+N+CgOzGRuEFeROW9eK2rIEYE&#10;I8BjQE3zcaeNGRZsOp0t6362Xi3q9rUI4IkM6EzNAPPrZr4h4tYtd5a5Eg0SrBhurtZSOTjzz8Uu&#10;MFUUiBBLglFKmduMI3F1hBUsNO4s5KmKpG1KTlRJhbXhFhHtwgiohG1UgGptRZArHKJKgsjrmycR&#10;3SGeqqh6LQohRBGuE2XKxEURQMg9kEQDyTTs5eTl7eN6O+uyhIsr9WRiBXGDK6Hz2T+nYg+8Ksdb&#10;cP5DsrggYHDD1ndfZGlQHgs/qxZhKzm73V5//Pz54+3jDIhnQA3oY+7V1P8EdOlTFwfhMEvaVFqw&#10;WU/zLOPYrkaWZsNYe7NqJYXQuVtb/RBMp+zZA1xqlCGa3cvYCMEufGCKzzA3qlwpyIYvWdCCFmIi&#10;WoklKzEWRWWprkKHmW5A7uebsMpRRaeqTmZ3GzV4fNQo4cPeMIOelY9vRxk5kglKZjuxsE1y3jLz&#10;7CMf8ml/NdZ8EldQ9RSQcQGmnBHHwJehSlJERHmQNgKXUGbaErCxtNGgPo9Gy6jXsjiPDfnLKT/5&#10;YgEoN2qmZbDceYHEt9VuenDcHQcS9obpj4OKSjNf0ECnL1WSX6DlyTPhgDhCzBGlaYs40Qo/IvhR&#10;J4oRE/jJWjfDQUBhQAwhREHkemUCohmKwgm//CClZyb5aqGjiFPHFKKKtjM/o0Xcs0KFedT0/qao&#10;omtYxzA/nmNNZ2UJbaJgg13wFO6whTk+z4HPeEydKlAVNF95JUuK3xYqH3GjbGtNOW+WjDbiJ1Fl&#10;lzgb7TKj/M4PntoesFlAml1JENWStKnzyVijjcQkeadGZYPwHTRYO4KABJHKHFI6V3d5CLgz/Xmk&#10;c5zNMokyXKFzJDHTCc/Mm3GSMYKa9h2huTqXNdxhFCPPSmwGHU6QF1dWW0GONRT4tot8j+tkKfdQ&#10;adqBtLjKugJzXsw4//i8QI5JlSpg7NzK8mCo1hY5NyoD6ZeQWTz/4icirXVk5kIHQ3njBixzitP7&#10;+coVEKGbOKK4w/0ojfjLJ0U1ydC4r1kH0xveijvfPnmOxY/zE8il0lzGfyEWS/8ii2+USFthhNCU&#10;pz5hCUsJYxSTIbe5zqefTFbUuDM30n3o5hjW4r4ostaIH7F1bvWrU1AFNot7jHvTWnQ65kSosgZ0&#10;mdmohSaLb/EofGqGtUvnEdi2Cjz/3VpKd2ZPEIvdsdQAt0WMdGQWZfQedJtBYwlC2Sogh6VUSpZy&#10;CUkizBpADPMIwodDSFbaSUpAMffDX6XXABCUUsNPaDgGTZKHo61znu+0XsoIieXp/YBWAruNIGZN&#10;Rw0YhAxDhhsptzXJed2WgeNKSD0Gu8zFHiTeMAzlXSrTmZIjik7ORWr2gKBaioZrkrIoBxErqWXB&#10;YdZmvD7vQsSLtSPWqs1EYUcWT02kgoqdFCpZMYb5CfMNYonfYCFs6Ahxj0ND3yFCA18BSsP+zAMm&#10;pifcZGEv/dsJik2OCsxUbp9870eFiFa4JajUYhuHE4KNsg98+UUWpjgf77ocun3c/MjJr/UTVXzc&#10;fDCd0v/puXVE6UrLto6Kze+w92rwVRn8R/vUYtN2C9macA5pbMolFh3KwqEQE1XsdGHRR+pOvtim&#10;lbZwVz7HsTgtikybG2a9qQhbEKHyrGY3DrZExRTRaQkcPAqOHpUXM2TnugRSGzMATOjs5COJF/pV&#10;Gye8T3osMg4LsmGIdb8X/HBltTH/nFw6seB4/tge35LbvT/RDRMZeiE1ovRB6p92YoTqcxtvIsoX&#10;4POrSIUHxSYIkiKUmYuCF0rI3bbDrlS8sGEVgMiy0PtfmoV0WNDxxGSgItxzJXQQQHStKEaRhaCi&#10;RMOdWYp1MrZYAQHeFg5T0nPh5Kgg8sdPebx+MtfgxogDBSHjertdPeVT8Y/Ti+REEQM9CVMW+YjQ&#10;kyEFI11sRaTG8kMv9Z6tukmLUWTOvl4OvfiPoj3f5wGVh+jcm8VNhqrMdto2RYq60CicmNPGr2FL&#10;Z30tBj1T5CNS4F7dJX9TsJDXmwtTrDzu5U1HYBk5hJkCO1JLrQgrCae8iOYLFTKO8Nwk4spZFUJ4&#10;f92X6HJDP8oZXxM6EV4ysCZxroxxFGPakDa+324aZR4wD4vhknYRFnmNsx6SFqC0H2+l1aJrLgUU&#10;DSgPKi6/NFitdskyxlIrdZrlpowlkTW4nYQDChi2KljWxYwhhLFwyu61erIDOhIQW9DFqy8hLzxr&#10;9594ECQmU6Lu52Vala7XYSVjzAsEFfnkt+ZOurjhNZN8uVhziovjFy7OumCqGMG1UCKNLkZxKBaG&#10;qEI48V1bqWykFjF3IWLzpUi1RTvqeemp/srDp9sc5WIsAE5DLqDe4d77He4/roSjJNVEtmloUtI0&#10;zcqwpU8aRVE7MS11aZjOhbkCQtTpXfbH6BqKFcrNAHKxQ20WjYjaXpsFizdLWmuyJYnMK4x1CxVJ&#10;VvwIHUVTRyNuimpscb5nQHPaO57wgIHMQ98DorQxI6F60qaqVWRAhFfxFMNVa5LgTQlzClNaYuwG&#10;xUqZ3+83j8QPlhgxGUCJS7RQY8BBZAFHynDpGsxboiioIWttDCYVVgDCHCPN4bCGdhHCp9sSE5Mo&#10;KqHHYqzrh0MzpaaUhe55EmJFwolSzT8ks4uP682XQQ4ofh6scOJrJnT8HbxCuQOETOQuBSlKiHDw&#10;IF5ouzLbYA6io6rrGd5WUbnchTl5KkIokSPmLGfxfjtPgfx2vSrmuOz6qiGLtKEEaBOALkkm2Gqy&#10;IJojSvZMtTCHxVnXPkwwooLoapsLmC49qpZltdD5/f6ZO9xXcbmiWP4Cvzcp3V962U2gxmsYJ8qO&#10;FIQXS0rBVnzSkEb4TRBU4BBCbYFEqRJTJD+R6HjlfCfRWSl/BBtxPkkZHUnL0Gtyd/jq9y0DbiCr&#10;C1SJVNhe7NMMItMWYw1DYWYuMSALpZEMneJuHjMubg4zHmMSb0ZJsKSFWv3B7TnRjtqD2YV4d7FZ&#10;j4CncmYKjsu2hkqhCtqmAUPeQYZ7KWIkJm4AX7s4bGjiwUDXPEWpNB7y3J1VWW6n8DeyNwIQN1y4&#10;64pS5eRQ9VLl+zsPbhwrnPqFFK1vr0SOt7yzL8cVdmQhEwKU/V3zlrM+cyxVhDr7m94cu15Nu6Ms&#10;MJIdmN9h9eWijPYHUsdTWNVa58Ugto8IIY8urUj7w3hFGPVOEs28rKiCy0dgs+O5VWPXbvQim4rb&#10;3fweVbGSsp0iTYSE7tSKUQ1fODBAJ0PCx5YYVpBuC+LMTAT3IiPAmT72der7PJU+a4yKlZVXWmQq&#10;aEJy0TaQO53yeZZBldbEKJmN45QqLMUsagcQIIssJIZf4UAh2IVSfEVkHVBu3/bunNs4KWutRZRM&#10;jYK0zVRJCo9Hw0wSoHFtSp3GjWxX1sXoY09KiCSeVHEZQ2QzzxtwXBR5LkI7eJx7OedXTzRHYVZB&#10;Uf+YrUrzTiFBgcvOd96+V2CouOIN5p1QQkGihaYnTF4UkhQ0FMp4lAzPV5AktR1mxBAtt0tODgVL&#10;Ln+Y1bxy9tBB9DBE0eadGdOBIg6ddcBYPQUeY4EHU1WAUyGtCBeMxd6KERoIppllhqzWXpIMej9T&#10;1P8yhoUTa60oi8mMnTYeBBue6+6l4kuUrPXkrVut2ggzZWHxEoVLWmwEvTU4+B0zfGpUrm2CSa9J&#10;CCw6XB4Fmvf6fQ4+MgXOcb/mEn2GSfV5gYemnPAifVgWoNM0a3kkXbdHBZSbp6kecxUqMRjLMhCh&#10;2X7KiilTUzbNPVj0tJiqdcXQZGnusalEqgEmyaGsJKu6GprraHGzUo1JOo6RLxKF7LwZjiIyYL7R&#10;8HUNMUErYocgJiIMZgLKCipMVYgdKMVpuEP7y8s870lYkeHbCxQRQiBMaA5H7GBqQyjxJRI6VFRT&#10;tgSiyzs/tfDOUfe9fG7+8DP+CSscmxwgL3TIfafUFrjrvkA654ASqHwdEaq4sztW0FTyxXURSWip&#10;VxPN1FJrsqFnF2FLnGdAqIKhpC2mygTLcoBoWa6sUQxVDvMIKdqwtoXW2bHX0rdipV7D7SjJmBVy&#10;8J1yZhTTIYRlpGuh83Qg+ADneMqEq399qmIoWG2tNoxdIllI7qDSyuYrTWEXcVSJ2Fh2nDfxmpYA&#10;EZttDNw2GxpQaQ2JWuyqtpMwYhreXG+1T8DW/gzUR/PJv1hgiRzFxMGDvBtkLhBJj1UryKlLOd8S&#10;jKVEXh0sPOqJD1DmFAyIKMQUJjEC9fHmCnEiUSVBh+sahYZoeQR01jSFOCQLxQr+J9WG+SRQSOCW&#10;sJ8XSyeqHhrLVsGI+QnUB18e4gW4G3YWaZZzu77/0OXxTzn6qXPh9HH9vOKW84zO88Y5l15Jfgf2&#10;/Sjc+u3P8DcKuBkhGrQKtiTNajNZdAuK2zTmVrLdrd1wYIR73pJHYcGKpYXCnG2XC0eZM5IhOt80&#10;k7JajiBEy4v5KxziRTgLwjt1nk+eME44530c+ax7k6KAErHHRQILhjniaZBPN5SSKSulWxvOkQgD&#10;syiQmlmIbatktAyG1ojyIuAugC6f2QmXxmor1dQxb6Ru2Xn/GPbQrosgwxzCRUhsW9XlgbjNgDOx&#10;BItM9pSkML3ncEIssQwjJ0QCwgcF8l+xMtD4djRxaMGOV3M1l+DtQxdRGU0irPLVy8fH9cq8RRYZ&#10;/6pPPnmNha8d+01+bpq8++s+ii6EEK1Xbpn8eNHsR6WJKljxp6tqpELO7f308vPn6+36+Xmu+3Dp&#10;a6ehkjTM7gIw3H3PL3ytAQ+VRBJAcsgjXvIDaYybrXSoJQxrfyUxcbhbS33PQZHkQx6wie60w4Zw&#10;mgYk3yxaWoI0tK2SN2+JkvDZFkFWxKhGqWR0FTg4AcxtZC3JLBmBZ7sZHzqDaW5snPKvZFLYxEPH&#10;d13YldSqTFY62+vj/UXjhcw18FX/eIzOJi4TYzivTTaKZHCmbcoVX/ywWKTa6ZbupdPIIJTTFs7t&#10;Wfagnz21mtdt3ItIBDm3YmuRFQ4RkElmaTg+C4oDzM5CYkFpRxS3nJCiyOCQwI0VHtDIImFBEYNZ&#10;hQMBaik8H2EmIdrlZXT+VChSziNkhwkCBbMZ7YeO6KumMppsvvIfbtxylTPPR3BOgJHt5XrTnEqH&#10;6TUPhhJZeJfu9UU1eK5zVsBRSLt+nvkhWw6dF3d7MWBR3tcvwD6Wvqya3dCCcnePEUOEubds3k1K&#10;u0qUbBq7DDr3liSy4PHdWs6V/yG+cKFKk91bRLLLht7KhCaJMFtTzWeNfBEHHCUTDoLEDfjJao1E&#10;qQx0MH00FQZWSJDaa0ZNWSh51ZkPmV6XgFbVJzdufSxI5e3ikRVDKyK3SSNMihVEUxFjrU4zJCrn&#10;dhDXEFEVcrg6P2M8sGJIoSpheO8KucSfSHrT90eiHKQmTSIUWOLE1ao0O+gWVAJswLyD1SY2JBo4&#10;JCTVShQRrEqQYebCgCZVTnnijB8BE5SohGitSyAX1aREcFSh2LuuYDmiJ54UvfCPhvz7sqPGhcsh&#10;DIko4s8OKhykeWZEZFEU8reU1WDFLs1XPnjM/HlBRoe703sRSKpbA+/9QfKA6qDB762DwwkipF6l&#10;5azUzpSsPO2cLYJmY1BrJFEmL+UWVRCxegtMlXRLtqwI5709RZdYRkfTJReqKWO3EZMgO26Idkmw&#10;qCNdoeKAjiNJ4HJuWN4SR46c95mZMO2wvRJOUfcxsE0on96GGqGYgkYSM2qXZRoMGVWgzCVHnyWm&#10;LTVlYCt/lK0KW5J4Qnxp8whCb4QQTbc4cKkI4pwR7Z+VcQQDMfEwt4fA9WmPLi2qO7JsJmzrFhso&#10;7DtwbUQTdsrBQESFF6sqxhjEBwcJT11+vL2ffStVQQV7Gort7erepU1McrAHHDvh9HlVZzlQXf2O&#10;P1GlJykVWK78LQLPm5nE+HatzBViuI3CLr68cZ2lk4O5ykfOHB+4HL1eWGN+zA+Y43WPvdRXNsFY&#10;3pmaVEOUa+3jmMztWyYhs64mmbfkTlHix7u1wT3/KBigsbZM7vlgGBEHRTAtaHXyEkIUueQWeT8K&#10;loevbVTgwHyJhA2vOSkiEVNSJA4cGiWMBTnmnmOUKY0240tn7HS4kJfYPIC63aJF8TIdn5sZMBgh&#10;ZjWym0ooYKpB5a6JYUqtKu5M4wlvdlRlUiy1eyNrsRBrGlhNtH6VMtDhHDr75iTCmphg411j8HuW&#10;Fl+KRtKHUk4t5J2w4952OIY4pkA4qAAIhxMR3Fpl1uHQIjPHMjhNSzSPoAH4+Lh9aiLIu3a6ULkx&#10;yyCm0ODT9fXnCzdaERBM8qoboUSrApC9ORb5OodXfYzzRfYX/hoxV5ovfitGPcD943efQO79yrzU&#10;GrqxkX+FOhK/KfFUJeGD3IK0o8hOSKuxlSA+MMB5sVYFyh+ugKYnvsBR1dzXBX7jbVNteUlpbmBB&#10;SSuHj4GFRTXflBYnYp7BkcL5ZISGJMmHrYBRlAiGgufXcs/4wDbWDjqcZT4FeORoRg3ySIrc487I&#10;gfCAkTr6NJwiWcxZYiKJvdgnhIuZYYxp4JXxVFGoIp1uOsoik7TddYZSCQ5tQcGUrCbG0fvlXAWs&#10;PFZsGWED76x44pkyOTJPS4Ay2xT8A5PKLjfHDD/PIZYkLHyIyqyDce64zOsnxBe+QKzc7XhRqLme&#10;HYoUVRQfKE4n6Vjxf/hMNvkDIV0p5eKIic9MUpRLqlzXu6+JO45KjmDc3Lmc39UNr+/c6j3xM8ea&#10;GPFRROdrqV5iSdJYpDtu0zxHde/XUNgsary5zqaS+cgkme2uXWGWKkut2bxXdyjBiiqY/R7L4mAr&#10;V5UfMGxrNyuS0Qu0MWthV7YKWRm2Hu7AhkA8yQB68T7kjcUkcjhwiDJpeaRmMOGbHgwGPgkZavLr&#10;km3HwWVsuBF0tTQWMIQoEk0vmjTXWLLKpw8lvKY80tiSujiuVERDIRFJsJVAS8qO1HLqtoUNKWgD&#10;AGsxKNZbp8CedOXRbYSvGizQGPPMAKDRGMv0GhdFlHfXD9MUi+KAWO9JbF2EmYkuPU6vH1eFBR65&#10;O6QkphQcVhQAHFSkVRTgZ54uPJ1JzTwJv91s6Kscz1W0J4oqP3Xd8qmrHn04+JW4xJQT11COKgkn&#10;vLPC+7bMWQg3ksuVPEvwfrpd/VoBN2/UBbxAc735nVt3xL5UT5AOEXh3/wJjXLjnG0/kOUZHRWQF&#10;0bArq81LW9ZOONmZzROUowrCZN6MIQpjE4XTjQzkM/lz/Wa5A/Fu9GAWg4i31GIlqFq8sffbMd3g&#10;IejkkBpNdlART/JTbnzmcy5oACkhBNUqo9Ypnw4Xn1MnGrcz+dsbD0nLQMNCAny0gSB56FceW7Qb&#10;jXFOfcpxjSCbQu0pgvFRo5WsKguWuJTWhhwrcjnyvMwkDMtQgMddsUDyfrI+UG6V1/HrSqARV2ws&#10;OZxCiu/XOtZoV0+6iHIcmahCECEKJLJ46kNUoC/eHYbSFGYV508ZKQQ4VVjAhqiiSKGwcr29s3fc&#10;M1IszFcVffuFiYmuiXjf9t2/8u/pi6Y0vmGtSKKKNUkTqWjC/w/p9FBg4dcvOBGonT5oIpkXkgNo&#10;kE0a7os/gYvceTuwYZbZHJdC8dMkMmRuplmrOm9EF0GnKuB3azccuUcsPdSRO+BeMOZKRrcZjU4N&#10;a/6gzlJYGlEH6RguE3DknsHxw0GjOcJH8pVZQuTQp5/OQY8JjR8lhTLJ4DieFxj7yU4r6zhI5IgQ&#10;UsNB7gSdpBoUmDOtqAq482ilJvj6LL7wvjtyVYkJGS4sxQ4puUBzGc7VamBTL5aUQYSRI0VgEMaI&#10;eKkDkJsrwTLvUmOp9uBVLuwcb1i7TpdLHMFIpr58qYCS1NMW7ooQPRxRUDMn+Thd/dvWRBUMRMuT&#10;JhE3fu0x1XNjhRdKFBow0KqydBKfAacLvzj76Ya5GQplqocmMCth1qJgcr6c+LYz10L+FbnTq7qb&#10;Hz/A8NXhhUfLRJUfP7h5c73ks8HHhNxrd9rGfIXuQ+VHs1YsLL197uYWFDHZ0WDTrLJjEkJp60jV&#10;+kp2WHh8siyjI5bgqPrK8E5ulkqGAbvRXQEbS7bKLIMSI7Cwk7LxzphyWlrrwzqf7BE6/oEJRwan&#10;yiuLPBzn4hvDWychZy5XE8tA8AfhHPx0NgPD46mgxlBK9rbsxims2DOX7P4DHhzahW2caND5jsGC&#10;1ZJwH0fjy9VgOFcsGb9OyWhNNdACLYxoG0SatTj74BoAp2mNNuuKNpTzI/tqPyFCDSn5guYS52od&#10;nMZ3goAUjPOpj5fbJOfijuDRGRFF8wjfT0GoUp594EYsFyR+h5aoxCyuHnEo5aaHzbJSKYqXl58/&#10;33gUfOW2Kw13ONc0ix9j4mLHCWGFH4GD10RGIUN7oa545S9XP64XdoR45XfheFSkS6jrzb8Ll/7y&#10;MUpibvXZIgrVA2Aj7xhB/FF0Z4DfowjJfW1IWh6qmEFrK70zUuo9MpnUcxUW1hDJm4jQnJlwIkcc&#10;mQmnwFSzUWeLrRtTmggWbZW1ZWCJt4gjs4+SloQVNqQzbwG2d6IdVjJ8HRMqZUpCGrYKik6Y4a13&#10;3GYcwJSSlR9j8Qjtw6pcKyd+KG/J5ERnc5rgFk4h9i118DU8BiPDj7BhC2q0DY5JsdxytUInOiGK&#10;eKYhmNFLphEPgUA6zLWlbU7JzZw+PH8AimQiUl8wBPB1GYWS8MN5RAK1tvwrwakfpMCyV24MYQBT&#10;37RIG5l0wNNsfrgAVABB3lEESMYvu3F/wzdb8c/MhHdj0eNNu/txPV81AdGcw7+SojZInmP6ev78&#10;vH7yPhslNJ/hKfTrx03OMl0hQPDuCjVJcOYnns58NfnED2l7XsX3jIg43FK5qELFvvP1evXHQpY+&#10;VnRake4EtcK9s2Vuc8MU0TEESbDzylrjXQ419bVuEcEdW6CY60PtEylevA8bzGwtjVKpoooQhUgR&#10;o9pqLNIOpsnOSU2xLypEubJ2y7wqQWo5Wm+chSpEgaVxTpGigx4pACvfDBUYf+IriwNIEKKEoPPq&#10;IXukl2xQnHJ3XAiCA/yCJAs8KJWFzvNXnTv68ENIWdWb4aLz26OB4ZB2MH/35y1QG0vNeyW2l0kG&#10;FI2PCZ+C+mjk3U+VV1Vc+uikrxa7LmhJoFXSw46ikiJQNXLFkEzuD2qRuPaNicAV+p0PD3LZUDXG&#10;DE9/1Z8bF770q/rcTu+DeC5GGPRujXdAsuycVrnBkF2jbmKCIwQNdrxIOzzcaScTilx7kPGwlxkD&#10;o5orG1+WEBj8Suv75frr1+f1X790XSJTCc6figMqyM7E3+X2S6FDUn4IRQNfIYRX+YSXt8undJ+4&#10;0ExD3SBv/1IYITZpDkMEucm11Z8KPjeFIDEObbxwqwZ98jNQilsKigpJn/xClGKKgtXnB2eKz4l0&#10;ivvNi1iu2OgPoIyV/qFHkHozE5vK3VuiOLr0XVmXGkUkcBwnUzDOYitYxRGVqP5QW3rahQ1cZDr0&#10;nJMUq+Na+jIQ5EO0uo5M7P/6+Y1vfOMb/yS+o8o3vvGNfxbfUeUb3/jGP4vvqPKNb3zjn8V3VPnG&#10;N77xz+I7qnzjG9/4Z/EdVb7xjW/8s/h7UeXl38JLMd/474K+/nfRwfuD5Bvf+D8QX0YVTuBz0QGS&#10;hgVvxRR+lY11X8CGjeKjAS01fh11/xBw+jZUVVCUs4YVP39+FtuC2eew/y1UJcaPR1Ekm8i7VLRg&#10;7R9j62mXBuasGFj0T2Jz6gqE+30N+4+iPIMDn7Piv4ZPfn0hr5/9n43L5fpZbf6P8duo8lG0gWCI&#10;RZkYPEqOQD8oPhqjxU0X+Q/iR7u9QlQNRRz4kEU4I8aa2Cz/S6hqiiJcryohQnnmGDAkTOz6P4QL&#10;7L4dSWFvyv8FkZpOkP8YEp9NvoYaQRHN/rOw86DZrer/Fu4+gf8PRzX6P8Zvo8rhNFq1/avJJWo8&#10;Sp6C89ZE25NDNB/qnz2Ng66BHIjkwuK6qQTHHOUjuuMrx6ynMxFGHb3ZLlWKP8Nm3uQSQd2JwHBH&#10;8V/BI7pKcGBn1qPsosxRZQb+z58nCPA3PtttfyCKLKaJyh3Ddvk/CfaxSHBfVee7oENChP/+93/0&#10;UZ6i/5eg2vwf4+9FFVAsWOyPlzdPXu8MvsCyCkUawZy8M6f4p8FIkWOfXJy+EkVybPxOC8USRd43&#10;/oP8AaV/QE3v/wA9dIsFJXkm2mXCo+Q3sHGX6LwJ+soTpaqr80I0f4Iy3wpBcbCbMcEVlzqp2d3+&#10;HwM+jRwNKHKOLFPz5ocgf4At/hZ8Pv9fg2r0f4zfRpXXoguuMHgQCC2x6nfYjExufFxWHsk/jXhW&#10;ovEytD+RwwU7vTjyPXpOECRnutMKMsfk4n1W2eAP4flgUOPargrm97seFhh37F8gtl1kihZxFzSt&#10;KtzzfwU7EBaXqwK4mZuw03NUhCH+QeCz0Je0iPveUvND7PlB8PfQU8L/O1CN/o/xd6KKcd5uSHS+&#10;8Ch5xG4DbRTf2oPonwVD5aMuwaBXXUMIG+35b25cQ/kRGIQy5hT7JcMQ97yjyt+fOW99Xbjsom0e&#10;Ecrkbv57tPF93sQhqlhxuEFQkj+DS9Ttf1E3ZfRJ8yYY2gq9zS7in8SvdShX5stYurP5Ie7zRXzj&#10;S/w2quxT9r0zm95lwaPkAXNPBWD/b8/3S1AutNUF/T8PKhA8xotO7UMIQx8axx0YD+USonToLX6I&#10;e/7vRRUK9W0L6P3zW9hpMDzEQfMXsP3gzpGy7b5KITFNRGV/Dhdc3jcsZ5WT7TPC/w7kW/vWVdzn&#10;f634xtf4bVQp0oAvwbnJJWo8Sh5wMClml9WH8V+5+c/Bk43xf08vKuSSGc1WTpQ5XOg0cc97lv/n&#10;cxVK+f7NwWE8ziOakRThiyYL/hQUWCjBytJTEIMRPGh+D8yDA2MsZ3c5U6Wajv1jwPVexx07+V8r&#10;vvE1fhtVFiRwLBlgcn8Hqkqh+hoUqomw0Pbk/XYd9F95+R/B/muIm67KQjceRUcBHB/mfvzegibu&#10;eV9X/40RQrGBpy3bjRbh3ujI/a0HNAIlTKxbNb4H1PFrwbpGyf4AZX1XijMqlBWG2e3EMv9PovyC&#10;O/6OFVqw54v4xpf4w6iybpiDujLyq54byiLKr4DFOufHHqIn29B/587m3wX+p5WLfnIuF1vYZaEZ&#10;hfsV0RD3/Jrf/SlmgBcvlOBBctnowt97Jk+JIuMmHp/OfqyXMOkfwbPPkFDzFhTMVx8l9/w/iTvf&#10;B9aktivztBFs+SK+8SW+jCrf+Mb/D/EdM/4JfEeVb3xj4Tuq/BP4jirf+MY3/ll8R5VvfOMb/yy+&#10;o8o3vvGNfxbfUeUb3/jGP4vvqPKNb3zjn8Xvo8p+Rxy6UJKgZML/6EfiysfObC9Ul2iRoeodk2K+&#10;8Y3/BD6H5mXm4YtrtvniQEn+eez+n7z+uOGp8C/gMkKxh9oKYtc7m1H/nVp+G1UOzswEJQERvNdX&#10;Mkv4nyAOykPoW4hNsmgTm+E3vvEfIucQuGPvebMP+n8e5R2I8wvOg1gMnkt/iypi3PHWC2b6BXgz&#10;xp9/4+TLqJKf/xKK38gdSwy1G+8zl10n3LGGZULRRGjtl78hu6mbJC8SFPuNb/xt9PlTOV/C4MXu&#10;O/HkEM7/a+Ct6sNPvQT9uxE7eAHYL2EX//NHfytzfSlG2Eti7RfXIZTx0nfv73wdH9T71ZB7/kf4&#10;MqrYy+aq+WIbiO+EEYG8mV8MeMI2zEfGZQ0kPWPx0g5thFr8N77xd8HXCfZRNmfTHX/Ii/7voGta&#10;BDgwDQu374Cu73EJCIp89hUOpCsbwj8OQmjNBWFJ/ya+jipOlk/IQkmCkoHERyhyfiWAOVPzRezs&#10;/vstlkfZCRc2zFkUnCziBEjPpQgdQERVVpJvfONvgpNn/9mFyprwjbtmewZRQPxfwLje69jpQQmX&#10;bn0dtAgy35+0cEcZrMJFuC+IKo/fLrPgj/Cnd2ubevwaq1C/LTBTqdzoQZChvwdKpEbxjYhI8ruP&#10;StZHiJMj3axwmAN+4xt/B3PuFHHHH6JKXyks9X8D43mrYiMXRjgEA9GjpmWkjwV3+SMh4GePKl87&#10;eo4/jSoDJg9FGosrY7JBwtDxN+Xmjs266y7AT+Hw823g/so8k5X5sdNjRX/jVtI3vrHA+ekBxEm0&#10;sge+88GD4J/COF41LGoDwg2IGCD1gwARkdYvDGxAun9Z/EgIdMq68vA4JLwebtb8Dn93rnKoPFyz&#10;RW4SY3hFkftJS5GgWLIm1pRH+IoeWPiNb/xN9LlTOZ+anKawfOqVuHMyn8VMkP87n2RVk/P6PBZ1&#10;/E0+wT9SuEMyrlxcdm/u/QsfpSrAEYjI6wbtFmqXNdccj/HpC/zxXAWysIesEhXo5rp5ND+qQc6e&#10;kUlvtsXoC7u4ZprpSEvKcns9ZVHgwHzjG38On0jBMz6nnHFv/t8648o7WIJQGw5CGA2X/LKaPo2d&#10;l3z9mhFYVwoCAadIEAuB0FpXUvsN4Ej+AH9+BWS/oPhGScG95Cm/dstsowR9HTvXs1U85KKPv3V7&#10;sPnGN/4WfPIIxfbvfRf7lfq/eLr1fcpi3YIiB8jm96/Cvjmq9G+pjfj4+Me6hqdCzEKA1QFsrhQE&#10;K4Vi/wS/jyrf+MY3/u/Bdrf2fyu+o8o3vvH/CrhcebgB878B31HlG9/4fwV/90rlv4XvqPKNb3zj&#10;n8TPn/8fU8CZ6IQzNWkAAAAASUVORK5CYIJQSwMEFAAGAAgAAAAhAK6qSU3eAAAACAEAAA8AAABk&#10;cnMvZG93bnJldi54bWxMj0FrwkAQhe+F/odlCr3V3UStErMRkbYnKaiF0tuYjEkwuxuyaxL/fcdT&#10;e3vDe7z5XroeTSN66nztrIZookCQzV1R21LD1/H9ZQnCB7QFNs6Shht5WGePDykmhRvsnvpDKAWX&#10;WJ+ghiqENpHS5xUZ9BPXkmXv7DqDgc+ulEWHA5ebRsZKvUqDteUPFba0rSi/HK5Gw8eAw2YavfW7&#10;y3l7+znOP793EWn9/DRuViACjeEvDHd8RoeMmU7uagsvGg2zOQc1TGMQd1ctFKsTq1m8AJml8v+A&#10;7BcAAP//AwBQSwMEFAAGAAgAAAAhAP4KeZPrAAAAvQQAABkAAABkcnMvX3JlbHMvZTJvRG9jLnht&#10;bC5yZWxzvNTPagMhEAbwe6HvIHPvurtJNiHEzSUUci3pA4jOutL1D2pD8/YVSqGBYG8enWG+73fy&#10;cPwyC7liiNpZBl3TAkErnNRWMXi/vL7sgMTEreSLs8jghhGO4/PT4Q0XnvJRnLWPJKfYyGBOye8p&#10;jWJGw2PjPNq8mVwwPOVnUNRz8cEV0r5tBxr+ZsB4l0nOkkE4y9x/ufnc/H+2myYt8OTEp0GbHlRQ&#10;bXJ3DuRBYWJgUGr+M9w13iqgjw2rOoZVybCtY9iWDH0dQ18ydHUMXckw1DEMJcOmjmFTMqzrGNa/&#10;Bnr36YzfAAAA//8DAFBLAQItABQABgAIAAAAIQCxgme2CgEAABMCAAATAAAAAAAAAAAAAAAAAAAA&#10;AABbQ29udGVudF9UeXBlc10ueG1sUEsBAi0AFAAGAAgAAAAhADj9If/WAAAAlAEAAAsAAAAAAAAA&#10;AAAAAAAAOwEAAF9yZWxzLy5yZWxzUEsBAi0AFAAGAAgAAAAhAHrN9uCxBQAAJy8AAA4AAAAAAAAA&#10;AAAAAAAAOgIAAGRycy9lMm9Eb2MueG1sUEsBAi0ACgAAAAAAAAAhAIqTQTqVdgAAlXYAABQAAAAA&#10;AAAAAAAAAAAAFwgAAGRycy9tZWRpYS9pbWFnZTEucG5nUEsBAi0ACgAAAAAAAAAhANI/HCHqjgAA&#10;6o4AABQAAAAAAAAAAAAAAAAA3n4AAGRycy9tZWRpYS9pbWFnZTIucG5nUEsBAi0ACgAAAAAAAAAh&#10;AN/cEPnbjAAA24wAABQAAAAAAAAAAAAAAAAA+g0BAGRycy9tZWRpYS9pbWFnZTMucG5nUEsBAi0A&#10;CgAAAAAAAAAhAAPLtalpkAAAaZAAABQAAAAAAAAAAAAAAAAAB5sBAGRycy9tZWRpYS9pbWFnZTQu&#10;cG5nUEsBAi0ACgAAAAAAAAAhAG147EZgvwAAYL8AABQAAAAAAAAAAAAAAAAAoisCAGRycy9tZWRp&#10;YS9pbWFnZTUucG5nUEsBAi0ACgAAAAAAAAAhAF5obJ2IhAAAiIQAABQAAAAAAAAAAAAAAAAANOsC&#10;AGRycy9tZWRpYS9pbWFnZTYucG5nUEsBAi0ACgAAAAAAAAAhAGV/vxwYwgAAGMIAABQAAAAAAAAA&#10;AAAAAAAA7m8DAGRycy9tZWRpYS9pbWFnZTcucG5nUEsBAi0ACgAAAAAAAAAhAFR3u+2V1AMAldQD&#10;ABQAAAAAAAAAAAAAAAAAODIEAGRycy9tZWRpYS9pbWFnZTgucG5nUEsBAi0AFAAGAAgAAAAhAK6q&#10;SU3eAAAACAEAAA8AAAAAAAAAAAAAAAAA/wYIAGRycy9kb3ducmV2LnhtbFBLAQItABQABgAIAAAA&#10;IQD+CnmT6wAAAL0EAAAZAAAAAAAAAAAAAAAAAAoICABkcnMvX3JlbHMvZTJvRG9jLnhtbC5yZWxz&#10;UEsFBgAAAAANAA0ASgMAACwJCAAAAA==&#10;">
                <v:group id="Group 34" o:spid="_x0000_s1027" style="position:absolute;left:10904;top:23;width:76535;height:10474" coordorigin="10904,23" coordsize="88311,10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Picture 37" o:spid="_x0000_s1028" type="#_x0000_t75" style="position:absolute;left:10904;top:57;width:12634;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FxFwwAAANsAAAAPAAAAZHJzL2Rvd25yZXYueG1sRI9BawIx&#10;FITvgv8hvII3za5i1a1RpCBob7UKHh+b52bbzct2E3XrrzeC0OMwM98w82VrK3GhxpeOFaSDBARx&#10;7nTJhYL917o/BeEDssbKMSn4Iw/LRbczx0y7K3/SZRcKESHsM1RgQqgzKX1uyKIfuJo4eifXWAxR&#10;NoXUDV4j3FZymCSv0mLJccFgTe+G8p/d2So4jg/f6XDGN7/16e8H30wx2bZK9V7a1RuIQG34Dz/b&#10;G61gNIHHl/gD5OIOAAD//wMAUEsBAi0AFAAGAAgAAAAhANvh9svuAAAAhQEAABMAAAAAAAAAAAAA&#10;AAAAAAAAAFtDb250ZW50X1R5cGVzXS54bWxQSwECLQAUAAYACAAAACEAWvQsW78AAAAVAQAACwAA&#10;AAAAAAAAAAAAAAAfAQAAX3JlbHMvLnJlbHNQSwECLQAUAAYACAAAACEAOrRcRcMAAADbAAAADwAA&#10;AAAAAAAAAAAAAAAHAgAAZHJzL2Rvd25yZXYueG1sUEsFBgAAAAADAAMAtwAAAPcCAAAAAA==&#10;">
                    <v:imagedata r:id="rId58" o:title="" cropbottom="5850f" cropleft="3937f" cropright="7430f"/>
                    <v:path arrowok="t"/>
                  </v:shape>
                  <v:shape id="Picture 38" o:spid="_x0000_s1029" type="#_x0000_t75" style="position:absolute;left:23658;top:57;width:12492;height:10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GTdvwAAANsAAAAPAAAAZHJzL2Rvd25yZXYueG1sRE9Ni8Iw&#10;EL0v+B/CCN7W1F0QqUYRwd0e3IO13sdmbIvNpCSp1n+/OQgeH+97tRlMK+7kfGNZwWyagCAurW64&#10;UlCc9p8LED4ga2wtk4InedisRx8rTLV98JHueahEDGGfooI6hC6V0pc1GfRT2xFH7mqdwRChq6R2&#10;+IjhppVfSTKXBhuODTV2tKupvOW9UfCT7fpM2vzCv35bnJ+uP/4deqUm42G7BBFoCG/xy51pBd9x&#10;bPwSf4Bc/wMAAP//AwBQSwECLQAUAAYACAAAACEA2+H2y+4AAACFAQAAEwAAAAAAAAAAAAAAAAAA&#10;AAAAW0NvbnRlbnRfVHlwZXNdLnhtbFBLAQItABQABgAIAAAAIQBa9CxbvwAAABUBAAALAAAAAAAA&#10;AAAAAAAAAB8BAABfcmVscy8ucmVsc1BLAQItABQABgAIAAAAIQBM0GTdvwAAANsAAAAPAAAAAAAA&#10;AAAAAAAAAAcCAABkcnMvZG93bnJldi54bWxQSwUGAAAAAAMAAwC3AAAA8wIAAAAA&#10;">
                    <v:imagedata r:id="rId59" o:title="" cropbottom="6074f" cropleft="6422f" cropright="5663f"/>
                    <v:path arrowok="t"/>
                  </v:shape>
                  <v:shape id="Picture 39" o:spid="_x0000_s1030" type="#_x0000_t75" style="position:absolute;left:36291;top:57;width:12393;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XKVwgAAANsAAAAPAAAAZHJzL2Rvd25yZXYueG1sRI9Pi8Iw&#10;FMTvC36H8IS9rakKotUoKiwqe7L14u3RvP7R5qU02dr99kZY8DjMzG+Y1aY3teiodZVlBeNRBII4&#10;s7riQsEl/f6ag3AeWWNtmRT8kYPNevCxwljbB5+pS3whAoRdjApK75tYSpeVZNCNbEMcvNy2Bn2Q&#10;bSF1i48AN7WcRNFMGqw4LJTY0L6k7J78GgWnVN+8sfn1x17PBzp2u/yW9kp9DvvtEoSn3r/D/+2j&#10;VjBdwOtL+AFy/QQAAP//AwBQSwECLQAUAAYACAAAACEA2+H2y+4AAACFAQAAEwAAAAAAAAAAAAAA&#10;AAAAAAAAW0NvbnRlbnRfVHlwZXNdLnhtbFBLAQItABQABgAIAAAAIQBa9CxbvwAAABUBAAALAAAA&#10;AAAAAAAAAAAAAB8BAABfcmVscy8ucmVsc1BLAQItABQABgAIAAAAIQCgwXKVwgAAANsAAAAPAAAA&#10;AAAAAAAAAAAAAAcCAABkcnMvZG93bnJldi54bWxQSwUGAAAAAAMAAwC3AAAA9gIAAAAA&#10;">
                    <v:imagedata r:id="rId60" o:title="" cropbottom="6074f" cropright="12599f"/>
                    <v:path arrowok="t"/>
                  </v:shape>
                  <v:shape id="Picture 40" o:spid="_x0000_s1031" type="#_x0000_t75" style="position:absolute;left:48804;top:34;width:12513;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ITWwQAAANsAAAAPAAAAZHJzL2Rvd25yZXYueG1sRE/LasJA&#10;FN0X+g/DLbirE0WCppmE0laoq9Zo95fMzUMzd0JmTNK/dxaFLg/nneaz6cRIg2stK1gtIxDEpdUt&#10;1wrOp/3zFoTzyBo7y6Tglxzk2eNDiom2Ex9pLHwtQgi7BBU03veJlK5syKBb2p44cJUdDPoAh1rq&#10;AacQbjq5jqJYGmw5NDTY01tD5bW4GQUfTn+vD5uvaXuJ3ysz7VY/53Kv1OJpfn0B4Wn2/+I/96dW&#10;sAnrw5fwA2R2BwAA//8DAFBLAQItABQABgAIAAAAIQDb4fbL7gAAAIUBAAATAAAAAAAAAAAAAAAA&#10;AAAAAABbQ29udGVudF9UeXBlc10ueG1sUEsBAi0AFAAGAAgAAAAhAFr0LFu/AAAAFQEAAAsAAAAA&#10;AAAAAAAAAAAAHwEAAF9yZWxzLy5yZWxzUEsBAi0AFAAGAAgAAAAhAM08hNbBAAAA2wAAAA8AAAAA&#10;AAAAAAAAAAAABwIAAGRycy9kb3ducmV2LnhtbFBLBQYAAAAAAwADALcAAAD1AgAAAAA=&#10;">
                    <v:imagedata r:id="rId61" o:title="" cropbottom="6074f" cropleft="3083f" cropright="9001f"/>
                    <v:path arrowok="t"/>
                  </v:shape>
                  <v:shape id="Picture 41" o:spid="_x0000_s1032" type="#_x0000_t75" style="position:absolute;left:61437;top:34;width:12874;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0icwwAAANsAAAAPAAAAZHJzL2Rvd25yZXYueG1sRI9Li8JA&#10;EITvC/6HoQVv60RxRWImIorgsgvi4+KtyXQemOmJmVGz/35HEDwWVfUVlSw6U4s7ta6yrGA0jEAQ&#10;Z1ZXXCg4HTefMxDOI2usLZOCP3KwSHsfCcbaPnhP94MvRICwi1FB6X0TS+mykgy6oW2Ig5fb1qAP&#10;si2kbvER4KaW4yiaSoMVh4USG1qVlF0ON6NgxvkvfR3P3+sffy1W+W6f2Vun1KDfLecgPHX+HX61&#10;t1rBZATPL+EHyPQfAAD//wMAUEsBAi0AFAAGAAgAAAAhANvh9svuAAAAhQEAABMAAAAAAAAAAAAA&#10;AAAAAAAAAFtDb250ZW50X1R5cGVzXS54bWxQSwECLQAUAAYACAAAACEAWvQsW78AAAAVAQAACwAA&#10;AAAAAAAAAAAAAAAfAQAAX3JlbHMvLnJlbHNQSwECLQAUAAYACAAAACEAtEdInMMAAADbAAAADwAA&#10;AAAAAAAAAAAAAAAHAgAAZHJzL2Rvd25yZXYueG1sUEsFBgAAAAADAAMAtwAAAPcCAAAAAA==&#10;">
                    <v:imagedata r:id="rId62" o:title="" cropbottom="6074f" cropleft="646f" cropright="9897f"/>
                    <v:path arrowok="t"/>
                  </v:shape>
                  <v:shape id="Picture 42" o:spid="_x0000_s1033" type="#_x0000_t75" style="position:absolute;left:74431;top:23;width:12393;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AWgxAAAANsAAAAPAAAAZHJzL2Rvd25yZXYueG1sRI9Ba8JA&#10;FITvBf/D8gq9lLpRi0h0FbEWPAmNeujtkX0modm3YXcbE3+9Kwgeh5n5hlmsOlOLlpyvLCsYDRMQ&#10;xLnVFRcKjofvjxkIH5A11pZJQU8eVsvBywJTbS/8Q20WChEh7FNUUIbQpFL6vCSDfmgb4uidrTMY&#10;onSF1A4vEW5qOU6SqTRYcVwosaFNSflf9m8U7M2kJ7ednk7v2e817/eHrW6/lHp77dZzEIG68Aw/&#10;2jut4HMM9y/xB8jlDQAA//8DAFBLAQItABQABgAIAAAAIQDb4fbL7gAAAIUBAAATAAAAAAAAAAAA&#10;AAAAAAAAAABbQ29udGVudF9UeXBlc10ueG1sUEsBAi0AFAAGAAgAAAAhAFr0LFu/AAAAFQEAAAsA&#10;AAAAAAAAAAAAAAAAHwEAAF9yZWxzLy5yZWxzUEsBAi0AFAAGAAgAAAAhAEBMBaDEAAAA2wAAAA8A&#10;AAAAAAAAAAAAAAAABwIAAGRycy9kb3ducmV2LnhtbFBLBQYAAAAAAwADALcAAAD4AgAAAAA=&#10;">
                    <v:imagedata r:id="rId63" o:title="" cropbottom="6074f" cropright="12599f"/>
                    <v:path arrowok="t"/>
                  </v:shape>
                  <v:shape id="Picture 43" o:spid="_x0000_s1034" type="#_x0000_t75" style="position:absolute;left:86944;top:23;width:12272;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FmsxAAAANsAAAAPAAAAZHJzL2Rvd25yZXYueG1sRI9Ra8Iw&#10;FIXfB/sP4Q58W9OpyOiMMgaigiCrg7G3S3OXZjY3pYm2/nsjDHw8nHO+w5kvB9eIM3XBelbwkuUg&#10;iCuvLRsFX4fV8yuIEJE1Np5JwYUCLBePD3MstO/5k85lNCJBOBSooI6xLaQMVU0OQ+Zb4uT9+s5h&#10;TLIzUnfYJ7hr5DjPZ9Kh5bRQY0sfNVXH8uQU7Nvt0e6c+S7tZfgrfyamma17pUZPw/sbiEhDvIf/&#10;2xutYDqB25f0A+TiCgAA//8DAFBLAQItABQABgAIAAAAIQDb4fbL7gAAAIUBAAATAAAAAAAAAAAA&#10;AAAAAAAAAABbQ29udGVudF9UeXBlc10ueG1sUEsBAi0AFAAGAAgAAAAhAFr0LFu/AAAAFQEAAAsA&#10;AAAAAAAAAAAAAAAAHwEAAF9yZWxzLy5yZWxzUEsBAi0AFAAGAAgAAAAhAN/cWazEAAAA2wAAAA8A&#10;AAAAAAAAAAAAAAAABwIAAGRycy9kb3ducmV2LnhtbFBLBQYAAAAAAwADALcAAAD4AgAAAAA=&#10;">
                    <v:imagedata r:id="rId64" o:title="" cropbottom="6074f" cropleft="1542f" cropright="11571f"/>
                    <v:path arrowok="t"/>
                  </v:shape>
                </v:group>
                <v:shape id="Content Placeholder 3" o:spid="_x0000_s1035" type="#_x0000_t75" style="position:absolute;width:11833;height:10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4jfwwAAANsAAAAPAAAAZHJzL2Rvd25yZXYueG1sRI9PawIx&#10;FMTvBb9DeEJvmlVRZDWKCFIvLdQ/B2+P5Lm7unlZk1S3394UhB6HmfkNM1+2thZ38qFyrGDQz0AQ&#10;a2cqLhQc9pveFESIyAZrx6TglwIsF523OebGPfib7rtYiAThkKOCMsYmlzLokiyGvmuIk3d23mJM&#10;0hfSeHwkuK3lMMsm0mLFaaHEhtYl6evuxyq4+eP6c/zh2Vyy02pz+9L2bLRS7912NQMRqY3/4Vd7&#10;axSMJvD3Jf0AuXgCAAD//wMAUEsBAi0AFAAGAAgAAAAhANvh9svuAAAAhQEAABMAAAAAAAAAAAAA&#10;AAAAAAAAAFtDb250ZW50X1R5cGVzXS54bWxQSwECLQAUAAYACAAAACEAWvQsW78AAAAVAQAACwAA&#10;AAAAAAAAAAAAAAAfAQAAX3JlbHMvLnJlbHNQSwECLQAUAAYACAAAACEAV6eI38MAAADbAAAADwAA&#10;AAAAAAAAAAAAAAAHAgAAZHJzL2Rvd25yZXYueG1sUEsFBgAAAAADAAMAtwAAAPcCAAAAAA==&#10;">
                  <v:imagedata r:id="rId65" o:title="" cropbottom="6163f" cropleft="7976f" cropright="7260f"/>
                  <v:path arrowok="t"/>
                </v:shape>
                <w10:wrap anchorx="margin"/>
              </v:group>
            </w:pict>
          </mc:Fallback>
        </mc:AlternateContent>
      </w:r>
      <w:r>
        <w:rPr>
          <w:noProof/>
        </w:rPr>
        <mc:AlternateContent>
          <mc:Choice Requires="wps">
            <w:drawing>
              <wp:anchor distT="0" distB="0" distL="114300" distR="114300" simplePos="0" relativeHeight="251658240" behindDoc="0" locked="0" layoutInCell="1" allowOverlap="1" wp14:anchorId="32A97371" wp14:editId="1FD36F14">
                <wp:simplePos x="0" y="0"/>
                <wp:positionH relativeFrom="column">
                  <wp:posOffset>28575</wp:posOffset>
                </wp:positionH>
                <wp:positionV relativeFrom="paragraph">
                  <wp:posOffset>963295</wp:posOffset>
                </wp:positionV>
                <wp:extent cx="6767195" cy="425450"/>
                <wp:effectExtent l="0" t="0" r="0" b="0"/>
                <wp:wrapNone/>
                <wp:docPr id="322089312" name="Text Box 322089312"/>
                <wp:cNvGraphicFramePr/>
                <a:graphic xmlns:a="http://schemas.openxmlformats.org/drawingml/2006/main">
                  <a:graphicData uri="http://schemas.microsoft.com/office/word/2010/wordprocessingShape">
                    <wps:wsp>
                      <wps:cNvSpPr txBox="1"/>
                      <wps:spPr>
                        <a:xfrm>
                          <a:off x="0" y="0"/>
                          <a:ext cx="6767195" cy="405765"/>
                        </a:xfrm>
                        <a:prstGeom prst="rect">
                          <a:avLst/>
                        </a:prstGeom>
                        <a:solidFill>
                          <a:prstClr val="white"/>
                        </a:solidFill>
                        <a:ln>
                          <a:noFill/>
                        </a:ln>
                      </wps:spPr>
                      <wps:txbx>
                        <w:txbxContent>
                          <w:p w14:paraId="75BA8270" w14:textId="77777777" w:rsidR="00F81203" w:rsidRDefault="00F81203" w:rsidP="00F81203">
                            <w:pPr>
                              <w:pStyle w:val="Caption"/>
                              <w:rPr>
                                <w:rFonts w:ascii="Arial" w:hAnsi="Arial" w:cs="Arial"/>
                                <w:noProof/>
                              </w:rPr>
                            </w:pPr>
                            <w:r>
                              <w:t>Figure 17: Images taken using a scanning electron microscope at x400 of the embedded hairs when exposed to microwave radiation for exposure times (left to right): 15 seconds, 30 seconds, 45 seconds, 60 seconds, 120 seconds, 180 seconds, 240 seconds and 300 secon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A97371" id="Text Box 322089312" o:spid="_x0000_s1028" type="#_x0000_t202" style="position:absolute;left:0;text-align:left;margin-left:2.25pt;margin-top:75.85pt;width:532.85pt;height:3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BEmOgIAAHcEAAAOAAAAZHJzL2Uyb0RvYy54bWysVFFv2jAQfp+0/2D5fSSkg7aIUDEqpkmo&#10;rQRTn43jEEuOz7MNCfv1OzsJdN2epr0457vzZ9/33WX+0NaKnIR1EnROx6OUEqE5FFIfcvp9t/50&#10;R4nzTBdMgRY5PQtHHxYfP8wbMxMZVKAKYQmCaDdrTE4r780sSRyvRM3cCIzQGCzB1szj1h6SwrIG&#10;0WuVZGk6TRqwhbHAhXPofeyCdBHxy1Jw/1yWTniicopv83G1cd2HNVnM2exgmakk75/B/uEVNZMa&#10;L71APTLPyNHKP6BqyS04KP2IQ51AWUouYg1YzTh9V822YkbEWpAcZy40uf8Hy59OL5bIIqc3WZbe&#10;3d+MM0o0q1GqnWg9+QItuUaQrca4GR7aGjzmWwyj6oHF4HfoDCS0pa3DF8sjGEfezxeuAyhH5/R2&#10;eju+n1DCMfY5ndxOJwEmuZ421vmvAmoSjJxa1DJSzE4b57vUISVc5kDJYi2VCpsQWClLTgx1byrp&#10;RQ/+W5bSIVdDONUBBk9yLSVYvt23kaBsKHMPxRmrt9B1kzN8LfG+DXP+hVlsHywYR8I/41IqaHIK&#10;vUVJBfbn3/whH1XFKCUNtmNO3Y8js4IS9U2j3qF3B8MOxn4w9LFeAVY6xmEzPJp4wHo1mKWF+hUn&#10;ZRluwRDTHO/KqR/Mle+GAieNi+UyJmGHGuY3emt4gB543bWvzJpeFY96PsHQqGz2TpwuN8pjlkeP&#10;TEflAq8diz3d2N1R+34Sw/i83ces6/9i8QsAAP//AwBQSwMEFAAGAAgAAAAhADG4R67hAAAACgEA&#10;AA8AAABkcnMvZG93bnJldi54bWxMjzFPwzAUhHck/oP1kFgQtRPSpkrjVFUFAywVoUs3N3bjQPwc&#10;2U4b/j3uVMZ7d7r7XrmeTE/OyvnOIodkxoAobKzssOWw/3p7XgLxQaAUvUXF4Vd5WFf3d6UopL3g&#10;pzrXoSWxBH0hOOgQhoJS32hlhJ/ZQWH0TtYZEaJ0LZVOXGK56WnK2IIa0WFc0GJQW62an3o0HHbZ&#10;YaefxtPrxyZ7ce/7cbv4bmvOHx+mzQpIUFO4heGKH9GhikxHO6L0pOeQzWMwnudJDuTqs5ylQI4c&#10;0mSZA61K+v+F6g8AAP//AwBQSwECLQAUAAYACAAAACEAtoM4kv4AAADhAQAAEwAAAAAAAAAAAAAA&#10;AAAAAAAAW0NvbnRlbnRfVHlwZXNdLnhtbFBLAQItABQABgAIAAAAIQA4/SH/1gAAAJQBAAALAAAA&#10;AAAAAAAAAAAAAC8BAABfcmVscy8ucmVsc1BLAQItABQABgAIAAAAIQAArBEmOgIAAHcEAAAOAAAA&#10;AAAAAAAAAAAAAC4CAABkcnMvZTJvRG9jLnhtbFBLAQItABQABgAIAAAAIQAxuEeu4QAAAAoBAAAP&#10;AAAAAAAAAAAAAAAAAJQEAABkcnMvZG93bnJldi54bWxQSwUGAAAAAAQABADzAAAAogUAAAAA&#10;" stroked="f">
                <v:textbox style="mso-fit-shape-to-text:t" inset="0,0,0,0">
                  <w:txbxContent>
                    <w:p w14:paraId="75BA8270" w14:textId="77777777" w:rsidR="00F81203" w:rsidRDefault="00F81203" w:rsidP="00F81203">
                      <w:pPr>
                        <w:pStyle w:val="Caption"/>
                        <w:rPr>
                          <w:rFonts w:ascii="Arial" w:hAnsi="Arial" w:cs="Arial"/>
                          <w:noProof/>
                        </w:rPr>
                      </w:pPr>
                      <w:r>
                        <w:t>Figure 17: Images taken using a scanning electron microscope at x400 of the embedded hairs when exposed to microwave radiation for exposure times (left to right): 15 seconds, 30 seconds, 45 seconds, 60 seconds, 120 seconds, 180 seconds, 240 seconds and 300 seconds.</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29BE7F55" wp14:editId="43137E33">
                <wp:simplePos x="0" y="0"/>
                <wp:positionH relativeFrom="column">
                  <wp:posOffset>0</wp:posOffset>
                </wp:positionH>
                <wp:positionV relativeFrom="paragraph">
                  <wp:posOffset>2747645</wp:posOffset>
                </wp:positionV>
                <wp:extent cx="6719570" cy="425450"/>
                <wp:effectExtent l="0" t="0" r="5080" b="0"/>
                <wp:wrapNone/>
                <wp:docPr id="322089313" name="Text Box 322089313"/>
                <wp:cNvGraphicFramePr/>
                <a:graphic xmlns:a="http://schemas.openxmlformats.org/drawingml/2006/main">
                  <a:graphicData uri="http://schemas.microsoft.com/office/word/2010/wordprocessingShape">
                    <wps:wsp>
                      <wps:cNvSpPr txBox="1"/>
                      <wps:spPr>
                        <a:xfrm>
                          <a:off x="0" y="0"/>
                          <a:ext cx="6719570" cy="405765"/>
                        </a:xfrm>
                        <a:prstGeom prst="rect">
                          <a:avLst/>
                        </a:prstGeom>
                        <a:solidFill>
                          <a:prstClr val="white"/>
                        </a:solidFill>
                        <a:ln>
                          <a:noFill/>
                        </a:ln>
                      </wps:spPr>
                      <wps:txbx>
                        <w:txbxContent>
                          <w:p w14:paraId="7EE164BE" w14:textId="77777777" w:rsidR="00F81203" w:rsidRDefault="00F81203" w:rsidP="00F81203">
                            <w:pPr>
                              <w:pStyle w:val="Caption"/>
                              <w:rPr>
                                <w:rFonts w:ascii="Arial" w:hAnsi="Arial" w:cs="Arial"/>
                                <w:noProof/>
                              </w:rPr>
                            </w:pPr>
                            <w:r>
                              <w:t>Figure 18: Images taken using a scanning electron microscope at x400 of the individual hairs exposed to microwave radiation for the exposure times (left to right): 15 seconds, 30 seconds, 45 seconds, 60 seconds, 120 seconds, 180 seconds, 240 seconds and 300 secon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9BE7F55" id="Text Box 322089313" o:spid="_x0000_s1029" type="#_x0000_t202" style="position:absolute;left:0;text-align:left;margin-left:0;margin-top:216.35pt;width:529.1pt;height:3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EL5OQIAAHcEAAAOAAAAZHJzL2Uyb0RvYy54bWysVMGO2jAQvVfqP1i+lwQosIsIK8qKqhLa&#10;XQmqPRvHIZYcj2sbEvr1HTsJbLc9Vb0445nxs+e9mSwemkqRs7BOgs7ocJBSIjSHXOpjRr/vN5/u&#10;KHGe6Zwp0CKjF+How/Ljh0Vt5mIEJahcWIIg2s1rk9HSezNPEsdLUTE3ACM0BguwFfO4tcckt6xG&#10;9EolozSdJjXY3Fjgwjn0PrZBuoz4RSG4fy4KJzxRGcW3+bjauB7CmiwXbH60zJSSd89g//CKikmN&#10;l16hHpln5GTlH1CV5BYcFH7AoUqgKCQXsQasZpi+q2ZXMiNiLUiOM1ea3P+D5U/nF0tkntHxaJTe&#10;3Y+HY0o0q1CqvWg8+QINuUWQrdq4OR7aGTzmGwyj6oHF4HfoDCQ0ha3CF8sjGEfeL1euAyhH53Q2&#10;vJ/MMMQx9jmdzKaTAJPcThvr/FcBFQlGRi1qGSlm563zbWqfEi5zoGS+kUqFTQislSVnhrrXpfSi&#10;A/8tS+mQqyGcagGDJ7mVEizfHJqWoL7MA+QXrN5C203O8I3E+7bM+RdmsX2wKhwJ/4xLoaDOKHQW&#10;JSXYn3/zh3xUFaOU1NiOGXU/TswKStQ3jXqH3u0N2xuH3tCnag1Y6RCHzfBo4gHrVW8WFqpXnJRV&#10;uAVDTHO8K6O+N9e+HQqcNC5Wq5iEHWqY3+qd4QG653XfvDJrOlU86vkEfaOy+Ttx2twoj1mdPDId&#10;lQu8tix2dGN3R+27SQzj83Yfs27/i+UvAAAA//8DAFBLAwQUAAYACAAAACEA44pBXeEAAAAJAQAA&#10;DwAAAGRycy9kb3ducmV2LnhtbEyPzU7DMBCE70i8g7VIXFDrkIb+hDhVVcEBLhVpL9zceBsH4nVk&#10;O214e9wTHGdnNfNNsR5Nx87ofGtJwOM0AYZUW9VSI+Cwf50sgfkgScnOEgr4QQ/r8vamkLmyF/rA&#10;cxUaFkPI51KADqHPOfe1RiP91PZI0TtZZ2SI0jVcOXmJ4abjaZLMuZEtxQYte9xqrL+rwQjYZZ87&#10;/TCcXt432cy9HYbt/KuphLi/GzfPwAKO4e8ZrvgRHcrIdLQDKc86AXFIEJDN0gWwq508LVNgx3ha&#10;rRbAy4L/X1D+AgAA//8DAFBLAQItABQABgAIAAAAIQC2gziS/gAAAOEBAAATAAAAAAAAAAAAAAAA&#10;AAAAAABbQ29udGVudF9UeXBlc10ueG1sUEsBAi0AFAAGAAgAAAAhADj9If/WAAAAlAEAAAsAAAAA&#10;AAAAAAAAAAAALwEAAF9yZWxzLy5yZWxzUEsBAi0AFAAGAAgAAAAhANlQQvk5AgAAdwQAAA4AAAAA&#10;AAAAAAAAAAAALgIAAGRycy9lMm9Eb2MueG1sUEsBAi0AFAAGAAgAAAAhAOOKQV3hAAAACQEAAA8A&#10;AAAAAAAAAAAAAAAAkwQAAGRycy9kb3ducmV2LnhtbFBLBQYAAAAABAAEAPMAAAChBQAAAAA=&#10;" stroked="f">
                <v:textbox style="mso-fit-shape-to-text:t" inset="0,0,0,0">
                  <w:txbxContent>
                    <w:p w14:paraId="7EE164BE" w14:textId="77777777" w:rsidR="00F81203" w:rsidRDefault="00F81203" w:rsidP="00F81203">
                      <w:pPr>
                        <w:pStyle w:val="Caption"/>
                        <w:rPr>
                          <w:rFonts w:ascii="Arial" w:hAnsi="Arial" w:cs="Arial"/>
                          <w:noProof/>
                        </w:rPr>
                      </w:pPr>
                      <w:r>
                        <w:t>Figure 18: Images taken using a scanning electron microscope at x400 of the individual hairs exposed to microwave radiation for the exposure times (left to right): 15 seconds, 30 seconds, 45 seconds, 60 seconds, 120 seconds, 180 seconds, 240 seconds and 300 seconds.</w:t>
                      </w:r>
                    </w:p>
                  </w:txbxContent>
                </v:textbox>
              </v:shape>
            </w:pict>
          </mc:Fallback>
        </mc:AlternateContent>
      </w:r>
      <w:r>
        <w:rPr>
          <w:noProof/>
        </w:rPr>
        <mc:AlternateContent>
          <mc:Choice Requires="wpg">
            <w:drawing>
              <wp:anchor distT="0" distB="0" distL="114300" distR="114300" simplePos="0" relativeHeight="251658240" behindDoc="0" locked="0" layoutInCell="1" allowOverlap="1" wp14:anchorId="0C27AC16" wp14:editId="4A2C01EA">
                <wp:simplePos x="0" y="0"/>
                <wp:positionH relativeFrom="margin">
                  <wp:align>left</wp:align>
                </wp:positionH>
                <wp:positionV relativeFrom="paragraph">
                  <wp:posOffset>1556385</wp:posOffset>
                </wp:positionV>
                <wp:extent cx="6720205" cy="1133475"/>
                <wp:effectExtent l="0" t="0" r="4445" b="9525"/>
                <wp:wrapNone/>
                <wp:docPr id="141" name="Group 141"/>
                <wp:cNvGraphicFramePr/>
                <a:graphic xmlns:a="http://schemas.openxmlformats.org/drawingml/2006/main">
                  <a:graphicData uri="http://schemas.microsoft.com/office/word/2010/wordprocessingGroup">
                    <wpg:wgp>
                      <wpg:cNvGrpSpPr/>
                      <wpg:grpSpPr bwMode="auto">
                        <a:xfrm>
                          <a:off x="0" y="0"/>
                          <a:ext cx="6719570" cy="1133475"/>
                          <a:chOff x="0" y="0"/>
                          <a:chExt cx="8766979" cy="999809"/>
                        </a:xfrm>
                      </wpg:grpSpPr>
                      <wpg:grpSp>
                        <wpg:cNvPr id="22" name="Group 22"/>
                        <wpg:cNvGrpSpPr>
                          <a:grpSpLocks/>
                        </wpg:cNvGrpSpPr>
                        <wpg:grpSpPr bwMode="auto">
                          <a:xfrm>
                            <a:off x="1113527" y="3600"/>
                            <a:ext cx="7653452" cy="996209"/>
                            <a:chOff x="1113527" y="3600"/>
                            <a:chExt cx="8854344" cy="1044000"/>
                          </a:xfrm>
                        </wpg:grpSpPr>
                        <pic:pic xmlns:pic="http://schemas.openxmlformats.org/drawingml/2006/picture">
                          <pic:nvPicPr>
                            <pic:cNvPr id="24" name="Picture 24"/>
                            <pic:cNvPicPr>
                              <a:picLocks noChangeAspect="1"/>
                            </pic:cNvPicPr>
                          </pic:nvPicPr>
                          <pic:blipFill>
                            <a:blip r:embed="rId66" cstate="print">
                              <a:extLst>
                                <a:ext uri="{28A0092B-C50C-407E-A947-70E740481C1C}">
                                  <a14:useLocalDpi xmlns:a14="http://schemas.microsoft.com/office/drawing/2010/main" val="0"/>
                                </a:ext>
                              </a:extLst>
                            </a:blip>
                            <a:srcRect r="18143" b="9029"/>
                            <a:stretch>
                              <a:fillRect/>
                            </a:stretch>
                          </pic:blipFill>
                          <pic:spPr bwMode="auto">
                            <a:xfrm>
                              <a:off x="1113527" y="3600"/>
                              <a:ext cx="1252541"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Picture 25"/>
                            <pic:cNvPicPr>
                              <a:picLocks noChangeAspect="1"/>
                            </pic:cNvPicPr>
                          </pic:nvPicPr>
                          <pic:blipFill>
                            <a:blip r:embed="rId67" cstate="print">
                              <a:extLst>
                                <a:ext uri="{28A0092B-C50C-407E-A947-70E740481C1C}">
                                  <a14:useLocalDpi xmlns:a14="http://schemas.microsoft.com/office/drawing/2010/main" val="0"/>
                                </a:ext>
                              </a:extLst>
                            </a:blip>
                            <a:srcRect l="8842" r="10599" b="9819"/>
                            <a:stretch>
                              <a:fillRect/>
                            </a:stretch>
                          </pic:blipFill>
                          <pic:spPr bwMode="auto">
                            <a:xfrm>
                              <a:off x="2378169" y="3600"/>
                              <a:ext cx="1243493"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6" name="Picture 26"/>
                            <pic:cNvPicPr>
                              <a:picLocks noChangeAspect="1"/>
                            </pic:cNvPicPr>
                          </pic:nvPicPr>
                          <pic:blipFill>
                            <a:blip r:embed="rId68" cstate="print">
                              <a:extLst>
                                <a:ext uri="{28A0092B-C50C-407E-A947-70E740481C1C}">
                                  <a14:useLocalDpi xmlns:a14="http://schemas.microsoft.com/office/drawing/2010/main" val="0"/>
                                </a:ext>
                              </a:extLst>
                            </a:blip>
                            <a:srcRect l="18015" b="9029"/>
                            <a:stretch>
                              <a:fillRect/>
                            </a:stretch>
                          </pic:blipFill>
                          <pic:spPr bwMode="auto">
                            <a:xfrm>
                              <a:off x="3648957" y="3600"/>
                              <a:ext cx="1254517"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7" name="Picture 27"/>
                            <pic:cNvPicPr>
                              <a:picLocks noChangeAspect="1"/>
                            </pic:cNvPicPr>
                          </pic:nvPicPr>
                          <pic:blipFill>
                            <a:blip r:embed="rId69" cstate="print">
                              <a:extLst>
                                <a:ext uri="{28A0092B-C50C-407E-A947-70E740481C1C}">
                                  <a14:useLocalDpi xmlns:a14="http://schemas.microsoft.com/office/drawing/2010/main" val="0"/>
                                </a:ext>
                              </a:extLst>
                            </a:blip>
                            <a:srcRect l="13181" r="5655" b="9029"/>
                            <a:stretch>
                              <a:fillRect/>
                            </a:stretch>
                          </pic:blipFill>
                          <pic:spPr bwMode="auto">
                            <a:xfrm>
                              <a:off x="4918199" y="3600"/>
                              <a:ext cx="1241948"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8" name="Picture 28"/>
                            <pic:cNvPicPr>
                              <a:picLocks noChangeAspect="1"/>
                            </pic:cNvPicPr>
                          </pic:nvPicPr>
                          <pic:blipFill>
                            <a:blip r:embed="rId70" cstate="print">
                              <a:extLst>
                                <a:ext uri="{28A0092B-C50C-407E-A947-70E740481C1C}">
                                  <a14:useLocalDpi xmlns:a14="http://schemas.microsoft.com/office/drawing/2010/main" val="0"/>
                                </a:ext>
                              </a:extLst>
                            </a:blip>
                            <a:srcRect l="8542" r="9402" b="9029"/>
                            <a:stretch>
                              <a:fillRect/>
                            </a:stretch>
                          </pic:blipFill>
                          <pic:spPr bwMode="auto">
                            <a:xfrm>
                              <a:off x="6173794" y="3600"/>
                              <a:ext cx="1255594"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9" name="Picture 29"/>
                            <pic:cNvPicPr>
                              <a:picLocks noChangeAspect="1"/>
                            </pic:cNvPicPr>
                          </pic:nvPicPr>
                          <pic:blipFill>
                            <a:blip r:embed="rId71" cstate="print">
                              <a:extLst>
                                <a:ext uri="{28A0092B-C50C-407E-A947-70E740481C1C}">
                                  <a14:useLocalDpi xmlns:a14="http://schemas.microsoft.com/office/drawing/2010/main" val="0"/>
                                </a:ext>
                              </a:extLst>
                            </a:blip>
                            <a:srcRect t="-250" r="19791" b="9819"/>
                            <a:stretch>
                              <a:fillRect/>
                            </a:stretch>
                          </pic:blipFill>
                          <pic:spPr bwMode="auto">
                            <a:xfrm>
                              <a:off x="7456930" y="3600"/>
                              <a:ext cx="1234650"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0" name="Picture 30"/>
                            <pic:cNvPicPr>
                              <a:picLocks noChangeAspect="1"/>
                            </pic:cNvPicPr>
                          </pic:nvPicPr>
                          <pic:blipFill>
                            <a:blip r:embed="rId72" cstate="print">
                              <a:extLst>
                                <a:ext uri="{28A0092B-C50C-407E-A947-70E740481C1C}">
                                  <a14:useLocalDpi xmlns:a14="http://schemas.microsoft.com/office/drawing/2010/main" val="0"/>
                                </a:ext>
                              </a:extLst>
                            </a:blip>
                            <a:srcRect r="18199" b="9819"/>
                            <a:stretch>
                              <a:fillRect/>
                            </a:stretch>
                          </pic:blipFill>
                          <pic:spPr bwMode="auto">
                            <a:xfrm>
                              <a:off x="8705228" y="3600"/>
                              <a:ext cx="1262643" cy="10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pic:pic xmlns:pic="http://schemas.openxmlformats.org/drawingml/2006/picture">
                        <pic:nvPicPr>
                          <pic:cNvPr id="23" name="Picture 23"/>
                          <pic:cNvPicPr>
                            <a:picLocks noChangeAspect="1"/>
                          </pic:cNvPicPr>
                        </pic:nvPicPr>
                        <pic:blipFill>
                          <a:blip r:embed="rId73" cstate="print">
                            <a:extLst>
                              <a:ext uri="{28A0092B-C50C-407E-A947-70E740481C1C}">
                                <a14:useLocalDpi xmlns:a14="http://schemas.microsoft.com/office/drawing/2010/main" val="0"/>
                              </a:ext>
                            </a:extLst>
                          </a:blip>
                          <a:srcRect l="12180" r="13608" b="9663"/>
                          <a:stretch>
                            <a:fillRect/>
                          </a:stretch>
                        </pic:blipFill>
                        <pic:spPr bwMode="auto">
                          <a:xfrm>
                            <a:off x="0" y="0"/>
                            <a:ext cx="1147484" cy="9998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w14:anchorId="383E93FE" id="Group 141" o:spid="_x0000_s1026" style="position:absolute;margin-left:0;margin-top:122.55pt;width:529.15pt;height:89.25pt;z-index:251658240;mso-position-horizontal:left;mso-position-horizontal-relative:margin;mso-width-relative:margin;mso-height-relative:margin" coordsize="87669,99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xa1ViQUAABIvAAAOAAAAZHJzL2Uyb0RvYy54bWzsmmmPm0YYx99X6ndA&#10;vCdmYDgGZTfa+Igqpe2qxwdgAduoXBrweqOq373/Zwbf3qRNFEu2WGktGOZ4zp/Hw/P23UtZGM+Z&#10;bPO6ujPZG9s0siqp07xa3Jl//jGzQtNou7hK46KusjvzU9aa7+5//OHtuokyp17WRZpJA5NUbbRu&#10;7sxl1zXRaNQmy6yM2zd1k1V4OK9lGXe4lYtRKuM1Zi+LkWPb/mhdy7SRdZK1LVon+qF5r+afz7Ok&#10;+3U+b7POKO5MyNapT6k+n+hzdP82jhYybpZ50osRf4UUZZxXWHQ71STuYmMl85OpyjyRdVvPuzdJ&#10;XY7q+TxPMqUDtGH2kTYfZL1qlC6LaL1otmaCaY/s9NXTJr88P0ojT+E7zkyjiks4Sa1rUAPMs24W&#10;EXp9kM3vzaPsGxb6znha/1ynGBGvulrp/zKXJdkBmhkvysyftmbOXjojQaMfMOEF8EaCZ4y5Lg88&#10;7YhkCW+djEuW035kGPi+CIQeKYQIbUEDR3Gk1x2RsL1sWnJ1s1WiV9VxDjXF/Ymi2pnQ+WOd/NXS&#10;IoeG2Jses37JDgxqek5gGtDY9e0+7jYGCXzP5R6EIoMI4TtarTja2uP8+D3DhB53Oe9NanNu6zVe&#10;sUyTJxH++4DC1UlAfTnxMKpbyczsJyn/0xxlLP9aNRZiv4m7/Ckv8u6TymMEDwlVPT/myaPUN7vY&#10;dKCZDk08plUNtMAnNIR66TEx6aTcZVT1eBlXi+yhbYAARJkKk8PuI7o9WPCpyJtZXhTke7ruVQMu&#10;jtLtjHV0Kk/qZFVmVafZJLMCWtZVu8yb1jRklJVPGVJN/pQi1xJwsUPuNDKvOpU8iIePbUerU2Qo&#10;fPzthA+2LZz31tizxxa3g6n1IHhgBfY04DYP2ZiN/6HRjEerNoP6cTFp8l50tJ4If5YVPVU1hRTN&#10;jOdYMVPnFwRSebYREYFFFiJZW5n8BiMbMBMLGXdNA2QVtqNSE487mXXJknrOYVvqqqfcPlCO2Nme&#10;3NICNd+YVMzxHI+YpihzJiUQLrLtPmR1adAF3ALRlB/iZ7hBC7npQuJXNQUH2uOoqA4aYA3dsjHP&#10;vgeFLabhNOQWd/wpPDiZWA+zMbf8GQu8iTsZjyds48FlnqZZRct8uwNJwrYu8nQT0q1cPI0LqR07&#10;U389Pfe6jSiQdmJsnE6T7YJSMIfb7x1hzfwwsPiMe5YI7NCymXgvfJsLPpkdqvQxr7JvV8lYI7Lg&#10;VuWlPaEpCPd0A/x2/DvoVuYdthtFXt6Z4bZTHC2zOJ1WqXJtF+eFvt4zBYm/MwXcvXG0il2KVjyl&#10;wMW/xhIuen1xdZKDZwBytK/BqMvh1TvBq/pChgxXilf6Lr0xvALGYcihGHHW9gR2QcTZkH13zjpu&#10;EDIf653dvAAFLheg/sDZfutwwKKBswNnNz+xHP+Es/51b2Mp7W+Psyy0Gb4SL7SNdX0e4vfwq3j1&#10;uMfwdMDrgNfNTn7Yxp49JUCWHJ0SBNeNVzrQuUG8ujgnUPtYz/cux1kusCxtm1/bxjLBcVo9cHbg&#10;7MDZz57GIkuOOBteN2cBoRvkLN4J6OMCwW1cXGg767PADQS+uV7BrOd59HTA7IDZAbOfxSy2KkeY&#10;VUd913sqi+OPW8MsXhtZjod32XQqi1fT2Nde6FQ24J4vXKz8Cmdd7pNcA2cHzg6c/RxnKYcOOYsW&#10;vAq8Xs7SaeGNHRsQXvWv9wvhNQxsz3HwS+cVvPqOT6UOA14HvF4Wr7satyssNEDGHKLWca8btXRg&#10;eGOoRaEBc/AKTO9pUa0IHQm6vq989T0ruvRu9qg6kjEe8LA/MjhT9DnUcc1mlESoStqrddorXtJ8&#10;0kVLQx3X/6jjUqhF4bWybV8kTpXd+/e43i9lv/8XAAD//wMAUEsDBAoAAAAAAAAAIQAMfiv0IL0A&#10;ACC9AAAUAAAAZHJzL21lZGlhL2ltYWdlMS5wbmeJUE5HDQoaCgAAAA1JSERSAAABcAAAARQIAwAA&#10;AXKlrdcAAAABc1JHQgCuzhzpAAAABGdBTUEAALGPC/xhBQAAAwBQTFRFQkJCOjo6AAAASkpKa2tr&#10;c3NzjIyMhISEe3t7MTExlJSUnJycY2NjpaWl////ra2tUlpaKSkpUkpSrbW1tb21vb3FISEhzsXO&#10;ztbW1t7e5t7mGRAQCAgIShAZpeZapeYZpa1apa0Ze+Zae+YZe61ae60Z5lpazuZa5hBa5loZ5hAZ&#10;zuYZzq1azq0ZtVretRDetVqctRCc5u/vpXtapTFapXsZpTEZGaUZGXsZGc4ZhKW95lre5hDe5lqc&#10;5hCce97v5nta7+Za5jFa5nsZ5jEZ7+YZ761a760ZtXvetTHetXuctTGcnN69hOaUGaVKGYylSqUZ&#10;GVqlGb2l5qW9hLWUGXtKGYx7SnsZGVp7Gb17Gc5KGYzOGRCMSs4ZGVrOGRBaGb3OGRC9hKXvGe8Z&#10;c1IZcxkZ9/fv5nve5jHe5nuc5jGceyneeymcewjeewictaXeOlIhSqVKSoylnN7vSlqlSr2lEFIh&#10;SntKSox7Slp7Sr17Ss5KSozOShCMSlrOShBaSr3OShC9Ge+lGe97Ge/OGRDvvebee1rvc1JK5r3m&#10;e1qtGe9KGYzvGTGMcxlKSu8ZGVrvGTFaGb3vGTG95vfFe1rO5pzme1qMtVpatRBatVoZtRAZlFpa&#10;lBBalFoZlBAZczFz5u+USu+lte+U5sWUSu97tcWUSu/OShDve869Su9KSozvIVJSSjGMSlrvSjFa&#10;Sr3vSjG9Ge/vGTHvSjoZe4TmCCkZe4StSu/vSjHvWlIhe++9vZyUGRk6c3tSc3sZ75yU7969Uhk6&#10;vd615sW9ITEQvb3mIQgpe5yUzt69GTo6e5SUCAAZITopMToQ3vf/pZyMtZy1SlpSc4SMtZyte2tz&#10;c4SEWlJjUkI6e3tza3t7zsW1jISEWlpSva2ta4RzWkpae4R7lJScjHuMlJSEWkpSGSkpSkpanJyM&#10;xb21OkI6Y1paCAAAMToxvbW1a2tzhHN7pZSlUmNj/+//lIyMnJylpa2lQkI6nJSUOjpChIyErbWt&#10;a3NzhHuEe3N7AAAAkN/eDgAAAQB0Uk5T////////////////////////////////////////////&#10;////////////////////////////////////////////////////////////////////////////&#10;////////////////////////////////////////////////////////////////////////////&#10;////////////////////////////////////////////////////////////////////////////&#10;////////////////////////////////////////////////////////////////////AFP3ByUA&#10;AAAJcEhZcwAAIdUAACHVAQSctJ0AALidSURBVHhe7P3fbuNKsu6L0mVmykQSZNpmiVapn0IPVY9y&#10;HmneT2AN1E3XjQ3Dggs2IFloy6WGS6ohyzB8s39fJCXLNar7zLkO5j57ATssS/wnKvhl5BcRmclk&#10;9l+TouiXzhUxy26ysW3Re1q6t3dWvqeFg+Kgf1e6vDwqbb3b/6sU9sqKWPx0rrx03sXs5n58Eu2s&#10;N/d87VlLSQ6y4uCg6BeF58TR+arnB/zk4UmWodRhFsfn6cD0cZM9F4jjzL3gB947H7J4Es/POfNN&#10;+gl++6BAuxstIf8ofen5hp95H0YbThnvTRsWbmJEBVP4nveDYggcwW184M9Xdd1mY537MDs5Px+j&#10;UlHonPqR78VxkU/coKnruJ5y6rCaL6uECqqjsI6WZC+2UPbL0tU+9Ee5Cz6WdVM1HPdsit4fZIfR&#10;zlt432QqlpIl76pq5EvUfqyb9kFa6tydHBTFzby8DP11aCbPvuHwEOoQmtNBfla3bcYvvwkalOUP&#10;7xZ8ZDcfvM9Qwoe7tm4a35yiTFd06RO9o+PgfBGjy5zv+XK2/jG7DXX9sVnNT+9QXWgAn85dFHHT&#10;71OApTvrl5n71It+M/V1mFW+boLvpVPrWDt5//6no6Dji+yDwgnh27BuRmEe2poycBy4NZPIybGO&#10;uYvxCiwEdRXqT+2mLlfTOpa5lWF3PJa0OPzHy02Zc6RzSw4eVK6uWpDnZ7LS2bFAU7wAYP/7ffSu&#10;mWc9UKk5d13Xj6GubpsQ7lwe0+UlO3057seT4gAEvfte3vmjsgr+tq5fXe0oFq5jT/hC/+UFJDLM&#10;b1FHhwJ1+XmKYblB7XPX1aokB1k/y8sFR99nfuL9Buu4dXd14PgntyzLLXipQCn4rACObEHBuGV2&#10;81BS7tOfqg8uLgBiW472sTinHEFOWj7+9J+ealkJxgLOLmEnAZCX56z4QrHzarlMDgi+8ncP9bnL&#10;dXDx/PKSClz/AmeIMTk34ajJNNR5FQCOulPOsLbxVoFUNAccvnAYNkBMfTWt/HyxEeaT0sWyYx07&#10;8/MzF6rfce7ATSrKxocpKNfr4C+8mxgBRVW17kDTKcvyBXXsg+9dlCHMTk0Pt3CmxaHe0DgZFQDy&#10;FTRF8UDNbbDopcERKIETlaSVplTe2nhWYUIzq2RNVbuTHy7z1PJDHQ1ddcL5YR/9ZOmpAZsafgh+&#10;AdaUoVS+F7WZNhJ+oANphjU17ahuTvUTKB0PRQyS527h4K2ssg/Vhw8fIv8fqr7e+dQWW+g+tcnk&#10;w4es2/BfFM6OxN0Z/yJV9yN9W+pUklF2i78RUQTGIvKRnLxxU3dR41Q0W+kf+6VzOe6Aq48GcPI4&#10;Cev0JX4PtF9e4DbH0eI0itqKTxBjUjdvkHHw9zF69GGTO/eFozEQne6Gwr4/P5FL4LATiL4THVtg&#10;sZgeVncLl4iyOOh+fHODNjF5pe6qucAv5bUqzx326kVSHIycnJxk5zdS/z57MbvSxZsbo15GTltC&#10;3BucjWxJSkd9UafU5emziIdUAn/AfwEllHiottIeE76CJhg1RWAe8oMvS8jd+1HV+IqTt48Bd4C1&#10;djXBjs7ceem4QisV76nvsRecv65D83G0stOagJpdHQ7TL+MCRw2dU+NDOBsE1zSf2jZ8tiMPvqtg&#10;IBEpovpUfln6Os91cMPx7W3VuLaSs9GFyfrT9R1D45BZLOM/XKyyetmH2XyoT+WbpmFtJa0Xn5z8&#10;HCO6gjWoi+uDip9ZU4/b+rEOVbuqe73MWIp/nb3o98flIouLsukFnBnk48fiqboKlw1K9rsSlF/i&#10;rV8+5+48wvJDuGE+G43qehZqqBAr2DKx0U5RLDn6Z3BXbrIU+a5DOB3U1J269DNXbt3Hc3bwTLH0&#10;wZtygT8CgYD8WKgfm2XT+mmNqUOuHIu1q54Xx8MyH8p5lDFOfN3iRv28Qetm6rIyTyc2gzVFioNx&#10;OebLpauoC5wQ4r7DW4fcleXXXdUSfBw9LmLfvXj4tfXlfL6pR1HqjOUTUv3cCrFU8ffypXR4B07O&#10;yY7iSOq7NSyFcjsCO7AaXfQn2JNMyn9ZQKeh/lh/CwN/x9G+bwemamwFr9qV4w+WbVxO/EWDN/fV&#10;StEagvHbkXhKLXINlDhn6VG1cOzUG2KcuvYX8k2Kst4kMVGOPaHjhSNWBD3gDpg5Z8a0jVLtK2Js&#10;fWaLCyo62OH2Qv3jFIfqKNpSShMDpqMoUJ1byuPWpc2F7GgjO+2p6hfJeyCc/KUQ8ATOvFO9vJ+j&#10;R1uHb7cYL8YEyY8Fxxhasu9sP7Ls84Wr6ycCF2pRU8jwjo2pJPYDnNOcn3mybObd6s+6GtQ4EExG&#10;bsz8464SowhWaMojREShGlHPn3oB/LMyK3XqbYW3s+Mqt5C++RTzJkl+8Q7yGGnvf9vZvJ3+95L2&#10;6ty8OpW6MuvA+EV213FvBP19e9CuGnBlLwKCevNPKgh/F9H1MYyxiNTeJL+eOyFqsv158al+Trs4&#10;o04KygoBOJ0yGgrDLW5y+aZzFbRJOnEU5oe7WOBNCgsOCcbe5EDBtvQtjr/eU+9k81NHCoRxh3BP&#10;FoQa6VScXN7vMFmL3tgixdAxOU/k7VLETMbYcqJwWO6gp0nLUj2p3JSzc5BQuceHcVYWcZfxHudn&#10;/mRPnrUngceFgoN+lfcvU0CQqHapghGMruUgYTPlb1cERecnMZ6fHGb36D1WenZ/ohQqyfP371mh&#10;39pBIl5ClCeRneRiBgiJPKOaz2ZVQ3w7bU/rJhufjM/JPtE23iuBk5xTRyNRgiBVYdnGt3PL6x8f&#10;Uz9L1xMrK0sihURZSESMtirdqqnxYTrdIeECP6AvWumCwL2VFADYm6q/bTA59seUHuVXjl15giu6&#10;wXcd+AF+CG4gjFfiNqrP8NYSQAbQXakRbVIGOluysWwVhl4BkE7/NUSMIkKMz9m6nw0L92FZl5NK&#10;zI57XIb6Z1MP2rYiMwTg82QC5+MECrm2fYKC/M9zvXAxzzlh7/jrMEL0BCmsDMSgaBp8GOCdwqxu&#10;QSTgmJq2OvvPT/V/Kix5l9wgz2lLodgE6St1meIi+AkqCee2rJQz12EDacssRpXsY9VUpwqK29C2&#10;TUOsodO81T3kGTQMZeT4uIBnY3lZHkSyKdwyjB9IzIoxpnFHhhzxc6uI8jg+T7yw4twV6VD+2nwc&#10;EDtmz3JjlBi/kWgefi2IL1H68IDQB+/ofCzg/jL0wpknGCqv+LFB5jZXeOsrt3ZP5Mi9ZX3ryDDq&#10;QDw/KPENpqywxRyeny30kf2lT+qeP+wvYltSRX+WvQJNKz8lxyMcUiQ355yUbT3Hjylhr0Pr2xkX&#10;gmfAhcom9oHZqQ8ux8Vxr4yLRTzpE1cqLqMaYg7QvvcXM5DZ1HXlqwGINyD9pLo5K8k6VeJ9O/O+&#10;pPDuj1j21W5zQMpF8JZdciCQe2pKGS58Q1GG1/BQ41Hrx9ezxxnxGc46kJE7N8b+wdUCniQsHTzL&#10;mQkL91OODYMoCdyKsllSvSNxLB4U48MqKrJuYKiaR3Jk35K1ByJTMcySoMsCh2Td/IY+zEiK4qVP&#10;pVAedo51Z4VYw5O4VxiisgfOqDaf2r9iar1wS0jun1T3F+VmRckLz062Tv7g4EDXgHUcfx3/TW0Z&#10;hew5loUvFad9uiSiUuDowyiv56vQ/DnA3iYzzs6JVXLXzgvP30hnGv2+63/nXNkwjp1CPH/mYw+7&#10;cMtBWQ8UVzuie9JRThlCNT2toS45HwIxgdqd7p3o3BRfvy+Sshx+8WPRz/7WOsJpxViu8qtPnAgT&#10;rsPZT1LvCVAgGWRwgMrpLIIYe7ZQIWFtlneMbfwdlU8W1L9CkSJVh1hUfpZTYHictvZXwU+xNeIi&#10;XE7DblUwnVSn236a6NzQHFoPOb0YtKQOUuSl2r3wtb5XXMgBhGVejTDoBr4iyMYvTGQXwJHa17Ys&#10;/8b7bO4Wj690Zgfr5SUeGxBIXMgW3JP/piJ8RGeiPSrf3D14/6oWJiT/I16lE2xFmqaT6jf5J9pY&#10;nJT4Vqqra13WlMs21JCRn5BB+Wz+SuWLriK+d+EonZXDk8rJbZviKP1sJ+/ErI8fiooHUPckhgma&#10;+nHP+7YU7VOX29C4DVfRAjuJBlL+6KdYXO5FIYIIz06rcn3pWkmSQKlUDgF4h02YOQfOVvlNaE9Z&#10;A5KWj3RealSyjO+HOENeFiBYJAPTPbMAe7DMv2opmodeTzHuixqapk+tPyIyVYPM9BF2HTQFjJ+i&#10;HdI0ZCx9SXQOuwCmKzn4gpCOFbNGndh2yPfVA+x2oCx4U5ldOKwt1NRTjJ503UHO6DcmVFDwAXOk&#10;oEbOHMG0qSsqUg7qbMauMPsPKlk4u41/Ui3QuOUnlI+sBrjLAoXXyh1wtDfwzTgjmkHs1N2Zk1hp&#10;pjLtytLOPzr1T9fhtYGSfdugNZwfSKDFVAuS9H4mv00AdkgUie4EIW9RgokVZ1f5Xzh/CkNMLJ7+&#10;HxIlC1WXHOxShOyDU26w3f6hGnb7U0MS/1WrDbactv1WOLmzo9P/vzzuX8vel1ggq/7wIbRJqw6c&#10;N8GU7O8X2Sfrv+y2VbYacQ8VUBOSQa9vkXJnuH85rYXp76RbL4i201L28l1f06k9VUIhDgbmiFu6&#10;k1rE/0ZxnaHpQ9vMIvbl3YXoDcVxZDEQ4boFNd77te2V8rELGJPY5exvQHa/u7eo39S5za/3z0t3&#10;I/M1H8CbXVfXipbe92R79q6Km2w15rTnarBmA279BVc2LK9xNfXEqUUH59svL3SGNxXvt8tdHdw/&#10;rQkJwXcr27THEkRhorYpWBt3SgqPO+k9zTL0TwpHpSoSTm7pUbewJ1udtyKPKzRwvuQv3yGgxgV8&#10;JCziZ/zP1YiJnMBH3QVAIqnFQoClH7TCfHdq20KommU49mMZX06Eg+YTX9YEZAr7cqiDhAsGHZ+T&#10;McYbpXAn6lXiauzEiUXGpEdbo9taLokMAbwFDTqzmvJ70D/Uj9KhbNd+pS6GeymqMr1hYQypnt/E&#10;dNakuEHM79uKnRu8FflpVzEMxJLyI5Rkj/PWREtPwV0Q8aqrD/5Xi+r5mFyas0RSUiW+AkbvBoHJ&#10;rn1ZDiGh/VVOitg/QsxEfD2iA3yl4psewWTNKeLJeWp3VWvtIYSK5jqt6p/O8w5w7QCSg2OdG4WJ&#10;Vl2+wDv6qVLyBAr/M8690snJP0ls1ZRNmZ4r39VZtigLAJmcfiFVBRyk9F4Mo9u4vCGCmiwsDSUE&#10;meNxg29qUlz185HFnYxvxliMQlOloxTvCeUqq1E12QLDL0tv/Rzy4RqVJ4Q8ltyBMGcneGiV0pEW&#10;NXi1EcerJYkz6mt6Y/FknC2EiakrYJKfka0CRnFAxKpAp8xjXWaxdkWurphQ+cnTrCVwIMuo/EMu&#10;zfGMaqUxMLorvzk5UQ1IuQCw6ORWiqb1cGzduSB+UISsVF/MwMW+v1A0pZwRH3nWfhQsKM5p77H2&#10;N6DViCFPzh+m3DW8bc9dBAXkIO1eNhRl7Uf5qvHLuhE0zp9NnprmsWnP2spAERypXpKkWwN/gsBO&#10;qHyIJJGoJWU1Q8L9UJYtLuFmyMaZWvXclRqCfV45hZa3QN+u0Hwb3UisipyPD20h8Spn84V7Kddl&#10;bFG8f6wYBuMuCK6Xn9G0Vw5GoS9C+cwpo/Lpu9O2aQevt10X9VbstKr7KK3ePyn/Hb5zOp//0P9K&#10;KSqRoMYs1s5Vrc8JIgGmqp/CtKp88/ipbR/q5mxUtaP/1Z31vZjSJ11xkm1cLbjeafP3bLFQOara&#10;+LsQ7kjJf7opll0DUv1K1b9t2qquBgK8/c+BTgNrJf2TGUuwbcU2SP/7TX4TB1FNoNk9XpcAPcPw&#10;MGt+p0eCq95xypMqWdXtx29VU1XAMnpovnUney/P2xMX/mRB4iNUcAHyBZw1uxiUlxPfGxwAlZot&#10;/DqswijUoxkVs61Ce+tu6/bIWi3eYmoNtzCathXl59/JZMh8YrkgMUb7/KZweebrPtGrny0H7m9K&#10;RMKazGEUBk316FdN+eoH9ccN0S1nsTSAim6eS+ZnLwO8HyNnR70bfqCAtMvC3eWLUB7MFvHuopVX&#10;8OcjiIoQk8j7sarvGozxdjGo21VN4XXJM7U99dfwpzZDnRvXCOXfxIsfC3LZCDiLCF2N44epB5Wr&#10;soUDy5ty8Ajy1Wtd5yGMiMJDWYOhmkSksfj/jaLkzu3kYHH5tw/xKw7rhox60ltm/IAbu8Itb7/7&#10;pmz8rKl/kPE+YdvVazPlCkbNa1OHCzwTp3o5EM4HEKAlqMLcmqD6/T4+Pb+IxxTFuODoWh3FriGh&#10;xMXzFkaT+hM/UK/q0br2q80jSyHII1E1cmvMMVGulFC3CJvfwKl/v4ejFvHgMMaD3C2Oyb3I8sx+&#10;ZqE5k8vZ+AjH1s0rKxv/EMJG9U0NmYcpM9sTqS0elFfnGtzCzxdwsJKLl17eRjclTFu4V+U6OUXX&#10;VqMAECuys9rf1tSlKLTx2CpJClQKmzkq6cPGnQF+XAxxYkvMZLgpTm6wF+w5u/buyM/DYNqGVd1y&#10;+vBwSg1teoDzxIW55PuE7S+iLjLRqlOcU/SxkJ7CSpnMSV8VSZn7/M7/id7hNAxq7xrodUTVBGoA&#10;w2o9tXfYJTE7MbwFCeLiIuurwWWR3yjYiUPOSvLrSfnKDb64cqvaVetXfPHoVOf9KBcHJuK04dbo&#10;DGROLFSU7+HU+1/KA7Vl5eUS9OpbPp7LqcvrOzd3S84R1ND3NMCZNacUqOVnc84MPVzk8z6VxcS6&#10;k1Pt50KsoRL7G1J6J7HNFxQN6XrZHtzJtmY6L06sblYDCLA5JROGb9spfg2YjshXy3KvSc66jzoL&#10;fKH+69xE1gUGGnthpmtsuQL3eeTc5MI/+NBoKEz9QGT1WuGPgr8G6imlyNfA2uKwTrbBGW9kv7K+&#10;fh4Xw0UxVsdGrD1xw8Ei+o18GDZRcUIMeeQ2oX4kXBsIaZ/nE4qnXA7fl+LWC3F+q+/Hx98Xzw6P&#10;kH0rVzE/cYvy0t3ESq3CBkporaHytqnu2h/U8TNVRTVdRRXjtu3JxHyDuTLVSjmefix+gAi/VowX&#10;Zb9ctL4cXAEmdnils0N91cjLPvDIfFBfrkXyAGKn/I1w2mcMRY2qFOzzz8wRClAbZOGEKJXa96rD&#10;Oaf0ZRMLtSSGcNFQ0ZX99NQCajbyBriJiFZUYlqrdsarcbm4yg4I7AgZLlBMZ3AATiGOWCCYauoV&#10;J/dTMDmbqB6UW0DeLDyJroey7Pf/DugHY0rGPeZERwdKyPh684GibdtqIjdfhx7JICeez0ZURTXW&#10;R28KStR8ayh3bUeIVJedxMW44NzRxyL01TFt7U6EU4vGjUZn5ioCUVU48WPvZ9R098OV/RXacSpe&#10;nJsL6LBPH7ISNWYD8ElcOFwmp1xFt/hZVZNvE67/pu/XfEyrqT8CbCnucjUMUwMCeaLOkkYG8AYI&#10;Wu9aijBxHNd33MIzdaYgRyB0qBf/8aMgv1Y/h+CGtxEZuQyb+thTlLsAkZ2kes6H/ZoshM/i2OH1&#10;sQzVR8LhKo8YyF0b44gMxHG+/gA6Fe1BgiAjn6ySoa6n8yUy0clZkBsWRCzr5P1nDR3D/+prk6VO&#10;wCnEQyHMqtnqto7ryreEaaSXQKZ2L9R2/6Fzb1lqT8TaEqpO9jdAyTWopbzMqfO9kvBvw8nDVD+h&#10;9ENZAj+kVtKaTFM/SwyTxSVnNkfTCd5Aa5zaikHvGv5SkjLJMqBsrpn/tT7zQtWGirgi1HSg7dzR&#10;XB5a15mZG0vCKdPptmJ2o/3xmEAHbyadlnhjtNMALk7OedvpZlUq5qm/CS0VJ1SisTB8877LgQXO&#10;Fgn9EMKqoQN61s7A2UpfqVlUaNd3+BjqkCd/IjgjD3G3uhrxSGdtkKrlIWCTOq7ASMGbLaean6Ez&#10;oirh/ZIVsau6So/WJVUmNHOiEEC+CIsE9n8kw7Yw3qSzQf4Ie4zQ00/pHVUICKJfAqY8+0Au0hOm&#10;ybZv6xCnOE0bTKUWaPtax6dKQRDVH7NDTi8LSfgneFA8xLXPL1WQTet7R09hSSnW1sFEdTwj95Pp&#10;BUKo/gtJqn0tKSzhXM84sYPU9Q2pimI4t06Pz4n9mA+kmdJ49caGpjwLm0frTJni4dQoxr/y6C5P&#10;MJ2TdKeiTspTapXDOmP3kytcYd1okAbXP5WJa+he1XxrRzWBUAYt8Lu4Vh1+o9ZtTr5Lpaxjz5YE&#10;CmINuhyrw0uCPowCjcs5XnIVHutH4pwWH9kEPKq6n9ac/Ti7J0tVi1KXq25PbylmAhpJv7OV/oUM&#10;hcBBtoErrzl3Nf/jJxXorFc4gi3tJtyQAHgab8BbOikC1gCGxi/PeHlt0S/Yr9Q+o76oLgbCBbVn&#10;1PUp0d6ns9X6DwyEn3Y3L6bu+eG9jaNLqpOmmSgG1JlUoAcKglKNSifvxaqFDn14rTf8wKewaUK7&#10;UndUORHaeVnck1yo/eheDdz6Ukr7pLu191OM6J76EWUzu+il9uvST6Zn/hTbIyPjF0j7HmclSbkC&#10;eDfkcE4aAZzD+Yk9OZeCdvaui/KX+OLxCEDwCZBTMyD8a6g4RCdq8s+BhWpzr2ZBNcHocBspYWIf&#10;uH3ObLjYm/3CVu8sC5+JtNvXjytiKDKmdrNSpxBup/h5XfqX7O6mpBhPrMUuaS1gtmnxX+R98GwN&#10;3/9DopOrXT59dGIt9d1yav23tf1N3fJuE9veiW3j5IMqtqy8fYPF5kMVu/Wqctr34YP6FtIW+zPh&#10;I3U5/Fb+p2GpTQFdiv/XSvxL4SKy7dcG6TS7C+PkwkMv+/hvC98bbL9mJ65G6ZN17MUaK9/VjSRb&#10;V7Mn7+zsvyLPqsvdt1K13n2qNtiv7k5KfCrRusWBZJSQ8QzXLn/iflL5oit8+QPi8PvMbKe558S2&#10;Zc8d7MnbBZ5v2dEkUeRWt1+k+5LV3m6E+29EIUQaP4LjMbWPLdHKTG01tN2GWI5hUtG4vqGGyvST&#10;vKfXm7xbSWoaEdiOVCgdZBaYv5e/bBAw+pKU1wm2gQRLui3HxHTvz4blDyLu6JrkBeVry+tn1u7w&#10;lwspru4EfdXITme1QZMJQ97e6OkdxHymxe2Gf0FjJjqXBhJxzN4Io/0oE7EGeXAu+scaBo22QjnX&#10;IDFz4Uvnz8r80+jsSYE9X0gAck4g2P26Ne/ye7EzAsnbkuTNaDoR1798txHQyK9gA2S3ZKIVfo+o&#10;UNoCvH1IbEgbShMAbvgs1MtyxSZiKgXC+HMbCGOIRRvmjvo36hfXv2Rsd1klxybB5XOI9SZJovZu&#10;G9wlu1JH3l8j0rVbHqTePw5VGC/tO3Ul/aHMmRQh1wBagbyIB2FBMIVNB7XLI2osqkkTssPx/TY8&#10;IFrY/8HUhJ5KYZwu54TfPcyiRtt3yqEPWnQn+KUQVMtR74WjOy27emnJn5myiRqkxCAem6Di2Ti3&#10;laICAWzNFoK6Kv3I+VlQUlmlIbUY+fhmPD4U5Cfn0WiGN0qSuB71cPUa1YnqKH2f1LZqsJUUT7xB&#10;bpfEUZSjvoPsdhnE6NwtJSG1Vs6Jpnrjf3lDPLackOJocIn0599XBMg+jIgIl1VpZX0e1ScHmROo&#10;SScrT3UQndxQHBwwVjTUFcdNlwLpGOQduXXbxBc7OSjS9yQoyTsBsUpA8l33RRDjWpc1hm210Ll6&#10;hjEQXPKvwXhIsyS1rKZzBfZP7eayAk+wHmcn45MTdWhRAOcappGEXN16ATF+8CabiCfdmOcE5BbK&#10;79bi/oukwbKpTqbDOsLjnZcaWq33XrWRLAMTCepN/VHpnjJfRo2PZc+hunNIoVD+FGNqJ4Gccl7L&#10;Dsbq/zT7FWQ38ZCQkAWZxzmmFLkk4D/RJZzf33MNmd1TYpa7L4W4Ll0QdaIrimjG3R1prgWsZdVD&#10;QeyWmLK0l4nEZqE+hYL8YuHm0wt/JQNp/bLS4CMMPYSyWreKkuuAqdyMyUDiCbhjJKxxGdZpqUE3&#10;aC4rOiHST6G++nHVrXmTfRfGKfVOb/tWQxHYpxQG7RdsQ1izZvzX/zArc7VQZ2DaYCBUy2tM/Lav&#10;Fn/vB63aRTXwX1DXLoQqv1OTeWhcdVbXhODqxEYdlEMd7GEM3ih+zkLyQ/cAzqWRSVwBuwU1W0Pa&#10;CgodZN8PDvas5Z2Vc0GdU5Qc9/9QYu8WjVeHdVneuDqiOtXQqqDaQm6ldj0NGkfnBkqjNMyJTK0+&#10;1YjLj217lt2fyMBVxJgAH+dYOW5Zl0Fh3ItyVN5KDbPsyl2lLmnTtpOkDwa8i/VB1WwDjc0yyHml&#10;eb9/3D9HWa/Gtq42Gok4lKiLBqzDdXkChWjcrOk+D0vSD4Bu68YPoEGyHfWYta1sWHBjwPf3HU4d&#10;crqQbrSIwJcdsXGxUEWTVTyngcBKr7BdQH/Z5W3b69L+Tr6H5+wfdzLr0gUyLPkUDULMso8vIafm&#10;9b2bQtG+yg7Yld+ar3SojaNE9ScXHts/yeVD++2sravOSqSrhXvyMzIRUxi4cZfUUcz9/p5FXeOO&#10;k6XOnm4aESGa63iEC+l2IP0+LIEaPxZEeWo4RftsXMZ8E2tKYOpD67PPrrf0y9yP+5PSrcnxgByt&#10;ndpMNHZ2FFoSwEE7qNpPZ7ox2hTtxMDmArTpUMZs+7AdsSTHysv+1CbE4O00K3zsx37mkpWoSbWz&#10;ETEI4Uf+xzKfyTAUMBFBxf4ixstL9R/e+Iv6FXO3uGo1ggCNP3y4g0yqcgCF+GoTPtajavX0WD+M&#10;Vk1zNmo7bFHzXmC/EwUj3UUl+0/LUlk3/iIGKy8b+zQeqlE5ui/DoW6TSEdAfKD9QQpr2FIZwiH6&#10;gb9q4fopKzMX6+UloEMxFnSvWt2iJcN+aqrVTJcQXqszj22Pmv/P4NtZ/XpbNXXSxKRLQOxK+Dfr&#10;sQ0s7nTuxPrRkyMxITMZZwsb/0r8FrNKDY3mYVL9g++kdo5tq50cI3BN6+fBjxpr1lcj3arq5WI8&#10;Vn1tN9Nh8JW/DW1727Rt9Y239n/xcTY4k6mgnOkHreyaH34jmE1XaRWaJB+I9sdayKYadnwcUR09&#10;Yzn5VgP438gDSr/AjLLLewwk5gujvMX8YbGcQW9S/+yHLmOKknihSXUXGjWnbao8VIN6oNv6HtWv&#10;P2gGI7ageb0afRp8OtPNA0L4XJ48ZZ4GbkJ8exkd25hs77LfyUHR18CCgUZsqTv3tPY+bz5EX2b9&#10;+JyVa5dNs5rLWYx1A5wPPeINQr2m9Cu/1ohRXgGI1Ry/bh/5RNmmqdzZY9NI18o31TdgbttGqLsG&#10;wG1wwq/SIasL2oqYhBxBoeib4sfqtIs5nGZdgi4Sy42Libu+ptKBMBYyjzhHhRrKc3tUbJb5m95i&#10;uWxF3Yz6h2bEH8E9zQMEE+oNfBeqP2/r9qFpQvX09Ng2D2eD0OB6QqXRJnjOrcBkaXhhdvA+V9Em&#10;E/V1i6w7w1Yum0WnRmWiI/8g85ahUD3lwjVIzISaeJGF8phE5gOAq3d2SkVVGhNDtnHZfDFlWSYN&#10;5GpOV2N0eGzmlXx73Z42ZX37+Nj22lC31cdBO3INxfmrqFGdD92FlKAH48TcMul9343qB5G8Oy7K&#10;m7jQ8AKwjyVpVnBBGqsTLy++zrmQDNV9uNoUYF+S9s7ibRhSI4j8LkIPVKO0bjZ1m+sCvJqNm9BW&#10;K9xkW8+4lofmNuhKGkIVjfBG0a43BFFzd2Jn/nHhaKk1raInh9ptEer3ktqQHppit6v8BDcep3gU&#10;NA++D94oW7qbky+UCfBGXkUs8mFwR+4glqPyAdPhGN7aJ4zt8l51FPtBaw2Ldnw+Nh8bDbuxAVqn&#10;j9RT1ZCZvy04jpLGYctp7FJu1JPYuxQ2m+4M2ygkLSLjuLT+CnVSrdeNb+cL3aYTR8+gjTRUwPJb&#10;Qf6yIBxRP4UfYk+5DydLt4xzhdzYubaHGy7dXdeTVR10I0WNiQxuq0d1w3Apla5H/Q04I4IwrLJn&#10;ulqTvLW47om66pKYlhgQ7xxka+rdfdGwjYAD+VLA3DgNp4p6dOWm39y4XPh52fOrQr0SmwZSsXqJ&#10;AV9k32u3vKvv1g723gS/auo2EmMTaM+N/xRStY+3tx+bEf7dP2Efi8Wa1MdTFmUoNFcCxmcWrYBZ&#10;UQaAvtgaq9aRyb4t5vahCDANt+hnL4rj4e4PpbqojzlCgxsPSocJuWJSUrQtdr9xZX0X4+JKbLlY&#10;1M26zacOElx7vwq3V4TbRc8g1SD0a1+B+GYUwJ7rqjdUlzTqIV5iTa7OqDNCHE2TlrrVaStcDAbO&#10;Or5GBp62Jv0RwtNO+Q++HDs3XMQT2K+xtoo+voiAyi/+pPCtN0XWyzVdnZgdYx5oTVmtyAywA1+d&#10;Ytlno7peYh5hNahWVNLH+rT9yHaoHZV/6PZ7aEkxAcS1rXt7IpsRuKqvwI7hy65tG/LykiqnAusv&#10;oFzO3Y1uF4I93EFZ1qVuJV1GDMVPancU1zVpWOip66oqc4iwdoNrHDnGEy5GqJdGpmEqn6vFqD71&#10;m1X7KRw9qQtQzh/PcO2uf2rUQ3nl+1SbPNMwAlMb1fSxE6M+YT+W0SfXjlCr0F2oG9jiCgwNt8LZ&#10;FhDiTzF6gfEcLNZZ3kNJ3QcTs57PJz3CcD+FFJSgTzEPIj6gvMajrFQLT0+bunIr39y+1hv2bDb4&#10;zTsKpig0wlSBjiq7L76iyEsatfZeurEsEl1VR9/WDlJ87cPYipuK/h/fy58f8qErNKQSQlMDH5FA&#10;xHiK4HpP6hQDZtVFuLGKGhjq4AOQX4F5Q7QK3cmbYNertj19fKw5yFvGxg4NDUYW7hposA2J64uq&#10;96zZkqy0mlRN7ae7mmhJDhQyfIljNcIo0ENXwpErbITVPIOcxCjQ3zIOIcXKbSZoMF8fzTSVCmpP&#10;6jByU7zGdKCZY0LNFelOuipf6b63Oqw194tiFbQm6Fmq61Yh+g/0Du7YWpD2dE6iDfxLR3lNC1i3&#10;IoCpiv/Ae8szXsVeXKp2lFRDeUk0jipOfij3JbDh5MjaKWXL0n29cFMNlkOtR1L3cLo6C1V7+smx&#10;rfo49dWtQqtN5tdJ6ak6nBGqociaYDLry5GL+fYspAumtG3Pzs20TW1TvN//QmUsMw205lWWY53V&#10;XZ33om7azOP0wOV3ff99RPyHX0TdsvlIkK1Oe2w1dkRHGFu3rwpZR/PVCHxfiTiqnCqonkrXEqZP&#10;BDCWgWfSgm7iK1K/9Z6k/gQLAJPPxCzQPhG4KY2IPTQqIy9g6quM6JW0S39md0+EsbW6hW2UdqbB&#10;vKLBpaUKrqmwHcG4HmV129xSDs1KMWtNXjM9K/2V5jNahnZUv8J7uo0QeyA8UFV02TDBnGQXVr+Z&#10;i0CXrvbC9cAxxngC+xjTdvEPQL4k0CCnLD6E8cszhlKE5/7457rQFbgjP84KcvIeTo3SrmfTO4q/&#10;qgG0p95ltTz5l2PNSdDYwDGuckrIYSMp+Mb81E3rvBznMbu6UV2PlDPa7EH9a/7VSboMvSvE2lnJ&#10;8fExl93PiptYBrWq/CMjkI03i8W9+uJLD83olkUiota5il8c4SOskW9CvohK6FmV1a1COpw45lKv&#10;3KZajx6I9pKBrMVJRa6pm5Ruwpr226aQGXWXm+2lMm8XIbBFLUYofOvYQimM5A9OAMw6EdZQaAyU&#10;jrrP+ijtW2NY39MQoibz7thfzhVtk3NBuYLy7uyBALfawNCKaSW6TsJskk2tQH9Ysqy6OMSoyyG/&#10;nFDct5Mk2+1bSRdnh7Mo4z4+lkN32QG88YzdjcubqxjPozvhqrhwXudlfbEkJlzyq4pHiNewBkIj&#10;12LW5OskKaP64wCN3PiMd2VqaHo0a2VNFMxGpKOkyCoLWZRQoJJJj63Kuv0NQa2uBHaimmk1UpCz&#10;yNdUH4v+uu+vji0YP8EosGmXYxpKEz6MNfq3WN77eQx2c6kAG7li8OyoYNUA/cV0rl41uoGvfRqR&#10;tjR1M1CjTvOR3f6quXv1+EV0lesty36JVX/Ptvd77vNekm7HXwsjbSGLQHEqZP9v2Qn0R7mdo+tC&#10;uaPgcPGf+CA4MB6SrcsHiW+Dz0cimegXtxeE3V8w9o9q05EtcA3tzK8/1YMZXHIZ1NGnCn3Uu+ME&#10;GtVZlHH+969SVvPtIUZx/O+biilu3pDFbsyTBApMfYsylOL4q7BVM3OMPd2FuxrGdRwex0PYL/Fg&#10;LNrU6i7tSQTI4nGd8zUVdh6W4TYfhdlyQ6qL4qKUUN4QNv3QBBmyEO+PdBosJS8u4BCcs0FnSNtg&#10;Q+mUcCe0tvEeCl351OBxyyzTwRiFZuMwHhmil7uKV8oky4UG8YihakK8yWBBuE3WTqGWJImaPwjX&#10;hrY458yFC4Es/x3CCiv38MrMEdXCMktNcgbUPVxsreAUxVkdDnVnq1zMvnVouVvn41kDdd/GlpnS&#10;XXkUB/3j4sMSnIk9sA01llnhOzcPTe4/wxq6NS8b5ovbiF8Pc3iw1AjLies1TpGp3giisOePsuj6&#10;2w+HxlxClSk7cwSJMEpzKfajwhjvdWEp2OrzTfWtbs+6qDROUnPyUVV5JWcp27B4r4StC1JclOWf&#10;0EMGwYJGMsqUHbnlcqQ+Dk9AyLqiWiBDG8EcRk3V1GeHdfOkQVKzOhwlQkTnoyhlg/N3d5w7qe3W&#10;ngC1nwBUdLQTqW/r1s+I2LWhsq1I3pbwkP3in2rY+aEk3eDOJ7ppU96kp0JH+QqL1mhyBdU9NYl4&#10;f+ZP2TULm7PmrF3Iu0cc5ZprgeN9OKo1PM1iLcJJ09lK0qGxMj4UkxIpUk1aGtqmGW+7Osg2cR8V&#10;U1utGcLKqP8B7KRyLPM153UkHbpTuoeq/OjdQ6NqCBGrJcdpAgmkIAoSn1lMWg90317rH+c9DVyv&#10;X3VIL5RHXALuiUWUls69fHnsfRzDWeggYJ9RYU/x9KEauH85sikd3NnWVjBrFxcYR24jsM0Kscsl&#10;rgUFnPoDuLAH7ALB1VQXGxZcLI4IS+osYNJ+hVMHcSOQ0PLtO39nkdbyAqx7anmQaUHXAlNK7Jx4&#10;11W+kzegZddaKNI0BlreS3SI+KImo0A38HP54qOYjR8i7Cb7VaHfRtfrLd2FkgNEzSDr6QhF/XRk&#10;HWLk4+gmvTFwZWxqkYD7ZB1Y90JtdH64bQ9LdK2PXctwcpGI7H2r2gHL6d7xbstzumKuLF1cfF3k&#10;OVmpouklDryJqnY2BQGXEOJIv+7DLPQI90h/KiVio7yuy6ZtB27TOtKaj81qRPlcNLInTTMwkdEl&#10;ycurcgsrwU5KAl5shqbt5v3ah+b8wdtiDq1K77Qs/95dBUvook5/NS5QoJMltp1h0TaG1PvZhU0K&#10;ogbslmuZh+mfNo6/mtejRu17Z1yIuJAgVe2yH1Fc+YuVIIECGUyH0G701I3MM6HdXUR6l0qwHR+E&#10;WlK0m7HDvt2JghK7FDZSLbHdifsR84HPm48y5jBYut4MDiPyGC3uPk8esYwqrMJHrFmDb9vaf5yb&#10;Y1RgQnylyXCnflkrNlU8gNbXRJP9pNRY/f+pbz3NoPVLhP2MnzTaZlmKSbWuEUKSHCs2n6zG3jTa&#10;G6tE/V4sb6Jvi7PSVXXsOcxaWIOuC48lYcdmZQ3ZJGENMZ6vIymPFMczRux/Yl08RqP6dMdf0n1v&#10;6m1Pw3LVUb2n8Z7umAwvNePYeGy+hoFjHoRPZkVy/HYZ7OksSA1PyKDUlDDLi4usKd2FwirAJjto&#10;3EzEHD6RJAL0PFQr0EXbUPvXhQ+9miSjjtO7iaxaNnU9dpfoLf6wWmgAv40538r3Tm94WQ1pxnRo&#10;KbBFO/qzCAb8FRZsUWY98Sei/tz5Uk4Z0a0hbqARFhaegvfUwo965JTH1L11/aqpNwq1mvQOyLiW&#10;WHbJcSI8YY2NWBnb7bQ265n014pBv72TtAN8qw+wJg8K5mqr5GpUBjIdDQjWnp3CiGGuUcfyz3iY&#10;YHE+9fCuQvVTUFWGAFGrdbe6q1eDimx8NA1VEzJXNOVxlF/6WWtCH1O6vAMoQ1qq6q5r6x61G0nH&#10;ys81IjpZ+S+Cjkkx2TZaKzKxCoKLMj3tbV+IkFDbNZNW82SxqDB6MHParqluP1vfv1yk+3jmw5x4&#10;yp3hZW+y/hyTJqo2pHOXL/uUKr+uUTnSPN2FnR1qoLLg3hMdsC9WGwDWSAXh0zxTqqfy82ZKtq87&#10;JAu6zaOtqIjlWQ7IFHsYyIYJZckOfRs+ofQpete3JAhVAeh1OMj6kE5q/kB5/LmGmYMlqt5j0icg&#10;qwQ7Rg3JYJfW7fd+ka1B2AomIqDVtoriZjtWMXUFdgCSLgJxRMvOzys36/Wj5pYaHbV1OxXGDyNN&#10;bX0K01V+Yi0idX0U+57gIPtOBYjBiAQfaTU9aqh51OCubgwA1/FWKTsWl9gV7K1LjPJ2mr4oHUuy&#10;bafYridhrToi9ghzX9WVf5orLK2qah4e66pqBlOrkiCsVkos/fRpQ2VVN4R8zDX/+cU/xCAnY8zC&#10;OnhPDjWIJKEL1GkOw6TlTlfbu18AW600TL8TW5CdJ+B3F7ITN6ocajl/e9RlLzgW2Lp9XFXTtl75&#10;0dHpqS9nbjQLBAFPqso42oU1NMcvY7vt1wazYCpSUqP+bORT0ky2LhGLbHXdq54pM0ias2gdIsqK&#10;OvDl+PdU3lc/DXL+P0/+z1ZcA8nTCHWtdYtpeSdYfmVzWeugNAq9OzwtdluTaKR72rTd4PSWv21I&#10;ouPef/PfS9F9Iv8PQPy/qPQvslX8oPv8/4f43du+mGZZ8SHYmoSlulvcQ1wFloqsKz1e/3tY/Del&#10;M5W//NZAm/CM8PSHkTboGB1re/+fYCr/e9KR4r+VX7i/W+2Cn7/s/rfy7tjtij5/OYnoG+kj//gb&#10;SSv+maSKyEKz0BJr2Ij9zi/84oN3XuW/Ltvj9z41qhXZ95LboV/dUTuN2WwZm4m0zgqN47mwcFmh&#10;Rb0oo9dt8oRR6eaOfbHTbX95T36zqZP3e97W5Pn/lUg/dpur3MnzdhJB60xQh3vxJY0r103eGnq7&#10;yPtqlNZ9KUL+7Qf0q2kA5W/lr8rv+/GtdIDa0S/793IUirLt/03QW9DqT4mQDUHRVqle9L+WQV2o&#10;AtytCDCyHDNR6E8eo2/vnbwLnLdB3S4134pikPT2JnugdWIHKCBJcfa+dJjau8nu20Qo7JTCndrD&#10;maYKVeOrWu5kMTGrlJWTzJvi+pmkIelKGnb9XvYuTBnMX+Qdhn9Z7cQQsSCpKyLNuayYe2vX6Grd&#10;2KZ3P/tyPtGgHVcurHXXLD132QC0pbohnqZE0nRr22HBnWy13EHMBpuVbXtY+vylVP6quJ3nl3JS&#10;TrZrZLMNCeiEtw0NLeOXZV421nJgeVazPMRS/Ew95u/Op+HvmgUSfd4271+LAb69nH8le82BuzEw&#10;XSmmc/2Sx3XWclBYn73dxaSx2mirF2BbouXchb+hgn4q59E3/lRfMSV17W+/yOK+5b8THW4Tv+2J&#10;fXMLXProZLuWrkBpJQU03sbhabcZCVss+i6GiyNyWJuXG/ZA+/ggQ/F+7t2nMjZF63NymVTO58/n&#10;N/ek4SBzqMcg7YuO2GqpNp0Otz3F3ybOVxu2Gka28rb0/nKMRLRR8GqIRp+MWO8H/SFsZ70iGhfq&#10;WgNb/TVHSjI1iF8tsX6ajVHU6qNmiOueTZLkr+pLdpbzi2WbiOu2GrKoYxM3YwS2TRfy7ryobnt1&#10;CSj/BWso82v1BKzlKZ3ag5vw4N1RcEtroh+QAbN9a7bYnXnKE9KvZJBmQOzUrx/aHTZpxW7RfCfs&#10;KjrD/QXXN1FRvAm6qw/IxD5wNnpTs5pGxseZw1yokrhO6NBfukf2oPdalDJiixwQsr07DEFrzROv&#10;64lZtFa/N2zZyYYDKdlt5HsqpN+FBwcvHUsBswxiTzS267mw9kHhbHLcxzQ0WAzjsMdLxOcixmNs&#10;208AuiyPjAj9rFb3jtcvd3caACkrunEGiu0e7aMr0tT0xBx2Y741R22/wecOxy1TvLevdM9Nks7c&#10;1U4l60h4J63tXfcFKQPXOLc8XILq+m7mNEO6J0KpQ3R363Bd1k/XhFu6u9AsXOe3qokGek+C+Vt1&#10;VHFwRPeMtnTcvxRdwl53A/KmvIm4ozOTzkR4aQgoimtKDOplDl87d6fOjZnzk7sQfCDIakC+qamf&#10;QM6Jxrrd5P4cDhfHUbg35zKUey0eGimqwE3pZOVjzebNxWiLrgn4fsOdyUrSte6xiyBHWZhEYxpN&#10;+qhtwz4IQ6iRAr2Xaxgdig78xZ1rrU86NwPPg2a8K+1WA2z5PjtMMwXrls4dQtHu77Df1o1rUgWj&#10;2d4JtJ26X8Iln4zTjTm/4PsL3tY8n/RNooGXGLWxHmKIuwi0U5l0KF1Y9sSBFIF1U06x8WZVeZTQ&#10;1Ja63433xB6sJaUEJ1vj+bnunTRh9YYi6abWNMs20LeirdpgVeEXQU2xogxFYHf2/VW66u48aiQe&#10;02IqBSMo+US9HPCJzM5QPa+m6kj9vGybCkhVD3UDirU56XarTkc2xXPVUhmNkLfG14gZpVs+kxAm&#10;PXOEXS+S9hhlvruyrhZ3JgPmyUz+cQOSpe7Uo07KrgEbkJPSJk1352yrDUv1OM3b07puIG6bjFfs&#10;DfJ2q5h+CEVwRuVlZA0mAXDdxJR+tvuwBesFNCpBjbc9LCXLM+u/sSNQWoQi/k5hYFF8nZXPJeQd&#10;NRFi6mNlSWZBnqNWb78Ji4qFIN/z4KrlSM3gzWAVMkz6kMqp+UmjMEfvEyUvCnTP72XRJlJJxh7P&#10;uVKW1caZ8FTRd7I3Zcc2FkFso1yO/SWki/7x1+KfqDeUd4e1f9aKpyRl5XR/8uSiTT2rvWTbQaPS&#10;pt/ysNqsQutB3GqTprY9wUpSiSewzPoPx3aboXRW6zEiq0JEldKje0vCBZtxs+ut7/JlLCKRfZjy&#10;EkJAYxKlCXmeYyoydD0eEcouGrs3ksoovS9mMw2Vd5CJunUckEOID3rQB+rdjM9PTkCanxnf86eu&#10;GigcdbkiUDfPKtLobFcfkp3/YWG3/BdBW2PArZOX6OE3WPYhebspraCq551AXq79SMMYJtj6hXR3&#10;PlSvTp1SIVTNo9rp/2zQgUJH90jhy0aEJ//gjJ3f627IsYjuBOTNgLqiV9+wiTDcRx3EDfRuLmIJ&#10;ehoDQiPG4XjJF92oKdrGNaKzQe/LT7Eidr1Q9bzTdDgwSuBPAziqsPGreoPvCaf1Y/uoZ7hh1Ji2&#10;KENVUGbSwWv3JyeL1y2z7DTVNUlyN3u7mTf/NvHRTnYPMJJEVU8OwVB0jX2s5OtQoZOQtuhkqfu1&#10;xON3V7nMOYQ8eN3jNqsrBVaaTCq4M73Xjxtf6e6mpqVC3dzEkxOIT7XO8gP1lIljIBQ9eEbKy7ua&#10;sHZj905KG1ObN17bArAamuqCraULAmQpbpINy2t01l2SCrhdnFxZvdQwbfdZ0/TPMIpprodmlqI/&#10;67tsQlXWdnuWr6umqUZUQIxEnCcfg/oy4JPzk0PTkVxOz88hftFlYDZbklGYbZyc2EJX8Bfpyg6T&#10;sYszH8l7VAcumubmdYB88VzotmWHivhybNrGROEz0TivQJ/V27reVBVQD6rm421oH6BDNLYZp+8j&#10;VsM1YDY2Gbf4Ttaq7FjMc/L9RkPIs3PrMFHfF2ooj7ERdOK/vWRTT4+yq1FDCaLeyr7GBpqnEcDC&#10;WI7ekp3xGWQ9G2Dza7KElXosZeVT2bRjbdW8hnbkqgf/+Hg6OKvqdiATwPGgb3fLPWzXPbLXxD6p&#10;qbJ2lm2VN0NZmnW9NLZm/pBt+pfl6HMbSBFJ9Yr+B1P63uaJK119E8qVj7HxoR8/RaO/4EYauK1x&#10;BLL24H9W3gbxNH9CJmFQnWq0SdVr7Rd0yz2a2bQfUo1/xd02a/Y99ZDL0tzfMhzduCn18JjWb2pO&#10;UPCrM1Waah2duzck8UjfxeLYXaIuf4uI+tm6XFzpqTPjsIiDGLJl03hSeWrkhV+W1RLDMdUzjeCp&#10;m1Wj8XWNx8DPvulBwWqY6XyggOoqmS4E005TOojhRDda0sBDA1Zj6hCZgURGI22T6uz7nrbqnZjk&#10;6mdffh2vLsvGgEvXi/UiFtPoZrehVw6an/Cj91BiVROswC9aDZNVVYanMGpGK91o/diGT9++nZ0p&#10;rO3m7uhURHFeloR2QsVNU1+IXBAdJXpD/T3RKAg+bJ+9s2zNgdRIPbcZyf1MmRlLS0wmzrOft9KV&#10;SlhPQihgyJ7v1e4z5o/irXpfy6oHAVJvMfoZLPjxW1O3zbezT7otssMY3RI56zpsCgGtJHLDA6mK&#10;poJIiKOOnoEinXnTY6XTdRgBph22IOvWPMRgHAs9B0vWXeIVs0J0uETtzamvMxfDWRUy3Wbm70C8&#10;/KSeYdCv10GT235rm4F1G1ff2rN2gMs/gebAEyKU3t1VyJy1kfUt9Id6eIiNL0iAmvLbXP1vvliY&#10;uhDLVuGtkJ55G9FIRgmNlHq8FTRWlld9C7LcTGNFXQNnx9ENHoeYhGBl0ujxM81areEtPK4RBo8Y&#10;eXX20HR30CY/j8geJMB9CLWc78Jq5N7agvhMwzqk29aAJZqKpex73IvxpE0ykNQ/HmYWaKMxiscN&#10;djDZtL0s9iiAfpOtYihCJuOwBALXP8U0AvbTa5sbr1sNJ3qctaZ9awG7rdB99Nm0NPklSALg3YUo&#10;q8NmlImayApkudLRtP9ycEBIUBbFRSwvhsPhP3QpVkv7X/9wZX+R4yxlLrfh8Fg5Tpxg6D4uXAWq&#10;9YVuZgmfR/67u3M4mig/pBs6Gz99CthIuyZaaduPm7Y5+1iFqnrS9Ps76bDFqM08kp5jvHmHMZKs&#10;hEonlc1cRIsvsZ/1s7HdVYhW9fd6KKyRYfFMZcRi2Q6dPBe13aVqjIEhv2oAefDfzvLRbagWLXuA&#10;2p744Jt6oRGYm9Cc4uQJUV4bOHzQfhu1Z82oQscTzaQCYC9dkJH0PxDeGFGntLWkbD2jMkeQFtiC&#10;vnDjbHicec1YJN/SC/FDcaBGh79pClgNuS7dtcWCZfZJj6xCbdJ13wur5fxiVi9BlDiEwHYqtbGT&#10;yttQtcZu9m2q0DS31R2uZzQaVO3g0+iT2bhN+YKz6WxGQLMo1NGawLzT3T64KhvLLUsxtVn6ki38&#10;xd+UeJXQhW5NyUfY9pfjvvshEll4V2tUJovoPMCoUZzgCsj9qKwv/HTTq9yooYZKb93QUhHghnAG&#10;rwwGKK4nEAbP+9nZWfg2GHw6G3UA30jBpBeSaPG9JPbeVgWNPRLWqqHf++4PwlQ4Q+ThFj037a2H&#10;/YI4tfxZZsdyWTCKni9M9cOkP8aL4PXQlaOAT0F7fGRNAhFCOZ+GU93eSew4aOvb5rFtNHDG5iap&#10;qtGA9P7b6KztEN95xX8lto/rKnRhwhjBtRBaG+yaQ7906jnIx+dHlPG6t/njb+vrH18pAr8oM9cs&#10;lkFzEstESNjJIvOy1sqySs9NM/PgVV2FTR1Wq413bRhtPrbwyKpy9adBg7ekbrbV8vVscNYpLqQT&#10;1thHVyWTaAW1ifv25p9QtdxRIRdifWFqPltgw6gaFvmHY3KFD1dlzEtfQBwUxjeXadwuR2qMZc/d&#10;unChJ/EqHtGcnMERDzYjDSPFpIkQby2eGlAv2+rstv3PwbeRZsGsmjPef5kJYasvyp5vWyPUvkAc&#10;ghTPXUvbewrHqesu69ECVsEQ6/kkz0lq/HcN7RZ7+9w1efnkBmqEmOF/Gv/J+U2FRyc2J4OoNSmx&#10;5lIJU91VJiESXDV6CsbHtl7eqkvfzAWDd/VoEH4/hYNJVyNFeNn3jk46/VNUhciVOw3kXmQ3uin1&#10;pr2WqeuGsnI4vnl2l5i+D+sczAsC1jYj8JNUxTUOsm7cFXS4IDNG8bVu/ZTBoPLodB7qU03VoCnK&#10;S0qgrh7AWSPECA+ppe94fCtpdO6ebPWWjbxo/GuSLK5RsdADKFw5K+vXGDSta662+Dz+7QQiNBJ3&#10;BWHq1SIbnC0wkZ6mVm5JxOwKmps2Pygwc0EeRprWVkPDNtO6dY8rPaIGrtFTzBDeZqOKS/ikp6gY&#10;pIgGoElfa8nRYrc9cd5O945L1A5fHMv0F0p1Udwq3iJ43cAsmWsrKVnml/5o5gtsuL5z1v7gz1o/&#10;uvHLvLoqhiT3g8zJ4YTQzINmiIbA69OzWrNjfLQZG9pqihclvB3gf1p80WBl/Zxv+KJhGvGnTckw&#10;JC/WIsyC6mKnt95erggbS3cjpsupmXFxhRPDrHWDqjL57EfWQNquqD3p6s/Bi5ymr/3kiMr3katq&#10;SjchJS6f5mbkvPSgB8lTE2ZHwN+ePqo02suNww+139gVHquug3YrpqqNaeWFO+1EaEvtBL9hfqy2&#10;qGOMZ3GyIOTV7U6RjLRcoD5Baw/UXRkOXKxP+r3MgsPr5SYOHdSnKd5I0yY1vP4Pt5zhQOGeU0oi&#10;6f40r8Lj4PEUh/mtflAQrltBz2rqNrH4aPBxpUd9pyb5Ln2RTlAfinbV0N7TB9qmxEBL6kg4VgY0&#10;1jw1brEI9SVECFMfleWayEUFcRXLcb8uS42Q1q14ilH0HEWM1rnprJ+F5xpKwf8TcMFH9RG2rZsu&#10;ZOOa56i2uZxJ2ria00HrTys3rx/KGe+bILWe0cjiJjNkOcWUscte0JIlac0Om9tB9GfCFvM7JfZy&#10;tVjd6BkaMuzhAYpaXPLljzJkYagq6ghRymZE6rCu3EOe1ctBKItvzlc9kf88su79gOuoH9U40dRP&#10;bUuYfko6oWaLJyWd8GVdTC+o700yFbNoNDecUdoupGtv7VID4E6PnjAxS3kZp2CQAKM8/pm5dQ0j&#10;6v5luZ0ybCL8Uca+uw66gylm42dXkfDECssKpAh6SGsPNi3zfEyCvxzpbgDVTPn/0Hx8asNgFVpN&#10;G12GW7Af6PemYdE4fyfFUVuzfCc1dQVozJs6U2UXbH0G43SXX6e4GtKwh0V0P8IG70J51yQu7U9s&#10;4jieYPCv5XKNIRc/VhSB7kKIuqIqQyVKQc1Yg2yRlaq57PUYgvn/VxT300EdXm8bYtdqqsZOAJER&#10;DZwck24J1JdMXT1RRmoJ44SzIFc/sGGNpooIoXEu0OjEzMUM2V1kN38fkn3eLtzRFCyxiuoAbhR/&#10;TDSNFDTSqN3nBnIRpxA+ZZoi/0GpBAg7D6xxJqg3A93GBfGdNk+rVVNn17jS16BnMrUNqdtodcpx&#10;rqcb7E3NNAQ32Ybg1ue2+cFKAd31bB+MKakt7ftjM5VsPBx+98QKDU4Hm5dyV+VB6fCUrhxodgF/&#10;Ryieu1DM/OzO198XdpPAFJjdRwBuHohQdAsGjB0e4W7Nm/aR2thumubMycjd9FoPN74jIYFurVPR&#10;NLP7nUx5mbouAeZWptCNNJLwoZHdSWQp5YHh+0V3VB6rWZHoVTcVxHG2yHsDVK98pRv1nc/aBVw5&#10;KS9mVa8clwpagR4DRlzTP9GogvZJuldHumFnNXKN0cqmF/y17tb5ttLQIJWjqhWxPT8GrrxMX1Md&#10;QXtrN075Lp+2jXcNFd8qfoyGcPf3ckNUq2M4hZ6owdoBRjQIV259QNyi2+SomfGnyudnT5k7Tl+h&#10;rG4APSWvXJ2t1c+Af1/VK3W/NquBd81T4Mqgxk/YVatSu4Yq87Kw2M30ROTwTb20wuc2YNFW6Sqz&#10;Z4F3s3INUmPHz+NS84/hgzjiKo6Xi3hcZld+4YuzqJuxFZG4vCEKGwM6rgcpq9ge4UPgi/pjG9ZU&#10;N1YemxWkfVv1/JzA8Pozxva6EctgTXoaDucR2Arg/N/09JqEs9VNU9ve9GmKazt6xkSVqXktSf/4&#10;69/+jkP8UPY1Dv4kuvkw+36S5UXMvpVuihl5h+42h6Ebx8WzntFgbSWoQjpscNb4ynqm9m+1D9aD&#10;8KA+b4mzOxYJvFxGnqe7YNWalOuGv6FgwozRSZax1Viia0jrQly62wcbd2r3h+SSzvVzze+AjR+Q&#10;COmoeJX5c+fn/psjO+vJNu8G04mD6IOiDtI1Pj4pBqzr11WIo9a3miHmlqtaPRJDqTBeSYTCn3fQ&#10;zp0r68VYZt1Jn+rH7+wM+90ie7AKjb4DY9Qu5S0Nb+GPsXztD9WVqvmCyuUVdv09UF+iHz/j+qlE&#10;mudrsVEbj+Laz9VKhexQ2wfX4pk0IYJByyrBdq9pSxaB3T1uMj40EwQrnOmE2IBTjjknedTQ6aFP&#10;Zr8CkU8Zht1UroW0w6TrTV13fl5ijYFRjjw93fpqsSDvUN9WzBYv7GnI9C/IHuJAoF9C5Oibo433&#10;CjNQECk1HcXpI/qfkergauv1x3kYwS+jhuuThbmev0MPb+3p2Mn3vvWp70m3loxjK2wE34R4kS15&#10;V3VEjot+vs7zn/bA+Az/flCOiQyzQp0t2A1loNZMRznztpSN1649c1M9JSWMiAMJvfWMCSh6QHpA&#10;vawj6J9u6pYDkI+we9SUUqWelqWGD8Snx7pttexqXSfd6Fa2fX9+1v1EUlSaH2PN9SLNIdT/SsIF&#10;d8N1lKHa6cXiUbefFQfHmR6k09PTY3wOfhI1WW68HkMFR4NzuPsEF2raoPoRvQlWm2xVP/pP6Owp&#10;ETORdk0cSG28FnMrlMB2UdDsu2sB2sleDeXKpO8W4uJ4uIjl3T8snv2qZ4L+h3c/ix7crPPCiZD8&#10;M8fJS1gAouoZXWrZUWtsrchpANB/nrVH+CZS+aoA89f6UW2wZNKrjaNI1FM41dTjaoXRmXP4j+Ik&#10;/DadbdRraqhPImsR3KmGUg7blPjFessOFZlEn2Vf+tQPlSD/lxoazdmXuHN2YxKXVz70lheWoR2B&#10;OJbi/JPyhvWcAGneYDPtpRGKWiFat1nD4KQUMhAqAe7HHRG3aiwnUaZgoa6UaKDoaYvqTuRuUJzt&#10;4sbtJRB5oTcVUVOXaCeBN2db6nSZTqsEoByw5teB63BF/AyJ9DcGuNL5cj29kJ1P3UMVPpdYtZ56&#10;inVXywGunaBP8fcTBSI3GsJqGh5zWPtCt3aXviiPpPnVH8Ye0mAr2GYnexuxEHjvpYunDO5+5pUt&#10;9NXOVsiwsYF4biVoJTq5CJrgZlwX+DVFhpMlek/9rCrX6IOF180EkDHn5hNpGAn7bU1e0DQD3D/5&#10;qG7HNPF+0jp7VD0nd5fXVzatmFmB8E7msG09ltL6l4XrXx1qW82ld986cDj+cFysoWMl9os2kpn5&#10;BcGI7unkh+LBwZ/n/seKlBY68U7e/U5zNlH8aDStVrotlMhEI2Nl4avbKpzaiAJ7YO6ptNYXU0gs&#10;QXXNJ2T1keLv7NowBnG2Ys/KGlJMbtaStIb2UP2YpHh4WdxonALhBmeFUhZhmS80iQnbnolFMIJC&#10;j6Kf2a+jGfrqrXXBpvCy6kn6/spC40ndw6qaVopYz9rH8HhvJJg6UYxE1LTrc2vIeaO9bqz1Fm8i&#10;QV0Ri8o9tUUmtTWUgrjgeFiMYdMTQD4IBE/Ut0WckcnrGq6aPGIMzVKPDsNLUi3rcnYdNPQBLapJ&#10;IPIjB9tE4BZzayDN4KnZ/FmHS5tILdSEBy0Xu8SkqRA2Wx3SP5Y2cHIykF+FazLy3l2XgH+Lpfou&#10;/3CNZz+wG3mzGwzDlecBCyl+lD/CTSx8jyp7QNZbEVb/sOIm1h45PYaZbKzqZWulNWCPfYyois0B&#10;FfRsNBdLkrVp+iYurYwkPHgGjMsoFmrFaA3IpBemID3fZG9Nrkmam8oylP4wi/8Ba6AyRuziCxao&#10;m1tIHJX/jnP2hBuXhSwPi6UvqVZYKXYDAf5ZZp8sIaucb+pp1TYfH0/r09EjbBTU2Qql8H+mCeLC&#10;JF+sY1OItaS2bu+Qpvst9dvGzF9FBoLKFAt8Kb0xk6K/0HNjy6/Zs3LdjGQlxg2YKwKnvpJj5g2R&#10;4fjmQI0nLir6RmaNZvqtNO8eljsisq1GVbgIMAmV0RPAhHaj6wsKa/w3QlZq+Vjhmexbk2VJ69+b&#10;yF6bMkqrODT+QSonwEXeRIAvBde/yH6M1SC7vpKHlPl9KRZj3JHCezXIbuIqTUuqmbLUY+mI7Bo3&#10;igpeqQFcA04RAvn2pAk7PVkapC7ENVWPW8fyZyDMycS1jpKWIjvT7trld83z1slj2WZnRErqU50E&#10;avM6X8qoZ5q6Ooc8imJxXWSDxYaYR0/xlSGGczLL4FbDImpuVt+s/JG4zc9xKeuNHEvlRzUhCsqr&#10;M4ToZKM5GRVgDaiWDZWidHr8aRwWB4SuLn4tviZ17B2xkdU76SwmmX9iEyT1jUgUnvTjiesTVy3c&#10;j+OTE44dez0wmaICl7zU1Kikk7ibeTla4zOJX6fgjmMXGwZNwa0mQmIo6HCwbjD1etDm8eSOa8Nu&#10;Kt+ruX6cF6Uq285z1Ie4kzJJtt04W9m/iCQqn2xsxmIC4LppKyObJ5DPF+VxcrSKW32xaHUTQK0b&#10;i5py/EcMG00F15aUvBhODlO+hUo6qqpRi+mkybNs1jgSzkfyTTVoqZKT3NjcZD4bdkq/U70bPfob&#10;2YteUmQF3DZjYDbsX4P4MDsYxknZT33QJ4Az/B6y8kFTv9TCzLeLEOLALxt5jnV1CaKK/mQ07Z+T&#10;woelriN44uxpeem8zXE3dddLOAiDg01wCWLArWF34fWbvF/X2tZY9IZ0ig8puCwbEpdRWYkADnCZ&#10;NukZL7j8el0W8daNynKxLMMiC4uKIo+9/GNV1d/LkoT3M2wyIyVeR3fn7pSuU089jh1k6/DAsq/t&#10;sXRcvaat9H6YOAIxH67mkH8lW5WxbFs0v6M5acvzRcycgrBzmG98EvW4dPIRDU78fj92/6TCgjk/&#10;23OLufOT0sEWgYg297M7Nfq1zcM6ZuXPvgb1uhtiWOqnTF+tOosLDErT9kk0hT1vZXGpUCm1LSC7&#10;aaj29U/L4zeYdXkHcLgUR2+qICxyUIwBmiBK6eXVZHyTDc1WsjhdEwSqH3iizGyC3hOK3g/8EVAj&#10;1WYVqJJl+S3rWUIjWmzylCeMcrEggo2oIRStFSL3SlR4d2+cfNCb/Go7KpJUKLwb4MfD6G5KKikb&#10;iKsWloAs1ABRlt+NQ6ObuXWvIX+Y8OPy1st4Pjvyvtr42h77qjiwbsmGH0ZqnPpEykywxaFqRrEo&#10;nKsG7SWOPi6fMzxGUb5FUyn6Mye00/f33kgam2iG7uOcLVSUotBUkupypdYrqcSNZnoaUD6EfNXc&#10;w9/EzYswd7OBPy8HzcAGnZBpoqO1YqLpch1K8N5slOXzuiJR4NoWWJpOjKcY/2Es/M4oUFiTaKVa&#10;avO7slvKs63rbVWaxpoUxU74Pz6AN6xWatJUtUIg6hGyrinyicWBZpP1jjSW+Kvx1+wPmtrOuTOb&#10;SVoPoOSPMAo+mQxmMPVZs1JjOMDDgXNKSja40GTrxfA7OTmayZPrRgSpJ3W76+i0xa3vE7xqpl6m&#10;O2ALcfWkQSnP53GcOkeIW2MoiqguTU0yGSFlG1pyhPPRnO+LK47EW+YN7LK28MmGbUyDolxMSGmn&#10;NTirI9+lFMddjotyvOjpUb8pX+TUaImGaoXYt3YzE9S2RpVdpZXiite7sOpYo6RkY/dkDcQh+cW4&#10;WJ7iLL6M7SoWdleZAn030XSLRLnxg/y22p58yKmK1aCcuhm1Ey4Mr54riu7idq1BhRj2D7NvrIRi&#10;LJ7cd9nIrlJ2/Td6fxuAbguG94tuD07GnwSNk/T7N1eX5GZpxnxZSvnNlWvlu8tnXCfZcbzz7Itu&#10;eRRDrjHe6BHrUrNdYtIz8YcQD7Np2ZRR7YUwJ0bCRWpiSbgPd3MlE1xGfI46m94c4L6AbFI+DZU2&#10;krF8aAu5WY8u4/j4q6WXizExlPUY/8R81btXw9dLzUplzfc9ArkbHIm79vKCGtpDoBrCLJCwpwZB&#10;sl+I8a4qN0ch4mk0+Yxcz4XGIaS2hzz2hSI/vG8W6qyUlXfKpaHHAjs1D3YtcHYlmMnzc79QANhX&#10;z50Y0KAuXT8eP2dRzwnx9Zk7LE9itvj+R3l1wkEbPdUHdZ5Kr1EC0B8aqwNHipPDmeYTfZ66MMH5&#10;eMyLrJrwRGZiM9SqDV5ovynO2t5NgKYlb92FpIuxMmBjspDDSD0hbVBjXVJaAwtkuhoOEUa8lXea&#10;WDLMo1ymdz0liRO1DC7L6tUNFF19wzuqoceHqgR/GP6aSyORk1VTX5vCnhBrA5qHnaUm8zadeHu7&#10;BJvMhs+kreWTz5QQ3+mOQe2vWTnsL4rs2h4TaAGPhNwArjta4iZyvKCPk5vG+dsc4/yUL1PnAspp&#10;IHqZt2EV52rkAWguAcWxjaejHrZNKQbNnli7yznnduVw7IZf1ZzKz6PLbryDWEMtDGlFaU1aYkPq&#10;7ZalaC8rLKjNGHbXzJh6Ps+C6qa2qpIami39RSNCW1cTy3B8b/RQXzrI+ttpINmX5YbXomwWoVpV&#10;+Ety4c3KPblKdRXkKZUezgqvOlHtVPAI5udj1TFzLjZyYF/Suswl6W2XpUc82SrmJQbUDiEux+Vh&#10;u758CkxlXt58jNP9zViMV98fP4xn3LD+DQbhA/0CcXVTnqBlb/5KolANBmeKw8n4ZxfWBLjIV3JN&#10;sm+du3RLtXKbpYKc5q77d6IrfLs0OVDqrm1AceL3clHgy6jqRtBY9MJtNCiGDFmax9kEeyY1oxp6&#10;9jVc3DroptxXKMSXmtCa2AqKnqIgjlJFobel1CVkl/SEhnPFgW5oMHVJW/bxTjbyopmP0qJJujCu&#10;1Kxd82baelb0vh4awnhLrIUzL/gxKicJjZssI2mjFa/vqR8Yqp7OKIuoGZjXdVCvZKMBJhqvWzvQ&#10;15yOujEQPvFzDIlswqbM5xRS/J5gKsuglHdA/4L6O8V3i2/b7BL0FL7y6pgESh1xwAudeJf3Jnre&#10;AwErOoiyNTsxNHw3wJH7LLsDc7n2UCttX4dBo2nQa/l51Vg/hytndz6ncpt5YN0iKpAZZ768OT7Y&#10;mjYISo1Oc31Yc+BOzKiTtYg89+wG9lNnhcivrx8wG+cdI9an8mH+Jj17mrsPnxXjuUVs7l2oQPMJ&#10;L4l69ea1XtmdGGEu188xqhvUyPLCkbPqvL7Q9NpQbvfLfxE0NrV0wNaGRCNa5//te7aCh+xrrAb8&#10;Pc5aYa5UckJgz29VakRGgafR2sNs6OzzR0I+vxhxEbCeosA2HDXtK3Hsxt2AOLVVF87+kCok76U6&#10;RMZUJ/RJGin/fRuj2RGf3nfhVQqmttqqXdN8vPbaRoWWMj709BdugJ90iwBSh6JulFZM13O1pjfR&#10;qsYZB4y88v6iJlKdgvu6upC7rJ/IdqK/Er7YCs5dwxxY0UvTxRmNmV98c45JTXvTFUEYlnCa3rqc&#10;1DWfCFCXYmCbxH6OSwmKul15mJ2BkIwkJ1G5QlHUVC9rr7JgShGqKihOB4ejDHjzOlPzD54KsKme&#10;XlmdIS7pybTjeP3WGNg1jLxrHZGqZsBEflozUat4yjv1gD59uxvQthVNmYzjKx0ZQOlOGougXWgX&#10;7mpQOk2dyurEL7iamRIEKFJWHtp2TozCsl6uirpxQxenDBOV1R2LAIZ6XBQwyzzOLfXj/5eRvJ2y&#10;Bn1Cn8qry5B12W6pbGrvdC8PNf3rwi1mPf1iVjsLUdEhcDWLysaWuLAcqbuvYgm01TP8Cutg4G5T&#10;Nhs/CGSWvvfDcgWriuX1ZKIAwlRPeu9EXblv5oJ2ppopb1qbbLnFjLqrqToyvfgHD3M6grUm4myi&#10;hqmpSk7IAXzZ9YyE9SdiRJxO66frddWra41C0jBqMs6c/WH2KG9KdhN7SqIliivH/U4nYY3oLi9V&#10;zb0GZNSi2mmJt53qyaeqf1htyBrewbqCmU5MSf3jnhcjPjfh2ZiEoK5H8Fc+aO7w2SyOcEC4HcIo&#10;/3R5rtpIKOjiCnXrjaxkgNXMBUJvp7cribnT73QAo7KuIDWKmXTIJmFli67FjV1J7R+TNNcULPwo&#10;tb8eY9KH15S/sxH1uncLAH2sFFOHKcQ+l1u3SqjnQ9T1akX0zQb8pp4rQ828w0p0yzfCUu6xEfsZ&#10;G6EuXbs5H/ZYxbRKVRMasd2WN2jHDl1ZB/FUt5JEuLhl9A9UprKX1QRBcTURA9tdW20RK6cbiu78&#10;63QzH5361bR+bbSvfhAHKjOjdsqclN3I5lAaN0m96QBLNfHQ5opAZWvC3KcVDsIWBDCKS9n0TsXg&#10;+1qyxosO9t3FQNwe11mf1O5nQVYLAad0XCPysIXg24fBZOMnAyj8E9bRhNUjGDcF+OPyN20J2aRg&#10;EWKSqHLyfmxap5ZWs+i0mN6TmBbknIK4q42Y1rPF6Ijw10wPXMibsWw112/4PHq/evF1I5OvNf84&#10;3G0Dpc0BYjNovLbsbPRJg8Dqeq2OEnQPGuSlXlne9YRCZcM65X+k1Ab53R0X7+UlhS5mJ6a5VkXj&#10;QlnzECm5eLMULRRCXO2bQ92RkxfLD25W1Aq5bfxivR5osKvuGtYF+E/16apePREIhumneMRmKX7n&#10;JtRNXI0rVHoKBBd/2PhKBMveWnTHK52Ysah1yozBlnE6tpJyYs0qpBGRWwAQW9QV8OqR2qyzK/xF&#10;qJfrAGSEKKjJX6Mbz6Sy/yzgEd8LlSY5BmmCsuDCAaVSaDA1ohYHDZsC7r76/tH38J5aGffr4hub&#10;vIlpiypcqhorsBAAT/DrCmxJlmOUnoTNFvmdZep18t9cGJSVflpWMldXqqQGa1kJ8ZRvxNxhNPDt&#10;ZrCqn/E2L4VGynaGLbSpk/YLh/eauVY1E3Cx7GTce0Qo6XSR7iijVZuiiohcc3ubdNxtbbPplSRc&#10;HE1kxZqgp6l1F4CepCqo9fgCqh0as1/txpZW3oZrPZatp05DFFWLCfGIOfhEhBSuJiC4OdSdUeey&#10;j0Qruis3kcnvYIdVZMxdnI7WUh8lUZ8iQHmLWLqLM+WpVhpfB+B+M5kqeSGNeZJN1/mZqqFGDihp&#10;eGwa1zzoUWbquvfuj3A8znWPI+qrG0eKk0j/wTnH95r0RPNCZOc4eBnNjd0R/a4D7b2YMl0mbBBj&#10;4vq07WlTqgG2mmUtfmKKZ/fhLnUZqD3kSlZcr3D+T3pOC5hXzWkIhQb2iLuleeNC4XFYeizJFuzC&#10;H/cPxtkNjB3tkdk3Nl0biiczN8h/p3sKvlG7M20FhmyTiW+JMCUUJrYwsvZUCBt7lt7TW19fVhi6&#10;VF9WS7LKldqpPAnxXWt9xWgeD/tf1PCVRhZLb5FKjDeU6f35zf3JYXq+sRmF7vGPJ+iO3qY1V2F3&#10;SiNbRa3tLclzkZRGQdvLdtN0r25qQ3HA75K+Tyt4gkxA0TYpu6sGGjcKwczq8NrUekZm7T4NyD3n&#10;y0+BzOhGXcpoa4O9APw6G/Ib8eT8/jAenp9roicU17TYkndmveeDkrYyCuPyLtgyMUX3lLUS6ZZY&#10;eIAhNIOWn1QrbOZJXqXlAhpicevNlv6vVFvWrpRHuLb+0LjipYBB1kp/5cDQ/YudVHOFRM2xYaff&#10;6mtr73Tfk2fNmIWgo8wh3RbTcV8qkK3YEVvl8RlZWcWsahYDUJeFoLra0oj1Bn5OzL3ReC+80YaK&#10;m/k6a/G0MZvAKjCLns4v5tZPjE/IA7v5qnTXrdBWgKIlTbqxlTdPRFVMj8xJakIsaiPUOvzCNmsB&#10;sp37hpKkT2y4wAzayyrm+Wc/w1FKe9L2AdbsKvLi22bwdFYTDPq5/17qPsFi5hb2kH6FU3oS97Pd&#10;qnpjI+vux/idm91sPJ10BrJnJ0kMbpQ/SLYt4rPMU+kmGfJ7td+qKCpO1Jkwdd+LXvAXVcANrTSU&#10;R6OJH/VEZt9WK+KTpnmsw0PmNf9M8V2NSKqWErU4RE1dgtZpOirRx4kGfUnNBPX+4/R/EcVX0ozs&#10;8tkax1NFBXLFu+i/jVP2P4hpRSsVtW9JOkmtbOZ262rTrnTHQh2eqKo9sWArL2QJ5YF7ll2b1xHc&#10;ppzNfgd/G/SZbKYzdLRnS0J6nwu73cbOwtTaN9WtwhbTzdQ3/c3uJdvPLKv97HPzVF9PnFJfUsd8&#10;U0F+GvLwJ8re1mdhBf3Jg6q/AV/a8P8j6+l5R708Hw/T6TN4++T+8BAL0aQymncIP8SlJPX2Ayy7&#10;hPcW01mCmiSSl7EGLNmLPGfaufeh/zBo9YxJNZg8reqPr7WbnoZpPRi1bdOM1Mv6qie4yOy/hfqQ&#10;KoBiuMkvMm/MhpRScyRocpb7E14djHZDqO47eIfxb6VTulsA3BQbsiqbVx+nRNt2R0qqQWyu5xps&#10;qbsV1FAM7z1iKE3z2HwLzfpPpQ3+Lr+A3m14HnWZ0FWJjv/jK0EKF6KRZvH8ZJxmOkH385MbGbtm&#10;HSRqSb/0OxF1iD1QrKNwvRknQojJ1I11/iqr+tPAQhH1ltnjPnvtY/0p3NqDlWTkA7ySD/NND2L3&#10;R9bDsCjzGflZHx1jI3vW6ASbCOzkBNOOJydEKCoEzQ/R/VCSl33T4dK2LNHBuoM31dJUKROZs+dd&#10;2tlNLv1/nPy/iv/fLab48EO5nUhdosW/TsFuE8F307O/F237kKVvpQ3VB/eXSdx11F+++puT/Tvp&#10;jpFsEdfvvG3/y/mTSBd2dce+Ha+VtGlvg36n7Na3u7f7O+GAbvPbnr0HF/xbMcUHg/6w+lAPbIv9&#10;uin4TrSlamv7kfRDux+rgvax2nZbuoPen8O+8W4Lm/p2WDrff0/+38r5f7eY4uHDh/RQjn1pus//&#10;YdEjPfaeFbGTpJDbPV9ie8h2PSFuJiZTk92Z2fFe/rft7n9D9Fv8YFv9+gAMU0Iv7Zdmqg6mYZJf&#10;FNeC6vV2+X9c+I1MP/amUSdpvWqli5alEAWwO8wUt2tKyjo7wA6z4/+npbbfSz/6TrTRdJImegt8&#10;tG/H/Z9bOZMQyFmvwf+W/D7s/P9F3s74b8/9l2QwbeD9lz1vq3/5yr+SdwduY1gNb7Q1e/mmGP7j&#10;YPzlu/fXut+UbDD91+mTtxj6WXlrQyxt2vq/PriDLOC+S8V2P8rHu8I4+SXtSvLfhp0iTnPjbWXv&#10;GrePJfmLdBNyd7LT1ORNK7uEhJL+08jQdMp/eWbEYNzJOPue0DV8WVKT6+4N6Uc/LjSUx3qQ3poO&#10;8rz0m8tYltlCo8DiWg+5j7W/1OBtO7XmE0+Tkf3bTo//snX8O1Hp/a68JLa9+5W/4LKP9PsT7IHU&#10;CXi/POvxzOmK3h3+vpD2v22w8kGWzq8LUiVcBvXBsTIzgzmN4uW//7c866sJ0kA2wNWtK1RLG8OW&#10;r4usVKNM7nxc1m7ipjZrOoCneTF5vc/HEzK86Vq76xUeMjPt6zB4VxDblR2q2w187h0oDtuu68j3&#10;e/l69v1+O2T5X8kNmWhKs1U+b4Nz9k/0vjDe25Og7BaTGLZp8RncBW5327MyYfsAaWHdL8YulBM1&#10;nqYuUtAW4OKOhdZjWLpypRmbNTi01AAep+FeeqLBtuWAz07Vd5f+bgX5N1Xy/5vsCuF9ucoS9+0u&#10;XfOvltjJ9hw7ath+dju2z8NGpHnXxPMb2Slj8g55w1jPXNBIPTNyAW2I97N+vz+80giw2LchpS5o&#10;HgzD2ww9Qex641DGUbk8uljbsEXvskGz0LwTqJUgZ2ELxJ4HtRaqbtkkvkPi3a5fLiKJzvSby947&#10;6/anuraT7eFvBv6+I2gr7/TYN4tfjksi496en6M5n4xZKHbbhKvEWqGSeUuOuzkJZNr9Ypjc4w8s&#10;eXx8MLaxlOVrOZEp66XbsCRLaDsvp6vxdfRgrckFMO9BW3WTqWkKUl0/yG/tfSvm2vYAE6Z7uL5V&#10;C8kOup10RZjOmnZvvwyRmfzVb/zCJXDqljmS2Bn+Urh71eb7Ftptw91+eaRzpRLclQ2IdgtAvUPb&#10;pLPt42J4HNca1yMzLsuTQw0sZUnWXpTXtixTz0vNRuCuBt95H4lw5FjVxTZa5HN+QmCcbK9eki7F&#10;uifvt1GBTVhr23c6vsnu0q00ujNx/ZrJ1IrMOtd4qc8tiXF4JxzQLZlsLXf/h57fI56EcpHp2549&#10;+O93Vnu+M+k30c/yjXS6LchvP2Vov905nAj7mP9hprHGl7k9AFx3goJsNICzqyzzqya3uQk0KsqG&#10;3Tm3Gpy58kZziN1+HK2hb7dsLrdhIeCayrxx8XrshS2NrTSEmiB5SXa6B3Ane7Zl0tmsIE9Ldp17&#10;mOyLnbRD5l1h2ln4XdtYsLbFfNfe/PsTWoHt+ObtlPYb8n5b2S6ZEevTBn7ZrILd1IIpHvk6nP5U&#10;FxeACmAg5l8rExebNH4afHWLJJtl3HMwP9ropoC5X881bvO50iSW3s8tLAQJPd7CFu1dlX83lyof&#10;HdB2ETbJ/vZy3lkm6B5aF6GdbIv21pAVcqeeQr607U7ek9+GJPyOqr19JC6IXdF03weQPUiRdNsT&#10;krbum7hteYPbTq1vb7+fPhOfvAhrDPuPL/0/TuBlBSOXvAvSMtdjOIBZfelhzk5bmvQ4TmQiD+n9&#10;hVh7ruERGkYdqnJ+xOcSC9dTlvgDHfE4H0YBGJQ4hSUVxw7ZN5y2zIFYWaVCsf18Fy4R4lq147Qg&#10;/K3XTZi/L6oE95vB/hX9rtL8WsaIhYMJWDNQfdqayd7h/LIdAJr67MDuYLaNEhbNsIshHrLXSxBD&#10;zsQjjaYTc272gzXsHcPVnX8PRxcu6pa66IvB2pXN5bUghlYIHNWDE2T0lebs9X7aE1KW18ssDSVz&#10;oMCHfnqMgUEvOJPJ21FJOrs3SG35EIABrevx5shzzQieRJ9p2SCwp4FoA2u2+X3xpRFBe7ghO8iT&#10;vJ3wF9m3YXRAsy53hiXkfVOJ4FZhpg5gE0OZd90Ur9tcbPyo9Zg7HCJ/eWk3SsiiS7Ak0fxjfF8f&#10;k9YsJy5oXCO2XZPi2JBkWXoIDYvYePC9qrBIRRwutLkcYca/kiBlNujKy3QW/FuUO0fI9g4iOzDl&#10;QSnvtgpCjeEwtgGoFeI+OmzenU6ys8KuvDpSMDHX/Yt0ZxrvTpK+sAtNtrIdmgMV8Qea39PQuj2U&#10;t/Is/k6MjY/8Z4H1TnK76SxTqG2DFBSPRI2pl7ArrIkKb3w916BprwdaIaXT0On6SVMTYNt3vq5P&#10;m1De+bJqFuyvdYHnet4JaOlCbG79E3scQFcCMhIVgQbf7S6W7QaxrYs/7AlqbOHbNhe49ugIFsBF&#10;hWIgs7s7Q2fAO3AJYM4Nee3vSjNZgU6LvCujnZjBynrt3HvSkYWRx86SMzJ03rf0kRB+E6HdH/bF&#10;1cppbOSNOEV+0Uw9uU5RsezXt5pKugVZQR30MJpJuNNoXsKXMPJrcTnHrTRpswtVo3UuzlpR1H2t&#10;SxW9iFn0iMssdiarJ1/IoE4MFl2HjjUwTIRFer6bnUR4j8+3z4Qx2aG8s2aT7p4Uo+xD3YTaFcO/&#10;F07Ga1cAqeQlZuPPaRBxknTKJIa8Ott3fM02gcyfbdHtcnCB083LgtksW7RtS8YXuhMe270Q3MGX&#10;tT1SBDnVPTe93Ob07q2vq0HpH8Xdfkr07edhqjE/zWgxJbWXxxSsAtiUNN4DeF3Iodl+t6MTg9G2&#10;2GP7WWILB3dVgG8lBG44EVZnDjiVRwfNu7O9Sdrc2elewbyZNlVtn2J2O7TwviSTgHFqwbJlKNwc&#10;ptm03dicxBi7PyxgCVemic/MmEu/0ANYWerkYqnMRnd/Ihr8OvPL0Hqf240k0LVGTyM1yX4Vgz0w&#10;j7V6NVnDLiFsqscyyDFiifAJV4pZKrAAYK5LD7viEm0dKI1wDDHeFNYleG1z8qd2pB6odo6T4kCd&#10;VYdaAfKu8yEJsZsuk/nVoHUikx1BpELaT2J2x5h0a+83mghjvV402atMm00JYZsFxHYK/+FQnJ1A&#10;Btf0D2FrmpduG27RLTZ+OZtitcALjUwE+bRXVvOruYJAGbfIRfdzXbtbTRrHJgHtP4bJ58pfvMaq&#10;dsolxc+yTHATE4hHIJN7e8AFPlREcmJoKUKBWYBMjwPiGs3bqqA0aondump7yB47xzqH7Jr1BNoO&#10;QwmHpvUdkOmmmiSpkGyUzla6bLWzcItjTfQtQ9t225KkX2ha0QNA1Zo+AXjb5JeglvSHX7vQ41rU&#10;YU0h/LOewF6SxejRfUHzB+tGETfXp9dgY6TnlyQ4dsMzJCO8z+qVm4e7qAdbjewYyMT70emsqV/D&#10;tNLc3GagYBf1BJoo4hbqgk9jv8yGdaHpJimO5mN8foLDXmiOL2GqI1VCdigIquJj4InEVRVUYaz8&#10;+EvnSxzwXWa45zqRNwbZijGGSk6om1AQb4dZiaVn5Sjt0Qy7AnnXAGXgsgG82bSjEqj7bwsfF3Gh&#10;tg4z5CVxMwm6QHet7g8T+vl4FC+pAIOSsK5u2m+ngW+AYS1m9nXRwtiUiQV9oDuDu2ca86j7pQZy&#10;qZqBpVnVI91F16Kqnt8WTw6xZcFndgkeJ8nIzDiFpC7VEN1iped6xFxP8Tq0R2Rph4Zydo4WcE5u&#10;VJpa1RfsGSYAlYoF4SPhANxbM+/C47QiTLf/+/JGLik86YpDqEbSIM3JlGC2WJAFS9Y7+AV04pHz&#10;y/I6lNklfjF43RIBK8Tl7AqYFZ7UOEcW5UU1b4xIe6JZRf3SzQYKVXS87qQLPvYAV3P0TcktpzP/&#10;0e68CKHKvRtp5KYGt63qs9vT9lXXbeMZDWEUN0JPcbU+RQedPQl6XVmiE0hElVy1w+g/wcm5eBf8&#10;fBWbM9+g7SpG7d7RBhu3dt3hi6imdIu/yK4OdAfvBd2JwfgH/K4pS8DqMwFu2MtLgjUfgF04PfBO&#10;SXrik7yM/Jc3/7TeR9cLt43uzHHLcK4Esc2aCGYjchdQXuvpVeL4FKrgKkNZjmq7SbidQDWAXSP2&#10;XDTXG+AxBX+9rs+augKde4wSu0ZlsBvLQrFKQSWYZI+GLIcpDBEgfJg9C1dxKUfxnXvcL3WF3FLf&#10;vNHBVBjZNUUhC9wD1qy4W002ausvuqPKoLVtv0t6VOy7qG9XWUwErGFsALO6tWkTTesuxPv9cqrs&#10;RXg73TmDPZeaaUn4pwAQWTpN+QKDu5hfdh0Iy5HueJdpB3Z/Bm8xiF8OTtuPeniY80fubFXPMPMj&#10;i0ognLYKhC8zuxeDbAhB0RPxsdmnvQObYLZ/WTjGrwDPrk7H6Nr0poLggAQKu4yLWGOfResn4KWS&#10;ErtaFUIsUDBcQKNbT1gbwt3ut4G0/0JS45kGOu+L4ZreDfD0mT6Q/sHxcX94L+iMm+UUYQbeB2Tn&#10;bLL10tkzihTlxWqAHXt30cV3rp6T6IAwe/GRFcWlzVMQDpg8fOIGxCa6Zwfelk2P4KGq0oQhukmg&#10;bs7sMTQCFrROgAjWPT+BMfCabFNsIvgMQYHPP2GjUs5uTXaNO+RIWXc6DysYoW5VSqWY/vQ6jy98&#10;LVGTYSt6EWYGrDDeazpN8svN+h3AOsseNbFKXbNpEsjchTEo6zbuJGkqoX4/8zHWulmw9FFNUQt3&#10;k3xl6Vavsm8TuJx9PTeP7uvLcRWXF+swTzljaMAUVLWI8YZaTVMKWXjpflah7Kt2Btwf6w2cXd+e&#10;ajaIqnkIp3XzeKrH0OhZsxDIvZASYOJj8YCw4l8IJ/fJLjaJOyiPe+INHSxAjU74E6RwCJgrNmEn&#10;ZH4+vpLJC30h3YG0JYotmIZQulvDtvH/RisSOZCE9a8FghwQYlurCV8Q2GIoA3rPtov+34d60EaZ&#10;QpB1pmQ9qucx2fR1qXm5NXOTIJd9a2jJ0t1Uigit7c+YGVCrhHH9MbgYKs04pJJIPtLmFgwVCX8r&#10;Bm9WH7FsPUeH9aZuz+zBReAk6MyEMV0QM1OXad8f2vNnASgBe29wK/oyeFUksrVUQuB6L4dpMc4N&#10;8aWgtyaYG/OXnM543A61O3qE83N6dKTd/6DtidvTDT/IDnIrK5X1TtIv7eycQ9U+ZRZO2eik4mxI&#10;BLyH/WizQhm64Akvr2Bu5TpiknJRlzEO61vN7alC0bwJ9Zw392cC1E/nvIUNJKJbWdgErQOye604&#10;Sk9QnGm6QzZJIBbCE0GuGU8eB6N105xWZ6v27Oy2qUSzerC52AHsEkJcjYFs9+5oRQir5upuL+MH&#10;A5EC4g8g7Ug268vGJZSO6ojBfmMWDTQdXII2WWQCXeEycVvnPfGcvzVkJIXXEn48WXz3Ff6/F6Q6&#10;lt5wOqxeM6lh2cMsG/5IdyWJPoy85SWt3dXSeFFIzDWvXfQN6T1xSvArf8Y7AXVVVSM1l5SGsrbo&#10;nSz+Tq5zWuMVGwtCLDLR/cN1qB5xlFXlp01bY96r5vGxaV+rgcfC9WCrDkJZpoKT5DkFqbwdYAlP&#10;tpltKgKznfx13MD3UtmomuAmgVxA6+2n95pTMCWacBMCOKDZZdlCWy3/bEs9Wmrp0HY9HESrxi1v&#10;nRHaIDHgCWdsj51jK12y0y811RYu0jpr1JIdZupol4kLb7GGwU64AtCxzCGZrGzwbEcDzdtN+GyT&#10;9IQ1wZ89Y0QJu/9InIKNe82D6MLMnypoIRBR4YC02Te5UfPQNqueP6O0Bm19+gihNO3mU1VtmrMz&#10;RdXq2gUmWS1pCdZswBPwmd1CobhEgXtCtGIFI3oQ4vJXoms+lP8jnMG+q9LjiHHkcrQ9iRDkn+ov&#10;1IWgiXbZHNvdQfB5twiaetKQ4IUbbJsO0JK+R8Hs4M7gkJNnYuwsX5agPSRnV+IiiHWbY/2TFb0I&#10;vssb+ctsDGzg/gCrN5ecMbaFZn4dUhy52Fs2LmSraozt+BmollGT7snS2alsn2ikrnR3pTB/qkOr&#10;eVbrAQgf1c0tdKMHQLNWDcIKs1/r0W0nh4AoJpYlqrlEXl8FwWbDtYNM6EoU7bHHGJX4RAenXjrC&#10;P8iJorHziU/wCZlfL7DSxBLCZQu6gWTPRiDA6MDUblJzUbEIWZtEE9tdHJbaAhLQqilaM6vGNco7&#10;DnFmQ4KShbdwI8rCBbisVtatF1ZwVRS+iLE97Mc/7kpXqFuYeK9ZFQ6azdyrMkiikLUvmsb3B5+K&#10;Rbm8JgQ8Oq90LhGLrJr/EHp6gjXQz54wcD1BsTmtH8NgMz0b3TZNNV01H5szPWhx8K3i5IYrkmDl&#10;/dB8keEtiPm3AzpGsZhBsmVlvXGoWMYMnn+O04dRulGIndHAMfA07M8M2pB6JxwP2uxJnKLM0b6S&#10;voyoADRZvp1Kh/DX5TTHxfAc4IoXYw4SE0UjtiwSh0U0qTum6S/0LC3NUF2+Lgggm8tr3YGPZyRr&#10;zNpWcyFqnANpZeMHy+ODenBQLpXbt2U5wPmu09T1lOEm96vNq+6jJ3JfQisbPaywqVdh4G5Ho29t&#10;cwflNM3ZQE8PHbV6cigmCmaK4TpPZPgZPwvvjskFq2h4z+JVBlY+Wt/Cr42AbaWiUjDCMRZP2PBn&#10;EEaFJMCXrFPbk/R1G5s224GJeVQlhO4b6rxB5GnBYLdwu98f/lwagZTL8uZDXURn8+WLR0Tmi2ke&#10;Myg6Zu6qt+hH15C9eyD1vWU9exI7V69t9lySHvb0sOcFe7NRhINYUB88Vl1iwJSHsY2vbmXbBOWl&#10;novrNJcW4TdGTo5JhAKVfNQdgYq/z9qzb5+/pZFXwrUTs1FDcG+jQAQx9SHaVplrWkgYJ3/IV7XK&#10;B5sJeSR6V7UYa2CmsJEIIsy4w3onws1PNXSvyI5VKkQdOtYymg7nDtx3AtCKAfv9DwV5o3EIgSBu&#10;81KkohxSf67OXS87WCziuhfzzP9xdgxsmv+D9B60PeSNVDeqAYt2QnRehoHXaOQeh802KUyZY+bO&#10;DUZh6jSRzM/mU7GhFEJP8YpLcWHjm0/tA3l83XysqtNQTcIA+n5tQlttRCnGFkoVDTKBaIRuaKqV&#10;0EKSBHbabTaejjNIbT01msig2URitFdgiU8S3PZubwlwcYdQ1P6i+OMk6rHQzi+yzNd4wL62y87Z&#10;qzf+KQYKQh/6vnE3b0OgKZdX7lIO8qfFgS4PiqsRkJzokThuXfbjchHz6Prue+Ygo9g/iHmRLb0e&#10;dVvFMR4Rztd0xuC+cN9YsrZCRHSdFuZl8+fI3VXaMyprPZ+GV1XNWFJSWYXlpP6IVZ+JunGczao5&#10;+/Tt01k1OtOlS3b4gCnL3WqCN4Eq0YA4oE8sr6Osk+1tv2IbiZm8MT7CSkIKMaRsiXfblvBG+MiK&#10;H2S8N9FlB3Uo6pgN3VW5GQ7JjsQgFonbn50inadffCn6X87VQIJZi5f5u9OTdgR6HJeXeaN5ar1b&#10;Egj3eqsZPlGT27m6OCldywrVoPjQLxSCg2bPz8tRQXShp15MLuaV5h6ImlFLpgzmhNwr7L3Km8zd&#10;ERyyrQ7NSvfRN3U1JTz09aBtv0Ek3wbt4OzsG/ZNPF+fjf6zgsOTpM5CYZ3kRVaLGHQJPPvXUdqG&#10;De8Jx+pwkN+Br64G8UEnAkjOsFs28jai7mj8uej/oZaTA0XZh9lX7Kw/BmKBFueb5kfM22TMVlJW&#10;Ooio5MuhRi0cWp+kwS3UxSUQrm757otnxB+e8C8ni0/863srQI8reVdNP9vqg2OIPFx1woLCbzuU&#10;L/fATE8BAN0VrAJxVOER/lYblfD2gXhkWhHiVO3oQXn9N8Jx3s4GGPnZ4PYjSdHnCgITMuISAXmS&#10;UhSA2nZEvkN1J6njRgKB2OdW5EDNxrsS2EnRxSVGBBbuGWYCXyGGJDspDsqMUMNlVzEuI+E0bgye&#10;wLNFdxXKSd0Ov1pyZKIw8B9D4rnFT6ON8pl/eyqvPJ5iQc5S9munxzwa3kBXz9wn8nzhDfE6NXO7&#10;3vxOc5Ke6ZlgfqnBrosKL7gJlIT8ZB3mQeN8SDubI1dXmtgJI/ZLVQEtj/S0kfbjaHCrRpVR5T+G&#10;+vGx/dgOBuB9BpmIXbD1th180rUndEQfHUhym4lNQG8LnHHzbq1DvPtInhLZ1RBB2S0ggC07VmRi&#10;nwqv1fYh3HUk4gubLz4b/q3ULNuCEKqVWE9A7nMfq+LvdqywxkmqOTthXZYBQqjNriHxSd7jq1oD&#10;4zg4y2TFGhXC6yi0eR40RQx/c9wZgKs7R5HebTXIF7NpMzgYjEvQt3LR0xMfbTYQ7y6hBnWaYdTE&#10;IGSjsuiaKHs0IPj7k8ydlKeuqosH8beeZv6paUfkmyyO/nNQsdHwUKJopKJAriOLZLoqCFswsSQn&#10;yZ7tbxcT5Olzt9tKAIwErQw8LaZPLZrZK66O5es9wfEiDodZtshcvbjG9SnoKEbARRjgV64Z9o1F&#10;jv/Z14PAStIbFzc+I5o+Lj5kfxzbUAd/I5Muyds1WKSX4ysHNse1v1jDD0oiHXAbzs0tJrwCbBL2&#10;J82PWo9uq3awAMjNi4YHCnEAxmhDPaj6il3W2oIzXL3Wm8Et+x/0FPMBkR8BIWk9sUlzC39j3/85&#10;+DYYreCUT4PB58EtZSDWFcw79gVSoaUtyet12824tWw2juUbdXSyv7wv3XdTfK/Am+zRouytGJVb&#10;icR/9u8yM+my1uOAa5Brcj2PcF5WcT5ah4syxKho+9iPf2DGmYw5EgL2OXSheTevFAYu3bWqCn9K&#10;c7DRuY3bCSOf93pgbpNhsl0gPy7JG0XTfnZkc+uKIcJmbSBX1aRyg/ozrK0XQgmp3wzfqAfR1M3D&#10;x3ajWUOqaRWqZq7IG9YgMNkQqYzaT5C2vOWoaf+XAhas/BupPWDJbmXYHT5m1kK7W1cJbEcop+aV&#10;PUlYd9a9zZxUZCKLrTx/B+0t+b7BLUmEgmPTY0BgYHvi7UAPAXEi7h89187vXHN7Ki/2YdjXUzMX&#10;mmu+uPy5xIwpo+jWWWh80ep2Jh8PFqsILgQorJk438481PTtp+h9sAFs+ALTjvMzjplaTjMlbVmp&#10;42D2pGdEaF4bwbZZrzbrDbxSN/VmVTePmlATw8ZJflQDd4NhN7dVdQnYtdAGWDLKdkCW2Srp3FRh&#10;fsqGb58G1advu+f329jA38m/2g7E212prTYt793liWzb8ygJecvdzRtbRym8wf+4/2VygEnmGrKg&#10;tATkG7EDjFGXKzelYhPyxdVQth/j+Gqm3l5IIx9fqdXPbUKAgF7h/UJMQl5SrApOgEnrRb1pCLXr&#10;Aeiv6/azHpJJoHdePcRsaU0jbMBmZcUOQ7f4T2uE1ApOWNZk73r+bb2qZpj44+njx2bQfvv47WNT&#10;NWdVfdFWdTNYkcU/KBz8qAicElDLYVWum9UA2tEmwyVJilH+jYhMjFB+L/smrW51UkRrSBVpdOhu&#10;F0w09gnfZw0hN9m6j0muYea7ULpDt1yUebPM/ECBnea4vSS4owIsymgPggiqAwvgR/KeSFjWvL7U&#10;JNrzH+QjH2rNTM+2I2HrADS4euCWswuNt9TxvdZFanzdFNHrIUUIpSH0qzXJuiJAeL6pWj3NRSRT&#10;vxJ5NMQeTXN69vCoLkpIpfp4OifnwcD5G3BCYsIzuEO5fEslUD9yfVs/PGD12H9C578oO5eZbPs9&#10;+Jpd89k45eVFcyfKOWpNIAt1GXgSPdB9yHVFH2/6C01Xj3WP1c23UMQcnn0kL1y5RSA2KbFAdUBe&#10;kfcBeTwor4qvx3r0n5k4nxACqbd6dBvilsObYnmdL0fDb19fiG5E2xJsnPC6OtsQYU/UDQ+PQOUV&#10;/NBmkRzeJgJWUqOeScXXtYfUibAxcjlMzUgFFwH2qjoLH9XmKk7RjHJNta7wpa0ekdHWK0Af1LfA&#10;/8oaGZJMmzIQiX9uvgmSd8a5ZYTUvC9hp/U4dgcJ7L3j90TcobzFGCQ1eVMGti6chXfX8HGsTt4s&#10;E3GrsdRa7hY9+Fu3UV/LcwKPxoBIROwLl+Vmzgt/UCwm1kZiom96d7G8vmSh9ovYp/QOM/fpw4hv&#10;6QkPavgDQoV94aaoag2QZdHl2GXt7ooy3mYUfTVUFaEi2JusfWOdCYQgmkYTI1e6c6uuYNxpe9rW&#10;/uzxz8+y6ocWntak8JSGDN2vNM7t9DTA6dAIe6rqPGDjbTO67bBKOFtGsvtABOx3zUWemrC325LR&#10;puXuw1782ZYup7T3Zw5+a6gyuNUB1qe2YNQH8AjpoPIc8m2xsYY8YdLqxY3lMzYPn2t2WyBWcA6Z&#10;iLRl3spokKyckAn2KI8rWCOUiznAE5d/PR6LjPTcJz7wgc6HSVlXGWVJ+uPwFWpV5Af9ny7zHsfd&#10;+JrM/PHI+hXcnwNflpc/1R6InYpS6tPmsXl8fHpyVRjNn7Dnz2yoNo8kmRVJD5Hip6byoZ2NOFoU&#10;A6N8bL69vvrPj5amhu1dbFvLtrHVQGSfwov/dMseC4WegsGyOUnxiUyXD3UHqBtBrG3H6c3+uwUV&#10;hCR5S7Py/tBaxdTpaZBqLM6BzNVABWf+NCpOD7tKQJcLze/LEQHvSvJYr4nS/hbrOHY/NDsriD+3&#10;0WdFKMYuC0U9LH4CNPYPV2DXyoJ+XFUQGWkkP7ngHLfff7D3zhWhR2Q9GhEowitKLg2dgSa1pdRY&#10;/SRisefLnj4+Poa6uti0YboJp6IR/Ce+tCSgPD2F3qkJXg0Bap/92NanI0Kb+uwyjzmnFipbecEa&#10;Zcq6EezNytmmG2PeNki2bJ6w7tDdfdj9ZrbDAN8iLryVtpi79CfjbBxtXAWIk+pgy8+UIiDnpD/a&#10;yD49LH2mFhLs/SAbaqPaUW9CRigDyZfrD7ACBHGD3RvnFOTrlApW3p4OMdwlFf2Tj5cXAvxqUc0u&#10;lm4UMXM86Y3CSJHIqMQHuPF15QjB3RF0UdeaRzVUcTLSEzfDk8ae1Jr7TmZen4aBHpML2nKSK2w5&#10;VDXFRRzjsf4af2EUtGpum5YEKYyyUjPFr1Bc4MjZGabJhJMYDSfot/+Sbaxt8Nordaenf+MU/tNX&#10;dQb+De8UCsq4hbjuOb9S9+3CrfziWQCrTy6Lx311oB8fyO7LDHIRioQmJP4uzF2IJELOZSWp6dfs&#10;ON6qd6woczwBRwL5oigeVVX84ENd1fZ8sp+xypZuotFoGzKf+XXpNnnMyvZZfKL7ckg6Swo6j9UY&#10;75cHQkPZeFPrGcTJZyJCmKUGyJvmtq7OBqeEgVg49P3ptB4Rvt4SqCsgr59CVYTbJz2bMy5aglyq&#10;UBOoXWbSggjz1owXLOldiNkOA09kbI0fYg1ziN1ePmTjKfxjkz7MntOfbPudaJwIkSDmemMOMy/X&#10;ZUGcXIuKCfIIxMubrLTnASmqQ9bsIdcHc5+VeEYyF7lJcTYLmVPHb7DH8GuAIFmQeIhzu8E/qw/2&#10;7GjCoeo5utN+9sx+11s0/o7DY3OkgbLeq8lGD3grY1bFxYXmsYWJoOC1BpvA3W39BOSknpCGwnFy&#10;yzoeHMQWnVYcoDTUdmPCMM7Z44rgJfxJiZEv/WNZzi6cGvkJOpvpBlz0MoAMaFJCocsW4AJjM25h&#10;zZo+kcLuvbOUXFUjAWufKrLuqyQ0v6AtAW1EXRonMih42Snyxddpvsxxht2GvBdma0yJ0KScQA81&#10;RYL5UUK56AS66bWxB/Lyrc91LJyf33OKg0hgU0J292X545kQr4rBLadOj2lbnwTVIAM4PkzlbZ/1&#10;bCUI+3pjbV4qRj1YCR5Rp9vodrSCbWTSsDu5YtV6BzW0rzWZqeDNPj+4alYSV1qpQOu5FmoVQTPN&#10;2Er6r5tQVOi7RzOlGWQ7gVzSAEkwNUqQCZs1a4eW2fJykOaxFxMlnPWmF9+0DxttpqPBvBtvsgtS&#10;jsUnQ/AjPPmZl5PabuYor+I/tbrQA2Oa1UTtd2Eqs74EoewqHwMehssGqBbzXsiVZWBaZoGYZU1+&#10;2gsLPQ5H5QG1l+RPviHc07PoJy4OKJ1yTB3h8svRi81vPVA7LgS+6lE7dONwUxOStzOLDv1ydFZd&#10;1lqxGXnrGVxdv44q9Vu26FhnfayEIvHEfSuRe+WnGz7IL8MD5R9eRfGU2sKiW2W7ehNgksTMb/xs&#10;IrM2SN+WFJHLt6pQtM0kfbCaMNf2A935SPhtUG+jwkQofTIjvCWpJCrcOjXLfvijPxwOqdTHNmCh&#10;8LoBpKf4fDGP4x8Y6eej4wOlRYocgcM1U0UgD6NPEImMyI+/tw6rX5rn9B8KNkf1lOkuynrRd6Pi&#10;cnLBN2XUgE4SGZrpHM4wUVuJrzT/PyLYsNmqwqRPHxRb4/iadvSpbkbr5kyjTh6bTyOYZNN6TRkL&#10;c9f1aPU6+ox3DWF2Cpv4Db7G+7sLFLRnmkGgorwEo1AETOMUhEwRK2VPMmp9pg8+rRqwCHlYjtMZ&#10;ekIU1PGKvGPZ8A57tUd4m6mDtz6A+EXjFIgb3AVR39cP/e+OzCWWLzHeHkeoWrvxo2zK4mxKnFK/&#10;5By8UvH0/A9f6hHu+MK8HkTMBhwzbO2Q79xo2u11+wGcyxVukvq/IPhR6M5hurGSTKit5hquRkRC&#10;xK1AY/A5NOrxcCoSTdZMETx5fgTkT1f4RgoEExaw5DOi8dtmDWms/KatHvWkj5UfeFUaQvY7tfx6&#10;Pc8TB1HOF4XuptBwL0FvgAsxgGRRY5kMV4NY2Bqdp2VtE5lQGKIeHQp4KbcU4oCaDjWK35WBiaKT&#10;7R+H3GRxqWLHv93okfQwQfnPIp4cjDnHCZSjoicS0XlOiqzss0mxeu+mKdobCqn1PZKbGHpQKxfm&#10;/CsVfFLevIyvssX4J6mPu3NlqAYjX7yUy1HmFy6vg93xZ5RBmDfasNQ2/abFgawDrgIjt7E9ZuKK&#10;7RSS26IfNKtAcE3OqS2berUJq4n6gpZeg2b9kx6pQt2B5/2TpkYG3BgywjGKkdK2yik3D1xUfxBU&#10;cAJTKDMUniJiQ52NyoOsJLQFNNVvY4Vh+w1mvZmkZd7tNMnC0x7iQjG4etj1tfG5GCg1RRXH2HsK&#10;DflhncMCcuqA7vklBI9FdjMOpECEgWcPoJdu3nOLM9F9UJvRqJ7bVOz6ahqW7Hu+xkMsXQuipOMT&#10;6go8Qrhnbg+aVYhXt3EQqDZ66r1fqhEFkb/Tw2kWZ5Uj5mhO76Yb2Gm9PGsrqpQxj9ypngwNzM1H&#10;RyDj3ammk5ikyuTuZNRRQwd+JCrETp5lbYJU4YVyGJtWIOFookUZm8oihejgrSeqJDh5V90QwkgH&#10;tVUV+6qqQFcO1lOT/uw11D3WX6Fa4I5DPazxeVGeLLI+EV12o7E35ZVbFP2v/SE8sRxSJziJHm28&#10;yPOqXGO/vd6S2i9j1e01a385uizSjQHUG/GnhlySXVbExzOsVY8PBkNRhkyS2EOxxSZUvtzcNldV&#10;W5W5nyldITms67KpbtWhTPQMwHrQNoJHILvRMxo4Q4J9Mh3EuT0O2F/6zYmA/SHIJVi0tUPwyv5j&#10;qJv9BU0ih63s0FYZdItCTm+AzG6rDKoYtjXZtJZYtORGgSPLxkWdHJuwgMsE86L/z7/fRM3XEK/K&#10;xd99ubguyp/AFA/GJJRxXcoQ9FAANSCo1QXjXxOgEET2VDErSkQ8okZtIW7IhoG/JN7RU8wV/wVS&#10;RSeAdJ9IXYXLyrFSjTRsflOH2+lc0XVzClEAYF1/aokpPo/yaU1wTe5SNaTk+MvTT1XbaMBJePq2&#10;qWEO2Bw9RqXoRTKrybzUAqHQtVRTjTCeGNYaioQbH35Nd5fLGg21xBeyx/1mKiTBvwPeRH1klv53&#10;kloE9QJJ43xbY2nbx6OSAG7SHll3v/hQaqIG4+7swC/yn4voMUvL8o/LL4rI79V4MIZiDl4WpPwl&#10;pl3elsR4flO6o2JQDc5WxNqK68qA54ViygF5aBVI3RHKAEL1R6uZ3efum0+dTeqOG8teZMkEejjI&#10;dRg9nI40XOesnbPuXxvKoCc/SRKPvyw1HsjbGFk9qiEVclOqVUxlXc7Kfvx6qWcxF0E9JUgazphD&#10;Lz7HwpIJGrD2lAgZrUGnRYHMVhAVjdimDvkE//6qzoHl34OpYhFPdGoGbgO+U0jSSWpEOR4O/XcA&#10;zan0aFaQDigJKbOJz8gPT4rx9xfCaFykfvkq3t8TNCrtFtYtUfQdFzJw8XLiClf1WZFtK/Tzt/4x&#10;aNojdVgYsgAEeGtIZMqCRnGD/By055V1UmKor48bbNgGcDeP1nKNb9w09gji24HRs6I/p4YSziaL&#10;1sk17NMHNSabb7yJmfIFUNa/uxbmaFGOX4bqXpENJmZI+P1FzHbfGzXydrB9V4VDeXAuBSndvae8&#10;fCihayvQzugN+L5SnuE/hj+ji8f4MaEcrzSmQSSulcOfrCi9JiI0LtGtW2oyj46YvVZf2wXXN7Gn&#10;CJGlEDnWQ0iXK72+nF7MTwkVSYvmvm18286CzNBeGuZASehJOepuB+Ww+lZD0npWEe+4xOZT2zye&#10;3mqQ2t2EQnlSg+wTIV9o/eYBnwxBQfmI0+BCPp5QAHHuMBbFEkLRI88Fvl5olZfHX6ARA+kXnGXV&#10;SOIWMcG+mJXvZPtF8TfH3diX1Y4iVLu3fvT5GluOBaQ7/JpcpXgbH1no2YyFImzrsIFo9QxY03ty&#10;VcY+3LsQr/tsWODQ/f2zHr9P6PH8oZCXpwprGhhFH0DpfKXGvpnVa0pg4vUMoumkqc9c3eAeBz2S&#10;QKGNPOIztfgwqB+fKOM6I3Rhu/rc1egK9o8fNXaqDPVoVI2aloTGKoGkDcR8uh2CbOC6PKldo4iV&#10;msiZSCbsChRm6xPAo66Y1M+wA9a0sCcGMy9xwXtRQtktdqKmqg5caMO+YDmNxDZ/GbrrmxMSvaLA&#10;LWPbuq+p6H/R/BgZsYlnByl5CQMKa5k6WmpgGvStFIVTHqtvIovj6/hPDTjWI2m5LNAVuJqiDhDK&#10;RZVjZtVpVY/ZejSbkr8/lP4R7lgrGNnYA5wxYhFv3QBg5Zo73KH6xZbkPbg3Cu4U17mSdyTB8WRS&#10;lifWfhCxY3YTRHKu4Gd2ozGR/4ai1nRil1d5TgxIdSsv3bSDWu09XC2simxJWrKHotA2jlG+DqCp&#10;u8EWfikXRO6yOwtv6UacToywj/svhHhOrR55dAeiMI0b6fe/EA3LGpw7GJNt9eGOxQSWMMjZKp7I&#10;83FB0nI+jpfDf5R8AZOtNCMdwm49SLO3xMpFnUASRw+Qun+sR8XCAkCFzjg3cpTBoBfaijiC4OKs&#10;UQGQ0Og21TNLWzDc01ZtrQ7eJmA5ffX142m9qqsTvz67xSVI2kmoZ0eUiUGNuCsVuZoeCEJl0XNh&#10;zCvf3ttSYtugkPA2SJWzgK4A0+AR66XX2i98biZvmdB7sQ2ckbf0DOCd9Is/LCQ8zrJzgjtlkAqG&#10;iSAm2eF/vHg0Aeg8Dhdb1tZQ7r5Gx5tD5x97wc/xzeyqbI6p2vmoiAM9K7ORfQcN6xH6zqtJxPnF&#10;p1HOgo1eVZVH1CfMx91ZtXKaU4AQ24E14ZseFXb2UJUD7LVRhEKeWfuRD2fsUj8OCZAfBPIphX+q&#10;E0TeevYVvrK5Uhf+Ok2KQiYmg/Lw3/i7GbWBrgcTf5UXU5CH+Rqc9ia4bWE3UDatJ8D3Im9ym7Rt&#10;T9RGKAKxEuFvKxSrBdmQhgK58fklCTsRMRlfjH8rqGeCWN28hKpKStgOlxCj6vmWvRsAJw0vN9Rh&#10;l6kTyoWf5U3hL7PW1T6PlchfQi6z9MuLtYb9/QAyPaBceXpobZRDuFbXlhymcIdSPs1VCDDQBkwb&#10;a7F+hTwe6/rBGv9qgvDBLSZPgN0qtwfgBHcib0WWrgXTfK5KmNQgnXU32c8O7WVeCgi798v+9sz0&#10;YNsxhiij2Jd0dCcUlMWJKb/RBiNrvSmrNJBTYGL8bGvF8KsiioXuGOdYAV+2oIv5iqitCxisZ4X6&#10;I0kj85vSXUc9/gojWhwSQmM+DScnJCyPQ+3GavIBWefWpN5EhDYJo2y7k58GJdB2WaAEW8ZfOnyh&#10;ePuRoPlWNw9XuM1PmoRqU//ZaDzJYxWbevXa+cW2gcYH5UbmTcRHpdJzI/kJlSUexMpabzAbEGMk&#10;+YaEBrxVdUHkubDoekvH70VQi8+7YT+GpBbsTYab9uojMfYL/C+CB3szcAGeQOY9vYj5KH2KPp6M&#10;NX0TcGviFCK9+lCN0+YbjWcgEVhEvTPKe2T6lMJSwyuJdEsFYLVbNC9l5Ra4KK4ImENZw9tQqVqn&#10;TQBWzgzE/XyaDNLemrC+UPe5GqOnt5oVhiCx8nnz+KefDnS/O/soDTaW/nZ0SsBNoqP7E1oYxM5C&#10;Kjk32rb+Z5QdjdG1q2GiD9BWBpn7OCYYyUQiwNLh96sAdjcKMFEKuCTOsU2qDEYlmDJow9JWHt2Z&#10;BLSSTCU4HdqWNirE1lq//yFyOgXPfOZjgX+RLb5n+aiLMGqQHuN5wHhRfxX1ZSRA46+XH87zsuhN&#10;Yn98x1FFwQ4NcQXuI1Id/OQPN9JD9j0+DP/YmuUpy38FcbGHwhF7AHLb1GvZfTglo5xWxCPEIG11&#10;dqVWvll4BOIws5kIfKV8vf44qKu5LFvjfzZXnJnlJkyhb4r3Ah2peubtFUnxpxqLqRO5ctWAklqY&#10;tkb6L3AXy9yrjeJQB4jiBXviHq1rVZZuYZ8eQaucRmgb0giMLbxThF3nh1+Hw/6XrwJcf7pr/yS7&#10;OT8ZX4H/z9ja9Lh+GeeY+QFme6PRKHyWWQ/sQ7zSSNfMt8/XWXkV69y12VnpfghXALW3S9WBURsc&#10;mAt60TIoZRg5tQFYzx6atiZvBHC1jAD9n6oE9enthnCvinhYvgDep9W5nCQZehWmq7nYneO8JpgR&#10;7r7+qCYHgxhs1SrzTHIT15Q/rj5386gbj4QGaBkj/Bbktxuot3K4nXwXgLtism9vP82igV9Gbcgn&#10;z7iVlM30/+Zc333INFXU5GpRvCyKIsAs4xeN7CkiSZgNJ+mJRH5QRTWsOx9f80aY4vCji4Nl4RdZ&#10;7hbhO5lEdDfU8iKbt3k5dxi4Qd7rqRVKyJ/B0XoWtp5P71evwZWbMMHzKfgQjoMBdUMLStYVfuA6&#10;B2vRyohorxkpXTKE9TZS58OIM4f6ztrBqTdqbVATlIgP0SRYZhsW+XFJxfD7y/Z527+1Znij+9yX&#10;dHeURhVvwU0LSeAWikAMI7Shbbsxu7NvQms1/Qnv4T+o+IurRZruLyNIJSJxxQ1eMx4sMs13VS4P&#10;Q5TnjJeqkA1pujDnKl4eAtlaLMdkbTGDsjX6LT74sAwweyZ0hTX/07m6Zu6I8ioitJOSIHrUtuqE&#10;BCPAytdV89gORp+ah2Y5ws9Wqxlxx+lUwAPsIEAzA6iZ81g+D+f48OBcOyPcXBPOfGvPjCm8brfC&#10;Kgpf9hcKQIR1aoBg1x+6/+K7Gk3FJFtJHJ2I+ndQd6Kqb/IGcxIrNYtY5C2xbGsnf2MTIa5mP179&#10;7AIn8Pcb2UBW4jm/8uvqK8juD8srVIVdYlYuWwITaU4W3MXn4aQfnovlYRncKBsXXqH7ab6EnYjd&#10;rhSbTMhp5LXg0ZUj1sbWpyOvyi7cq6odfaJMZKmhbkdpqGv4TFr/iXyGFYv9NICheXyyZz47YkcO&#10;bsOyikvwPqMsAzyyJrMhjcRiMOu8HGMc93o2yfgnsetKA6gFdtb/4wsmZ/AY3gk2s1jJ9qan/5rs&#10;1Qw7JSfTJ1GJXDARD29b0dzDsm/hXcb84OCLdBLTRfcCHlkku+RErGf9rF8uFJUswLj06yZ8/6qZ&#10;48ry9mfNsYQhjXjSPRZXGSnQ1ZkaYYnGLUIg3VG4TVh94T8qgmY7O3jzS1LU0SeIWYkjcYiSc2i4&#10;KutFINvHG+rQOlykJGfafvbNNITBStMPBE/Ko5Sm1rATO2sAevQg0oPjyuzm4Lh/A61kQYOLXIaD&#10;4srxZtR3zM86wyTd+HigTq89+S3823ilg1d8nVYUA4pVdGJ5UGOTN4eZ0O4rYKYK6eYxtZ72FjWs&#10;4NSBoIlsYh+ayEKpuOVAk7wvOAg4l2Xec2XdiiJJkB1UkQZvuiZkbdgYlUDQsfFKMk34zEcrjFhd&#10;YwoIN6Ferea4Qh96IwLJcLYiDlSIctZyjqeW8lnNse6qkn+tRweaNFD9BdNNC/JUEgqwnq4pU8y3&#10;LHDWUeErha+6GMcuu1OE0puXhCMafICfk9kZXF148V7S/JndynvEf4e+ziSkZd4py0nb1Fzyxiaw&#10;uebWtgapP7CAGKGVcebUS4PfPC/jMsbiOR4XL2rP5gTKNiO5DUSi61nEoWY+amD19co9n8gNNbFs&#10;7ko/6gc3qAZtduuOIlwMtmCh6WFu3QyQ1Kphog8N+YCbXVWXgzX2rHtEPjWPUzBvbk/F2/YPy3gS&#10;9KpeXlel9c+oU8Fi9m9PpY/NlRv7K5h6blmwmnO6uK8MPQIoTNseVmWG+BeUzWC3rG2gvuH9XuQx&#10;Ed3+bgtijx3cVo6Aaz9gEySl4CTN2cC/mfew6EHWxfGH8TFG/EICQMSDqd+i61W8ei5K1Bl/Nz/x&#10;PY7vIZXcDYmwfTnbyA9x3DOcyrXZ0J7g2+If+cnB8YKYy8XqhcSuHFAJqAvOXxOFw+lTZT6ibVc1&#10;GPF0syTmEIc/ExiFkzFEo04H8FTIMYX5dTgBTVU0zu5hpbo0d5N14ETTMfAqfewpvr4UtWU9kkgp&#10;hxlgVV+53hdr80sesrDGJQN/T9IEir8x4g7bv4hKUGdJ0bgWeTd6MTLZ6yXr0psv30u3Ust1URBN&#10;FwAEVxcUDV6lUDyFpy8uMyGOCPLDGP8Jqn7Y/wnhXvjRgcZ9TfLJNVcWm/wWKK4GGFddwiWLJjzU&#10;J8FduGVvhi3Oyja0ZVH6C4BS382mbsOgrSvdnEOSA/gaLwffR0duoy4yAS7IwZsPuGkw5otTIBeF&#10;Azu/q7Fnlq6nMVG4G90TxB8F7D+ItG1AXxeN7Mz7F7xBrzuik9+xza8imPWykxnKfNoNOkYm4mx9&#10;ml3LKz6DYj/c3EMQHalBeudZefMdN6mRDi4e4wPvOZD4sLC7lcf/yPN19sffI+FfuWgqPgnL0tVO&#10;yB1dXrm4muRVaM/q+uzumSA8DAjavIYZkMNXtWatU8rzBLZKQ+8JjQkoQ79cE+0R3bR+crrcAOo0&#10;gL5ZdwI8VhmlUN+5JbmqYg5qVEnQZwroDm9gFuUFMQorvv/dqafwoDBPtoeoFmWRSIdZJ9vFvU1b&#10;0c1OnVhp6RCQ1SKSzkYRyLLBW9F2N4xeY3EeFWivFG+rRbsPdetx5YsC2lAD4JXg7ovbX/rD7Jpa&#10;QCGYjO8LqKPwkx4V3LVk63dqoNCATOLpVnV7OVkSngFFlUMjDVD1FBpqAdPU6AWiiU0zqJo7Xx6A&#10;FB4DtEIel6Js0p/vwheEc4LCU/eRQEcWHZajPLr1vLZ7A3UvtyxcbnpxKL+iphF5bXIDDYTBjZMW&#10;9C0BAY5fLFqYy0B/MeQdzlroLvmXVHMXoXRH68Qd1irYLZPY8yfE2nnEnORZFByxQ1whtDEMtplv&#10;J7OhTIJ8h+NE/YyEyEicg2/wryRGbtT2SlfFfDkBf0UmunBihbsJFBrvs8VVG/yjenLICTFaNQTC&#10;EGq/5gsbuUrCkxVvpJsbikdNhT2FLXXzKcpJKsRZvZaa5RjRjHijsWIRfzfTrZfCW78syPGWpLtZ&#10;j7DkAOM4jM9Dwi1eXJ91OSr/+1UMrR3Ae5LGjmxlt/SXQ9kg+k5CiSaWAFTMGiaDuYX5zwOCO+mR&#10;mq7sKAzBEhrID3O/Sn1mek7Z3VijTGJxn36MODGLi/CqoYSlb3ubsF56N7lj1f5aPGBdwNQ9T1CX&#10;+T91q938/uYKOEOpXt66md4OIuYqwiB9VHR92qgVpK6rw96rmLnKmhLGSSjztlG9CAST30achwyH&#10;t5/LfHJ5bdYtyXPXw6o1EX50qxQgyH/9BaN/I2+mruYREcRfy+i96Oz880t6N+hVZ0TlwG1uUlGg&#10;gvx+LPrWggXBFYCIeV8tYgB12bmGpWUa4LAI2HxJcSDQd6F0M/PFfxhnxlbD1HI/+0jmp4EGhA9X&#10;czdYBrVvUSWqSEJ1M1OQVrg6Ntm0nD+l9HAryh/VOIho5geqTC+79AQ1WC+562BKlChOepK5X6zt&#10;xL5H0D858tbJAcAa3akB6eP+8Y0n2LZom4uW8e3sT7aYTFeLglJ8bGtvhdIt2dZ0aPf15xfRTyfp&#10;PFqyECV92g8KZ3sz61YICK/88WLxNIpGZQGcVfeLaLy2knq/MtMm4YQXhh/K7I+r2FsU5yfllYsv&#10;MvAyFmUY6/4PDac0zvTzI6ebK11W3R5BVrha/cTg2IKFwHL/1vlDwkayl55CDw1WxUyFs4xcixPe&#10;rJGcU+nhW3jVuzXxuTYpfxSBDArfk6MQ7Im71dKaR64X/njJr2BHQhJ1tRyQ6gmN56KLqMGoQ28H&#10;YyeGpOySP8P1XTHYsYLXtprxI9qr4/m0asSSkLZONAS0DfFCz33DZhciazNbTPaEXEY5+yRf3miU&#10;u9vkyjtdn6zzMsbnsu5neDOATgPWiswdVTiBlc3cZRetd42kqhpiyHLsnQYOtv3y8qLXlG2jW7h7&#10;Ny0BBijV1SaDL+rQq1oClhFUrpleFb8T/elO1ruyyuKoXHvCzmaguWXsiVzq5Hea1TT9pkTlWf48&#10;ITMYD7//KN2MECDFZsCtYX9mh+byXgzvZLPyoJI3DpGIQzoMO7i7IrM0XRtk81QOqop1U3QHpG8Y&#10;zqlmSRR3A/mHv/9xFPMD9RpY5wJ5OrZ4BY/0n63z7LCc/PAL/KQi2TGXM4lF80IQgDlhUD/UqcPm&#10;jFhQ0yxKvAb+aVIkFomflzOv289InZoTCFdIhbvZSp24JtNZcKXmC1TKKdP185Y0H2f7p1oI2DK7&#10;cIPLXEMoNPc0nEYEKJR9uteD3zn6AdYbrWjA0RrjhgxxcxbzJmxAQjDtMYo2mY1qYQ/wjit0tCSt&#10;pM1pEygbzmzsSjB9ke2pfLYgb0WBv4UowxuUzwFTlLfQzI/gLi7JXdYTugBNZaYKaFQC1+f86wQi&#10;zdw4jvnOd4KbBUGjOyncuD6osnKpG1lLqFzHwjFqrwMZ6gtfE/ZdR/y03jzW9UcZ8zRYJ0+VTzRo&#10;QaxSE7NU8daJUULz1PEK6aie+eLC2vXAHh7RiVWo8DY/KrT1xjKJs5N/NNLGrsFpi0ySk2TT++C/&#10;iQHZwadV/vT1VDb2FSpLdzZqjvVRbsXKpKsZScp82C+G/WH/S/Hd4r2SwOkngMjEU++koVNg7C9k&#10;PzmAa8rtnCAL7g1trdtA5JKuFjdfhtnwu0bFfodYYnxoAvzBBX+zUjIL1+QvU4WKrIieAbsOTxt5&#10;xsdTW2FxQ4ACxKXQlvC1gNf1RxqrrGCdEllqzLhAdo3lkZMeubrSGmobsQmf/DKvPBv2U5QMfRou&#10;v+n8ldmbdPsMUkG9d6hREMdxDtBWry9i43tk3LZJByXZlockAY09qyNhrCDvJZa5+mRyF/OFbsBW&#10;8NdhbUIGtCzzNG5ArKynZREvqMUwK76qTfYmLv4m4i+XFwUekDDxqlxkV64l19EXDOyLjQwSetY8&#10;PYQfVfimO6ph6Wm92qxPH5XTUAZq2h7wC9GQtjtpgm9ERWzQ4HDohVomVGXViza/acyYkdQjqSDQ&#10;KC4SdW1B0O0c+jSIkmw/d4O406jsX0WHpQJINqszJuiTvJn79reSmLeQkKjgG9V5d6UGcDc+yuKy&#10;UBXUKBJNZWIDnZ06FkCzvlK2o4DCF8GSZbVCxULXFuAK9VGeW9Nb6w9I4VzTrJf/QYlRE3pzjZi6&#10;kzXKVpWGA96fo7oajCricJ8RlrsLJ2uf2rxddpzyHD3rQodfrOEd5x/re/8ZnRTSY9OaEFlFiQpQ&#10;oLp+UcAe0MhlEAiygG2bj+qANZbdYoTs8Epix3R4b/fYV7XD3KJSHUO7u8HVUp9k3nY0Ykfo1Qlg&#10;E4h86ePyODdfJgHAnoHYOpgEKfxaEqx26xJ3UzbW8OC4Vo7QmBFYNX52y+u4brOw/KrQRTN0ZAMO&#10;yPUcObLH8UW5CFC37m2yQE/mKU5oi1eYCNYoNdJdk1A14Vu9GmiMlNaUS4JmGjRsmNtrfiSIdTMT&#10;SqyFdYpIgtEWIYjrYfWaN2F8n/sA2hrvq7/uoeFbV/g7EWTsFYxpgwSCYVuCzxZ2eAo+faYz2htf&#10;tSP1pjJIRxvgfSIOIuuM1AY7V5dYvsDvJQvHTmP0tTGK5oUhPuR/qSvzvXpwaeOIBfqd+k2UtKfn&#10;0bJf3S8/bjUzj1tG9QsARoLMuTavRxZYb0QaLmselYW7eRicffZkjWJmTaf2xCH2aho/utXwNh8s&#10;CHEXy4uyV1PwCzcnlsegCfWv0UGv7dtChu6z4sMXtbcaJRsKBoEikl/M+neypQdrhd1hyBbBr/LQ&#10;KbrMfhvksKmDns22lL6T8CY2+tv3Ypj1dG+T2TCBBahbtZQsqcys21UZBQvwCyG6mBjY2PO5pgYN&#10;tbK4JZYoYySYc42/65G6+AvdtMs3m4AtYp7E0/5OvIEocxx9Xqm38cmTD/E93UwTAl4TI8Y/Gl3w&#10;po4EDU5Z+wtFIsQi/CgkUpYtCKsgO8D1qXc1lfSPNTUU3mU/5EvpiGKUd7Jl3c6uwU3D0DgUcK1s&#10;0uLWtt9ku/5uo9UIO3ZbrAb4h2HplN6AKbEcIsou3aXBLa1xn3I6iO+5h7icAPpk7UIvAjLfE96g&#10;pGFrLEHP2LlSD/cY6js/M+oV/ehj9drYKGD3+FTXG7uJadUOmnbgmhYfuGlwl2Xl8I8UhipEvQwz&#10;R8zStAB/BgepEFTm0tHK29WZDMCg36ncLWblc2bzjsqv9K2R20D73gEOEGN7sp7t+K1wyD4rb8WQ&#10;5C0RB7UnGfPOXWqjXsI8JT2Sfh8w4O8JdnlT9osjEhXwgTh011sSrekGZl2DqEEIizOAtlTF1/g0&#10;1pxuvHNuqvhXt53Kwv/c6K4mjXTwX09ILL9dCJUK0BT2Kfx4DNPN6vW0DmeeSGT1+jjA4EM+0MjX&#10;WpNQuXo3Ypg6lQzdRQ2SuCJNxRFIQ2mGbJGW5L143D+Id7GO8ea5V/qvQ4VsAJGgNSZIMUiCCNmB&#10;bluElERf6gDrDhDCyXJTOWh995aO2VYBRUKpLNjOer9vwZSsF+qVDWtFfyIGhFW5R5ygCkCNfA2X&#10;J2gFeKz0YDhBAOmIUgyQCaGHbpi/CHbvv6AKL/IQRVhqGKr6bNyKslKMDayPHFZWfIHoWzcmnD4R&#10;VddtxL4xcFk04aPExTVaQCkTXPEKNrlzIY5/sIKBJLWTyjabR8zHmiKEC9MgQFLrZGk7VA2rnekl&#10;STvFzFubNriJEm1FywKWwxJ+JglaXgatjmGjzsDH7tfYr+UP4wv1RlLlCI/jjTQvF3mtuzagFSHe&#10;4wJ6OTiyLJTbyXJSrrWIXaeZn4Ux7yMDRRkeJEutR1ZQgGGuJzwRG7RfyYpUJ/Qk27rWTbxAPqg1&#10;wWX4xkpLMWgYoL5yxpt+RJ6Wdz5dOdC9a3597e+u1WkzPU/4Lq5lFRqBqzUoHZDxTP3vX9VzlSz4&#10;HbSpB3DPuH8Vmbd9I+HGgWbQtj0VhjEI7x3aWpFoZ3LN6dypD1oL9k6ASv6YaRLRJDLtUmlgeUjC&#10;ZvYu3EeLcklcMK/9p7pQJMjlQ0a53WgjyEcrTX/O4dql/8BfdJ8Xc7txFZT9evHwUCgKVMxBqlJd&#10;URQialc11WipgJuYUEXAwfrftM2dm4WGqKfULT7oodG1SuJdTzd8WAcGgpEQXCUOLIHavKNQ0ZW/&#10;E2sH3KKN7AH+dihoGjraaQfoVJ1l2zbLN5MJq1DUAMU3kifVgrZpj0rHyiV9Vx+EqBxuUbf0xjqS&#10;G9L8RmX2YM0lCCasD+fjqCgqfJymKsWQCDmudcsOe0hp4qdvl6oKhrnmMNITy/x0pAEgILghuSGx&#10;0cx0YhJemuyilhWHED+dlf7x1FnN0AiHgO/8WBKMULCpZwj+t7653jpEI7itkBtzQFbW8XhIYKux&#10;DXuyB+9uWMPvZIu92bUhtW0tNBDVgCvQ2JBs2/C25fQNA7pDVrzdtbSYpG/oLbpFpoAvBYA2w67s&#10;l3fMk5SSjaJys1nCPyIROP2hWWOJs+nsGiBlvMKb/aQgrQ4VZvo/KoHWhpMB96qp3B3BODB/XhVi&#10;jlBrCCwUTazyOA2fKtC2Vm+IReIGgKvb1MrB4hIL1x0+mAEqleZe0FdNDprIk8wUU9FtXHZl2yu1&#10;uf638jYNt90z8F74xi8VYksJvNvpuo4x6ML4RI3nbE82zIYuCrdjbXH3aUfxltbKcEgmGBWVEAxi&#10;avFlxSXhnqibWGtzApi5+suVO5afwZugUNEgbF0OKvXagG0HODwOFeiluBvvWld6mjsmXFejNqjX&#10;xg/PyrOHOuPsUMem1H3V5JChnoNwRQGfhqla/2ZHF15thzqVI/3UyalLubnwJISqYkDAH393L8fK&#10;2hPfdrKz7IS6vf9uGJQJ3+QlUPZPkUDVu+zX3jkK17vd0B3DAqBrdUfd/HdlxJHdMYjMRVqLqJeC&#10;nrcLJXLs4ArL8nERfOabggtUDo2VlWLauoJ6Xe+5GizUDi00JMF9DovrgQIJEzVKzT0UFHO742lU&#10;t5h2LENcPeB/b2H9FSG4MYiiTwfPDMijJsuNnjHSvYhXUE93ISt0SoBTIzWUGJ+eHWLYpG52PfvS&#10;3cdkAzUg73Gmh/S960DfgZtIwZhA28QN/HcmLcjYbiQhqgDGBH4Hri0m/NltMY02pl27L6cNeMdr&#10;cjELurHqeaGB3GKUhktr46ScKl9ZfCxxXFw6MbWzkZIEJBAJxldmVVRaY0LAXMLQBDlkNqoVM2vg&#10;k8XXYW6zkYi3NQpQrSShLgf19x+1n9pz+nCkFewSjpwflN8EtT08x9QBV6GdnORlXkJ9mAnBIQ4y&#10;ubNOOjNOAy2BFgLfssq/MG6h2gUkQNUhr43iaGFr3GE7VA4JO/tFvaWftk2QSrc3xd5pVye7VSol&#10;FVPm7Saa5hX/05C3Ia0bckUaeglLAust7gv0ZfcEJ/YhKUNV6t5zZDYN05mrFuSLgWgdCH1tLdqK&#10;PIC/0sA05PZ00JC3a7SDG7nc67Ya7aBUnFpa/QDrPvJudnSt4VSqhRKfAzgcnvwlb8+QCJV1JyCr&#10;p4DYTV1pi4DHwAW81mTb+y50KwC5M3XOB7bwdOfztL79DT71KrpU38QKwXbsjkznssXuKC3bMeJw&#10;80I9PXilp5laFQrm1OGew3t9u3L+WshCtbxvMOCeOsZ6ZCoIwFZVieX+YLnxT43DQIW0hqUpPxx9&#10;q/1Gt6MKzVcs2N9OtdhoPi6NtoRzBs8hvKp0CDm7lLI5AVw8pKxb6YGYO8GsFh3AJm+Ube/MJoFo&#10;T2I2SBPqFgQa2sYtLKTjMPV92A2TLrNJpItZm12bmeonFBV2B5qXFOJb3uiANCKhmHalw6Fa3CGu&#10;Ff6tEdBt1Dyd53NCK64oc81y3vpFEUk+Rw0h8yRSxQM5je4NlRcT4KFte9EtoZHXRvNSalgJbDEi&#10;Z9LMohqIvQofNTDecniFgqQ7lX+a1GHzZIhrk2ae85i7u1MzlfC2XyHy7qTsZVhFwlv1cVlGhX9d&#10;5e8Mewtgh6QsfG/RlhPNSBK3Iwmd1M1miAOPkQfxoNjY9qpJd8s5HJ84Xd/cEnmCsvPYrKQt6VPl&#10;s3tpsy5hcrEMhNntPAXduXcQeVaE0fOibM81bBimVpQCqNaeUQ4IPPxsAqX3IJLG+R96JgVhBoYK&#10;kTRt9blWRLhuLY+pw5lhrpFTZVVZKKjNRIVNWPXCK99B3OkPohEFJLxr8LggtjfVQyHOvvg8/GOX&#10;vJkIPov/BK3BK+lKwCz9X4YmiEAy0k2IG2IKQzpGMZSU3et+kLSmb3TlYdAqQLe45dm4xiA2YV9C&#10;vPui/asfG9RIHpZRs50vbmIoSs3pX/aeR2pecUs/WrQ1OTzZ3d0EvnbusS3dVDQ+AzuvOe3UwWY0&#10;AnZhE3JyoupBzNyIdcswE61gy3WI/tNSpG3i52KRiVP0qdZEdULag0Wha4ugbIbfDnf2Zxqjmzoi&#10;d6KhpACt5yPuTNdki/P7rfuSOtJ2rlJAJmy2Rmo3KrAo95lMG/DEO6krQ+NLjHfYat9C9NZ9ufs0&#10;2S6q6S/PNUjaF9m4LOzSvMvHGVbubhNzIhluEoZHdE9IrNqoNu612qgAUWOCrZ0qaEIYckTFeX6Q&#10;O035QjL58GnQrE5tbgenh/PoUAIWqgrHTVW6r1F3VnvIw9Aty0iUaI3ZeTlXUwPGrZy96HpxxREp&#10;bWTp3ZPI/suyNUTZttk5UHYo6e1ZZr/1jjZzhrayXeBxDHvB+kV8bszNpj18OZjvvdum8xTkNi64&#10;ZQ145dwmBwXO1Kxf9eK3SuE3DhSAlKQbpSAh5FWtyZnDaWoYATZxhcJoNmhY1FOzmvEV/KTdgMp3&#10;VkH9a4rfP77CJHB87LfVDU65aR4CkbrG/Pxwl9QqxNIbzUmhD426LIZfrS5LbURJI/SxfTocos/k&#10;KmXorMk32vpWEqpb2UcH6c6LJGQTukrvsX+xRgcq6G53SpnEFqmOWFzYnSd9GMa8GfC2kjVUWQ3J&#10;sQm7pruIegIOJYnmdFANPi/LsjdIw0coDOwx+Iu1pr618Fk3J8HHeDxhC65QcnPbnE7ra/Bd1evT&#10;waC9mtdKLl/xw6Vfrxp3kxUiC+w65rfxUiMA1FLGy8Tg3v5fRLLI7GWH12FK0e3xkVt4OwrPDhP+&#10;Qvrf3lqWrh4g0lnBS5glALXJrNuYWZm8+MQ6flQV1JbCDlbsBKzpnb1pNZ2b//QT74TVh/ubJTG4&#10;jFcDo5b4T0N8WVarWqk17rTU7UlRW4nk5jZGYe3O1AJlgCvWsKHYn1vCQi1qNstAnVAnQ1M/1avR&#10;qp6Wvbqs13aaIob2bwBORFS6GJaacATuAt0cUrNYRGv2RhKwG9YApBbw6cGGGPi9nsOckBbY91sK&#10;T5G3NZ0catb3raWzkCKVt3ilk9SGIit9E21SC3pa68TIg31mywnh9PpLprOVX2FXSqnn4wMzF0pQ&#10;LaLWyG2NhLdRUH45JaNrKnwa0MqaW6/Omqrtbeq5jLtWR694g3IhfHkMp/Vgta5s3ymH16drzXXO&#10;McG6l3rlHbHncQz2SKmem/GepIsFeafeaeqxNDdGUhXDFq7k6OeCVlhrYC7YJqs2Y9ei4LWHOuvP&#10;5vNPogWd4b10xaQfMc5Of7JwSqAj9060zT51CAjrX4ckzIV4gtYKKW3Uyq7MtF7qDmLdyC+c1Z8w&#10;d3i7OWwC3DJg3hpcm5tUEz3SRm170Ade0TWV22Db6qOsT09xiHoQ30pRX11Vo1y3jMxUPpyhDh+b&#10;Qe2LNlBdFLYs+lm5TJl67tZpwbJ3rJpPWTe2/pWYhKvTvSvApqxR0+sJIDNiGarBCY8k9tbOzsx3&#10;lJLs/V9KgigJJmuYCqGEkzjE8EqgJXA7HhfaRCzSsDtNB/iWrrdv3bukyKp6lOc2dCnM/Q98WtXO&#10;lDca1P7UT2canSqObvzltMKESwNwpYBjULVqbYK2yXEw9MdT8DdfGS69G/SrqIyT09SumcaD28bJ&#10;M8b8n+qIy1yt+R7VqOA13lAC7mbkZfzjy2G8SReACepBwdnNvT3eaRxhbPAVV5h1GrBblgBcGXFn&#10;yHxBtKPBsPbQ7LfKsC8AZpB0tthZ7xZkxFxi2i94FUxuoddXWUiH6r1rRNuz6/dSFa1ibe9G2K1G&#10;Vrq4INwYWGYO5J8Uvwm1wWq20RCRzbIF9aZ91e0gwjycfiLDXAF15YizXz0fZ4vQPHLyk2sPNf1o&#10;6uaTe34siimhZ6H5A8obyEtPwtiJ0YgS+F7847hTriOHE2GrYbt69O8J8BJ5d+yxY4g3qrApG4T/&#10;tgx20vnQN6o2d5csOrG4JAEm89V2vbRLvJaiRtunWDwdIby1Mb11306yBT29d9Jvs+PMLQNw9bOz&#10;Nvdly4UTuz3Jk047v6hM3T7UNUCoMiBGkdk3q7Pmzg/UDVmrO1IesiLMKweYOcWkme2gpPqln9XE&#10;lwvdYniipw/rLmTSR7X5wTKK/nr/V3tX19u2EQQVxaRqkDiy9iWUlP4K/ij906JPfYkfLKSwAMsB&#10;FFeAYjWyiiAvnZldipRjW2nRGmjgsXi390WRw9XeHk3eUbOTrPf6Zz9m6jUIpzHm6pHU8+niJXMB&#10;rQlnXSGrmLTzEffO8CHwa9x8WIQMJ6jLmuhFxJuyzFcViaRdkfIRKHoA1hjgHLfoLflsGQaUo2KC&#10;oU96eRTSyTDWNRw90E7qAPgo+hXwXZuk/gS6V6foJn/L51yebwuTEm9nr641yzavTYwJp5xPi+Pk&#10;A99vSKcYy+bFFZWZz2Lhe2WvxTR1Pe+9+RWHfUwyF70FSeUmIyy7Aq6VkKuCRNc4Q5+hwabEj515&#10;C2PXIW30HEbqNskSXEPyqkeOsV+Ou5xu6bb5K0zuXybV6O6QSeJoCYXdXtHBhn4FGldOtMDbhZsN&#10;7DWnObrFteCqDPQzCERc5qP6Em91eyRu6jAZp7fFqqAnU8y2p6Cbj6Zlo3nyog9i9aRiWk5/4T+e&#10;j5L3thyVgRccwTF8bUHsLmQ4Tkg3mKV+Txe0Jwsui0g95+rtpB9WXLS7HTGpC9Tf9aP3oxngGzGk&#10;HtosvvVgtxxu9qb8U6nG80zKYGND0g/e0aSM8W4Z3WK4fSScN6XCgAPIclkOBnyv8UMGfxzuxSup&#10;OP0QoYpcrJNj8zHtyikVGhdlkp5FLS7EaQCBbJxXSxiOkiNzviC0LMsseccxOztLaPZA+p1nJafW&#10;5xv70NkLGAhq79uTxclbmG/ZFvC7uKCjx40UI1+XYtdZevw1UN+uCEi9D8YGNdcrkFNSLLawiWPW&#10;M1axUe/peEv13bPRblTNZUGV/WMI+fv0Bz66QKQ34RquMoYsAzh00E/oNVQ+xOrqbF1sZ5yDjo9v&#10;YzgziyGuN7wPUq3koWAAKvdkS4vjv4Us9N6nRV7yFTIYjHya69Fi6LrxnWNwOUgudGdbENHUb5jr&#10;tyf2hBpy6JZM4ZmYcSHbZtetEbHfQZphIbBDJBXeBzKlWN+PgBwrpDaze0UFuwCkV+w7fyJcSUdH&#10;/Bo7vnucyPY0/ciJcsFwmsxCOrqxFzmyEfpB6C4fKPtQ1ZwXZrhi38jLs53TrnA8E6vs9AvYTeDD&#10;09iwCX4NvDEYzhGcVwPYk7R8AYLhW1+e/8nn9P2tzvxH/o+Mp0UbgVEK1RZsnnCGTnIPUp11Lj8p&#10;f1wu3kufosF/FF0VF93t1eDyBtPONaC+W2FDEeNmM2ooycRQk3VzSiWk2Eop8RYutdv7w5bTHe7J&#10;6mXhYwJ6EgxXoKzVFgL8D45t4mjDxy05ppyvt5wVY1NzPtdYB67rNolX61GsYw0bjs5zFYuaL72T&#10;bAAO5BfepYHviG6hTLLyaM3bj5zi6GPClXchv/49T5dcpgPHAfpkOKi/mj1clhwfTno/LeEbwngj&#10;STUXXSAZ8WdehI6Jhl0Ht2BXeft636DlnqTtJBzFzt/GRn0WvaBNum7kGveozqclZNEhOrEdfhux&#10;k+VABzmDx5bVYZVWl3DhqrOUi4tBiUFuxZksw3CAYU8cztew1rFINiCxCplm9qpmp+uaar7SE8Xz&#10;9DKtNmdpeolrmKK35a8Bwk1ygSFssjzSjIVESqP9+Rh2PSl4VPD4xLjpsNwUmhHkQaJrLXtNuhnj&#10;gkDgqFLjGWbyR4CogenwYRinDTzFyKgyW23mw7QZAYqo7a72hHL0MXXH5ru625v2QhiNqlhfV8UQ&#10;4/FqUtVVmNQADAh8D87tPIbE9ZQhjD65HK5DQIvxCK2HE850DpsTh6NxPR4jGIUtFzeMcVXEeRbh&#10;aeregebmppdD/s65GgXAZ2LYp+bJDZenwLAfwTkF/dG9QT7vcwFw3OXSKKHmO+iFAeyOZXwHLC+X&#10;7zTngta9Zzl6DL0xQ6CEc/mhH8cXlBgi6L3I9o8l+fKPJeVzJtXlayM8trrdXDRhXhPiOynzq5GB&#10;oNd/xpPimfAnxo7w8FohYGHoQ3B00gzCG0r3Q80rRFzf2XZVMyy8/CHsajfhT5S6UBFCK79TuAer&#10;gnN7tJbVeXxP/wFawi1U5LJCBxKgvGCFA6fhfzlrqSZTDAwQhWsWtfAv9lANrHUHIWv2xJDTBHmB&#10;A2mWFCou/WsfBtv7hxV5UMy6C8//B/Ad7GOfcFayA2hyHJRtF03pQ2AtbkeoRtKtDZvhU7ci81uE&#10;FBv6aYQqQAUGd+C5XkWpPVh7HQGuh1V+DHQLfD8Wjw40+BfQEq4DhSEo24PeASkek7IOHZLXSbkL&#10;SIp844eFJu4h0xcfm+1R4d0aba6X2K47CMdeh9sueBAhJH2eMCWE/vHCfTxiQ/8unjtNYOTxU+CZ&#10;8CfGnkmx4CC+ocr/BnbGe8GB00M5K7FWp9NpYCVW7NJeeUfDVawPg2OZMzdrCDq9S+rxdwE7SRh/&#10;nR5P6tCJoWdFgE6+38cAmw3ZxBsTEpmSz4AxuOcbWg1XTcWelmTZbaGJVvA9oDmp0I8I3nzDaXFc&#10;IZ8Xtt+b2k6i8liCYnbI0Ewr6uLZhj8xngl/UvT7fwHQ3QQjmoxyjQAAAABJRU5ErkJgglBLAwQK&#10;AAAAAAAAACEAvJO2yyu+AAArvgAAFAAAAGRycy9tZWRpYS9pbWFnZTIucG5niVBORw0KGgoAAAAN&#10;SUhEUgAAAWMAAAEJCAMAAAEBdIZ5AAAAAXNSR0IArs4c6QAAAARnQU1BAACxjwv8YQUAAAMAUExU&#10;RVJSUgAAAGNjY1paWq2trZycnEJCQqWlpZSUlEpKSmtra729vbW1tYyMjM7OzsXFvXuEezo6Otbe&#10;3tbW1ikxMXNzc3t7e+bm5u/m7/f39ykpKf/39xkhGYwZpVIZEIxa5owZ5hnOUhmEUhnOGRmEGbV7&#10;EBAQGYzma4zmIYxCIYy1a4y1IYwQIQgICK1apa0Zpe9ape8ZpYR7Gc5apc4Zpa3m3lrOUlqEUlrO&#10;GVqEGRkQ7xkQnBkQxRkQc97mWt7mEIxCY+Z7EN5CEBnmzhlr5hnmhN61Wt61EIwQY94QEBm1zhlr&#10;tRm1hO/epcXepe9a5lIZMYR7Wq1a5q0Z5lpCGe8Z5hnvUhmlUhnvGRmlGbV7MbWMY85a5s4Z5rVr&#10;Y63ma63mIa1CIa21a621Ia0QIea971oQ71oQnFoQxVoQc1rmzlpr5lrmhFq1zlprtVq1hBlC7xlC&#10;nBlCxRlCc5S1zkJjKRBjKVrvUlqlUlrvGVqlGeaMY97me+9CY97mMa1CY+Z7Md5CMRnm7xmM5hnm&#10;pd61e961Ma0QY94QMRm17xmMtRm1pe8QY+ZrY85CY84QY0JrhBBrhFpC75TvpVpCnFpCxZTFpVpC&#10;c4zmzlrm71qM5lrmpVq171qMtVq1pbWM5rWMtZS174xrpYxKpWMhUhA6EOaM5s6MlEKMhOa1xRCM&#10;hOaMtRA6MYzm796tpTohUhAhUoSMtWtjKSljY4SM5muMhMXm5jFCGffvzsW15mtjjN7vzikQECFK&#10;UhAAIb213u/WxcXmxSkQOt7v94ytpYylpVpCQoxre+/e7ykpEDFKOoyMe8WtvWNSUrWtnISMlHuU&#10;e97v75yMlN735mtjc9be73uMjFpjY2tjY/f379bWxXtre0pKUqWlrYyUjBAAACkxOqWllGNaa8XO&#10;vSk6Ovfm7/fm93Nja62tnL2tvUJKQlpaY5SElJSEjJycjLWltWNzc9bm5lJSWq2ttZSclL3FvVJS&#10;Sq2lpWNrY2NaY0pSSkI6QmNra4yEjMXOzgAAAN3nlkUAAAEAdFJOU///////////////////////&#10;////////////////////////////////////////////////////////////////////////////&#10;////////////////////////////////////////////////////////////////////////////&#10;////////////////////////////////////////////////////////////////////////////&#10;////////////////////////////////////////////////////////////////////////////&#10;/////////////wBT9wclAAAACXBIWXMAACHVAAAh1QEEnLSdAAC5qElEQVR4XtT9W2/bTNeuC9J0&#10;FU9KVbIp0WKk5zhnz3/5/sT34xro84XuzolPbL9xG0LsxIYVyxOCkScWAm/QlgMngY2+7lGUk3eu&#10;udBrovtDYw5J3BQpcvCuUWNTOxZGw7zKVBZlVRTbLkbvTsq2dnXbhnoyiclxrCjO8mlGVVGSVP16&#10;z8m7McbGhbZfh/6Vd724Pqeyv5SN/buqhr6sONF9PWzepNS6UQqh57ml7gwnZyX8cOoTSVVVxXjj&#10;ffLeh7b+9M8ozRvvdLJurk+xWRabdpeyasan3jfuMt2E3VDvJv/JrRYcKQpuvndUXGQW9JdqOI6+&#10;dtPpNDof0qROs/Byfpx55TT9icsDxdlR9aPafvbOuRCCS66fRimGHR88T68L6sei4R+bxbgaVk/L&#10;UDm/FSfhLqWD2vl5vPXfP/J8dia30F0aMV1tx1j6hXeBT6rPP6XHsPLH3znXri3i8ew21d6wiXUJ&#10;Hz6Gma8v07K5/hZ9laHVWZyq7Lx4X1VjF71d1sP240nbpgTzNWeV4sBIOb0HF8NxWTarJvFMXL2u&#10;z8/Jk+D9tuVvx3dHJdD99TnFh9ZHV6d529Yt/H9ccS3Ozid3LG8Wv8bbW3Gf7Os5f5PmqUaM3MJ7&#10;iVx+Rp0HdAb39jBuNqGcg3NIg/qmnfyT0r4fb+o8cVLedzeAtrebWFa+h0D4NBtMzq8OQnSIHVct&#10;9Q+DRRmpSw/vQxndsdMDurpOdb1w/tgVF5z4VDxxtl1WAFbb4+iaY1dTBpyrQ/2B53QOOHRlztOF&#10;y492YXDebko4IE8WQJfe7KbBXXA+2jMVMFJswkzmuRoPJTmc71rXLF395uR81oshissLFZF1Voq2&#10;q3Hpg2uQfZcukdZ6xIUvo3IlXzFjonMvKuBwcx6vrH0sUj3xoOiL+MtOLspvOitT9fP7cLtpijj3&#10;1SwG8gM55WQ/3+Ny+cNfNosj7Rbbw6rx5SnQntaUVu/qJfnjP4+5VPnTLm7nKf+Lo2oMHGeuiQ1P&#10;Wg5SenCXzsW3Bi+nNmvZE1XbTQF2T2W6bypXbiGgc7+ITcXJ3+zBKnhgm19ZjD8W3r9f1E3zrzit&#10;wgHlkUy5q5qvSNC/IWc0vvThJPpFSGmWZrNScuKHejad+ftkk9W/QZkSLqxTeETf9L0vi/diWIdz&#10;ZorsNj5xKU5f3tXzEomeU8ZjRVY3YhpoiyPwq4qf9hc0wnBbeqEao/72EIJf1dvxv9G/xn/xYzEu&#10;NtLkr416srGx8X2jCKz/Ot3YmJywX/J7nDiWr1RsbIxZ6fc/pPbibbf1traz/yfIeP8321BKX/AI&#10;0Te+SIBA0Q+T89HEJQP0FViBzBrNsh2bm1hGJHjZb1ONsge67pyOVKI4G+323vcQQj+blGTu7ryV&#10;tpXR6dDXFW1VnW2jNxuK/TSEVC/C6IoTyRKOSgp1ViYV56FsWfSrtHBzsja8SXPkZi4Z09Nt24nk&#10;2JC9alh47B7ZHwexL43JL1rxtGfXFY3xir9X/obSgxL0M8D4MkuhWfjAOWR7c8jFxfdWPntYhhjr&#10;efKfI0qi/vLkQhmweibkpeyMSEAgKw3aA83TeDGA8U0uDONY6HYQrDMFkRpiP8J1g+V1W3Oyw9XN&#10;9SF3tgwwEgb65/AdxnGnVjFwLoX2oNafXHwvnZb5UF58Z6MaUk7QgW66rB9D3aZWPCDjR5zImfnS&#10;Wg5hfXvYNJdYmwaNuWjrSeqfBmzP2LTDU+ZDhaxCSw09oKUbFzFLPFtP6hhk9jYxyt2F848nG8bm&#10;a2z7KPU6pHYCG0vv712Fsq44WZw8ceZReYEafldyf3fsKe+DNGr/SSqS+BNimDL81bgAu7OssaU6&#10;yDpuPxpNEEnY5yDoi4tXVaJ8a75X3qNTMUkHA7joS9Kqn3sYDkgnS6MZw+Nmzv1RHu42DEZpN+1y&#10;blwhKpZzOjtfmWcb39Rxm8NzsqKuv7STUT/BwxF4mWR2Z0LC915SGScPrhylh2XNLZoo9yOfpVW5&#10;x7Kq9qroT2+j229uj1uQqCkgsiFc87cOg0qEdLj9AzlL5LMEYeZu/R154Z+RLl1R2L7SHsZW583d&#10;kyxGQzmW7BxKGu3hzqQoMw2372Gvcc3Ee/zHqxpBQ+jkINiVIalIOWabxfb4Ro8Wywf+cgyv8vWc&#10;xyFZnw20R5XEcpObYDp7jeu5rzzTLNzMkdGIoJk5jrhWmzCv0sEf58oy5x9ciCEdjCzH/a3kjIP8&#10;g2zb3MympSwkC/gzx5zaJtkCzm6seNrTZZ1SkqLSdNhDl3Am6imUbn6FQMRrzss8i3RWR8gmOVj9&#10;RD7IHVQ/307rj99pgd5fUyE1nRX8eNi8DRsfApvD0cZGLeU/2RjasUz/n7S5/rqxccN/+eP/lOoX&#10;Iq+PYrkG5YR1JhsmOUmPh7ZAQv0ZZVVuEw5taMNumrWP7cmH4Cm5ygv8kfwP/IzXC6+hsquVCAZF&#10;kLyRsoCaGHf2/XV8jP4B1yOuuMucS8V+W88GlB18keCfbvfzRUR2wXzVshyesRDTKBhLwvpSUIPf&#10;P43bjw2lA47dP76RAUHbj+qXyWQWYvOAvCASz0PYhKHOtS4KqUeR+UZn5jUioCSTvdvjMsXDxuG1&#10;NTf+WoIsmUthgZOMHzmYsYT546nzuu4rdUBeCJSyWZsYLYFhOBzujbdKJ5vQFCk2WzjqA4fpQw+k&#10;wadpe46qCdwG7dOMx9W3pvOSf3YXFsGoPQEhiomyOf6o2C3LOIdCnMJt+4nLPDo/O8BzEzRIOMao&#10;xRnCE+syvDyqrAD/pqMGx6+7bPV+uL099gSDqCJiN9cj/OEqy1QfPKR0haqbfBoMem6B5+RPiTFQ&#10;NIYwwpVBPrv4zs20hdV6bzobKftJ1g2LCNrRfVLhlnd+i22Cy9nCtTITyMW1tAmH+Eu+bmZaxKZy&#10;U6iKuOyFfbjuv5pVWboU47EnWqnntwmvGAjqZT0icsKa9F7IzOtTgBCTXMRiDKOcYVu6YXeMW4jG&#10;2w51/lTOHxuvCFJFIIS7E+IgBKKtRwgw4juXdRlWF2ZSJP8NJm59oSPjtvqWfQW5B8hwbJq41/gG&#10;F/c6LBa6LgI7f0GNE0S2XBZHWirs7vItD1h+lo3fJM/KMvukPL0VEnPLxexwjGYazsflRdM0WIH2&#10;xflaAkAxCG6SkOA0OhmVYhh9PvVeGQ5LaMay/NgBfUT0bhtrjKsLdN54ON6PqiPA96BAzMPDQ01p&#10;o/ClD1+Wo3qyxMAHHUUU4xhtootkwh5CdilbUe4kDMSssLs3XKAgZBv9/FHFFQ9A7KZPqU+MR+HG&#10;ITLFTgT+V/W9/G5XE8nIs7Qra9m56nt28eHwHRLuvzvZo0WzcCt/CsYSiEEK/7SD+svLsofvQL4V&#10;80ruE2TZJw+J3FtfGdoEoeFPyjsKYvsd6Dbx1NWwvXCHMEykq7uEZe1a1A9lGtNG8BRuVF8Bi0/5&#10;ckbSCesLHx2iK+EW4zIc3sBDGPsdlYvr2ruEouTCcyR3d3YealzJ8MDNFu7Zjfeeyq/3upyuZZf7&#10;bbxzApKB+t1WQUZSCP+2uKRbLIiYUfEhLAezWX2SzpVvVq8AxvFUBrP40T28WM4X7DakeBAKwbs3&#10;/ByPPxIH7yt3+Kv/jAGe42aJw147k+vvz++PtxwhQXR2jfK+LHByJMT5DlIYWin+21NQUOBWFffE&#10;2LfIUmymfhrRwigwxKqWK9//jPSmR+kk7moiSmAsHDLL+WeX1l0gMYyXvT0c+rKJFZmHrM24cJLb&#10;AihE5QLapV4v3BFR45cRRKAR7FpGXRzd0VPeQdlbqRtv+mYayb2juW+bXbymS8KTZfiQEIXJbDRz&#10;vXns43HyEKUZDf6tUgsr3+XDiF+VmCM+0j5V9YsLbxf3qGhf+fLykmD8scA7xoaq2Ll0ABRk3FzS&#10;B8sIhDlFJVIhDqGOcSRXpc5icBRTtY32uYGNX7HEOynjg4fxpuVHVNNP8yugqKNUhveXjXsrU87/&#10;P6IVdM18ZWXbmr5pE8HAdL7F61Lxlz1u/XkZ4xm+aUx49a4e9PG2dMgTQK2UK2LXHO98WSXwNe2A&#10;7PLJhESgHyL+wwoPT2YrYfTlOv+4VXnGQU0ImCuXzpdunJWsFvmqApQ9romrSJLEgW0dJFJExnyS&#10;lmznqbdw7m5AMVNik4iX8E3TdM5T+WrbzAL/0uOyypUKorL4xrFNjFzxTZIo3dGMIx7EqgnoM09Q&#10;4B6CxyaTVzG1g7TEv5DJ5sINAsHfdUW+0r0qgWSmQFiTlCWk++0E7z7HuarJULWH8bn0aPUVxiI9&#10;1if4snfT+fyyOUXW+I9lXoY3Mws1eGZ4VVyVH76zoudNrJ7COUoCGRTdAzrIK3YdoC1xe9BntwFb&#10;j/5HIi/OyiMBKIzlnOni4llXl4zpgmv2ldj5pP+/p//SK7fI79tmXNQTnPr/SRrPY7Wuttl4uzFJ&#10;aaNNqr+xOhlhk53HIduKdf4sUB2caEp2ZCXfqu6jlK5q29iEyQeCMp8madn6N219jqASHmEfDOs/&#10;qOxCZrug1usNilbVoAnGikEvkX7KvjNftw5+kuoP9WyGU3ZO6cISlz7/6ZXOujKVfxIvlTk4LqUQ&#10;+Q63L+W/xWnDegen36+kVerYS19cXc8wOcReFAar7jFC+XdbonxDOaiKJnQPFjiP1TDeN8ex7CUF&#10;smhuFEMKx9cuLdp0qQgxgYRcKR/MsmRlkitOTQWuKSOsy8o2DIfbZaQMeQUnFIBQtu2P+oQCMQhh&#10;MsIZ45Iqvn6l8mr/F4qvl+RSOVk3xZbp0rjTkL9tVqrxj0vYDe6y/BGOl+0yHOA8viFQlW/WM467&#10;NhHI4OUim9KBnYrUwlIlOgjF0FcEuTiRcBUivpwFvlhIFG1qZueyZ57Q4Nj7cXa7uK7VB+h6Iruk&#10;gnI7uGmZJzCemr98nD41m5R255YyN0CKj16/jAK6llgIfkktml9qkOn4ysVfzIOBdBpPgZHrakKI&#10;/wmt9tG1kXD/9tD1Tonr/clCnhPO/+R8t/WL8BFTv5AWl9/E3/IvA/NNbUr5Sbh0tg5lVb3/Ptyr&#10;Sr/T8HcPJJ8VYqK6ELMPDq+0lTwsw1NTo9FCpSpek4s1DBbKShuyeZZzEXeP+8hSHsUtv1U+x3i5&#10;oozF+kEWrA0HadSMZqOJ5Z6vbzBP5An/6TDI9FqkCTeIt9g3j0Gx1XC8hbN17BrnT5sHiiGWCCRA&#10;uY9hx88r1YzjSgTufaX2NNFRx/MFodoR0aruBhJEdXYn4ky8ve2dZl/5Bl8UEX8c5sgBWp145fwf&#10;NZoQgXp3C8dktXG8trMUMD09vzNlWse9HD5s+/b4W6wwZRQBbETEiRw0qtNDLNrRyF3J1SGucDuE&#10;g3aZDoxNCgMbHdjdNeX0iqyADMd+YzOWsahr75cuyumfztOoX092a5TFpW96FOsHJB0hIsd/lnjr&#10;XJNPdz2DRyJ3oZJeFWPCQl24PD1Ef6ilkuLRqPKIECUMZmm36RG+vWDvfbO4fCo3gCJHKXYpFrbO&#10;eoPts038Yt1QjO9tj5vPKxcXMSnettLBhRUL1m27i3nHnbz1D3fYUdngzeJJTUiUr3xZfvb461sZ&#10;8GPzzIaRY02pujb9Albe98JDGoR69lgPBkT0geJTlqqaBWKTZWmLbEPsYgLZ4NZNKB9jCt7eEAfS&#10;fy4Pok/XMSFW3o/cqvWIG/5kg3qTDsK613fSb4IBX8RWuhTEVflqL5dHEJPi9AsQdk3pb4EYSbtN&#10;6VOoJ9aycJ4mMiDhUQ18jadM36utyRwkXUkXUw5aNC5CFn9Ja6KOuSIKN7jNeDZ3D1wNybuKvSXC&#10;cY6/vluj5ntoOx8aq4ex65rQZYatxsg4ZZ+lZJJgc7v6gUEpPRZzjneHYgBm33tM6Y5Afta2YZEI&#10;Cl0q7wgXkTW7Mtf7mrHQIt8ADaINOb5831e/zqrnCica5XXazG+A4mP0z/JP3ei8nhB7z+7YQ89T&#10;9N6ZwcTJy7X2v529TZU8Lm2wGBG2IO1yrHuHqj7CmIb5HOePa7Vt+08ajazg6TksHhIEuqp9jGMu&#10;p+tBQ6mSbbsyYvG/DY/iDjYYOb3wbhqJsuY+LInCB5S95LDTMqZYbE4Zq+7oh5USXdO0HWQ72gIG&#10;Suf7YTFGvw39PTpTHKl4PMwQ47CoH0b1DDw+tAfLMFdtF1bkudlbl7w1fbP2i45QmProq8rEcXz2&#10;hN5o+gf+TAb6ZQ+RCIM0S+FNuCMZgQuLeDn122QODpCBzJXywi66Rhviwj/fIxdEQ8CgummETvUb&#10;AKxwMyAUanys05XakWVy7yzzBENG17YzlcWWZR05iEzgruyNx6iftBfLrZD8fIrntlArcEpfHtMS&#10;azo5SSp6fu7nezgAwgK1JvtjN3i9spVw4/unbJXi+gVmo5w2C+/u3bVzl2jlcPfoBqO2RdzOTxBm&#10;ci9eVocut6F8N451TX0NEXZe7SCl8Cfe0Pb2c8QkoYUaZAzOuDK2n4wbjdpRez6riWcoI6rl3YnG&#10;aKbihy7X/eAREKxglz+r78q/7eFNxJyixxGHW38p6XioU1M/KszAHerf7UoJ4dMcnb5VWxlfK3dc&#10;x26QL2yErP2k1BntDeMWTmoZGjXmcdVWjZWudndctT64GfRBQqEYEonV04Xy5eyS8lvswhkR0c/t&#10;ClMz3CPwLA+HjVv51k/d1Nfz2N4692J1iu3szfkkTRA3irjzO295xnzZ4qeKtnmuudxJi9iGibIU&#10;/biJ1fiHelVg79xtQnG4sHhJo8GgX7+B61HqS74bPOebDuTfbLLiwmyu887W38cUvO1IvsRrpypQ&#10;SCZEPopLJzixmKcZtsTqGsmHoVcVrX3IKH6SvpxltrB7sV8dIRTbMW6WMqVuR2V6ZTZV11/USFqr&#10;fiGmgkDCDxsZal1LfOuiiHR31TOz3SKkmSI93JbzpOoyeRfzhSPKRJrlVtXhdLed/EMxRPur6coX&#10;+9aviItavZps35MVcYC2y5Y/uPDm2GoWty/K++IzChlj5I8v68uVHIEGbTEB4PbDl4AkX78V0ztu&#10;WDWdGsI4qZxxQfsqB5VidT5EtapQGzfbG3+Pn4tweRkX/J0noKCVD0tf9xG7w0XoqRKBAD0SP4pf&#10;/VDtdoOj/PilFKqO6Hbfvp/lxofy7OePgktGt5r6dKgOKZ7QISzViCztaZ63v/FFvrDktzmSQeU6&#10;SF1X0WhH7NJdCamePEZEtS+x3scDqLEoS/lD12g6ZG3W83Jm/CpOMaeK6jOzXF3CpYvpJznRHbor&#10;D/f2xr5sTv0Sw7fgQs08rYjI8LLQmGlQ+89ISI168vWKOMT0EJcATJZS85nNNdkOWh5L/Wvomyr+&#10;0BMTpMaifAP30mdxORuk0H/E/p1KP/nTuNouvqFtlGeAa/qeTbtYzky78DjzPB772xg/z6sCscA5&#10;/IY7vAhhqSrA5GqujVuoAFK5MM7VXmqGObLONJKDjk/os8Ib3QJXqNputky3NZFozz29D3uV9/eh&#10;vlaN/kC90xTbRFT9lDIKyFygLO7tavmCtjR+oZyEstjevtiZln7vEEF2qAyiSTIvjOplcj03WOIH&#10;yPzzw+R+NaeejFIRyde3CxnbEFdvrIhT8OTINv6ndE99jKKJk7Oyqc+cq0rVP7eqVEB9NPcPTXkT&#10;VLFGcRC2uRNe1/AgMlUvdHRptW+MCWimSxxDhNWhkuJUYUdJiQj9/6RAL9z1T8J/6eRjoOjqWnUD&#10;VqrBVOcbubebsuKSOi2AAg+5sS5uFNstPXEom0vhQfB7JXuNqivl05z642bbGnhMuem6Jnt/ULen&#10;1CEXpryWVj+ZYoG/j1N7zLM2Q0X+uG6hscpWh2NKZutiZLy4zhpiTfkhgFlVahCBetPw4J4ChlWV&#10;Zvzq3rutJ7fTNuCrsvISo2qz0YHWW8/4vJBg5UvY5S1Ks44uXMGIzBuWaeWPH6QaU3SHqX46rnmO&#10;8vj8AdMH34Tvb8+OfTOWnJrIWfc7sSySd3XUBQ+Z7EFQyOSNDIdsiFQZxcOHqUvxKi5j0+up8jGW&#10;SHOf3PsqTuFa17f/G+RiXT/Vi3Ibw6toFsjoFDjlAziHBCeUj3f9NOtfqZulQl6ci9hUhAsGhq6G&#10;CtK/8zWMtObWWuckk4g69rFMzWXj68X1MZZZjQZeFjrVcxwltyTszc2K5A9q7gdIcE20heJUa1eF&#10;99y+2sGM7OoSYlc1ru66pRhKHRMtnO+TfxY48cEzsG6cct7M3K15Ndrc3Gw2u+w0XD4XxPzz1XKn&#10;h06euwIP6x/KCEbphA8uJ765u57f+GeKEVmkkqfnt9zTpbsV9G3NKpmZN1Hqyjx3LFeW7JtLH+N3&#10;Ni1qE9s9j3PJCX4p55t/bJfO1xf9wfuZLrmp0q3znH8g+iCPKMPSkvjeQf7sDCWnGm6AUpV6YwpO&#10;F3y9tq6lnbz6+V6hky5tCSwwU3hGGBW5iuOfUqnylaqf1u9CgdAQy5B73Q1t+T+ifJzl7+55/7X1&#10;z3+PD+LGxvakzUkbLwR7bmOyMVGPvnfjE++32Yi9diOxnownTXfm320VnToJ/o/o/0ue/+xk8t8R&#10;V44wnKnp1v+nKW5UYf0nFzcm4t+1G28r1lyZ3eFwUvbftt/XePyfpUnl5t3mRlVujCebbuPt27dD&#10;z/5/YQ6KTDpNJ74GQ1ltEfcrWV5glt98VldITGhfd7RSLRGbLJHsqsThUV/RAl1JmfDHO7GYYGKk&#10;l1UvEk/VUUpNuli0OrgnSuhjXZ/jjX2pJx/atj5o8UhCX2ZCyoeAYOGD3czuY0voN9dG4vHVorKt&#10;x+uKuTaVlp+mK56qJcKW5dJGURsPCcGaEge22YkR9UNwjGPjG+JtmFBlV8ClQ5PU6aDv++nLCXq8&#10;HtV1HyUT/BLD0Qtl1kAXPR5XPOjeUiIG0ZoDO6AjeaFVTtB5eg5t5VU+ABEdq1eM6Y7hJgz/Gm+f&#10;fhWDwOz9SrxeOLyauL9/OTVDE2v0EoGFXwTCLfXxrv0x6lBxvRupk2jwVxi8BzEL0zdqrjZc4diy&#10;3O5GQqdgbTHs9Lk8+1cBMdKTSGiUah6ijuGEK2g13YVKx2M+fWl6SINaohEPKMbLuQKHnabBHNy4&#10;eu7mcvpb36bF4EPykoV0p2oJ+UD4OtE/le7jMU/57q+OVXPEzjYxn2Kv3BxawKHf8KzrQsUOiQgE&#10;Gzog5vlv/mIJsWOQqdwzRQ/jt3djUAXK+IXwcn4m50Ae521ojq+/+knzHJuDMEDQezD+xdVEbwlF&#10;OHlsw2jSxOnebFRbHSOfh2EqMB3fO+1vDGgJnHJTDdvsreQWFnIbe2o5AV+SgHyGPpubT/aUxbbO&#10;R3zV556P9V6C4S2KVqUGAfXPUcd05xSnRO6vukowtGoe/UYELOfEyKO6hfemr+5kEZ55agop5Xac&#10;m37yjZEFbqzANvPf9cnJcgIpNW9vmivHdkabj4h0kpBeQp3tbYVRxR7wSgZ4QDXMeYw3hWmOkeWH&#10;YC5KsYQA4Jerg6xvW3ccBpPlTFXDAzV0SChUaywpjl54WJ+LNc9HAjFvdsxBxoZxpxOFsFKFqgm1&#10;ao1E6/Mt2wD4va/8+AhYKHfIhrpVSGWwPSUsEQtW2x4WKcyEcgij3dHoy4lakFKcpOUn1l3Vpbid&#10;6+HHloOZYEO5L/rxm2FbapDD2VoKIDH7+sfO8VDpFaeFVcThW2yPeaA9WJz5O0rdzuowgfSWeh81&#10;8TQuAB0mrcoPFufzh/Qym5zPJiGd158QDjxqRwynLEAN4xQSMAeV6WwDKEFdNetZcWhsmQgP9RDs&#10;qTFXIb8Ytcdaj80Q80RU2sgthubtQBd7ePhwhx+4gzx4f+OantaNfzptkr9ElDUWp257hK/q9CrV&#10;Fr64tvaq+Ko3013duikhS6VuYHMNPLnbU9UWN4Z+cndzWHVztsSWEDNzYolnEgdRDkTMr4fwZW2X&#10;HxkmiLexGmOCqL1Tk4dVXDaqyNvHgLigIS3k8IM7GnCwF/opYh5O/IMVvXqCRI8AHWxJ0OJhzlmF&#10;LI2UOh6govqMMfdU2RFqqurJrGtPub+WAPVGZIVy0FrVDJhDPloaCWMi4OHwYuwPM8hwtnJJbTZw&#10;3qRrVJnfwfSpnhpdK0Ox2JK04u/WJ22anSQF4AhS0uOp5FFQiaKncVxxy7MfCjGM7Ja2/CY8jcuf&#10;tjKkf3bY2inaPpN4K01Lk+LqW+7KhRC/a0qM8kePBVEMptsKqMnC+cOWYlRv+TvVVAdCPzn9xMWp&#10;HWHo4sIPZjW2uS+IrcxhdTAgtw7H+jVDjQ82pAeMPSMdUaiYN1HAZi/s0SQh/LjAxWsltcRXRVku&#10;u5wJVYVhkBvVU8cUHxKa6gArOyeKiI8vEyBekqg6ozBZzK/a1F5N0nmY9ZZm6zAcLvTdShUGFOBb&#10;Lm61G9B3MZG1sJkHiapYYwvYtLQd2Q/YX3dL+SFW9czGMYlHkmRs8x48H22NCUMjZoM4yt/WdVhW&#10;xcsEEWmQhCj9GxfpfYjXIQ3+81NdqxUmjSYH6hDqWxw6vLnFB1nnBsZle6QmYAKyqgPVlHc8Gt5n&#10;sGF7lt8d+6/SmlcGfkdqCrE6J7lswzEmo9n/XMUCBXwbfdufL+YuXM+RyqCY+s4RvwN1QCH4uwEo&#10;11/wMN3kpL5CU0sbqjHe2kkffExlUhUHt7AMtjoUWWBjtfuuedNJR7IpqjEEUHSYkjn1zHDViVq/&#10;VxuZ/Eu+qlfHOJeNq/abGL5595VsRVOoFOGBnbZBuEkZK3Jv5fDUs7o9b9uBQ0+wbZoOR1Sec5HI&#10;makDDvW+UnU+fGjogyJ8qOM1o2pLeyxIcbPVReYqMUvVQh2V2UJ4RYjw3luPloB8qeBWbUOPx00R&#10;7o1nHxZXNZbuEg9HnebVYwrfOIT+l5MJ2hhOD1ZIzfwagxFv+hjOs1XjiuF2sWdFSVyKPvPLHOQR&#10;KUbku8T6f0DKIUhm472UBLKV+d3eqzZMqeFlNqEuhwvXTOOs3UFh3KgN3zV+/vCCNUu76rt6xSeG&#10;FgOyO3kEUcBN9cHojtJGeUWDXMYqfXP/kl4zp1FVHEbqgtr5kZlsa9O6Ka9DKB3vtkTmjZoyMW73&#10;FNXvu82yliuBVMz97X7jzotGejXMpdwCZqB1zYFfXuMAIxSPozT5x0kcfP0htXfJ19doNdWlufpe&#10;lY7R4WJ+szsUT3mcj8S4EMSlNW2LKVsgLmR/Fgxpr80nNfxzABVToRiVWKmqDIsMtu+l06bwqlb4&#10;0DwU4Uco/SlyGDSKBCcIq8GGVcH0AmFGuEt1P6DJZi1BXbuLuavVvKMYENPtYg+9GN3Fu2BK6Ejs&#10;GZ9ZfO2XWeVrkqoNc+T0UCYEEFZ586L6eVE9FT+4jHSEEe7lcIicjaN6/O1Nn+XWIsmuRixUzpzD&#10;kxHaREjojZDw4cMVvy94Qu05xa5u70ZpmcIWEF8pFIXw1p58PVa1MHa2obz92Y5r7ZjieF2y9Awi&#10;41aLLlbWImtheP9pDA+Hv4bb4523n3kOjAeud0spK7Af4aPu7HdglVjO+kioNMpGqG3r00nrWnUb&#10;P2k/taPD1vUxNFdY7usYFbuq8tGkTtxYZ281nHzNDCtFa34aSEg8IcpwW80dBRE+bZyfdPFwXFTj&#10;Cyt0iIU+kaTikHJ3JDMl77eYALPbST4dgBkoa1QNcWeNc+QmyMOsnlAE08NkMuglfJ5JpdY5f/cj&#10;jpuJf1A3nRdpIWFZPkmCreRZiTO4sy3OMK7XMiJ6xKr4pR1phyzQ1fAMq/G9GmvA31C19FEdUXfi&#10;9PhYiCIA7oVCVz+jI1aUJiwXsM1xetDA6IlRPZi1J+dvdt+ct8kNXFggLuHyVMNM4qpXenWojUgx&#10;tzVuMov6WYp2LYEdY1Vsdmdq1w6ZZdchhVRqOdbwdjB4v73d7MedMMRbP8Yuz9FMXl4tS9nlJh4v&#10;eIqU+pRL9yhXvkYFH6Am/D++7sXJTMrDqZuVKnRxLV2llS+G/2GsXeQmudKa5sQFlIcb5G1xlnWu&#10;ybU1gxjfEuif8unQw3YCGhh4h8Nx1TzFIuFJylVbULx8wiGP9bM5BsiylJy83kfAvLqb485j8FDM&#10;aI2Wk79wSGpGOYByUWM8u+PtynrSGFdiBnZMp4mfzG33gxeJsOHbmRFKa1H8whCzDbNHMtSqeq2G&#10;F9t735uCIhfS0AfTxxLkOXmMA7yVWiliM7vKdtaEGf8QVl+NZm17MCDkOJ+l9IiPCftVCE3pHohi&#10;Adr8H/FDmTOmRdX9euy5dtbpxnOJo5a3gHnPeki/GkSlvs/u5a/h3rDwG7jCsTmUPrSoCA+zgU18&#10;gi3/dWJNUPjFzmk8lHyHUTtp68lsfnJShvhILCp7rrqJUn0SFijzxeehBWnGTrcw86EIj5Wx8d3C&#10;PVX55xQeER7hlD097h5xP7QJo+wRIUFj9f1TkS2bO/5OsSk/L9XeiCSqIvDY+7SaR/X+Q35HqvxL&#10;aTBSxzKMxzkO5hd2XEIezMAkTHNcHVa+nM22rdZGzIqjzLQ4ywv7AHI+4U9SImRLFheydjIfEmqY&#10;3h7jrXn0jEaHNP7uXj6BzDKA2eAwGb2wcjg3S8oX0pvqnjqL7GI6JvgUs8EgLQioZWoIoviLNXXx&#10;G8rx6rjc/Kam68y08Wxe59ouWzr8WTOmJEH/sKUCKYzexVC87oHv3vbwX9GGeqhKsGiOG7+77y9x&#10;3bOzhtowphPGL133aiL5fj3D1s1VZ/XYD4iwKi5SWHBe2XNNkgdPpnAHu2VmsGOqW4qvNZM62m3n&#10;XVvbVwOJuAjlDxM9fo9mq/a+743P/NAPS7+/9ZSq/ZqIdOtShQx+p42UW3MwnbKDEnCjYx6ll/p9&#10;ylp9cn6OaAQ/v0WvoSg01FwKTUqCIrEgG+Gjs8vGVh5k/NG61fzs+qXAaxc62a6IsrQmGJYsSHix&#10;cQUGf7w9VpM8vlpZN2MK23yBabtvjhWuw2bj759DC7cKQN4gEoN04NKgnkzO2wnLevRlAtR312iJ&#10;Bw3qwJCrX7CP4w/SSrJ20Gd4YNUtjCdjsGPtPuuz8ntufuTbaQhKG75PHuWpcANLN9x713hOR6NJ&#10;CLjfXKFkcKMrF/ZPQ3yRQMLtg2qCieoGrbrVod40cc7gS3/w/2RvlObpGpClsedqqOShi/D2l/Gr&#10;m8tWGLsf98zn5ZedCxjUQgm2leMNkwT9uv6wP+VjYjSwHGPifBW5ppBuk7yCbLyWHAb02guhp3Pw&#10;3ayQEqwwxlgjU9sDf1KPTmbtiGIH/gPOksLG5WMDvxR35Pnyo/pAdSxlpuwjrUShEzdmMqCudEKd&#10;I2R/0IpSqM7MJhfyimG54uoVXpp3qjchVwEYgzVXlUqrO/MU1wA343Gk3NraPYT6HxeIkNBpB4tw&#10;jfxGdIU0hMQI09Hc36t5QvfM987c2FK7ppX5kbnSDZpOQEzqaxyjxX9q10g6XQxXhaKOd1uXnyNl&#10;ekokmvCEKHCw+uAHFB1c3P1azo9fzOU5vsRm0h7060kY1HjDJxM8+XpS+q8UT0L+6ucjGwVeBfaj&#10;KMfyZ9eljp+GVhpXYiR7mqxNgEmVGGvLTjE+RcDKT/UFUsF76oGFHo7Kb0SiKhWMSmJf5AGbquIT&#10;yoVi+TQJNTrLp8OQ+qP2qh6dq0sZ2M7C3VWN0x/qJs5xRiEi8L8E8JpHAfgHyx07rFXfljmmpJnX&#10;qZ0uuDNJ6Dy276ptxSEey8M8BIudbcXNz9wJpz2lj0LU/Vj422M5jq53gzio5g3HYaBBqvI1eSw0&#10;Bx6cauAH+Gjk0QPsqv8MZQTZw+HJSgFexZV2bcvYNOp41KI7mjdtnanC04D1C82+o7qU4T6HDzeJ&#10;4zSiLzRbwcbS4ldib08JnmFgKQHGaUsv6kpX17PHl4P2vB4M6l1j2urhlSHIsDj2XJZbiUdKlMmp&#10;kUC0DRKEY/7oxLzIZU5kJ2m8VlYZEgrEAv8SbcGJzWYlX+25cUW6QVFQ9OKq6W+VSGfLIxCpwsx0&#10;rjGks1oV2fUAeQ99HIye923TLMyhm2peJ1UwR7krF9Ko4oX7ZrZYZg7X27Z+NRZa62fw2/OIqvfS&#10;aw2aTU7QcPstDqZnP94OsSChrE9j7AX/idKHf7U5mQDaDG/htJnWi/YGWUgHaRD6NQ4m7vFIijt4&#10;haroYd+01rMzyoHNTYa6dXMhzWvV7ZDhbGttdnwRq0nqu+pXEcn6P/AWF9Y54T2qDal4V8a3WLxm&#10;JzZPqYxFv+wkwsHw0xE22owzxa/nHlqXbmo41ECOuavns7vw4Jt6EeZ4/96jJIsd30izxbem13Rf&#10;5S4fC+vg4ke2x+zZ85jTk2l9hoitrjlPo2vg90JePPwuLspveITFd5lofxmvLx83rVobGdltPsY2&#10;vS/QrdmQIQZEzNiL5A6ib73qKdCECEdIFFkhTKSyEr/vxt+zS2tM8LXaH0Uf7L0C23U4I92eLo8P&#10;xER2jQYyKZzBMdUFZobHY57rGX/Y3frqmLBBum0KwmCaKhgty4XCEVTElNI0Db7PocUSpsPBYKRI&#10;L6Wed9aU7vhD9NeU043cYCcWNUeYsVeqNQ4W8iOINTvB4O42u1wR051HYX/QPsyqkUOdxZCH8mOD&#10;Hv3RNLfGMF65vwXlVJ1X101d7MJq/VldyeI1gNaaQiJ9cce4b1lJyMMzNaGsQN8sPAKHyjdTbHeV&#10;SLDKKjlzZyIKkvkEW3ZkoOaN7isZ3lMvdEGM8/PNhmrg4s+RYucxIpN9dMV929OoaFPPvmpvKRlN&#10;g1G5U6/skBZ4EIhBGPr2DGQb53s38Oubm1vKRfVDSoKSJzRzX1yT2sx0Zle7/109ploiZY3/VHK2&#10;jbHjUw0P449mSz2Di7r8GtSXjfKO15PAmoiNpxHHzl19/hzVj5rYTVXXHSHN6ipx2cSkljqIsqfO&#10;5z81StL46LAjpjeW8x6Ebeva8fYyb+WZOoHyzfB2Db35fOlzCTJqYvyvslB/Ur6wdRncs2ZRsY7z&#10;S4df72RQvuAIxafyFKdO3VpVC5EwezCscV/ylZpT/jTH01PQ0cT92FS/3mc+9P3R8WlAf8tSYb+y&#10;2JO0sv06nvhbRWiPGwzHVafl9Kh2jjmZRzBbkJ/xLs7rJxCbHkfMhemhskoE51tNkktlNQEFKH48&#10;0XR2vnYnQA7/0YeFhh2SPaiIWHiNlVOboCJ9cZFrWq0R2vgUD123CZH2xfFPpeUduNcUDqKhugTw&#10;RzsfJ/5vpGxRxCvnj9Vax01jmtQPC7SUOre5raFDOtyk8OleA6DLTczIAvbAdvb4JLhdr/ElmXCH&#10;IPvbKY8U49tgrpaBaGQQIQm2L1l4FVyNz//tC7NhutlqN3IKPIOetvhWvUOcmuKUjGywCZAji/2t&#10;V++ZPCGhCzhvH3dhU9U7xJqtAj6pX0XMqgx0RPjolRjGUynjxn+dotd0C00EYnOBcENlGVy+PoLx&#10;ks0HxUw4Ftvv81oyrzmWjKpieGbtN8XTZ9VuRJzMhyZeomfFnKKkKNZb6Sg8oBeCjYHCiqvan2CH&#10;YbMf7pCJ8/pkRNAXVltWYai6ZInwpbqNeBn/LqrLMJsjhLYwsVjzrFXWfBTK3/LQrYr3gPy7nVIL&#10;/bnQtAhjMI1ugUubUSZ73bGb79hDENMlj5HAaQiDtIRlNSaBbprNBjJ1pZvewHX+73wOuzfDiGNl&#10;NzD+fp7JrOEbH30n4rDe9jqUF5kkARLUzT9Gs9lT2EaXZiNk2E1v73zhlv4Ff0xC6XtLVf+kqOr3&#10;4G5J0jfV6tIMEdvhrE3+wXCEedhVpO+aUwVXS9PEH8l+9Ll1pNYttOK+r8xlTtk13WdrHPW1DEhK&#10;7PwsHa8PYJKzfsSYJZgYTT9Knjx3DdRQi7/zF+34TawDwf3CuXO3RYHcTTXyoLqU+STMkA11X3nA&#10;KGqKwEPyDCPUlRu5EFoZy/xMbvN9Jda221ElJju/R625yOxWtnyZ/d+LogdfAtS1lbpBKG+n+DLT&#10;pq1vjtEK5xrJtNxVSx2SbEGHerLCK8VPZVN93LgCl6nwiB0+9rXE2IRUGWnFLm+tuVzDpVkWbGVL&#10;2CFvbAkdZfbsSdHhdk5GQDNp2of7nzj/HG/VtxjGKYYJBHeCmEvq7ZPCpFncLZBhPImb0KQp3BNd&#10;F34rPuPqHd648RD/33wgA1Y3MGzFuDLXEvIx2+o2MuEBa8+mthDXm9bJWKezVt8nEzKOCirTZEnj&#10;gnsamOf78RgPGF0lKV6C6SCkdjCqFwpENI1LGBDXcSJlFaUCwPz13v2a7xLaajw2eJoRMm7xB9kS&#10;c1/NHdJHBvsPsVh7+qqWeJ3fC07Fs4WlclJ0ij171/fzfyEyljX9Zxi/3Xib+8lO0tuN9t+nDb3/&#10;PHk3nmzU9ftio3nr09/FuTodi8433tZD198geLb9agPPY+Ovnrrsdgkbf6WwuVH+e5dk7jF5uzEc&#10;p+a1T/Hk/5j+6PRrLKdZ8Sa9HaS3K+3Fjd7GX3/nSe1eqeaT+KZqUswWcJneqssv9DDZSP/Eum2s&#10;K/XGxvZJ8VRv/AWr3QSqvfT3hhu2GyPNrPdK48l411Xpo2+GNuHG/3n6X1Uwwj++P96YFH8X/TSv&#10;fD+dhfS57L/28v4vonZc+da5qnid6cTob+5LBo3fTt42p5PhxrhNG8Oy3r5WP3goozxGEjbevdt4&#10;9/bvf228/evtxvj/+u7tu3+/0n8BjRHot//7uXb/JhkawxWsbPz1Tvtizo7mXuLSJZletzR9yx/p&#10;/4dkyqnTUFJeUkLSy/qq2kJV1GO1txnVarhAmUc3aZPNZPkymTRfzIHBToU0OZ9Mwm5LWNZS5Cb1&#10;JzWzfODc4BssgeZD0m1knbpIMtMfm+rtp1OyVsxnrQ+TpKYkO2yn2Co3E6meQQHPexjewlOK6vN5&#10;GLGKCoHFYu+SIFNVv+xc+4T32LQufVGb25dRmqTzD73zRTLHR50f9KCqVLvU1Tsdbffp6MerF6Kp&#10;BY0HW6zX2URow7byqbbkEb4LYGuhJ3Df01Bs+fs3RFXTexxGojDcVAzYfAdPAMuE6Q1wlup9fm17&#10;UL/Uk/ShBWKbZYonkkGTwVOfxjULrysjbiljwxbmsTP02s2mSz/L/98/pVkSZJW+enZ143k/BNND&#10;1aXHiH/rH8tEglPfZW7//OCw/LBxp2ahet4iGLNZr05tO6pHtR4EAyt2xbDfcnGqidXFg271R8jC&#10;lhqFjMSwGdOOPaNu2/5r++ulInhBrM+w+rWtSQ0bVdNEfxqf1XKREyCbtj1+XJrJD/1UyyOXYzu6&#10;S19S+lIvCSREvncthp3/qiKQ75R7ImohaCUQdnsYquSXa0P7OVkbGVBLku+Qn8D+Y8jC81frUTn+&#10;CpuwpKnRYfMYAUCm49bpqXqBqsDhFGIogbF/Dtx3yU2wSMeaBtuqehX6EgTLJXauIFazexoZz4Qy&#10;Ki85T632zEZS/eYzMyliI3Np292B+9zhRJcYVtvD8fg5Hu7D4AqBUPU0uuKxrEvhRpbXPEMkVpwo&#10;sF0Rls2WDyGV6RzRSPVAXq4JgzocIBy3EZmYWxhwlLl97bPF1jo8gMTKWpQ7ptdsvzK8BlhTZg/V&#10;y6RiuT0kH2DocCWpgKfoVJkAZBoyTUCpioURWmIfV1Hd5uq619btlZvtp3nftfLE0xI/HCmKPmmw&#10;9dRfCJCssrjX0Q/8OzDND6CeL9C2mN8szo4Ibu2sV0ZFtm/Msi3Hvcuiam/4fThuys9xtR99dXKs&#10;ahp36X8Cq6KfgTuY736Kk0CAvKPWiIRXO0gtIUQbrto+WOPbHij4JT8kvm6uZw3S9a/E3Q1lbg9z&#10;TZ69JwsF9MpbFn2KT8bamCUPTJJ4unE1VqFTF5MLxdiLa+LgotE0XtxX4dmdZsSNZ+XWYWwnUgbq&#10;R6va9D5x2vlj27ZXqZ7G9kWzqVj/BzhO4WUHkK2IZNj4NcPNbxnXXBNlpIBGU9vIxmTwj7SpP5mA&#10;wC0nP23+sIeQKKiBHqnYPiyq+IR+ONUsdcnfU+geXTxt566GAz+5PD2d90pN8oGVU91/f6JuUm96&#10;E0wbWjhWzXz+GB6kLa4jBdwvotDIzBpQolxtZHyLn8w/xakTBBNvKWVYFsNK1j/YxCDLPlcXmgOK&#10;MuduvqMetnwMN00TfvhrzHOsp+phciPzoW4xmkhGpkFDodQUq76U/7wJ7XldXzUHrXXwCQ/q3OV3&#10;VvHGtFCX11k0jSu2JAl5X92NtJHRJN1Ys9Anp8HuZjk05ci5MnSqod4bDx2lCtV7BteN1UKqUikt&#10;zI6QRshVY6UR0tRPVwRnI0pef4ZcqMV7NvuQqvlEg81943dYomp8aQCvWZNO6qxxR4oFdUauHs3R&#10;rD0YwNqyaF6hx8CQHzyQOiGp1Q0hD6aA46Uq6NhGpMlf1ZsDmPPgRsaryQ0BXtT90SiF+ktwB7s3&#10;sEwZnKkno/LgThUp3hfBjStN3wMZVvnORuiFjOaa7IS8gdR0U0t0+79P0wTgQ5iV3XgrkR6GUqNo&#10;o/s6XYR58/EWhaBQndtLKpxqP+D5IKwmybWz+mA2mqHc/D+ariYQF/ec5hqar/SPuXNvTU08Ga7S&#10;WzYQnh0++UHUjS/ngqXmDbYkFB2jF9Zod18W39lFHr5pHgzcn7EG9A1j2RwC83Pym9GXRfoq9Qup&#10;P4PQXYYeQvFIZO7SZImGmLTIxlVqDxKcy8gsOORVsXaDTGkGKKvWU6l/HS1gHJrRymTqOlNXCk3u&#10;/9QkSs1nnVmD988h5a4p3RBjYW6xh3v0f/w41Qg9dW+RevVxfqfhUGmAnCxG6jlXq33+IN1+QDf7&#10;0LskG2TwjucUgsvYSIg1eLADT1Q2eSAJR6RQswnJzHCW2rZsmyQTcGk4Qa5UOOVk64kmJN7G8mIo&#10;l8fqbNyO6jDijVWAqti7Uwd6Dzi9Jhh4OZNzKbT+SF15JhpNCcKbRFRW5QSNo1pM1c3QuJBu0KrJ&#10;swwJ4mExlL6oivdaUcQ21YCvnLBREPk59rKea5pn9jHMR+rIo+mM38V9lInzO8eqwlODhK+rwjen&#10;DU4RTDcTdBxemX+A5TqcY6Hr2WTRn41GsxF2uXf1yIOpNQuGF3otRBkpztxU8tiNYjHGMpVoPGU7&#10;Ju8M1jfxE8QZT5jpvvhqDGuGUkt4b867VLEauoc2MNW8SyywMA4rfmUZy8MoX/dFU8mDnEbAhVDP&#10;2qZ9rCfNbuvOEz7xZNJLk75bOd+mOF1ca2TG4anajWGqK/GZ36NtyQRkRiJTpfrn/DBsKOAxV0cF&#10;QE6EGOZZ1PbBB4D3KhCg2D2ZBKtv1ErNZsfRH+P2IA6RoAPXUh3XEdPJpQuPAwzxwXmEWXeCCel7&#10;zSNDuZSs/5Vrt6PGyHEvSh2KwphGONbMQ3ZUA1/WEwHrhH/X1R1ZCRwbxCbA1rhZWgtW6f1ijp3Y&#10;Oo0rVdNhizXtxmR+KWZCrU60E7wbsl511LO2317DMLZPxfEucD5nq7tzD0dKIvGklqB8y9cilXdt&#10;L2+xVsM7SV1rseRWcn6kSQjEp52kaTDUqllt/6rGxddnuTtqEIJ156fHjsjBJOOmcaUL6hIDi3hA&#10;uPfpZTKAxQa+cT9hEJZdUoW29i4AGju0L4Z1ZyFs2L4qt47XzEcmmRPt81jrp4DWT6s/GONa7O3t&#10;qdUNfOE33n7eWWim/o+UHvdiJX61Cv4wxYC3iTLTGw2Sf0Fb6K0lB1JvUxltTSnmNbDPf9SD+8Vw&#10;iN7PYsBPX/hVq6U9RtHZQcA9y06FYhB7rlfcoe6ZlK4OUhfvNdeR+pjAcDzE+0HtAqwUr6ZZZce2&#10;B9cvOBVy1D1eMFYtwqH6otUBlwI1MUcs8C9x9sG4cK6MU/XCt97T+XbW6WiNsJ7D1kD2M6eK/dIm&#10;7uQLx/I4lWRfkaGrjrawy7f0q6I5RZ013CobAAcXkpNwhftTewocukL+WnCLa+BEs40Q3oNwoLhO&#10;5c1+XKA1TYPluKgIZrhlJrHA7lpTwQMbHbhmHKTqslhksroiPY4SJRDlBQUDhKvt8b3K3PSQiM7G&#10;NChn+0Rz905Dm+SwTVTqUrib1YOZ7MQkaLj9xNXtKMzUL0YDvGBZtgZTt7+4G+cBDEJMpBGU7Ko8&#10;va6ygKKCxawtLFXH1kxbN+xMkl9oPEZT4LB9VDO3Kn0SNkJNxzg1rtm9dfFY0rFs9cYoSHOK13XQ&#10;vPgnehNhWmEARZQ3XLV6eixR2mnUqMnNSs1rqvvDM0txpfUfejgzpER98i7GTpq5UQ/KnJSZzWNg&#10;hsNf479RDVWvGT/IOjdjtfnMF356RfnH1cGlaSYt2YxE2EDwiWaE/1LvJtz3VFPu/Oels3YvddQI&#10;z37p4zvEUxNa/fz8JA/M7iuda/xJBXcbkt5vGfJyU2+okgjk6ZKM29y+Ap/aff8TLWG2zseh3n6k&#10;F/9g8O5k84rmjQaOYG2RY2HrylYzK6d6doxb7Fm3tQwH4N4mj6pGbBoe5VIT7sVnNXIbV/el5pTT&#10;vfPSUv9AGbnAszF8JSLfc7CtqSONa1vIbsKzIMbB1ESHRxpMcq9316FnF/7ZXrPkfV/irGGI8wk8&#10;YzysVoXIuU7niZKVRldLrEWPWFnGJT4g8YjEj1CZqVN5hxPLbuNIHYzynibEXT8AZPJLepPLYdek&#10;ljGGyAFx/EsVVaiJ7YrQcXNrJXxVE3jCvSGsALdX6K6G491ETJ8Ulyqm+1KjhSeqlQ3hBJA1xBaZ&#10;geuKB73xVRqODag1daxL2yp500DXZp5GQk+Rj8AZK20ZtvZfORE2/djedjHcHsNwY3P1F+qsk5qI&#10;aTsGWWmG4KeKk6TrwguOWR+46zRIRJ/nb1I4IaZDNmawDbycgycxrJt4GTVqMvNo1N1ZSpb7W3pV&#10;fRQPpMkEi2M7y8I3S7al1IvJL1wT46tyQpP0oNWasopx1ZTJUwKxWhrgqerL4G8I+qW0JMro3DDq&#10;LfszYqTzyeSgH9L/bWZyrAiQk27d9/AVbbM6FFKvDD99tmbC7N6sf7gO6hmjWduyUGhbxAHbkkwX&#10;3xGSC3XA54KK60B5b2x/KwpXOEEsUUjRnwtYGDZpvlKNsRz1hMLDdUizNPp0rsp59azU7OPWHeIC&#10;J765w7eOmiKAa+rLta0zvnpZdzjqSYwxW+tnpEzZ3NMDGK/khboB5qEZWamNwXl7OL5/bp40Kqps&#10;YlGX5YNPc0xW+AiwU3healqWS0lowFXvD9IB0fJy2e+/IbBLYZ4+7SMTPXVaa+upBYPIxNhmH7NW&#10;eVv/7NbiTpvCdV1RiBhkSRD7wJ2rs+AYZSK1YaZZJLMxLMbFFiZN1Px83LxGhok8poDcYOpw4DQJ&#10;e5jhNbrVB9Ryq1ph3HhsmmoHseGhRNr93L801z4dN80o9uJ6sM7rVwtxY7+us/02fGlXpBRTyOJ1&#10;+E08KlltMkQtMFsqqKu29yh32DmMqjy2HyUh79SvsAbyECS6jfVMk7c78QfyJNNL8O2kPwuTunEF&#10;2CIqhxNMXq8McRN4rb+PpmODkF9jWLOPGc9siqOMIIRcqLd4Zs6kQodUM9gU91lTVHmQ6xiGZTXG&#10;3n0Qw2LbuZP4tcVxn8sLcpouD9ktRnDvvTqdaeBTi/UbpZOaWD+9qVU/iAT7c/U0udV4gzDf+FTm&#10;eTnKPfXwyyMQMQkX3cASsQGrbKyHUdtAuW9Hyn57lJwX8Gvyi2/K1YYKQqvxe+yphu5hVUt/7E7r&#10;wrXPU/8Q483UEdXBMewQBa2Q5TurIfa750R1bnH14Y3avW4BXyxj5tz+A7nhy+Z4LsuxflOQgBa4&#10;BrANGBBP+G6wa5KgfaPfWyIBr6APzy1rNbUiDZtLSYSUrdpiVouHhkjuriEMxr38pBYmfvDz6cpd&#10;3QV3IoTrdjLSW5VnB+0XEEZLcEaah4YTZHL+Gz6J+YeCKvNqzPI5s/c1diybIMCydf3LUlGqokel&#10;8buGVKOu8ZolEKC7LVs39qu4g/Tig2sSbquNACtTqprJ1fpemOnTpMz+cQDC4PxPfX5+3h6Ab3+A&#10;n9E3PmG66c35j1/VMVZ7BB3iwMRAHT7FpnHLRqdq7THsLFzftRxbipQIxGNY8QPe7ffyhof/UhVK&#10;+RSIECgsgvnmWpPOq4pq+YC0YJ8t/MCNwCOWfU7u4KT+AMtv6nRVAyrljpBKdQHwfUnkUujNMCBj&#10;Ed3T02fjUwvEUdWRtmvBReauW1pXElKNc1VkkQy2ai9DPVj38OHw3XM5HD6rGrOYXfotycXODKlY&#10;PsuRwbngIxuNvlj2cdYwdbN+/ZBGbasB4aPWWe+0fdhWpIRoNUEd5ygh3FtTDG3m8eCoLOsoKZ6M&#10;2LCuUGI9f5Ukp5QdWLzoJnCBZcXVOD6IMPEGfqXabDVYRz1ywubHwwhIevMWTGpc6oKPxgPIMhsR&#10;HoU0Gp2/+XBej0YLCqJ8OZayilZ3ixzlXpSSB2PQ2Fz/tNuReNPXfAbk4iI7nvxZozEy2FrbFPO/&#10;NCjjbVFtl/bqpibeYyh6JQZDgLpwD8vWOdhpPpm5CpZqsVM7Q6UtZqN61J7vnrdutkR+lwcp6MVl&#10;md2VTXNhHkQmTTm65rZ7BFNh2cKZsujexmAPwxH5xCRnbmU1hupwvT38q6mqa01WbMHjt55vpogB&#10;bhlYjbL4Ek3MYs+89NASOtsYz3aV+rPZlxGupmliTQy3UCVo7oRv/lpjL/7S2Fm9R/VCbq52bSAM&#10;hkRRCXFQxzMkXk1qTHbAelhK2UiM9fyq+MF2/L1gCwMTNbb0BrerWKXJba1wA99Hw2qBeK556mQ3&#10;GvdGU2Wd2IA+P/kiZSdJJ0vm/jTG5+MMsdecRuKBIndRNuvxvmLYXDc2BJ7qq8wRXdcC3Be/3mfY&#10;FU1Tajct4JAQQ7J029Xx328XH3cwEgRG0sWuLhalBh2LYW5N9Ey5m6vhJb3Mt+CtbgeT+h/NZ0BU&#10;NwB5dIp0NQ/ry5U4vmncUB1l1SaUW7cyk0Zm+SDjkJOM2aPGZk6S4/5r247ZqHuNyzFfwljeHu4h&#10;GH9JsWGcVyu1jqtbH7fPKhhsubuKn2R6qVKH7q1HepN7O3nzpnW77VWv/ogjsWj1Lx8vWx5zBddA&#10;8QvHQJx1DIvlzLQwtY3KMLaWl46k7LSDQ4m8sCONPNQ0LUOkeLi3h4m+aY7e9Q7Vl1qei0oZrrt/&#10;gGVK/6416ZLj4KuJemqX/ql3KWmouDe7dT0Js0c8y1A4hIa/Nmnqmkvvj4ZD06tW8OTXiu01owiD&#10;UknPjF6QYjzbj4UYJQmWZX4wzBdyJLjmL1BeNc1h2QPiS4zasXVZl5IwXJvmo4Yy1C5Mle8wPUuD&#10;tt3VW4nDpDfRmNSaVJ6OP6OHp6iYQtPqN8P37zNHxlr35j0xk1d8eBYdVwHrxERCIQ9DqvdIDGvT&#10;bPNP5BfWVX05/IYj3IwbvSjJ+6m02NJrjF96QH5hHDYuMb6ma4k25wNURY1uUyVVCCMeq0cwJ5np&#10;qYcr3MYbvQYCGM82S7UlGdPGl7FrLBuUea0jRq/tjZCGPqk2C5dC8/nwlUiosuodjuWzJnSWt+4e&#10;hGvtSk0vJiMgoOXQw78q0QRi0NgitHGqy1mtsZLIgkpceJxLC0L49pUKN/eFpVzLxy8LNKSaFK1E&#10;ermScSw5yaW0K4ZSaHzgGXylKhAKcB6X8bIgrkE/wN8NxvlSMeVcykHgEVboLY4Gr2r+ZrM6HGPm&#10;9M6n24M6ueNaNS0oCXx9KXO+XChqflszdh1nbOalJdgzdB85Ptlorx/hdVMk/ZDfY6Cayz04bkoU&#10;vF43JHAaH5BCteIK0kbDu+fgLJG2UUS13sogJYee0Ju1vtQH6Ur1Ewo8at9rm+OE3aCkWn2gMZd5&#10;XG+/zjRDqJ55w6PcEsraNfeBNbudarb6qzxTnQ1LRdM1d76529r397oE3nofz2w+v3b17QdXtHO1&#10;DvkWDOWraQAiwvDlrq6/nMBu+2bivmjMrzqOh0PX7CqiWg1d3MaENQo4vmcTDRP8Ko0xQt9LG2fu&#10;xHseIqdSpgipKd5nBUMR5Km3j1Bxv34phqnQasPtv6J8idhMC83Y/hl5xcXl7spbhOKDBgFcu3hT&#10;r5a7Di2RRrMvbX0+mSxn6tyh5iO9MhKq3fwGq0fpbTYX+aWn3FIdlsWVFqYOjA2YM6G1R4Gaz9op&#10;ih/beiDCFR3FdFe4bQo5bBYfqTWs3Y4r4wqfJ1YeT03vKLdKqjBXz3Dn94uJnHiMg+otrX/4yflJ&#10;Xdcn4csgEXPweOcW2IV5effQQ5l/rKxmIofBYspCftPJ4qpre4b0KDpiu1pKI+hfKgBZJtB1v9Ta&#10;V5Xwuq15vrbHfuirneahedK47++auU0d1UBX2k2Z7QeINzIdFsQdg3Y0aHfPiZPenLf1ZPTli14s&#10;r6k7KAc/CRAf8P22jmt8qwarLMaMuT+21qusil95FuUE27WpxE1svgO05mQd/toG4vfVcXNMfL+6&#10;pMh5NclIGNCqJUsY1iwoWsrt1aRZPo36o/YfTY/0geD5TlPJblIQH3sqt8GXk+D19mTy0e6bWUMd&#10;Z0ZsBYsY4a+d8Ap7SbCdbqQzOsWR+wWKEGzsHD78e3W9bPDfyxJthIP2hEKbq+m+JtwHZX+d3Bs9&#10;A2I6qn17rTH3aOL2w8looNpBNYPxRKgKjDTPCwPOp3U/j47yhjgVZ5s2/swewA7ZNhydmUI2K6cE&#10;OW4KmdE50m+5WaYkJFJnwDhv/FPawawGzYsvm/ePlTwh7XF7axfvAsF+xKE4CLUUxkkvjDQMWDJO&#10;PlDAdH5DiahstH3HDrRp7c5GORUEpcvMVBjDbHWwwjIJplXEMD/KoF69SuAhP14NSMggEOO2+c+a&#10;ND1MV8Znk9RXEB5qt1v6cCcgrwa1q6/9lfTbqK0PBiEcw+7xAzpDwQp6WxGXqiYyF8ZOt2CpVG2x&#10;qcGTr5Ne2iFjTyueVtx3yEKs5FWA8I9mwQ1iKE8LtZI/mkFGUUzV8um2LOqR5/bPMUHQIqSr/1Rn&#10;CT4zdMUoDOoZwp3cPI/6hePVqoi3uIF7RefxiB9xayN/xVpmznZU7d6dYQUMo5dDJYvuZJrZhlsU&#10;MYpHQ9dxL6sbv1+6z36oqmDN2yMFLNvM58bFhaJQyehkTtqVhq7P6v4MHTHydV/TIiMOiDzqRCdG&#10;m2wxtyTBy/eugk1Mam2RUlN+VvTf6T1lhJa2ncnaQRARA7xqqgtdD57VRB51fuTPKbaqYNuSYFiH&#10;jRkcFKfNdJH0vgDNuokEq3p4MPkHl+1De44/PPGy2ClcE1Qh9+ZNoBNLe7mG6qwzzGIWSbhQDRs8&#10;GKt5EAwSiumzo/f5zXomCbA6RC//RPTZkaGTw7b9fYxnqXcLYu4qNRkcywufgJFoAOub7pHwrj3G&#10;JyLQgzWorge7bX3y5p/zUR3q/lWaJr2SQVP++BaX71iDt7bHKlSQZteAc+NEGHe4/vbelG7rvMmn&#10;cyQgJJdFZzesDv5fajGQlFSHOFxESvCFPNyNVGF1E5rThb9VTh+oZgW7TEC31GyW6GHUw0kand9p&#10;0jeKo4Fr0zkdx3jvQ34/k7jIfNm2LfLMWdYerQ35zMJYB41YSRaEcgc2C5kMPPjhkNuo9jb6XnP6&#10;4Ak6FmlulZUvmmy6IBjZUR5f143EYZDQvf2D2RfCunayO5iHGYHond5nhq/MkyHw32C7XJS4mHJ8&#10;xJPYygs+Vl1lW0Yd19rSKqdKASue685BMLAYXWMzro/9O0YNGfP3FHdgitdhZVVsFCIieevy8YAq&#10;7ut9Ymn0/EDQcd6ej9KgP1BDkiZ5D7g+soqFu79RKLgJNjbnbvmkOTkg0KTUnVmtax6vzEGjXOyg&#10;JzN/F111YKFJiQW3WvP3NJ/T9lAzkjWYOByfY/VZ1ht0Hig47OV6zNWNeodRDolHSEm7M/F8oIm8&#10;T2xajsFx3/VMRUBxekwUwMUIxm9RbXCBsr3HrxQsZoY7vjfZzpwb5Y3f+yKZ7AukWEVOcTP4jodv&#10;8dOKLTHcCaFPO+KU7aQJDNQ04/wMzWE+vB+4/6zxJP7xB+0XhRqIyUFSbIfuDpzcU1jXxLJwAX9Q&#10;9xcTojVPxpZ5F9qzx2DbBjDn0+yApFdLFjjwKGNxrJmb35U7Zak5b71rhgrsFCRpFK+7o9hzc/Ja&#10;jzIRyJSuFO6OU1C/Z/X9CbuY5rv5LtGJYj9OVt/uaWwIvoZV12HOmMotSaKvKmIWnRqJz2yndZrV&#10;u2QrYi6FCl1VfFMPDzE83B5jS1ePm+O5WhWbR8nsjVtMVUsl0OpIKYrz+ankuMV8uJGq03i80KrS&#10;tR70nKK9+V9Pd62//Owj0TZRUtNsOvky+L6ZXQUZZxr/D5lRUCJcmfBqe+3/dnQmFdNxfqbXekJS&#10;xLIcTbFNJmqQwE4sd+HPTX3yu4bX3H+09+w6dzp36VJt5KrD5Gt9MNt2hDvpv96McB+2g2aHIz/G&#10;noAraXznPrfL07RflLe59jVzWOQ5tMxqGJssLT+UbFzaeexBspqSYJYI8dtblY+iOYNh943c0jAe&#10;ZxPoE/4iI+eES3DefP2IwNbuKvhlv64n1uIMxHX6Yq01c9eb661XantoCveM+6MbKq7j19WoRS30&#10;AOg7SUsmONWuPiIxnJlGIlRlDKfCF3nA0m1Xh81nv+/iHsGZnFlcswqfwS+FFnLrR/Neo2HAk/O2&#10;0Lujwl0Lf9Znoq57j4gyfgawB3dkvr5MCKKvSl2xlFm0lZwKEjIrmXDiM5Q61PG7fg7Emu8ZlxHP&#10;hBwFcT6KbRzLveEY1ey+xZ2PcO3jud7k7PEWrT4TBmKaqxdSHV1fUjE/CPOwnNVpHw/DzPWy/zU5&#10;va7JnpLYRe0c3EicGrPWuxXKrCm9OyLWlJIX+adk477S5HC40qobtDK3t/cezUZ5Rm1E/7P5uHpS&#10;ewE64lJVghG3Z15LPSg2Uk/3qVrkYPBFk7sn10NGanSzTsAJIZTdkkqJW5sWhnLz7DoYf5nDj8aP&#10;wZzZ1ZHfZNt2ACWsK0i5mUjkOW9/KQyVCO/vEXEAJwsC5zlFXTXp/jkgI7eoV4VA/vI5XoX4gCjM&#10;2sky9NWFLV1dATBHOY4jhU5U5ngvpcmdCHoAVyxKkeW+GtqDuK0e4U8mbVvvLdRmJzq5G8irJP8a&#10;722fNvdNc6YAx/qCFYgFRhZ20zVoqRuml3ImrgjhqiczfJD0bsBJeyCxqL8s1dKPLFAG1Pzkbym5&#10;4rdQ7zUZZ0qesbJmkcQO4uzSWTZ0jOdKYtuGVQxG7qvEBmL8CyF+/w5WRbi86IjnZmvun+/RpKf4&#10;mwQ9qX1KjZ+vvDx0sl99OmJyVyOMiOQ31D14TGHRc/GGEhfTinxa4Kigh9X0aaxmbvIGWJvdMFdZ&#10;zLOA/wyk8a2zbM4WkfHbVaXIAdoe9nCIceHlBZGrPZk7aFHfqBdQeKwL9UVQX9vrxYLQ+UsajNyk&#10;X1+pyifhwvtZuI4m+dAK5xKRQAK3q/eCSvS1azgwRYuNMJ6KI7jsmBIBrCibx24HsmAJfC3k+PVz&#10;+/u2+q5Jebr9wsXq443eonc8ny8w0qjoovZu2lt9fBjE1BIx4z4czPp6U/RkUocI+M4J41bepXTE&#10;YrtZ6X9jBPYIZztbLIUUglEMm3Ra4jrh38mYzRzn4Sqqh1fQoQhpWGmc5bVmEsGgUtJjlcC7Nw/t&#10;JG7VPMp88kXztZ8iy+UCIxJCzylkToPliOKXJsRWqZ64dqEWPR82wPf4OPq348reVScPE5bE5JNe&#10;J5r3YNPq/DRiNEuwOkoo99Vb+KIbSiHSrDKkC2HTw3vb4zOCpKaoVrEZesGrKkhJwWX7BWCqN0nv&#10;jlOlm9OcJ+0k9PpLMJ7NFOmndJPKuufbcurqoAeqfXGjig7ZZigLwxpGFTAD18g27DhbqptilQ/q&#10;+dg2cyj9sFnt4antWR3x8G08HFv1x2V5V8dTN9wHaJm9subpq/OdexSVux7oxQmS1FpKjvLWdygJ&#10;t9Ss/wqa3TWacNiYJ41zMv26nUd1Wa53TBpHeVNC0m2JtPn7IGKTWRbn0sfw/FQVvy5Up63XIGtc&#10;Xalp06Nvvp43C8J9d4NXwUX9qPDPlDk5joSaAUWRnN5nE+A1SAUvXgD/QW2R18+qFyR7EOLTsfWa&#10;eHpSSTN2tNL86bBjk1RYq1d3YM37ei1S/0JVC5ikqNQhwOPh+HT/vb/QRG1vYywav++bebW/Iysi&#10;X7gpr4PfiyueQN3je27kwogoVA6EOlqo55qIKLRZEYvK2kiEY3E6JFaAESElNig/Woq1vCtWLEXb&#10;2lmnZMonsCCPMrPbci//Yzw8VM2P0L2MxZaZqypimOWpzY8rh3OP2e49nKK+8MvwNVRjleqTgXpM&#10;UPzcEpvtCK1g9XLq8TE11LK0oYsoXHvzd2ZL/Wpsy9jumLID9v0jCZLyw3AoJ7Shdh55w7gS704P&#10;kQn1/N2SRKiJBqFMO+Qt+bsfT8tyCftxgc+JYGvqL0QghNnItYR0Ib/GRKZZejj5uCAm1FsVxDB3&#10;U2WKproWG2uG9c18dUtI9bPK/N8pUh+dkgFk4MUfRoTf4RHH2zgMi6kNzF5F9aUsW/WaG2zHUdF8&#10;Hkjd9r64Gn+tPq7xhNBd/XRsL7h5VJOMlUZF+fwp7shID9X0ZVhmMka6gma7oqxnzaJI8ZJK5luK&#10;jlq0zxHbKTWpnnTx8H2sps0TxXv+jQt+BBsyl+xFJqxV6YKbyEN28V84GprYC3scnlqMsptSBNG+&#10;BrEaTI1k6uL01zvMEwJsGGsSJ31UY5kLYcdxpk31gn8SoAaxLffUdVD6mpV+VmGloScWOCPBaPrP&#10;FeHuYbPv6thoPkiZrjSpeP7T9iCUzditJk9F6eYPKIpzlwju07ye9cKd6oX0Rk1/3EOqyrg6bewG&#10;uplxrPbm0gZSdRMMm//CYfjvnHhbAGunO9YkZo1knjUSECFGhIvDMqVDEEFkcdmOYP3n2QJHc3XI&#10;pQ/j7eGDrx7np+2wqfcbd1X3NQK3dekYgV7cua2PJUYDb82HY+XONFb/0pz9mV+4zVyKuttrYSz/&#10;WZf2J9njZgvNOZwpNYGuGI5/qaT5ZtFs2iCkn65Qi4F7U0RFGugQ1dDf3QX/2MSjSq5aDLEO/w+9&#10;VUEtBiT4cbAWrxsKqq7GdazGVVwWTZ7iStqiu78ZYxuGDSN6rwn7HcCcb2+0FeX6n7X44J4oQqLo&#10;YUiJQ9VNCfFTN2trRMKg1ZexqUsNQYi3bXSp2mo8Ja5cIgouLTXgHX4RXv7yIIDxQVFt/KQni0uz&#10;zWJZ7KpPjd2egtJ07bqZD7CzahRIyfkcpfJV/ZAdMUKI5WCOSYxmjPHacYoBTGUHZ6hw9adt4IWD&#10;pBHvErxrTg7LZGWvP1BzGN/5dbNrHYf0t0u0IwxfbOU41BgTTNbfrmNGjr02/uAG6jKgONpUR5Ss&#10;MVh1/4eyPzyuyq9bevdxZk23VbgBI6t4ivWTXWlqKY+i3GmCar+dYjv1jL/DNItn/vbZ/gaZYJ2e&#10;FjdE+tWTJCFXvItyh4RCgzxsH0bM6VHvGWN3XaVi+JpHJIbFrR2W76MaTDgipiPoJYrr8PX7ajTZ&#10;B8+4QCtJjjXiOB7v6Nnq5O/QzTj0V4AseXCr62P745zs2OcZS9REV54yb1zjrPzB2tJI1U8LkxzO&#10;7KYhA32tM8f89PKgTJy8V/0HtgMRrmIRfLhv5PJO3cpf46mpN8NTWQTkD4as9DVPerNXc2mvo5ur&#10;N8ozGYMk9R5wPGBXrho8X/otyohEwvzJ10EGdlc2Xrclo10pe+ULstfzXKiLh3Z09utzmgzDsXs4&#10;PLXB2KU0P95io9JWbKFRNR9DctUipXIf+/f03k1jxIMw24F09Mx5UwURjONH+JV3h0UZ/6XwRi6t&#10;UM3a68lKHrdXWTPFwP63HEv9wfFamKF1Iud1SmY4fkdc0TQ/Gr0p7/hWVYDxDczk92bgsg2bTViu&#10;A0He0UIlb/+Ewjl4TOnqU9r3fqkqHwWA7nK6lcSxZHpcvkUkKhkrcZO5zmtbZn4hG89qRPpZofc1&#10;f4VPaT3TxSLZHPsfGI7f+p9FMy6DG38kn9U/+7j1d3OwJPrxw3gnD/3q47DEkZfucLGYHZR6Aehs&#10;RtlT/I9qO8UqwqqGqMlylJp6M9/Putqha0Xfu+JmzGWMtQPHegezEBTvrO3wH5iTPZlhPu/8kDs0&#10;mr+l+ajWZa85Tm8A7K6/8O1c3m744P0CXVzP0MdFIg/sJTLL0A5caOdzF5cKpOIMxnCdG3y7XFtl&#10;LBmzHWuvWx3A+ZDoDzlQsVPnqtxS15FlkHlCboiRIvSURrv1+MKyBtd+1Wi6/N6CvWOfrh/r9FkG&#10;4w49HXvEy3VT4iDfEO2hLJy/my6RImRBWhh791E1pKgkYZv5srV6pKwZyEs+mXkNXFxT7ggExGJZ&#10;mhhCR3GyTpIG5rPvV7AW5tiOz2iBeSyVu24Vww75Xac7X6tyZZZeJAnzeupUpy3bjBtvnSY4u0du&#10;4eU3vnDj96YmxJHNla4N6eG9XM/Nr0s0dow1O0ORYJ5UMVeg6Ah72YDkP3wtXXHkb2Rc4fGxz63V&#10;FKMprJx7XBALRdW0X9XztkHvmnVLo3o5avEm+rVVEdaaTMl0uHqw+eP7j3nsIvfITniONyAw+vjU&#10;OcA6qrXV81TqaAcZs1ooUbRe6w/dQ4bKXBZ73ajXdJThOobeNa46TwDDJQqMMH6Z3GT2iG+U1FtU&#10;3bbrWUpztB5ZMEeWOdv5W72hqfx+ZAznW6jLko22LMtvay/evpkJnZTtRscbEiycbXr9fBV+Fi/p&#10;z3wJ5G6eZR9gBiVL8Ia6iBOrwyRVQfIdUagUHUoLFxjVcRvIAFUPq5Mjihsx4v/+dqUwC7t4iXFW&#10;wct34ad7sfv9bO8iv2fqlT/hzaYhy8/0hfZZ51HvGr7PWix3/xlf+yeh69XmZuOsiXhyFqsRRpUR&#10;Gqwv/lJq24NPsOnqEtl4WBIkkSX8g0jUaYSCruOHN/7QOqbYPYxfbYl3izq0wZoTrD4ws5GZNMoK&#10;xh7ASJ4UpFLAATwz7tFo+mtwXMpj5P580WVeQX5s2Qr+sJdC/ypdnS+Xg93Q+pf2RDVFV/KgyYvg&#10;m0sy5EEQF3jGRWWzCBhjHY+6m7V35pb9TMaV6QrOWLPYPeyaZUIR22NX10AqFGqKURiTNNrmPG6h&#10;dBXc1WnC87yZTOqIUsAIDwYHqlQ7O+eR0BWfUNe+mrprSbE/VYWVG4ftIw3f0i3ltUl6xfXRBdqt&#10;m9a908dWrWIJkLE4xGILVT3iK9ev+Eu6xaJfHRfExofx4Nqq0+RY1LF+uPBbbZyoFeNF+b+Cu2v0&#10;hqq24bMN+NMaDKS3BOe3VswjkcvbpKgBljZ/GKjaFsPFvV7brvfC6NvlvfFldFYpzoM1E1zS8xxz&#10;mY5I54vJa4reDQwqb4sw1ZuOMCKL6I4JiJCJFm+h9Q+XqAzUxQOBKHpueY2vkcJS7wlW0SRIQjki&#10;G2jFOAz4T7+MIblAfE0ebGHscaADUDwbaQiB0WtKRwqioc3sd/Anu8p8R/PA2syqHzuxEN9XcANj&#10;Bxp63av19uhwnK4ob/u48rJ+mkuQ54QISTy+3IqMaS40GcR2sSdhyHfpWNaWbVpp60hp2oPTHDiX&#10;m7hxkuOOsp4QuvL7OtEg9oW5awGNfxA/Gs/XqIAb7PWLIExhVs9G6N86LntTd1DXYTZBVYCz+o6h&#10;9VrEYfUcfdXG8UOJLs41gJlNlplhNLOWdtN14KblNx5D2/D2GrR2vX/E6esDcsj+L81mYD2jMOZ4&#10;Emhjs1zoCY1WQ+n2sRUgOpuliatfRkEj4NXEgZ3k+QhadTLi/D5ultMwvPiJF4O7pnZmSbDdyBjP&#10;hsR2882NWMOezYSsCXpt/hTbySf8zM+jyi9RSeQGjgkXXC8CQS5FegFSrSBVvmR/PoDBFk2RJhQ9&#10;q3wd9JPmpIBLPGp3vOWbharpjv9bPTVNDFm7eCaxTApcrLldc6Mjtqvzs0KwLt2bm9+7UfE8jBVD&#10;beu/0pzqp6LWhLHqAORx/dIb69jS/APDvV+4ND9V/alWKHWo1xn8IEJEG1zIriaNGb8fv63e/vX2&#10;r/GaVBv9Sm+79fhf3ea/fv/evR7+a/wXO3xJef2H0fq6/+tNHfu/JscX1YbfmIw2ummLe8NwNNlY&#10;z3GcabKap3pj8nYj+K2xe9tsFG9n+cjNW1InxXAj9HOCI1ArE+e+ThRcbUzGzp36qts3Gm38/Vfa&#10;Hm9UP1/nN151Ex7/j6g7Beo4/mtxPjrZzf9tucHfH7oJjDtqgmvrvycbYcOfXlZFfbpx0l3kbZr8&#10;/a4tNr4WHccbzbSY8HjjNcftRjss3CSW/8bx5E3zV3LlW879n5tSVxxXqb5HweLuWlK10dQbu7b5&#10;SmVxOMYZGidft82vYfAb/TVDk5eNieZyHnQJSRwG1i95f+Ox3ni3UZflh//WJRg5smGjTf8qavc/&#10;z/H//6jp1v8z9L9mydsYVsX/bkbpP+b7/q+iRYmsz8av85R39PZuGIcbaTzJPFWTceNRDb1O6sTx&#10;sC4nFDS9IWKoNtkhRbMYpG528f8y+vu/pUkZv02q8y6ho8JtNOONdPLme9tWYWNcbjcTnqru+BHH&#10;Zb2FV7tRnbdFcRvvNoaT6u+N0Th+y6f8V9HfmP3yr3KCovt36m1cU3Dr8ft2gnp52tqoz+E4dAJs&#10;q78xiBuaNftfG3+9ffvuv43/3nj319//shP+C+nt27/Hmgr+v7+R6Y63muNbk3y/fbfxTqf9xZmi&#10;jvH/hUju0b/TayDwO2bBg9ojVFDCUVEd/THhotF/Hzqs91V9mR2wssy1hnhefEmWy8bC0hQfm1dq&#10;id2WdnLobT5brjZvuIy4qM5szj5ouL2nPhbVO8U/9lUzL1+2y0JzU1irgxxSxfz+zCqayrKdtI92&#10;XlSPb8he1TN37ZWqaVJ7TvQVRkRedbtLjFjjdBMf1Bp3cf7yRu8s17yKbRhpSovZ0jnNRaQhdfjB&#10;auUkdlgQJN1FvcFWD2Vg/Cae6uismxS528iPaEv8bQUDLPT063RtrH+ijGjeZSGkFVEbgCzz7YSk&#10;FuJAK8GqBM7SX3MQbudd5M4kaswkvlETr9pM1YJjjSIoZzV9GBFd+NObS+I4ouWPE9IFvx1QGNhF&#10;eoRct6qOUbRFPEAcsFSbb0iu3z6qqi74qMGaqT6vJ+2HkzS4U78cdaA9n5ADuxP1dukFtdpbK5CW&#10;oRcswrAWTe/LcqHhrHr3aoeLPQ4/w+APVPkK5T+r/PMmf1A1jQUOObDpyJD5fbV8ZSO2uoSMZk61&#10;83I2a6V0UnJ25FtJYu3kLoW4RNHHHsHEnqb3RBqb5uNQ1cBxS1Oc+3h5euPLeFimr4RWaiqTkAdF&#10;ejaxI1hEq3cGduQXQbSZsNQ/RDV2rh7MVhJetVUiy6OkgWQunH8atfWo3q39JIRznXCiEb8dxBQB&#10;1VNZkeEOhRb+oXDdA2b+tcEvt7HwLOx2CsPO6J64Q5Rz1siy5qs/dcTpEk772L6t7NJ8LDWn5JXy&#10;JZ9kPz7r2A75VUtK8fNCDWQK3lSlzJJQb++95uR6V+2v1LSnivZShR8RYmcnuluUwXGpOuQ8GECH&#10;4vUO0WmSeiCaVSQb4o7mUwSPoJckqQJUw8bq1sX6rr7roS4AXD22gHt3NJvN6oN6MMIlQHUE8mer&#10;0c1V1VpSPISwRhSoUkRVr6qt0gPyDEa2zjJ7ZC2HWV/Yg0tn8JQkdKMwpBZZVRJkjS3gLI1F7Ehi&#10;ymnrK0O2uU7NUqy9LjVvaeP1DNusVFQktoawbgjq2AQ1TaMrxuNfx3rDXIex31/xXGzeSGxtkEE9&#10;Dz9KHQIETovT/ZWLK1W7SZIFBlKL7Ku6nG29Gn7glmiDK5KvEhKdwmCQNGrWLeqDVC+R49HsYPFJ&#10;vT31fvCwVNVIg96QNLsHtcmoQqWwFjevli5R18qglc3WrIkW9THMZHCqM21LBesxda5weC2/JnU5&#10;TcDYHieyet1dr7rtbs1h07z2YU+n88ufoQa/AqepClvuXXzP+9a7tBq/ey8Z2uJnPZpETwI0nd4s&#10;9ErL1XMT9xvTmSAK6peX8VZtNqolJN3dTu/IFIQvhGaBUhghsweqIBfgd7sp3h6M7ibziya0qcUi&#10;1oN6hCjXadrOloI0PSwepOK5wo7NkY4AK/vmvinJMZhyb/WgBltHvyUxb12sx+Ps3e/Z2BxpTSN7&#10;fi2lMLSTFca6+fMP6uDslIfaCkzX5q8dsl8HsM7JyNuobRSxQax5QnN/G5urBIDHR2WJVng+3Zcc&#10;7698PD32U/Xp9oefY/xW1ujhRx6Yh0aUGnX1/Xo/m2IDGwT9EAlEzJBsjzr4UvvFw3xxDEZTL/2q&#10;vtRBvVFv0u6ynXxod5uIK2FV0Sk996WC050yT222UsJkGX6I/6w3XSO+/A53pu7y/fdO3WYCVnMA&#10;hJiq6/4PqetTIIy6Kl5RB7KRkBaqwi8D2ZHlkWG7/ilJt82ug0ggZyJp7aVpCBMkiPHWxuNxvJE1&#10;m8Z4qIlKUlkeu+ZJNdr2UeGPruW5a+9sbAcI+KiepVh8X7qHeu7S6MrHBYK7mD9N4gKx1BwQd7N6&#10;poY0X0/SY+pN6uWXVH+6uQ/taCatXLcL4QwJWtXtspTiQXhHKOYmkIlz8whd+ddf1bY9oX314Gsx&#10;Nlc4I2aTO2ca/lhLaYfP+vQjtIjNK5GxwTfrjnTndek6YEsSuhQbFpSTj8yj4CusyZ+mOVLEXKB2&#10;j9RbTFoYfAu5E++Gi+OC4i76qJlq3TCW7jmeogj/UXlVE1QKX5/C8aUGYD3b7PfRT2tNsVkff8YC&#10;luEk1dLUAiqWE+xfz61Se0I2hNQ/0KvrBxpQr9lM25Aefd0PbvBlEhZvelwoSy93WqCC2UZdoIld&#10;qNziQa2NeDdfx2/xM9c9aHnIM/mjPHC5BgicBbUG/q0pw90d/1HtfQOh1+z4nRfdWshp8drOYWSp&#10;meQRa71/oWzJPYme7HYGO5jjEIOp1IOqhrMIV29DfBrLjGky3GnceUYbT7bKh9v5zdZC0ybjh9VL&#10;bJyVXxCOlwaIjL9vFv+UDreDvzeT2iZfIrn85zLWS0xcugoOOf70JaF4wVb+8IdL0h/rvk93t4mY&#10;4+RLjO0kfd5fzB2A9tSkSU4hyBjcdEfwI21f+FIvuy3VP4eHkQQJXx7LltKGRpsA3CkGq+xHNfxQ&#10;lGcBCMl8h2eCVBo2/1dLpVhPx7XiVXr3Az1LAMp8AMpXEpFkmjcrm2osF82MHJxKiofVO9zgqTli&#10;QIaI7p/ePlM6n8vm4/XUpWO0a7p7lHEPD+iIkT/EI0bS6r4wDu7Dgn8v/LMPVx414h6IM4Krz+dt&#10;imDsdtXOoymx8BlsGNxuG96kF/xiLOJgicotLm7v79TdGg6wa/L6stemEnMrbzxoDCLlD46tVOqp&#10;ebQ1Fvw6hLsHP1tPOK38OFK7kJ2mf1c2O8e6S6jadW1glQk630a+XxeqQbrBmgBsnV4WTx83Nxt7&#10;AUF3aE/DFrCN2bypJWNbQszn3bDxkvhKbgIq8Fi+EZLa1JhISwo9pFKSCUX81we9O9ZEnmXPTXuh&#10;qUP8vIqrh6xIFcuhWlv/XBO7zUFZBg+0NUPEpE4vuxp0qNgZ8f6/EDhf9BHbya6pGBcvkd+En+3c&#10;tK92ITKycQSYFDuVPxvgYk9pS3tG28zENkm2xRLn2ORXOyZzv7vNsUJX5u3fpHzJ18uH7HKQ6QCD&#10;2FI4zc7iJEuyuDHnvuQWVVHKEVZcN97+qqa4x3GpactA7RI58mXQbBpRDj8xSI9nvZ3aJATL03la&#10;uDkya9bHlgJVzWUGbwYSy6WOIki/woy7/p1bpEk7OCDqGCz9MrUPc0IOINY7PGXx1KePxfGl/N+c&#10;TXgRLiqQ4S7qmtD8JQlWge8Kq7BlZVsdoQqEpgUWSkQ6TevmAQ5gKztoV7CF9ZtRK6n+0PW9VXOj&#10;MLOL21V0IdvVVU3pKsU6o6tfshrdlQCwHIM/2BxnQabYqUf3kSxc6fzGXE4X2gLM+JWl5i++dvd3&#10;GtBWxrjCZVqT5uXm0fWyBO2qF7oP6VkxHDqWFBsA+YCve9eC+QCJTQEz94g9dAjw1cNkK80Gg9lA&#10;L4Y5cEu8s5T0fiOZOFvhtdg0NJaDJSXLFZqOArInFQz2YN3z5odGtqz4d10NILV+C5QOUqNNwJSq&#10;NtWcVUR3hR+kQep0ZR/oLHdS6BC2TXtbKVu5LGlOjXyH7hY4D3sAW+T5YMB4T8qgQk7eVpro4Qcx&#10;htktSXTxFD/zgM0lEPtcHWTqQl8sfXZdBTKiByq74ViaVxDVSS+CGbiXWhPnn0xM64JtO5moug0V&#10;cRfC5NMskAsmxzhujWo10MfqfcBV7C7OWz8P1fH5MTruu4yK5NRa6PWcIjateGtXGyaPJApDO2Nz&#10;PYwHDI5yaJL/maM8flnozUYKOw3m74hLWKKdKco59ZXMQ/srq4Wkya7m9Twrz9gAV411tE7z468Y&#10;N1DWK5Bk8DByO2b2bl2p98uHZkt9ooE9ERQvpANCIszax9Tr9RcGhqodbe45rNxDaE+kKDBiQJ3u&#10;VPfTXuGanWuyv5P6y5sad/gL1s+F8zdvas3kTrYtlmn1zEUoEer3gN27Xim3Nd9hvLzxl85jqC0a&#10;FfHchl5+bG3YlhmrLFyWlFPX1EXNf5BNbih4M8IQ17f/s5BKyYbRtrub2dHuynZyvh3nDTVBiSoo&#10;QLe8GEtvyGcjcP7XBWHa5nv0SHOLi5u6qkw/3b/sOQxr0jDTHb+zE/WuhB05T41fHFw7ddUlFsvv&#10;DAz1XX0LTuFBcdrdI4kDuSJkjN490Najlg+SfNAenCPNiLRvz00n+ES2EOjN9rdssJzm+kcdS0No&#10;4T1lLIZhdifg3x5EuLwipucFXautgAwPW/HFq9PMTVBGK8/21Z1iXpbkXqSr/P5r7oyVU3M6aAJn&#10;d/tukX1CEOqy3kTgm3nEGjBo3Sa2x+NSA/qrSgpX+PF40s7yFnjEGJ8viBIIUJWol70g5OhqzFPy&#10;bolXtryWewHM18gjUbK0stPGwA3+QZdg9CaDiTyISbohRgTndlT3vtT9yaneuO81gaHeMaWhimhg&#10;YMdp08sB2HwA4XlREX5go1US11Rq9j97cSJ0lucl62ppX19iL6+5O+MbwdxQM/i8v8id3jc1xYyA&#10;y7nSUfayhWaxJem0eNrKBne2g527rXky8v+NcrwswG1DNMTifd+TGA/Hmja+OXvCtmm0ud/xD/UW&#10;GAK2SiqYauTN2NWzj1jFOAj7nNjE0PgbENG7lADexek+8qdOZarSDOHBdMRscFdPENRWlZiTtozp&#10;n+Cwf4TTYD5qG1W9QbXzj7qRlO88NSnhd6sv4/QGbZSdw/FbNSJURKTr59K0imsETaY0EVG3ZyS/&#10;I4saP2A/er/u5CXKoUJlwYIVByB6/b+gBfuMMMmCj2twbj7D3D6L0lUEfqiuhxMM9leQFTOLqm0y&#10;Gq+ziV9RDo1DREMsTAGW8hmSa47r+M8K6Wse9i91IujH25oFAorEK07Q6I+w69zdDBG+9GhZtHFP&#10;c/OkqxRKTTL1pd2Kg7pfj3oeLdFfzgZfMI11T15Eu/DJz++u8IiR5F7l51/VdVkdiiXL6CUpNVVg&#10;GVoZOKvaKu+l/zQGSo+qx+9QUvDAyrRHJiEKal2NskUQhghLcqfDkp9FKOzyPcupJGs+mrxtlPlQ&#10;XtvtFMyRaKmGLvvVewBWO9J4XGkUBNEyOBegh3dxKnHW3FzxCWuz2ch3Uj9om5vJNDHZMHM7jmjj&#10;GQAuVa4p6ejUA/VSreMkvaA2pC6QY00HmjbPfWw/jL6oc/VSSjn1Ed4lyMoykg3hoZf0drxQKkZp&#10;rHu2CPdbMpy9NSijoGczWAzs3Dc/AwSBIVsSVyvUR3iqrF4Rsj9oZTK3VhOkZom3zey1sEWSPtD6&#10;/5YDHXFU6oYUMm5bmQeHQ6INw1jvE/ilGT/uY3l0ur/VSMNO4/7qwa+skhYZFfbN4amJUouTjFb0&#10;C5sLFsltkMyySu0lOoMiLqT4eWlXUB7oLW4CC9ILBuvJm9pN2pPUjkL74kZ4IPKlpc9HfYSZcoDK&#10;4Trct1nFwqZLNhGWKDeuevcepnkqQgXziA0QQF53B+1IzpvexNJBIvAJBQQXZEmbrPSPNWQZTHa7&#10;Sn7ItEDXyEeSMkrzM9pOR2wow7Ns/7Dc6r7y2AihFXFcDDVPCabuXmLZWLsnxig31gE1zyuPKRyi&#10;IxvNXtVMUARYNXXoJyo4Xs33T3vJlQ7vQY0T5qK1mr1Ubi3OrMZKUxw4nQguv04Fp8/dIbM9r1El&#10;SzevS9ZYTC4A3mpgJbfm7vOhq2ps1UcinHjsz8bqpHixB8CYHJOsDHF+ZC2VwqoTyvUMB3aGvGC1&#10;pAkHcBN0rybOFLJShPuPfG1dJ58KSV1omwTWfLsbcVQCnElTTQpec9eEr6olrBMmekJqeAeET3EQ&#10;EFrR8emtnz+EFx4Z1Dx+gl6hrGkeYmz1AuBL1ZDHqcaISVmmekZCv5a1Wu4eqM25mXzQjOfl9YNN&#10;Fitfoj4YtSeTVH8gbMbaDZLeKq5AQzWfxDBoGVlWTV0vP+ZSXxfVw5Yvfk+F41UpaBO+GtmgTqgZ&#10;lR/5sW3mLz09xPNCnSY1MbO1LfOmyLDXZS3q7UjX17fDWNfgqu/JifUpr+VG2UGpIl2vysCWHqk3&#10;q0GcayfG29vjz+akCby4erq/kSSjL8wdVd2klKHmawMC1IFGnKtNoz25A1ibBpGwFhXhl84NUB7o&#10;43oUNC+WmzcptiMK+7KX6qSqCat9X3xapmVAPY/Q0XPVeYgkv4IWX9iU1LRfmC4mQT2Y3eexINZE&#10;QZVcM8EraZNI6WktDBZtvobNPKetuwNZDHWJf0+2ADF7tigdO9YhXNn04QK5c481g3n3b1tSDlib&#10;RhKqdnDvp3yeHGzA8XC4/S91SkGCp3srAgqesCnP9F5JXFVCKeGrYo7YrhAlgrGtRvYOwhDqdKCa&#10;qJ+De6TYo28ReqLhq3r2CTAHg4ca+DUuqwbg0ahtT56JP8Knc9y0A0RblURS1TKU/FXxCwqH4lEe&#10;qm0V/O/j3ZafLqPe7aJwASy+WtBqMKyXQsQor/TUGQX2ZRBfj2fSoR85zU41+rczdGVNr6PtTQve&#10;fp/Y6RjU+3s1GQ33xIDOlGbOhAzvaVIVjN34nSonHH4E0CEyGiOnGEIxh+TJxGoBkvUAWHnqfXcv&#10;wUq7cx8GDzgZGhGtWWzmC/nD6l0iyAjlBqDYr/sHL+ftI+7aeaspQc/xhMOXluClp96ruG0hLV9m&#10;7mHB/ykL6GTpHa/xdHqLbKPJlGEFgyGENRXg09E9MYDCCRNf+9kQM4PbELUpcP+gXIe8/m2qxOPc&#10;bm51Cf9Gr8VBFwZKLse59jpXwjoSsnp+7c+lGAb0Vb+m6hNz23Md27amYyeuq0oCDdyjjQIPjQhE&#10;Rg83oohEvIJXdZo7DgfKf10dn/KwxfHUJb2Oy+uVs1a+y1rlwAwZaIN4luHUJ57T2Cw0c30ujE9m&#10;BwTME2KN6bOGjITlPOcLkq/RJolAQ6/ySX2/0kwiU+5CSYq+IuRAX/LQmrcUaMvvNr2XhiOy89RN&#10;K7xn6Fj//1d1YQLXUeejKc2q6H8jrEvmrUMtBKPcQVMSwwu2tAGm9m4GFA5hrvnLAleXBNVXIVYI&#10;ghxbHRARdGV9xMoNjQO71FA6GRee0waC6KW3qhAIOFvhuGmuj3ESNLmD1Afwz4+lxJ8+XpIj7WQy&#10;6WEugesxhLtZmg3m/fnNhKhbE8MODlJ/NCAGn5y3E1RGqpsJ8QbeSsKoqbJ+TrG4Tr6afCDs2X9x&#10;xwjvA9bzkkhzuK1K4myNJKvfibRshoAsy08NG3rgNWAicJdE5to3HRGGOUAz1I+6IFgkF6WLmvGk&#10;7XXwVkmpE4ix2bKLsIYNg5hy0Kl6VqWmjFefDfkSImurQw/b/EtVPC2KGzXkEGXsIdSgJc/UbM/9&#10;za6MUbDJHb2GsK4+UW5tT0YoBUQt4GRJDnt4E03LPzU8iGCDYNm1asAPp+0cVYxCPvaP8SbVX0Yz&#10;VV+68rzn0gdVhqpuDVqkQuVDY7+kJ2ygKJsP/i+bQl7yIiUskE2OO1Ldu+GnWsUMhZ0gVNfFPsty&#10;RtjgAhuNmzNJtLN1HpCaynmf3yRCWs4FjKDBCRnCOpK3WR+dSW4Nci4vx1LKwfw1FsMj/1RYBXxs&#10;PhY4Fb7BSyoxgMTTzf6lmoApu+olKchZ+M9JjWgoTHXwo6y3Pf/YupUMllONmgbJ4oHJg1DFA+FG&#10;ParnB4u0qyr4enL+RpFzW06cP5mX9R2RnYI7U70qGuERrbSjGztXDkPQaxiHFjgbxAYGD2hfvaNA&#10;CXpS27SP7WlpR4wyQnaGHWKPr8Gez7TfUa4RlgNW6VV3KgN2ifKHmkN0an4bl06gLGTnrCiH9jIb&#10;NBkwmyYGWpLMJx4eWY+1Ziv6LVS/bB225QbAVVtcz0yc53zkggkCSANOQfNGMZgiPFyJ4OfhAJeA&#10;gFk9V3Fu07U85XowOPhS45q1E5QDyLo0eaP6S/Vma+9cnWZOVfYCUxV2upya66Z7Q9UGUVz0qvrG&#10;6WUxegZDUWjo0X//BI+RtMamuWC/T8qbNtJMmkVfrpQ9tFcVYjqZtQTUGqO6TNB/RXaSJSL1lqh0&#10;9oXw3kUpMyEhoGCAa4HZ+z4uwHlvPN5T6AbAsSl2Cg2i22o8tnrlh03TIKXqF8LzP19j4fCberaH&#10;VPtn795MSpQoCdcCJvSBWLFyb7YMMwp+bhhN6UpzBtfth/b8DZFGcu3oKnscrWvRH3351pAEODeV&#10;aPr6pvqe1IgFUazcD7GfK7rtaxqWz+c8hZYeN6+Vzlkq3GzxrNr9Iwi2ozmRpTUAahek84mv/35f&#10;Wrx9ZOGNHTL1AEmBk4v5GkWF2s71JsVwz7r84EJYwAHAGkk3xrKdfj3dX5E11TfvqlKVP3o9cvms&#10;kHf+VBNsiT7ohfrgua4mv1bBVps/4VtdL1EumhkGEnrmUvTr2cu19lAXWLfzk3/efDj/kPo6OBrU&#10;s//cHbRoF2SWf2oSOOUW0brmpgsUprrcXCDRGFznMRwmLxCPpueTQgYckzgzVLahhbbsHXko2XwW&#10;JFykdOXg5lPyAQlzzgg7LccZYPwN9O1+ObOM1pcwuqj23l8QY4iK70fy1VAhAhtUrblZzXbb43eq&#10;WUMDxXsyMx5K/+IPI82t+waOSDCW6Al/zrnizaXN1A7QK38XNHPGXB0xMVQ4Gvs4Xta7TzUNnP4B&#10;Ia0Hs8Eg2Xts8JyxfaPUvnnD0RqVoupNPI6+XyZiawhfOjbk11C9X/1tbO4xD17TEoH8pl6vXvx6&#10;zxMCjskViAjeTXlrMmmqBspkaH0zxOy0LqVzF14BVXLeF5LsawZ7I1DlRiayZalub8ofVURYFrMC&#10;y+7Pygr1SNSU8WaP1UPbBLjSUIPh8G/CiFMUAn5X3GLD4fe0odJ7PKSSkSkkS03tMkKFn8mHkKLo&#10;4UbhX6FJm0lok+9/wndWZXvbEuThUrSj/nFys/RpBoJhNGmJOdrWubsTPDXNKkTqgtUoVuFFADvE&#10;OEkzNSX3Htn0OZ/1IpyIHx6a8fgXvr9eaNJhI+z0kYDlzc67sE0cYuRECGQvwoyktSp1XoUdk+KW&#10;iuham0ByLaOWG+ycrSvucRCJKtf6O19El1S/ZS4uMiO3R8IR8Apozb403sNJ+wrAeA5P8m4RyS0U&#10;R3+52cgVu5U541c36iriY28K1AgtJwK9zZfq6sVBE3CpkLSAo1Wr1sy5l2TqdfLmAG1Sn9e+qSc+&#10;PD5G/OnUohMEMvLOhSqNqO6pBohrFqrLeyATuZ4mUdGsrtGVZuoMpawQhKvQMRQFKQiUeqmpqix1&#10;wNSITl8TO0ffBJwgW8NmkqqhLjlJzXHZH+wEnn2BebT5XS8EWqeKDZxc1rkjoBEX+UqAYTCPFW9o&#10;dPLbjf+2caRuujIpamJuniW4Kfb2YzVM7g060t9d4fynNL92z1g+COUhl5ltXxPQBbfYUbO+U11b&#10;qA/q/mjCWdK/yHLtHjF4rUYW1F8OZv+omm0yOVk2s9YglijrhVdy8u60eV+2QXGm8pM8++vi+iH0&#10;YlO9/8VzSdaa4utPoWk4CkX78JWe29PrADRToHBWjwdDRKfpjGzwrEehCWs+aPhCtlRjUQ4I7SDu&#10;Se4bO8whDYmo266Ta8507eoKLITvd+lfcyKG4zEq7itiC1SbMtnjwsd5IMzC1hShKB5fcFmfAFNz&#10;T/K4YCl/ivDW/qMJ+YV3kdTEF0LrEcNdYBvgK5edwUvn9Rct0nk7Uw94/InzDxMArzF49Z2EV/U+&#10;qpSIiLialZyNQSAbJcUhbhTn/nZ6XbzrIDC4nkpVTWAzMgkNAZjn1bctoWFbHVL2UzIkrMA4ewb5&#10;JKtoWJP9OW8CnRSDan/4F2JuriDmLZ9uwGYx5l/IMbkl3cCXYA5Fd1tsqWGuAj3csC3pA9hSAX1u&#10;0kKNSpNUbi0QQqBUDKDpoXGu9JWecPF6iuyimZ9UPew/9e5QxUnz1x5oloLUbyfgh9y2GDl0tMRW&#10;zfvnu5+u2iuUCbJrLjCZp3klDrl3gZKCpPglzG4jprDCpURwytyiLwA6/AwMKdMOTHvXJnt/JnWI&#10;ZsrIWcQshPV/Vt+xW8Iy27x8EnBKNNlWr7lXxSKymgmjo4tN/ccwvrhQjHGkCQ++b++N997vL07N&#10;vuEQIyoJRRnmi53GX7Ebmm/xQbOLbU3OisVDAgmErAlX4Is+IeKQjoDMwbqxigVZxJnUA+deqSYC&#10;UHeBtU6Tgw/nGk53ooa6VpVCaoAe9RVRo2lqm4U1BNw/7acrLqYvl7/+6IpYoUOa+HWsOV+tUYLH&#10;1qx8GcPXJSQ8ni4sgexQ9yBL0sf+JdfO1iQI3xxS6xw7Rb12gEtWzzpndiiCY1V+05BIErjC2dGZ&#10;NcvaySx+cgDtm995qREcqvVBR+AumJ1Se74cNEx4U8XbxtfLJ3mj0oVe7Ubo5WRvypCpAwr1xsFN&#10;Q5j5qQFf6tJZ7WMPuc0mDDeYdd2/67lZfdCiidsPiO6bcyjYpDfSDpqS7M5H3GEuvqRMsNJCFRU9&#10;zawEyLHy5UUdN3AmBDABlL2Diac0soDjDxJgWh3J5Bls+mSjZ/uvqNpCOJvU25+0FGzIK86fdW2z&#10;E0V71TcT19x2hJqSiBvGtgG8ejsnBk4KAjWMFv6GAJd6J2zuVIHxeDqrw3P00xtgUzO/e97CAN1J&#10;O9j7s3j4uXwqkL4ESEWzpCK6yBuhgVripBqkf53e6tCiZUf8TOfWX06AuD3/8Ob8pG1PBvMe0n2l&#10;OLAPlFwaZCENg4yoYT5oLKXGfUxwUK+UzsAoypJDbKiIctAh6nBipRPOWGjbvuuugFk98NWpm8Co&#10;czJZo4kQ03FS0S7a6a6BT/fetO9nRe8cym+NLFAOGWKUCVpCbBJvEG28a+4Py/Hbv8fNLRBfFHua&#10;7x43uFFXYslOKecYlP1DOUdn+3hCeHGNuJ7eLFaStZtVrDWbp82jaHM4ZkN1h3Aq0lBl8Qhd4dpJ&#10;0Gt2sp17g2OMxmhP6l5vNEL5yNA9XK5ekFqrhQ8L90A0o6y7VH8XoCazVXtdqXs5TyuHTO+97gDt&#10;fgY6ZFNy6itw7JBtf0bwDGVdQaJLsoFoU23pp1NZ4p2hcvEguuNQRnSdv+vZfzKoStbbiIyQ1V9E&#10;Gu/H6pGy/U5vWuV2fkfrI6LlkhgCbZFs8JfrVZuXYOdi/2ChCTORWp9KMJ72EFcEFg0jIcYp08ax&#10;zckuhZoee9i4NBi0bT+gdtVhGF9MjXP1CUJs33ZUf2m9+/QluRPBKiEO6HlKwVzVHuzOb7OeQF9F&#10;X6zK3LlKAOnpTXLztrXpm8Kw9foEI8Mtr2zLsBF+lpD3DMjXQCRvKCHDu+7GZoTTaCvbMZAvQNXA&#10;rrBtY+kIJBh9IX/43VzgP237PP5Z/dWiHAofyt1jNl3zUxOv6Q2GeLsuvsgRltGR/u1dzuMCd21u&#10;nYprrygjvlxxxBQskTNucZt2Bwcng9GXejSrw6Q9RoEMrLer2pTYON+Rzy0xli+MAQXpec8duEsz&#10;pZrUTMVpRxiroUMEqyBj+Ha6uHqyN60a5Zdk/VF5zCb7Zhi7HLH/CyX5xRQF7WZ37A8wTZOosWmd&#10;ZDdm1UV/HR8Z3Fy3mgk/WP7w9n/8RB+/c09sj/0zZ6MTUHfqh+a/8lD1jbRgKOJxXBEYl7E9lFgt&#10;BLJ1hL/z/ha5Qz8LCXJgwtbiwScEk/0aq9eftIo2UA8C9ESNG4R4mMHJASAjwiej3qjdwtd4o4il&#10;pyLgPzeqYPPl+36Nbpje+qWf5gnTK41JAiqeTHOPCzGWep0Q8Mk7w4kQPZld0xl4bkKW02SeOICU&#10;K/Zg5yhXsXfVl8LKfso0Sa6dI2g37QShaSCyFn0T9sj6Ebr5lXCFLaCz+au2K1wfxcwNYUb59p3w&#10;Vac0qDylbK7A2V6tHtKO/+YIsj5qltoCjEGYX6kKCkmXI0wGYyLjVLv9JwuUm6jhXZPJ5MX5U4Te&#10;hovOXuq2RXGkN7Fu7zXvaR2uNU4XlduqCRv1IjXsLjX5n9zy58ZPVJD8Md7wtLn4GngcPcLwKL9s&#10;1SARaujJ6jN4fn2S6BoGdlhOrmIQnWZI2xpR7cTRlkZ2kLjY/qw2vHyVNYEyJ78CfPRe78jtiBBO&#10;R62ODe7MIEtVbO/9Gv76tf2udMO3YPut8g3Pcbov+YwNvrHBJ0Cxfub0Am0zOZXRmdsoA4s65rL6&#10;7mWOKwtGCwB7CY8ay1EfALa5FaNWPvHoyxdV/ZwfqDP8ZIIA47C1xH+qFoK2QuuIClWz37jeSyDW&#10;vHmc6D3iDt/G5vy/dY2ewjpS/x4PZAYut46yY25wJqGmxfpVzTqwPqjdbryjEQm6aqaj9dzKWYqN&#10;NOn09wzlmviHXQDncXvvgpheCkPj6iyo0xRsJsnDYfn8pCC5AN74rNiZh4lbO2heXKUb1QbLP/C3&#10;eArzBcV3Fp55bMydXz6Cn7uJeMLgr7McyjQJYHZq9APRb5q0LcFxH6S/1NnOIdtvPuyq+aOWvr57&#10;lABTBvROpLqccI8VyXDR+F56Yosv+msaERc9IL+j/C7C/FIegy47EqYnDEbDMB+yn/bBJB/SSws/&#10;GowKg7WGyBv+kWs67N8GJl6HLm1gr4ed7r2/OCLu0TvgBSsp/AijL9S5DhblYCDC8iZwfyIa4ZSH&#10;2S6xbShdL5QlOMCuUOISxavhSF4jvDXpq1+4j8QDQJnc/90qNYAE3SCdgTYV0uAs8a0HaUbY7Ijk&#10;ZoPRqL1CPmcAeDf758MkfAFyAhEFeOB8XYe5V7UasY7ufqtc1dWKoUcTq3egd8TNv97/wqs0eTtr&#10;vuegIqP2Bwkfg8VA1J6wNcCVlM+2n2BSZyCUiZ2aT+hAz43R7KuroMBVw6kOyG0uvv/UcA0TXJLz&#10;Yvt911EfHaF3VSHI74rFzr36XEf3Vr1/TIAv49T6n2fVoDouELbpZ6UatHRzSbZtSWuwwio9CHb8&#10;Y/437+kl8WA3G6RB0juWrTVUIxoTbsTqU6g1zWnq1WmOdGsaEK6mSEYZtCQ+xBn0+Nvzu8vD5/2T&#10;o0aTMeBcyqFX1Fz+UDME7oT6ZXeAsezciPWiO8Lp30x98LGv0tjZ7OrQMpBCMq9EAiy/r7dSZpEi&#10;W3n0LcfsHLWeyPaf4Q9h2oFtszJKT0iA1ZpEIIr8ysY1ldNE/ZDKJ5p3Sx0pwNaHhSZSVS8nPb+g&#10;IC27UjjAqg6yrADlSbgMyd/dAjXH8IFV6ZlQJrXeObl7UJ9rSpq5+wCMo2tMo9oBrfaSUCWgiPCD&#10;KSVkIAxYFR5fLi6GLo+b0OAUbVfoPYGkfoE8+iuqIr0EtMNx7S0LHblu9p/fp2rNT+euSTjlhf4P&#10;6OspOY3Y1DFwttEE2svye1F9Yy2I7ZB1mDB81Ya0/W7c3O/rvcO4EFJ7rgzqDtj4ITq4RD0IUB5b&#10;pf5Ynq4LN6o84Mklu+ZWuAiSrDropXGXLybA0q2j3mKg3oKDwQG+WQrYtxrvIKT6nCy51RjzdBfA&#10;V//V+AQuddNz6ant8lAdB/As/Kn39zcgbG2NGSVD7d8gEw6WmrHT2rbssH3zp0s0sjF4r1bOiERI&#10;+BrGtidRN/iFpJHhmn/CldMELgp4rYSH2I3x+G7rufkW4+ctVHCW3QLw1OoLfM+PqEI/v5XILjTv&#10;vWDUA6OdG1+PUBVRkQlqwQAmA6QcEEvZQNQrLkRYDCZpmkb1f56fmw9cz9qXuWIOzY8Q2zRK/aV0&#10;ykD/VvYdo6tcFerS1Yu4o9Igm2D6q6vqxkAJP8OIxU+tWKuPjyWIjnI61J2pv5VdS7zOzmf+PgZJ&#10;XeTz8QUN9Eav9WHLaivXDUy4wpC6bnV/RAN9+8U/YW6oBejuGb6asGocSz/UUIMmPngifzdy1hRa&#10;Hjbz0m99fpxzRC33I9xaxPnam4LkiU949qBh5O4EG4WJggBK0Z7s3JUw1pQpo3bSw0cY9Ud9VPFI&#10;by8+SaOD0WiGWE9ewDq1WM7dgcbh6ZKuwoZSkAqUO9LL7WAAdzzGee40IR8pa06DR0GINgRcQXBn&#10;MOH1koprAcyycnamzjFUrClIB/QfrpAbQFW3mDvMcyin6KtucEN51hwbmoNmkZ51tefeWXKJpn/8&#10;QHjlEFujs2R4T29w3XunWFnde+LiVCXmlAvKVsbyod2dq1P896H1y2zwF0aYPZTGrZu0Uo7unHQQ&#10;mM/jXS9eR830IV2yNFcYETZ3AgyhmW/P1XwU6qsDd2IzoLbntV4ckuSNvKwkrGpuJmgOvZj0xop4&#10;gVrfN9yLi0u8tuHf9jSbIIQXYS3rBpzBq4V+yB+iLFSf1LdNIK4RFYgWsgk5ndyJ9LqNWf9RSr4s&#10;R7PLrGXuM6dTMlW4DSzHexc51tDOmtDB9uLvPCBpPP6IEv6JFj6Mn7F5R0Vshj/UQxBEnzob5txX&#10;nIUbp05+ghjl2xAHLFyD8brat1BaVTYI4O28xisIy2XWFAOcXoUW5+cTlESvloS/SfPRDDuXdj8R&#10;ONezZTgnMkcVo4hQNYC+mKdhIiMdobk//VZpJDt6YtWMt8thOZR6NAhUqaA1puyj6iEEUbcSFsiv&#10;HGQ20RmWru2y+CiIJNoGMcmWU0oqN5+s7v2VNPWEjtoOMLLRlO+3zZUwQwdZzTtribkiDtUOa7Y1&#10;/LXhnrkTU3JcusG6olxT0OuDzdK629ShMTfNgG4IJCSzwNkNBYiqE5pfckSTnVgJx8L1Q7ipR7KP&#10;qIk0OBjUOMPo37qd1IEc0efxDbgj5O1IXSiudkK7kIOhCd1k8bhy2FP87WNxdUwp+1nGi6+rkFp8&#10;CQTKHljQmCOlDcNP6dqyHdvXUnE0HzyvXNOuv3fL3+ep0icn8gUuNI3pFqhz5YSoKoKHUrvm+pG4&#10;beJdDC8ufpoToePjPXlsaGAkedt6pWwvmjjGwjWqCLgF1+lX7rbQ23HVNur0SmIBiITeYQcTsTL6&#10;UV6UVG981lz8rt6fozWBGNyM6qWb1VE+BRhaddps0r5BZNvzN6zfnJ/UBCEfbDqgwax5sJgluuPT&#10;/TkZ546RWjyZ3NDSqJ+wmmHmL6l69/4XEsTTaW50eWciPbC28lIwGbHKUKzX6w1t6Zu1hO1rL5+h&#10;cwgy7FRL74bsF5V1U+aIfGFFlNpTowd6gl8OOOXMWcixvaelPLaL0/1TvDSuaO0KzbH6TlDkT48b&#10;OcttiZEhelYrqOhFvZ+kG0m6FcqWGvQOVc2UIneiDstwlWb/WddLwo20TMur2QFW7qRtE7/zN29a&#10;YpB6diCPTkFd3bvzW3nSSzLpxflHVIZ3l2h/rETSSB4VKV8WqXj7C0ExSNAV9xkuW9rGn9t8TMYF&#10;I/pCB/OvO6OrPNKp3S8vjH7rCvCyRFyJfDBbS/2z+olYWwyCHCPBNuimlMpmR1ZZAI/HF0DaPCEu&#10;6pTCo0g+Y1wo8r8FwISTjK8hGwbNe6q5Dc25otgsxpRlVII26pZQAe1JEjiHESqhronPJnrdmYbb&#10;Yuwo6Sd82pMB0YfqhJDvATkiW0hYo7csqJmKrA7lNDzZXXGFt/Uisku97KfRiFYho4dk3b0vRqSN&#10;5gJRtAOWuNl1t7TWS0OF3W9KYXctw7aw/9upyhMAlkTqv5D8NNuFSMlxNj/5HaqbgAD5u1baFthj&#10;1IWiOnzjcXXaFLcoCcSFkuhj+VXOBfJSuKTqd4AHcee2rNdEdpVxp+YpXhrEQlTqAv3Z2wzto3uQ&#10;ipWduz5WKKKug9Y8Ut8tvEt36BnkmDC6HalWYjbQWKe++gbi/GkBNWeybQ1uNiYXdzFV3LU8im78&#10;9nYHN1N6EhwEB2K6afZMWAgkFWKTXuC1XR3SR//hpBzt5UMsWOUd+7cWRqzkuUnh/iahLFQ3NWgn&#10;f0XSvoYtm3+QmkVxKpDhuL95o+KoZjmcsGIRmqdy/1QFc7MqE34xKC4It/RK0bjyjuiWB6bYtvUC&#10;JU151hnC3S+vJog4sF67+u4SpyLr4clAc09oSiU8OL2tSTP9SAdj8OoDi+l8Cp/2d5flC04bwKKa&#10;Urj8agofKiqsbNNgqrEgPIkhJ0TuM0gCVOsMkVQqC6X8dju6PylMszPt7LWm0McOmEsih06/jmzy&#10;RZDNoUZHF+abq5MEUjxWrZpRNnjramKYHb9D15bbzbQq3D3iilOmSrZy55R78JhFii0IX0oJg+Lc&#10;qypRostudLgR+MBqrTQYUM+qQl+16X7xUH9R5QXBQ/0lXdWjL9YpZXagSas0jWueFiENJihq7GF/&#10;aZo9ElOnQjJve3ZHto5XfmdHvosGnliNt6FkZM5Ct7VeGl5afc2NG5YiAjarvCdNqfIg2MzucgYZ&#10;X05Sahjn/2g376wRZtMubjtCv1QDl0XNUhCq9rF2jgt5FONxcxuLIzRrgeBsXazOwrCYFWOZOn/I&#10;w4GSGpZ4XD21lWENMFAUuzpexZWEeeufXnMslZH1L+ECqKFaMH1SwIitxieqopgwDh9YnVPaL/UX&#10;34aggUlSIqr/6al3LDeJ1uPeclEXnWsi6Wlo4rMLzU4e4ZwBtAqKqtxDS+ix9V7GzeLnD5Lu9/K7&#10;5jFw3zelcoUKWNoYJTVx6A+d6Wou1urY/iHv+OmouP8qmHWCSj8RjiRTp+cZCU0vvGKuYyJrY5Zu&#10;wNypoQOPbTwmMC1U7UN+xm9E1SqWVZyOJKka9akhHmWLajYDCLBTRc2AHPzNSq0VfTVz7DQ22FtS&#10;F9LE9QzY3S+pX/OdDVR5ORnUyO+s1di6erd9U+O64SDjJ58c1Djhd1LdUhghxR0bXMCtNJOWYCaq&#10;86iw06+l/xvr/Y1n7/CAvgJpVxXfRSB8MHnatj01NOmjRacX1pG2STXfxqouu/OVrAB3TSRacJcJ&#10;oX59ka86/GQ57jBWY75E2VxiCzf09vrDqfpGaCgdwlEVzRA0UyBY9ouHrGO9OwTkFfLs3bHN/EA4&#10;oob/6Pcv8Ykv7a1n0Z0gujgWK9cCNLKLH5x2B32C5/5gMCL2+EdzmaMvdjXIvB3N6lH4ojoL9PGV&#10;xu1aH2/NyzhPppgWMZQf4606Y5DB3yhS/u5flD+eWYAYKCyI3rp6nkzCxI7lhma+9jbKeyHX/Svj&#10;bXBqOhDrT2HbHMrC+9RN8CbK4ivKTaOSXglxJjuqgA53baxgGXDzd6imZ8VMiCmXtMCG8i+h3L90&#10;J3Gx8lMkibJ/gxb0sYpPCPvXyxZAsDtFCPuaeRvZRm1QrlWsXSI2Bl/0Q7/uK9YYpUGaz/tqc/6i&#10;dvwP/FtjcE843Jf+aK9GKc2ll6TJNaWN7kaGRc3rqrqmniDe8XHfhb9CT5pOD2UIWYN+xsxWtqkD&#10;EkJWaAztfgUXrbVo0Nw/dPSzqoCVxsrQlNjyx47YsOO6VZeYUf1DoE2ks29HOG9SrGhjrKp4CziG&#10;w3f/r1NZ6Yjw2rTwlEnhBVJBZVSOg8aF965XcyIK08P8ehDy6TXR32d1YLEumETTGnaImk7Io8Li&#10;mYbk16P2bvYJe7ecJXTEh0dQl8VDL8u7qAezT5rRQ7MoHCPBNiPxQ5L7pywD8+dKSz918tZLF21A&#10;IOVN8/2sARUKrDZtmi7bFD2ZrrBtjtl5ILtXfLNokK+5Fra5XmkpssO2Y5lp0Fp0AWlgAaQlAJsI&#10;q4LTKucFqmErdw1ONSpUwYaa88vi+7d4jbKNtyAFyOB9jA+2dYnFCn56rP49iFX2HKLeWyzPzMXw&#10;eI39t/RcMST34DkkUFeg8Z+KNfAZZiHJmZglFiekfNBgfZTHUtojvwd/MdUFIR8eDrmY3Yk7YIdv&#10;uP5T2SSNwW6c6mF5LsMAyuEE+nbzVag7xJ6+ZSzzR9uKV9T/mH2+ICRBzX/6faYubcc/a0Soibj2&#10;lf57UV3gnQl2eBE/PzW+DhWB9A5/be8ZxGhiIrkyrkr3cbNBlfBAO800+J1TImW0ngbFyL41UepX&#10;pVgPmPRKWQOCE3CIRXFaa1oaCTP2SnFHHa5DvfiEeKZ0MCJoPv8wS2E0U581PIr2PF0NoAM0dn8J&#10;nPYqf6kbVMQD16YEsXmnCn8uLzvbVM0NeqxBDeJRvDcUDByD5Ultz0Uj31jPb6nazMqXFIPSjmhh&#10;fV/5mibIR5Rs9Wn5HJuPpdMkdsgWXebKfxOwhi3RM9KrgJ74WdU9QG/CPN4b/m/v9CrUZvyMQ1FW&#10;wlQW7rNGq7AjnaChV6EJQT3TrNy6R1dbE3OHMD+9+g5f4sa1AddK6MsnWF4BXjpAKezOBrPZYNBO&#10;3vQeUbh9XD4p3hZ3WZ2CBgfBLVM9IUAnj6wHPJeHsHH23ls8QxAu417pisoVQ2zydrGHCsjQaNFR&#10;l6SfaiVyoiB7/Rpi96o5eiWJtkJAK/ScrSLxJ/3e1ZZBmk/XJj+bjkaBngIOwiJVDAtlVUsUz8Nv&#10;00jMVBZvry8qngh5Uf5YBzWf59sxuUxW04MdUl/1FNG2MakDoZqXweDu0jxmt0Bd6t2Tctz0L1E7&#10;8+5AA5snk57vBU2aaw1Ko1mYL+v+87K+Xkmz9JfNY9tuyf9Wj061TslPY6NZuObGk+1feYxQjodj&#10;NeoLkHt1qzIoDT4D07Zta52WG+N0opJ1DH2tyUCw7jr1NfkHrrD0tY7kP+toPm2Ya+QFrU7/PW23&#10;ybQJtEgyngfMmDsxHn7dJPBXgzOJ5V8lgZ2CVvwLzLcQJCSYX0pcU7LAbh7VnIRNU6t0COUqBXWI&#10;JcXNr23WE+mSfVe3k5cYXejjU0w0x1p7VSPThMoHE6DeVeDxQQoZDyO43U9YvBBGZev/qk8+z9xH&#10;3cuUMjGeIg6cQ8paU6bF/UuhOVNwmL6a7sWg5cYjgZEB37Ol1VBYMgsQM9CUbsnNNyWI8op0QZbP&#10;yxuQsDSNYHr7vyPLi6FmP+/QFdo/8c6L4Xi4d4EIqzV0iDpomidpB+7a9A/LWKA4VFMRtstP4ZmH&#10;RCRVZxafH9oUf1Cg2TZv6tJd3k4mGs00lwwTKSDioIyOQHyvUsQLiK6tJ6PBIEw0VbmMnroR85uc&#10;p93z81HduN0DPOLQx4LhVeNq71E00PyYSk17KYVRIuLSZhsXXtZZPYn1gArSBJnqIgWzhdAK9T6C&#10;vAw4D2+RH4fkjObOWPqvkuScsmlQkpiR/267Od3kO6PMVxfQUuO+spxLdhFd4aqwWasjqQPEVzMz&#10;dpbuyBQeHpoUMU+4jaEuYlQLYKk37cf9Va2ZAUHYz4M7dS+SYwQMkM0Ypk963YmCLyBQ8sRNJh++&#10;Iuoa1+jdwOsdMldYvknbP0A/aDqatj4BbYk2HhyHAPhOQ8jLO+R27n66k68P0V1JhsWers3N/Lho&#10;wjsVQA3QNNTs8bWpd3M/ab9Q85EFeYYtR0kk2FsDJBwzmCJlS07uEiCdp0W+mi101LKIXUOXr7VN&#10;q45a+NoCwo1EOWhDqtggHo6P4g6l7zRuLXqx9KCrWWma6eEOvqe6XILu0Yd9aUfrvYBuwBFmrUnu&#10;ZNXatod9R+I4pLfVDtsPSicgUdMFetin1p1MHJFHuNbUVkJU7+UYjW40dxD4a0i0C1chDZ57nKMW&#10;7rhdKLvkAkrP81VvmbL8660qrfREhp89bF6xtJ+l5M28QYqS8zofVbo5d1mKTYlk6s43QDktp9j/&#10;tGlL6M9pBOHFXuZrsYnaSK3yPddLbP+HSfLeXBWDF0OCku37IUGzawpXNlvP6lKM+EoLRzyw5tDv&#10;C1K+DcbeAhOwDnXGgAMlAR3OGxmRnmqXZtLU+NKqpwyzpUNPhKQ5BkMaqeL+MbQ+3eEUm1LpWk/U&#10;LdCX1XXPx/JOs/CrZwykHh2+3H6ruFQFUqGVkLLQzXDI0Jm3ps01MLaXXa/1tvDMjUFKtEX+f7dp&#10;/7IJb3S2UV7nIpDJ9INq3m3NGeCHf6yJUd7/EsC4E+9/Kf7QPEWx+Yahw1Ccbu8BcFAD0tZljJ+f&#10;Ik6aGR1kGTsYHbG0Qc4y4E7MAfHOsOYcjeRQP/kEio9hGfxdfRX8oZrvZr6+SzPO0mxrtUY1LhVa&#10;13dy2KxuTSoBo2Y6KH5rAuGFb+S/6V7eP6vzmteQJGRET6QqNj25wWKY6UPZ7ZLsoCFuh/haw8br&#10;AfvaIZX4bsOuadt23PbyAW2sj+nmRmt0oar4ZoxJY9gBZHjv/fhXp4zlPhydfW2araJ0l/LqFUgh&#10;pdE/YsX1nBJZ3DQTp9XyMai3pI/tS/Hw4PwWEYlkWyDZuyIkqMi56hqy0ybdcKfuJ+e74UARx4km&#10;QDjACwytZoMWyHzzFXQTZRWLjDHxjjHDQ6qOWFXE9hg5SJZCNMfByn3GRckWVmhPCzXtmxBaikm+&#10;zrX9LhdMQtnStiwWRM6RxkbXb9D+k1PsODxcKH9ME2tPVsK0sbzh7V+4FBg9QG72n56ao8Zv8Tfg&#10;1ePo/U8L7J8MH5bmsglyvhQN6DU0mPaoODreHKa2nk1zLbJmSxBE0qr65snBwks9qkF1weFPvUch&#10;XreP0h2DlJZ3Kao7G+f2XFiAq/7v3BXXlqJXK5K/WTw0H2VaGzGLIelq4X8/MHZNYOS99cqO6MSc&#10;Dyzyvipvzmy+we4irLrQzgjETKl2YzYEvE7KlaambrpT2eK09QSNqtspKrXXydDtoSHUTVs+xX/8&#10;pdGhT5o0I3IV+Z24FmGLcho1sVKpfpAgp1e/8NTBHzQndWp+lFF938vHf14SueFS/Bq75uf5PGHi&#10;6rv25FiaALsmEfX1RNbPh6YNty+9WY2Bc0vijuDal0Ru4GjUqv98JIrBB9ZcIcfOr57RDtPFVM1Z&#10;vsCV0NhWScz6SS0AllB2AirKYFiaAfEaqNlBQjqrKAbMP87NqiKTtkVdTbBdWaTSYv/sesq/vnlC&#10;ugFki8LmVTJPQgrY5Fdq4u/bzxRC3R2/BpOCryZQT/Fnq6nmBlNRvVRfbR722E+b1KTPuM87jVqO&#10;zh/b8hZTVEx2+S9nIHd1Gw4Ub6tfPA7ZYEBYjApGpAcKQfpkQds++FT3KS9S8nMcYxWBSGZY/x/K&#10;h247PeXWaCZkWoFzgT+MFFv5hVAER+gHPXTnjwkrSxAppXMK5DBYmjU7cWL2vjJQulBe/f51K7U0&#10;56sIP5NvhTWavFBxnuqLjzQFrzU255AOUuC8XW2jiAGbsOPdd0V1qAdRVaiasKlCeXhqdW4+FUSt&#10;xFQEX5oWzdxgXAI15cF3mMRU40ofr6YarbQTw2QyqRdn/Le9vTd1gUaWutC8w60NRLI+bKlNjxL5&#10;2veVF9ClC83jQHjjquwI30s/DB/RDgLZ3ipWinOIh90xCNSRxPDQotm773a0v3dm2jlDaSdLGXxT&#10;W93HjBrfJzvGnywL2IyK08Bts0OUNEn0oUIEE1PJPVmTLwCRdlF1b4mwgV/oYlzKAn9YKgKPGIQB&#10;WPBuef4wPOrFU02A4A5RHDeueHKujPO7hQ3s9qNr17RNPL0795vNPTBugugHxHypF2nMr5e1+rFL&#10;C4tWLxPUN0oCwmlQdKEeQJNRPx1Lmkd3vm53RwdN7/zlLtRfF23hejHoJSDX6oqvWLnSXJzBT/3q&#10;NB41L+V73CDI5v1rKPDWE15AGsqQVbrbxOVWV2ltGM1aqUqCDSLt6JP/kwnxeh1Bwz8zgkbKgvVW&#10;ViHkVpdzWUHgI0MGOGRCjI6wJudx078zS70BGHBwdKlGjrJAruDENZsrn5ozP4uXlGWKdJ6CYnKS&#10;Lj5vcvp3X7uFCZlkeB5rN9MQZxeShiDikrmTkXsR5qB8UM9UYwnSc03JNqnn/UHNWS1a+ovZyOtT&#10;vbHNHxMlqloa17rKMzH4Q34CLH5Tb481EGcfDV4dUPnnka31WPu5tV8bXaObDq71ATixaxhZ3ijV&#10;IJXkZmdbZEstZOdY3Zt4C2Tpi1fYTQ2zEswXmz/Jf7U551YO08Pjp0VspqWqsaTsMHWrHXIzuBuM&#10;Tlm1bXGp+kO9zsvhJvP0eL1HpkPKM/fJf9dIf6tPQ4WCK0KMZ4An5l/ACwTdzUhoK3Bz6v7qlvVB&#10;0yxC/RnPWbu4D8lmopHTh5qw6ncsQ9D8eiKMn14XiyigECUjBoXhpzULNXpoB5izY2HpIqWb56be&#10;UhkTnfeKD2Rnrzd0ZR3KJ+lX2RTEuqqdoqVBnK/NjuULfPHrZBl0Jb+qB1S3ifIw/hh+XgDuZXMh&#10;jeEjcf7CnarrKwLbuzh9Nv34wEPK6Kh9Q4q4KH3b+rEGMkEzIokHr5eemGfrHuXlqt/PoFXDMheQ&#10;6sDayfUV5FIe6s6t02OYUUjwSQjLRapqlppAH6Od1PAd44qnNGWHvyb/oIOUldwtfUHy6L74mh9f&#10;B/NxHdRPatuOiNAf+QyozN5bt9dBZj7c73OyehDZUZJ/O3mAmjsTWxuXhBhfwtTw9teb+6ebfbBC&#10;fF0xj8Ph0aaLK1+Vczz9+xhPnz8Gcu9y/ugf/AopNkPf7NefiQCe3MSdbjl8QQJcNcIfu3is2cVN&#10;oBHHnio+AbS9GgzqeoYHsct+WnoNt0ufUM6mtMERO6pR/hrv/0AAU/qlxugT7whpNTcrXwk/BbA1&#10;mglQe8AfqkTTnj3t+isshQIbHVJyyJSYDwhA+4sWGSrbs7/YYTvJUjKpfS83mL6ek9f6o2B9JXQD&#10;IZ3AlpYYDxuiuaeyuZQjvEJqnP+IqavklWIDJcTqmuk1iwRPCRg601/5chhS0/Sqi3vJMv4GbprU&#10;Z710O16jmW4RaaRUFaA3alLVW6lSvx4MQiCiI9CrR/353ZU10jnyj7j7wZMnyp5IluntXq8Yi1bS&#10;h+8kJXo2EAIZkFB7fX5Y+/DVq6O6mguhouS8Z18TQpvpR/Dp0HoJrTc2K83ZoRvZOZZsUYUR+Pzx&#10;HzsuxUVihlddJt6PTYZBOBYak6QuE6BUEMepB8pw/1S18E3cX0XiaMmTT7H5IL2oB5chLFZ+C4z3&#10;zp5wY2tXoihRs16DBD5yhrWJqpLiWH2BOBbRAupKoXbRA/D99MX1+8tkvpxpFtMuaqiyGNxyU8ph&#10;B5hxG7EResWMuq7pSXOwayDjKqzlOH9FWD4Lj21XKNhaHzNw7HRxB88sa/eHFrAd9SPu9nSWXVjp&#10;lppTtBCxkU/SVNSoCEgej7VybO+Nq63D6dGWYuX9LfBzrgkpVu8xYzE+BGGFAZdgKW718bKOW5Iy&#10;aeKqPiCMRHibp6b+EtRR04fHunbjuN/Mihu9owPnWdoXv/eybdWsidoYINf4cJ9md4/qqYlGDg/q&#10;12pdUlDc16oDcdNj1cDrCkb33Dw6IZzlxaDU9FT63OMKC86njIOh+VXjxsHSrJYl89POUednCfF8&#10;Lgc6fG3mfv5jy+IXEfFvRLttDRC1aI+/EWKwYWNsdEmFHOrBKEdClm7vwtTE0VCzx0kdfBz6y/G+&#10;293e3rgrGn+M5vh431xpGhQeloBL6kGNRmqSi3ppEhAXWz++Ift7Z/M+VnI++yfEcrxy8WfTcnp5&#10;ihxKOBHntn5h49J/kjfS6D1fh5JfHcRnUydMAaxZhfQfP709XnHT5tnV6hQTUTwP7lc30YQ9q6rL&#10;zOfNHyAWHVmMTALP/Oq0StWuU0CD5DJPUyeUhaeSLWFNeafrnWa346ZEF9u540R+9ccrdVkijAmL&#10;Kg0bl882lFMx/t/e+dPGf36SLDblv37h3WpisM1mEVc9//GpifAe++2HkavKUES9Ckl9yqJvQ+2q&#10;ij/BcNM8x1Q9qUm0GRctgnc8eRnKgNYR17hWX6H8jverieZt1Zz8db04xrqp+7AnFPSLsky1KiSk&#10;8DUsdTVVlx9IhYgSotG3CpoQFZ5ZcAoY1bwCtfqF8ZxW2aYegZLz5juWiXNQAwZBXr6SQd4lGUbE&#10;bpb6QyP0uBR+2hCULUIW5siqhP2oq7Kw23fpXMGWlv/Cd09xR9bE7+YgnId9xW9llO9obz9C8TWa&#10;GJNIUnqBMqzVm4tLd0qYVTb4V015odrOwwZ/Wr35bOIUXDh3ebhThBrgFQNfaq6P4O960sIaWVe3&#10;NlpJ9e2N3is8r4l28InVfoVasj5y0sRaywkWNz6u0BI5MoX0ROCqqhQeUehow+ols67I6RyQvGoM&#10;koZ7FUj4/dF9FsDNpgvhdBYJLHUdA09qXclGGU4LNljksQXruEP/6f5oRFJ1hn4wR0I+239g8G4i&#10;CrY5Nm+obKaL56JJTUGwhuQQqEmGVLWoSS1lf2oygxXCee4upF9E5MazZlOSDNdX8Rn1EJtPtzsK&#10;YXyt9lFCtCa16G+k18QZDdHXkHMs4hz9LOXg6zIsH1WnRoL27WeT2wli/RCrPcOXZ/rM0sA0PDpM&#10;1BviGzu54gz3Sstcf0xuZCSAGDKtLCkkGeS60V0kIbTqTmh+iIoCdFG873qoWVquszSzpwuzzc9O&#10;t4XKmdwJIYxfjGpG1DBY1gNI7/x+5vkQTZXMUqMKpEmTxnGYgb9pd48bfAP/CHTI9cdmC4hLHI/J&#10;fbtlsPxs4mETb9DB1oAX46NZO+lZbx6GemNKiPts65AOuG8xtEWKl/jE1oXAq+k6KwnF9ZoUR507&#10;4uexXmcmMpdNsNlj6knLr8XX73lSDzkb+nRzftnv9VRBqxSDNB+TWGsD1LK9sx8Lvupe0WGdTYAt&#10;MnX73ZkQ+W26QtUSglgob0uhUSaxTGpRR13YClFSvIVnZopw8cBiKjHd/azYed/Xt5+b5E7l1akz&#10;X/JfTw+du3fu6fNT3NnBnHm99BIVHbkGuYSuVjA3S8ulvLb+8iWoS5uhfBymX7nRcbWDcjBS7Jwh&#10;tmoJy6ty2ER1SFB9lh7JHsx8NgFn4Bm2AtDEWGCLlGAgGAz5RO1miLRv7Ux5H0lUuehEMqcVm++/&#10;5Z4Elb12tAvd1QCSqbtOR4rvNGhRr+YYv9uOqFJNn40p6YQXcb1dTeUHS25xHRBntUuGcNfT7DS+&#10;udTUpKkZ4mncmA5vtoiU26spikFZ+hUFctqPzc6pQ7lLI1tlhVNTPzILtuy2Bi9bS2KWBZLK3YwB&#10;NZlY7xflKiq+UxJb4lCFMHd+19eeSVt85OLa98k6DRv0HM9pbFjto07XfpcMZSWsdFO2ec80bW5O&#10;EhnWR+sRuFxJYxiF6jpF19PZ/HK+IMLrNv3tqnmWGOKdxdtCBg2rAMqKZZcmvpIk2bkgOUeXiLcL&#10;XHYKWfDD/a0ilnjTaAvf3CMu/m7LHoITVd0cHZuaPFrxWehdqunPioYCaZNfVRYJWeHpHxp5wdrU&#10;HqVpeusrp+FPgPz5qRwTJsnWmcURJ4ZTXufl9296xZcS84EuXafrP1qvd3iCIw0j6I5ixrp+2AKO&#10;HcuiPI1d95csunmKTIvfIfOIjezC7NlKdT/fceHH74YEzoKYLHM73xAjLL/3d675ljQhAdEcInY8&#10;t/oXSlskNDlbz09boDqH4NcQEoTQNuW+v32QlwY1aBOF3mUqm8VDrD83V+1MkfXCz/WmKxwIGwOC&#10;mdPS91BKq7mSeywKdf50x6f2UnRf4GdrINS4CZoajOiJR5SNy09lOMpFztGyIWcD7vSottLnN2VE&#10;7OhvMmgh9T1UVVyeo/wVPR0A0QxxnpoYer2EobE+d42xwjvJsQF82b1K38ed50OrztLTu5VcCHVv&#10;kg+sGWd838HtISUfEaiinNufX6UkyJm5r5vn0wen2qAnN7+VbtHQh/pzkAsYerspLNMuWgHPBH86&#10;tIte4IJRw+kUcuCw1d591X3dRdDkFcYGxcpEuKmbYVC7gerXst+U4cu/zrzJUUUSzE+TihaZvwsZ&#10;+ELWxJZtFuZaqHKTdFUBi0xsdUCPadh34Cktg/wtWz0jDtq1IGNFNzIC3uG7od7P7Jrb+BEMXYE7&#10;KmUoWnl1ykZ1ptL5YRpuDLFq02erpX379u14EZ+LYXmkbBEOIbWTNlT14f0dbnBTfXN+9XERTpvN&#10;zXjyvDhGjdfLOws/BoO6nT28hPPH8EFuhms0hFT6A2u30IszKUaHza9yIX9YNUByJ3b8cPiO55Kp&#10;zk8pgAFBUw9/FZqC2lK0/Co41cChxDXEIh2V77ZGQi8cFXS/pTVfXKTXlnDWUwcnJxIObue7m2Mt&#10;d7lTLZYbuiQXllduu4hDuPN/6Qma4gLv12xKS+ldESDr8RZ+SoB1DDv1U32Xq3zlenmis9nBVuOL&#10;raH+slANX0NQYX2tF5/O77BbzQ2uBdFIUZt9XLkGpasaOHUcXtQTWTrVI2H+/A06F6yRW2QXCu5f&#10;K3wUKRDlob5u8Zf1DszEsxim3dKezFba0rHi+0UpmDtw7YF/L/4gTqCkDV/nCCEPlaRt+6/6vX5V&#10;xrI+0nFrZybwvlB7wE/TWDpvTcbHK70t4+H4h4tbTVLrkUA1sSnKENX/EdL8uI4YRH3RnDoNQw96&#10;U/j+ZSsZTwhfqvGv6uN7/rDDeZwPei8hHnI2flsbK7CM8fn04OQg4NqibcJUWpmQw/eUZfNFPDXD&#10;mulsR+W8OfYPqjWWd+OLFYffqveopuP6DfCarPp2DbFaQu0xc32QUgStJekMeXB2ibw4Q1oNWx2H&#10;VO51DJhNPjPwXUAnslLE2Vl+uZZypzvX7pDJMjP6DYx1XPgKhEHhdkeWx13iw05vj1/6QN70Tdj0&#10;/LH8gDTa+IKFm79Qvh9QEvZ24XoW5mGUSn9weYkG1tvo5JosPSooSvTjEA+tvJZjYraVmyorcvWw&#10;7Gt0j9fHl6uIZYSH/QXYNqf7roe2utQL9YoqOA1UyzK8BvPHGieDUVDbBkuLqi0pr3XaeiP/5U9a&#10;wyPSIR2Vfv5Dmu2d2iLNbKdcFsi2NnqvZBFBWU7s7oV4+AbQhnqXesR8a4TBSrYcD01DZAQVYLSm&#10;lv2hevSqGHM04CT0mzrsqHjXzlmwpioH8PwxyUEc4Ga/Fx1zMurrRTSaUGk0q9PdIzZPbyFNTYiL&#10;+VWJ/Mu1UB7eynRqG99DfJElvvnm0Gy/1APTHtWg62KLnwiMtY3mNB7tDHHDeoGOORZ2vhb5qTu9&#10;mf9gY/2V/oqWnQqZyLLYfJVl1QlBejGm8M1n5LNtbJ4VDn1zGktS2EOyLsbf/PxSvqc/lpQubJBi&#10;ROhU7CXgLcKogWD+Ll2DMs/PLmcicsCHz0Ghv9P87mCqGcI4oEqJjC+LlCbt1cjNlm3SNCn1YDBI&#10;rg+mLbkeVqms91245t5SNMJaPTA12kEC7wmLtgsL6oZ7uU+DPYZEVCQdQNG2J+tWpiJA+Kzc3DzT&#10;DNDaN1Dzyk7Uti6iHYmprstCqNrHIMy/bsv+AeVaoQx4pvX53S1YWzWdTldEVY3xyU6j4lzJsV5C&#10;6xZoU2A2kJFNe8HlaW2v3koPBBmQOuuwfFArNOjOUnO7BNFeuKlbd0o8oT5TdfDpIBhiIeCPSHUP&#10;1JtioMD5TvM1cY++ZqtKt3N7BxNfzdNyO3VTOFqpwmRruNeoik31P91zZdgMIa1xKaSBtZOfUvU+&#10;VkGv6pz1SSaG2tAZWtna/rBG0dL42W1U+H/X9+SjWrMlGYYbhSA/NTtDTpVW0eR7tpPvWODiD4cC&#10;zPtrC5jLHYyNj581oDnVmsxW71aO0/7xvHETtIqJl94IDyjTCHwSUwQ1anSzqoRTUqVPavWqnrur&#10;RUpu8YKtTC/15H4WXjSp+VJqgfwgjDaDap18cJLt0racprgAW/SE3EiEAHZqwn55UoRd+LzyvCrT&#10;C/oKJVsLyryh1f0eC410zIdVcqUlTFFwngAQGGbfBGqO836jCRnWOdnO1KKLMvIha3oiR8kKqZR8&#10;AV1aONudYoUhO1Q9zQOKkECAp5S7Gq7Vb0/PHyRcTmOUnD9x+5pOnPRoU35o2g2MoP6QGsQ53Alj&#10;kSQ4ntcno9myrkk9IK3dmvCHnCe98OCWikK4m/4dQ5VUsaYo/fL/3d7V9baNK1FRkfRCS0lpsWbI&#10;fdab/v9LXooLtFkHReD0C3adLIxi2wRFbws0vvDdRYN7zpDyptkkwF5sH4rtyKaoIamPo+FwhqIo&#10;II5G4QQ+0BEnGrHZ+Wed+Y5PRMW4ol4Q0CJtMWQ8MVGZ6YRs+y/JixEBOsbJFfOBWRmCBD0RQ/53&#10;0qggKS6FJGtMB8jifyfCIbfleABG5XkAxzCx15sdbKijp4C5gQWhTQHDgYIEY5VvMgLU+hyizIdv&#10;hJwTIwADt/8oC9oWtnSwsR7SCxE6NO7IOWNH+grwjvVCFxv2J/MjP9K3CfUDhPXiFHcXhtlJwTHa&#10;rDSsKdg97XN7empfUWGU/0Vl4xu4fCsJZ83vse5QhmOTNyDAC5M1FlxakljE4/AIQTMR+cgBCKRD&#10;GSQr7F4gFaxSkChFrq2Yeds1xAoGhiTzwIgwLiPl4ErV2YpTuNZwfnO0XwATBgW7ayPGNE3JK4pT&#10;KOoj8wS5cRdMgOnmwnTcuJdHnAQa1WB0+QrG8AxlQjHimwa0IBzsDVh2KAGPW49qKGuZ/jEDo7QT&#10;dnmU+rJ0ZbM6PpFP3wJhKAi7+lLbbpPV2ra2bGizUVYicIBEJmdkjA87+MhMQI7r99FYlnyENkkr&#10;kqR4FFsmgvgdVyGg+3QZeyDAYYmdFsyn7Lfgm7aSsiW+aSDz+Mes7Lv44z28JOdpx4DmmH2IH+R7&#10;zai1R9AXMBQAKtxrSDbnaQS84oSdw77gFPxs9+kW1Plvzm/CS3gmfM+DGALPFUQS+mPEF2P40bri&#10;wkzGH82cE2XyTtQVcmO/F/AAcTugsM8+xn54aH+qH/ZGAWSoDd16HCl/Zz7+Rl0cNZ6AxkWklzYF&#10;F1AMyIxxAol/1NmRIiu5frE1ZJQspk3jnBLbiSUQTToVdWG7E1BCjwqc3LSJs0tmdqodkQ/h4Lu3&#10;9R6uVTSjaTg3IsSOok0lAVv1A4U5/csNPMNLVHH7aFx8Xs34DA93h1DRUFsAU3PI4tAEtN441xr4&#10;SOQNAGnDp0ds8NDKAdrTosmLM7g93LkMloO9luNYtmp8hSaPih8uP04WJz58ygvIyMJfXKWEYZsb&#10;so3rJJSyHcOEaUyPWYcnS/FOsgjXkbAFlCiaqVMCDApsNHFYPvLSzRAuGdGMB5MiyydkQFd0L3ys&#10;prGB/b2ADA0SBI+TKYEE9hKmAyFDW3ViyzWHogA1zpSwe/imgdGroRocEOJgNQtvfITWD/HxLmqH&#10;4WNoDT8mOjH8XnOxGkGZA8jnHD20Oub7+ce0iWsVfIYbCs3Er3wNrh2hEAwHaPnjs378UkCA4ha2&#10;cbEMGJO1hEIoRg9F8iTFIn5dxAjNWcwp+pmliCJjkY1MzBd1Q0wC/thEnJMkS0Y2GSAiS+g42buA&#10;DDUAjKCDASPqLsQKeNHC4Dg+aAtmY40/Q2rz+czwQ8GsAexIG48XF1qPJ3z/SBezBWeSoJV8CI3A&#10;Aa+z3OgnHLxSrzgUkzjjAHrT2KIY4YgU4WNIbX3J57AFrNkc/t/B9Hd5rUOeXHC8hCCFRX5DRNgp&#10;EcYxLWNeaLbDEozHJLJjioQkxvgH5AOOab2Rrp+BhJk+N0M+d5D2EvNTyFPJ6G1KjvgQH6IsM2tQ&#10;qrCVz6EvOf2zJMGZPX9IhSs+WP3B8JVzWCNudcxxrJBJU0IBjA8Rhd9xMZJBVS9+RcsGmYVbyJ6M&#10;C72LLIZP7HAcLvBqXvPb0bp8CeOvzHEA7hbBU9xUDs5ounbx5bx+z28OZUva+jkcZJy3LEJcpb9c&#10;7sBDgAuOTAl5pRIMEXKHVeQCIIQDRKCUBDRlADxiTNwRrwM81CxJAj1exmLU7xLZUjwmew/gdqHF&#10;EvcBaL0dlCvitHPpxEE/IAJ5LebNGwf9gTbNBbcukDSHoTaZuF/DC+PmZs3PRDSThZ41gRZc0/CT&#10;zg4NngnhcHY4M7tjlpLdU+3UzRol1iMw2NPBLuTG2t3D8nVlnM0ev+fwDrtna2v38hNYIRy+JIv0&#10;KyHg0wXOlsqnkFbGgOX1RtJlQ4ix/Og5wshEuZhTFkn/FDfjNuNYv+PG6w3SZEAPvzAPm0SSmPcT&#10;/pvnSMZ2/JG/ExNlA0Vspn7Qt6YfGH97GjDOTI6QQ8xahUodXBfexJTEXTS9UsEpH3Ri/5ne7al/&#10;h6XSLfewrzqERYaAu76bmFnyjlSFeK5WPIlrhF1YnsRU8ZtBdx6+C42qQqhVHXASdxIOUaqAvPcS&#10;r/n/oFkq/hVtMV5UCOu3YdmrCXN38zKmkPRUmaf7TinXT+87Ofjkn/Sy8ZPQqTBXqgXGpbK2DJme&#10;e3NgAm6TD1cpe6RHOJj62QXcxDy4uisz3KWUFikL9jJko/DA+A63+Zm/gRChV77xVzjeq0DPyPBq&#10;bifnQree+bCuRurdmdf5aaia4FPqQLX713y2P/uroUnFv6Itxk3mfe1sexW8ab3HxRQpSakCZ7x4&#10;C4DU2f3330IKi3DWmTAFDl0AJpn2H2w5qwCbOSiB8YsbGOvwwAdTzrzPi/eFLzelbZvrl9y3HhaH&#10;s1cGd4kMpx5/fRbesfahUV28GNn9HHaJm6akP5ObaqNcFcpK+726K/LiNoz/Thow7n3X+U5ZjYP5&#10;rj/w6tpRkcDNFpn974l3OzHnQY9VBzS873/uVKUz1XnVdqrtVcuov3FBxQhBp2uEzKz8yY0MSyob&#10;C9luf+Fmd3795EDY8pR8/KsN1vljYd9BlJ2+7FVVtLZTBz/dckZ/Lw0Y/6BvR38Z487+J8W+a+pY&#10;NTy1diW6//5mWfk/cMoh/Dds3qpmPbASR+hvWMTbrXYRbGbKHJVdwVVG/YbzpdpVWSn4gnl3BLfj&#10;F0SLZ1XL5O+a+vCy1l43q8+e77t5i3YwJd1G3QiNk8+1GEhr9qTAcClLq7wgAXiatjQWjXwRDIyj&#10;PP+qzR7Ayj7WLvdV1eAuKaf1ugvw6pah7qrasKE3oasDmhtvlk9mC+rO75h6p9o3VTjNQ1nsFDAK&#10;lbkPY0gqlHhmRFK1N7oMy26+DrpaiyLP3V4Pu2wfggmMHzTVlyjTiQaMO18HW40ax+pjmkXo4UIX&#10;6qEztVrNFjA2QleGPjwyLq/M5IZx9d3RNBjd2/kMxrRzG+BrYP3fQ8TYRsHaBRR9sNgDMBbbqwzP&#10;Ft4b2l095Tg07kyyJrqj0t884v1n8I+n/h58lPofW2AEvCi4t28AAAAASUVORK5CYIJQSwMECgAA&#10;AAAAAAAhAA5G9cHhYQAA4WEAABQAAABkcnMvbWVkaWEvaW1hZ2UzLnBuZ4lQTkcNChoKAAAADUlI&#10;RFIAAAFwAAABFAgDAAABcqWt1wAAAAFzUkdCAK7OHOkAAAAEZ0FNQQAAsY8L/GEFAAACmlBMVEVE&#10;RERDQ0NFRUVHR0dGRkZISEhCQkJBQUE/Pz9AQEBJSUk+Pj45OTk8PDw9PT07Ozs2NjYzMzMyMjI1&#10;NTUuLi40NDRKSko4ODgoKChOTk5NTU1RUVFPT09TU1NZWVlcXFxaWlpXV1dWVlZMTEx+fn5fX19b&#10;W1tdXV1eXl5kZGSenp5iYmJoaGh1dXVwcHBvb2+IiIh3d3dxcXGNjY16enp8fHyfn59zc3NtbW3D&#10;w8OCgoK2traHh4ednZ2EhIS/v79lZWWBgYFycnKAgIBubm5jY2NYWFgqKiosLCxQUFBUVFRSUlJ5&#10;eXlLS0s6OjoxMTFVVVVgYGB7e3tra2thYWG0tLRqamq4uLiKiop4eHjPz8+Ojo6Dg4Obm5tmZmYr&#10;Kyt/f3+UlJTAwMCampojIyOGhoYSEhJnZ2eZmZlpaWl0dHQtLS1sbGweHh6ysrJ9fX2pqal2dnaJ&#10;iYmkpKSQkJCRkZGWlpaFhYW8vLyPj48KCgowMDCLi4scHByioqIYGBiMjIyhoaGVlZUgICCSkpL/&#10;//8WFhYnJyfFxcWjo6OXl5cmJiYlJSWsrKwdHR2oqKgUFBQhISGYmJgaGhrc3NyxsbGwsLCTk5Pp&#10;6emzs7Oqqqq6urrZ2dnn5+erq6siIiLh4eGcnJygoKClpaUICAgZGRmnp6fGxsa3t7fi4uLLy8vj&#10;4+PT09PJyckAAAC1tbXExMS5ubkVFRWvr6/Nzc3U1NQGBgbe3t74+Piurq75+fkEBAQHBwe7u7vM&#10;zMzHx8cODg6+vr7CwsL39/fR0dH7+/vf39/x8fEPDw8RERG9vb3d3d2tra309PTKysoBAQEDAwML&#10;Cwvt7e0NDQ3u7u7X19fq6ur+/v7Ozs7l5eXS0tLm5ubV1dUAAACodOJhAAAA3nRSTlP/////////&#10;////////////////////////////////////////////////////////////////////////////&#10;////////////////////////////////////////////////////////////////////////////&#10;////////////////////////////////////////////////////////////////////////////&#10;/////////////////////////////////////////////////////////wAHtpuPAAAACXBIWXMA&#10;ACHVAAAh1QEEnLSdAABd5klEQVR4Xu290XXrurK06xSUiZSJItCzE3ESflEGzsDz3WO9roBufVXd&#10;AEhR9pxrn73vf87YJQpoNIBGoQmCIEVJL4VTxS8npOv5er1czpebEtebVc9wour1drvN4tJek/mI&#10;0/Xl/nKx9fPlotJV8rDC6aTiV7br7f18UZl7yh2bd+mXF3G5XV4ul/tt9uoIKS7zt5fzVZSu1xSX&#10;ib19ZcQv2m4iI/ZqJOX2ZQsUP53uMn9XccwP6wuioyTSXdlyzfl2ud3lxkfLc0+4gqiIvUpfXsrr&#10;T8hQvDvwcrmp3jDUKEWiKo7501XlL044KzYoQpDyFFa2igM55r4n0gVHgnxbVPlQW6CkVEOJ9fKG&#10;Sit2YvBpVPlYsyvghLiFy037ksaoYhzfrd9WskljcD29aPSKOwX7bdjyUp5AbtQoeznJfHVkoos6&#10;dnEXgLs8T6rM7+oBt+U84aJxMKqvGC24uLnIiyqekgd2gzqeaIHip0Pr0lV3Y/p6ggoH4eMYq9JD&#10;xHAdRRrEinbGFwM45nrSYSTzijTXjLJDSPF4HDLsTwImm9sX6viyMXeUrVNcR+tfDAJoPVge8CAg&#10;k+GofaT9tN+tS40ufRN7xZoNRvGuQ4lRQ263LC8quH2qPN1R5cLakowrj5mOAnqf5XsqGir58fbx&#10;8XHT++PtRKgYjYWKURkfHy+l+E2ouKs9xVs1crJUrCbsGaaw2+317JEzvBA4OfcSA1LQueaVATDP&#10;NatLJlJemyZg7dBLWT8uDJnsz9vlVdN774YBRvfEicm62Lycb+cmuUdpvZu0S6/n21+/zmqlqZjM&#10;lpEHjJQajFh/e69DL+W67GzO5UXHfRWVy4ljr8sttlXMteToGzuD4/R8/cXxOkotxYUU71C+ubzL&#10;8U4bKj0rRC028o1l2OP4IwwbZh+6GgFeQ2ywS8vPaHC8uuvWkjFgcxOR5Zn7ifWG0tsupkSZRUi2&#10;PM7pta1v6ixNUirSspiZqIJpgUAlKOR3TsO7OvRnmK/iYsG8se7ViVEY0Xa9Mb0vWakX000f66pC&#10;eY2YFI9XD0FxrTNO7uav061GXMGG6w1UzkeImrydWC4tQ3hFlVdxRq+SHBo6k6k4RbuBjXl2VjoH&#10;Gw0azgtKuQLqHTxG6BknD6U9vR8VLHjZRn89meo15pkFbt8QCRXmoJJnmMtSflNhlnZxrKs8VS63&#10;sx21wToGypY4Mzlpv/b0vqtj0FXvQvzC8XcuLnNPYbqHQLhjCe97DaHyS9kt6mDTQcSxwaRd5gvz&#10;nLKcFXYniJxq0P35yebj49XiE6QhbGsrSg1orlQF9Uagr+oM3TlfXrnqkZ+l1dKBPTTq2Cf2zJF3&#10;pmlLtqxV8BdVvEcYFWdd9LAuupKlg04nDeOZuw/ggWHbzJZSMOIuV6jfzrqMYe3Njr+exy7+TVBc&#10;dSBuGRsYkg9ubyL+qjXXnYNYg2rM6SvzH3uBaQ9N85bdOw0wojWOWF/imRRdkV5ukFKbstA2PJC9&#10;2GJOu77LLfKOLvF6dg4DtqQPsGVhlwxoKay9qvoyqMHyLqcrITlKhynX6SMMg+VtH4enL8mqw97T&#10;mfmF4fLJ2Zxj1PiOtOFyy+xh8gCRxmxdzvAaimXO4xn3ERgsonvINDvNWeIprjL+JuvvmpWZJ5Lj&#10;t8Jj+m1gBQoZv7/ogswjHejIuZ204NYl8vV2t21nxXK8T3qPaqAiw16B08XO8TRIcLtpieMZfDF6&#10;DFcc2CYAh2gZ0caUGYOaEuLMnel17y7WEPfGOflaqzpsZ1uWbzQUdUF7ZH2H2p0bwyi9YVb0Fdss&#10;xw6WOcHlFPpo/EGhYlsHkcYrglkHMssNIRrRoGzdo7mBWChDbsWCMxBXgixWtBDx7MvUaJTpirq2&#10;648QzBygBlVD2xiMWfuZthzj9Y2zOv8Bz0xjO8bt7uq8Ylas2NYxkBrJjtCigYXq/7DeERnETilJ&#10;LRrxtYKOo8pHW/EBusjsg2HjVc2HkNzDILww8bKaQDmws48t56YIpjbWbZzlRrqqFMeQpPP1VX7R&#10;Chetiz4DFsvqxrgSfRAJMc4ymx5wStKqjDmgaux4PyINTPtYU4iXSRKIO0sKrVZP3G6cs26VmViJ&#10;xiZB68xcMZW8F3GCRQVqA6cvU3pyH5FGZjlDyTAX8AO2OTLlFg5Pkec4OnGLrM0+mF/MLg4Btp4a&#10;9NnG5RIttl+ZW+Rw3/ncViqMZjBS4hSAiHfaPvG0osPSPjlrUDIXcCflgPPWEti3gfG42NZlygtE&#10;3MGaHNNq0Gjrm1YwMwlu0Ds0maplW7pcxf0YZ37JeInJYTiCMqif6lhLVJhuwScKcrFx/fIh5Fsj&#10;amCZX1Z4Pf1vAhcLf9fFwbhEePm4Zflemrevys+NJLI+UVjum0sH8JWIrzMupflTLMYl/Ho769rj&#10;M6zKOc+BzzkFM1A0V2kvsr49f8rfPnswOP94fW5Qhx3q/YR52f7UQOfzDqwrF+N1rf0NZOOxDLyZ&#10;FM2RFRbMWcmJPusB9BqL1TzdKOkQe/u2XjW1BMW4rln42EinZmewZh9z8mK6pG86ZdumjXGZgTlX&#10;Fdq45aOq3KWr0imV+AjbhpSSbazgAyYVFs3cotBOlePlSjqz3Z82byHRyNyUEkzckmirtI50zYLF&#10;nNvXeBvi7fXJ+oD9znpPLTGukInFZ06uQ6XSAmNPqHFgfQUDyMa1qajnLKZCrae5O6/ZVoR347BM&#10;up97bEvadIxT3mR1kuC2LxOW77K4wCOG6U0b5QYBq9MpQKdp+0NX/+xIe2mW33N9pB64Qjl8mNfZ&#10;TbFMa6xoh2ad24vcETzaPOwbylQyXq6vMNdRZOOaY17k9XO1PgwjVBRpwWikeCtbdl3qg3vOeF5e&#10;ub294nOlukIVakh0alFNUEfGdXSaNR/icqC/vLxqjvnLRxFnIp3xXLwRW6o0ZKMYDObmngYQ3Qjv&#10;u9z+qqtnXVLo4O2P9Yy2/B1maQ/FhirRBdYSGoYcSSyN2i3JfTSc7MXkTJh2ceNY1xGvKfCqXcos&#10;IOtadHXuN6gytrYA6hmQ8r4i+YW9eLn8YjDexDwVtqQPW9oaBjjG6wa6rbS6fufo98lOzLlLVLVi&#10;cWO3cjZmlwTGlaRDvoZWZdn2KpTp6/RkmfgEo2wLMm6HGIwX7pefbn8zuai1eRl6CFdM7Z3HlQhz&#10;6C72mV3wuxxOxmp338bG3h42rhIYZ6BbxvoLHxMqirUZ7q3vsWvNxkWXim5BFn3gasxz3nf2ppEV&#10;zpzBApiauSxedC6lsuvLLdwj1XDR2HfbaHdYdFvDSkVh45xxmLjxAmc56DPeOTeTLUNH1kGbnebX&#10;hqiNoo5zrDJEuByK9SeDsVpbjOZwnINGsY2rpJ2Cn1i9ySrzrRo68UnU95gGdyXdGus5Eu4+hHW9&#10;xfU5o8VtfwNnPinRxhkfcSwxKwGa4fzcM9dzKH9TZsq23mYdYlq22TD+lYq1R1NuD0qkmIJpGyXD&#10;Yc5Psc6S19aVcMajxRVYXtm3GOO+rlVKb85rHE5qQXPi1Y8iKE9tuXz6t4XsYg4fbFtAs5ZnRSo7&#10;PMOCW8a9nEeTAAPeEm2MC4vxhFVAu9iPXnxvPNjbHKVVWacHMhkgSt/xEtnyO/O6T/9SlVsm9umD&#10;NqA26sm8mdKaFltcX7BIx3SV2ANz6Vv1sJGMRalWMKUIz2txxHis08XAtpkyPDnbaMRhPOTqIkM2&#10;FfnDuDE4EFJo2GlE8aCO8eWJOfmD87PsaOzL5zL+84Vi0H3YwNTtdXwhSVOX/HJnmON0HV9bHJGP&#10;aq8O85CGMD5nZmFXxrabtMlCSVPRVjucbZh4AU5KYVsJraX9eQulaTcFNkZXLCYrtnETB45FmmWd&#10;z/92+nKee2J4WkPOKwkcUZUUmXlOdDbOR+Fd+9j00vOSp8JuaeM+VHGKqGspap9r5uoSCuKeyJjZ&#10;GZpJw26xVR+JijRX4XOW0twbtc+FMgosEjijAhmK6aWBMC9CtGJ3y+Lt+srBn1NdGXxAU7ddGnCq&#10;4fZc0XoGta/g+DiemYtVNB8Ifo+0MSxXUzYO7RpqJUrmJK15RYPlniu6KrHvA3aL8DDesHFsyhFU&#10;pKnb7Xx9l0u4vuBocuUy6SgUGu0aS5sGZDtPeTJGfL6TsevpvaYWQV4606T7U9ZXTNsRVvNmThUF&#10;ngMVMrm4NV//a3rc1Fjtox8mt7TRwTxKrPLCEboclVlxJ6yVnuDRVNg1YVuOhVIA6LqeCMsncr8s&#10;I/kwUmuUbVuLzS2G5SFiu9golF3GOKYFeYVDVVeMFKDxDQ5babMVsq9cDuNWs4bD0ziE63TtiWcY&#10;RhwbU8S2UlbYuPnRGU4V2M6kPkqMtxFDGGGrxIRdLqS8QvyhgEnFnyjwqpsLsUuZisFqjAS9sA45&#10;1lNSexaZ8W5oRMJe7bj4BmX7AFXWloWkbJjYNxQU4nUvi9otYFAG0hbTkb8Cb6WGsxE8ur12YSRe&#10;GD9hPqxaIPCN738TMM6d/EQF3/bvpAUnRoH6BAApkeAb/BPWyfivt+unErOGxE8Kl8m3C3kfH3y2&#10;EI1fhqJ7iQf4d7sFGq8vYffnWLrx8UtJzLTGxr/eXoef/hRrPRuuD2/QMmiCdSQO2UJSa/6KHAq+&#10;UFIRjVXPm5rh6hEk7vvqgD77eylM/74dWTfOfEqmmg53TKHLKLYpxztIeah/wDPCjRCvawJxll34&#10;curm0BWu3GnzHVqxZ07lLrCKc+lsDi6PhW1boWj+LuYw76SfwnZ+IB7e8VVPjeIBeVEMd/mYO3kQ&#10;J+bcBXGz8OmZ8ue+BbjDojmmOwk+oXqglqp44y7c57Yh/XI2H3ogniIL6TNPIfnMwuLEM6GXyD51&#10;HtiXmQfvHrMXNvUrsd+JE8op3qx8KZYexOmmx3DnlGJnt8+ldG1uSlJc/J+0MZjjDb+dsOonZCAY&#10;e+MmrZ1MkdvpzEJDbKUXEZjDn4DPlN6vF13Ve/C4V2lcZxue7RuNDErN8V/CgTOsMm+BmQHQkjjx&#10;TG8keL7K3TrnXi7vF39ayD195XNFL7Z2Nj7H4kE7A7MX7KIS/wDxTJrBT+btHFlznlJi/HrxKAc8&#10;wvfKOH/33OJRzkcRXi0wnxwQXrgtjHfxitXIo7kVlIR15hJBHsTbAq72GpgBYfKvPHh0u7z/Ldq6&#10;4OYTZdH3CPdESFtwDSWH1jSmfuoKD4qgOzI7MSQ7G0hVtcu+9+X7WUfpa0Y54wXiOjqhbc4e6Moy&#10;7Wn+kcfsUGOfbkwrhUcFjYU5JjIpc1CKtCj5muALme3Gx1+326/b5VNjJQt5Bj39YcfE/qQiadOg&#10;c2b2xJFug0feDsScUZ2R7YlPtgi9iRNHXAaLjkSRFWHP5fg+VyRS+jAuhAmhjQUtrAoXSeoBYbvn&#10;XCPHvjZnfI8loqIsSQOExQikwe32xqxy+XW5vfJZnga8Ou39UEvuFbbgrTClHZ5mgGX4bQBz6FJ9&#10;aUmjRIFvNGjatoaxzlpFVM+v1zeOzOvpVbMgJ1AVZNd1I6FSlioFpr7zvgf2tsRpgo3W8I2bvHtU&#10;9GKFJwFFEu+zuNLUoZISWGx9Mo1LS7/04pqHW27dRhEqckl1bEhkhyyYlX+Ai+HuBFR0H8SetLoi&#10;yzr4dDbskZJP2TkHiT+fiAtZF0jm6EzTZlQuMDbEt3QfULTKVBAZkkT1BoohLw6S+rkwtHxrweC0&#10;CEOVEWkdlZx+zpf3d3WJ04+GSk5DopXqdGfv1GDqttmuV22PONimJvAwxFXA0QCDP6dTeVv6y+1L&#10;HBk3HJln34PQxnU3nx+6LjtrsAu1hd8+3XhG7RFd0jGB23XDxtKy3i4AzfvljnNFnTFuMO9zy3pU&#10;FQ6o/Qk8UsraMDqtD6Rc4IfxPcRHQVjUXtVy5X56VxGN79fzi6/nGCM6Nc0xpgrfEx+5S7EHWgv5&#10;SeUAyizqEjR3e+HRDMqdJE86HnUw/M29NaYVjlCG/jw2/wSxuwIrUhXXztymtijWGaI9H1YFkSrn&#10;MIFwuny9M//p1PlaD5Noeu/WKASS+Nex9uQBcAxvu8G+TQ5iOBCKN2sWhju4vDpS1bvG+XCJLYx6&#10;E9v0knLFrm2iwRCeIjUBJyFmCeY5Q67jsRQNY+ZsZkZWXzwEc7nc0wFmfu0Gn2GLDiUr0fGIBqGR&#10;Fha6E4vqMF+QNrxxenazr8ko7SHsVryc0nWbhs71/PIllfaAFooqonyRt/GVz4In6gVFzVHJRsur&#10;rlEjBZRGlKpk7XN2gvhpZcInhTiaDzNzypegbTyVMTlWh5PYYq/sypJaLGHJqXhg5Z2ltVqUsjwt&#10;aCRL4voN59IJ9guk6QMWXXnikOw3OOBUyk3OQzF6F+KAVpks0jqdicRShdHP8uvFH37DXAoqeoEY&#10;jP5+hy4yi0LBURIO2+QxTLmgpNazChAxahY4mpWK1ojK5Rozg0T9UGjiPJE0mgkbqk5ehY2i6Dkc&#10;tWl5WAIjo+IBCjZKJfsS3UhUiBk7jG8PFVibuMt6iI/qze+B9yFmNWDPR1U2t/kgduEb2sx2Vjlj&#10;eqxi2DLalSjSok1HeLRUtVN0ILUWxTOsxMLV5P22Zi0wMEgDioSj82ajkkSbqZGjlyU4oV5ch97u&#10;zPWH1oVppLHVbOuRiqakB7s7e+bNScTzRnSJFHrj5csJlZFcR2bA5FgtUJYyCEbHT1E82wJkS5eo&#10;8ltYgC6gEQUQ2/a0kj4bVSzmXqBrY7lLdbKCydbST+QH0wdyozN7lMq0+5LH4b5s7QdmEnYKsyIO&#10;Z6Rc74zz2fgTos/Zp6LCwabibGNvDtiUdSaex2din9A7AFTMA9Llco5hxgq0RVyDXtXJGNW77u+A&#10;mhtqSkyum5wdwlsuFy293ChHIZETypQBsdO0bS13Q6+ns0e4zvr+lHdpgUp6V+T3U6Sawuba+85h&#10;6Ua8QWhTzy1UM6I8NK4mEY+j0eStIX4xc4a5Mlw/GFba8esO6FJTE53elWWpi21lYZsw8qDVhFLa&#10;8LU58X2/EKfc6VUXRDz5rinlS9Jy+WZQLMKW41Oodlp6TtNkVpg2QI6K1mgvXk95DkfDMrO5ZnH5&#10;XENch2eqr76l4O9whm9iy44Psc9QNerSMjyrLR9/NK7iWZWfLtyWM/xcp3j7/OMD9LJ4vAmXJaIS&#10;n2GhBA2SbpYgasHJPaBt4msbXE44xRU0Lj75vvLL5c7PCvliuZ6oyRWG4KAtTEvBPn0EDLTTw2mh&#10;voKM8vemgI497+sUwOVcscm5FWignKHdPvcpKFUHQ6KIUzpAqoXIZOm0TZZqsT9UKQO5YNsaNWpO&#10;5z4hXeImIl835NZQrp49VmJPRWIhdb6FaxCEQzOqjJEc6gdoTuGMD/VsAkmtw9uEXM2qVkVuL+e7&#10;DsrL5Sz+F75bJ/+zkOkGun4Jh2gvtfnBzf1nQ9PvCledNxUWaMnOKo9l9nMWulOeSRB0ItI84lmF&#10;WdzjZ/G4wxWPGjeR4sIQhI0yTXdqRjMWeBwvpGknDkk/0rJk3K3BrLOkiHNUcvcQ5syK3CPvZhqu&#10;/A12xQvSbvZACTughrfzfVUsTysRyjoKPWc7jxOkNrlKdF9eXjOh+ENQeZ1T0KaRlfU3PTCBiIES&#10;3qKMyRksMZlAxmujGb0pwMiQgFaOZYr0Lpan6QTerue6xH9atIUV+/QWC6PBk7jlCAMjFd4hniYT&#10;qABziA9QTdyeBJNfnzg7AL5bxA/UYHSQHMLAoyYQ3bAZnIJdUliLUQssZk2P2xDys45FReYm73Nf&#10;CJ2ZOnoVY/fgfr6Xwwx21TOiYJNX1bo2/YBRhFI+wKxzcNpc7+ckGeWKwpMhAiNGh+aUl3cGCh/W&#10;2u221DX/GUI2YiLiFie6jIk34WIOY7+YzHEpfK9f+XkljxFmQ8GfOkvBIVvMqb6EDcx9A1ddSMoW&#10;qWgWPfAeKdis8jGuNw7mkzfoFjLpvFxfJcCW51SyWnEvx9UEtYnb1BGkLkaTUinWYGytW1C8K3O2&#10;qJD9L8IXnzK9B04+MJFF93w567RJlj9XZG3reuCB75MODCyDGXeODu3pRpP88Iaj7dOE3c+gVmD6&#10;ECdBhMrnncvtk6MUFRqVC1xxbhXsYUrFFxZDUwGkpgZMIT1r4qMdIaQV8W1q6MIqiwCR9L19T+Kc&#10;92+nMzvg6zKmFRN3PMJWGUNM8ar1gAf1wnwQx5bYklXNQZfY82B6QhcY9uYMxNuk0eUn3bYYDPdw&#10;xlo85KNR+GBpD3xt4q5YQ1xmmyaD5KKjVNxcxt1hBxjMKgL9QFPNbdliZ9FZkBf2KKbNuZLPkDIF&#10;GxsVNLsxLNyGfy+Pcw/LGBG88msCPpd6sNAFiVLJChYWWi2uTFd5ZZjK9iB64iW3VaUMZ2DdAgib&#10;O9Sh5oqnc195qmOvMBfvXB0JWzsHfl2xlBy1iKc+0lJuhUkLEtMQXmZc+FyvlELzlJpi3gdRwPly&#10;fdUAs8eFDKeJlflDL/KQ8/8+/O8mzoPkbzxSnufMI0Ye4Ol1/5b1PfmzeMRoCn5i3e9W8FtABKOI&#10;Qbltze+xuPn/AY//JukdQrx+TLV/Uek/ia+PjzOxgxVXAh2D84deJc1EiLO32GH+IseFUWH1fwQ9&#10;VPZN/oXmU1Te3z7+RsHQnOX+Hxgq/ww1KR7gycS9ILMuYR5BEDyXM037wpjpmseYObe/Xn998iOz&#10;ediwbij27Kzz6ONE/dvoU2KA/CN3FwqiSOsw5qnIOpPfLn/p/cmjY+dXTpRSqqrPUFThpRNpbNhC&#10;N2w/7PHPezigrg743nzcaF9zqszpUPHr5f2Fx/bse9a4NG4CCmBJ0fUh2x/gqt27P0BXWYjHf8mA&#10;d87rAtzFVpc7fqY2T+qbua6c606pi/Fp50pGOc5c8aB4gqd9mhnFmx9eHdowDp0Cq1ex928ps4ht&#10;WqqSLmqdtWktFAfR6iBFZ/IYT0kvKNKBFa4GEYH7J4BRDWk/K8nxKdCy9hGl+V1FHxH5Ti01MAVJ&#10;4sY3VP8cbrfgdCLThW8ieMrlIS54lJNpalqhc4dA3ayPeAN4NlfHG+KbRCMUKv4Jpkyg0vZYGhF8&#10;gVnLVT+ux1cMzheGinzOcldFaYYfPpb31ZWJNvRPAG/e38KUBR44Ic4MF8oOFUGci/mMcc/kXpyH&#10;2kmyLiDyu1AHdEsx9If9ecLzWG1teZs7cPBF6RmR65tizjDhEx++K+ZxgsNh+2Wmnuxl5urf/d5h&#10;ZXnIeKA5msAOW4UppyAg5C6aTjJkmTTcX3TGqYtLvpgCXkOcL9/kwVD654fjsYXiEEXc0fedAOJQ&#10;0g6lNmlBBPCbnzNgsuN3nlDppU6cb7e/5HQNFhXVeZPXC59XQZz+SRo3VbYN7ikm/TPxb5BWJhje&#10;vousAaOBzEzBAPcFvqaMv7njNg5O8vltSdWhY1q9lMcxWtix62TF/wp36Db1blN081LSY52DlI8z&#10;3zgqBf82JjeX5XlXUjaD3c9QThuJZ7jgZ8oxc4CZUbTn0JRV+L7w92cSmQ49VDTO+Q5QpnIOz7u8&#10;fPboUBEZyBKLJMRWzg4jTii9ljnAoLSgdIrCmk+0M6pjECfreGNCkYjHJf59ufBT2DWxsGRRpolr&#10;SYsl29xgIWW7jhflA2wjho7sTW2NlNUWLfgtzDmRJTmduOggBZxtSDIbMo0ftbPjOJMb9RZFegkn&#10;Oq3YrGkSU9OsXkDD1gvcTOV8pVBb/Q6hVHwjRfSZiNz/qr7ysqRgmi48KBZs+G4SgkkTG9nhMWPS&#10;DuXhlztTuNKiqBMQQ32McRX2ZHm781eGGLRlqiaqMLuvU4UqZGlBmShyE6vejJFKUKYJ04pCPK7Z&#10;HBVd4PzDCH9/9yHKcNEw8nmIHnQ7RdCIuCh2iX+AasV8w9sWmdOc5eZhzMM/Ygw/bdzM/+TDb20e&#10;JVcNHCOGXKnJTY6WZlLYJFYUMQN2vDawwjn2vFcotsaZXpJkhE++WK25UDJf/f2lsz8j3F9EPb/U&#10;B0MKWFTuWqD68H9H7ZCkHD6iDO3sraAxvXSy1quZyzhI/CoF8woel5d/ycPnT506a33ryUYdy29L&#10;0VIzTFQg5Td2C9sSj1hoQ28DRoiANFu1cbgqpaEtlUa5IOrvGtfvl+tfrzp18pgKj5H7EPVCxYaO&#10;+NhUtsQP2OtiKpyOAe85SiTFfEH87ywXYc1fGYom0+D5+vf59c608sJvb0uvknGADSkZDMJRtDq6&#10;EpGQn3MEyu0CxHjp4czjZoo8v2tgQdwcscQ687ShewBxaCvm/FP1XaMSna5EOKJyuhKPGL0YQkkO&#10;CSC+5MqWH0iJqCVAFq1ZmeNysX07MbbhrlHiyZ1dwbmo7ahoExwxwBsl/ikWihLDGldlo72MFkGt&#10;f3Bh/8LhyRUaxDV5v/KnQzoy+eUMFxN18WddHqg6FgbFMudXYQjP0LamsEFGCmvwkCWoniB5eDB+&#10;X/1UBUeiDk5N4Wf+d4glOX9w5MNTDu/fw97SaraEq/4B32buYV8riFXva2t0IjxpmlDgEzrc8qUq&#10;GGol/np91XzIipwH+HIGsrkwX0hmaLC3OhHNb6HM7QBDx92ckhkmvtgXR/UERrSq4PbuJ9z8090Q&#10;Pou55sp3fliDscKqdjS0krNsygggwlomGNWNsBvxNnJYzNmpNmaCcjerWCZEE9d5U15n2taw95H5&#10;KfIMkZOfVfEVdgwGj7zSxHcoQnDa2JqyqVZSZQBzhyRZ5pqdAp7e6YdmFxHXSFY2o/wdJ//C8Yxv&#10;jTCeu1FFVYJYwueoXKJtwclvh+MM0xaGTDl1RISoUl7SZfHtrvmF4e5VrY5OvgnJKFG3NMxT0Xgk&#10;Ho3CkfVYBmw8TSLJUNmgkuLrZyXDXOAnqJ3LGM9wsVftco0aHZk8bePhrUwNGRw+EBuQ2w2PmXDu&#10;ilSf1Ct2NLyyyyTHjBOgSIPl8Uwccm+IC/7nDk4/6s+dDydW2gul5r1jqeSuR1ssxoTmtAVa9WcQ&#10;ryJ4mhGfzXesLvwhIlRhzmWQY37IRKt0RlaqbhhFXBSN73jbznR9FKWcsBLm/hAF4mh8Cel8ZEdy&#10;O1871ARixppVwI0by1xeVMViqaKD88pwlb9FbCnEk81kQfxckmQfkraP0G0zIDhA+e6sJkPW5Hpp&#10;CtcQ12QjklxxLubZX678PdHO7aqKp5FVWm07owsqNHFhrDmI0z5zNOKd41Mv/8rKmTMRzDW8OTo3&#10;1lVppWx5VWywsk2zthRzM8u6pKMsMbSJlPTwLohpFeT0c9a8/vKmw1GLLQY7xDnPcid0y7xRY+YA&#10;ySnjDhtOLapt3wpSsQU8GO4y2FzY03/uZfEDICfNgwwVDxhNNMrjF2pj5ynLZ2hOa7iJFFRyB9wc&#10;3jo8rzpxQtFqx/XWdKi5kDP/FyuWmlsUa1LUufPO/eWy/9zFWzwWeyRYGkWPeQJtmjrMKVHvNs1o&#10;gXwWi7c7Py+cW0J4nHPnB4fGuoeegFIlHiO5Vcalp7xFK4o4rmW1IjCagxbwutjK53I4533OnJ5Q&#10;OOemjEDprDQjH+IxwwYIQhZfoims8gqzPt35erj2Pzf3J7hLBODNQDfv2y9uTnhakdGL/6zXgySM&#10;Vl6PmuDJmJKhLct0oHXbPAHeFGEpC0N7TIIVBud9jRXO/1z6M1SKuLzD4pFaKbrDMcNnanGbzpaQ&#10;bWJNxN8EMmZ7/nCBmJdGsBdTKsfdfXQcmnK4OuKFCt9Q6dZWPs+4GZ3pik1n0BrCtzBzYH5g8Z6O&#10;SNhqOBD5NhBrdFViRcu33E6X+0v/s/OO7LfUg+oxYb3L1Dg0n8C7ZhAX1BgUCRVo6DjFVVF+DZlz&#10;vHysQeRfKkk19ovhihG/wyjyjNyG9iKutkMahC9vBdywD+uoWXgzOOhBJnw/xhyXbf8QaLUuJDmV&#10;m+wj5uXCASdLt1Qu1gJKqAouZsZIIn87+eMJCEM3e0KgFc0sacwG6v0Eylpzi84WoqIMZR3mDlDA&#10;qDl8mIZ3N8JAEX3fd8b3unbz8PeEolPSYRMrw6co986xsTV1aDhQlULSPK08ysPWaymORCs0oLgL&#10;4MmQweOW82N3ZHeI8B3xXR5GshUize4cgPLhHRcTdieKAiopk+9rORaFol4zuRYsLr0tD6Z0DLcb&#10;Ck4hR/ETVNasgVqhRjXm0CRjiZHt5QnnVj/+zkhhncUlUhqbNfVOYsbfIm0s2KYOUKRBtUBUsvwf&#10;DloQWiF3K5UviTHH+KQvzTqrpMoxDuhMVTnfYgmdnIVWUJ6Tp0QPZ3QmiBCJo1Azi3yuJLsBMMSz&#10;P7TgfWL7d/BQE5NRDrOOpj+cxNnAlBjpmQxVTCIC36fR+kokIc5MmNlF8Bh3l4IyTV8jfQ+qdVXF&#10;LQqM4CVr5EyzIW1Y6aPT5VIG7rKhg5KZvPh6lICU1ewouPjEbzN3XNxGbLEwhC3MGRRjdWApWZ3R&#10;dlbA0koDfqFPvr89uzMf2sl1EIUwhAHX3VY3663qAVQzcS3IRV6rPRPvNtOk3uqW11UaUibug1Ov&#10;0/UrNlxIZSeSelA3TG7PzmncOBIVHsC0BUma7Mbs4lEy2mRty8lI/nZOqAvsKSpT3zWERF31Gzzn&#10;5OBJdqvtcU0qHJXoVr6KtSPkVla0GuUqADtc7iHDpt1UTbg0b+VGnMpOPoMsYKQsJfweOFtgOuzp&#10;e7aBb2mT564cs2lBqxCH6/R5P9/HdUSRS40Wg8XmHitVQruvLU5EM82o0aIeNzmoPMGiA06bOXzl&#10;fYiDl8sXd0S3DS3V/xw7xhkEG8g8OpgYHJwu9NAuF2jaGb5yA9xUMW85nMsgpkMMOfePWLtaQxw6&#10;SYMWnoLs4p2S2cdLrZmELiY9sr0M8FWopndafIL0leCxR7OahdVIy88NCyEeh3mgZNCMWtbDF3jm&#10;yeW+17ZcNOcTxSo50eNcsImIAxtOgyhESLbLkzqAlKbNEJ9NSTsbTavM7pxvYoVDMwvbD9+JszYF&#10;83Y4hD+ALcE+AsEB0qJ590UmDXU1wbQteBZ3no5TBsvtwk8Gs9jVcnxtYVZp/MDdJNjaz2b+I8yb&#10;kmGdRki6K5I5o0M53zDgMK3/beBMyrXouqotUK/f34CKs3Ik80/GNnuBMwoSIQb7oIVa+3mES8dP&#10;D/BrMB4pmlO0bKT2o/3qdpktKZiNFFy7TRCbT+PRthHeD5mjKa9dDHeLNa2GjUYKRycC/4RWZYps&#10;1S16FT3BjiIpq6Z6LbCA/fJIXMnhFsknXazdPQ0KWhsg1QdBYBgfVPdkvyOP/cRhsbDpGKxyUuY9&#10;1laTMYNDFLCiQc7fktK+hoombrHlCXjP6b6FGG6uOYQRfY9m5LgTAw+KRmhzW0WOGy0nJgwr9cvd&#10;MBgePMIXd4u6js7F/uh4BZU0qtiqMtxGefwptrlFXMo06NxIc2JkJhHBpiSFPwri/HPlUbkQV+4s&#10;MotW/KdwwxUeoXjnzFmtKMwGcbLkbz4yJPZ4OXFovvD0x/nOPedyVSpVQDyEisEqA1cd/GhxSAo6&#10;MQqM/Ga+aZJIb212u8hq2jNzwFjJpMJNLby+mAXDlIVgEY/BXptDrmUR2xkfKOIYVpGyb9cKHJXV&#10;p0lcx6NXhv43Xp2FeL4/1lWwDAjeNytcpnVOrJxWmZReq58nWhneSmEykwse1ForRThupYW3ubMw&#10;x98McUmaDLmAC3ZMnd7ouuAGpVQ03evEThJcwMmiXW4dJcTQB5oypOferAp4tQJ1MeYJ25pWyBwV&#10;U6ISwkp7tj+1Qyeh5NXPi7iCwiqm91xuxGbvZlFyn3j0KrRVUMT9Q3BFncFC9TZBn0sUVuYDQ9l1&#10;2pO2UzHoeIOhhFwSLLYlTaeZOAlNiOwGPo94E9nz5YVfq/dQkc+7fii7bhuYYjW4ahYMNohLonI2&#10;GiAF3FjWkuzAXPV2Hi7UMOHywQNIVPN5YS21dNlJtR8xStFKJypOzwlGqYLS5ZY9TM5PZpGAHawl&#10;Oy1woMa39nh+8uhs8lwBCS61oC0gJjIO27fymNkztaAcGvUpvxR4tV4kocTP//MgFjey1DVu3Yo8&#10;Y5zZnVu5qdxw14ltY59Z7wVupQdIkR1psO+A3USdSTy8tdk2Y0CZIsIvGfOiY6dfPjw56fM09u32&#10;5c/dsBZGB9yOsSckqDlH9a4iI2k4VTBxN9gtOk6m1rBcpMm3+NKzt6eUi+jToa88gjssr6TLBc/Q&#10;jPptTGfv4wGxCrnNzrWA7O7YBT4yOeNc+QPM8DY0OfLVuPjJwAZWJmGMz1TSW0B1HRsbWL3LU9K8&#10;5VQbI6oRO4x72EMQx7Oe4r+MRB2/662+5EuRguqMTcEwMY09gXm0MKPCIhacD29f5HseF3RWT1M+&#10;3XiIa3AzXSsSe64j7HFtnlR0ybyx/R1N240oDLaIYZOkVaDUpVn2CrSTibl4Xj5Opo9OGvL0AcjR&#10;WtzTCt9m4rlg5dlCw5VnYAyDqxJUva6+2rGogHiqI1kX4rIobus4EUsR9z808GmEhnldXb7fOSi5&#10;DOVfySXyDzuL7R2330MbMKUKDUcbzwgqEWSMm6O03TDjt4xoEYvTJbuopkF/LdhKMd+a7fpTeAKb&#10;bjHC3N2d1YWqYOLiHTZiLNh5GSNpOU+/Cf45R+WxE2p4v7wntpFHDA4WCIZGUI1ZiVaj2BqyYquy&#10;Jkgy1p1muaWkPY5S7HjbDh9C5KclmVzM+843x7QNWmMPHqHUWNa7aYXFDBqd2CjHSPGkkrcL8OEO&#10;DOuMqmHBHJ5sf03l6v8y8nyoFP+s44Yh/ED3QQHcDMHqz8dOrHkLKFBNFjyMCdUZcWolByHrWg9/&#10;2N7O757OoZ8leazEAwq2bLcpYdKFwmSKmbF1JnkbpGA1WcaLOcNEHnclLaoY4/DxaMjkyH+PQZpQ&#10;q8ZhRjD7H+HiVaejGBmmElVigTQUVTFYeTfTpJKanNHUoGY2VB6nKXogptyUCG+dlZgYOaZXlBcc&#10;7jCVdqbrdeVhJObi7amsN7nmPdeGdXylJ1qhWOeLCPXh60Wne9hqiKg393fNhgx90b+/boiXB75H&#10;aPN2oqPCkCpnBapAraQhQlEMzFYqhgqevvs3DgMPbwaTR7kGTzMAkzR7cUkaa3LPioTd6WjmrYWq&#10;w0aMxWLo2mVXvsnG2JBOm/8WAA+L7OXEhT63tKzjYdWt+Z/xQKYxeFWZTReMZAuSYW2uZMBEEnQV&#10;c/FDQPjqCdyDnFncv1qijDnaNg4FT9JbJoGJmJajSEQPpc0aIEdVxAkZHoGHskaMZpJ3jkmRPvOw&#10;KuMbh3MkxwrVPT7sgqQmphwueaflSjsRTZKlf0DzFmzWAedI8RVVQpPjmVtNgRLqAM21GycfemA7&#10;TSxRdt73MLUNhndbv8sHqGhvPjAu4GCaZnB4MmdWoQOeDHXWwf0Mcl11sjqUSJWsFJrzA4Z65oeQ&#10;Km0YthMbSu40AJWZJxl4WMOY8w+eN7Hb5a7RQT+UkckFT19OPL1PYR7Mkr0nxL+DWUQ0tulI2/7Q&#10;Es2Vljbr7ZHChWiOS1YqrAE0SOiDOOv1zt2sjHJ0044w6LfNxpC7KPEktUglEk/tgFsTkL0OieF6&#10;QkJvjwMT48MfNjP1HWYkbrd4qb4M8pgZWwXVfGRhYZP2E5Q6nPRuxYI6XgFDBe8yuhHlYL7kJr+L&#10;nYe4zo1xtjrjGfB80cTIjAhp1i6cOx9bwaDeg26Q5CwMwRK3wOABdZRBrKcFe5pACVHV2d4LxZq/&#10;e+KGr2/t8wAl/VtOnaqXyKhUYZUHI4Qkho2R15gKyjSGRpZDO5H/sUPUad3+tvc5c+Lzy5mvL3PP&#10;JcTLTnOb8cr2GCuDGbRamBIwaZBk7Ic1CQRYaXCw+INeyOvlKYXnEHr54hW5DRXNY7Y7bTe9Qevm&#10;TPkAs655fBQLZUazQrtTtJwBa0+GuBze/njZM4tORcUbAxTfUVywzUmlR5JKWzX0m1SYV4rKvV8Z&#10;HsyH0GdCp0bdjfBiUXTtc4d0ZHqc0t5nRXARn6HpAMmDTwcG0uifaas9z4UFS27NzdvRmsW5m+w9&#10;wfLcri/W+FvMbecQR6wnqQRilNrTBtLGZMkUHYj1aoEB7VhnH3EVbxElTx3UWUiTfOaYONv+1lt1&#10;1lYe+B7Rb7jiqF3ChvSCeD287zzmYwcXssjSIIGrWLNU0RLFZyGS9OX9qoPTy1v7n2+rHMA2Z/At&#10;Hg3sNEkqbK8vBWSeDnA2oiVx8j0sSrAHIA1rjRe+Ooa3cTiK1D8guFE85IJqfuE1cCB6WBVxjsIF&#10;mVKiZO1a4ol1IU/sw1xk+VqqBBY0em367/K2qaDjqVxZOFhqhlbJwS7l4iG+om+/0YSGTF9xOsWv&#10;BXK0MrezToF0xorGfWpRr8iNeNU9gWsvwbA2sGjicEV2cDIkjkpyLKFGA7RpWSuY8jdPwTFMtD/4&#10;a3HJ/jItVd1JSq9cS25V/bj0/zr8l/h/Gib+9XHpH1IHiPOX/xv+Gf+jn2ZH8fZxTa0o/LPxu4KU&#10;ovoWDxp+bv4pqgxoj9PO1D/YD+BCVnVglCIR1aKgHf7LwNjXCN4+bqWeOS/86v5vwMT/+uv+9fbx&#10;/ssatx6CK9C8fb66hR2Nt1dp/lbyszQS7Z4uYLjGRiPV3cVi78/w34PzP43/34n7MHj4E4mPD/9L&#10;iHI7q/9BotMmzgBjDDPUrhxVfzzi/jHcKEfHvkkyvJEPuZPDUWx6nKouF/E/BLUkV62MCkm/fcIG&#10;WSWYpUaxB+JYccn/DF5NyMEWKItUgrOiz1nuf+/B+UcY68Jlgdg4UDU2WU4Q6J2IJaHga2UuS6Vj&#10;ocmS0+tEvXxVArgH88IX0HwJ5denF8VaYX6e+WE84a/LK2tPRH6JMxcyXlhr3WqzrFnnQjN34JzP&#10;1YEu57xe36FL/wYo+lB8KLamHxsCpS0eI5rvR3GPtQ+SnFRQiLcFsr+yoNcm5+KlxLkWcWdAe1wx&#10;DzFyDSU3v3K7Vd6X7sZtMulu3BNxaVXPct/NDLfLZF1TYsJ/0tFsQ6Ok77HxsFludbvkD1jdBUbq&#10;Bx7fNKGaWMXJ8TVul15VNM6dG/8y/DLE7RQeWKyEHY6TXt5xNp+DaVT7jx/O59eXXy/+BWt87kEO&#10;7HGbXyK3gUlK3m4f2e8bjI64dMRFKLHSGRYLSO5UD9i1uUk+8vkeXX6pJ5FUebrAz2JDdnDD1+Zv&#10;fxjxmz3d7jY0oj2H8Jab+UH8+sW53G/SsNd0ZIczs5TdCt2CjKjw9Xb+ghcF9lDx1Ck4PVDiogmm&#10;YlP597GM9nLbP4M6ZTevXpfML3/zmYpKMJsoxh0D5XDfp1kczs0wYDfrJbzH9UAFVJBTAXbtcPYl&#10;bbgd7WeB3cKH3agOoAr2VzmNqESwiHt4h6bAQ6knbW2xL/RblXallIqnh7s1jWtznmiRwTeDpLC/&#10;43P+2thS7oPZ5falPP7mkVznSpxeI90DnxIuz6yVuZt2Mpnf+Zk3zfx6XfhLyHdudhbwUCXaWYkV&#10;IuTthKMFTpV6bAOr/A2qbaLBCSSxUf0EBm/8PXwu3JXBFA6fihDwL5HcJqgK3rOL4m4Fv5g0Cni6&#10;Iddr6DJZUEHu5ZamUXTRc5dZam52nl94NpnXgM/aq4+a1hqNEh0PcShs5V+BOSlYHb3KbX7VgeoN&#10;NbfgR26v/s4bJFmeVFXUGeZ8j9Woj6e1AY9utswhuJmXnY8a4GsmKxzev42hUBb8M28o2aXneobw&#10;EPCqeHTPqMSRTrGkrbc35da2tu0+YfFHkI0aQHRrB+Wr/3q7JE+CxjN2Lgvw08X7hGmeW79CuVw+&#10;5XNeQbE9zsYIJ022yquf/LKi3EvbsuyflcjY5qihZf/0Ygga7ZoZR+r0wE6x1tM72wOOdD+giT3F&#10;QQG6G+x83u1zO11JvmYmZ9gCXlbA7zzEM8zkGrB+phif41Wd9t7jYc8lDrwLyNfaUCZeT19+Sr1o&#10;cRUlY06yS1UiA/yAtmGKg2fFz0GJ7KOfyz7HhswzZsFRrnTp0w7MJvTdkwm/DerCpzt/o8JAF2Vf&#10;azY0db/2ohyHAjlYzuZTGS3HcXgWMB7iN377T+kcNZq5hjdkxY1dM5/80KnhutRvqSF5JqezN+qt&#10;vMO3jTv3j0rQoUN/a3z7OBc00vzxsyYO15G/5HJ/p4sTG/OIISfibD+JJpd+8vca+Nx/qOUpPPns&#10;Boa4LPu6SY34BA2uF+1PDXxfXp3zEetCd7pmuOjYV2j7TdilZhzJtjcNLHimL3gwlHSMWSJlnIrD&#10;jcXr9B+fuwzs8CwjMkk7WQXs8PL47TOiL96Fix3O3P3JEPcczr87eiJnvlFdf70uDOAi294n2nOy&#10;q0mHz/tM4Qir81qOQFCaWajjUaIx7K9K8Nhwaxw/47XBQaFy8cMop/Dwg14+0PXGuRqJDH9LcbO8&#10;FGdpxcK8rqPi/BfLlPdXLb/5gw3+O67mcb7AqONG1jXzs+dCTEZ4TExpDW+lLvz94AHjdsxwEKxK&#10;jOQUpBNbzKvydjjS/QDzmsGEko+cF41H0M7ZuugxhVGs6IYvLpY7uRvFc+dM9/iKjRcPXsTjb3wh&#10;irOlfN3e1itTuPafzFv0oeSzhZTKuHD7DE5p/BgmGEKRRzQ1rQicoh+V2OYKD4pnsMcKlp8z3eRU&#10;wr1bXH6vYTbbt0craocDiy/+5VsDR+NKPwlgzzOpvHE6fdXFJ77XxowCIJpbiPysFK3lHOxf4WYT&#10;HJAVMpPSQKp6m7mWOjnVggs63qh/A+2tRIbkNfkU+0Krv7UcMac6iUlkKgk5HJxwTLKKtBTE456V&#10;M69wctQsrSnhysU8e0Fzyq/b5dMuFzzI/SUvysn3wC3rlMy11tKXRGGwolxGsGZWulVrVsGqqj1w&#10;UO5/AMPT3R0Cd2+ARYIa94Dr9yJ6CEpILOBMGbDnndZlZ4b47VXLRKZuXCzxzN9reFoZc4rAU96+&#10;0mFZIitavbD3Exg50hQkvfHzcFtFQ6GwVQNWQLTlfw5RCZvi+DNc0N2qqPztKz7yDEnNTHF3VTGb&#10;J5DL6fX8wfebuKGKwzVHoObZKA3rdw1mXfz4v1YZ3ed3+z8elxVPKey028k/BqQml4WJj7IQcF4S&#10;eichQKlpWTFiIr13WoRF+y9gOun3UI7u1/S4bxKO+QR+7fXRMdxKYOH99PrlOVz+leuu/CirPSif&#10;v16uZ00kr9dPTySaXXD6nQ+A4vFyuHaWrzxVr+6OQ2qLdlOxqBC05BI7NUG9p0j4D1DEHpg1hr6E&#10;x3L41+Fw+F391RiXtt28OXcqabr4N9B0wu0Qi7jbv397f2VdiM/fr9e/tSP4Q/76r1X+4yknTSZv&#10;tcLkw8pEkWzwr8immq1R47vRqaldvAi/RHtE5fyD3H8Dlh4ARtH0tYF7J9vwIvRojrdxLQHArx8a&#10;38lk+rbXVEAelVevnzdNKJfru9aQnr1Zkmsmx/HM81TybI+/uYpiae5BANdB9yfvKP+xyLNK6dJD&#10;pWfFt1g9OOStsBaZqKw4vPwtmUdnNy3Hq+ZWMdkRKkuLPXzJ6gNv425G6+ldoSbva643NbP4vwV1&#10;7vSfraPjEpNCFNebk+6FzyT6NRBKZjFSAKnfW0izU9IB66Kf0g84LgS5Y882KndT0K4uh8eJmkHt&#10;0QDNEOxxXmwJ0F6uH18+ZaKMtzVR2OVXOZvB7I37Wp+sUnTy9I9Byd/+ZCdfG3FFSdwwgw0kxYsG&#10;077R8RSEKgOmOhJh6WYWSJ2t7g9x5NBHzFIZ0rwjhsK2qhx41oFuXyvRPrZAwLJOJ0xNw5WL0+y6&#10;cjjTCp/ey+Hnd6oyW6sV6+Rw9pQfnqCiHa7scCIq7PwCidJBp+KCqRaQ8m4JJJ76fwQcWOIxyO0S&#10;icvV9jYOtyboZS8+5IKkekjSgjW49/qS70jW/azognhcbzv79v7JioU/WP+l6UfLdE3rTPE6ZfAB&#10;P2dPVyD80gppcEl7HVbrEYPKXvO3BZJc9Ao3BTaJnzB5fQeVGs5sCV+3t8EoJCmXfWICF/glrjRA&#10;Pn1odachqmmFC8bU9vnUheQ/Bizrv88vpTyk/VermmJu7y+399vLK5f0Lsk05ECvxduxOYIQsOQ4&#10;WyVmcqqDkYjQZb7BZLDFM/2ES+w6UEn6NXwukXVg3f8OH73jepXqdbl58mFnvsKCEe+O89n7TLWV&#10;0jwkrf3IjFIfbEp6u13fGPFyuPzON6T4vJhvFDPmFXIW4X/Cgskl+zpS3kEpgpaW2ENjwnKCRb2W&#10;+A5FZ4soR1YLxKvsCBexCeMoZjL3b8VwnY1C5zB/lolnUwDN3d6WixRlyGtqwGHMBy8v77Jlj+Nm&#10;7lWxIPQzWBK4UevT6IVvy/tDTK5NXR5LatnXmg18Vj4hooSTi84ofUWWlryIi2oU+w6TRXnnn0N1&#10;y9mGW8eeFsPO0cujQDrcCRTJO4xvdHXjqmANuFzvXthhIYMcV/sGyuWXF5DAKWUzjV9fv7QmZ4AT&#10;yOT2a13tlgf3oFiUR/kb/4Jn5R8qC+7DQuQhKXRPK2nsigiloZxejSgLpHh7hmEPpAgul9KX4nav&#10;VnZK+nNj7x+WNCf+hdT2vih34/cr+EhOV0Ee3x7gmsbZKH+m6p0re4xi221t0a4bnmEhOpNDvWKW&#10;nXGJh+UfIBLZOhrodMWbvEdUdgqvTr/nPgqdUQqnQVECM47LmaiLKGQVgrOC7AHGPXe3fYWOUi9P&#10;IJwpuTvOP07jbH9BNAU48d79yU924xct82ocuwct/Dr7uNSRvmr+DiaJBXZbSQtTolF+CAOtSefY&#10;GqWt2+LMJFKYYM6dG1vOO+nc53sgkvlZZ51Db3fVl0Mzj2tkM7gl5Fro8vpy/ZvLf3vZs5TLeoiH&#10;jk2XW0ykti2siM+TV4qg48Y+vaJ6RWSx0osQVIGKwCgwhI24wmoF5fSG88TOOoY9UnRSegonUatH&#10;jgMNUp1bPVZZavB02vmikeqJ3pPHL4WZvRF0mX/nB8N0wsDLnIi5w4X/+SdWGo5xA4fSIpNWml6g&#10;9NiS7MRQdKLExirvsLZuWYG3kbGWWNGlV2ySSvR4wtW+sG67ciL+HWmgNBO7NvH1FKMAT2RuUJpI&#10;Sxb+ZZdxiw9rlOclyNUM9+wLhrXayWDXNOPm0kShHK5WaC+hhZZKTqpKP2CnOyiyNJp4UogLnC5l&#10;540yEUaycaiIS73Z4U7H9xJdpOErfbG1Doci5Z4XJX0RJJHbhWd+PImJIt72wOZGCm5/5Tv/2hF6&#10;CXzN4u6bWLVEWVvcYHhz+AvhyMc/pX8E3UmQ1CEnlCNjFAZHxdeSVbyczLgeSRcJxJoBTJ4/j8wW&#10;SNDkoNi/8a3VhyZ8P87MyLVr5XAGOI8FIWgXoGbFwy7XLmC0+0f9itJi3bD5iCus8nyzw4Fqh7Vz&#10;hVYViVFieN+aqMduKF3SS4FnUG5K2sOBf4FlO6FIIfel5DLS0i9/kEymciRr3uCjCBx+flO1DHN8&#10;fX7XMPdPhcndmVJ8OmYVrtHOGB+MsD2a2AUFE/G2ah+xy31e2O0uSNrhyJKAPNID7fQfkYJ4dwXr&#10;wcUwfbKoICMqvfRbU7I8htLwY535pS3N5pc331aJ02+vmj60HJfPM6XY4cw+GGAZXjZAWRyGLeyU&#10;3/p6rfCItSmjFBt9J6ZSUrYAIYmh+gldfOdxJVmVJFOspSifpxN6s6nH7rRyakfw3Pf18nKWJ++a&#10;y5V4U5p55PauKx/5XnLcjcfZt7UWp83mY+sDLQ8dgt5OD+Vv4A/KwqPfoGNhVbekcAgbbNMuhurB&#10;4V4Ud3a2CjyzGO42z6axTqy+8EmGnMfjxq+qgMdPN0a58Cm9cjTAPaMwdasIv5rDP8UfPXQVo300&#10;Oa52FmEjPsHzEt23DVo5glYYpVjg1Jb6EaqYA/q6gtOZsnISNcQ5ImN903GmYrIy2P2wvmWeD9QM&#10;w0MTp1cemgDcYFHEpw+cNd0Y/wbKOdMXtkGZd1TNxbqxCEM0vktt0Q1N4RBLrsRKEVlcfTylp3LE&#10;UrjnC+Qx/KXrRuWJuYrZjUb3RDHe1mudxpnTbxrbPD4hN2rtrQKfGvLMJj5nMqNctEc8i8vhXKZ6&#10;j1PdLQXD5ALrloyjMk9QVbtG9TwgsVEISpdLh2d3xRbtil1ayalJwj5ewfV9vn3tQuboolVTioV+&#10;jW2n43vVvjNV2K+fPOrz6u/H8pK3XUjuVnGOIa0J/ePaNq/NNissyQLBgl3yEMV3lHW8r9iFNgiV&#10;BF0gcafAM/kYo4SH14KcMNXBry9fyJPU21FVgnS/QamliL8112uadglf6+jaiO8Ucsr0AxIMby8M&#10;7ebLnSk8so3knaiaqOgZDrK/qzHGzkClieo9S6R012n9zN/Kwkg+lMGIX1uYLZt8Ir/gGt9bqWo1&#10;/jx7MOtIW5ZdXmEqsfhA4paKFuav8jrPeTbYOT6Mzl98zYUZyPa12VlupMJOl0hU0sA+PTHrLFGh&#10;iAvp4KDwAOc/5iVJuMs4Br52sKLuVOWiRpJdm0tNzQDYJTcZdcXiEFCDp7g0hqnO16X8IeftM7+B&#10;98lipT3O9StWZUTV/L8xk7cdszr83w2YpPn4vmCxtc4pTXSRS/gW9EK11EvC4fM6uuVXvAoiMMyR&#10;ZJmaZUAZXPsolv80jC8as9Ld5WOdOONyeV/GtNx+PV/v/AMl+ppU1JJMXu9ffIBx9j1DodmnRQvE&#10;kcGUVvE7qFiVVBT73QoMEu3CznKKYAgJwBAW6VuUy3fwFX6bsM9zlmPJWMDLLLvJJlJH/MvCWpZk&#10;7+TDNmSdJm2FewCyyY1cr8SlkEXZ4jsoVOAoUnqlbsMtdVRiY5fcQ9nZKnGEpdXs9FJEOSUwJAnj&#10;A/igE7O9B1DkyOnJFagob9iH5RMkLisZwJF1ckXiwueumRoXR+95QzIDmPp5nEXDX7OL95NbYiZX&#10;zNe/090VMtvCQ5ztH2HXzHAz795mYBCRThxNZf2EwXLYWKBJxSvw6ikuzvhExaCOmitLeVhTtIc9&#10;TvU5krIMfCrhbum4wcJFJQtOyvZ+ELyvoaFofAkicDNGWgQROkk89sePSOkN0v31rXAh0fog6ioR&#10;hSbLmf8EK9syp87G1xPOJjMdwnWL5ZlhOxbi41fNK3leUwNXQ1lu9ryiQCdL+VwTz92/GIS7mW7S&#10;HCRYjjf/Mlmwx3/ftb+PtOZQgWmwLW4stVH5G1Q6NZLYF1mhPJvfo7tW84fCOco6pRnFiaiq4Ol6&#10;9j0UDWwvxK3n1MmHczpVep0pEHLanI8VvrzU1wX3fLuBKQ3NVP4Zqmq35dAUFnmfNfKnDFoYikXa&#10;wU2m9gOKDqPaomcOBmLvAaMkRbp+rIflNJTtU6s1Y1jHExN2sA5C3FwOV5A7Ki528leQXSHAfJpI&#10;WPFUf4PFzJGNA7hzQ7BYqopaKtUI/wCpz7aHs0UNdo7waMqX1kC2c0smlnP5XAFfWs2oZpbxpxNI&#10;zC72Ng5X5THE+dDfjTyijPd7KH4DS7GnNdJmtRwyJXZgWL8m/Z6K30Ps67XAn1EKBIx2bT72G80c&#10;PVNGJxB8vpUSb144i3pK0V7QTlDSfsbhJakBoDr307lW4t6WNh5QuoXlvwr3bXZQIBEuS0Yr/jls&#10;wV1ucOWj6xO6oUCuoD8kR9OjuwWv+LRxd5zltfZRHmbWJo8ywnWaxOsK7Oa4m31B+4Lt6jCI0IhZ&#10;bTPxFN/lCU+y057bTMN70dEoZdXUB0P4EZT0+wGje3jEIoItm3myUMhpDGFNFsj5YyyvAEmy/vOU&#10;roRdjo8dsuF4IffdVURJmnYrA26OyEJSpVsy/xRrG5JJlmrmlF7BGlVIlG1oRgyeUkoNGdvCYxZ4&#10;EU48O6m+K4GnSFlHnFMmeg1kXxJpN7iwAvs2AVq/RiYNqqb/ZE3CylvA1WmFsNsDGwJ/imolUVod&#10;coWRWsRHiVtZUYnClFY8Mtz52zdTVK6GNpvEUc2SU0PVxSwp5jM2T+E9iCXxhUyfPUmUw8vrEOWq&#10;Jw9LTNY2am9366WZeJRXzW9g8eEWZKB3XoQZEiRljKiEb+GqetFTAqB+u2tL94bDEUZmvwl1PlRI&#10;0v62wzOylc+q0CtDwXshDs8OUWGtUE78nbAH0aDdxhPXljQCmGJrfoR7vAOKqV9JOJ7BkiNUYsme&#10;8cAkNov4tUF1xEUk6IIeKQm92w2RI3RZikqLazOM8SkpdlbUq8OV0qJIg5sJJVRWDPtDHGmwSfwZ&#10;ZjtIelvhuEgMvYONEOzkFo+xq2Q3T9CRfgOcFqFenepgiFqneHflot630eXTiz9Zk3o63Nl2+8v9&#10;cr18+bTsLVjMPkHlOfqu3Bbj9A9KwAEztSbz7hqVUSkw9MHMeI5YoKcLpBIx9SK9Qegxbiz9SwmL&#10;iq4v/F6bZhW9PLhV1zfXGdIo2+H2txaRgvaICoxPfIJYpEqJjls738DxDL7H3iedJi7HJtK78iq1&#10;eSfoqDSl22FDSkUotfN3KjJUJal8d2YTRxwykhzpqnxJBa+mAFaYUexyqS1p45MfxRcmLF1XveJx&#10;VydI3WldQqnAEBbp97Arr6bcaG8V622h3tFWsIeLVM5hgR3KUnk64JlN+YaFCj6ihArIU6idMiqH&#10;WJKXkP7Ah4+QtbTU1Q8laEA+58MgfhjLyxW52R+0cS10u+P46/XL91Wg4grG0piQFE1ZmLnbYs+w&#10;eGMRG1at+lIoCqVZwKoRgYo7uYXZjayMKgVguD2FCOxyYr6fHfUh5FLqBb5r7jeJaLUw5IOdOFzu&#10;7k82KSvrEvy0RBfv1ofY6agqY8Sg5FW1YPT4EXFoS6PgrIGkd0UDJVeOsWY/gdtgWzA5z2HNMPaY&#10;D2J5FPT+ENCQhSvl3ZEPrvyBp/cDjwO1wzXrswvuF38NYvTXuznVF6F2fqU7+udQY2mvWo2mVUNp&#10;baIRTgztPsM44Ljztr3mYhF+o1cU4aQah1fLLExIyrxi5eBbBrh8Pv19u33VZO5jZEtatb3ZqIUD&#10;Og+KP8Ro0YIC4oVIqftlbKNDkPeEmrLi6Ma+hyPNvh9GujXn5iv4rXFjnlG6tDS3kyZrRv31tDxD&#10;yxBnztee2Du8a7eNasjv0nXWigPdg2q0EqGSbj0URoHCTmfxqMy36AJqgm2gn1V2v5hGNpaWBLnx&#10;iucOO9x9k+C7VZSQbD0evfuhCnaFf8ZD0/eFp5Xrszg+0pzWy0mQKFGIhG4kjmSTWlU/oFtNbMal&#10;sjyEUj7BWvZbYGjrciXM2MQDBBtKniJnEeTt5tKmFJqncW18hRu5oVUn0xeeoc0yhclFoYa4TqT5&#10;+MGNgDZN2LLTxWpHbocD1TGqvW7WcXWkgwVJVSG/K9rjQLXoZHYD0427mF8UNX9a4F4gstWVwZoQ&#10;v3pfaSjHtZWNTmkFtRcuF35WxROKgb9xe2wE1O1WjU642QW7YuBB8RugYTdOLxJbcuT3jIQq0kHQ&#10;4qKaWDLtrIIXG+lT0Sba9GAZ/dZbUi3n6aXZRLODHO4s7EuQx3G5FoaaQniWdnU4f0DuxyTKSsHW&#10;g9nWIqzxDk/UT/VCWk4vCEc6Aqh9MFRJOVGa3wQdneBueA1Ovcdo7lCBrFcRNHpzyUKTvHnSLZPy&#10;HOE43HcRfY9FS3I73C7XjnDEZRJ7ngpB1QYRKmk7LSgodWMkd/rvsLQqjEGdze/GyGml47XEwKKM&#10;uFQaYJDd40omXbvbxB9770IJvKJrY1p2oAJdhyw5mtlGe0ETyolvQyxDnIt7+fwLToPnqN5NNkht&#10;NRPP9GDJq0ZGW2BNSB7JzSjY1ABTQbml0g4bG7hrgXva7LY94MQXnaYOzpQnfrmD3eRMF+Bh2Dw6&#10;2C53BlX9CxN8q83f9imXy9d8PqEapjK4rTQqKlMjMip21LrneFJi46BNAlIOKxhJa/Zw7mFOQPMc&#10;yI2awsMq9ZphYvIGZ80B91E/+nKaZg5f4uBna7mN+MJPMjOVnLUa5LwZj1/umtp5eOWaT5E3dLvV&#10;lkCZHHESUTj5BD9kFxaHJS5G1i+ZSTW2WY0HRQOHTZiZIuOBol1YXtfVuJFKfgn3vsJRmpFbVbRP&#10;uJnCyNYgv/LbqAIDmzXhhXtYPlQeWbqtGYwIDHHR/TbU1La1pFa1ZadmUDii+i2quOpNZBJf2K+y&#10;QRJnSigKGtyaV+xfLjA1QdSE4mnCMVVwPKdIvlmFy5EY11bzrk99bNNwyx04rnCAZKl2OQuGWx76&#10;skH7rxkQ551EqToMFs3G/2uZHVKOrjbyjfrBbUMyelZ4kv0cOQ6nlnN8f4u1nz0Yv1OHs6J2w42v&#10;RsjZ108FnkQyyPXWpT9PjhfrST6tJ3QLLbROmNJv4Zkztm2PUqRJ9DsBiFBJRUhOTVVhKGyKbYXX&#10;hVUAZ1lI2gncZ70Sri5nM5mzICRba2qWhQ3Ka38o1LB+ufnnxvwNQns7/q4jQjxGU+XHEJmodDN8&#10;yH9UPKBaEMx+RTV/qDS2OQUpD/UTI9tCvD6B75wrrQTcaZnP1jW4Garu8OgaM5F9jR1OmLkTW25U&#10;la937bpMJi8sCHtCyQg3srKJw7MJamHvPzf7qD8o+YBtgbQwQMPDsyuHES8aYS07sMrfgHmzfB1k&#10;VAu+5yqmbcj+c2YiBq5a1laTuPYNXqZgXfsIfC/w9ZPVn6AB7r8PE1SiR7lw58fLWPR4M6aHIjlM&#10;67xHcmBJtI3fgZ3XHiSsyjsbu2RXWSq2uINzBnBX3gMLceZkYoY610LT3y1gwZVSUD7UAcB5UzHu&#10;VsDe+Lzj3RrY/NaEfDyHeOJT3cDaoxvSe7jZ0YqpiKTwsPcrKFCFFNF0Uonzbk2Cjsf7AE/UDWXL&#10;6gp3R3xNvOaTcnW/CDo7dXzWvHFV7ycMPZ3w5pEqleVJfb7Zhs8v/l9qlWDiaWcb/hxvz5d2Rqt+&#10;WzY6LuySGxzlLU1t2q0Egd4ttxgciz/CRnBXgy7Tp9HBF7zoySVJHI2gmIaoExNUcTEGrh3JNJ5H&#10;spTHgPYF/Cd3YzOlcJmZWQWvq8KRw4FbLsTdq2aDpxkL3OsBdyPiQHT9CqybBRe1y8ycn0AnV1R/&#10;ult9inRP4m4CJ6uiY7Ra2PnbJr6a4Uew5FxPS6Tu/PUd3pWP+ZosLud3UVHhcZ1u828nj9TT2IRZ&#10;JH7IO8BhkbWV8lerEj+4MUlrZgCWjEX7DHt/98PhjUrW3GIwmCmALh7SxjpFfpbX7G97sWeiG49W&#10;Xd7xuxcpN68OcbzG+FlKzS782KQumtzNQELTMIlKIueVYMUuuaKzlgZ2mHpLLjhKE9W7xZEwhvAd&#10;qtDq86yl/W6KSU3gwihcz3Ux5XKeKJg7mE+4J4vXcen13XvBDhfwuAe7axBop+hdtgYGDUfYc2rB&#10;g+I3oBZoxA11a2urA1VwAfRK9Zj5I1y+nWbwJ0oev91TTQgayWgaw+G+42IC3qRUWvOI1yByuKYI&#10;RTYm73sU426mE7xc4DAgPDPCxSAW0xQwl5bWpOImKQzhAcnp/K2LSEVT+s6eyQ2ZSmYrzAKbgnvM&#10;OvF0wbwI4idSfe2DInnFXkXsHG9Dcca9cqBvx0rQSVee/9IULXUPcA6AAfYNhwQ/DhSLGCt2QVod&#10;e5rUEj/iOCfaGK5WjMf2BBdA2RmRt8VGaqs+RBWRiQ2qV36tnUsqYFBWvl2ET5lHdN2Dp3Gisk83&#10;Xcr7qklWX++nd7IZ49pwMLfFUdjhzDdyOdbySkMJuuXQKkSoZBX8CSlx4Byrolfo9geRwcaxD8FK&#10;ZNth0WwyXTjBAj9XKJR3/UhhZBV1TFAdV0YdA4AbsJpP7nd51FnKpKrPCso+n7VOkW8znbycL6/+&#10;ac53zfQMb3T5VVRoDardXGEIjal4yHqCMk6wvgkqdolBI/oc+lXAqKiwTblGiaBtlbwivBVULz01&#10;Z0qJNjFa9PJSOdRFLyqHV70q1LDVuRLiqqAjwXdUzhrlOPzMEaC0khncHuQsLCE02AE3VbIQFlFt&#10;MoTOi/gDaENNKbZUKsegebC1vpJJbNFFHoG6cy1P1GVP5mwY4yoc64lhXP5kQ+Gr/bYoKMko50mq&#10;rA7JgR++JVsDnSvOvqpXmGsfHK7o7p84SId4pxnjWBRmaqsf8Jix1AVCNlHJhuQkLZjG2JYIbKNg&#10;6jbqTraS/g2YFLzgSGxNOdx8uWdYIv6TV5NgX8VtxHiemd37yDXse06WL6/Ko1wtVbSuUbWqWkN8&#10;kBNs3YhU3ut2/xiLaWOm03Clieq9bnpv2A1x6iJ1mnjWcO2J/DQNIE7P8Gq6lkyuTVC6jLwUWzky&#10;pLicmKeVsFc138iJVPCELp9qorne/mKQ19rQi5fx/jr7NCzELqi2HCZe8KAQjnSF51lqLlvkgRCZ&#10;uY4QgpZW3TGcTzG9JmDkbrWb8bc2N0NYvyzmIek7sNansRTVdGHPMocD37HlP0qZVtgZGdt2NiEC&#10;z48nz+v4GuRLF0xlu3WU4AgHGUNl69kqPcNV2XqLTgzlBqhmmSQGIpfGfh6gE7wl8ApDHO5dITHr&#10;PMYvzsapKlqm8JjA3nDsGnmIk8leKxLq6S3Xa16Ro+1t5nGAQXbJnekJk2UWlLEDhJbFn/BYyi0s&#10;zQTV9jazlHqXNHxbkdDS0MwswQlqla+FcLJLcXt1hs761qvKEkuFa/CbXIsdV+Q6x0oCvfls2X7S&#10;YNdJ4P3MWNdRoYSca0/nb/DwN45WpkzlHwrMi9ZNYnCZCDWLxhQ3BXe1jLJLVCLYJSUv5Zzav4xU&#10;WytWjUdIXaUnkiOW9lTEpJs5LrKTcSleipZhLS+zR9hBKnW6fmXmYYWCAq96RLve2beyzlL4Tzbl&#10;a7JYVtb/PULMtkMn7w47MlpedUdY8svyiAtbzyE7rYANTyH1K9jGhK0xNgnBRhIMj5sYHh8C0Zg4&#10;lPb8woa/Ucut/jDTI1uOtItZpVx/4f0+MXK/Si4+4XfWjMzt3F0MHGvF7oVKeKW5vDtI2nE2I3Gn&#10;hDWj5Iq6HxuU0hGt91YBMKHyVhKlHCUaKKZyyXan9JoQp/KwQ06IpWKM419GsR3uXDnsiwT59hmR&#10;/c4nlPJutDV3+LJer5d8bq/KJ1/ce34B8r723JdcbmLALTkcUhJ5OfH7mMPGjiDRDQlbIfnJbmHq&#10;Io3kFk/Trrli5R+RPsmLEWtBbpEXT0Qk4dnDg5QZWf6+yN+cJKV5f8+zKjhW/uYvquzuGxdBdrYm&#10;Fga9Qs1DzEJQWWnDxXwijDCb0fE3eCiytDC85oggaYWV0ai86fMKhRJG+gFU2cJ+rFwgJ5BupRyH&#10;gEfl43iWNJI95o0JnQ8z/WC+ppD6F2R/iuxh/pIPIPRmjHt1CGTirkDrGtNq4iufSWZQcniMb/Lo&#10;uqPFOxGzr0vdbnWy4tKlTOmMyE4OXSNaZ9OzgpYg5pgO+c2mvnnD0RrrOg5ItoJVCFMy/mJetuP5&#10;nZrb5fVdcwq3pHJrvCD3MrI93gUMxeNX1jGa28UEgiENjwTBdHTndPoZRpHC3hmko0uj3qIA0Syq&#10;SpV+CRy3dARyqTkhf6kC9AbFpWO4Wa71rREmdL3KY8pCiIiGXYfE3nCsUR6PM7A1ETG8GfLO5ESK&#10;5ZSER16N4pAQJiPVkpVJLJiKfdYTt0jtrYPAQtIlOlUlHLQm0gG6qDs34ZMK5CSYY3UFZzultx0j&#10;zzhTcRTtcK1WJGoJ7hX3qycpF/I/Jgfy9KtOjplKlK9IVV3dkkhM+oKKpG2HTq1ikofYZH1TTljc&#10;FHEhsFN0MkG2jp6CfFkQtg4XFFAVOW9CHKNISXtFcI6cJdfiJH4pz/OGUvK3Ehe51SXjZhXK74fL&#10;8fx2O3+Yh8u9r5iRfFNAbxYpe/bdOhEyTTuyZsKJjaaqrNqYxwNJ79pa00cSslIoah9UZCCvZUEX&#10;YttikmqK1S28QidVlcGvt/cADpfXKIErcS7+5mkgPO20RLLIF7JQfPM/JKuyqmt/WelDg91y2/0O&#10;7QbmUuSIOlnpqAZGctSZiP01FBDqPXSlmOmRO5SJCEtxgHh75/Ji1MTwqFPmq4AfA1fEKjEjzNNB&#10;PBtB/pK7iOJ8gkj4VMNYlzry85mluY4BuzzFz74iUsHL+KeZR4QOLQ85QWD9M8ysjZt2kUHjIx3B&#10;itYdknN+6Q+ycTUFGvSxKRFzaqxEXmMrf8s3zDSeFPA8b3tWRolwtKHBzJQxwBOdijhrZozLoiI/&#10;ksjDQFJ7JEz6E02kEhW2YsVRlwurUxRkq0RQqnr31nwOeE08z5KDE064OwJ96E7IYyT8StAaUizw&#10;JOAyKeRk7gzKrktp3LLK00syCbyLpxFYiTORe4dpNvcwF1SPx1NMvMgXFUc0WopK/x5GrWF100SE&#10;+VaYnK1gcajA1PV75LVuqHB4eToQpeLFQqH4oSm9XmzCTGgwcxfFo95nT6ox8WSE8/9siHgSd9rl&#10;zCkN9sTlla9bdRmtKc99/yro9tnSctSVHsnfQhtFmrLQyTS8OnfKSecdJOV0KxOPIsr10EaoVINk&#10;8UfO8kzoDpOBQ+XDIfDRu3J8RvVqmsrJipvxN450ShO4wnjc91M0wP3wBHuiPa663MAqfrSZlh3O&#10;1Bok5xHS77Js8BGoO6vk3ippDE6taIz0UWYU7pBeK/IrSqMGHi/OTRu/2plRcgnPic5gZmYd07X5&#10;f+9yuKZxx3a3h7mHt8H0UhlxuUp6UMiOg7TdDIQhTt2Su8PznHaExY4mNvoOi9VEy5Vl6QGuE4dv&#10;kZuDKeNZZamcgeUYsDC3pJiznWUmFwy7omcTu4+f67BsVyeQo/kzWRwf1XC5rNSykNbDYHgNASaO&#10;h7bxoDjG7NWQpqohzaq0bEq7jB2S9VDAru5wgMcklOfuMMjaxwOeMOiu9JpA8LocLA9pjXHyIiMH&#10;hVIq5ValQi1H6kiQkh2A53FxjW8SCr1mCcws9SfggoW82A5wrAVPc9zM0laJiiaFJW6xpVItOStz&#10;S0mitpsXj8fheuNG3CqWozKpmuP18qSdlaPUHsN4ipuHrFT4jw3JKm9vK9eCDgI8fXu14NFdLhe4&#10;9mdv+MrH9NwuWL117LlDbStNeiKWp/VIDks585Ank7VMsC050XUILcdMnOww8Nj1S1hJDtaUoEC2&#10;ZODrdqm/oWw9nyXw6XGy8mLK0L46Xd59Xe9B7vVJ+9vF5if3216AMu1mK16UFivV0pI5HXEAZyR3&#10;U2ZXgWS/91ElJoYawR7e+lta+jEoWpCWWG/7M0q8rDCLEq0quIstr/njIJ8JOETO/FMkjw6p3nCm&#10;otOLrn00kD1/K+DeIbdYeo/42ycProGAtxUPmk7t4wVll2hpxEJ0fmd7xLbIHp2baBTAtbQVN0+f&#10;w274u/zfkBvwt8ugdsp7gNCLlVy++DoRNd/a9B9T3f2JJ7DH4/WXC39fiuOjmOtCATKTrhsJ9qMB&#10;zOyl4HcYhlexpYofM4SZN9kRL0U2mGXoz3DzAHl242BuCRWPRxhyeMzgPwsGrpKz7PuqQgMv5y9r&#10;AO5UwPTt6eRdw54ZnBHObRXy7G2i7/6Cw0G2TrZ2oLJ3aCrAY2ONM1oYFC5VstMpcYyjvEedmzYl&#10;hXSMC3JbxxdMC04x6rp2RVxQ4rXyDWsPBfhN4PMy5LOs1qIj5cgkPy/w6/zX7fzKf96/nt81j7++&#10;n89X/zG4C5garbgls6hGkbIltUoRLUXoV8nXl4//4j+K/zr8P4zh8LeTQyHh24eEwpImeLsjHcPV&#10;PxXdXKcMLraeYC3t8O56C5ylMPm7zA1S5OPj+m2plPne0r8B0+EJHZXs8OPLoRJy+SsFfuhGvW6U&#10;csmk6Rpo4ZOsiWq4Qkp524Dm0Sb71cVWKE3Ou7PVvuPnoH5tFIQUqj1K/w9QBrbYOpxCIdCaAnJM&#10;dO4zUIr3RcVwekojSP+3hY+/KWJ94+2s998ok+FWtkWE0lYRpzZIfTPQ/kjh7/D29petuSDxXz9U&#10;+B/AdLiJaiK4TdIDSsHJqp8oVZkzJiRVhOQNOeIGGq/Xj4/T29u7jqlU2ZWIgqByyvSEZsWU4T2C&#10;p3h7uzAmVMaWaqvMLXKU/4/gvydN4VfF/wn81+H/YUyH746/71L/h5B5aRd8CxWgEsWWk04jOcku&#10;aZO/jvBk5HTDZKZT3qcnNU3rhDbwfw3pmCZ/95nUT518YwLiJP8h9+AfXqkfWCTlNcOby08cOLxq&#10;eJ1B/KGTi33/fxGzu1pNvn0p8Hr2G2gp02V6jRMjOt0L5CibE/LZemsm/juH/4fxX4f/R/Hx8f8B&#10;v4/hApBjV8kAAAAASUVORK5CYIJQSwMECgAAAAAAAAAhAEB9bwrv1gAA79YAABQAAABkcnMvbWVk&#10;aWEvaW1hZ2U0LnBuZ4lQTkcNChoKAAAADUlIRFIAAAFwAAABFAgDAAABcqWt1wAAAAFzUkdCAK7O&#10;HOkAAAAEZ0FNQQAAsY8L/GEFAAADAFBMVEVjY2NCQkJSUlIAAAAxMTFzc3N7e3tra2s6OjpaWlpK&#10;SkqMjIyEhIQQGRkhKSmUlJScnJwhISEQEBD///+lpZylra2ttbUACAC9vbXe3t69xcXFxdbm7+/m&#10;Ws7mWoSMWlLmGc7mGYSMGVKMWhmMGRlCIe8QIe/O1talWu+lWqWlGe+lGaWM3hmMnBlr3hlrnBl7&#10;lL3m3jrmnDp776213jq1nDrm3hDmnBB7xa213hC1nBDm3mPmnGO13mO1nGPmWu/vWlKM3lrmWqWt&#10;WlLmGe/mGaWtGVKMnFrvGVKtWhmtGRnvWhnvGRnOWlJr3lprnFrOGVLOWhnOGRmllN5CEBB7lO9z&#10;7+ZzxebOnK3O5rXOlObm3oR75oTmnIS13oS1nIR7tYRC70JCjO9CnEJCjJwQ70IQjO8QnEIQjJxC&#10;7xBCWu9CnBBCWpwQ7xAQWu8QnBAQWpxCve9CvZwQve8QvZxCxUJCjMVCc0JCjHMQxUIQjMUQc0IQ&#10;jHNCxRBCWsVCcxBCWnMQxRAQWsUQcxAQWnNCvcVCvXMQvcUQvXNCEIwQEIxCEFoQEFpCEL0QEL2l&#10;7+alxebvnK3v5rXvlOZza95zKd5za5xzKZy1Ws61WoS1Gc61GYRzSt5zCN5zSpxzCJyUWs6UWoSU&#10;Gc6UGYRC7+9C75wQ7+8Q75xC78VC73MQ78UQ73NCMRBCMYyt3q0QMYxCMVoQMVpCMb0QMb1zMXPv&#10;veY6UiEQUiEQGTrmxa1rGUJrGRBrczFrSkJrShBKGToAKRB7lJwhUlJrKWNSUiEQMRBzlIQZOjoh&#10;MRCllK0xEDprhIStjJwhEAgQCCGttaX/5veUhHuUlIQQAAgAABlSQjqUhIytpZwhCCEACBlKUlJr&#10;e3MhOikQGQicjJxrY2N7c3MxMTqEhIycpZxjc3MQGSFjc2tSSloQEABzc2s6OkKEe3NSWlJCQjFa&#10;SlI6QjFKSlKEjHuMhIz//+8IAABzc3tjY2s6MTFSSlJ7e3OMjJRja2s6OjFSWlqEhHsAAAB6VwBI&#10;AAABAHRSTlP/////////////////////////////////////////////////////////////////&#10;////////////////////////////////////////////////////////////////////////////&#10;////////////////////////////////////////////////////////////////////////////&#10;////////////////////////////////////////////////////////////////////////////&#10;//////////////////////////////////////////////8AU/cHJQAAAAlwSFlzAAAh1QAAIdUB&#10;BJy0nQAA0mxJREFUeF7s/d1v47yy9g2SNGnAobpbkqEsuZ3z+/8/nzltxAdBNtLLSVbQiAfoOFiW&#10;44mDBdhGAAPv7yo53fe9nv0CzzPA3jMbGHYn8YdEFYtVV11FUpSLdR1yVaYmheBcSGVKVeSlz/xU&#10;QaUKMbs6pBSiizH6JX+T43+q1oWb2THBBc4KbhRUT+tTLnNph9fdu6vycDRMTV43q3DXuHV75Fqr&#10;98ixe9ckF7zTxe3wKpbUTXGVa6xivsph+lyGuC2D23rn3nPjoufwrv7MwcPVKK3dbU5pyL9yzTlp&#10;+xKrJ3eWKhd3ya/7w+tNcEX6mp/D5rr0aVIOh1wnB86cuMq7chc3unbOvAlxc09Dk1unL413Z7lb&#10;B5SwdoiTgkstL2Jyd6sUinu1v176icsuTNKqpPXhUKRh0XBUGuXg27Q4JNdcJHTDaSFErkFlDy6V&#10;TaracoxCj27oFsN09BROHCFLhdole3ytpYoyXaamHKUpHSQlSVdV8Lf+kYpDmdbDgw5Hmjp5Gk/z&#10;3DrOnGtRyjFwDVTiOS84NT7RUjUV4aduFEMR7zlGHU1DXN79nFBb8D6Pv+WU08jXHK7a/SA0vuDq&#10;kTp+8B7h/DXiSEbXuDQrEfDI2dZNnYu3oUEW9+iSD1J2mGN2fsH5CDQd58wFoo/STOedH7UIwpEl&#10;v/OaMwdukOmi4LEPl7ObDNfSkmzmUnbi6R03Ox5yb44hXiXkW/gijZx3FxxJrWrq5sjvkMNhjx6k&#10;n4NbpMdPdXTPLo7V7n+53BTRH632K6n5e4ruJj/dHJwrn92o8lGX9m45Ll/CHR2HHvwCb9oPMrr7&#10;ug8YkYxCCvH+Ivor5zy9kaoSF3M5zlVB96lDKSnNkSPEEWJRjatiquVNE18+f3XTH3dFyeUkzH0d&#10;nl16lKPSO2hHFukxjDgNtMjzyfSAV3V2eO3LetesfUg7jkXajVTD1YO7XPjXlZvEdBvSfRX9WXD7&#10;Ty4MvJ+hlOi7e+8lQjj6RNPCvpqUmcY0BYpGmDNHH01S8FsOD34v7eOni3MX6kE6lKNwCAF7qhwH&#10;JoTpOlNEqLOryh9hH83ng88D1B/OJNc6pJ8o5kyye8AjXATsZecHjXozh8UTzX6YcprfB/7EF/qX&#10;Os+ofXBEt84N/K7Gr3R4Fe69bHvtz/0Wg3FdQUdyuGofDIZoyVc5uQcQbYT8CO6rSp5X0aTptxSG&#10;Qefzn/ampvG+DHUnzVKCb+oKvelSqcVdcEes1690+HIQ8kgNCKHVZWKrUxZxTiPpIXnUdD6Vb/Cx&#10;i/sO2MUAFt7Pu6qmHXGLksEleZqb77IbFUURt6rFxU3lxngYlfjJnmsGjKNZRreouVYYXaitgOGl&#10;jvZuMB4MBoGfwZhW2199QvGnv5Sxil44e/u/XahdJ/6u6N/Lxzc1r8YDh1XHIHhHB9gr/SFjJADQ&#10;mVXMURaHkYFa+QR6dMYIWHO0LeWjm7+1YY1eMbdaR/vjyONS4VpK5XDz6NTclTOwQCAhQEqrnLqq&#10;Gn2mw1u+HQ91ff7XA4GTELSUp763CEPVOZd+Kscl/Ln3OE3Ns9Xuf4D64Q6/RtHUvuNEHF92twZe&#10;84QPx+OndUGn6HDkG9LUF2qntpyKJt1Qa8b0UhLEbS742qGV/nDepCko3mK8BbA4HII2mYu4Wsgh&#10;h0FlHChMratAPYUrQc3r7IoZp3IhQua6+S7oXgTwfQOkEjCF12DOiAqIVgARjqArE4THKYKqY6QJ&#10;a10SBJAilwMPLGfQN6WXuX9P7onTcij5GnfGionbuaCXdHi9rFxL11IXhpnCQr0wojPxQjzLrQJt&#10;d1+F7xyONFeRaI4yKbzPEpx+ot6t71Dl6CyVX5o4VEsVm/jzRw38vFShLP02vKMM9YC3GIzgLo+3&#10;wwVxxA4Harxv/ZC3Jb6Vv/tY02aaldIt3R0wDKIObZZmui7gyKhMQIwBQGH8owPnXIeOSgjDKLmS&#10;cCDZu6hglQM47DfJDeNipJDlOwu0zk3qZtygs4Le6ruJmgFgzkVK6vNu4eZLH3Fq9zhZKLCNcwQs&#10;dHS8qoEJ4FydhBySFRVXdcVZWFgMOMJZb7QI4+8BEK5exh14EQjygQgd6pp2gjphIFS+ACQPFmzi&#10;JUShylAMGsmP+JxvCGW0Xrg0mkNNUjgQnHX461UdalkfLV7QBg+eH96riXefqbaBT4xTNTPD5HBU&#10;LMqxSF8J7lcIHfFbPm0A+gpdp9R2aTrUJXX4phYA43bIXIJ0WNRw+zN0iSYeAFeQH0AtaLIdXrtm&#10;MfOYe4EclWipzlTvJX+X9uq9boJGaY0O538xnOS8SEPsxQ4OC/5+j4QkKVf/MANBfX+4c9fhFc+W&#10;MwS0JcsAwyFf1V56cvF8Jrh/QE91qBpRqMzJdUUz/Td6W36puIAk9B2xAq+12GTduSbOyKII+/II&#10;ojFHxg1/EATBcWVrqeqZwRlbjB725isFFCLPAFKub7uV8GoFc+Jwyb5c0mo1sQrVZyPsmMShS9/U&#10;Jlr5jArpXaqS4h2qcrflDaI0CD7A2OPoqb33I2IPhy/UHzjC4CTM5fJ5f01zK5h4wkhvQ6sOUF2w&#10;Koj2aCG6o7imw38D/imeqPx+ZUURo//k/zjYUEp7+X9T+mr/gz/8F4oJOjDLI+C/blIprgSkgVwi&#10;1piBbFDFpXrcBoArNFgGcQgl5CrG0bA8hnVLhPJHh49LN+tbEXfhtfHaLTVaFxYV3IhamzUwU+Tb&#10;EJtZcrsd2G82h0WhOeJeV8lN0TvsWF20FT4MVo7wJoep6PaT6D7VwG4AiopmOQRW1n7RWkB4BDAz&#10;3oObvFiPAVSY3GGlEMvFwgXu35bwj8INWvd2Ljoq3JBdU/ZcBkN8SMdjIivJoX2CZ4c9NU3E6NMh&#10;8DEOmFMDDK0XugKlqdAQsTrsCFS85zvaHPKRD3u1SPBq4UKLSUvJpEnllsh0cEVcob2QYFaH8R2B&#10;ZUiTXB4KYzmONx7S6BaQtbQfC/rTRcqzZobIPd0Wd68/1QhZkSwoxijo6ZUX1T9HNfTxULaaQFvn&#10;wA/n7uRfcOr4QBqjzqYrysXFB/sI1aUkl1rqrq43MOUwLIYAYcpPxAvZRIZOHECjoRv25iKNq9Yy&#10;zVI5eoXl4u+ELn0cW7c+DNVNRGj6E8nFbqi7rv+u2FMUx8Ch6ZxeKTsafzMhXW4VaiHBRQFHoVVu&#10;OCZFdWUcIKTVmtfE1/VbKh87HUHKIS/tO5SUCWhf+4Y0C6uehu5YQlzK+RTjJZqWKAbcQEvuKKOX&#10;7sC1IxEBtpM2qkjhJqcVXxQQF6HdR+VXCjMkda5KDeaRz5y/I56lMfyZYH2e+KpI4yGGFEbP5EHK&#10;3IJ/AovcxdbNZKoXzbNHjHQYjqQVfWV1v8blvpNGhSruPJGrEBHSbSJZqRV9/bjs3AVCwT+I9THM&#10;FVEXWE13PNn+6GyXyvR+Q5QxI5fk0ENVX9eXUJnO+UuCDJD9/gqSggccJAjl9APJhzpTeaaSZAe9&#10;yDfQNkIQ5kqd6bxpsnskNlzFCrs/SU7EW0IhCY9h70P1hZyPDpyvwjM1Q9Z7QZQYKMKEzyRDJK84&#10;gd/nAgPATgGEfG2B625YeMBZejbB6329hAlw8Up5/76ir8D4FvcxY6YtCryCDMVZDqFfCmsGmuF3&#10;LstZmfJ/kFinQ/EYH3Zc+MNDsfSIhf8xgnnoXMUSHEMMUjEXc+IzBafujnR0SD6Dlp+larfSiMbY&#10;X6X5v1LY0VVrd6mG8qPKMfJPy4FCrOV/izBLRxefnLI7WrnANB8UPkj6kvtJS8V+VXaz/i9NLvMY&#10;qcEDUKE3co0IqPLYoaOB21WQS2zvs0IpDFhnOciYmijHLMMuuvofECHF40RadbPz7jBel2k+XScC&#10;d7cwH+D7DbZhleNBNWiAODHUVT1V9wCBJfaGrEov/RyKi06gCdUyeovJ1KJruhm0YNbs3LqZgEpN&#10;VRSnGHrSOX81fEFSTz0AM2EzuPLR76k4jvEWGiqCQtbBQQOhP20TyIVFewyHWLYr7KgKE3SSim20&#10;PPlD8iXem2GIbh7S7ehneCInUioV7i348GtkRjKolLQmdK5gRz6rXvCzRFg/uISRD3FwLBAGhEFY&#10;5cvN6B/+rCYZheIjdoKY9lQn/HGSQFR/5DB6krJPP6BHsP5j9yLlqJQc4n6m9IQLF5b5n85D4RPX&#10;5AEu0tSNX8oPkzvkd0/Hwi/cFBNEAQgfRgVaHzW4gJSoz4kK5cJV7y3YkOZYXFFYnX3lwCHMq4Jw&#10;gjXhvaiJPWkBDtEsP3buhaapIix+Ba6G1GHziiTIXMZO+fWFjMsNj5ui6IqitD5MNqYAlsvkHtzc&#10;teBBU6+UKqDljN9b2mjEDt1iOvQ6PHFD95bdi68GVXo9DxzG8UoJEqGiNIXCFiv4Yvy0rJuMnwPW&#10;GsLTUBz0imwMrBZ2H83vJTnfbSNKkg/whWggHNZfqK+IhQB/c5BhqW4xtDNHsoM9k8He5lZRDL9+&#10;T3uIMJoj9mIlqoV6qkHDaYAetpI7cXIfyofgyD5UOYamjoHkqnIiK5bpNpepIP6Agl+gNHlKAuaB&#10;CFIDrE5eBsLFy0spRr1gP6Sd1ECHfpG70eV0+jaInML1LXia5DDXuvYNuT4hKrqd2x6DkVl67AHV&#10;qltIUE611t3phcYPSM7Ag+QXxG86xIAokWiochWxaDLSfZVHCn4K5cphZKj4Yrl8QC7+PZsYXW4E&#10;nB6WADDSy5zOF3Iu+isHiOUodBidVc1p/EhFER7qVsA753F8eYzf92H2/YkDlV1wIU+KGgb3cU3z&#10;USHaBvPcGM201AFoBFE/+d/36Bd99SY5vyWoBumj34e8dyVCRqTDMPLoEJ4PSpMwmU1Vc/kruH4o&#10;6TwinSzG7UH8FK/d4fZ5PajR2sLTaWqU8en/oqJkYXxKDn6lCJCdfkDp9Mm4Pn2vz/gbxuOpPtBr&#10;+/d/UywTsUwj6dX/B+WXCHZ+q3rypP8IVMQWsWJIriunsQ2TEj8CQuglgpxYQElSJHIiFzF2UYZB&#10;rYhA1FZqTinJvaX+MJ0quBgfE4VWYuEJo0SJ1AzutgQBIj84EasfZZsu4ORAzJQzIQLCAa5GRybA&#10;F3vEDXNVbiEgFeZGtff+USJ84+LKLGpq33fLOC/DsYC0prIoEDnEz9gctJkYI6H9KtwFWWIZJggJ&#10;DsX6DRKL0z9h3WF72JTVTZ4rg8HsZe89V4Rv4ab26S6TUxQKVyQR1JELY+Wt3AmhlRJhhdPZVAgl&#10;wJQf7/eVkqUwz+lRY/+AXCcU0LfRd93Gkia8WI52KESafW6atBBTG9J4st0mhnOhCcZeNAPysf0I&#10;ABs1mPTBrcLKDV6V5SE3/sk1T5IvAbHiNRM2CGmJ7tFAjnOPqZgcUbFCA/UPu4rXUEOkCy+xrH6I&#10;EwBqsfSX5C64d9OM18eUL90PgarqpvZZVaFbLGEd5vME2wchybfUVi7zQNWWPrrRE+ZCxBaunBEs&#10;ADisRrBBw18615oJaKhCoZDgv9937YsP74vbUYFWykwiicalW3doL77lct0UaRpIO5o+JC1kkDR2&#10;Tb7lS2IfmgGfw45LzkKxdpiSYQtF45S01g9IK4BOZYTkF/5zDLeqjBTtVAj5ZvFiLEoypqR84YKr&#10;+Tjxt+mgsJLLWAyHR7MW1Q3N0jhKJCWhhtK/t9CPTEQ9IA8tMNvho9kwDeH6yl6o/VhkjHW7dXNZ&#10;DS4AwZA9lGWhyRDIiyqvl3BFUcPiW3iDRk52Lj0rh5mGW5JhElsuOkx3NqO3K+SJXGuKxbbSkXOv&#10;runilxUGeExHstRCAwOfZYqqfomVJHcOc5eVTCsvt/fK0pwfk9ZR9fAgqawuVF6UnmRc79sVTAGx&#10;fWie1J5DG9JxTaWALqZHed3UZJsQ53DUUF65K5sSz0Y1izCGpZF30QmIRT+6CR00zI/oUeEGqiWv&#10;/0EswRTJ48i4YKfKdXo73xNIkZxjhkKS+PD0BVXgaCTEYZibccrDgLnY8F2GUYMOa+Se8TY9tF6T&#10;T0GhiS7TiOl6+Cr3PTnRsqoen1PuZjnRGfMtaa2HzDzSXpSYXqQUojAqK4J7R7f/QvG0AiElYCZ3&#10;xMs8rXsGPUYpV/FgpvhZ0MW/TZ5QNX0BFM40jJNT5d9VoYYihCoFjTvwagVq0cAcc4OlnEs9gLML&#10;E65ftl9nx7AmQFrlKnAUXOxOmsEtlXmV30GXEMb8yukGLNJw+Bpr4RhS3Ok1otPy0vvtCH3QA2HY&#10;YrE6CxrrNr3ORyF+J7dQxh9icehiejlggrI8PqCRnIIeC6W4hQOsMWKETQCUgBh5VnfKv9S49pYW&#10;ic6TCf+WvF4uXTkOpKaax1BXULUmBhAZ6cvHNBy2a3eYuifAiUQRFXPYq9kbKTuVh0nh8y2YA2mj&#10;Vvrzo3KgAafhmNCuLdBUGjkp4aU6FZvIATMk9V8nHK/1qYQ4zhd8wxHu+w0Xo7/VQS1iJGNDNNAq&#10;j5f1ctDehgaYxCEb5TecJJOAghCbNEAshYYZL7KG0Nvod2hctkdQjO58mBQhuQCAPDIfMlN0sVve&#10;E6+q9UqfPI7Cu0VkYz5r6QhiPi+TZpn1ehzWfyTg9k4pROPiLrcg8niI/lJaLRoiPGoxrthHi6v7&#10;mkiLojYGe97/HfOLQI6Yv1TTlnldOLIYSBvXwtYqyPDTRJ3U1S9uPL/YliVWivtxlqSk8oNq11iR&#10;rCwAj1Ke/BFe36RqC6EdvTgSPKGs3B/4Qy0EkRbwMZ2n5tGT6brm2l1zcvF+35s5zTTJiXPqAXqW&#10;3vTVd1eVZIDrM2w2VHPCGZgMKskTERxFq0F+5YnFa9qRv8oEoT4ZXRb5x8e8pCqvN/VVrUknmIxG&#10;8Ue+cOXDExUET77apyKkzYr9vKorfyl73blVE0eLZ+cPUDysP0/a9KaBgx+GaVRO7bKcwQ2MBNlD&#10;GAJ0axrsq23eagQ8N1DqBzsWfUyhYCS6Csh8JmXyS455w8sRTGGo8Rn8UuYe4mvdLZWZavrDN8VM&#10;81xho5ArKo646Z1UgKuFsNz76yr9/OHLIigF861fjMGVXGIjGt+Tf5C68FWnFTBIvqzV6KCRXHKG&#10;XU2FbqIZoVSMyKS47hS7pXnBwfrzP22Jw6LdumWVQiMbKoap/YO+6MpjMZQWpciThy6JRSj4RRZG&#10;X6lgGcIA+s+/xBExAf2RlvjtVRXh+lKGFU2goYwxiAgI5bthQVJF+XB/7HATB2ilis80AL5K1Ys5&#10;occ3fugTPatkBScVUtVxSQuwOBE34sZ5hV5QBUpsgeKCtEQ2rv/YOLVfLZ2ilFbZiGkufBb5w5xR&#10;bOPBKVEu1L/wjYgr7zTC87wAyUF4IcPjfgyyrbZaoyCVxLiR5HuZ4pIwFUbwafc4T6VGMARD6iOE&#10;o5sQw1Tk5igFbzCNyAfd4EAnipk08W62g0u9CRUkObl/3Nf+0wZVKN8EONEth1Liu5sqRUWn9p4v&#10;LtLf9yhRJ5cP0JTSxWaa2oOzLBlZpmldoKEzwoNUg8q75fITeRt8FmMDrKHhiul8L9BStchP5kFg&#10;qqpLqeUs7EARxSKn+QuuPU2TV612gD2mv3NxdGYdWkOgAZu4hT0CSPH74A52A+8TWggQtaTDCqD/&#10;CbkpEktqklGYuSPEegSj5xW+JmuhUPmm29SExRS6GPa5DPEwxOr6SX2bDMYTOvszT+H273H/idqt&#10;Vfg9ia7m+IEjdVBqcnY7ac2K1HLpN4INF9Z1GJZab2WoZNMd/CAVhm3jCiXmVErwGNyD0D3hc941&#10;+xsEnsI+oOYOJqo89xSJrrDbz1ibv1TX5TgPQBPtfBk5sNauxe8LFAFjXaAcSjgqhQhhAVUZVTUH&#10;jdsDV4MrOXKt0+gcKiR9iV0O1SMQLp9EWGkjQL+tYs10qo+TX2pUUQqSn9EfdLLr2iZUFXL7SeGG&#10;xxGYKL1oMIJXXfy0VD34CEwCI/Bl+Z2T40ItC2GmX3RCWB+uqk86S5V5sseRKnfuATRFX98uUjNL&#10;hZOpnp0qr/GistJox2palCW+idf4g+TrJwcoVM57lC59V5V0gtyvDR6xWbQOJY9AOQjOsIAyfJxl&#10;OvfLxPtwG8lzc5hrBHOteWI6MxYeFSH5aDRCPVpI5joui3FgIu0ZzFAWWZdhSvhW1pfKs/ZjPMdp&#10;KgSHGdSkqp3Lh8aVmvMgv/DuG3YiHhjcNmlYMcWsmsuJt9UzJX2gqVv3U9iQrvwNrl2ghVidOnTT&#10;7VOG9scrIAQHHZ7v6CO/WnLwBqbsj1KKQSIwJQNXKzXAU2IHtKmDsDfnoWmUXQeNasbQ143Qnwap&#10;Bj8gUViJIE6dtMNx4A7jVCCqhTcl6WCklmuJn1GPKr6PQ5o4d7cjKPuDn5aF4rDG5uS7rrusHMQZ&#10;NlcSxNP5EXadz7TG6cj5aFEIsqJ2Synw3yUkpHTP4WZVwaAFLVXYc+bXuIKo5oHBmmxFOicGea14&#10;c2C/Mus0Afmbebx3NBPL2UvIkYASFME+7vCMUI6AFSkeC02YeybUIcjIvclAVKQZjoE8W+Xlc0KR&#10;6ZqXmtW+gWVwMYyc//TmQm8vXBhgK/IxTZHAQcKM2tPejdHL2XB4by5krEVLxz4NAmk5BpVr+ifn&#10;zg/rek9gspAdyWqRAGShUS58/+ryd1iZkIZY32DucxpGTrZKZ4K5NDS1WN2cFxclBBkL9TchoSKh&#10;Mzy91cIYaudUuv1pIXTNnaur8KA5IftiazgwQaPbeIfsI3cE7ipTiallOUCj5DrBDcz3qZqEEQuA&#10;71mUcBv/DKnDQmw9K+b3Zgs/FCiAOBkRl/+DlpCqj6S13hApriNhi8eR1q9SE0kUcu8wEFv1RtMB&#10;9t77bwnvvPsk74Mm8Ak28WAjHXRNugGE8LIetaxw4X2Ue5N1Drv3iiPVh6kGdLvqlSMAOY2UKgvC&#10;HK/UqfQAlhoOAPWcdk5zXukCd2AGnIXKxfKtuBoQH6ftDWQVzly1/bS9qIEohOnBkgTfkToKu7gW&#10;3vPk1ziZhfLjqCXxnNgIwTFrRNQqFqS+1oDiA2SQzjbn5AxemVpOLUS9/R8qJ0OxN1g5soRnAigx&#10;NuQ9Kp85UmQZi4RTseHxF1o8SblWzegOHmAMSvUsMdmWYwjin246PsSDtkfDczVwSzgCb6a0MBwa&#10;/LSo54pxkpvKa/F9rjibbiGrkjsjNZYBGEZNyUkS+ve4P9TqYBRjTYEPLw5ak+3e6Yfrkvw6uUWq&#10;QdlfBfe/v2oKzSlVm3ekqSL4Bqw/DxQb0O4GcwGcfEcElfXQHmVTjjh19rBb+9QeaeMaX3FAoutz&#10;ir7ASDtMQdl9DBtkCigfbYfVv8wlkRSThjIR+zgynB10pACy5RrB70vNQHFoHN7QilG2QLE7Va7+&#10;cVoUBry5fBOfM/mraT+2RHXcQh6zHyydH1T+AJSDeeGJ1kV4hRb3KL9bA5luCCpWqrzHRFsOId/z&#10;LXHl1l8Wwn9IjOpIzY/4RsUUGYaP/6yuov/OaeZWGF7wP+kBtyhhnKNb4QaNPsGhiiSv/iH4a0Jd&#10;HQcpjhHqmxfFAsliBwKihwGQE5DcZvRkAaqeC8Od3Rc4Ohqh3WXOUcMBFNGg//KRf42payz9Y4id&#10;V6dPrNg4u7370wEfr//00e9y+sQqn4zjlA/48OPj8bjV3EH/fjzO/QX09vT3L5WfXv4n5b9cLVw7&#10;VWqXffJ/WH63dzC44K1q+fiMyvWu+auy/g/Kn0+zivnVX4DKxYdrT6KDSwz0Zu7DPzVkHgaE+DDD&#10;nIcNcNoo1dPaPgIX8ZaPS/hnXoguKQQnN4kt/AAcISziF+9CTArW38c3AhF+VZEXifcoIxAGU6Gs&#10;HqYcLg3T7T22bCfj/jj/aJhxVPEIaI/gg3hC4JG0lDoC7PX+9epvcK+qHgFFCFjOjyv8W3MkMTel&#10;QMgVh1GYFTSDj/Ei5NK8Ymi1Co7izrS4RTzVZNMfvSZ2Iac4iQZHtNhZX9MM0T99jDwK2tG3VdTw&#10;FCU8ubSCHpH2q5WjnIsS7VYmuEVUuXndkUlvdNGHxAnWXsFocuejpDlkCALtHqbykIqGq2pqgEKN&#10;q3nKmpFxh2SrDxRI4IYjY6YahRQY3IZH1x0KOijA+GJXxPimZZSSvBnNOY1Wzk49gX7Q77AmXQnF&#10;Hli8ubWlamKi0oEEV0Fkiidn1ExaGzXswLVcmmq2O6e1ZUDkgWL6jWZs982oGa2zRinKNIPmzOE9&#10;zr1BVdPdAsqq0R5pkjNpm4KgC/VFdex8e8elwoPZRGk1awjUILTVm8Vco9zhG23I91uBYYSeA+th&#10;lJXAyZJOgvMubrBzrZci4lR5KHndpQaa3VrD8U2TVpbxzLwG9jLac/u80rptmvJc2mp3+KC7ncDp&#10;3M61MdRdOREjAtk13+VT53+EOJ8GYrMyqytJqaKRF66cTX+8L0XhnunO3KoFSo9iSiPkQLArDvkl&#10;uJQtI6coT446XhmUc8XIxWLduHU4S22ayTSwkeTmT7YgZ00XYJc+HzzESwNMfIipl+mQbt5gosQb&#10;51c7p7V7iON1k4YNMZcTpeRPpd7TJ3vTP/Fq3pVcFlZGtQPfDYfzFIbNCME1eScXl8ZPpkJD9/xD&#10;206RVcvgNOrwWFDrIR2bTA6oMVJ0irkcvvKqJE2ZI7FWsRCQ4YIA0NqFNcY/lvQUvDtNvvJCqyJl&#10;LWunhZTvWODCv8DTxToSNAQfj+llFL5zTF2Wg1ZrqUEmmJjzjbuL8KFiNIo2IQcds+Uhpm/UbUv+&#10;NBbo4yNcFvHRRKE1iwkzuM0jlFnytknlTKOZgjGM/xW7jAfk0nRUobkX8mreKI1WSzWCxV8kz+5R&#10;UKpXwkko0BDzJncUuYPhl9jdcwpfNQ7hfPvwolz7yOV93imxLWIYrrWaTCzoQ/BNrTGoq2W19/cV&#10;VSsDWf8cghFlGoKp5bs/5sc8he0PQULR38ZpBptCJhTJMbmCLi2h6ZW2TF+Dpg/5hIRlITjib+eK&#10;5tvh2CABlgDN5mgNYviuRZDkdiJxg3JGizRnnIcX4CovIh3PJYrkBtj0D5G5D42/dsvXPSRa6xuy&#10;O5dMKd3xa0XdJYl1iE+ZmON/ltOo5WyP4KgOgiAKdk7lGwYZijIRl0qvoQuBpSvC0bQOLEiFY01H&#10;Nq7ylRbHatWFRoPJrpW/xXQ1rWY+4OEpjEvaXt5hpjk1Q+rBL20m0QTHbLAUeabuw8I/Qo7HIrvj&#10;kaviOsN1udA9VLfpQTbgm7AJ4RH9+qwb+Mo2IwX8TVZi0sMt+b3+loZqmsDB/lKGVIBETjNkmJrC&#10;ZImfZNi9+aZAk5/xfu5GBQlEeTPNoNFEU67r4Vu+reKgi/PtLxvXGO4GY1l25MLUSq+t6dkp3HJ4&#10;vkkPQ/xs7L+QlzdpPsih85pqEKCcD0v/UuS5lhcb6ICZVg5pqPE5C4DvQkMVsrLU7GYIrlCoBcCl&#10;s1u21C/0FSmBSCvvMMb6wlEpgN+qcg3IhbI6LIWGveCSHclRf11/0jRucJsp8RJJVGxtOCLt2nRG&#10;n06TBoC5FvCER0mdw3Cu8YA1QtIFmtRKx6IQHpEYkS4pCj+lW5+Lhh6aohRZ+12V47mWrbakG956&#10;xbudGuMOExw2vw1v0xirOy/pdcyuLo6weIQV3CC4LIWfrvavdb2s/Yj0jXhTuObAdbSw2G7uEbZw&#10;TQ130RBUUN7mqc0wAgFz1+Zb4IO2NgWih6M1AGBBHmlrhTiCiJt0V2gmMxW7MTISaYAVjGvi/Y2g&#10;J11MX5D/1v9Hl8+xObrmMVP1QdjPlT7ERkeAvsoGY7Gi5ZUuHwCWiG+GobsLhJ9r0HHncS8u2mCX&#10;O/zRzzWmSwum+GH5nG+1OJmCgtYNGm+E4719S43YOuwRMe3urxTJ1ujVXXgyXmTSEEfc0b2nr18x&#10;04Keg1yNFs1XlBCHBwWeX4LT5Xrdk5W6esV6Nnx1lErXR9oIiA0bM1RA5p2232VpnD7Q6EEOX3Ma&#10;Pgl20rtIkb7R1/qNBjW44MKUgKBJDWI7PUjfDRt6CgQRJdmttEo47re5JI1XucDqRnk9a+jw3CpK&#10;CrSKVJB6SscSW5FPo4S91tH5HrYSS4ILgmfoG8rI5bhttcLVDRGk5AsVNI96onrA1qAnUmrhSoGW&#10;0MxKmNsXqXfHb3/R5Lew+4K7laAXBLJnSymtdk8QglDGM7cj+EnMcrJ5nx5SLm8m+QaTGWoqGueA&#10;kXCKTjONm52/xq7bk+BWAyAgtI1r1rpTIKziObb4lnQHSxe/U+ksPT7PsIERvM2ndYHVhIP1wxBj&#10;XGPf2I6wwVjCu1TNpcBswjAnJnetjFtf7gxQfGczQ/VBy64543hxxCMEnYJWYBiFhCOx0+1/WYpQ&#10;ZS4HVSdsPtX3lwieCDB08TpAX6Ei8ZhH8lKckLPkWaqyfC7n7jznWTrnsJTfgfN8g7q0hocoN7Pw&#10;32TqSo2/7ARzeYfRaqytHylw7RbJ2ih/h3Sh8/YcueEBxaFcPYf8Bhy/E0LkSQUxTEtR+/EVmcrv&#10;Uu/3l75aXiEi1OQwdVsxieR9A52CypLNaZE+CQwEs1+/gGzeyDNZ3miaDyN8onDFauKmtIZof1w7&#10;b6RFRsepZByaeRHXN7xWQX1+oRyw+h78uDoSbLReSSlMm26BStWk6XsYrW7NstIL3ht5V2vSkhyI&#10;7CW5z4+q3Y02Yenct0LTiV3l76pnDEZZGMavMDfnZTEUb0vXmtwfw+hQ0BmeCvcPZIs4fpiPy45w&#10;RjoAnpBjaQ4hYGi9O0YCPLnXAYNZZGVRKhh7U47vHst0h9iEUFpsltIby0lw/dLCWE1Bb+i7t3iX&#10;wp1GMaPLVQtzvYb/5IH7UiZgnb5bqLUkOKnCetQCWUZO4zPn2gm6nTdyM4tUgiBhq5a7YHyY5ecL&#10;Em2+0uhR/GPv99JDDrX7PDWaZqVcP3E+xtQMyabTeUqkmxJZliLBTWo1wEMR1Zj41YUf6DKFz7pr&#10;nxxvLzQWYW+UK5ByoHL/AvvsC/VYioaRh/zEoVKkxs9ojNalAt9pMvJjSOdir6mLsJNnut1upXlC&#10;LbwRZ89pQlqLzUDjte6dT5p8gWPcIsgGp9XK/1NRN/0Cw7jsiPnLZQQVuNS+CboJEHqCT4+Ep8Q6&#10;TZrVQCXn2jL65fJeJLNfcI/RzgmG9Ie+gqWDcvACrt/EahrhpwhX6k4CILwz57AhWDmA8ZizB1M1&#10;+P2o9QKja0ywfErFkECILEqTTwXBe40LDm28tSMVsmVdUprXGhs/KqhTI+jIsm9SDG8PYaFDaBHB&#10;aYD+uXzfj8I5swLyNyrl9DOXuif3H6RFtKDoanFCkRNJK1pLoBM7d4fWJi8Xbtr6BXCVlcXeOlt+&#10;GYrjUUnbyVL0XybyS+NIXi33+81AmGRZUHfBscexHxEAK62BpP9oBde54SK+BNsQg2pU4xJ91LA3&#10;ye9tkIVrehxFVHBW4pNH74aJ7LChJ2ThWtEsWr+DQsAUo90tlfxY0CXvxH5iSyyTNnaa2qMqtKsh&#10;4945rXT1slLP1/NXrb7VmPCL21eoUiNN7t5X3Wck16C2u0MXoqp5R1olKxIyV8/zR17Gw0E60Ug1&#10;WQZ+S4h8SL5Kh0q3FODtxl9M64Gg6tIfIikyo66DxaWbXS7OueYRghdy2Yhqpfy56mwcu3M0vwt/&#10;EhyCdU/EX1YD2SoxnsJLH0lI0jUSvbwpfAzcO+2/y+iOohEJRLAKQh7gGlwqjapK84ta1hi40kAr&#10;a3GXblD1SURnplKMQjU+z49ob/31FfSU7Cn9TO4xExCUMU20bjStudQNcERf9n2rYpc8cXJ0flVf&#10;XQ3cuRyMHH/k29LvDrKPrVZoKPKpnzzIJrHLcqRYR3eTsGMbKJhwPtlM4ZgYID2smVdX63YmekEX&#10;HnEmPgm1wU04VdrnsGct6YPPHzAvsql/TS+AfRDyNvvtGmUUGggyuVGHGfmHhVM0J7PpshBB6LuV&#10;lnSfT4g39LgYca3xH66E657L1g+Iz6ULelq3tNnOH2GqyW/Ol5twssAyxoFu0H4RFYFxSlg1hD9S&#10;MidP5LFwnoltCNNC4L6i7pjzQmDAFdxn0/dJaGn9JLjUTRqxhJEjoZQAbun6m0WuqqpZC+G+41MN&#10;Nru48xd36KFF8FBehNj4sB9VMBTOkCNJapmv34ZZJDHf+01Xx3IPV0bbmLVufFdB9qf+lVtpEGmd&#10;xkSavUZQCMxkLs+Wto00nmIgriM1ISjnMbmJKSSdl13dIgaCw4/CQMhdTa4Q/AKSInVm39H7CpIw&#10;wamUxKs3d1ZVclWBspFsOBA/AWyba206yqpfY7zvdp1G9nTAwk0quAEvUaIpagRcJ617xLbf8jBP&#10;tbXN89u00bYNJuRJboKizPWEhrzGTjb+exEIjzt/qEgJedkFre4lsLs/qtApFVVumXMzHIVrrW5w&#10;L1/4tK/SxsjkfU/P1l3PnounTxqaPI34cTrXQcdvjQ3zvQLOGorQiaEZHzXqDoKEcdriHefv77zJ&#10;w2FR1hYmdDK9ZOaCY+4VfLQWBCAepWOVqdj6HEWFzxPEzp3XohPdWQ3cyhz5n910B4dYEeP6gvD5&#10;C7+8O9oAFaygBkTva5i+XEoLJ+04rTHl69IdFkff3aKIHyIyTSCvx+UfifehjfBwZXqYSgGqa1ic&#10;lgs4MUET3PSt2WSqF3xxxESLahC8q6sqbbHs9MaliBABR1SuCCKsSFYedRQW7YikiC9x6R+blsgh&#10;XzaDqgIFI+EYxTwgulqDwNoLR/22e3qYY39rrrnjnIlIA4lUuUqwnpS/0Iqg/M/w9le4tyUJPQ7W&#10;9VV9X3WDtNMUNv8VJ2T+9fGt9trHQRE8VCTrMDzh3EKRBQHJ3BGW0ySslkKHisSSsn+mbtcMYkfg&#10;WGrpVRQXg2IJWri4JKdL8Yow6YgN7XRRcdFaI9dYmMaWYBRDefzIhgx/UXHKGU1ERpBw8+ovL79n&#10;JeWK1j5+1wpsy410u5RBDCCFFbjHd7XWidJqSUpYHby/uL3xjdgiLRwB/16rvyExJK3DGsnjRtnL&#10;Z7HKJ7XLv+KfYiG4E2RtH8fTbj5DZ6UvoGnAyRhCAV2RY+JJQtTqY3IZZ+kzIHxHEF4BhvkK6lzt&#10;QhjiHNhAWxK5B80iaOMGPiGqontTWOjUDQr3UtGClxiSdI0gPtS06O9a/KMbLOAvtCH86G3FrXZ8&#10;qZxnR51nChsqW4BCTtRsFdvC+IoOJQks0nGIi1UIWZ31y1asaDMSic7LDTZe38tOcSBkabWjinWY&#10;0yIoPpXhA28KvmmWgVOLNH1OA9Lq8hT67HUUST2pszr7RNWjymZADqJkBvJ3HNa2qFa3i8hwSsSP&#10;m4r0SdQHJD2P1VHhWYhb5BddQzL+WloijWvgECu8Wi4Vfgiv4VFOovWQX+HHJDiNfx5m3TUgrZrb&#10;yh+VxGhtGM4PRBLfgm4y5ruw/4+o7bo+EQDuaztsr8URkXYgE5Yrw6aFzfCMw/9A8P3NPaf6cRZN&#10;TEqyzlPhZmChK8KQdKOX+6MglT5B8K5b1oP6EmrEgUrlwxfdgfIzTAGBtFAH98vcYTWoibyetu2w&#10;fFGpfn2tIv5pTSQyHe/pHyS911ITgQCMTou+aO9OccxBZ2AxGtSkbucetWBSohMYpzN/meb0Neop&#10;CgBKWPpxczDFFGaC2xgzVnkD5Ax8nueqeboDPknPVwih2+rxucN52PgHGqDzYngOZTotYlnxlvrk&#10;dVoWEdf4s5bBIgsNrWPVgVToVkufTdewmB9d+dVfBHJtCa7ptuqCsMGbQqPURj113yT6vwUfENzk&#10;PfuwFgm+NLkH3j9kX8OGBHMDIjzXADZwOaBmq322ynAMLzRO/2SsfE8rNt4WG8VMHCfEjJA8hp+n&#10;ZuAGmuu8RbmgPgFOLeM79H2pfhB9UMdzDd3iMZyFYZMuZK/IbnftNIVu3oXJV2cms8lPAy83OGVX&#10;xjXOlPyohmHhWOCwbdPjhveSjmpbWL0Pq3TjnrUJi48XWmNPKspRNF7yKCHS1mGydgFMvtgIZl6Q&#10;kv4b0GI1RWMCfH30caoldgQdqdzVjvwcDV34MLzz6RtaGhaonPRHfcwluKhJrl9cFnrfXdUp78iq&#10;q3zUUlriANZBdH8Pb5qO0UQ4qiXSoiFdNnZXsBkteUde/BOV20ubt5o/SdonJH9qaoEFBE5cBZ9Q&#10;BbijBjT8AgVX5Bz4C+XQwjr9M/kDtA2A0m1m1d2Irkd2or3t5vFh5GfqcTNYX62iBmbLg4ZCprRH&#10;2AFj3Z7nWr2f9a17DtvkPx07L1R4clozhXrQJ/rG5Li+DSEhXgKVO/JSvm80y97JsYVz6sQDHjAa&#10;VXaXelm8KOskFNQ2tn+bhkNyDbPvdeiwE1efxoH+rTjfQa1iIolOR60nyOEMf7nhrTgVeRWOsk5D&#10;cSo6fyQT21pz6QnTPzaN3C/YqfCQr9VGpdS4MQStwYEVKugBCC7S86YT9GGB4eXO1uwZlaRRuIit&#10;9bvYDjXmp+w058G5FP6bqPBKbyTCBtGdNMfJ4bBoAKvrqm7KJ1qxAJJWakWdmyro/gFo2JazBDSk&#10;0mCyhuRkKYgSylsOIAlTiziEGAZM6T5tiAoKb9QAzjNBUxxpBQVw22mxhdrrW7dF2Toyob/HNhMG&#10;zFJM5r70FgNa1cIFa2/WJm2H4TfnBuUPkOEKc3ugJ5WeOV83Wz/Q9Mea9suOkZEOs40UrSVSnsZI&#10;ldLoZfgy1qz9w6D2FeF+BFWVNVU/bVo2AIG6SSlUz1W1Tc/q09QcwxtExUrODR2HEeqmuv7GesrZ&#10;GSZOcXtQBbFtIhkru3MZ6MLhq1CpZ91ajpmOL2iO7llpVB4mJJXR9xo81CvVpMWAiKUg7b7wHQ0O&#10;7cqVQGUjhsPX5gcUGwNLxXxjFP0uXEkdnNjxK1TzMP2WdPOj2MYgy7dV/+9iKndkPRq7mXUcoxni&#10;0R9uxGVfkMKlrwPaopTXlRWZmjW1bMprztN9RjBEVCursELA57Mh33h8O4Nh//Dl+rvouMWqXmq5&#10;gVj7UIuCwpwfqDsGRG4TlaNMUy6K4pBGM7qg+vll8N0sPP0CFUlBly+XVwPhrhb7N2tQBaOtoT+E&#10;+VIZeSth6Hzcai8kQ3K6DiUoLiGBZcioZB9hhFE3ZAiSRiONeBD0oysBFOev5Qba0xHzICGhHtXb&#10;szZlzpMJVscnhYbIwoqroZEExf2JpfwaMky/6aG7JB5HB5gKNDlnRqzahjjRfLUtM6GEXVVpzy91&#10;GT4BdwIMlGeqwXJKPnZ5BLGhCS5qDQ5HhqbzdWziHDATqQlQvjM5EhWiMv6kp5/wJ7d+lnnxDWwQ&#10;k9XyFFC8IP5Quy1ikcgf5fQKCrpfVnR5PP8Shod+2y76+1XGmsrnmPIenYjRae8sUjHQDNEvNTDE&#10;+fR8j7ILaUUi8Str5H4Zg5YPQzM0CokPdyG+wxA9dZR4KomxruT9bqrtRGiBNjWZ4FWDb/qq0LxE&#10;cMpCON8u9ucCWNT7je7y1yKgcCiTe5sB+zbKQBh0Oy1mIyKG+1CW82+c8jnY7X7qbvIcgRvtCgcM&#10;51QwgdhA/bER8ER0iBCEHfXmWYa6itqQzSnkf0V4PNT6VQPT8Uaxb/1tqCDsjsWNQF9x8qP2D9W7&#10;V+Cw0+h9Hf+gjxBc05O6CVvKf3C3ZcSttAulKj+L/tj76FZ8/6NocERWm5QWH1/DrqwG2loLdXOy&#10;vNJve1ZZeaXl+mAuaqw1HW7XjaGBcZrhtPlHmOIiGtaYFfuCwNuDik7W9T5+tKaZcnkV/Z0vCi02&#10;SI1u4PU4aMoaR+iTd7U5Jk2W675gOl9CqT7zlqUUyxFAIuZOohUGyBdfO2NDFfTNiZkRC0ESRRtk&#10;xm/hFNIGVviCyJsmLxbddVgpz0SERdSYFf2m/PUvRZLrvqUrNC72Gm5SvoP2kL6W79RsBqGZLGAj&#10;VPIU/q5mU8Al+3xPvoZLd/6VvqCm70C5XtDzuUqfiA3CG/kuKTpG/hlKEpI2hEEofi3ERjE1R5Ba&#10;QGIBv3cXXv18Le0N1042utZo/oMOBNb492EwvCf9uVpW9xLclZOUQKMmh7JFaiI0zP6Ri1R3nyUD&#10;iCX4ImPmywq3QLQ42mNoiIhsqg5gdOG2/aTJTHTweENjhT6fNY27XTyR/SBmeeCjh/wlNu2OT2jK&#10;u1qTk3ajCW6dhMIZwvVrKRPl1x0BKoT8jb+XxjnwET6nMQO6VCnkwqhr1dbuk0Y1jZEMw5T08/Iq&#10;Vd+oUdGTKxB56H/k15AMJeA3y8uKWIt4Uw4hwCK3UkXjZYoAz/zd+k/5hmN8e5EmjWtaFzWCTgxz&#10;udBCAv4D4/hU3zu/C5ap8THNtXUdKIYOc4pXqNQhRodFYDYYgHunZW0UVc1xCFWCIOiOBCJXv+o0&#10;PPfjRAPs0TDgealBLHp5c9JYnO8R8Wne0nb44DOXkhFOST3gWS7tiPdxBeMgdMdr8Yz7c1cMuIg6&#10;UyVJ5b1iuIjb2+2GXGYghWrQVUseyGoJXka5IV4tpuPQvZK5AnobE/RLfSj3kdyrHb/mNRklEu6m&#10;sWo+vSpKEZDgmtQhM9Cqf0S1E/B3i54gS6mFFThH6I7GabVEwhW8EqfdSvCz7V+suxf+v3SR939l&#10;+Z8tuBaS25Lyfp15/7J//ato8XrqX+mN/Xwccjr89ym2Yt1+Pj7IqrVfCf+n8msl+18+rv+X/9Xp&#10;mz+V/x/Q+F/b8r9besFtW/DBoO3//HeXfPr712KblPv4p2959XvX115w9ZY6zKvTtGOU9fV/T+lN&#10;5X+93IVE0v0V7ckm9UfH2rf/g50T8qWd8bWkAcRtCJmugls53YnR5M9xpE2XydbJXUF2cPa2AWOb&#10;xuUSWkOUFZGjiFLCXqA5ZAIgNWBrKfRHsZvlRLkg8xAnMvBswYLrQTeUwnAK4RHwv4CkGqQTBjRi&#10;QRKtfwQqrqN7JKKCHH8kutednJraGvThJ6XBNFx3d+SszZxQjeCkknyx0CKSOG8y1ejL0GiD47BO&#10;5NBaWEREJaOGpXjdSc4rRQyYVgh1JsbxUnRUS0fUupgGGsLVNdMBcsCxJc1AD2Oj4LFZpumt3a+v&#10;oTvIkYY6xKthRSa6aC/ib7ruNRLwNU2VjuctAtP6JIKidmtFmXaj0uYx/ep9SB7VBa2mFZXqN2aS&#10;xNv2c7Q7zCFQSKs72vgzkGrtina0bmbltZYaQS1Rr8ZzF3nu6gl17FuywFC+QnozaV0mWpPH63gk&#10;7zWu6A17jqRxSiq8LXOYwoXOZlpRqiUNI223VKUBOaNSKnLOFLY0CYIwJQ8brv3YRLFwDv3TXcn9&#10;exkN5qM6ZUsQZJsX0U5qKFdcRCyd5DJstNnA51bMkZzEucfsj22lHfebGtJeNDEdqaQP+bS9lxud&#10;04eve3TxpPRJ/F6rjnULinhLMTyud2tRGS2gzU1Is2835VYj2WEcXmB3uhEihE6rTaDsT7JckqjM&#10;fwyhswGjKQ0OtjMCVqOVbiHukbkiawte20xB2+Riu/dcPqDBGItQvinXEO1O2DsfSe5fGreiXV2X&#10;cZTmlbsSuSRTLp2WY6DxWLhC6wVkZsPRId5phcYLX2CAYcY3/MGkg3Z7e56iQ6d5HX3g7BkWiZQK&#10;LynMprlWZbf/jmgEh1ThBxoehX34IQqm9SjVpHXTe3d7rSEX8mgXarhpsKHbP5mKLBzm67tP8W+6&#10;xQJbfi/cPLpHUhswpDmQgtMBw6JBVnNwzC67b6SoYA2mtz7jY9r1IAtflc6PfbizEXF5AhatbfTr&#10;VF1iIlXcx1W/hqi3FZr5A+nKqB7hnCcSJA3nas8AOelnLjMcIVVGXnruLxrvtLSp1t0GNflUWdpY&#10;3koDHbLWcZEPWklerhN5b1qXo1GKTZVmz1qLTc4yDd9EopE9X6Ci1HYOoz9q9JtLA0sS0vk1JB4I&#10;rgefPV4Tywc+lZJJQ7RfMP15CLunFbkmZpf2kGnKArMXHnIB0t5YSfJecO1DKq1fLTEV7X90Ggkq&#10;ms+4XzFMpCcHzaovZNK+n6ygqjmwmZs09WONwcpq3Jlumy1bUEAopLQ0hJ0WvNG88gy315OcOnX4&#10;Tt4rm8fUBZ9o+i7c1baBOU0Awrpq8qy9PV1RqGpbc0YWAxwqN5fgBlDxVQiL+MEf6RMXyyloqyXs&#10;Lo4OSXflprQamqXooRFa84w4ZW88ZFq6gwPg0cQ2iOA+lzHdS5la9a5HAHjyMbROPugbSe60xFAN&#10;e+IyyI3RCyTRGj8GyXV0b26M1jLBosBewN3aTPyXjSOv7mJC8EG4Iz/WHfMu3brr4hzFH4L2QtdN&#10;TCqjaXZdJzHvdGFCA4pvOez4eCBBmozpcFqEzrQbgys9kgvfwrvgiQ+qCmtHXeoLLGV0AGL4H32j&#10;aSSs/D0fsa9ge0kQ0YYjvIveeQQfsLNe8KAZPStekx4ewalE2dSzbqHm0GKou820+7nmN3iFY3Kh&#10;OT7wwrvCBa0x+Ypt6JYeFbqB4zQtvZ+HJ/sMg8rUKm0iucas7mNVLPYXmPLwqH1WZp+P9MkMn5V7&#10;U1ptaTIcpmK4rty1KwJIkct77Ytggktm6buL3aZLNl7D95zcRoJ2OuJ3qTnacPVTmX5qC6sQ20aT&#10;ttoqj3BXgDjFUQ3S/R0U0BYyU6AeFblVcFrZy5sFHeB2G9eNFY0A/pVuXu0H3KcEKvWSYs8CtQQc&#10;fJCu0wy9jcJ3zUZq/YfdlNKbygbJO6gP2nZaPcCJPkyOgJ1W/K0X78Pgn9INKp9j30hoHSl70DAX&#10;UXpcu/BT5ioomMqxMUnXDIfvrQ1qcCBRRE+cetQQwLIM+eze1eErTvmOFAqInD1x7iv8BJGfQBlz&#10;aT8KL3oIRNTMIY1CWoktkmWOWS/98tPlAIKIe6clVAMnLjTHGO6Ks7KcoIDznG3CFyZF/o3gWtbH&#10;BRcl6qQ9R/cHWsV/ZeCIIVzgqAy3QfjsnuGe2KX+Yz1Tbe+sla5iVtK3kGWS7zmWyK7FvYJRt6ar&#10;/Z2ezhWGKQ9x6qC9BdCtxBagaGTFeyIqNelmSmGhNioZzhpoxmh0nc/7TfHhZ6iUDg1ziOpj1ZQt&#10;jiCymDSom47r4TDwb7g+OiLesNBUQV90h5C6yda9te5evcY/7WOsB2n5eQjzG59a4oDkrvj+a0pf&#10;cCFMFlsfjr4p/tiwpQRH5139uqz3MTzaTtICzHPtLjnEOs50o/WNdJx2b8OQ3hpqXWhDBjr/Bi/V&#10;Y4jS8HZX2iQ2AcT2sOSdVoEWWDoGlc8JaFBKgE3hLzsq3NSh3B7owC2O5rx289JaHq7jS207ADu5&#10;AuOhHfg+Fz4OtbEnkvfO2Wt8r/tRur3RaLi7jS1RzHKbuztfgoBQF93DJCcMviReixk8HGzBsA7W&#10;kh+MRIXIC9zIrophL7jQlb8EyfX/CxwR0gCKiPfk/BN2PV60rSvn2Np5+ISh+fMXmTHksxMPOgyj&#10;5oVAlu9a44ToJ8Ftpc1em8RFMBRN5UJgoifd6X6ZHY2+7VCjLQ0w0G2lcdECtfCRH77QHrjKOU4l&#10;pDsMX5PS2vsGi8VERrrpkyZxdj2n8U9PWha8e3qea5ZOsWtw97zXY784thG78Bf3ZVq0xH46r9bW&#10;5nMNbfeCw1OuXitt5qPg1R3XxVGAHdxbmKYvmUA5KVvhOF6zkSGVodW2S5a/tYgvuaHpukMPJcF7&#10;+d8Mbb9r/CFkm3TUGyLJDhC3e/uro7CxfO40PI0RlZrdirZ/OyDtmvXzQnd5+QdR0KZfSa1tK2xI&#10;HgNQ2fv9Vb38tPT+AVOwjUF0H44QCDHe2+I8lbpZqZxNv4SiXGi9q1Se6cncDHsD+Sgct05v2sZU&#10;i5JhAtpEV72je3sEHgd6Ad8jzeX6aEFWXROuF+iZXFe7cI80BYclzd71bJW4pxowbubPEdymak+m&#10;Eq98h43XlV/oBnv6EptKBMdiQmeV0wuSz6eZLIGA+I9OhIowNdRtyWBazo/uQGjlNFI4HSTOboRD&#10;RcPW0jjSY7JjPra7kZR3SoKkW6TDZ03bakC3Dt3wKUStBORIP25hWXm9Ph7XfxfqI+ufnfM1ftIC&#10;Vbroyqe8h5+8R9BLkcwsBOyg95UF41ea0Nxq8oYv6IavujUKDivLhVGkNQg4/EYOSuRUENRwN92s&#10;0fuEn4C4dGThqjsfWkwFC/c0Ce1S+EPOXykui5ev4NM/nmz/0EJuTpb0D02q/hZcEX/fdZd2kwHe&#10;o3SH/tcWFFjZLH2jmnaepovwbdaQWlX/0BM5wRcSobZ662iDbnBo+oezyb6GQ+qQ3yEZRRrXEEYz&#10;tx0kpXCNP2MQU76wmbEw/0xI936l1WALf30bRo2ep/DFl9pXdngcDj2gCXz/WXAtheuwFA0V0C4u&#10;qivJOmEQUHL1P4EhzUmQy1Rdr7DMr6SmhEWySeXJqblBaKX7FIwNFZmwivHIZdYMYyjLJ3kRfInw&#10;t1sA4CWC8q3+29gOdUHDadGsGQ3T9NG6HIQt0ovfNydyeCJZwkO7t4M8DR/yONEI7k57i/xGo8+A&#10;ClpU+vScynKmRxTA9n4mDV+4z+oU3ZIKiigwAyzyQbuNEckfJMStG19oi2+ujqBm/bWfy3W7CViR&#10;ABORLRy12mvOHMZEikHQKEsYHFWTxuXi5l4ppyn8t6m81hvNqEQtCudyRyxcSwrJ8hsMYBx1l5+/&#10;wepUMKfSNa8pjyHg72NZM9EEYyHOFRgNKhfNKop3mQouqN2dJYBq1NZ1owKmYvdvaoqEo5VsIAwZ&#10;dMLheEMFul1ON+q+o5dmeCyGpQ1xSOyeq5yEr+8leNmWE5R76LQUnYJ3kqhx9aC9cNFKowhML4DF&#10;FQAHHuO2WiiN1nWPNaWfhRfINE6zz1i64JA+h3pIGs5+xf2gRAjK90fd8qly91U96/Q4xLwe61Bt&#10;Y62VEVhfmklMGYrO4aUybTEWImf8/kP3SOBisjgCyFq3966bXU0PI2OGtCIyOnjmc/Jk1CikTnHs&#10;E0KTmapZCH4chsOB7u+Nm4JEQpZv5ruYOxksX7ZTe1zFM68dtDLiM/RcSF+1yblXZV9LfhPDpQoJ&#10;K4VTTHDJXYMqvFeGLzJZoSDFOhsgpNuxvrIVsS0XUnubU96OSz8B5u0YLX+a6bYXldMfOojMvOMb&#10;0ap12Cr4zsRnche+Je38oKVU/HZPemRwuWsxqNAmd8BKSXaLizRe4RRE5WE6X+dm0N8KpPJb4yAL&#10;kusuoRCbFTkvaoS1FOQ3Qi1ok3d/IAyemGGyROHw5QupFhaCXIvnjIUo5HOEfqF/mXwj9WEZO22Z&#10;QbxNN0QtuFZ9EPvwTzi7axUTHl2+Jb+FfweCu/QLouR9OqfLvKH48Ju24amUMRhS9QrvCzmznpX1&#10;qOBJzmYBrpnrLnkbessEfu3nodtoy3J32qIbiqVltjeigmFIOJXGi+GRVuv5k7AdRUHtLDsmq3ii&#10;njnvQ2N3oClCybyF5La9efYX2J+te1dnepAFZtRA4AhPEHBp3EQ/idwXCT7YiMBa1BRaKFLjKZjH&#10;CKt897nx6oxQKrU90zYDeBm2wOWpnQiIwvEH2iBb05iCqnBPz246PHMTMWDd1qkkIJS7xZZMksBE&#10;ztG5042pB3Skjavd2wIntBt1G9gaDjfMp8UrvwXXH/LOjVZiv75q4hjZikmBh+ZB+pufN2sJJzdH&#10;nSiNuPlVi+8AN/HYQ7pIj3JLDINPRXOP2pdEqan8U7uxEVlooW7zd/FM/E/vLW87EJg4gCNftXhR&#10;mW6e0oN86VqheVhbVDha3Ozd87fGFTt1D1PdQIkAvdCIagCYazQQwe+cX3l1J76hvMfp0Ti69w7S&#10;hlGUZEmIi4YFBbYIWrp2bzREBVgj+s6y7o4jPyTL43MUbPf8eb8LE9tZFndpbjS3TXVlfjJlUHoS&#10;YsNYJjYW9icTv0JqpOdDLSAf4fQFWkJETkylMkdIOULxg4P+tPtHUP7YbLqxO3gQ/Gj0gISe5JZO&#10;krGFcJYWz27l7zhm7Q6D6OlLDIpfwXUb7VXpvi7AF+O5ejb6ychx9huqPVxTb3D9NEpf/mTjXby3&#10;/QSohCYV6xkXr6ZafYkVXjd5sduV1W2THlbg6273JZXfxo9l+BYnOH/S08/c8xnX4mhHH4A7ALNs&#10;X6xV2zHBx7RzifZzJacUVupphmAGEr/4MK02mnwi+dIwuy0OI0+ZAcGVtqVG59oT+Jfg4cdJ7ljv&#10;q67r9vGWq8nH0gG3/FzBOZEFQcqOTKjK2lYCG19gx0COcV9dQR7MeVo8nf3YDFZfkK5Bdu5Lr9vV&#10;gei3B6IMnklPWirPYRow867OG/L3Vo/Q4qyLtLjrPShdlD/fYInElPD5xMVVqEVuYpJ3y/r+qqpq&#10;SRBmRhhMZiQMJapCRXw9S3EdRjCXKaGlH9WlgVivoig9X+TCj0fY/Bogkv40M6CF69i733GE7rIJ&#10;zZNZIV2CXeuBjc/N+aMSCzfatoeYMKpmRii+xWpJYg5rEk4Fzl/LJmXjuCX6fiXz7JYkcQN1cA7Q&#10;ZhQinVxwaU2mcKWKoJxAC1738bGxQZLcIjpkQEatfE/bqwo9rBP4dotaeau6sgTXmiADHKw8ekXQ&#10;Z5J+/wcwqeff0d3tgRrSO45T4s7NsSi+ZyjtXzT+q2AofPJKUzI0+Rw80d2IXd3GMUkbKIADDEg1&#10;uKYgQvLLb8/QKg7vc4mF5GsE1bUFkvSWMPvgtGZMOCeooUpNIipaismAW8+0T+O6WNhCN46Y+Q8F&#10;LfglxgJRIbLUuUHFvdQUmUov/B5lAytkzBo1n/hWj2I4bmwhG6EHmaK7srvcbAcumMACIt5pTgyB&#10;wEQN4v4EnwmyQ4KrBkm45GN6Ua9W/k0dlN277sY+Q9Mc+BWDkhbKMYZUascF3dQ/scEcem/cRtiX&#10;rQ8eDuQzSNlL3bPD3swp9X7zuqyq+4FSKYBWK/J5FW7qfWxEsWl+1nOOcb3YHdzRH6unxjbPcbC+&#10;cjwVrCW3j9oKCd/U51o7pMORNKWuUu6FiT9QMwLjEsRP176KfGCxQXa3Rc/Ctd4W35upJharjP39&#10;Evw3joewJwFSCLpaVhh51A3VBj1c9V3+IyFqEQqzb/7Xtum0ZvfkvnL6xbSM447uoLoH3XxsAijM&#10;PMwrYFHPYYGa+ttqfiPBq/BOM9djDOYWvlJOfrp/aX7xDZLmFX1nZ6K0d59FOuq1ZgpNcJ3b2/hJ&#10;4XzaeWxj0JYkZ4rsGs6gRs0grakCRFhegn8KernOo7qrAsCBnKbdNL4VL1DRgIoSN1rK4bCfh1Ry&#10;mUXSjXBn/YpIWrbVYL+gXhOYmgDVPTXDr5YRqpb0TsTDUhGdt3BDyS1DMVM5CS6CtdEk0FWNJ87c&#10;sFlPY771IyI5juquNPpe2abSnpyQNyN+03qR+GizOx4D4UjtmIC/FW6kR908WX6gNb+YSfnN2F1v&#10;XSs9GZlikKqe9CLEFzRorwFHfJwSMU53nt+f3QIhOVv61o9u+rOiVeFX1IrBYMXglYuL7N2nWBVh&#10;7l7cQExY2gX5aqEYAJYXVTXn83ggf7L5BE6TJaWwkOSAATLxk9I1DRb96fwLUNNqNjJ35PePainB&#10;tYF1Com29KzywZwn/CNkTWSoKKXMJGjIZ6qS4BQcnN+YkBbsbjZ1UL/5URcz+TOmbpsHmcNwvsaa&#10;RIeU0y3qy+QPqEHrX2sxjYtCN0jKCVChVKtexzIWZTxfyfXC8hQ2+dpUTSGv54uLBGcM/ZOm6Lqc&#10;F+c4ZF4oDdTmcUPJKMGl8F5wimaBZONiiLacNr2jLztSY2kkCM5XXwa66fz7i3ZaDBokBhE3e62D&#10;D/6H/2whxccWENB+HzJiTaJhxXqGpsxZTiYUV8agFAKD0lNIz5UsJreFhP+HwAfBQXaiGqFMz9sV&#10;rVh7TbcgzqnQ91xHGtfTK2C1l9WytvnX624d4pRDuhiuFZ6DHoIGSTVb0KNg6NpKd5zK8Fya22Dk&#10;ke9kLXJYileEAvvBIGw5ojU9j8bULLUB25HcAs97xLVFIpNbwQvzEBTHgGTovrGd2kgy+rhJGslv&#10;03j/0OqOf3Wnlb0aW4nahA8Y4dIeCEXMutP9JVLadq4AgOAHhbuk2pBcazI1qbTQbSNqnO7va9JO&#10;ktOEz4640B4qaDcWottPKTv5AbH2eUG92Mc3jBFWM1UsLia6I+Y9zQdwZeK0MRWK8t+T4KciGI/7&#10;13oZ9cwh+IQL9VzWOPdkYKleoBpNv4MFZxZY5HTEUy2RobmkYVs49txqt7vzcAc9dwYF70LaxNEb&#10;leHYnDdRaEY7Arl3jBa55T63Fxh46df02eIR9yyKc+VVoRkOi9twGhlXg/8qOFd8hSDWuvnO7n3R&#10;DIHuDz181vJ9uamSA04T98Yk5FsoBJSWmJh9HV4UJOZ6RAjgE6uf5QPWQCc9n0WXPhcQKT0SS0V3&#10;zsjRwIyxdjulBDI8spQxRAkbceH6MV+/K7xZAmyLeanYRDfBsUeJXcfNfr+BjxN8wkAdUz5/jxfe&#10;t1wujJ5zrIZmju75wDWEh2R1/NINhtRC4djktEKAok+qVvdtgzDzeTir5g2KoPnENC0WN9VpMX6r&#10;O1ME5kOSKeKePQ2kzfkR17zWFBpia6rMfNO5/vHAvDCyYvdcv8b9fv+6rDX/LramezOx5ioMBMWY&#10;xHSRK5B4ijtLw+sA4LZui3XitvugtVAdxLCfXLIrTefHH8m/TzXE4PRMDIIMgkziu1/oeYCcN8RQ&#10;drYY271wmDBFGHD3lfy8yHd6eobmW4XWujPftK5mS92AAIqmkOTvN3b/kxtomXe4y7XPz4JVbPM7&#10;3VqF1l0GtzTUaoafBZNkzdrgS123DU8+73BShWUMyKf9Hluf45Gf+EAzMM05Dql2ufzWVo2t5XDN&#10;l+lc1iGFCAvzOe9GjQajbmwAGDjqfROpbUYWtQArshX5ZneFe14OQD/LzdX//7DbC7IeRIuBHlsl&#10;/hiKktmDHGdEKtj1w9roeTUDXYk5Wp+PmPhGzS8EEs84dnpEeF9wfc4AtxDkn9PQrZGAjyV4mZvR&#10;Wo9nzxMAMQJLgUTZdpbsdc1/q30k2QXiNmcIbGvvLuj/gCO3umknEbgVSjiDXKj0Ez3Cbv2Tjrnt&#10;Z1R194q8Es/DirBW2mz330XX+ur9yh1ztfWLKkKBm3zeu6J/lrW0VJviXNATbg7HdVMdCP+wm40C&#10;1JjccEoCRMj/e4/iJjiVY9xK3dA7CvfdhjRfixoi0cr/kLfJVFZaFiBdEFvuGvhFhmkMmxlEQpPH&#10;wb1NgXs97ONFj84QxEN4dY/+TXzQzWMeM9Hzlqo95ktR6Le/vGjpA7KhMt8qK8SRoY5pPNW8Eqx+&#10;ArFQ6pru0ItiSq9ttcC0Lbm1oefV8tP3HwgJtG31ZLkXPMw0XUI5X9Qg7eZGR+cRFh6+0hZcFBC2&#10;G2H14+L8k/7wA5xQsQn+j+9Ur5pg4JxsatNwBr6o33qsh/wK797q6Y85jfftKk/01G6fr1OHd1KV&#10;xOUD9aZeGRbimxtMvlsuOzgI4qDt6Ecal6ybndcKwc8YKmEJSuG+TQGWdSgnQEjToIixNq+RpCqN&#10;3b6hxmvti0buo7YNhAJRbwPOakaf394SNdetz6/11J28CG9E2pZ/Ey6bGgCs1GZTpvP73lJkkRof&#10;PWmc7MfSCAxcC7aDHh6D7vCrsHuHvMJKtIvQjT7UQM2x1BYRODBdSDI+VfjXIAl/+LdQA/TflU9J&#10;d06Fern8tIn3e6wKbWtOSCrn+9sPs+F3M/ZhhnEvMi+0gDelDeYy16ghH58WBuGCH5AoyTEVfYLO&#10;X1P4SQTTfAPCE55pMQizcz9cXt75Wzo6pNEM4bWahZhBqpSrJoy1WhOVoudSzxXV2VTu/GKg2Nbt&#10;u/hjKXNAxpbfzzQChyQrdKIFa9iJZdPtzRHEWePOOU8180K0L4aprF4lLfikKgAZ07hSCA8xvOqW&#10;WrVLbuD9QM/NoV0Ip8dWo+BZBcMDSRo+mhtjk2NqIYzz+2BwvNNwCgwakF9wiuxWtci+dWP4ZXi1&#10;+Y5T0e63Uj2gj/qL5uCwEi15zDNYyvpOE+mz6hDPtWmyog1A3G2ALmWLv51TK22WnySw/wwSofAO&#10;eelvQGQbFlqzyUUxj+G7zfNr83SuiyNJ8tPW9njAE/yMY/1zn1CUT6tWUKsNeXxDe9aQ7w9UwU0h&#10;7m6MFJoUbIoLenSl7tOi8VDcWiZW0JG6jRQ18l+jm/z9JThKqavl8hUtAbbwX9iBVk1vIDziGwhX&#10;QQU5QStsaVa/DRyfz27UIdKetAlYcpRwmUiQqvTmV/ddR0iW4LU9YYWeyaPc69tNchcGfDzC6jQM&#10;nrRlN9aIfbb55eauGY2InEfdmgk33BgSWjHBjYrXezReK+RhpcuhbTS2p4ew810odI8g9uAhI9iZ&#10;XX/lW8VNTIk3/Yo/BDdtKlYSVmjflZZci+PDJ7gYDZXC/cqV3zo/x6Yrd8l3aYxda+MGiZ8m7ZAE&#10;rLXeHB6PwyLDnH/BYV+4CKFHGwW/LqvuChN3dXqCWGk7MNK2kR75BUJr8kzDfypw8PIJTKJlnRIT&#10;s296nfagdKKJsmT1F+lOdU8vv2rkPV3KdHQbtNcd3AAUhqbdkaV53Q0g7NrabIQj2JflFOPJw7nE&#10;d7XtE7yV4GYn/EFqFfSthR+DNIJf2E0O8OmRfEljfkq4OFEr4YyAUuBEoLuG32Cldk8jlZFgULuG&#10;00LYH+pcV9XSa58srITrHdNK5L0krrgDf5+Tm2pXtlSivDSJw24ViuZiej6LrWatNKaCYRbKin5t&#10;DHPSuQQHVWyj+qtaS1+i1i8fTMu6v16Cw7g73d7oHsm7ZQzhuXyAVtOkBcdRC9BnRqbpaOCMhqMh&#10;N+hQOTlsrGUqZ0BBCLoTVSWlLrm5sqTRj3M/Tv5OOSlMI5fbNK22KMXY/XZN+lIO+t0QniSyNm7r&#10;BcdYrj7dX9aXtaF0haIAHwlMhu+us5MBcU20Xygbp36Pw9IkScoXkgXT10Ms17zhjxQAla1fFTW0&#10;HlO5HIJrn17MHGDjDzoAoJ93fvBTLRlYXpmGbh39dw2zni0EAzTxqJEJBE96XD/6UbGdHRTt/X55&#10;5dwr0RppNN4Q9aihep4fQ/xKNq9QiLFQ0Vu//EE/kpHKK9ALhhuKoN/PiJ6OtqXD6vbvyystnJIf&#10;BUV9xNApLtmSW5++oHJMVnslRT/2VnXn/qVJr7Saom2R8+Lb935nfTQOfpnovcbr+hLAAjDwsPBK&#10;hWS72J4aOXBF1KMdUZiULjp4jmMFPj1kmGvSLaWpLM/CXg6mBnJYpXF6PUN3cUnty24PtoQfWo2n&#10;HvIwY6gBVumqWiM0rTZPVqCHUGhKZJS1igorp6UQFboWqvJDqTJw2StdJMADs9qmvluKsWm5vfoe&#10;zVfHHH+UKSrUQKcAs9IVL0AmVqJHPHpt3+Gqb2IPU/oD4iax1WkZuf9uTyz9MsDE8SCLfZ2eQkfv&#10;a6S/8yR5T8G/hURQmtxdesi978qDu9CgBulnpYdGFSRw9YKTbfHbr3LSODi+/LSs7S5aZZy6uADI&#10;PQZ/pqVwSL7TLAq9GicIJgwZhW3WZgC8RWYEl/3YqT7/szsCVbSIFowj2GLkSMyWqBUezgzROLS/&#10;Vhm+JhSWI2QojIFbSEol4qlEjOBURbzuY/anN/JTloxGLnk3GDQaV6D35vJxcIWjlDhrdZZsh8CI&#10;b9LFHQ4g9aqDRQ2eeZ3tiWh4laS6Tf5KN/8eYQcDbQob5/z41JJKyafLJ/EKb9tjkI9Q0/fxEb3A&#10;kS7CXVo9QNv+JZAqqF9DVj05PBWURG3AVeeJm5UWFM3DWjVC8TXG/pjITMoch7YgU1iQXaXlgZj8&#10;HsEFPX3nWLHbNNzAqtaGCZIcKSeDAeo5IDfnzV2oNevpV/IJKHmv9WloRlOBakLfZBLpolmE4VBL&#10;Q8NuAJBLSShav1QQHMqpcfElgIjvzuibXJVl5efaKRHWoidnLxYBXs/JW822qglCTNM57VIny3V7&#10;Ey91l7v7/GWg0dBKYwqhnMIccFdRNUijYRRxbKUI5i7u1Dg6rkU3Iw3WFiRrk0mx1qaEtkK6xvyF&#10;438qZuOKPnFzT4pflURNr2VpyT/3ZEGDIqqYSwRyFMEZ5euDmUnQDlMqWC+RNoKhxI3Qofpm78+Q&#10;dckFaWerVWCECA6FEIoDhZarqRIUkO9obeiIpvmGVpVCVQImfHbNH9yEs39I3N6+VUxwlA6Uaz58&#10;pK0aJPVOU5Vptoa+4ubSZt65+MaFTM6ww5ZfMAYkxAvkrDqknxUKRwiZm5Aho2N1sAZdCgSMP2qJ&#10;xOctHXSIjTaBgRqmMPyq++80ZaOA0wKEa9n+gdxbS4E1uiGN9890tYKvqdy/7glCRGh3OAasmuTQ&#10;wYapl2CHbdwJJXFKklDT4JPZpb/0G0TlikKMfkMhawFOcum1+x46IkfhOiP6JD4c7i/13AFfPYd4&#10;NGsLTvONWrOik3V/zihdzpEexF+vjlrcW5TaEqB3zg9kOWmc4LmHH8JuB3+LVfPFPZDkWOtvYgp3&#10;mnvAa9pMfMVgeoukW0LQ1IsN1fIHsXszwhxk/9hXXW06DaFeYXoubvQYPzVK+tOwKnilB4EtfOna&#10;xc7fYX1Khu58mqVQKpOD3gHjJX2KlAehrhX9leC6UYzkZ1Rh7IPveGhJjhl8+hzihTyx07J5mnEI&#10;y67U+pJa6IonDvYfXWfNebAxXr4jbsVFE91ZiN8xkPSgiZZsN2tKNpG2cF9VM7pUNNcBd+pOLfmc&#10;ECh+aAGJHvfU/L9HqDzuatt3ofq1856KBNeQh3wkEeNqPsEO5z5adNYdBbT8AF/QM5Yr/IhMSJv/&#10;aVp5rXkCFe3EJKHpG/6Q6MZ8ARHmG2K6tpbUoGP1DYVbvOGD/c+6fED+fsSbDnCTlLYHDT1I0Tio&#10;NkSjPRlNVIS5+ICt/Jvg2n8YPedDGFTdgF4dEAe5BlJoG+unQ7oJZeHOhUlSLc6l+3PRej+ijG+E&#10;o+5qEMpRjgFmiG/IEUNjtybbN0QujB/uwGvOjLPSdnikGsFWDP9BhkEe0brp3AYXtESlXOiBaPQV&#10;1ofYkpwfmoLgIArXhv3jkYASEhM0udTbbIXgoFNadBcDAgMKiu6xTn7745nDZNF01Tu+SjPkpH4s&#10;CzYzDmfWNH7N9fcCtepOmB6TLjk1TtG+Dzu6BSX7tM9NuCFTg9BdaVUdpXGFdknDiKrIyYIASc1/&#10;XmlLNRKIqLUeq8G1hhdDtw5VU2ExscrXekquEjJtoiWQISBi11UslM93mknS5li6D7bXnO1px1Uw&#10;paqCNd1peJKrOxL9tlKOoT2zfdhU0yuaMcVnqAMQm4nS256wWjnRfNXzi5yewAOZU57dc5VecCR3&#10;3XJ5WUNRAKLtwpUDTKXShF/pQa4wvNFD/qkayqTFyry6xaFAOLcFs2TG2jHIBkW5jHrB9i8MKz65&#10;+9wpupBd1A1N7WkbJyvZ0GxirS3UykAsnvAxCa3y2LJJVVNClQ6ahXDDWDx+t4mrB2OHvdQUt1wC&#10;t7oxHLOmz17j4POxxQ81saQe4+z4bJuakyRSE+3g6knOq9va8c7OTFRlDqDRxbw66yaBKCOI5CL3&#10;euQfXSB316qXLmCUOEuGHHlofRmLxkGLaKNGJvx602IotmIP7bhnBQnFBMpJ4wj+Wl8tu2V29XFN&#10;gkPCrlVwO65HVvPgwjUXksy6XWpn6QtJXdwCLBgPUEL2sBddRJkF0T+lJ78QKmC2WjgTwj9IlcnE&#10;cdd+4p5WXbbpDfshWRke4mcSvhSWNImaNGSDQtBGUxTN4Vyr9rJuDI/zXu6PglB1/OTjJOZdqe00&#10;41pz9u5+IM/P0H0tStf6bo0NY9BkUvJF1TJw6fYcjniUBRsYWqGJUroblGEesYq2w4UEuDqsHE+4&#10;Bk7K2+Re49j2ECx3wdW0FESnn9drt05TDRfOllZhIG+TmX+UM9mKtvCtl3Xh1sfGDasuhvXNQDER&#10;NdjUXqiJmIJmLnu/QuRHfwn/2FYdgUTbIEuFyqz0h5PkyLI5rW3z2LC/X0psSYpgMip5Rl/gkNUP&#10;Wf5XPhw/YOGOQMlr61kl0zi3K/vT/1TMVgjH3bIeZlrMoRWJEimvg3cj0pe5HiLsmpHM2Xn4RTiS&#10;jVVgg2wDCXV1/ZLYXFYvVSeX5n0pBr+q6r32DURwfuA9b5W7LWdSOh9eoF9eKio5fxHPaUpzSF/d&#10;OkwV/6BLo5nXTtoGhadiz4mv3CfduqQ1uW8aM95u3B/ZRnzKEfIdE8QReC+PIz0lTMmYJGtqDRA9&#10;IKhpmkvzW8KKQOuxYuST2haL7tRCIoVmIbiWNtBD2rkK39V01XI6JO3WfrwvtNeui7hzyCEQ2xCA&#10;RyNecraZCn7+ixyCKqJIHEa3c1HIQ9M802VlTDvlaeCe7pWnOgwGaXNMn5INPejDJ6qkTzB7yc+b&#10;A6pb6E5XQqNkqHJOHVEPG+d8uQe0W8GSzuGDsNeOFG9uEtLWr2xjNdqv+7OGGnfVYuiqUd/0stpv&#10;K/JDUh9M1OX2UbdlAH7J7WLXres9OJDr+BybURqWj/IfBJyWtb+iiiOBRMKgSz61mRE6AWtAXK6h&#10;dmEhJE6ILMFdnC58Benm4E6/TxDqlxgRf580Lrd1b3fFumnusNvZ8FtNQwZaCIylyD6efyucLBTf&#10;ua81bvmCGsBBN7whPIQBKZlIk0yZ9B5ZOvjOPZ3Q3EsBauMo2nS4DBRh+90YLNkXIPLp9xrz4LoU&#10;XavCayWrjCvMtFWiPHOhXXn53A+z7kP3h6CbSny6G7o8XIFR/9CkgIQ9afyE41wQWFF+LQZLBY5G&#10;2FCVq//hM4GtLI5y9OwAqHBARpFJmY9pW5pWckFNSKL48fRk2ufrSneco3LyZFQUvPaTVZNsTZ8D&#10;S8PIvVgb1Vp67U6uTsVlIkdUN6b3bA4i3/ytbu0V7DR/D/caaN1TikPBNP8aHF1Dg4CblkdqfY04&#10;qZ5jRKZFNboYAru9qIm4FjWZ3sxQOBuhCJ1+AyGs689bwZB2l7YFOqZ3ZdIclpuZW2nqxV2LOsRA&#10;thw0UksDMil7Jt1EEIkryX9Jr5D/z+wfYSu/FjlaoNVYeBV3UcvgodOPRDMq5kKDHF5oHaCBcP36&#10;dYVv1cUFnjUeI+uy4u5lPtYBtJsj0aMpOJBjnR+d7ny1LNfdNgWnOYh8ugt31R8HcHldaFMc/MPE&#10;/rPGif/aqHGg0Q1NbRBfibcc6oIGaKE7UDaZg4gLrRIOUvuI3yBynxOEI0GWHmgh2GFhM5dzIphB&#10;pE8P5caNvqW5paVAksTWUzapriw7jRCoYXFsQOPGXOdI4NmSKu3xcuS5aZSS9WaN+5wKlbnlJ8QI&#10;fn4NdOnmXSU5/DySCwqnZTmYLypckbIS/7UKh1NtOK6XnEJNhpDQy+xasn70i/msW07lL7KNwnVH&#10;9xuNpANx+7lYb0Wmo+T+3FYYr2zlfkhHPfWEfhiVVTcEDJVCWBEBOhV3+WpBkwYDUm6yLnD98qBN&#10;Lnf7okDB2T2itnKA0jSSuSzrH1qsh9JkAQDwivDq/WHW01Ztrkx4jfGcY7DRxlwZ70S5/OghAwYP&#10;0AbZvCNTtclx91hcjN1otBm7pjkMaSMBSAOTWJxc8wNNVCS923jdgqtNqpFfN64iEYrSHY8yjw4L&#10;320fgJTwqgmfLWfdU5dJ/mD2iiL1tnLTzME+dweNzrm9f8OtNFjr92AioJ5qr9kzPZtVp8spwgpy&#10;pxKGzrd/40WcujSartM6Q2whcEbQTNSTjSM/DanEVYTWaT7NwzzSGEzWcAG8H7E1901lzzRj5ciH&#10;NMGjHV1fFXBMaBQiTfrXKqynn8NBdhi0YhlZC+c3YSLMxJV0uGT1ayyDKuRxc93J5q79e4kXkTvS&#10;vTnCUl7K8pAyyXLxXtJ3vcb7jvrlopBgPRaAL/9wTdGQq8pzJpgzCreiSVTN1QDWEH8ftQOjDWZ6&#10;y9IsFcbN8Tyyyh/U9A58V1Bg7Kb22zouNbes1ZyHOt7LGXNZP8ivbKLWcAwXgseQ1Y+hKNNZ0/Tz&#10;rGLRtsPTL8v+Xdw96dXoM92tmQa6kQSNKsEV+r5xA/IqgFwrpbTIzfmtFCDB+yeXIIbyCKC9+mwj&#10;VhBhbWj0U5eSoshdOUrqAgxH8QcHGDggt0wcW0mj4F7eqrAjFLkW95yiVj0a1DyvJHlCA1Y0A/Sr&#10;kMN2sUMP/jPwJx+1WzQBGKwQ1xgYV5Qt43VU8ADv2Ou5FhY0MQs6qB9l6J83zWejiLUFUMwv6iP+&#10;rOc9G0UYhSu1ohFP+GwxVFPT2/9H+mNUrPGPZhwb6FEzC0lrBbgkaZD5k4oZCuXUCgygi/cjXw50&#10;5N0WOPuZ8jE9h4nGRTAULQcKKT7AeErQmIooQBT1IaZMhd6JA18ttBG81SlrRuB5xenYAOpGdpEo&#10;X171V9ZDhpTk8tJMRQMIa5wqz2jfH2k4bIbFcFisg+49lUKs4j8Xp01U+XJVjebgAwVWHkLjLwW5&#10;P97dleuOdGrkY8ibKGk4E0Sd9u+lK9Cx4qMNA1vZx5QHFT1J9cKAUzCwHuJPU2lGR+Pj15pmtg3i&#10;KUMsc6cNonVrmT0RTbcoisufTLw/n2L+6SC1yoFqp2f85qZMx+FsXXxDCVowo0VN4i5OC1k4HPVy&#10;2hxL1zj9qXBV7eb2WyuoM1ZXS+xPx9A3Goux62qIQTFWTUp6grhQ9RovPU9bDCSaM81C81OkHHfX&#10;U9FMRX3lH5BCoStByroG6kb+TlMQzp0R7VutFHWfUYsGKdXZuI7GwW1olqKh1z8VKja6n19dS8Au&#10;L5ZYEy5bAzFYaaXndHj3DFihKPGx7bNbrLZdp8QnzMhpbRu07O5gXGI1DdfLhT07/MM5P8S3AjFR&#10;Nvsphr+1WjRDOpnnKTZ/hPT9QkPHhB4uHWpfB+3MFG3lhSmyr8AbvNAc2Tuv+DaER9x3vyX/wkik&#10;s95Kq/RZZ9GD81Ykk2+78C4nUsDvV1bgSKmcXmvVNJly//ALXeDfityjs/Id/Ajwbhxym5qr5rqK&#10;RO4FFoFCLMTo1iIuweUUTvgAhiYN8GP7htgrlWvvLrgexoZa1A77dA+UEKMVysmsZF62Asl1X2BW&#10;eqblTqu/xd4aNxzKxLMr1h+Cn6q2IlH4RFIvr5ZgxjVtbFIJi8/VmuvqEaJYoCbF0DgveL96VEp+&#10;S6o/j5+RS6AI+OFg1Kh7AzVzHyLWEkk/+a8eNDEx+GmlxVQ4jshJeIKLoblxH+km7lFajm46Gr2J&#10;7Yl/6gZOpRGUk+S/jVxwSJov53RpGh60OUZTLnGXZ6PaGECuvoqJ4zbKtarL6UCznloBik8evZ5J&#10;ApB/scrqlfeDKpYKrQov5KW631q6zR2UcR931IhjujMYuTSMWlZPcYzUimPOXUANgx7qnesFSKPB&#10;u17SvxRUFDf7zetG439HuKHZCvkarSUXuNGN8VWbBjgojcBk3g61dkmbppjQaqjo/6zFt6E7GrJT&#10;ANjgfggDk0Pl8KqtQX2naIyk2sFlsdVDfumwfOHcNnwR4c9aDY19xqObBjc/0Ky17uj7k+C/9a3U&#10;DVN5fb3U2msHTSRizQOpj5o/x5fCi9YySXvVhN7m0nman7BTUiMyL5MkvPCitzwKRlHlAaTL6VlH&#10;LdJWWg+iRbpmE+VO+tLwqD+3/MVu19ZXXDLNABei/iBB0Um3FDF+oxcdZ6Dc27jWwVzVSyV8Tk/I&#10;L7UZnm41p117SLiSCjWJTr3W3Cq5srtVOvUPGAElHnEBTXGq46OiP6+ilteEb4oE2IsQFdVrwZFM&#10;nC7y8ULndu9a7bjjzF5yFMKfYTeS0WRtbabxLnvayMnIJbSFB23j/Rqv6vuBpFWbh/EtVjvdw6Xh&#10;Krd0hP9H+SkSiU6fVbGY+aiFkAilJG0fRiNlTo6U3YAmxxru1h3ED64OGmymF5QLIT7iuvg10gBe&#10;NFoXHbY4WvzjEY27Uo+2FH7Hb0rH4Er/ZuN9r1I06PlJSD5YDZcVeUP6DD09QGtdbKqmDrfyLEi4&#10;LMiPwg+M5KBI+PMxRvFaLe7m92OJFxBnf1wtqLwr66Un4UBPLwGE4YJcvwGeICnqBL+4wJxLn6pn&#10;9UGPR2At2EuqqbHlgqOG/WIsxLQ1Tb3UJ8vRgBBK//Tp+7fhc8ZcUvhaNTN1pu8eU7UpqzJjs4By&#10;CTIojNUVgbAKX+ttK/2J5h2oEnmiliVrMVkcfzfuyzWNLyCWnsqTwsOyz9cwbv5o6l09j42RZXfk&#10;mIDLSi/iNf2XRuXNh43/8ssPlbu629ev9ScBIoY9cr7B/geTgau2XcE5VRNBxndX1WAgRhpiifhV&#10;9fgdEqFnjCg4azQTNdLlCpV1nQfLpTeW5V/sMkg6sqUHcmh81e4vk6uFtIfuIyU4Vrr9BFR8c644&#10;R/o9Cn/HxiX4X6i4tUTThfXrZr//RKAOpDguDssTdw9AIlaip7lqwX9Jq5vqsyKQP2p2WM3Xskp0&#10;h+qPEz1VEWFW+Fh1j8JrTeKjBmxbLoYDajKZ3IH8XrknuL4ynXv3pVz4FhvX/IH70q5do0faAmGm&#10;8T5poegCHC7JcfEogrjxhaaPYx65ZvgjvOgYskMakhUGNDmJPTh/4IIxgNzKBZGJRkny5HZ6QiG6&#10;V4pThYtXmRMtEVzWT+BGa7mE7T06GkmoggyX46N7at3to8dKCndbvpOtufeJjQ6pcJV4JlRJJB2S&#10;3Yraetpc+n9c+f8L/t9dTPC/DcLHRuoqennaZf1Pxbbx77dnP33yUfTZwPVn9R/YtvF/raE/8y8f&#10;qfyvlf2n5fTln8qHxnWd31//JweqSBa+Oh37+3i96T/60we63K/+1Af1n87oy3gQThX9/oZQ+O/P&#10;NKj169+LVT2Z1PV40E7sE7u6CfiXok/GbWsX6S/062L9sxZ4Oz19cjroL3Xo/cWvU/qiQ/qff/vi&#10;f6P8z7bx/4nFBO+fyPH/nWKPifhPniRhj5FAso+v/v1vr3EZ2snianmVvflvKXZRvON/uaCJZJ+e&#10;5EEwfv86zAS3d3zeH2cvfx3wX1y4TtTldPW/lP79+ELS6LWOoQN+HdYLbt/wS//7Wuyj/4bS2KX6&#10;S/+l2Ie9UP2vkj/tb7n+5zqn6Jem2slTNANVazBbIwhQR7jd3uX6AVJbTgd6OBOkjO8Gk683QeNO&#10;OWnfk1EzH1bTFMhntPLNssdc1pBEY6n+mbeatiOPb1JaH20IQfuqURpl+/zP2ppDX2scCC68Jv8R&#10;hVS22ijTnfJhBfnnfevvtWOfxmaTclON2ug35Jp3QY+z1E3WA02kK5NO5Eq0S3kNbculsgRlnIF3&#10;qj9rZIBr6SOlC/zhBenagPby0t9p3IKra9xdGTxX08jYyqc4WfnNWxEmCNuE9fnATXRQ0ppD/vGX&#10;5pB8ajRPiQKlV7gVfYpkkiSSCNtbDfJ2A1uxJYVr4s2We6Ed8lnpTY+vK6U0TQa32uY767YV0vmw&#10;oHkvSnSQTjmBFi2RxXO4/qepbVZp+9zr6d7qhfUwaVYhuG219cpbHJku5aLUmkIyWq0zbTU2/SVv&#10;dpMsnQctgsE4eKUVAIlcR7PoWvpF6/QIR1uZa02j9LmaSpRqOQltS+O9ust5anSZuZ79NpLCp5t2&#10;qT4g2SPVjGNlPvSvSRObuxhcG7VXOVLLpuhh5UNmChhkctqxCXVHOv/fFN4LZKXG3mvdN7Hc1HG5&#10;7wbkXDSmcuOKpKVydykOCyTq18WH7VSm1cybfRqGb7ZjX2qUw6PK3rjT52b9eVKm63hdjLSbHn1U&#10;Zm89hk/wl47M9hyC9C3NhspkVTQMOEKnC7mBlMtnfqu9RnnlSLrsKL7g+jpA75tqUTY2chLaz/bR&#10;XAuc+pkUhOdzNKH6SQrXlVa68L+U/wTtq2o2nvXsE0yf2rDStq6+8TkdYtZT5qyht/M9al77B1Te&#10;tZqRxRZjvkvamiD/KPRntP6iES2uq4l1y9v0hp/TxE5futjVnzz6ruL96/K1jhhYSKUna5Q8JboV&#10;StA29/NB99Q14U0epLk5LVk5pxNSgRPR0doQM9FAPK5ffU/fNf1294/Z7vXhC7T1Fvyj7lSTyrWc&#10;l0Lfjuyfbi+a8oF0Vcm7larqCM0AWBGOIZtuByj9vPEVZmZ16DvtrsLnGoNUws4LVKqU3VVF0jO8&#10;OVT/6HZ65qAb9QGOeByFDfYblJJrGJFrkTgDM9g49s1Ltyhd+tZpQFubDWjj1asSfTSjHG05s/Zo&#10;tKWHGHi/cOXPFq6CkWsjh029F5iDKL7e87LUbeN0762Ww5dRD0bAItFaLrU6BMiV/kEa3haFfIsP&#10;ObC1xTtqB2LwNxU56h6wxg99KmbPyfaOHPKBrKOhERkrkr/QIoG3DQKUnzXcqPEF6S5sD9Wuse4w&#10;AxCO8KXdfseLapGbc9RDACpvy8uoPXDMZnWHhooMTQ/GDWk00signgTL8XyQDwYqGnHWWnJtKlAc&#10;NLNF0T6pjYGZr12Nxr+tz+u0H+LcOxSedf+VG/1hqs+F1mPFR/4RQVCilgf0iKLBQTPwU8HOX/VX&#10;z3rZdIKVeMXrwyva2ql79YxBrW/j1XI/8VN3I+3yPrpKE3wWSm2gsl+7iJvpQ0G2bkKi7x2man2A&#10;3eq78n31eArAw29oIoRvYY2VTxQ9saN56sb7sLKIgEnxPeGhnNtYpWKHzRtrPE/Y2hv8C2oLr9lV&#10;P4k5aaxh2xDsydoU+i1UUrUFYIr6ImIuOY4q4v9MmL7v6Acst7QIYrAk1Jo/wBK0pufousW6ie3P&#10;G8CrSwf/SL2LL7rZS4XfeyIefzDLShYMFpp9m4Wbws3SBeIdPxvTOAZut79h4ZifBjsRSjsVSaW2&#10;mViTbp7WGkR12h43TTXiuJYa0XU+GOdQsbgoGx+mkQM2GuGJoq47rMFDp10DVHKhJ39MSz+GhUjf&#10;nt7ZuHDmn1Eb1/XtUMPnxMsyVrMzU0bQwClqF6dS5KQPTIkh3MCUVqi5ml88vqIptZAvvBasqxAI&#10;TJUAStaWTmGU6R/ihE13oodw8d0OpHa583wncgKO6i5sKnLuG/Fy0UrOfj8HIRLGNtTWOSjrBX1/&#10;hMx+stcULn3/Bha+t0MgigqXl91V90m7tIayVui1yh/Vc2IRyd9p/Rq6AgjNwHOIUicXHgHdwPQz&#10;WtY3WvsIyqi31nHd4M4pnevJXynFcdYmDRzEGwIClQj3sZYJKDGzk3SYfwYojxC9WLowjuEHupBm&#10;zeU1uq4+4WghDMWXt658CDMdZM8bHXzs/kmz7QjwR8bf3PVvrDLTt1AaDV3E8pkuEI90D7uV07NP&#10;dlheCN8tRFS3XOtMEV+LNlxHmOJfccQg8WSLX3u+sp6Wgf/C8N8mbvbdF151y/2+ipvl9wcsZ0sN&#10;reie27xrNkhQImhugODigIKGw2sqWTfVelamClyXy+t/aFba1g2szs4eq0Lg1IYHM7ppzbdlvtGy&#10;j1UJ4QMbUDcsUZFTe+RwIfopw3hBR0DIhSEhnGbIeVt0hJaE4mC49Ywc7xx1JfC9Usu01Ooyhs/a&#10;0qPRvXJ8RLO1AdlHURU27h2DVhXwrTZ/sBvD6ZOU3rWGqIIM4kRq+mKH3+i+oNaWh7sKxrg+Atg4&#10;C+1GDpwZX8S43gDxno9QLVUomlN+G3ivaP3vLAuyfxwcppfWRN3NrGym1Ei5SIjtlXzkI5FP7FEP&#10;6biT/oxs8OcnOGOGW6YX9xT8DfYJhZf/wZhBb/Ql9yhd+0ht6iGuc4v61sD1G345clprrmuC3sjm&#10;bn063MieW209g6ugItuoQyKYlKhf0wMCDKJsRdVnYVStH/O6B5a47d60HfP8yRBIPqKn6Vv0VcFQ&#10;iSl/KroEZNu7V5txcM9iEV37+RFr1uZddiuL7A8gHYKnnO6XJsv7sL8klapmFP7LvsHtP5Xf2ua/&#10;IKzTUtWd7hvgb3n/SXkQfYrCicUCX7TFlUkb9MuMlmL7QmvJDAlEo6fvQ10617j4+HK0Zx7ytR4I&#10;Roc83eiJIHmsyQ1KMb024NYSWRpvbaC6bzb/mrVeD9S40CzIApEU0Sk6ihjBq7nHPebbdDCF+Sxi&#10;98OVGLL5uO9UgTieTZXbnT8Hp6kW7HxoVu+z+Vh78agONRp0nMD4bI+SEOnnHK7NA3FyaUh9QUAB&#10;xeWlUhR/YSl9kbpN4f9eULAgXFx8Q8ZJ5gl5aWY/qke3f17YQ7Z83Vo/3xI9scqYiwHmirGnPzS7&#10;8xO17Qy5U5iJ9GH4Qz0LHGpDhvxckR/gbcgkf0CftEKK6gsWM4VnQipBfXXyrVmKfX+hHZzoVfMC&#10;yrPbPS8IZoJXGTehSggENR1C0zBzs3099FELU0p7OkFWjn+A6dotJtDyD0BHZdJKjGnViA3J3J/t&#10;S1Wi9SiyMUBFwBoG5Wv77opovnsIk8+D/zjLIKW4AIAetcvQPWd4ixxWs5V/U7hMuo4bdL3E4Aea&#10;zpTHZnkChqPNXLj6eTB+TfPkRWmorclK38yHx2GZ9NS39JjKRfmhw/ATEMeOFM8hHrJ9nQ4np46i&#10;052SRQNcjJ0eX17oiQhj3xB4JyXBRwU7xFgwGALc+pi5oICIUJzzzAyORqpO9Yw29ND7N8M/iWtp&#10;uJ8/cfFFnuRaG0BAaZSsBk1Slm0s30mu8AEbC9DHm/a8Wx0stVFXCU6SXyS/W7xeuI3Xg13UDflR&#10;OzKmagiqj0HGoUvrbzHLDbQZUhkGUXcuxV+s8EPh/QiL71P5yy7eC1/s1gc7ilPCvD3KvudPOJHU&#10;sD4WqSA4pllTFX7W0gJ7YJQ2VcSByTpvhBlazot2tC4NRUE99KR2uwWf3IAsuI0dCecdWgo4AulQ&#10;CndnwWkhutnruhz7tMJy5LC9q1LATQEYRuqJSxTjNtI4AZcOQBkFoa6f45XG6Qg9pgft2r6RDYAD&#10;r3HPC7q/1p7RsndyeeGL/VAblnztPOlY1zbTCn/B+rbu7l6rUIG3tvPxXT0EIKWfANm80UjRjHy6&#10;OBaGLKfxBJHCuT246C8WLuod/dVyX3WX6NsPaXPtPfZw+0N5PbIT3tS4ArdHQSgcqmFFCwPTLuWm&#10;mb6F9vyadpPOyNb5WTf+rrGgCnhY8qIbyzO+twuv7d9bDnEXYY9z6iGCSfuFcen1IWsnAFim3WiN&#10;8ahLi36HyWJ9dCNLjdJ6SM8LR3inD/SjsoYU9R9mUKkvKD7CXtBiDWVQ4TcG4NoJ6uQF5oPRb/Wh&#10;27u4Icr7xVRbAV9Tjay6R6Bn7SLcgnOztBojP/+/KlpqDbD29hCgQiXSldE+Ethe2xQpnK6UvoUm&#10;HRZ+1V15PQyIrov1/EelrA5hoST4FNFfWU01gUmvh6lc4ddPUhMqKp9vgXXteHpLFISwyrT5T0Fb&#10;ZUxbG63CxH8kMFcz+4/nulc8lTul8/Rhtlh7o1/Avj0rxp7gxHttZieARyfaPF37O+q2TUipUtoe&#10;enLIw6gtjIYvpB+6Awu6IeF1E5e+16/QxEXzTw1i+fLyFFQ15Ge7hq/g1RxzZgEazv/gJ4Nn+gJ+&#10;2rk2HzWqRgTuwirmKQzJRIVi3eim9kbrBke0ZIiAw+Hxsbr6Ic4nE/+4weC3hYMh2DX/RU6AlUHq&#10;dJc6dGYmFKNTJAkFs9ai9GHCslRkcbABXrVu17q2oF0UOl2RkCvzzRt+rSCkbQho6UhKcO4LgCUD&#10;eye/NNfBVUOZV3qug0Z7sRRq1x3LWqAMWlGnWRNaxMdwMB0glZ/02VerIlcCX049/g030ALpb8CY&#10;xncODZisvQm12YjGfZVGxtvrifYQ9jFp9R116Gl+8QBOXMQ5iGPgDiqNlWT5fD384mn7W4JuZtqJ&#10;mw2bw9Dk0VMoLH147ElhsHVkUqcU3gMNSTwM5dX0jcb3FRk9V/8EitAYZIBuWFvEAKUFVUuBkzSl&#10;/6r7XZF8BZbnZ3exuRP/VrfQ4J8CIN02h01fGMHlAxG5Uxe60bwZjTgek1SVp6IHwtCRs7KkQ/9a&#10;1I0N32mnf/lGr2p+a9+uhe1DaMWMAwFHRVrb2K9orEsb7b7fp5ZOuxwn9NkKMTqtlulctIdEV3gt&#10;uFJNmkGbz35o9IXDokYGvZtUMV3Mj41yutz6byNpgyY0UTSc16EoULBt7o7CP3/sG9RbuH1ax1fZ&#10;d/T3yw3/QBhsgG6p294tQSVQC7KCyeI/enwUFxPtJtXBSOVZGPCO34vWFj5x1Ts/PYP8Oq9JGqLZ&#10;encxqixeqegI4TRU8xb+sCIiHNbYyjdZNt/xst/5uq+N9giTeC+f1c7kIRe6KUGV8F+3DpIK9nWb&#10;ha8xwNl8ODyAaUQy4ckBuHP3P0hDIXraOJpfKjrL77RdZm8H5MBrsXEfF2ixCseqKV2tgzgPw7i9&#10;2COcrccv4/RudfPo7SlZfKROxRwff1wdWwEH1XxWomm7U6BpUzo657slX7/CCP0VmeZmgElCOLVM&#10;GhmgJQNAEEORTmihFBamK8h2+ZTAkHwRAYzH1snFKDBDqckgABF011tOz61WNMsqeatvMy6tJ2Jb&#10;GvxTA4BDM0t7ZhOW0uv7oM2rpGoViK8qoE1Fn7WiAGW9OpY3KhrewKhlafITYr4cHU2sAaqDlsiN&#10;lD2iZcASvioXtLfwbe1gjbjaj/yIe4f490DmCyvkBCu6YnOYS0CoQktjK4epNw0Z/0gP7yP8UEc5&#10;IPoapIQ4r6RtgFzKJtfsDb2Le0x7D6LEy46/gyzcmWhAThoTgphHksUcdMcFJayJeVZa/x5ag5vU&#10;trtyLoRANX66mW6G7t7mMDg+tQvAkCxcwgOrGi58xFDpo8aopfrq25pYf1z3ilc9UwtOsnCzoiFH&#10;SBJJRVchmNbrmQlIKDBKXSMIafTU4bOkx7ppP2ftDZbdVgoXEzA24J+VqnIuEinx1GciLGGEdkZ7&#10;ecAPUX1e+DgGa6451hha+fx1A6K3hHwuxyF02AgT0H5Y8PHFwIfzK9MsjtLfqUyVltpTYKEYecc/&#10;8h50/glM4Tg9liWeWzuUvNE12AP1QRoRWMN9mkMg4YYtk13Yw7kx05/lFkKHtd7R2jsXgCia17y2&#10;KV8nbaEvvaVh+X5DTpMIQ/52wmc5jsc2sA7aUrl0Fl7Q5zc+s0EZvgFoULalXmZxykQTbESvDaL7&#10;ohFMZCvTpBpzsj6SheubCoyQwulg3VbARz5Fbf5sJqCJCJg4YRXd/IFIKAHrn6RI2qNReXQrDEtT&#10;jRTw6XC26vO+pGdAQo8gqjGHEg8hr0WrIAr2jb5PFv6roOy43IsdXkHFr7r6RwrHp0cxwhG9hzxF&#10;dV4tlMFxvTs/qdbDIXA2vYVHmDo0rLrWM7r6fuAzpPhGhupH/rJb+EH9SHwVqNuwYHLNLNsTmCfn&#10;NJrD6Radw/m86QHEYEVR0gYLyHd4fYR22FMOzRJ6XVvRyyfz/RwOF3o8GDnOxUJW647gPRiP+ppB&#10;nUsNAlKBQiBsF8riO+KI0SaNKqwFs/Veezv5MK3LeD1zWjC/c4eLFhaO+949rCWuS7fyzWHQbW1c&#10;B/sGy9Z2s8vJwm2+52Thfcg0tigU1y8MfH/ZkW3udUcGNRbp3HWPol9qveykH/7WGGSugqCa5C0N&#10;DyMNXnlyl3dffllJ55Ty7qDpw3AePEEnok7IxAyq7MrraYOopEp5PB5rYx47AXgwPq4CywKZhQ7i&#10;W/ZJOJL3CCSlbg86/Y6SwgRis7JCYJaD5SRIcGNZiTZcdz5Xj7rlMzmSZs6NKw1YaPdtBO9R3IXt&#10;k7iUbFNKog9WeupCdGdnqrnwrc3+aQvatdqenhSLgnto7hCpQEMan62rLjWm8FNiL42fLJw/G/tv&#10;Vo7Co39d7u9fl4oPAGRGGqe9nSnml2a7zRy3tYG7Zn5OonS3TbhXmdtUTbsv9pijmZ+XrkXF2qzK&#10;RoEyUf487+mh9pDCV3Ipum8+jNV8jGGpWo6baMiQ4AwVDeIqUrjolnjRgShYHIxzqKAlt7PhFCtC&#10;Lpk5NX3D4QgqzwRvUHZkgBKdJhU+KXRw1JPO06A2n4NqGvDuvWWlWpNbVzMb3MDkGx+bO928BqIS&#10;R9PrhV9jFdty83TxlhZcTpLj8LE4//6IoO+pvnR5ZGNX/dyDdd5J4cLv/iX6jkv0va/EDTd/3+xo&#10;ZshHLCCv3GitLcAJP7FP/7ATzd3wF22k4ZnUc/cFxlKeaVEQ7XoWexNTWUPYcswHklOyUQmY86RC&#10;K+64/joG992kye27G48jWcoRmJFdw1VARD2p4TAWBcNOE8ob8dc0g5YWAuheT3qbtKUz9G9OLx+L&#10;OY6Xws27KzmR+Kp7n/9Z+bTToxOMqFJ0Q15WqqmadC+DPaRepdXTa1GYbgD+Pra7H1D3BBS9pAFy&#10;Q2p25+d7Jb+gYJCAnMdfPc7wNNvza+SKYlqW8/T6Blk0jUnU3CyV4fuB+lzTaPI7YERmgqbPK6ls&#10;dqcZV+OId9XxuogvZXzTlMKdIXj6WpIo+Dtva37k4OsjFrcoc3GN0cPZc+nX9uDKOJ7qcVgq8csT&#10;0ipiymSUHwrFLToQj4CGEf2taQekCXBNbWFLEz80TvIV0Yk8HQHPhukn/pedJKDfYN7e/a06mqsu&#10;NG1Gli4K6TXbLo2bvaPpZn0uiWUWADAxMjz5zu4IxRuOSukVN4fK6t/7Z85wRQEuOAuVwGK6qs9v&#10;wvzBb3+p/GThfeEN9r1RxilE0QalA6CkXVa3SJhFHwKGUNwR+aWQrFU/ZBuaJxPfxb6QCR16RSq8&#10;Snfv6KFa6WZXrkr5HVXoacrlQg/zgUVKLzTBlKeX52PdwwiWoGfhyDdoYOCHXuWKImNyLeuNQ5pu&#10;5Ph4vyxTN4OYrpTK0vJHB42wkUoFNmohmLvcBX/eDtRFCrkYkdEVqsE14iPq9E/uPEzM6Dt3PMx9&#10;o80jeAen2ecnG9YkCXrUw7foUX5yvn1+fKYlmDi42hz0ENVRflYSqULO81FWf1a4rFxFBh77VJN/&#10;MXyHA39voCgaMQ3na+wH5Y4iiZDmHxxXKeZTPSVgGkhmaBnNKLNvY3vUTA6USb4n43V590g0SK5u&#10;8qj1szyBftuTkufD3pzSDFO5eTJ34M2KbAJSyR9pHL0pbus3X06VWBn7gEebot/styTCAUrb6443&#10;a2OwXKPS481SDLtQd29bdRT/fKc9uDU7J9Qmt4HioF6LNgIg/RlphLhsldmM5lOYuiwhk2z4m8no&#10;q0hCj+FYDSDAlzjEKLsTA/8N38rbQRkpmqAghfdUhQxfq1IEKJpI/WfUgxARhvbOaLTyNU1GiPsr&#10;XZYJ8Z8j4rnbK+cgYHvfno8QF+XYEkLZGMae00pLh3zlLvytvDI017Tl9kapaan9r5/JUs/pE86w&#10;/J5GGDiqjaqHiqRtOYD2ttGmPEpRZQO2CkZq4tvGHy8O5O5lCF85/IXq9VWZ9l1VanMSFGoax7zp&#10;rgV67zTZoKIpCaLNs+Zq0XEAwkTD5tjTyI0C4IYow7QD7am1bfPuzj9ygcaLgOtLDdev9Qx8Ss9z&#10;KKbunWAdTQPrpvGPYrq2pW7gUL2pK20zZWoTU1DggqeKrhThWu9y5VwNsyog/NLL2c+0aKM9NBs9&#10;BHyE8OluBSB6vuOa/iAI861ri5ZG69sSwO+HBPTFC45rA7I0DeexED1Uf2NIGoznszd0vE5xZE9f&#10;bhKJQAEwmGlymWaChWCijzclcU8jXPApGpsXxE8u6LFqjHOniaBbwlQ8ApbtefTupqOST32+TxGm&#10;KcGX4wBFCGDu51e3EJYLf7h1X2nWV4gnB0pJKIdoHbA6YcovhVuhZpm3/Zi+ebuXnXNsJ7X7uoo1&#10;xq1LZmpsSNKoEaopZxOv1WhGOjbpKmiOImq2MujRLWW+3WuSrQxR45yoQ3LyQ5ykQpf+NUUjpZ4E&#10;y6eKcQaK0iXxh9waWwGzCD5K65TZygcw6GEzyv3cw1paWGvYYfT/5KpSaj/eocUo6fYLdVM0fK5L&#10;DKfXdGrSjYMZE0fdRgN1S/qzmz+I6YaWtEbWbTeoG8joMocxFyJQQuXnGrYUAVeNZerGPmhYNKyn&#10;XxGfwK70QCYoJn0aR+kBxQyc8hvD0bh0rg/AlCruK7gKJg4XH2hoEH9DN59lbpVpGwRReSS4fG9G&#10;/v5LGKNcqGeWFypUafW3DHYtNIZ0vx1KrQVuaGsZG22TBNR6oqotgKbwJx+lH0BRMVIbkfBG4978&#10;ze9YOB2RIYmSoC/D369p1WLnF+Ffr9BVdP4c2x09FEhH4m0aVNW9JXv9xlagCsGds3aaGndpji60&#10;EDk3rtR9ytndmL/Qk+FtdseVQ9Pp3k69KlL5DlZNcxzHskNEXaP/RuqWxnHMPq23S1rBLf7KUnpQ&#10;sdWFtZa7YeJXFSn+4LjzREC6FaeeyHPUSPLkTsN24Kdr9AA8aW12lr6R7+p7rZeV7iimT+37k+7e&#10;UVy3n+AyuDZGIvV+TbHQvnQNlqPHn5QvsnsJLdExY6O4Tc4amtTTu4yDEyLQRzFdS+EP/YLmkM4W&#10;PpOtUKtmSdKF4oGeFq7HbcCnN1K1nqCq8SnNLEMjF1tU8bTYpocF9Lv5o59907PnSrQmUp3OpkmD&#10;vLy3+0kVJ9usJIOG7oSE60ZL+z6fa4GwHA/BCqdNoD6yno/SK1z3zJ/+GhXn36cTTVHcHExs3io2&#10;Gp1KxQg10N6qtcUh1D2BASDVWFAH/Ztpy+oeTPFTSOBpHgo0RQvlY+rOYPUl6SjKODTBX+jxoiBu&#10;sAf+UHa2zoLuQuWY9zoY3AQ9mVggo2dEoghKb9z8lookjDoSU4cS2imaAiT8QgdtJsC/cggfuLB4&#10;cP7OXXCo5Gzfy3zDWbz2OVUtll9OGj0sVUUTdemirLL29g3rB+rFbJ5oTqkdSYznin9CCElPCo4v&#10;hhKqf66p0ZTfoGJ6NjCx/3oL0tevGjNUyLzqPu1fB7To1rltLDWiB0chKuCEgDe4baF3TVSdrnpr&#10;OFibjaqVHRrXo2nTT/0iSUD7PQdp8zprTSG4EfL0X0Ps5sLLL83m7Xc5s8xnCHZqG8hs/aautniL&#10;cqVZ3RaDxiLtKd0XF59IhRbPrrk5EUNiWVE8eu3hwiGyDxrOGfbsqz6d1z9ApXMjGQpfldtqGPyj&#10;djXDVnOG3ip0okp8KxR97O6dUwWtq0l/JM0rDZ1WXsl9DcHlVT2ocFm7Mmo+EZRe3eLh/F5Gr7n7&#10;3sgjHEVFA6RQA36vVTtGM7qc8jkJgxiZlKcQjVxaRKDnocWnPuugGKxAUnBiw+rJGlOVMwo1dJIM&#10;mDoIWhOLdsTOFSatVXqWzJ6nNj1weY1pg6GtCCbZosZXuzAdtHoIcr6uNStMxNN2xSI5Cj5SLM1X&#10;UFc3cdwjJ0nhADnvprxDs37hOuyqgrWmKr3HzBkoDsnAfFruioNvyqn81DSOYStp0LgBKMYn2IZi&#10;m0b3DrlfxzjXQPifixT+65m+PYb3q67I7Tef9pr8UX6vZAYbzIU4WT7FKewmFoEW0zCup5k8ggtR&#10;zL3Xyd9DZbmW4BQuMkJsqbxZlOlZj3DQlEMcK6xqFFB79eI6JenpysmNykyGX0IZs4bhiZRh6Mce&#10;1dz4oYbCuZhosdiKlgdhYVSwPcw1BoLb4V8aryZZcVXFj+G37YeeDqYv35neNGQlJzXaC2WR7Q9/&#10;EiaWl10zSx3s5ZiaP+40IKc+zF0JudX2KVIwRSYiaqBlkjKd4rNmT93j02kI9rQaBds+BU9T+IEv&#10;93avAIl9n/28CsHB8SqSc8YKpqRp8Pj4Q6aqDBjeZ7ElhO7GhfFOAtBKWo5BxNY98PfIdfRQLzxD&#10;OqKrNChBS4EKpHzU8MMaQt4XJYLOvXBsW5AyAde6pBQqR6be6Xwyxup0tjCSOo94u/wX3Al5s1sA&#10;YUSUylYZzdIbWpGBLgy+lUvMnumL0p0ehidOsiLilXBuH7VJ+OkpeBu/jJPZm7s8zHRhmGEgrkIT&#10;TMtlOSWS/SxLWz+Jw4pm8XJ2ZlMPNnjlSsEECkXF/27hMuseUk6YIgpuKH5KNq86iGHGPqz5Umrr&#10;UTYvqqwZIE7Ea6tm6vUER3UIigqwdzCFnEL3zpzO1B/yx8anN+EhhUjjPD7SJ+cisTCLJr+VX0W5&#10;0WUEf9SCEU7kQRTyG1DmoLwLQE2jgP0TNLQEQOmjKhUnoSp6IrjP4yryuVqnCZwQ5tp0FtCWPWuA&#10;W9CCbwmDRC30m2CuG08mf7P1YYiBI+HY/DvMx26ufXuH/KIjJjt4yooAj+EoH+7nWPXcsrzTBnQf&#10;27jLuuVKtMAUboOFUrr+9hBe75d7zftUr/ev9wRQrTLURlwabcu5HTTrbcAjRhpG1kbESssgTlhA&#10;c4CODXfayV4bBGU9qiJvhJTWxpiH+ChXf0Z3as/dT62+5hiMHbsFPVK4OzblognpTsgYHvkUqqKX&#10;aVqWX3YAO/rUHGa4s85VFBKsQooUS45AvJaNSScYf9vz4X7lj9Z3VwCBoi3v+IVUWzoc7dPBYTxx&#10;A2Vkl0MbGKQfxPoVesPslJoRaRRsaBGknD8lKMk3ktw91hwfc4D1S6cCsr7g6xQDr1PItN/26sPA&#10;NVrYB85NHQdmBKkeYxUaYp6Qhdo+deTBx32Y7hN8alQIpzXS11ZvJMu7cihvVbuQ3aCzNMPeu6Db&#10;8tYPC+8ucHu0oRBBKcjWh+k2z36SR04gRJx8UKs15eGheThTCucH81srr9qzZ9+9aCX4UTuLYsFj&#10;JDRYh1y13611GDj5r3/26cw6Xo9xBrJbDa3e6Cn0MR/0KNpQta683D62tSK5CsAswEDV/9JE1LRF&#10;GosRHmJAezAEQQoWk9M7CtfYRw8V0nefan1oXAo/lQ+9q8DD+4lkjdIaltfiVE0gzZ+UU42OfPU2&#10;nU0FIz1RUwmA27zvyXaU9meQIHaVANT4Cyejblmhe8behBa6bYmKkNxf0Cm6yyvYc8PXR1R7c5xo&#10;J6VJbGevW7ELkTbjjKUmlPthi5z3Ur+wRjwCelJPWyBKURxnK/Z255U9es77hiNkHg8lARATrX3Z&#10;dlvk6jI5L/Wfn0Nz1Cak73LWtmo4j4DJztQ1h17rIFW+CWQOWkvgv5L48W99RCx7WBiaP0G4ZZkf&#10;D/hBV/bHzLrXtr3oMQWr/uCEWva23A/AiJLgig7DWJcsq74KpIk+VmWHIefRLbTlvOiqRdL+r8Nm&#10;/oNk11TdFz0hBPzPn6G9I23ljV12uj9P7qzv0ThdR+PaKZ2mWzQ4cmO9JsQ52uqM4ij/LcjLcWjx&#10;O/Sm1/5h52Y2n5nDHz3WpMnA7gGviSZ6zpsuEpKcQkuS6UYZq7FeCyNAozo9uuvY3WabWSWNwLq1&#10;qbHpvLl5J9PclbfP6P5GY8s6pNHKcNdCdEWGsPpK0wp90rOSmk6F2tUTvbLtR0XDVxoq/LBvDzms&#10;NKpK9pBQ+ZtGqWM70HZo1NHhQLpFVfvMUYZFw4s8IEEWpSBI0zb8TBvDc6T68FbnVRIEK9rD7iSK&#10;jiCVAj+tGtC0yTiTJsBc1PPm9fTiY4awwANHUFSN2qh7zHk4/V0jZ4nsiUY3VbXXOJQXfiMCDad6&#10;sT7wRONVJD7zJypGw4vTA/mhKFxCTkmbJlWLUUBP1qm7kN7bHC7cjcZ6Kcruub5AkASf/2uuPFuD&#10;LjnOar7qw4YlPdoo7Ree8N+SekUdGxg/pfgU9BI7wbjWBmHtdxImVRqp5xWX1I0xsf2HZk44eRTT&#10;VvbymLsUjlK3C/OyrNz9qxKPmOuQB9Kq2o4TZ93r20vR0ya6QAVO0wjesT+hhQjO/IG+TsnuEjxo&#10;HuY0lBL0YLNJcosFDTKzxplJjjQunqab6ZqDukX2V2CS715sgbdWRqB21UJv7PxCMUWwJt2pCgvO&#10;Kna30XascTXpm7iUhm6i561nDSsJqknNsAgNqmB6X14yiaaNaHj3rVPMFKBQpGX9sh8pPBoPV+lV&#10;LvvGEF/rzlDlql+e78MC76XrBG3q4QE2fUVOnGofmmr9o5p1N+3fCUH4awxt7RIkZP6tWjhYvOug&#10;K7oRwBQemyoW6aD78STUD1vEqG2Fe91Lf0IZCG7TcgYdpoCr22rQhh440BdMW3ejb02DFBvNSRdO&#10;Y1d6L+qID1Eh2lkjuBSuCUgwkLMjIQIRN1+kopgzeT0fj0br7UzTZWl6M9bYWUoPMmJUrkVOC41x&#10;5PAOruJgsnIuJWQf6jaZNDImt9SKQplx35wPVZuhfxi0iulbs/bS+L7qlwOhc/1oL0wq0y1HoGVq&#10;tTXtqQud+44GURA8RTfyeFiStuP//s3dvtJA6LqOCj8x6wEwE/OiGchcqUc78pKMoOsD0YWvtdmh&#10;bRBrs9NcryhITHzSTZlBnSasV34HSV4EDYGUW0AIZgK4R6fIoryMrkUu3YyTfN3jCYjCm+Tx0Z36&#10;Q32ExlSFCm+bCX9DE8ZnobwZi330ej+9aLDfG9oDtue8SK5A57LynO+2xHk8gD5RIhYb3SyH3aIf&#10;4ZZ0LQ3Yn17hZuIfEK6iPSIxuL2W5kcFgO6HnE6jP4hJi66VTpQLqYd+Uz/Iy8DW4637aUqL3+5I&#10;8TPR05FuUv0KmfBf2apQl9dC9733Oz0JVttQGtb6z9sUo/bkNS1x6LNsWSbPa9t2UK/1tirbd/31&#10;mhDu5t6NUzONa81t1oTwMBy2lT0MPTS26Edg6HeWv+8MyC3Lxfxdqxk6aQNEae6UFwT3FUZED/00&#10;hNHoW84TjWO5cxIyPSsan0gwHi1AEP5oTVgqNLKRbBxFEG5qJkz1L+yNKZom9Iqm0DMUVIxda60E&#10;FEXzbFcapZKilF2QPUx8t9HCulO38cV9bpS7gLUAtPTyntEV5o31a+b9pBrMS7AEr+C9LUqA5GAK&#10;9jAyMwUTgO6uAFkpqxrpKYn3Z1xF4YD/2BNpMdXxwUrqgVvKY91LGzcXmDVxsNTGIVP6W51o6yk4&#10;TPNqunR/n6EWki+eFK4V5zvNQ6hguFRpRC8Nb0iF3HishWWYSG4aUq67o5tqwa89RvFddz6YE2jg&#10;Trnb6TZzLY/QDNTGGtVrXKrqtS2F87rXthXRCftn4+Kx0pONNent3RoElwl0rhpXX0xLMQ0CFlDB&#10;XkLunr2YXnKjdSia0a1uXXrWdPiMBto9MrpxXXYGpGgFHuVZWzRINVaq7fxjcQFWX1Vp0Vu/eZIM&#10;HQ4aiILz4Kcb2axUWOo2CUj+jLYooochzWrmgwl0KumhxH2JJSfTHfCTfD4qRnpBkZNYl2DxcxHf&#10;RmtmbIRX+/tOxm+TdqK1TBxBYrNw59ok17XiLcN+TGOIS2k9mG2B3p32iadopYzSaYtYKHnUq5vf&#10;/NnbfI8VqblHcUjioIYXYzokLe5dwHIBt8Wn719V4z5WXwmgbXXN9UTDZPLaP7UnFIDm1jnQTC1C&#10;Zwp2fZFedMs0faaX4uL2iJYN3YDBkp34zxKul1wUVBo/ldmn5M80ZmCQDmjw+8x9wYHs3p56sAUQ&#10;tQxInY/1hqZZAweqQdDCidZRKl1UxmmDV+AyOk/jCw3Wk+tM0+JImk8uDajA+wXbukFChzXni+Tf&#10;NQanTEt3mwzdl0+3ZuAfEc67TSd9C69EknoD7484cULtNyEmbhrXzSeRrPi77ozW4j/ErfXgnOn3&#10;T6sfZasBGZRF1MzLx4HgrSqJsBwy3wHqXIOGaBxf5cm13zpeykIpvCKolCSlOBEFlDCd6/4KbeYB&#10;dHdXADy0U48RMNdERikbIrKqsW6JQ+0iT9SZKjRuNJSPs8bjcQ/5n568Zt0t/UIj9ZcOlVRaKRf9&#10;9CuZM2nqr5JmN63v7xorw5gUKLfol4RAJNy1xTl/Ckhif7ukOIxGcDRUCEMzHZL1iJYgdudeO2ep&#10;udT+u3woXrPIqPt1uce+P9kK/bith5pQ0k4toVkPqxLGVxyCn+n5yAB1BW9xzZ0mZMohRBHqN3Dv&#10;66HClDSrEdFdGKAuVN1qMRFmFGztDpCA2rLuvdVGVep1tCfUgqp/LX2ulSaZ6GYnvY1SMICxR+is&#10;nbZ465+U7ZVgzUyucz+wzENjmWjkWKztVrX2XUs4NWuhBxqg+r4TLJYsbB2CbFeLRtFsq+GpU8Gw&#10;oYRN05RjFybFLOeimDWzFpDEwpueQQZgVaOkNOGzLFzKlmGjbKx7c+RS+k6q/m3owh8p/LI7jc/K&#10;0vVU6Rt7BKGAcmibWWsksFTA6/IcozrIE135OtNEiQ/lZucymc9AKlZXoZRhqt9FacntCUgyCgUZ&#10;LTmm4VrWh413MnLlYfCI1tid/6pdeuqtYNysnBhoOneb8ADSUXfZlu48CkvS0pwkvmghpU2caOAl&#10;FGFylFZpNhYNbDfTEMZjnCs2RwksGV3YkcbPv2mIXdvM6fYNURWKxswJUli1dkLpS0MAyN+KtrOb&#10;VW2F0FAPM7KoH+weE4ohuOTeKGc2SJG2f5U66qmBgPdrd2nzPVVc7pfk+X9/2+5EfsW4aZJ2dCFv&#10;mJRicFDr8KnUDIJ/Chvl9H9vNPlCD0EpCCMFWEpneIgZOtFCKlpTToOSsyOym1mhFzdSl77x6g3r&#10;/IHaK+CY/NJ99W96tIApXIaOFP4iLpJ9pM1TaAXk0fkBlKzyG5yl8vYMi98FldLiAHN4jPMlCRD6&#10;t9G1NLFBBJlz46djWwYiO38TrZY2DUfI5Ebj0e2zVojdvlzfumv8VKy8fDBIOWp1tesuCdbCk49R&#10;FIncq7xH8g9t93+sd0AR8kx/tfS65UdTPt8fCEWuLAeiP7YHGNTP7ZGm/Cf1bb5pXZnpd0hrY7oD&#10;fkjwNCGnmWSkr9PhBqIG3g5nZ006fM1uVWrpiWmbIvrSB8cGTmmJv8xYFNIg1zvQTCgvrqI8EQxr&#10;3ddA7I7aoUKiQwLVBppFR/BH0fFU7DLGuykgCc2QSZyGBUgciUM2H61y3hywcLvHOY/sTmgQcPbz&#10;P77CNZWuNSsZuKZGbT7Q7t5C1zjsae5YzeiDJrJI42Yk+mcYLl33kfJU9JAs6Mm+QuV+idUnH7vv&#10;gEmqSJFT+G57zHWazKEPqBt7NZOofmrfBnk7LJlUaEuaTUld1EA6+h5pPYUeon33/pzKueZbO7du&#10;kESPg9BdMcF3WuyDuN2ecyz++VH7bnCsz8lVm7U6BLmh0J3iYl1BOm491JIyxThsEjOmslmvqaTn&#10;SmJ+XEgDVvThExxZ95sof+Y/0o4rgbsypOzHRAcxjxTGFwBTSl8R0K/GhulB27sos5+8YGZ+uhKW&#10;oP8iuZkeCkqRHBSzbPuHjdi/HlJ+F7FCW3h1L9u+7O43de0qsAQL0C/+QKK1Rx6BIJdNKImaGt/U&#10;KJD2ou8psPrmn7rnjhRMbRWIK5two3QEvX+eSW5NVpgqlCITEe6G6kXQCgNH0dpAz1KdAgKvfabe&#10;rGZMRNvQ033di6BcjxcAPXZee8Lnz4Pub/pWLYaY9cy6Lwii1eTwwZ3YnYNyqn+ODXmF92s9sJej&#10;+hFIUZiv7din4fi8uZgfiT4PqQsehS++TsWxFlONWIoRNql2gCRpFt6qh5Nz9Z6hyKoNRuxf/98s&#10;HCa++Z3zdDDw13658v5ej3G1EYwSy3bpQVsS+XSQJR7JEG/RsSaKUbiNiFcaKlEenqtzUhBNMNq2&#10;Y7TkHJWRP/MfGefDrP2LFD7JOJUNo1iiv5WdzSdoz5he49X0n/0XFHybCvRKnCbEpsr/VEaA/cer&#10;T5r23sdNNwjaKs8erKGlYi7DPjTK5G5vSAx7S+uJCj8d1IPek2qm44u2BGplG0k3vsvEaPB7W8LF&#10;9dQ83fFLF09K3TmjtYqKlrofA6wRqvRpco8mJx1r8uTjtd6q9L8pr1ojIQYufqKs5x6GQmQZiFyh&#10;DzNxf6exKTILg0jfDAiZfA4hwsL1lGXpCW0QFklqUBHnyLYv/E2/enmyJQpp3YH2buCDg8b57Gnv&#10;ispYXqHIrGtxyaEqkoZ1acgRH0pTWJz1iQYKtD8CGPLpqrvHTGiG4gAGIpwSUf2YpKbsnnWyFZJ6&#10;3QMhzaNi8UE1J9eT6b/GdbM+hmaRsPuxe/xRTKJP7bhxN5lQW5bVbAOQCNhvyeu1RIwzE3jZT2X2&#10;+ka9KJi8x3X26CnT90nhlK42ONEjRDYYdazId+zWQT7LegAEqtWiKlqNkaOJHOtz+ezEVRW5olnd&#10;PFTNVUi7cKwHMFO1bd2kfAW4dNpBSSXAugJJ21dZEaJ65XA0d/QH6T6wa+uMUeRBUYD/2s8Hlqn1&#10;JHyirkX/NgDlFg/BfR1UA/BnAKRv+tvBaLAmEhH5FCO11aJyFb3m1UIzM3Z+K8bKBzs+0oudLZOA&#10;nO+3TTu9SWf0OUK66+NhXIkUCm6KScg3lYZWSj+9sYFcXPRoK2chyaZMQxSqAsGjh3xj5BqCtz7Q&#10;973WJepeEpPLg+JgytW9dvHAcRfjOj1TRTmHjvS2Fji/Bq99buqmqqYDuuETWH2mbHRQLaJcQiWn&#10;Zq9Z4qz7ugE8jTyhd5rvNTHcF45b7Emnx36g7PHgNazkk+Ycw5P2WHpa0MdENLgKpiQJ/NOidNPL&#10;+9fxoB4I1oWJJGtm4cj65srbL+RdmuD5oltuxChM40H7Imp8R+JZwkmGagNXYexHmDbiaAmh4MPW&#10;buqg8MdUy0mz5slzcz0qubp2U4MPhuH5IGv9G6pC4XCJSuOXGn6UrtEUv7BzjRr2LKUX1oqmHvZA&#10;ynJz7+9fP20GWhsrgpC2Oy0OwOupU+Mf8pFRaO6fr+M0XGIiDaRKnVGW//xsz6WGJZ4949WAuHbM&#10;RTZpWgP57mKuyXyhOZ+9aYcMTvjoIX5aiaZxcKcxEiPBwm59ANVH+fSEC0+0rDx20835/d+AQLDQ&#10;PJIGn0F1VN3z/jgWUMiMqVH1AB8q+lYZUGzj1ziZxFqX0NoAlw66k5tQfX6OFU9y3rlJbjQ6nyfj&#10;Ig+/jg+huaauNq9mWh6uGjNhNWkvVSlRJFzmTH7ZoWYtf+zf6EMdIA1K56/oe9PVn3TL4P0rFk7C&#10;I6zwg9F6t6Lpsu5GW+3id5ysYdiwgMJUvtXKR0VXgHtQgUKvulGUA322ETQPEhI2181cC0Yy+ZJU&#10;SlKBRa3TTHtN0GIb2JbfotFrzWW4ZxENszLVttXwx0L9Fg5nVFTW7qHSHic/6r0234FfmafKtHKF&#10;R3whEZE6dFPgwmUNMVNW8gD1K1mPyHxLSjrGgjSCqxE3mnEnG9MaAUC7JLuJE60hEATK5pu7RiOm&#10;uidS64RoBllmKMAPcgK0KWNEBBT8QVJO/2XhRgt/QbmifM0vJfT3n+IAQyrQp577FHw5lzfD1zQl&#10;6TaRJlM5cINi9c0w/FiQHFXgh+BCSlKr+K2L3qIYGdH5SAtHoN4HMyg+/OpXqCJqTkDvVaLA4GTy&#10;0gJFO3yBMFyHBulyDYlSVwHf6yFaJgIt9x1RHyc9PVLQgghF/dgPh6P9yg0f/bMmJECRmD8XBKHk&#10;UCiXgfDNj01quIhUebCbPOWUqTxOokh4Mzcsz/n81tkuLmtMBhUBLEc4SmUKtx63VcW/BsNPGudf&#10;f8CvohtNQBTCpcbBdTcVNjzwtjfg6qsIX/EZSBZh5hNZfJzUeLdZM/bupoNLLcUSQXAL3V+mVzs9&#10;9fELJgvqaCGVmqPQ59anVWpaZ4BWtcNHsln1AwwH5cdbM1B+Ss1FStkhPJe5/Vzz3aC+hC9V/tJi&#10;Jb82/RoPGbCovPyNU6lC2u7cQ1jckdYblG7TAzGC9nXX592BvxGMk6+KjpNgpm58aXZLEjlUNqGd&#10;Wfnrv+iGGK0lvPGEJ2jXQctYyYIL0tvewk8KR+Ny0tObU/mlcIkqAETfpPSnUavYghc6LMgKjDbw&#10;owyPT+myoJX8/WbfkAlMfzHtG3qAEI7cqI22mlhaR2WxpQ+EwmQ587K5+mHLgKjwZIho+hGqay8/&#10;TjIzR3KtJdWctDgnBFnLasvBsjpTmrnEPjTc9mmj553FiHnfoxB4AzVocMtWacZxow5TGmGcRL2S&#10;Yls3fj/Bw3W/zGM+tq4C9EMTiYJkFC2WG4pUxUZL4+NkbHfErGx8sLuj6gzjIgKB4FpxevXQK9NU&#10;ayMpXNufNP6sX8jx52IK10IUpT37v0WFTK0RXAAi27MneVpl63rw5X1Ze17HErJqPUEhgbjSGwza&#10;9LbWPdy9L9FGIAH9iw+8FWEo7rLTswEpmmJcPN/2z4uQMvinru3rNZiR3vUGyIxd5aYw3iu0LYXf&#10;f9KSX7FZyyIEoRpIIWfdaaGBVIsBA9SCKN2H2XsN+p7bZaAv1Xr2Y19q/EY9o9VHYbL3abwZgpWp&#10;zW6Tic1AaEf2Ge5k87cESdqKAyvTkIz2yD4Q/AThfVFbTgWgg85yBD/GUi6Xckv7V2HsWq+ovS58&#10;Zalm/GfttZ06BY7CL2jhtSw/N74K083wM70i49dulqYjreEGDqVCxALWaTGtRAjrjQx36VVqLoLl&#10;+aDgqXytHx3sv1KM5lwdSEaHOuHqh7DIoLUABUS53yxN2diLFeQRU+BcLnbbD/G6w5mNgSksnwR4&#10;0s6nehL8wrfkCY+kz62E8xj72O8JPQTrMM4ACGash9vzXUNOJWD3FyTOGsugDt3sLRSqiSAUFH7S&#10;OZf60DeSCGN6SJEfIi9xHtO+7HSX/RJ93zrbCjs4bZ9Do2O8ekcFyiN5K7b4GMPU1RM9pT1Mq3Cn&#10;bwTowK9UDqqILGmIy9ueyEhAAwFJWvymRZxW4JoaNyhv1DMQanWYVK3LqHGNtxlo6VvdzFWJBcFP&#10;Uz0g2txXWvuo8Qhxwg4OIAuP2kCJTAyjBuCeD7pLkA5Vrxq3hBpDK+d+4jR5UWmUxPu2xSsIq2O+&#10;vi46TzDR8+yhdtq4PEw9oLgGb3TDGhkPpItaOUBJhSsyyCPDVW2nsjj91WR4r3JTuCwDs+4+CUww&#10;78uuUrx8kmmI+sqmSoiJ/3Evqqd0EJYibPSxwt2w1OxI6ckfPhOv5Q0ADbnE5lxjKRxgi+CsN5Tn&#10;W68QmMqqH+lSbNBYgGkBkTDqEaLzhdacSOUfBc/6mGrmKGhT88+q1tJHiJVMhTxZsKgB8TI3b3rY&#10;KE3gSPpYq4yRQoOyMvXJFL5XLpPvpGV6d0JMd+1W3tRiFq5RFwjG6DshhpYPaCducl5ZeNDtWmLf&#10;qhObQvp1b9+Hw68t3P6T0mO4jqwtm7/HTjAZyJZuEgWfUJdsRZZixx/7pZdqPPqOVXFf3izXn2XW&#10;nzmhFExw1UziefCLnY2MUseakBM51/So0z2yH6J2pQ8LEMBGW7/8Q6v+NfMOn9K0DtLpWLgu/0gd&#10;uGitmFh9Rm3oomw7X1z1OtbKJbupV9sTy85I3GSvTjkqbofdlPGxhVwt9GjmlQYJ/MUV6YymPmiN&#10;O06gl2V99mmqO67gK+p9mmQZgW2dqPW7M/hJuSKY/TE3/YgR6274vPjuniwpDNUco9C9iCfFCwxU&#10;/rRBjdirpi512wP/SOlfB1XWHd0AauigN7A0NJm1Agr94JwDDX/uMGQ6X7eiyUwAQI0qVneahJA1&#10;QgKLNfXU7VH9laE1NsCgw2mMKuIwPTtjL7mMPXAB7XskfUsnaFvmP5LEUrg8c5X+VlOfaqHoydF5&#10;ECut+MVbj/Mtlz9UqAwplE3JxvVgFWoDIjDbfrEGmar28lWDVIt2HI/gycAtg/+6d5g+4ujwlrTB&#10;j7Ghcnq5hSlqtwzddV6oKw2+cViRQo/TovKTE/bEpEeSjz8fCtdt4UIVcfD+nyXJD1BstEKD1dUW&#10;LAvclGoTLAks+5luljCB8kc6uKZqZBEEYhFaNQG/KDVrjFdmMQBd7xVjNoWjBf5La9oZX0bAB2fm&#10;ragYy+8AajtOuAMjEIp07hjDWzgqu/qkIROcjF4I9Z09jUpCI/bWH7AGXVD7krZ+1zsVJnoGDQJa&#10;nzQwEHbPOGGHeJiLHghhw0Rz9J7bc3SC96RXzdIHDwNfpxUpjo0Rkg6tq+ki6G52KTzlmNcohfht&#10;z64xKPhYio+If16v/KFwCnEHHNwrdi4396/169/f0kDBTJirlQuK1DvNlz3xaZyS9Z4bHcIESmMy&#10;eN3DjoYQl2RCPg5LsXdAAuoyNYVrp8uj33SG3eb5Qg3EHvK1xnL1qdbW6qJAkClCxOK0gkryVrMw&#10;IFSqyMw9lXGwTa7ZgCF/PvOJQEV63vqoVVlOT7tSS4TkaIGvwPIFaGKr7wioH4YOu/W17Rem4RfI&#10;eEoj8Jymkul7IOXmCYquxxDoRjpZ+PqoyXB/9XTaAegv9z0YnPA39YqXwrXVFQr/WIIPRSH32Xy3&#10;eRXIBXh8rDSjAwgSUJYpdfEPjTOAflpTF74pRC9h8NK3VKY2aY8MlEWKoP6Q1aJm6Zav5bo2l6Mj&#10;aI9e0TRenuZ5DERkduQBHEN6ogDWhRcfX0PaTGAnS9N4dS+9SntVaEhbI0CHypXvGRmnXiqQVDEm&#10;PeOcd4KU+9eJBEgPCy2MMZ3YJHaIYDtxZjq4u5HgiKbt8TRzudldtBoDWD+keaEhz4yuh7bfGXxB&#10;e+lzOVshYZjyoXLp2n5O5cPCsQvwRLF+v9xXtjmnHoz3vHYPA437i4LqJlGB38FN8+TZVIW++8c2&#10;REeOqV0cpFISSD0XmraKAYoV8SHWZVNxts7btpjje6lDhbAgvELWAAGW0qXunoDiXoMLZDEgKg5h&#10;/vU4qHoT9/x9tdQS0hpSPbYn3FHwL92faeNQFEWCQLq60MCbtsurLnAOXZxvLPf3W93TpmRMver0&#10;NC4SSQ5p8mTbrDWODPmXXUCUcdpjWg/BFJEUgfiaBInwoiXXpm9ZwS+VnwpSSlCTz+7O1NrNvZ4F&#10;tkHhsnXherPAh3Wh0lW7WL4Ky11ssu7LnNOzSFLe7FZp3WS5pupC4eS+oMc/bLJNPoouaZ3Ma6MV&#10;5rTexOn0KSowLolySJwAFs5RgkU9pnh1CyBFvIpSB55VDe614FAKhwkiXx+jOKOpArm5hMDGgr9/&#10;kfOQnMs2EEnWQrdpOkQjhLfW98KV8Rvw4d2P8X28+9HjXRxjRny2hvovXHFIF3V5S79pg1usDNgZ&#10;FlryL00XqH32Nw85MEA7aIerv6j7hOoqUrh+dGCtFRE2l6mxK2l84Jr5tzUq8uULpgA0eE1KunSH&#10;oF9XD01ah3B+SOVZHin0VzYVg0Y12SYDGokmSIOmQIE7Msv0ZONyNFpH+wivXfyqrSzN7HRsX+xb&#10;e8e5Oy0VxY6bwT9PCsfEOQXqQgtvdU8dTs215Ngk0vMfYikAh7qzWjRVdXH/orro+yaNtKhDxem+&#10;3/n/1d659baNZGu7SJEGZCppkgY9suX7/v9/IogvgjSSke0xgvii46AtRbCDASwhgIHveVZROfRM&#10;7/ku9u4NbPSKQ1I81OGtVetQR7uXr3GefzW50EHRHWGJoXM7d0cYLhzeNbS7yYAZrmp3PZzVDItQ&#10;vQkkPZwfu1KFRBlnIO/pm0wZOdx+TA73ej8gHYrz9tWqmJ+7qDPSoe2RE4HY7kR5+rreLUjBIt1z&#10;mwRF4mMEimuoFXeTEi+Z0PkyF699MgqYVCx48w7c+wdHIoGwEh0nhWAlf5pj+eyrVLFWBG7P69Om&#10;rSf/oDYG4i91cso+NT0mWIso8TOy3yFnCFD5x2dLGQNbtftnb2hTTMBmxSPfXVRbGz4fb4rHjybn&#10;xlbDiA3I28rF3tYo9bbenV+epcvCZSrUXK4jAt7laxeuodajonXGreG5xv2L+A5Gz4CH2lz1m95e&#10;779ffnBA+dX96tn93+vCVu/1LTqTau5az+UZXNPUT9SnEjeTm+jxg9imSNM6rV9UM3vdiMtCbx1H&#10;oYmKrUwIqlOyiUFTrR7x80xCVuRxiLOYNTFckFoy+lkKGuqiPm8xwShH0vVIvPvbnlDJLHHss4l/&#10;hDmtHI/5XCVemyMoCKBI3S9/u3wwWGqZjn42p2IsSm5fgQC/cA0yKhO6MW4/nC0PF3cwP57laaH/&#10;g7RcvwivDoESJ5U06VNUZIUtRQa/EygZ8Gi5sqsnM7eOiavZ9BvEuvsgFr1+mOygwKhOcLPq8qDp&#10;H9JFq4BXZRYf0x22dFO7MMv05zUGAaFvHHFi3MiZ4sGxFWQy/JDyFisWX+s7+liUczdp5S2lvRSt&#10;ZBD2YUgWakx7262bqrzPLn5du9cqVHTLdwjzV8WX6IYqL7qKap2tItg1eivUEKvmsHQrsMPNEa/h&#10;wSyvY9igmnN+IisBXlN/Tn07R4KmKfVZvUgBYH7PUAWLpL+pVLGZGc8YwDlaOVbuXWJikOD74h9l&#10;uaAH8HuRYndJX8ScNUwwtNNQTCwBeJ8Xyeq8e+qrhoqX0nCJvUSVLGGAXzASQLx7IfeKKK7uerGc&#10;T2bdU9GnettwA/4uMjcrYANvPl5VzbXtA7s9P4AqR10/IYpZrVmyUE7KIwHvHi+oITHHwHcBt+kn&#10;3cQQYM2qvI7CSvVsa88EucBNL6ijQU7YmF7hsZdIeCAqP7QPvADusc2VHQY6M5Rne/a2diEEsEdG&#10;K0LqWOmP6/jhUEJbwLEGq+NZenpT9mH2p3B8wij8pjW/lyqkMavMby4mqrKhnvW/xE6QFAIfrEoV&#10;vC11Zbd+TM1je4r/awNu28t91Ez7seb9hPK2fjXNCmWuEGjaKiJcInOwisy2eZcLjTs42iRNp1tD&#10;eko2+PGSTYvGGYjrepaa8edh4oTsygVg3MXZ8iA3HBOQt2vFDIYpYWeJBAY3LjhY24Pene3Kw9Oq&#10;aE40wMkYHxHXIwGpYkl+VR7xHB4DVVz4un48XZ0V3by7jLH3nwPwECU2g1Gl7C9yOlgV6w5lEXf4&#10;HeTfEYFXm1vk9wj2b88niAVS0aW5qsBhhUo76hkV1LYj0r9Das9Xjk+pB5ipQ/008MWNxlaPdLOn&#10;siF/swqfo+36u+wl7rolPJfSkoAJZeVwaVLpaHVCrao1uGarhRceYLngaimDnv2m+iOvjuwfBacS&#10;DqmDmtha3O6oQb3SWuRBBMinfsI3xrx4VR/GvDttRThQ3KJ3IrmJdLM84EiRHtTXTigZHlzqa1EM&#10;w/L8DHF6ri0M5mnauKmJNSC6j4muzWtIhNbk/3eIf5UxQtpdofKdW+LC+rPywuaHzn086nZS9YhJ&#10;ZHox15Zruh0mghvChNWdPiNM4OPu5qescRq3K3I2F1dhWdzc2hhnN1LzJOL1qpv9Ym9QcGKVclsW&#10;Negkm+fZWKd8yb6cxy3bxYBsZHVZGJCLM62B6pPGd/A2RVa3U0sZEaPlguPHveIXWwshYadIjiZA&#10;uSmL0+RKm3y5oVjbcPXV3fx7X3VHGhxmRpM7TIKQIGB+QHraL1oRcBMOD38uZYDS1NHKLSlV6fyk&#10;wDowzqgf7veqSuFZ2kAYssSIbGsXcdCbDVf3f7fAYq3fAOR63kxIXPvqqVx+sWy5h++tV/YDWVdt&#10;jMBUfIOojchCnHUn1m19CAhIpLRB/sGF4W2aG3kcS8awPcBEvq+ccSGEsntfr6zBUQZlUb0vPz3h&#10;8vS3Lv0j2pGq+AcB7sNDXC+WyCzsdUcpEaXCPCobViIAmwtKelOlo47sxM40ta2ywI02iBmbAQJ3&#10;nhCdqlLXESmx4LB0UCvqTPIqtOIcWH9l8xHwzlXCYe+iv39+Ydtl5Sbtx47PrJATbT8hlOK6J4nk&#10;1NrnWhE/VW+uqXwP7RBydqUuv4nukeiVD8DJibIJeRq7c/8E/M9eEmWZpuv6JDJaNe/CXUFyFlu+&#10;wQ/KRniMIoQ+7LBEFWrCXcbyZQOsP7wSKEoHHTyHUdwX/v4f5Na0ku5xNVqERYRSlYvGxm0uW+sr&#10;l1V6Opq91dCDOAILD6sOs6pwh1aqeZrWiJbyONb+X+thHtmQlUl/Hrh3Oj1g/mq/OSr8nRvBQ4Rn&#10;1EfI8yllbYlQ2bhydZ2XfYK6neLsqQHy6jcMCeXdUA63sIM9s016uSuOu89fJgp1WyP41tnmPqIy&#10;yMuBKRKAHJLpN1gqyKnbovxSP7RY5o3N4I7/2rieFy+lKag70b6x1WK0CAu02di5769m8U8bPLDX&#10;MOtk8M/bqn/pBAJM4HstXJP6KOImszoJlqzS7vlz22tg0WwekqK+6ZEp3ezqTovAlPaXVVue4Rvt&#10;QdDwq6eGcBBrq11Z64bLzpa7bdgHwefvCdkR9kQU61ZnnL/9SflETQBuW+4dZIXqwOWdq3Ob2at3&#10;D80x8uW4GionTlH+H0neGoAHu2TewKlDN3/sXdUFpsf8O0B0w4MOk9LKcqoUYZcbsoeyVKp0qM3i&#10;U3dE3bm3YOqdW+WEsaGHGZIgM6VYIkFg7ghTHvcfnxN48bB7PFX0XvOOFhZaHz2xtdO+cuUfVcAo&#10;4/pFOr0BcdgcPJ4QDfIAwX86nFMYzVX9zthTu3Eqgc1zsctQjF/LcadYyQoX+6x1Fji4D93ny/vd&#10;duaqsE7WzB6mwmQUneIcttl3iEsKOwGPwbJ9d5Da6rGxbcZVjFYIzIZy3dXla3sc4GzneTk8mFrt&#10;ukVpXc/tNoebnHKh4g7+FsksPt8QxafVTfEglMXLBw0HoUz/BLxRSz7XKQFgUM94IyZAIgdAUsxP&#10;tiAEGykH797H6CHlTDrpfwt/YSWDS7kyArcllPVOikkRUm4pmG4UWENPGrqfhYm4u6iWvzzDthUq&#10;OO81sblSnRJ850wOMgXGU9BR3ONDKeSRBdjGEbPKTp2U9RK0FysBOYdwM/rimQ3gW1gREeLokXRe&#10;I2R3avy6eI/ARG/Yw5aKCx4imkk79t81xX/Q7Ppi5hBpi2lYUgNjrpijiqtPqVmRAiuwnXwgvrO+&#10;RS8mSDyAppt0Zhz0D/kSOGzXCwkSWBF1VBeFxMrUjVvcOA3W/tPaAcLI8FegrtMQRotvROpdMg+f&#10;t6uvr5cfKOFLO6uUMHD8qjvHdtZXcDHAcodcsTD42M1QY2CeS83YWFdOl66CqTwaLne7sp65kl+m&#10;5m4y1ONS4WWXZx9n5pa+SnIomymp3/QOA49xbfDtSfPKUKLJ0X7A4rSqFsRE9C4NQHlefay7y+oL&#10;TEBZf3x7hzo9/xVZrCohpWsn3ZlwewHQ/FZm3fAeHnZCfbFVOAfn4WLjbfKGvQ4BgsIePuJjEhPZ&#10;57fuSCzIS+7vHDZ+NFtFUiOLWNZy6j/uo4k5lKZfuexdcVrAzA43C4sPsXYxj71gnTLb6Ox3w1ox&#10;YyndNaFTorR8HRkJ4kpIRKfjf+vTy4f1gZt0rWMPbTNb19OLctKsNSzwyYVUiDPg32DfQy4JOHg/&#10;29iUixwlFtfFQQETYtgG/uCg3m96mKqqJ6iM2LKMMiEISkNPAYEcrTiQ7VX2hJEZrWZDMqpkZZWJ&#10;JRzczN1VMd2GfWb0AfpX7OfNWYFTJeJ5LCbJ4UuIW6t1fXQrPxv2J6ceuDoaxztj5MX+MrmYFYXH&#10;MQZV5llCddk+RszTiupY7i4JwykXbeqqg7Jc5qWvxDOlVeP+T64dDy0MF5t82B1UTtUCAYwKalD/&#10;NjdHkZQMbeRX2iPtmaf8pR797ui2lwJuHDH9OfZDqr+8pPoQ++cab+hjSovP538rqjZWuDzo2oMZ&#10;npEtglgDP3c3YZAG7WCrZplOX+IXuF1c+tuzwhZiRPgeb2GqXpPGppqK8CcPak7u+w5K/wnuPQTg&#10;O4cR80e1QMyG8ZIWm7r40mOH1Ejgv2F8OIqyr55QmaS3vCvf8S7BuI5AVJWnCJOQFZAGoVquym15&#10;7jrx8Lb7yfIkxfo3LoY1nMHfOAYtsehNXiqkyha/FuDtepA650Nejm2EyM4AGLYabUN+j1ZhHJQp&#10;yeaS+LfB5YzOeesSwhiDqHakW/lxpf2j4Yd1SgWmGjRFHxsOI9u7Spu1cuVGbXQCQDSbxbqYF/UH&#10;J7n3bTV7Vu0oX2IMJgU1pUKxsrkQuSwAHEbOQAZ4IywVKGQKNUzDPrDiaz2VofjsXtLOxQ9Z0ria&#10;GGpCdTEt22VeySm/j50Z0RLJ4a8Yp2U3tXmGgs7l4dzLtnXWuMr2p5Aj9RrpfVSlB61wwK7drxnS&#10;6cQqK2dP758dvsFVKbE4Mn8HpCPtR11l2rM63ATOmFQr1c6kKOfHaRs2QekUZ9jbJMj1TWouJu+W&#10;52RvSPMvlKbWIxYUVWuFGa1OV/DzIaVHFtr0kfCcL4uMQc5WRor+EYI9jzliDUkCKXjHijh2d0K8&#10;Vh+6zCBK9uYnE8WdKB2Ht84xl3jVpkiKvUeQBGNZqGt0oPXEXhpNHsImFE7yeNm19UkR4yBRIBEg&#10;+pR88TxWVRkXhOcnIvKkPC+oQP8sjpfO8D7YnRyCPZBM00VXOsFjeJklSiSePGaksyT/ijNXuTA0&#10;C++vimebv3dvhnbxkkCJkUTWTYkNOChREj7+FJu8HipyriUOYz+DkdpPPPMDE7m6sVCQmREuKBbu&#10;btHDAba8NMNb4sw8KquOS5oEsngwZB6ZEhxOOrlL7hFqYGjglliQL3PgVVA7hhkIGelLkEM/qQ77&#10;tP3JfEeBGkJ0PBiMsHszqHMi2Ar3CbgrFGhKv94m/B1MhBydrSSczBgR12eaDRgyl7/agFW+WCMp&#10;kezYBiABXz4X7hFwIc7a8qscz4BwP9AXcP/BZ2TuDRFeZvUb3GqRwujqBwTH50UZcowcD7PyN+r+&#10;HXqcom4LagUxuP7WPXZUSGtQQB5SKhWSjtTJiXIhL+rZUc/FL0RyBCrgBV6LqZLplcvKdKJuRjvc&#10;l0RyLuwPTT0vDqlmUWlu3HIb6gaH1BoyBEgEnJMc0bk5DAAMTbfCNgGwpsqjjbraDnXovjm30xZa&#10;w3ck+6wbnHuPYbisZrg8r5+mcGGsRNNioLigP1hnvPegfqP8k6P1Lq7BAf4GclNFdSpWP5fIxbD4&#10;mxLH7Gdcq6Zqm+pmmFQns9GToCjmnd3AFA4PSV9btbaJUut3xTC5IddNl3qigrf00+xlE8jIDGQ4&#10;IhWtp46OtVEJqqJk7JtUaos3oVfpGtXWFloVysqUtoB3kK5+TSUucpG20e5dtNfd3bD+R7EZohaZ&#10;1IhEHb1yd6tIPanA6HO0kWVkWw8nUn5puuA6T4/Vou1sviouqEckl4yl8rWdarP6Uh4c0vvrElvt&#10;Ms+3DBH+r4hn8v4o3sle173CMY56d/3xepdmw8kWBd2om4cpPhDxrfB53CUjoqbq1URb49qPA+8R&#10;GSRNPpQ3O+rpGxc5EZmiH6rjm/JtNNCLeFG7WtSNE7RET4EYTtC0SN3NB308R3YH52cXHQHQt6th&#10;WXW1sDauvmdIxZv0AYhtja2WRb0COpf5KLuZsiKoW0cdwsjnA+7J+lV5Dbu09rNVB+en9zasSan6&#10;qTJlFPybpyNbyh2ZPGzhJx2eHVLFjc5nwHLAy7iZriRI3vMg5TDCg34P+VgSQfCGswNv7bmMeAEd&#10;J3IOS1m6QByz4eSzORbXl3TxcZdni+Jb2wlxA1fbUZHueedxq4FDGD13YaZQE0v3OJxoSFSHxk2W&#10;kXtmzL5NGZ0/qkrTfSGcsBvvHFkMHDrgozwAtRWIWRBuFC2/lt2CsByXqInyYJd9UQ3h97wF+4RA&#10;xxa8zCY3cPDELFNra9eQgiLkD3a2YRqu8uLh5DyOtRu7uNVCWg0avsNyVmiHOzhiyi/qxropupu2&#10;zSY4aTN0oP2QZbgHspvtw+/KINnv4Nyv4pM2q57wsbP98aiOsX6odcswUYicAED53c4qZrJcXaZw&#10;0dx4rsS1O4L3RCU6nsOzvC7qyQTjLaeLKM1mVBT9KlmRWLTHCYTX9HJJBLow95qJSt+X724sfeX8&#10;BvuJKjSLpVNQgB9i9WSzQjFM4c+NMdT1FoVAYTi82h6TA+KTAWSIdKrpbZOkw3/MG3TnIeGNzZWP&#10;XLoQn4xxxidU9Qb3/hrpqFX4OuZQxXbMMbhN0PPY5Kww/4VGxGU4fPpnzth4ewsM71Qz0XpwLCZr&#10;Yprt4PX6eLVczbH3UiiZsTFJilHkUCx5j3lFbuTaopgAOGjoE9jAlYl4xoon0rwX2h+nM/p9QGxH&#10;OYl3mazy7lLIZeHmJJ9jxGGgWr1/VyqBqHlVfalVW2MJGer7vkvRDFaWL2B7gESf6fTIE+efumC4&#10;KMOH9MGZ5nu8x6VSmoDalXb4guKyM7BabNbt0hn/+yUwRN2F4jljXnRR4FmGQ9hxcQR63NVxKlVA&#10;nSl6fJwv/Q4g0euk9WaYvj1ZOm04dpJAxjbDco7HeFIhTh0D2LVImPe/nU6unPbSJNcygSk/OD65&#10;PPx4U+IYOfSK8JclJv5XwK8AIEfrQWVFVSRzCIOn6RQRV9mguE0uvEzpNjGMAqvkeUFNq7pfSsob&#10;JucFH2CyksCuuqZkkf0E2pNTG8Eos9mqCwzcNosq2Rb1RttJkeUGN9fhU/LAZodUHWswvAdiards&#10;K1NzOjlxHLh0eOr+t59erJ+039yuzCFX6xfYpz/gnYF2hd/I4sjx+RgyNvWrZ9vbV7kZOSjND6rU&#10;uEd/DHg5uzPmOhx+CO4gyvqBfGtzlza8ZC6RN2CDCUxxd9ArJ3Sa9Cdi1GIG3U5W196VtN60Omzr&#10;hQ2zlULScBZxYfK6ha6fIvvD1pG44qRy7Rn7/0k7nzV59dTsNKXyDcKdN03ZMSyO+PPuSW83SNbi&#10;Pi7LMNBV/mKe0hTxrH1Lzhb6FiT+7gJdQ3qGGg7j4fJAvXngdghT3RO7M+VwYnGkSO5XixjG/xnk&#10;kSiOsUT4QDN822NqBmtUOLI4Wo4xch6ug2FSuXC5B4q/TlcH2GdKOOyMV/VNOZng/egEykQhJF4N&#10;2ivtBu3vKNIl8Oj43m5Wz3KD9be0Zd0FN9ty/8lUtj16s7jK9TBtXVgpoJzC2eW6qzF974OlCmdJ&#10;UfgN6RfGeMt3AZwaQO628IIsDfWDPg2Evrh86BxzLtSizd9N8fgIhOX09UH9hKVtXqb6qHBRHe3f&#10;717zdLo+56bTP2OJQvDRVan7/QL8IGrpcqFwzP+8k4GPo2+NgK/wjAtq5xX2RQzsnw3nXLQNKkz3&#10;x1vaQw3+WRrekiR1HXql+HBnVXyDYFl6ywobfe7QsBRakvObaYIAnr/yXTgZpkDE1y+cbpK0+Tus&#10;rRe7WKk1J31PaYMc7roWvPuO9KKmVM9Ij6t3iGXimlBjYEmFPPVg5Cb3vEZQ9/g3MQ7J2qblE2ic&#10;OZKGi/oRNKgsc2d+zdblmlyA5zqGU9lKFkrM7fQy2cYEswO2S4qpM+Wj/eBNoguZYsghw+Mqn+ME&#10;4Nt7u0wcWVhVk18nZbtNjtOsDxBkb6hFsW1R7JTWLE+eFm/n6d49E2x4bQtA6CaaVURNXszuJySo&#10;A2yuXTqHuOUym5SseEHgrUiIVYp4f4UwQULZJ0jFQjOeBF/uRrbAbGtcbUQZoAnIQ7dIUPsiwH01&#10;Ifvh+cgOwdrj7od7gpcGirRvbVnEP8Q+Odyk99UO06EyIy4KEsMEM5XlSfnkhkQYLlW9uMFS69aY&#10;gzD3g2jAfMqS6NLE8Lf67kV4TsKI9/4wUmSGW8Hh91f3sahY0XfDTT3pmtPg6VjO7MAKdoAxRJqm&#10;MxwLl+VEaALn8szhwHhEIRq0RPu6WMXKtFCdzr0VvJxtcr4N1L3cN9PHA1/B5NhLBqy7fVqpORh6&#10;iHeqQkf+SGyH1hHvGL0JXkUV7YU5Bgjd8MQhytNTyzfSqAX0slzr4PrxrrBBE8gjuZa5q70jQNu6&#10;TZG1lD6fL8rLulLAwoO7xV0F2tFXQAZnB/aoWocjS5GjnJWv+ELfrqx5thZWKweFryqtlXLVvMWU&#10;0/iBr3f1e05iZ9tkSrvzy+oaWR5ukCxufz32Mi8jiEP9gS+KLBKUPoboDPAyOJ5smIvYpXpsxNwn&#10;ylVFOE2ndszF7R6B9Xb1RCbbqu3Lm757qeYt6ne8IaijlRCId8vitn6by6rt7dejyIDb+gGf8+Bk&#10;Xn1w6TwZm9RqZ8/d2qy4GHD0hZjf1V27cbkLJBz5s0WcKl7WlXI1oTMv9a+pjTEXNnquv7qZgXZO&#10;wO9ozDRmHkX0clV122fRJm7/+qF7PK0JOZZeVWsO9YMYLu5Oojm8v64uyL3On4l00yqMFpSpW3+S&#10;cTiJ2673XyJoqsp50YGgCMGdoV+gnDLli/VAN0mairrGmZx5652y2PDVaT9/dJAyIaXi6hBO5iMb&#10;dIQbtKOlVmwN1qGFSAci9wi92F0/Ook5NfN59UAKiGDzRQMAb1VuxqJ02mJj50J5CdLyDHeqxbxO&#10;h2c3Na4+In5wLH7T26Ka3pddTA2tVEvmyZLUKNxDvmekbwTgdmluX662tytHzh46RH2KxHqa4de7&#10;Nnb5eeewXsBzE6jivMfY1txqnO1nC762hc6ELjexTew4fq4uB3VMF3BvUWjoWoAOtDO00TDIJzjh&#10;Hk1coBs30YcUT6QXVjq2xb5883zitAFsYJyBh+gu0yo3hDGH8SMqh6LSL9v54uUOp6zcPT4W6fCj&#10;lRX1ICukO8sdJl9l3O+bkOMNYc5ts6WGelCsYqNhw6EuDzTgmmHatxU/NArRmPdZgptYEhC62IBH&#10;tEfO3pNK83Z7L9ixDmcVGzS7oaIDA9r6fHN6V5a/uoIZqacQxsZV7evomw87rHV7p2LQviM91t6u&#10;fpL/i1PHsPSIEQyag98UKQ8OUlImUx9Qgm9IRJg3kZybrg8JBKmAw4EMXoO3uvmuu0KAEKyDlyni&#10;vBGCHa2GNmJ+Tyo2738jpikFolmLtuVIAm40SJyGiEVImI8hvzUN+exrn6mndLFJ1cH5kC766qiY&#10;nkynClhHGGKqvX66qNKH/uLFdDauH4FEiTaTSME+/d9NsAfz/AcBOIq/cmLP7cbFISdWLyzSxQbd&#10;iI1HihdLGziCSwnr4s1DKMlqhXs5ABmIDmk9uYyq66O6i6FT0+oIbj7rFy+XH4fus+NsZE0UvKhp&#10;kfDbxCXKxh0fQhZU90+ILC4y8yqFimaK0YhsGIpX3bOqiz5VY1NzAHiDC16+cGo4xG2r3C1wkxFL&#10;7I4sXJPzDzcfYb4PN8LvUIw38y8IDZueeUjWtj8NO4wx2QD+nz8hThrU48L+Abf5xW57wmh2kyz8&#10;dweOa6TESgV7EW45Bt456Zl+ZHGVptZJ8SqvbYDbVqb3TXXRT46uh8o1rDuUSZ2mbYfexomPnC6y&#10;AGmw2TCz3IqkLrufeeJSgjADFvUUVmzKDkmOCKrI/qufYiIQ9mX/NuHY2koVHfauLqTPVT9NkXDh&#10;cFY66sQVRbx1NOO2SmdwOEZeVA+33IAByONuwKMs28USU31VNesSE6e7qwZnYIqMgS9d6uWmLpxa&#10;ZArq5eMbPk7pqUMpLoUk5idB1Rz/wp3JESZNen60+TzYl/jkYhKv09PBwjXTKILZwQEm4hXoyeGm&#10;OSqKic6n+D2CzWkPOzmsXjpF034f1+1A8VBOWAQNvO4G+oiwBS5+czMJiRwaSWV5UqVbfiJrOttT&#10;kHVXpzGFGO9bYT2dWqd/dkjTZruYVIvPOHUUHl/inAtatEaGGL4Pvso/bWUsL5yfqJTPM0solE/4&#10;BBObCF5SWjzZ6Soobvgu+hi0lJR1g003vKBVU92086dKM1VRUsLnrS3/XYMJsIJVMPldJ/iodo00&#10;Mi7iEbEt0soQHPt0EVc2lP2soiSlFElNETy9/1hMkOE4EPvmQCVIRvuPCA5HH22fmZXbrnh5u7Vn&#10;mL8Cz8uA61ObAU+miJDPrV4KWON6kKOTd9sGKWv1VMXUHUxThzFilAQDhmvkOTxcd+VkoBjv+Nk0&#10;r7A03gG4kgEiK45AixncU0WOHcsE4lq/uIjZcKyezge8zO5lsX227atdgYyJTs86LV5SXNFFOuM/&#10;pbilkLYxACEYWoInXZ7j7KKdONnTmO/S8hxYq/c6a+lu3wB6v6pclkh7kVNZw1dQebx2TSGu6jXy&#10;BmBSWj+1RZONUiH5Sv9eW8o3eiMkFQkOf7vIi9M07f2mgDfO9V6lTVNfXn8OI8j8EVXlqGCKqawW&#10;3RR79MyBvTBEG4z+6sMCc5WowBz7DFSGpUP2372u3r6o6wfAQRlTDXfkEpKnbT4dsUcvFze4GZtV&#10;9LhVT6Tyo4jDxr3NVPiZr1a33csQLOYLI6nuLCorhu9xZXG5pCp6BydsDBjCvLLOcNW4jARAf2yb&#10;VXLsi5WlqUI7X6q/wdb5gjiiJ09N1zw11JOnY8zy9UEsQYZb4LAGpGaMPhLwb2rTYwiCDDnHuMi/&#10;ABwpMm6u0RdXdkXU6aBxkm7eE6F0PUuSN+vqe8yW6csrrLdmidEwoW7DDro5x6Q+zeeTS9zOST13&#10;uK3GBJDFMrL2c68uyoNd2sGCrydVvwxDck+yZ4NeJcNILQefydzRIbF8qF8FYxCgc6k2GNxdd9vl&#10;DXqoBxVOUsxukNKUtxyoW6pIyzZN512eQyrZZ5vwJCRcBngEm7pIZzy/85FfUTG0xlP75Br6XhUL&#10;T86krapjtIwi3RH5qZ3E8AwBj8jddW3EPPP4vyMy0t/HMhJXz1SccPgy7Shc7b6uWZDv5qQjjlXT&#10;/dqUp7EePVn9VM5fuNdRUbXzOUaG87BAK82LXf3QfEFKO10S1iMA51bCd/bTuFCEvuHkukrHazII&#10;cwR3A3k3w2BOHzQUeEsfKsQ3OeCM1BLKSbVx2nfRwR+RS/ycJhrHpbDsq2rQAVK47Cihc1kny/fO&#10;6pNOtgOS77A4dPSu7O4IZvVvSmd6XGIsnfDZDsni4NMpVmMz6xzQh43SPruBxadNO3FfpnF/jW8g&#10;Zy7/nnJ55OxgFrqjOtx9K9y6+PCtswStnNhKH/HOXOge9t+6qHWxebR9yKhjVmVT7ebn6T49htUA&#10;WyJXYzYURppgOiCqhrHhJRgeIyZYgnrVrJqhXdp6B9mQUCw2meur58MunMbsBzkQhCTjbV1MHOYL&#10;Fd1Krgq4wlxKPykOvMrCCHfA9ZfK8jIPTSmLRcw2LC9xxjmfpSMNAG+Bc1HcpRDQIffRteummvMO&#10;AUKgMKvc2Px4XPndrcGj960bRTgaM/NGEMB/w3zEGuLKl3JbCpbhqu+0DW+LV1ZeEH8kuOECkdN+&#10;mu26OYBT1IZF/UYNrrBS20nnLh6I+A5ztnAD0tgjoi6XIcerWdegLytMhKYqj/v+qYxNA1C8tnxQ&#10;gJSIBmQI83oZhnNmxlxLI3vlbFfcWf7lZT/ZxIL4XfGMF2Bo3xXxjLZD/5XABl1/vHEoUn4j2zHT&#10;rnQhlTyGFNL9IUYMYRd0AsQX+nWKeRAOrTnFt8bcnqGdUGEH3HcwlhIlxc7nTadGU5+MFFye4f73&#10;UgUJgRe4c72i8tqD//pmcCBd+fngoJjXJ8cIsJ/XJ/O2HgZ3SychVK/F8qBFv9hgXrfzg7mjfV2/&#10;/BLv9Ncadra7qpyu7TNxCdfafm5MzCEVy2iCNrPl3Nsa5LrNvIip9oUAwABcXRyyauxhrc+m80U7&#10;rxfV8nnVveMhZU9hOwfNFJkmu0jcIwOl3DSHLYQHMHd7RndzWHMkpYMmLlRSaYeWTBJjM/9y0jRH&#10;J+UcDXsUeyOlo9nXzfW9HF67le9sxnUzT1/mzbw5btzDvQA7lOVdrgrEHGcP/ArDJ//4jiZ/0Z9K&#10;fwH+J9NXwI+6OEL5eDThYqTvfnv49uBfKT4/4VTEN18DHMbnf0Q/vp2P46OR4mbc9fnvHn5H48cc&#10;qv/iLejbi38mfQM8H+M0XsdxJH4A+dwX/kM2xn+Vb8Wb/vKQicuguY++0RjxeIwP8tff0VG7D8lj&#10;G699T2cR0/hpOUb7x+T3458vmihv/Z7G+/8/NH7xX9KPgPtNTsD+zkhe5xD3T/+IfMv/Ba+R6fxl&#10;fJb/vl1+T0c1/yOC/GB88Xf07XN/xK8faAw0ngz/PogfKGLM4eTz2X/44L+BvgEesSMIyv31d3Hz&#10;yzTFrf+UpPGdxiC4itP43z8f5ssfCH5FpnWZ8+Ph79/4dnd8koP+jo4qH+3j3R/+kI4s5dJ3IqTx&#10;b3z4P0Z/KU3oZDz/GfQX4H8y/SBSxsugH+vW/3hN+9+inO1vB6RafvCHpNzJX+0/y/cz5Sf7x/vf&#10;39F3HJ6fHCF9vTya1EeTeQi1oxTHfNe//0OUM4bwj9yZwf+Uv6PXHgK3k/GDPTqZ4tJfYTMcHS3G&#10;+5m+4/DxvP9CwL3kUHNE63994f8QfctuMJcM+R8yiCkzSfkd7dD4KgJp455PsNC0PeDc/Oh7+kuG&#10;/8n0F+B/Kk0m/w8yO5lvaaEfOgAAAABJRU5ErkJgglBLAwQKAAAAAAAAACEAPqM3h4iqAACIqgAA&#10;FAAAAGRycy9tZWRpYS9pbWFnZTUucG5niVBORw0KGgoAAAANSUhEUgAAAXAAAAEUCAMAAAFypa3X&#10;AAAAAXNSR0IArs4c6QAAAARnQU1BAACxjwv8YQUAAAMAUExURTo6OkJCQgAAAEpKSjExMWtra1JS&#10;UnNzc1paWmNjY3t7eyEhISkpKYSEhIyEjP///xkZGZSMlKWlpZyUnAgIEM7F1q21ra0ZhIwZGb29&#10;vaXmrXPvrXPFrUIZ5kIZhEIZtUIZUubeWubeEOacWuacELXeWrXeELWcWrWcEOZa7+9aUnNr3oze&#10;UuZapa1aUuYZ74ycUuYZpa0ZUu8ZUnMp3nNrnHMpnK1a74zeGa1apa1aGa0Z74ycGa0Zpa0ZGe9a&#10;Ge8ZGc5aUnNK3s4ZUnMI3nNKnHMInM5aGc4ZGSFKGRDmaxCEaxC1axBSaxBrEN7v75zv5ubFrWvv&#10;5pzF5mvF5s6Urc6U5ggIAM7m1ubee+beMeace+acMbXee7XeMbWce7WcMZyU7zoQEGuU7xDmnBCE&#10;nBC1nBBSnBBrQhDm7xCE7xC17xBS7xDvEELma0KEa0K1a0JSaxCcEEJrEJyUxWuUxRDmxRCExRC1&#10;xRBSxRDFEO/F5u+Ure+U5nOUnELm70KE70LmnEKEnEK1nEJSnEK170JS7xCcQhDvQkJrQkLvEEKc&#10;EELmxUKExUK1xUJSxRDFQkLFEM7vpe/m1hAp5hAphBAptRApUmNCEGMQEBAI5hAIhBAItRAIUuZr&#10;zmvvUuZrhIxrUuYpzmutUuYphIwpUq1rzmvvGa1rhIxrGa0pzmutGWvme2ute+ZKzmvOUuZKhIxK&#10;UuYIzmuMUuYIhIwIUq1KzmvOGa1KhIxKGa0IzmuMGWMpY0LvQkKcQkLFQmNCQu/vpWMQQozme4yt&#10;e3NSc3MZc2NrQmNrEEIxEAgpEBkQMcXFpRlKSkIZMUpKIWuEexkpCBAxMRkICJSEexkIIQgAGSkx&#10;EBkxIZSlnP/m92taY5SMpWtrY2N7c1pra0o6MUJKSoRzc2Nzc1pzY2tza4R7c5SEjEpCUoSEczE6&#10;MUpSSggAAISMhEJCSikxKXNja1JCSlpaYxkhIf//73Nzezo6MSEhKUpCSjExOmtja0pSUlpjY3t7&#10;c4SEjAAAAPYZetoAAAEAdFJOU///////////////////////////////////////////////////&#10;////////////////////////////////////////////////////////////////////////////&#10;////////////////////////////////////////////////////////////////////////////&#10;////////////////////////////////////////////////////////////////////////////&#10;/////////////////////////////////////////////////////////////wBT9wclAAAACXBI&#10;WXMAACHVAAAh1QEEnLSdAACmBUlEQVR4Xu390W7juLa2jS4FgmRGEVyRnAJ8VXX0o3P831LfVf8N&#10;bOcgjUqnERgBjDjxDGJXT6CQOAf7fd5ByU71XHN969vfmthr7zUsSxRFkYMvBwcHKYr6t7Iogwqo&#10;bCrt7CyKui1SV22apinlX9d1qv+Nq9yiy/qXZ0VRFQmfqpxXVVqlDYEJn1IEJ7ypLJpG+5xAlZpV&#10;mteVwkbyZfmagxMxd501u6KOwMVOR3EQwYlBv3/D5Yj9O5vtqmrj86LaiPcifT1z2Cf2Cs4Vx8yh&#10;qUTcVxTvVf0m5qvibEhb279pnwMT/qzYV9WTQFEGmrLaKRtVneQkmEI5uCN2aMe+EjZ1VS0LIdcJ&#10;jraYla9Lx2hm4qetmVVlql7KQjyI2aqtUktu61J+Dm6WhtjLq+pJ4TdlEjNlUwjqNtX3db1N7U+F&#10;ElDwYMfBm1QU4hwYleNms6knKVV1W5/eLz4RwqXKDRFcoapiKzYESXNWK/ZVWqn0U93PI7h58T+C&#10;JxVn8S45UAmnNFF2288qry/g6VLN7BM8CcdO4RUmNc0sKZ9bCZdyfC9pMjOEC/YFezVpk4qyfbhP&#10;jTKtjK7hZSFwcnAH5ER7sf4AHlXdlc2FHSBZK7GyWAfvQWJIwl4V3Um6r9u2K86q6lFcEVYZqE8U&#10;13oQMe5qFHxWpIYwbV82sEyp6qxt65aAIcBBTXO9Kf58TGWp0pHckmPlue23bf1rq+CbTWTVJHkU&#10;jgqgvNYbnTwnIq3buaPvqWgEV+wkUJY/TQpJC5UspXJT9cF3e97fLHSDwuwPsSvynYroSgUlXlSw&#10;qRcni7Z+aG/O24f+pCx2jj3IvOyr4iS9p23fNut2RTZPxYdJwQt4d6lG8KJcbMpqpepxIZj6tK3f&#10;zE9/2tYzQjl4xC5h3++KdTWr0k4CdnKvbKuMThHfdFdPJdIpskoCirykVleqSGld62wp/uttm9rP&#10;ZOd31cQBGe3gpegFTVH11A0xrvskvVBVF60uN0NWJV7Wd+V63xSTKp1JzCRAd4QVS9tWZ5tKwUO8&#10;iubMCuPFFaQqm2X1Tu0gNNi3m40unCIzCl4upQd3JQpJYdOyvK5uVWArBd1yg8KnjeTvwIxQL5Yk&#10;oIpUNUmRKW6Frd/SqbKbamlBBDgDc7aRAkjlay88OsnXXqWU7uDnPq16MqCa/m8n05OTk0r/k2nD&#10;Xkd87MhHvEwnJ/+WPf4XSbFz2yGiH2m41thlIDOW5PdKGVbDUeFR/Y5UVm5rGuW5Tb2z6qARvBCW&#10;Kv9i+apTFWtXXRNcgSQ29ezH4LQ0nEj1VeVd1XTfcmhty9zY+AY8y2bjtgNKt1XVbp4nDeqL4K/l&#10;qxVH/uFr/R5lq2rYpHYuVen4CJA1gcN6J97hXIpYkqNL1UJNgS9GODUHwYcPZ9eKXPdJ+MS6oNBB&#10;eoGKJH2qIENTRvDiBf0umaEBS8WzdGRadfVjRVvJdcvMGLtZF9Pa1YLza5KchQifvRK14IIZQpOc&#10;CuMXcdFKK3FvOUP3EtxK0mzk4NoVxWuj5gUtTAVUWyMzQHVPMl/X921n5s2M/pEFiQCZk0JJqlB7&#10;4tZGZeqtUQHSMbNX8mtFiAIrdGg2NAy6YdGXSfqaMKp85tuRSxdUSY077cujcqJiVaXrUdy1Gm4H&#10;d7w4ldV9dScsqkn3uV01xTn53IqXy3raBpYuVQITObELg620kRTuWbVaJaneOkmRtTPamiOV6uDl&#10;7OZCWkahaimmR5RAddfVtZRxqeBD7GxiZle8Fb+plVM7IKkXKpcKj2pSk3aShcCBCS7FVBXzs7qY&#10;iJnmRbrCMF6Il2fl+elDY6PgSx3e4aVON0pTrYKiVoPzsJjqTrVNEXuQcGyKM4mYYF+cvRRtVqe0&#10;BfVC0EiZH5AR65UUcDGndWrXEuSLNwft2bklU+xDaEylVDxt1rJmZPfI19KIALTosGdVPQOZMyte&#10;FERVoZpIwKtmLvRDulIrfS3ZqKVSA0ZQtGhxa5Wm9ZkFItVvp6cWX+lU1cbliIwKSe3BZlLtNtXk&#10;plXjMGlVOGR1ulJjqOZgreYgRAwYr3STKulUqexnTVRTWRPQVPCr8l6/OHZzf+YafL6ZyiQgI26O&#10;HT3Q31Dbk43aCC1caG6KYreT1YHCobgcWjLzB/Wmwkol9lfiU/Bi0hWl2JQto8oxxK47blKlxmOW&#10;kXlFHBupJFlXVXVRKHJJ1Rh8IgNU+lXIEJwUmiY1MoCLr+U6pXMZeRI0Arf3umtbbxdzaZFSrcfY&#10;thw3LtkR5JbGfv/pxkbU2/nvUCRE3NpcTHBvbYALcvYlF+XXYq/cS0UhMHhbv0n5p6pfTWQp9AgH&#10;rZGLmz32WeB/Q6HaX+TIh/jt2zR/UwcBivT8p4bqKIms/j7pt1V1Fc3RmAS0qSQiIe06c3Ryx1k4&#10;KbmfxHjVco3GRISEq/QsAhey61Q1Ik7C+C7Tq84sX3FhSMTpEE15djbjuFGlMeH7TZGqG9hvJPuS&#10;SEWeoqUjRoJI9oZ4cuRQTsBXvJ2JcbFbTagnORwI2bBLSlc9K0nuTEwAyJC+zD3aeznQGfk+/PMx&#10;Em9UtSspESIs0ku5lJ3n8p3Y9lq0Ul67aiLra73czMwRLR2OZVk+LUMhEeGwd5I+ezm7nsA4dURV&#10;VNXI+VDlu5LyOZcdkpwU1afVFUPv29lbU0ecQ/Rcg/AQ4xuVnmSw+iIvSdh6KqM1odxo3YS2bcZ6&#10;pVqvNGlGiOVAgbkc4TlG78h/UTskk/IBYOpSCqlv1BuV7lc8Zlk5UHfNYr1SZW7Bphqjy6Lo2MIj&#10;J/WkUoqaozgVkbKgBHRlj8Jtmt8sj4o23WHAot9E6hO0vXucptAuxD068imygnC8F7f7+2Iu+ca4&#10;ESWJ/5m7UjS90jxuiohcTV57eT9TtkS5o2emI/bDphhmuzXlp4BPdVesJyrWWsbn/uVT06zpYYJL&#10;i15byWKo6NOuiskkRgeIP7RuZjsfwoMOhSJW+QldQ1zK+PhGV16Ni1GB8ZUsVrX8kwe1tUqqvVDk&#10;EQmRKyYlYP5JMBJw5FyHOZk1g8jRUqrCNM1yl9JFKu7q21T/Xm/Evjsyui6BdBUSjQUaR7uJ35xL&#10;Z0ne7nZiDxICnRptIbZUR2Ouqm/qt/UcSVfPNK2mf1cFUhyqGI6c6IjRDu+JvnmZiGWyfzG/fq+S&#10;OnopdbTwLo5q0q9lSFlS7ugdrZAXthPn3XZ2RD5Gmv9mnMRJXzaE2jMZZGLv3Nkuv/9RCgpKFBHn&#10;r6htXdTPdSdpFyn6IfL8z4QeepEGkUTPi7JH7hLtXtfeTLhYrN5rBnbcv5RlWasCydhtHx5IZEqT&#10;LFoPBTrwDok1VSHFvNGFu+5PwSOq+r69qD4j5WVaM3bxTAcQJBS94rzRHzvq4YvkZVNJ75jziNdp&#10;2IGsLelCFGv1JFeqSgiNSq1W3VYd+QWraSK5UwoMfpAl4a6IgaaX8atb1f/MRqD2OWaRI6dCMlo1&#10;m0kupFdB91EmdpUunBGVsCDxiIF25+1cMHF+116+uEh32ICHaGEdIdSGkKfygW7EtRS6pHCvW9ON&#10;+j9CRB5vW4k2tADvkZ6FjPoAxKhQOXLH7wR9YOyhTOpqqDpKl6o0BVKa1LIbhbhMmOKmVVb6QLx+&#10;VLSU7OKhrc/r7+pKVlIcm11IS5QpDkddflIDKVEq1SsSzOqVy742znXBcKC6KWGrgoygIA3EUuiv&#10;2nQyoylUYWEAZnYjYv2p3TPVwnW9RMeiW8T+Ug2+XCoNYJGvykRR3jjyun1Q46HoVcr1lOuiNEEU&#10;x6jxIgWM3lzJlmJZiMB7vy3WMyniKt101d8tQiYj0qd2hQZGn1cbtWC6D1jAgQRyMsR9HW1gW8M3&#10;OkD1qZ0si3TWXG8eJOMMmuS4jYmMeR1vUt/KEDXf6q7TEpkMCEeBqjILT51OiIa4q07qXOnKkz5x&#10;qlQhXaAQnRzJuepnp+Br5zsReUYjH5HCRg0VndiXcrMiHF20RxnRaam4gbtT5NLraoXcL6NA1a3Q&#10;1j9/ZtwIbmTp0F8YWDY5cukPFbdHkosVDa4aCzQuyZbEjqJJbzT9+t2v4ZxOS4sBplrr2BNDWURO&#10;eUb0rp1qO5V9nbf3L22jjhVF31dKttxTcTPgHtW7E/eWSGldZUbiL5nHuiyq6/+kgf6fIzoL09w5&#10;GLsIxUkd5nv2mc7y9RhI4tIFHnaH3z8kRV5z13Ra+67/PB1FLsfFtFXf4yK4sm4ZyfBnkhP4EQ+f&#10;+T9clipj6CGpL1+tFUxEeHcEXakQ0nnYipFAlKqPjorI9xj9Kr+IU77X2HPl16pDo89X9zJSidmR&#10;04BRB2QmqW2p0ecRrY9OxynkyGcoASRL9co86K8z5GUueZlOomcRbMc/C6qSeDcsjk403M8Br8Zj&#10;+66io6fM3tA26K+Trk2bHDmUj1fSi7JAXP3t4Rtjw4fdC+OyMvfdah2IAa7y4onKWp+rM6e6NUQO&#10;cXM+hDnnu7P/6KIfTgEZlhz/K6pSGdfPCgarf4w7bucnpcW5C5SY8IwIRA6IJninOKUKeJKTryny&#10;tKKJUsWc1R4UdeSOVVS+PuUIZELjItr4cz3+mBdNKtbvZt13coEiqDo1UkphstgKlkb9rSBHwp3Z&#10;ibTgGDy4H4fddLje6XDhyZXX8r1YV3s1r8Vbg+nh0X0Jou/3vbYU1RgQ78A5l9jC1xS9uTUGCKOg&#10;hOOqzpZSq4/Nuk3lpEbM0WiO2uSYRUTuu44oeORw1vwJBsKYOPF7ldhXT3imrvh/pTLN1QVKM8FC&#10;PYCDSIPHiKLcQI/xsieM427E43LHWIuMBXpChl/be1F+2/VOUZVFEl/YPo1b1YVWR1QuR06suInR&#10;BzYLYhK4ikyVHzugKXjg0DWvZIbAatHUctdv9JWAnogkK+UTPV0RDbTjZI+HiDNRc8ZgvDqdwKxG&#10;cSlHqwjv6CmlslVGKA6Ju3RAUfyWeedho3YMAYxy7pjt9MkrjMvuInrRLnf4ZRbtG55fStBv1Ruq&#10;7oqtOmE9qfvmoccCswGLXfo5AZM8FbcaarV34t0XqvpSIJAW5uLNOcppVUvDqt2Xspo1iCG/HB2Y&#10;Eye7/LcvbgSx2Kn6UF5AzvgqplxZvPA0TW60a25AZXH/RPecOEYaWv8hvYicHrRYF7d3bvmlX4vZ&#10;EkUrqReaNulkudR3d2hvkmjbyzo132WG5Ohfi9csipGmKOLmVJh/c4npzA+rPUaha7Vk8qpcqpeb&#10;ztMdBoB5h85leQWLBt9aEcrpxRXJKdVO+O79bBqZE/9clnA6Uxt3CAy7TcQcvQyjHKEodIvCE2vE&#10;bFoqAkZVxe32dR3WrtqFliw48upW8CcXpzg/HaJu+xt60H7MbcxFIOJEODH74vyTpES9Z9lBRTWT&#10;wkKBU1NLevfyg+202t7lMW5FfdreMgZgUvWLlshn5nw8kST+aWkB9ZJasq7SrQ7ptfGDqqraqrGo&#10;hTrRU5EUvXzOz14Zj4csio6W3RHn4l0qEaFQ5JNCXV7ojYGpZi09T/9OkkLvpaqm6sJ8KaXjm3Rf&#10;nJUBijk3w8MWKRA3kYM0LbEfu6hpE2/rtFOuLIrIyx190XldbN+lJtQHm8R8iaBBn/vEB0dP3Ii5&#10;KBXzrbrQ1a36Reo4K/svlDUF0KtmKkISrRYtc02KmokkjkxkznXq+MmC49cPxQLRpaP2WOzUAa/q&#10;idI9e6CuUne0p55uLz0dQH3/Jo+3KNuhuIiSLf7sG4nEWn3C/btufrKRojgEwULVUOW5RzAn0lwP&#10;suo+90rgjiGTthX0UubRoYpKpAjjABG7UZEMthN6o/Ds/tz88lRyI0Fi8A9VC8+IzCKlfvvYTut6&#10;dnY2lKdFMUdH3BG9ThS5mF1zY719c+zk/ua5kyn1Wm4kLpe6hl99v5BhOC2Q9BWDz8RAN9bTB4h0&#10;iJW/zyUs4japUSgvxKOc7kJ8VqtcNtdmHJQQxrfocQnydN9OKVB1FWnCzHmONJwmqS11FxlTVDQv&#10;wbaYVO+7pUt3XXeT+kIqeHUhQWnv65vtonZvve1mtM4bqc/APLMLw46ZptjaXDWloXMuLt8U+apu&#10;J60iV1nLci56eTBMAjKMANTPKtB62hHTZq+qbVEc4/SRU6FyxmhMsf+uev4g1drydO1eeTdi6iyS&#10;F6rPGLlif5Nhft7V4IKCcyWCxoPRt7BA9W9l3RSzBcwL+fu2f8FUpzdYq1uhVq6uJSLxAIpRnS+p&#10;PseI2QXmB8aHJOD77GqmZnj9ogpUPzJo4cilUb8r3XKW9qt2cq4E2q5eTIX16ana6fuOTnTPENe6&#10;2Hn2iGJkM8tBYpzBfJkQn36udrNUlRfrXpGLuUblURQnLgcZLKr87v4wXHR/pzok942f6G4qP7qM&#10;mPGI6Dkpz07UEDPYe/pVCuldUYnFVr2KQpplRrVNqpZb6qRoqj/5UiAJzRXxCPMc+UA5BUUO5B5Y&#10;VLsuqwRZXNVfGA7VNWkdSSdDuFIHirOWHC7qu/llW9+f1+21whS7/T6qf0RvMeHI/bSfk2LTzPoH&#10;cSkVoKwrqmn50s7urBIl5XnkjwT6G4l5APQlKummooY6ygEWbZhlKu8rlbdsFlVHK5dFeptvFSyV&#10;V2ixCz+PJy6i1G9R31Oa2jxjS8U5Tktx3CYnpNZAKcsz1T9vUpaVum/Py3dP4VL9sZhTjj60z+2c&#10;gTSSmRKZjJENI6LEZ4ojbKvMFLdsVaqCHzGqrnSnPItUekV1j0ewrJh75jktqGHt8037K4grdtk8&#10;x5iHr49nilZaWVnr/sYgcVVMxbBaGkBTA3Lheumn90oBigfWi/ZRCp1Yqn2MK4oiepOilmKpNn4W&#10;LN0lZ7uiv0xTwww3tXm9gNpu8wyqEBj9z8+VRj8ncm0C/aMoQjAuYdmUxZ+2iCupRnW41zHwRP0s&#10;5lW99WgrUYKO7CxZR1Js520/JT4G6DIsByJR4j5J0rhVXeyWbYMul7Gfuu1k0+qaWuFK9VVFu5Iq&#10;O5V9aGBON5GayrO50c1SuiMskQZ7SrQorun5fMUnXRQyaCUd7R/0C6/UCF3cChdFpWp02m5bD7e2&#10;9a2irldzKU3FQl/HpoXjHaIXb2dykwDms9rO5YVYV+nr2ormU1RMZYbGEyJGzphdBkk7qpeRLVZP&#10;7hpjNyEqghxDXsLuZl8JqDJN6B19PStP1HVTSUvcFbsKVaWq6P+gPVVuZMUwoomRydP5iNLROmpx&#10;rsh1UsqKw8otagWlIq1LBv9OZAxtO4SByLIRmr5s06be8dhEGt8P29T8OnLF6L9zAeceZ9kX7V6c&#10;l+2GmCZPKlWGch/pZ9BVAna3rDRG6iupJmAozWcY87o8YUQ0R0l8A+uTqnQviDAMKsg6YirnTnF7&#10;Ik8bBrSivqvjwd+pYJ/KZ94lRsfF+lkD58RHtMRFFhQD40Ccbgp1C+dyREcrNZ9QOlh42Kf1/XaF&#10;jpHxT+1VC72S0k1ufF2VM+aOlQNJNfs1D26rvXxIhBFSGnOVUzNzZqA7rOcARUKuAyrguadLJtYx&#10;SAetKMqcU56CBGlSx0y8yyW7ruoKmUNN8zcVrrQXoGyxN1ZqnEkjFEA7d9Lx+CpGoRVtMM5Ocf+2&#10;3/mif+hlYVDUD8VPUjqbnaWTyF2xstUVv7b9rIRpPSUwPFYg3mCcozmXrNB5kw9efn67Kat1+Y3S&#10;UFI2WsRuwA3xBLc6TY/SW1LjPLkWNhZFc+6NFChPOQ/DlGHAKLvMfJkxi6QV84oZYGB7K9t5QSNX&#10;rxR5nSZCRdktVIkyfyIOr2Y9PMS6OvNqj0qB/k7D0TD+pKp6E3ELchNTlm4o0sfVZyG2AHdxPmEq&#10;qCM38sXTsnDn1uTUXTAIzamfPXNfZru+uQthyXQqO1QtXVWdXkjYqmq3Cc4Db6Xw+mJpkTXk2T/F&#10;fpNKz6eWRudxolyqsjR777eAPsROWqndfkM7pvZCAjCjVgwFyg6XIrdHYlyrZvRx1ZTSJNRJWiHy&#10;IwUf4oI+FCqqQZb59KwEVMZqOBRAGPxXj/wzps5Y+jjG7gH/POifHT4ZA+QnALjiIPIA/4Hsp8gv&#10;p8WFTg53yDkncI5yyqMBOXi2ED7+mXSIRw7/kP6rYemUfv9qVv836JBfYUA+dTr4KfKpctaD0/9e&#10;5LptmHzliKdf4qjzsduSyUJpYYwzn+dqIBq8uEhzOHNVo8LpqE1XqHXs4qa4yq6o/pQM93UpsWUI&#10;RLLcqNrJOpzojMggVwVtRO89rTHdaRt81o/1tK3vWlsWIkeNI5/bMXpmp2gMiLHanChJFD7z9OJC&#10;/LmFTd7STrnBFImHcs1rA6iANJWec+Xe8bzGRGIijj7RH1CY1lFLlaERVvXqy023imHiTJllJzwQ&#10;6XmfWfGpyOnkJk/8eZ9xjttii3shzqWnUvG+pD9epc1l6tUVrNLtZjM74jpjfUxKxvpkB+vbiiG2&#10;QwNKGjlUHHKScfLxyHzFMxqlk2LN0LqlgZhz+0KPgS6PY6hkKFvbMR7MSyIvjI5NCglK339uH2gz&#10;DcNf+A366P2kPxHTUARP0Ogm8ZEIAsXeVKonenZ2Pbmtms1ePWzxpfabAPSinI+gmAWPzMiyXNXL&#10;VXpWR3ajX1Kn+/zxBnuzWorrM3B0+vDFf0x84EpUvKqhXOaZbVx1IuEYboHs71vZuBShtAPxJUMq&#10;spwgM+cQviN4r/aMi9CmSTjE4kQdoEcuSbK/qqp2GGdVNUqKY8cBhcOxMWQWj7W0owAz4z7PDnPp&#10;v4nT4YS4skNci3AjAxww9hxclFSkfgdrI4MBxtWZUYsZpVEwsCkZZ0yl73gPoPpEdE4fIpqRBncc&#10;dCmP4g6VE3c4IoxP7cWVcI8OyEmZJ+D2U4d9iLVvIZgKQQeyox2PezCCqupX9BDTP17SjXps3K24&#10;zkSk5s0OH7mZWBFtUz4342NgvL3zgSP7wXG4IAJvulwvYlZ8icQBb+w5DPeEUzkqnsRawhB54onK&#10;F8oodbJ7qmY+4Sn15idhIMlzxJnhv5DkA3KUHEOr4Mr/oCNX5hVG8NY5dqTwYSqGoPOsTnGE8aQg&#10;kYBcfsLFKFNUAYom3St/S/IiA3slo6p9NuLNDMa5z8S9Tkqu/CzrVYkO+iRoNPmhSDP+ujZ6+Qwa&#10;fIH7zI/UGOUVeZ6MRIN647v7L4RVfapL1cw3C0u6FqhFvS/WHsOC+2pST7Yrdf4n1fpKkYYOJxGn&#10;F8RYNgeeWXHJmQnT1mlFcM7Cj2P2srdvRoeHRmleqF+APTAO23SiUjvrZ2tkyM2eeF7NTqzbq/TE&#10;i1sSK+7cuMNUyU5m6ir5d2j4h0hPCVKE4RTDviCJd+X0GTuHGynccYv3AzHZ9UzQ/KYKacZBExHX&#10;NUwLmGUGM+c+eW6Lydmn67J4SmW7VI+kmpzzdIIsqRM38biZGvMwHMrtd6cs4gykdBxkxgTnyHiE&#10;EacD3z6B9ewB53GqbBtxScqVhQT5oNOzh1m4JCvVuzMiD57emTyxvKwWKe1bpjPrMm/cretKnTZG&#10;mdX8q/pGYCSRdEkqywksDZjjHPQ4zMIWh8PFIF/ltrieNcr1L/TvMqNV0ya/XxdnZlonqdouikkx&#10;URv0KisQEUGhSKO0FQM+TLU11u7vtI/KFnHEy1pOFgrElfCSOmrslZlBVIKrcDhUOA7n3rFXQVIz&#10;r+m7ik01Mh4bgCmmVLkJlZbum0uaR3nrMhMyZRhO9t+LdD+lL3gLj5lntZ7wL0cna0DtqfE23NIk&#10;OW2Rj55BIBoRN+WTIWic6Gy8lTPkRCqFc2akwi+vUWK+reT0wypJTbvxKATZe+FGKt2m5Cmq3GI5&#10;ZoImD/3IWN3e3fFKqnQQlq5sAEu6lauTVsI8zNIJslMuxTgnBCLAGCwOPg2vuMwPlYVOsQGoTrWU&#10;xuaJ2Z2y9WFUwV7b9vu2aXZue8S57pUt+nJ2LQNA1CpjlIYEylN4QRz+1TVmf/8W/XyXY5LSZPxd&#10;rDyhDsW2+XEDFOz9lcKXEBHanoi4EecBplrvZuL6c4lCEZsbBlYYDYDYK/W6TE8Fioje/L4dnrLz&#10;3AMOdVid1h7xYKRj4WEglYSHbu76VtY66TpG+LDr0HIGk/nyEcfQsdOi0pzJJnRtZJIFN4tDumA5&#10;lCBVFrRTZXxXVuRVNlflVwtYld5vJ2KZl2elTlYtE3o9dnV/vz2t29X5XX3qh1iC/r5tL5Vj3YZC&#10;HB99ZsaVLokf0+DpCxEG1ytiItZ5/r9nhE7ljWYrH1488KUwEiCEwKOQYYLJGgDumLKMTGXIgxiC&#10;zI86GcDWjv8po80qgOe+byUqujMrVhGjq2IcX8cYR7jkNO/0Hw4WNDgQ7VTxhqrJizJPcklpN+0T&#10;r6TIDztbeEeAdVm+/MkTbKLZV7f0kMXyrdWh5dp1NI5M+aTSznn88etKhcJAamZkJDdAdsFUXA7X&#10;wPfhKJf5RljMkS6w27eClNamKZ8EvvzAWS25R606gug+30mFa29VSDAsaUmyDo30NtWTPBxpvdJJ&#10;Tk55sMqA6okNXlJjNyCeGZLb1zj3fzgZXPnMbFsZ7nYqPXGIepAAuCKWfbWRv8XdWiN9P6PjgHHD&#10;cLIuiDOZVuLaTzvR9HCbmIjNEFudLq/emzNFTK6Uo/YkG46Zv0yhVUZ2fdW85lB4ye1Lcrhp0B45&#10;lv7gYP6qtuuKVjVVHQZyw7sYAJe2D73qnzhHvphE6dDALRbTXarv0C7b+m7Vp6qr+4s2/TwrP/Eg&#10;zDJ00ah7ZMaDH8g11KJi4iyc2WXecz6DdXe4XTctJ+9SfuLAolFO+jRHfpnQReMS6bb18kJHlYja&#10;WiZM36puxkX1ISq0CeEk2fdbhjjVcurftd/a1ZYqysT+6UtIyrGZZVHx0XzZJfJJnLLLLu3lCW7N&#10;TFDvQmOLD/2E9gpx4VzGHsxZdM/Pac+V36UhlwTYLJzwzlFdrGyw8NxkuqrPTxVRXd8WF5TFF918&#10;L9Fp2/6EWq3Uf2QcbuAv2BPBc+bVP444gpDxl1IsIyu0bBnAFU+ZyAM5gWley2nbTiriKxM8oNKv&#10;bSv07c/Arby19facAiGbFnaetKMI5y3zNOr++Xle2uaCH5EfBUGWcfM+UOb0I8E6XKNSMLBUs8U3&#10;r/TB7YqB/i0PzWGefEgrFG+Jl6ylR3gUo1sF+6e7mLcvdShUPXUfukxb3bgouk6NkXJ7z4Dbqt5+&#10;UQ2uT9TkHfizXmE3DnoOzOngUOEfiNsHxgM4tIPuliIXfLL6qnZWnygpuEB/42DSjHVZ397QUeO2&#10;spFqnHi5EQxYgSwJBvTpA+3kZ6Zi8JbZLY+vRQxzVtMTsmxmwFpwoQwHxE0wllnN/Oa9CAc5Mt9+&#10;oErtFOv7qk9fd2d9moG1lB14ujVc1TKwkZV7HsmgRK+4UR0GXigWbdvVxbZ+pOlhppSnqtzXizxX&#10;wNPXxHp/2outpewhNWwbPyTdbOLxeFCwaxr4/EBxCdjU+pTSHphuEx73CrxqPgF5mI7WvE3PSp03&#10;3dRvGzM8I4iEghcwVCz3Yq6Srm55BHbqxpM3SeQ+bedzwvBUf94ODScaQQmD+u4YcTP3D5jOJ0pd&#10;17Hx1NBbzrBNm7S80cXJA28srQJu8USrrUSl2yd1r1utU5i4ywomqbixNJEBkVTilFPucVHoGNNi&#10;zpn3WS2e/15irQQb0Gbnt/pF9gz5UIAh0CGsHPIUocOtxLFfU93MvuvqVf0bUxHR6IZyq52K/k54&#10;PUtqfas6BrKAWfVImZvIVyUlUeHFPaBGPDLPzsCpCkI9pbuL9HDzuHhupRKDG+TcekWMm13+Jjx9&#10;4n24vRNZpTS/8OyTis0r2ldcbdaFNN5kkgy5Nct2y/tsqpqd71V2y+JdqiZtqwuJR/Wl4I3RXn01&#10;Og3TXpU5zG+ZsfWKCSWrun88/3LPOdMzgjXaDh/GKSDAfWB7JDzyBRin8TlbTtQ/1+2SmJLx9tt9&#10;6n4RUGIXKQd1g/jQSz77/kIh4busJK3pmyCWdKvysfwKJhYnYi5N1QQZcxWHdovFanFB1m908flc&#10;SlGsrKUPpIhpDEIdHvC1A5LjkI/MuBg4e7me0IONt5NUTVNRvzMfTEZWj32RNhhPE3EgSalWvRpU&#10;+JbFLmMkbVJX3SvZBSKBUMEqZYMeYYAitQDv87qdimVnq51ayN18MLQqzi3jRnSkY/dAcC2SoLzU&#10;vEGOkIukVcSzJMY2ea6a/aWa6roTbL14VXTi/KwpZ3s1S0yaem83Qvo9umZvamIIDtSL+pyXGlUK&#10;ysVchaCmyGzfTCefmnGABSNuP7ycmckn2o3bgbKgeH68SiwxGrQp1fjcXMyZ2faNOfLuF1BBpcTb&#10;elr0O7KsG9FEmyo9YgpeSI0rTOs1LqxX2tNUz4W3Tm4kJ8/due5m5tOpWmQ1Ud08IWuZE5FUQ1aH&#10;o+fhKkjFqdLmT7t9dg3UvNu7R9Al5JPZeVnd8lZjNXkPJV6kHewwiqhbHnmRnd4zZVLXc2cMzqVY&#10;JCTqGsd7r9ruVZnjNVIJtsiZUoDnbqicpO0pVHnCXXCY+YRT7+0Oko/yLMhTsd7NmLpmxbIr66Yr&#10;L87KLYzT+DCTBTXMOFDdL89mdfFl2fSbYiurXLIkG8Q1kpEIBIEufTCpTNzQ3L53g5dMgGdnaPE7&#10;L01nWbFCkx4/sCfX8QncO5t4cp+L/EnitVcXx4FSsWuK9CKDQhUNCWe0RHSXTj25lwdrCjqZVN9k&#10;UE1YXK7e8tpCEJCaYfaZWajvn2968XyubEmAeqqmuqsBpwCyOZ1FRQSTx4zDuw/4m9z/0j2zWicM&#10;rKm701Rz5jtNqpWkRdrE/bFtuvv9m7oKqg+TFWZUXU2kMOrUS8hHvs2u+fUuZhoO1MOyREYVvL0E&#10;b1vjqpfMtFPLaVExpOY28xqUnbopMw7kgnqljlvJWhS8clPs78r5bI38qo1kGM59sqTqlTbfZ6m4&#10;LfffWf+PK7ycR8V1UwPncGgGcbIoUc6EuX4GdVE3jbfrTcQjrRAzs8OX3cj4EM7Xgmkae96Cqa6a&#10;9L3C7tjLVFNONrcnsUSJJKHfFuWX9O5FFZRmjX0jo0yhdBnpB3A15zalzOS2R+GLAFxmbgi2REW7&#10;x7buFu19KHGUmWrVutImWQlRAdNg0jwH99lhtiFEXHlVHZUfnfp3BaqfribNfBVQiKvFU1t+UUFs&#10;u4UaGowE1ejyclOoFkykx6kKTPYbyDwvxGboERFv76tIIjfK6bmnwIskKWg0v74VRlawfURm+cjp&#10;+8rmZVYVs+VMWW+kV4v6VhfXMsjVyZEntT2YFxXfHtOUsQixfXZV9n4Uvyqqd5pYd9JQ4ug7MeqZ&#10;qadMpZeH2lRPN2hvbqp6tVDPbnFxwpQ5RS7IxYw6L9IvGfFjzsNpL/8Hvj89LV/wUBcReuH9YoEu&#10;nyqtunmpVgk9Lt7fUdIPxf6F15VFDANJ9BncImdqpuB/EBfxrU6m6qHcqzvq693K04aZSaZm6HH+&#10;5YIbRaS7VAyP156uprMD46MDjrkAz24zVa91p0L6/jjQ/Ep8RNVUUKiFr6opZjpqvqz+5hu/towC&#10;+Jo7+bSstsVBnC4erLcPYv73ArWDZiL/ZJ/3Bs4vTgLv6mmj5He6tnjxU7eP7B6T+RYZONptj7XL&#10;iH2hz0kIRalItetmgie0h+R/Xu7VzXKNboqCDrK0Oc8r1gxZJWXOoG5DwQhyiUj7WHwuLjYVKw4i&#10;cmqsqKNV93N0AYxQDJNtWQRrRNsQZ8KlCzqYbT+PbRgKjIHeNdNn1AMEd6lWaY1flQfFmBYBFc8w&#10;Y24B03EKsaBe/HtzIpWpgGQOfY7dvrKJCFEAi246Vcdbccgck7WuILfdz/FEdWe9AkjptTm0nCP7&#10;Ig7jxuiAi/yTr2Nl+YLIY7RUl0v5ymYTNxP9NrLBlQkeKzbNtULApuGuanqrZltdB3c/hfrjG/a7&#10;tgeMc9XMi863hHK5aGdCXM0OJay/7J5qdhaVM/N4+IM1QoQDEm68bOvupqq0wmCvvlLbgKCszphj&#10;AE9FIWG3EliG7p+VNFSVLFwRouua6coHuY76LKTG7y/IAP9Sz4t622N5KtLNLl5OgVfa/3GGkLmD&#10;ZbvzcXCKATj4Lc1U6YoNL/OJlcibqCp2XSlf+bHxDLwqbqufomL8bSnTsGW9YtmHavrhXspHsK7E&#10;czZctBPgfhxk5KUXp5yqXT2XtgUTJeRJxypesZMnIQR77AaKE/Kif0i4VLUKK8xiYejpBagK4lw2&#10;pQxGGCy6c2p9WcyYeSpBse41bAG5uKZTukVIzDJ7mNVPTg8FScs83H9RC9r9bJ4l3qBuJzygJjzo&#10;aQY5mFkY8o4j5BL/bUl/TyROfNTOoXwCUXu0q9p6gh6xeF0rOuWG99yU9LOVhekurbaDlLh2qjml&#10;cg6ZoOGsH+cdhqCMKp5c03NzLqoQleA0EydZAqDM9kvTTGbIrUgRFFJ1hJPpxIBYhKa/SZPUpEkx&#10;R2sF4LoolmWDMXLkh/YQDRUtkomhK9ZOjFYzCENHRkzfdnSO93sZKLtqt89TsWOFN5gLrM1A5n1w&#10;inFXTWnjjLMraJAyDwQ8ixAhNl7suthLVfsudSOqeym3qrqzqEzE8h1mr0zEVZZvuBWba3AOzA29&#10;xOXxM4MbVGU6mcYsxEUdGKZLw+DI6egsaGjUN8+Sor7munhCI7ElQT3ew2Nl+enUsKo3ocLZcY/y&#10;+IKvevdS8m01CaT9WBYxN+N0mqP7abbbx8U2uhYL6cLnurrVLQpzi6Qg7IK8UM3nWf5IcnJqL1vu&#10;6i6FFvdDEN2IPR7hiuKr2h/ERwFTLOe7u2AupN8Fdyn9BNdKDamo1HWDbatuddtWwt0Srs0ju/JS&#10;jw8HHf0HuvqLUyRcjdF9i7UivKUT8ZGNmhsgQz0SrAfjcsGBCl0cqFpaNRFcmkT/J270WXupwJTq&#10;pNi3Gwk+xVT0TJ9XUo+lus4Sm3fjnb5t3ybvVturbQ/btJ68ch10C/uUyn1b8/SZHgZvG1B0CI04&#10;aHIDNCQfO4jFdCM/mfHQJn7UXfYMUrCaqdzF5YlA1m1pLxkB3VV1/bU5W6pmyhqVT1F1TMLCHghi&#10;QD+t7jDL7xZvOs2tfqjGeqGi6LcerOAlTypA29UTlalH5OuyXUqR/5dO8v6vpP/ejDORfMqU8pie&#10;Hs5wj8Tkda9lPYvrh+DhDJ9Mnuju/+BR590YxES4j3f+cyrzUfT/BYj/LzL9A31gfFhR6V9M7bg7&#10;psK78mihV7m67Dxi3AWWKLSEVPyvFt7/5zSIyo8J/ozPXIx005MveCCah3D/fSundTVaPPbhyC62&#10;7PEjhXbn9Ve0eTRLtPoKn3SZO+OCnHGUsldHpqjqr3WPvldb1ElJq6ujljB38hpGhAeyS5EkmfLS&#10;52HH0DL1PLTArCUhGDSTJGVmnVpcsdM/+/my425kA0C06zAam0PFIZ+RKVk+X8XA+tfzirdcxcy8&#10;Xokb2Qc7lvmFacVK3JlIwM8j3TDpv+B5MyuB1/M294DMi8iuwy5nigOBcNlJUHdDizwSJA7NvoA9&#10;hFQjJ8clXDtbjYyszbaaG+SknggPT2QLpPX4Nk3wDdhx4E01cU75YJgZcOW2emTB/kgHgsN8Lhq8&#10;7IxLOrGvyMlgABhUXQtwWUrRR26ccowQ4rwsZdTWVf2Nr86IyhnFTybUG4OI1bBHCuaeMSzMCPX7&#10;BTbmguy19qL248JIytz578PgJ5d9g4dwau+UmpUYcr8IRIG8C/NRIQjvWNQTyLk70ZFnKQzI1TJw&#10;GgzZu2PGP7AcJx7YdkZTu0bWt3f3xU9NLF3uBEZS6OyCIvnRi7i0JxlJivpoImL2PoKqGJBoE6Mw&#10;XNNBFphqZ5mq/kuYkRfFc8sA16Zap7D5R24z5RO6LuCikGL/rl2r1+lXDeBkJKenQ/bVji0cec8F&#10;paCUmK8vCzm41p8ArKJBGO98tJNA54x98p41DBSb1WpV3yMqcGK+/wHZlx3yrhvrdHX2ok6CGc8U&#10;6djhtLJnPotDHNW9AKO/gZdYylwL0hxAOaheC/dMfcrEawepmQd3XxXvE96SP29LHo1X1acjxs3B&#10;D+RpCNBZvOTBApp25ASGW45vxdd/h7Ezrisl5q2IHe1gq2BpdN9DKL9qI9Il947k6ttNOql23y4S&#10;a1t09WbyhxQyD7VmjNzkWx27/yJ7jW+kMAde+yVr6OVBzyCuHTvyBR2ICodvjF3TfL3i5ULzLv6Q&#10;ACCPgA2d5jEG8lVKPPZqPa43DI0yMNr1Xf2o3H5AnLTywTENlPs1TzzWZvI9iI9Bx3ARyCkeu0yc&#10;xoMs1KFSrZ7o30s5+6pYjkqqnQ7SKGsJg8KhUaraet/zPDdft8/t51MpCisVxUfKxD5wkcmn2r2+&#10;gvSyeLKP+5xcgSKI9qSbyT5wEd45EIIisogw+1CHhg4p5FWl+HN1x4Jb7mOzNAaf+HIm36qqny67&#10;ulOzIviP2DY50/lo8ix4EyOX0FA5ndbgPLpDpEtH5Msiaqc6orzKxpABbaZ2ESRiYyvUb1Y/UY53&#10;NElVSZdtqo1Kqmd2zepGbUoMqjEgSLp5G5IxSam6Qg5xc4hevi+PPA3EmVPXzufhwi2FpLQAWkzF&#10;kAFXByHxHmJsF8Ypj46lK8pqz6NF3n2bblK9cG7gW5TTOCQVJxx85gt+uUTkljNf1MF+R17cwLm9&#10;IoAvehj0RQJLx1uheIDMkcsow/F2SO1rxbIz4lcVQLXLA0fVtO5XysQP2tB3RnqR1tPSr3fYWzU0&#10;Yjbj4Timw135Ege78qn+IF7S3CMqLAFWlfFK6nCfqCkmS1VZIE+rS9Vh2hD4RqtsaXuebavA9viq&#10;m/9xiNQgdApnOX0dbI8fAtg1nOkYV4ebfBDl9gcbi4oJlohD8mKCvtEAFUvly+PmqdglRop30pc8&#10;6yyq1QOt0rzbMt5y7bruqEVOIxJSLHxGSA4JSESuM3uEkcV5HMM3n/sQV/Ix+38PdSihXfPiCeM0&#10;Re8+BTdF8NLz4hml3FXtZtLNWSrvLJUMz3dFncRw3cTAOWyL4t6BC+I4oifGMiN6To9lnFs4xI3e&#10;c4ng+XL4is6AnIW/JSgbKRYc1t/xaCsKNpPK5D2tys9Cvqyap3IiwNMlr2LVxdySAuOKT7AT95AG&#10;FG7rb2g5csQU1XB6C9bMuh2mfBgc1kuBEI0JnEsWioK1jfJ97A2/b8Eh5hQybLBi03+SjSLJLlNb&#10;3IrxJf2fD5ICC9zMFE/oSYm66XTsptx1i7C+a0iaA/vhmM8U5Ot3pSNRYeIL/MCi7ZExvBy4eYsR&#10;tu9ZAlwml+pEC/J7dd2K4uVp/msrQ7eT3omXlg/MD2my8wqeo3s4oMcdEo7iDnPv27OXg4eLHZcA&#10;PT40QGMCIea+7FAV30dxZlghhEsK9lLypFVhMGTKYjORNXCbVq0EfZNueU1Jne+gnIjIb7qNjJj9&#10;JfIeTf4Yzu58BgMO6HOf5b9UF4iDtcw8KxUxx6oHvltB/ij5qokLpKjVuJZJ5bOsLqpW/Tb1QxTJ&#10;llxz5616Zdt6MqlOSWpE3YRKMQOHaiMXRqJkHP+g7PDB6ftiPnKIvZBBp/jdKwR8B9v0OcunV3or&#10;ff+uE6Zt1RspvVSt6Vy8lGspw5qHEwrLG6s7Nf+63Y8pVmRcJ+uVQPc8pqBI1dpQkhd1X/RqWyWY&#10;wTHu2DuvnPkQZzrl8QoSqc7gidMycVSL86qcqJVniSbeyZKu3J/vi6/FSkiui7ZqOmxI9SeY/FzI&#10;LA/QE0vAysN0JOuRNqmbeJYg9v3qfDRADuFwA5s47B+e7IezeGutad4UwAyTNKlLZBEOtTk1byZv&#10;dsDYFt0fVfnp8qVudvR3yOpmIaUjJcozNG6G1HlXXlDy1NLMehaQV/quT69P2UzBy4gPnPnof2Zy&#10;YNUe7LmEglInopwV5U8ky5NChIWnVmC2VzWsl3sYQ7ar10dZhMvPvykbqhBvl+S1vWKmi8pjCd+S&#10;FUYd2ow5kxWD8eL1yQYtvuZLGaHAOQkZzxyOIcIZHJvGK5SUmh7JOB/YEw8WFq+JLN4lJ1nJ8GIN&#10;WZFAt/u6WO9O0NoT5qpUm/W5rPBvvs+vjol4CGS+lRKrrJkFUn0V88h48JCFXBeHjkQ+HWjwgnDh&#10;gdOn8YhccsI01fpJwG08ErebMJtEuAtU8edZiBdq819klTRpNpE3jzyZnsXaUu8pzbfqSQhuZiC0&#10;i1bZVAK7LjPuJN3SZx6WLKtuLjLjnOiStwg/uERx3bc7mAjG0caQWhAxI413W92IM0HeAqLwLvhk&#10;nZerKXixWs2VNGfySyn84ZcHVBVvcnp1uZhgoUZ4ZFxIW8xHLow5/GXEgyNfj6N9RyIfvktkD4nK&#10;VVQsbBXpQmEqo5ZA8lH69WQ5LdVzwJQSqc71T0xXEb+URpLaVvaYjeBHs0zwb5nGL2lR8UWakNge&#10;QLZVTmPtJilPJhM5qDn0HfZxiPDO5KECVAoTwoFSAFGnxBwZkb1IYeuMl+zpRe8FbNEsm9msSHPZ&#10;VzfKzSRt7+54YAzqPagHiXkZv/Fw10w42bwzRziDsnWIC/5wcUOEiGP8850qu5hKiJw80Wgyi6YX&#10;tCxuQEc/Vf7ALCOGHHCl6/JFzF9LqKh/NU3OhJEghLsS4N54nnmje3VbPXDuJLULGp06DjLuIFyx&#10;I5Ov2Ac/32d/mk31fuS7q1ngo6oWJ/CR1Cko/wRzs6vdnSRdG7dVFX0cnZHJiZp4tM5WFTTerfEc&#10;kPa52+Ox4+04N0PxdTZzIBodIkRFAXydYxyCIoSvRCDOkBQ4LxnCROa8kAAUEqMgqWo2MvokI26S&#10;lA9HgJGwnCDnFnWh3K6298yhEM/blZ+IW50zNrdKobjokDtpryWgWHKbNCwogFOHYHAkhxCFY7ho&#10;vsU4Ao31IXHxvOzqFgmXQwqyrl9+uaZ1R3bUlVZjo/z+wqq+4toTCwXtg5jmk6Yh5dtUn5Ib3EwL&#10;UcQqHGn3Z7B3XKJg/JV33YKh+Ns3+A9n7PDwBYKJa6MBIci+1vBNARke4cnXEOCROwmgg+7QjVW5&#10;f2dJGLHtxpa5BhDP9XMlbZlVcc8q7bxRWddd1VvgidmEC8aDm4P/EYUn130SIRULiKeXra/Kf8+X&#10;RZokEaFbZjPczyp8MRhfSxtxl3UoUwotL+rnm7e67nkPEVZbTyiDHnk3sb1/7useHn9kECMLjkbC&#10;c/TB5WAD+1gOMCDsmMRYfvO111oSA7ZURNQ1JH+ysazWug/d/Om6uUoqDSqoNbrIOpyZNnnyigjm&#10;RZJ4vlbDR72iWv9ARly+3h3lgGscRs7tqX+0980vvlKtZW2IuyeUs049hCI20Sg6wv+mppvPjdez&#10;M5698OlR9EiwzvoH6U6s38H4nfY0RcyyYc7TvQyB/uElXuj/SDE8kTnOfia4zM4grpflV4tqc/ZJ&#10;xQ+XrFwsQXEH/NEibknXlZ0ygtS0Ug1r3yQ9KhOFhyliOr+0iiIUx55SHm9ximUh7anZC7Wm59t6&#10;efaRFVKxqJgj9rA7UIQ9Oo+dbUPeqoHyRzPVAvGBOz5Mi6B4pAUzBVFhHIgigXOiJBBX4VZc84lH&#10;vpU4zPNEJcaUstNWKua0rfubGq3u9I7JTb7ZhuwlGs/C55AJvNEpZ8q20vdEw526Z5KHatVU6VJh&#10;onuA7mB72iPp4ps33NE02IySkxWTlsBavZ9tveUNZ9Y2BnYzTraQ8Xlfz8V4MGKsg46tQ3jTHicM&#10;4sr/fMXXouGcSAzWNrrdWaalKTdFv+VDLjubhJD0t5pC6ZmSfkd5xswuaUTb4OLs7p3Xhu7FeH5t&#10;Qi2PdhKS7Xv7ruPp6byQh/v+JH9EuesmFxft/ksYiDC+Bte8m4n8GvUJo3+M1grObouOVFsKZ/Bt&#10;Rrmmm5TjeolBjgrXtr17BNa0fYNp8y3a1v3glorf8upE90k93aHFHMg9oCNmj9g++OW/rwbrm2qz&#10;39nAYqBE/QT0hqzX/oV3EGAM9hbVZKKqyhqszXfWCTkpq53MdfKFcWUxR174crdwDxL6dy0LwNOS&#10;8kLQlC8GOf0jsq1iF9cObMNhHNhn3nUG16LlnheJEDmkohbffOOzaIW8veXLfNqUSnXuk+er0nIJ&#10;/42/baBeHqJizu9qXjtYTS9YXBeXbEna1jp1HHi340w+MlawxgcGoyNhnvLOp+zixAwT3NeVuBmX&#10;2I7GFeC2G/lL9TGxEkmZeFG9Om0my7msjbjphSrsjsS2QH3riDEO97zRt2qL+uLR32BRWuRaGbmv&#10;p78xZ9OcDEQGxiY/H+Rl5+D2P3zjSvBeVTPzbf2BYFQNaSPQSyCnURePYkpBuJMaTRT0Ollwqt3e&#10;peruXtUUvMWibpjwRkRd/UQK1j3k7aKVDoOBH2gwsuIvCn59LrIPO45BsPApGhlrcfieVE35lY4l&#10;dZbumhfflF3LDFmZ6qoBxtw5hSWRuOq3rJSRMGm3at9lNU6rNv1yVn5KxbuyMlm17VIpKtXMw4Gy&#10;PT5ewK2zkdnMd0ZdWJhx1j2CS0g8iN2mYuKxPPHmo7yrqu6r7VJtn5qXQPz6/5FO5DrSL+zhXRoE&#10;xCtUiDT74qJPF+rmeVK3xP287/YzJuj7u2kDwcugx3Vmjo8dwTMecYxLcCAPMblkPkeqG5X+JpUv&#10;DVMSZPopH86MGpD2NC3AtIbxK7VcfAkgaFKrOFYYWAiEoPYU/nY1FdJdSrf1HZNDpFYeTs6wVUYe&#10;MsH4EV/ZAYdx9D5fyeV9phpYPal9pIXE1OO3VOI61d5vhSHh2mhLsKqr6HyowLgUs7GpeiPmxTQx&#10;K0F3VHOXI1/xUEda6vDib/FcKxiJFyVENrIGLgfymc8zy7GPi0r/RU39172fRwkaHiqU73UTH/xk&#10;Co35wlCVBHSp28xYsEk1QyImswBSoIKp1uJvKw6L8na1KFi1gY6D7mNpBJmHvErWqbRQKxaVtZrl&#10;IJ5IQGaMbeBw9M1HvCTjAlzg8XRQYmG8XdICtd81sgAQ4Rg4lhFSP2Oj8m1e3cf2eidtoXu+8JGu&#10;/HUHUTGXPVZfeLkJeFfHQrmhtGRknVBSmQ+ZEPnoygkN/GaODzyb8onSB/Dm2lwHYaCqoTbvftyJ&#10;HwuUM3LcPj+0j+rHES+CwqCXwslKSCv1hxHv1SPrHunuDXOuJCzk9Xyijo9Yv+l7f+P5wAyTGvaY&#10;G2EdZoyPAmQaPOJoORHidH5sGjYG99Y9A/ExQROKf3UrV2l72V9g3kkcmIko1dyUJx6dVXulu1YV&#10;HXsxf7fiM0ltp8B9vdpueVFMSqafStDavqPncjZ27kdCVMwVkuAt/t5zPCInD/mJsjRKIZZZOEBJ&#10;TvwupOEWbZ/8Fnvfl4DqdUZUPb+XZ3uUJPLNx5x1A8agpKSq7/r7Cwm3SdbMnThv0zS151Pan2DG&#10;RN8ECnUY/trnEAfXgUa2m+bdFqAf46ONhdtKmgFWEWA4rxkMfDtt++de1ZNb1QB8bx4kTK0E3EJR&#10;958zp7pP3c5e3eI0V7/ngrVWdP92cvF56wVtghd3qHa8OqbCjso5spvJfkP4I28D5xUDXTOpm/BZ&#10;zM+DXWQUzjHxtJNlh6wyOK/sls0MFov7YoU5JbGgb9nrnkJ9zXS+WLDisZC+cY8CWZdaP5FNOzya&#10;oKDVYdxI0JFxMXbgzdwdzn+4EIDTcsO5KllRN3xFpJyUNSsvYfDJTOHzGL004eKCxL3AylnZfG1u&#10;PYii671EXMLd3yMqW38Oqa4YoaCffHrKujz16TOdzmcWP/KMFXBWmuqyeGZP7khA5o0Asct451N7&#10;SKmoatLhHFh/lR0rHTH9fkn/zbCHIJiJ7rxd3bSTilW/eX2spXUUxIsJ1wnFagLqnt0KX95Jbev7&#10;Xsrbnpnqn38S4LluSkSUslViVocfKuMPjAfBd4b8TMImMRHPVdGWqZwUkz5ewBxIPLXFvF49eg2h&#10;Tb6ThUrUu5DtpMsyr+4kLpXzcKk8xPtirCeUl1lRBYV/v5VvZrJGKNa7PWsIWTDGDcqufHZw5/RZ&#10;CG4pxSAlSBdIirxYypa+kxBkyCURpK1+RacejDpuItWNJdNqEBWXyN0bS030LImlszevmyFj0q/z&#10;66+Km1iarKums9IveUu84UJE/Ry1Cpnijyt8jojMkbqNPMawZcuLaTo49brcrVL5pUyTb5lvsX3b&#10;O9U/uvMbGk5qpv4M0aVuJf3Hq4UKdu8XfbwECGLde7kH2O5/l7L0+hXSM9NGnGdOREpdRZ4rp2GH&#10;4mQ82jfyEw0+xFMoXppTJS2LfVPN6/flTCUgvs06gsJqU6ft3cXzqo/1vcpPZfOSitvtiuVVXCR1&#10;fRNvFerk7v4Glu+BvUbJs7ok3fx62vcnRm0ppKu98IKZI7NWTAanmc9whyN8s4jP5EP1Zm5YJTv/&#10;a/2+LvlOrhoeM05rKlE954WptgZt31ikr6z3MfFnAC0f7WI+DHayaecMYVpJ2VhkFvVlP+9X0uVY&#10;WTsUCmlLxjPWumDucB9oLAgoOJewiGe0ypKW7qVUN6e/ogUXu2rrDTo9ddavS/2iPdeNtH4v1aqv&#10;qptH6cuF2EtSlaupehliOeAfCSlXvVVvSDfMFex5+qH1HLQKDJtlXyEHB25Hl71Dxt1sUl7L5tvD&#10;p6IpvqamrJclhpYRD2FR23Le92niqTJC7KmYPKmUBGqv7tH8i1DfqL8G0tVtcGw69XfukfPzeddO&#10;1aFuu58ZoIAXV0+MUKtDfEZmD4xnn+Gq2RbjZ+JOXrpXtVTtT9F0Vduu57sY9cbOUNfAK+z0z8/1&#10;XYEWF+dFJa1yXi3UblYXuym2PKuCraTB3Q5JOCTvpwv0ovMjfZieFwvs245VPenbQ6qZajoHe1yH&#10;YG7IgQ/Z7asiJLU5k2TLR3+SVv18ZjhQldMUkLsPDGqP/fkWuMV6wRvu3a9JaoKPoakpugfw+wUr&#10;lMjHvKuWugwkSovF7QNtpxB/ZrFGMcZAsGxaNfrjly8zjWwHz8OfQ2b9rPmleC2uxbR9WUjlq9p+&#10;xennwq6YkKolywN1n1PHfd+bclPN+OIxPH3eiG3sAms848tnEk/b9KZTqcabxf3DeU+br4q6qs9l&#10;I8KZV2mMzaJyTCPjR0TKwbgAv75OzApgyZCi+vbSvzHijTJcyVgp+0Uv1qWpVadYluaXiVS9DIVZ&#10;2Uh5o3hUo6W8mX7jDNat1aBFQ6i3ajcpKRb/CLWiq/ft49QW+VqdgPVOdXO388cGoQPUI8bDQQ42&#10;GIDzODXgRSpeF6epn9GfmHRpycoYAEnnRg1QuxErZFp31s3ms8pjUvesRGLr0WNw5k5Ut5eSL/hn&#10;bTARnzDUL5Z1+pvHhGRIZ0vrCHEuZBqc5tlH/c00SiWVfDNT9242aonmb0W9W96179IUWUyKzZwl&#10;hC6/qaGZqx/M55Z5XJkx7vpEf1iusOHNGByTCRDWZrBXU3QlXovuN7IvNqwJq526+iPiR0wOZ4TV&#10;0XcYNkaKZ0wTJ8tY4/J8L05UL6XS3J7DW6HktGO1ro4bKaivLLJCx1rS4mHkvksPIG9G4b0+vf+i&#10;w52y3Na3i65NX1RkoF635y+9tIonH0i8EdLQKmYsH3HBariDabgOxqUPN3uhN9L9deGl4GSsKh95&#10;wQDZfGJp0S6LrYdyhLhEdK7rLYuqiRX6pAoC06hCibVq5b3kx0sgtaeP5/V2K7NLjShG47S4J/vm&#10;xZpcPYqB8QOLHA558AFfdpYVZKT6amO+atKyaJtnZhYueZ9qS/XzOLc4Kqb99C4mQjVlWt9W7iOr&#10;O48Qwzi8d2/gfoqNog0dKu7r2191TRauBYUFNBjhGNAk5Q9LY+Ktf+ZWZA/7mPGom80+NXu1Pbbp&#10;07wuVp3adrWDqjOQ6ies8K+mU902S7NmVy4ZYuY1QVfcCOBwEob0JltKTjG5QLwTj9vMMz2Kun34&#10;HL3W4CrkHMbDY7gQGRtD+RS2ReL6K7WMgUs2NX7nl82jmpFf1BABpiehSJjpGNT1RS0tOKuqvtnw&#10;8QhdUsawo4J19XxUH1loz1lgeUYxjx3DSIUkKnKjjuvDfBxckVpZuw/0A+I/kL0y24a7kUF7Ky9s&#10;Q/FabNLnIrXlpdygbXpTf7JXp732qIREY35dt98Z5mfsCL4HzEM8HoJjBsdZcUrlhxPAWYpPPjf/&#10;lxex87jhBhnFVDpiHPL1IzL8mXUsjl9mm82q4mVIEbplUp1MPtGloOusH2qOBrF6ZrhEJmGZmpMT&#10;NR1U3MVK3OeBN0AWuuIxvvWJAS5Hf/9r23duhFZtey7Zl9hPLxn3jM6E9bCOI+MDwzqyBcfDDs5t&#10;VJ/NJB9F9Y5mIRiPiq/SpImPnQwNvtqX0161TLFwOpXKkSLZuKvMiItZB3CEOLeUIvDvzqUpb04T&#10;j2edOTpFdDulD+Flvd/sJS3uAZk7+waPI9mpHXCb8ZeYer2UmEtYyHz7nE6WSV0KNLQwpSuAWrml&#10;3eSzF0iI/lbyjCfTN0ZviEk/ihW/p8g5YoKEnPcqkouelfX9RJzVs2LF92CcNZCqtQwOI47fEcNB&#10;DprDcxDgVoZS3AUrmyPmRTO9eJzJ6EsNnyy2kIM6VkfbF5v2juxUq3cxzhM53p7JEi5q39w9E7HX&#10;nzPMFS9lBz3rpx7FDE7Mk/4eaM4yHtwd6Oh0ZBvGRYhY9LY98UfV1PNQBSrCMrnpGFurt5/nYnTX&#10;FI86veShPsCHIFELgu/MtA4hyj5zCzTQKWsHzsdF7KA1g63SLUeVE3y9z+cm32Iy35/EYjX5UxfE&#10;sGj5Um36X9zVvJRHKvYSCa+1vJ5LkddqniTnewkWI22rd+uVmHAAWyCsPzIhNu9jpXSvG8hyfPVD&#10;m2Tc/jwPSRn4ipSDceNql8jcHyjkRYxjYTVq8AUxLJabjXpC5XK+2ZXvmOQ/PwEoFrrQlcoom6ta&#10;5sxqWV7FB+cDa/XwPMRWo06wDIy9WtM+ZB1pac/NuzRL3958/oC4GPcjHDH+AWOc+e+gcVGwBes6&#10;WXtqmiytXnLyqlxcXiovYqToJy9P9dvPcCjG24e+23PTL8UVb830dPExB6TmU68yEbyDuIjcWPbt&#10;4kF9TXpOATvrMq9YQnVgiKrFM0kxHuzl3ehgPxy5gyyrF6HzNUsLCUE+EqVOhPpuF2UvzlDjq+e7&#10;Kk2rLT10kceCzq7PmnotMZdqjLVfZc/ebf20XmH8UZGR6Dfp/POqXvT1eX3TP7bdCkMFHiQie6HN&#10;8uPR5GduOThAMCyyjxmHa8zatPOnYtR3Q2SU+X1dvM6xA8T5ZIOhol5lUXwRg+2bBAWDsrneimuM&#10;b54kw7jtMPiGdVkrImtD9YLaB12YD2pFPjfxMAVelOKONn+9qVw5R0Y/OA8nvg8Bp8VnBBMpdxNU&#10;1ufX6qYJErOuFoj3NlQNLQhKR7d851PHfn9WGTLfwbnVCMxvHxH5drEQj8+ysRAhFYOAf3xWnXiA&#10;8TxaK6w3an2QFVdOZ2dg1PthFzJiouWUHmK9RpH67ue6vk/9RHej0+lEiPWpLBip8VXazC5aHsyq&#10;Tp+op7yskowFi4r0SoDuAdn4JnlkgpEvVdmC5dXxhO3HWjL+UrbFmwxMMZTSE8nFfBVz+OEol64E&#10;396JgVmd3/IV1TUqXbTjQRuPw/mJ8UIt36reFzw1q6uZGtuGL4mWezLE9zIAnOnMYjyafL6gM/Au&#10;nMUxTYFUT08v41wlIKOeBCYWc/1hyWOHA6+DK3McbhPJN9tt8WfD2wPFN10rb4kGttURmtLGwLfr&#10;nrb6Zcn7B9e67XqyYcxf13q1QQSQc8tDovo+jBUYZ1KTOMeUrevJBMeil2kj0wV1mJRx2j0lzMKb&#10;occHbr2HpXBCsB98f2U56VJ6nHcddUH8gr5YqmTcpodO8h98i+2qXqFuihPneCYBh3Fd11/1U9lQ&#10;cfAwhQFO5rsZb/Ft03Hr3Lf16plSe7iY/9TyQoUZIuXJt5U/hj6SeWZ3OMcDxrXNNuJEjgmvJmEe&#10;6lQ7YpSdPLmwapGpwmyCiTpbKpr8vqPaIYalZR5t1pcbK5Y76XIp9XhqYpTRKXxp/o4uknJ5Wr+r&#10;orTbxUN98Tenwh9eZDuszsy4GQ2GM694QPjAtTHfs877dchZa5HOEo6zKk8QFv173i6ZMkNIWt4r&#10;9w3LzopzFUt6pxbQvoInwgHixnxxrixK3cTC2Ums39EyffYi4bQ6OzFEV2r7KSOOUI905AzOzXYz&#10;k4WF3GBb1U+vLBzvwU+xlOh2f5nQCE2ZH1HU03c6eL3xbjqDxdtMvIoFS2JKfQoGhbJGF1Enp89F&#10;n+sJra+Yvnvs6/ln4IFx+PHEqdlBVDKL3g9eOPAUgRwCU8ZydcrBfgP4zPUQ9/KZSt4l2IZK/CsQ&#10;7Y/u+xT4sSd93rIpWpZ49QNxWbFQjEXM/28+R0FguOe79luVx+9TJngpkbUHbLn6qTlMwza7htR0&#10;xL0ZB7uS1UgRDPw3MlooOuY3qSFu6DsP1mtZPNbKRdx2tuUWxkRPOlXoJ4kDlhiMy4xs74a199TE&#10;V9ML1luhP5JnVSpI+tIlL2Ad3Xvbaw2MB6jmNDvsdKC4Vr7YMvxJMiZvXQdhXZRM0CFRv7t+5Ssk&#10;SrOtWDIFKs42L2a8qbEeuTgtLwSbyx2uHoSouqfGHd6plOfdxYWkjR9DR3D+mYcAVBD3NZXqbaqv&#10;pMfNCzsoH0S4zDTk9Jtf8MkXuQmXBymqZs7yGVbqTpTx7s1jrMx8dYIlpkJQEysWXEthHElW/4Gn&#10;RcF1HNop07lYkD+e4taL+dyLhKvDFmkOMp55G5mCDvyZ3GmTiCMiYpVvSND4SkwmNYyfuQx4SUIM&#10;AdWyTMXK04Cbr+p2tvDdMrZitutbwojJaD2PaPFm+B9b1fEJZvt9/9x2Jy+WbUuK+gHSmLGodOTj&#10;wDVOchIio0YnA94UDBvy9EtF9pUFMHRdnKh+Xs0QGV1Lz8V0l15TWhXt2ROTibCEWQ1LPX0mhULD&#10;o/O8MjMzJQbAccrM+dLNhAGn87f+nFeD4UQlql119cK8hGPE5TscR+KSVAPYXYkDdR283q4gxlb5&#10;Dtu64Wzqb/QgJ2og1AZ9a6vv+b3P0JnPal09WZu6F4pD3HoPodDDWrF+VCW9kPaRmAhjz1oDLKah&#10;FwWLyJTLLOMDRQ7MPgfyYM6BTowb8DzMi8rwFElFLFtWHnsAqYqbpXTAfb1+yrftiqqFY49TROb4&#10;YsrtHU+5xDdtqDjfohFdR8nFZPtYpv7zVPlRa8TC2mp6JStlsT+99gxKq8PMuqUjM569zHfYpjCn&#10;c5cWjnyi7Zmb/GhF/959/nc1E1Ez7opyp8qJrknn4p/1uxGVW7F8t6236l8EswacZ7PYXkzmW7Wy&#10;AyTiNkhZdFcHpbn2bPIQlWBvZFf7MQcmGJAtTo+NzqZD9ZgqGAFy316WX59UqBL4W0ZSmHooWYKU&#10;mt9HqHk1X8Q8Ms88M6+JIU7YHuqpuLZdy9Dyad33fbeSZKvQlMoOyJFMd/oHdZi5hJfMv73sa+R+&#10;mogFGTi8g65oCEy/ZEnjQ1eul3fJx1M2daXE6Chym7KXio2Um9+odfMppnmRM1gXbVfvPmaWIemX&#10;ibT4+cVchSrTjDlUfGxdaatknXZUTnb+HyjzTf6YXMPMNxU/66UXhfr2T8W94pGRov4r+ZCWcsMj&#10;DSK0i4o1pRFxIY98y1PmF5zTfEgKaPIDdoF9t727be+z3dL64Rbs959/ZyRiLcap+5u95ETwqCjN&#10;uAlotZnzvA+XRxsp87viRXkGv7BnPdlILANGKBo0YuUX3mQovUwQ8a9XykrYAsuB8UFKGOIPyEVS&#10;IMBt0GWgS7q/3bQ3f3zpyTYm3G6zZnKqJzzygdTD7IkB73wIkqeIIk+vBZhLyMQ7QZSBvVnFxCUz&#10;SkKlsSkkBwo2i4ohS5KSknXekzFXS0aEYFY7GLd0R8fHHtKIQlt2uurlr5jI1Y6VBxh6k3VB8a6v&#10;XwLxYM8Et9CQCUMuBpZl8ZO1KUGsUl/E3NcqprmbzqQ5Hmggq/SV+WXwTcUQAZt4DikP1g9gow0B&#10;u/fUMsyTFjNcxnnb9w+1n216ugekM52qWYk+JyyK1yPOfcrRJBbUAEZDIGVOrrmuypj9iuqJl93K&#10;6oIGY8+EZKo0T1UlR/QpMD6UR7U8CAnzbqXA80ucQfdMjHMWTj1GtFCT+Stv8WN/+oM4igatqDxI&#10;ygd7HJbh0W5vPsRLeWCO0kYwZBAOl5vV5pV2EdbXvAZUlOrHF5vJLSCoaqpU6OdJQ6LKc4MJ3Gbe&#10;ghKcu1+RSazfSlQQ9DnzGSkpJRAFyySwal1MYHzg1hAfTqBYMoEyb649SUR5rbZqBnVBbv7bSkWA&#10;/VJ7jR1JjqJelN+46+uVQjxJPVbVnNQt4Wnyxp6usviVSwwi5kMu+i2PNt/q0z/48tLcDetks87v&#10;uho8ijN3JMxx5jacoxu4tV1FQ2+qmnRL619Wtzp7B+ly80SJMgfmoVpjDSruTycqDyx2UHtXTwLI&#10;6ZkxGpeZDVHnu0dy3bdMGbe4MBSk9kfVHQlKLF8assLggRlX0sFk8Esh+6+dF+nOK2TYGvFdolS2&#10;LIG53/B9Gi9yxlIS+3IjhcebBmVau6BmKlvdswXzSbYJZZ5oD8PR5QR5ptak7b0ykFAnJmWg735V&#10;ZLcKXXtVfGSSYt/sNl7xHS5NcsFI/vO+kL3Nt3hQRYwepqhV4DVZ95n2NpafvnkK9rfUyjKUObxj&#10;+ipmbBCisuJbxXAvEshIeIDOkIT2pxWc99Xq7TOPO5VE9V6rKYq2F+z2kvG1EYflzH1m2WfD0fq4&#10;+Y4C4YPQhGB8g8uumVgrMu8BA4U3/7WQ7hDbLwyqG/GJ15byFBWq51ZHxnwOLGeQUYSnpzxuq9Pn&#10;ur1k+I0v76tncd4reU8PgvndNxiHuWA3cz3Q8tXXzLeYUFGplYEZNJ/ctKGKRTfvvhYti+kz6Faq&#10;y0iOm09N8f6nPHlnUj20WFkimku+C4BykRCtZLYIfy8MQ1uvftzdHQXiTNmoVamo+eetXEVvVYzl&#10;yfS9gXHtcXOIt8jRKgIOzHeyDREHWN579TTxXa6buYKjwW+lVEIaqlUqls5s8eKyxbN9Yi6/iZpp&#10;vMWbn+vfDciLJD2LWx5ZuBC8U9YYJEfeUpq1JwirzJUP9rh5Hj1i56U9ME+fQBgTy3n267JvBd26&#10;i6pmxTeqT+LDBdunZfnCilSyFRVSVDOBeJjOAokbNT5SfyHs6U4VU1ugvJUtjmuubGAoYnCdL5h8&#10;IcA3q7ZoZy+qnJlrmDXH7LIXPzFmIUeEhTI9NZWE/uRbukPBuloSUXZfafxdOVkiQc3Ti20ai9Mm&#10;upuWD5NqJfUSHcjnalspR+E6Vz9YYSRA6l/c3nfSN217yzSFbo4iVRRq/VPaqFH+77sadj7+t6P/&#10;7ozXw0LqEM7Dyv8DeRn/f7Q0Ox7Tk13cFR7Tk5rAcZaJUNz+kf7i49Xm/z3KYaABcdI5+P8l/iB4&#10;4VLOwBiKk/A68iCdlM//ckeQl8W39+HK0YcL/imZ8Z8vm9n0pLu0j1MPBo8Jn+kFn9KyO9ILmvb2&#10;mZ5cZB85Dc8QwOQ7PvjIq3GwiO8/R/9TOf/VZMb/8g2HfyHxSY9/xIC/EqKrzz76IxKmIWggjqCF&#10;EJ4U1Cqf/EvIiap+/SU9s2Q2Mj9UhyO+RsZdP3y0cwzwX0xKR1ApxVEBZQoGphdwE2zpcKS1zXhc&#10;0Y6NEA71LyFBTWp/TQ/PzFTsznW4OIT771s5sQLDEPSPDbI7H46u4Tn6DC7v4srgOtBRGBOGcO6c&#10;XJfF7QsmpezHYYcdzI5JSRx1R8WCWzo4BYIRFRcduYlbMjmcklH3WlZ/l6r6bs4LKfNUTVe8uZT7&#10;BfMT9RLa+oLuQUrF7X6z2U2GD4iIQ56MBr/+57NMvmovT3+pClnesl5ljcvcPXQlal7/lNXb8ip/&#10;Wty3k+c23l9iNxzCzW/wxyuO3mcf/8Ygwy+87B63vOOqwR4hv7otGD+HY6x7/oEdqHBsqiYxPUpO&#10;dhyHuIqSeTu+y2Y/OOe7dV/ZvHm0BDDb7/VNnTa795W6fJV6UiqEaiqHkLhJc2GirrC6DOvNegR8&#10;wPOwG8hXhh0EQ1XBwoEQMGtHb1QYMybkQmAaF72Rtjbgf/kdOX0ybqPP0c9A2JHPs9fof7g2Qm16&#10;vaXz7ZH6jDc7ZNDwkY8iPkOtGxFuvByxHCZuK4uzOHEM8RCTgPWZ8O7m9eTyfr/k5d7PXoQT+a6K&#10;6Sz19XPb30jK6eKnDWOSR7x9AHnAFua92cVeRMIUIvEK1fw6k9Jz11TkCUeqYPd1mv9xfgx4bIcz&#10;H8PbMY+/OMlnbPn/g8foHoMHs+a2OZul4gls+TEqY8DZvHN4wan9cDcH/9k3xWW7xmtfbool3i48&#10;Hdg3RVvuVJGn1ZPinnevLEsMKqFPCqZL1IsHVfZ7Ru4l4KTrla1NMGn6Efg499FB8uRcx8vAxbPi&#10;pdNs2Va/mpk3fFavnW9XRXNSoFLIkRg++rE5suGM86OL4+/ICRCH47DzQbf4giLJWDtTn3iOTkbz&#10;UxhlmuE98s45ol0zEhaxlh4pc0xsPCAv4/kkUZQFc5c487nu58POX6tJXU663dftZMOUARGj86lI&#10;Xz4xwNAhjbwa4USL9FGFg2mwDBgD/QMveXhGSS5NLwshdbepvuEV47s37WxWvjTV/gcJ/+vBv49n&#10;+h05xx9b7MLNpoDs5c6c8WMTvSSvyuNfbPk0u3ByO+0gJSBE8ZCXV27ywI6vixSY62h1iZzHfq7a&#10;orztZo+Kpq5eGDmVHO+U96ranv9+Uqe+em6rxfbOY8t+VHJQ4T8A+pH+ejH7OMNKyA9yJ26O0Slt&#10;n2ZfeTTDIDCAj3jAf5zEwY7hJB/Cj03u4y2OeWfC5Tt04A6RsA7xloCn4mTCsyPPnwvB5sSWhL25&#10;DaODlUM5sQ+/pxhF4zx8OVEViJa2qrqeAdG+KTvSfi02akCfeKpd1Ju+LvqyqdtKqnXObGRUgFLc&#10;bSaZsb/Iryn4Nx1flvv4dPln853jC++AIvblNUvh+JpIiFulGI/xMEQeXh9/bDhE4XO8DefH7uEC&#10;mwjhjrkMTZOWMx7Y8diU9waokiPxdC6QFDkuH5my3mbOjklnQ2hpBt2pf7tuZIyV33VBFeJyHVPc&#10;mGHQlarn0/PPj925JJBvtAbNzNeZ6+BIpOXDeAzHQONJdsSt+USHgvXrfO5HaX6tPV/gH458ZDc4&#10;xn24MowH5+BxtAsH7sPGqPMg4yxqZpzWm91mv0STK7g8nPvhdqmHSPKAKLp8+BwVe8a8ATrOeYJt&#10;aVeDW69OZrtNyVQrYp3c+ts4zLSWSp/ftH3bf976OYkS3MSnWs7OPoImwhX8m3yMExjjN+yOyD7l&#10;6/LVrtc4WMLDxUkccI3n4ZFDZEccDWU+hiMfx8PhWkQVAj7qFKp6lWYIpFBibpvzDbCyvelQgOyQ&#10;Dt7Ek9O3FufGo4LwLyYgJb6ZLjMtFZPuiWnmVTEvb9t33leryounql/NZZ0zTR3VbvJEcarfByUB&#10;BfNBch9tvjLs/HAy/PUPuWZx/ewOJEYdTqDsyKfexd3ejw7tchCf6xdbHB2SQ/yHIA4ciEfGJOK8&#10;AOUnHHmhR4gPu8eNoOg43FpSAJwcIg+qLsCetoDpFUZcVEtvvBdF3//iyWIWeIn1kmVIqurhvFr1&#10;rJvSt6fp9N06vPrmJlN8BaeZnJvhkJMPR/jGWfYZz/0Lbp9G2Y4rh0bTlwfv8Xd89sNJdg07tvE0&#10;zuyOH261J5agoN+EEVgXu4I5USOFd6YxKsdBogh1eBOI0DyudRvAr2Q5AsVijS2Me78ywys8bfle&#10;TVivVVbhtLir28fu4kIdn62CI+TppxCDUYOPGfYuO46OB3+zyGKjqGsmNxxdKl/51MUQ2O9FDFft&#10;GSeHLXvkENodXOQ6//MFn47nPkTA8BKNcDfNMiyUIECDlHN11C3SkG5y14d45Oto0N98OJsUKt4R&#10;3EgbERxbptpvhCc9etUTSbU6G1JLb1I8bki9zhszw4v7XgUzr+/ru0GlRN0Tfyx+9gOZ98jC6MwO&#10;XLEBrf39GxyvUile8j3/eLQZEZiy2+fDxqWjf2z655/PORqgcMRZPvcvaNQoIuq/H63HvE0hIYho&#10;EWUSy1dNII90HbvtKzlylEXButv4SbA5LysmUMrUlvktQNW97lHtvede9cynLqt6yUwC1HpKm4uX&#10;9apPbbdlSpsB3+VeD0+gBx3utPmHI7KRHXEIl898xYfs5SOK3d9Iyd7+Ooov/IPdB8fhgo+6M47j&#10;6WHLPoFJPvpG7NCDhF8hniiTzY7JBMr2upowy91yL63uaaPcFruIxJGCpjbPQjJVypWLS1beVh0d&#10;r+wrC5KggvSiLL1uZJUm22qyqNOX3aaq20lfz73GuCeRCHAxRx08AG6mOfg3sAEjsfe5NhpFDy9E&#10;+PC2XNsZvzgcJNyHOHqf/YajdqIc1+CBX47J7jg92imYXboPsgCFqvyNxaV3ajZ3won5gwbRua+a&#10;VAr/Zby9QUqKJacRTm0Vr+i6u+kr3K7OvBXJZK32k3WoePdBsRfnLg5dSS2fSEp9Jz2i2tAvMMJD&#10;xEsPpLiJGbR4cO344zfuskc+HJxGnbMnNEl4xsZFH0bAOWEb0jg6Gf5DkDhqH9vhl7fwNGW/gY5U&#10;iqwHI8zrVyHpA6l3qV0lI+PAtYKGyymj5BlHcVPJNfUguUXqohCEfAHH0xGZy0bXRne9FVXbdmXd&#10;plRWHVWKAb1uJbgt4+kaq9DSwOThQcgh80+67Lz/8FORI8vWHJyzhSvcTAnMbn6DHf4PIs1OHwY3&#10;u3ztH/zYxpPsYa+Bhhl0TTPj+6LqOTKGIVXuacIoWXCTYkDCxWgMl+jneWw+gbSXEMeYVxDALiXR&#10;t5u28wsvNAN80LTaNu2Eo7an73N/7yb5aurj+9/Ge1ThEm5PezsGnH/O8rDz8cNP3Bp0u7WJ5+HK&#10;8PepJNxxxm/ctLMrDh8uDu4Pv+Hgf5znUzsiIitIZQk5+hRI07NR7j0JHBnnWQKrEog8qzsnxw9p&#10;11E3RcT+AxZ2Jd77iOVbqVaT19+MN98uXRcrqlKZtiUz7xjJU9kK+XnJ239JdWzo16PzRvk+wE76&#10;wYv/zhLJx8HXj6QDV1y059jvcYhQKfzH2x3BUezD7sjfp+GXf3kbPbNv+HgUAToAHh8gUTBw3xo2&#10;dmWxXlsZ+Co/dY2fVCC6WT4yV0apnhRpqdNoQFkQwH1GILcBWFVf/G6AbBQFrgVredFO4h0CNQ9l&#10;6vq+b76605M269lJvUPIaWTUbIK50P4I+Idf3uJMDkANT0mKTwYM4pBPskoZdh/+HA4uhxj+3rg/&#10;xxc7H8KVD9krU/OSEZdGARehI9iNkXK9tx0h60R6OO4lXuLhTBpIh4bpu5JZLjIWTtXAHvE64boi&#10;+HJsk7rs1AkqulmSUYhPsa+fOkYewQMJ/6aWNQa01JhWzBifrHY/za6+C/YBajNvLgbn+Dty/vjT&#10;lvXJcI6ox3jEEeDZwZaPH1yxi2DZFZvP+B1cPvNfaUUcrqGBtoiOCA8RgSw6QGTcud9tpFTG2/OR&#10;/1vRfC7vUQhxxWW20j8EmhhldU+qWVG+YOGX3XcVTRsFUBV8IVb1wLHpTt1HJ0ib/jVj1zztZeSw&#10;UN+zOeH9e5U9Yv4RfP9ic1yCUY278ByvZMcAOgE4EdzyRYePMeXN5PPRe7hwtPvgqRM2MzCejj8T&#10;dRTMoRndwRfBgF24x0TZq90M4Bgcd0ziVzy+9/XbTd3O0l7Rdr/slq17OzLik0xKtXm5qFxmb+pJ&#10;fiVBzpq8WpF4IVIBrIKUF6u9RBIMOVKv3hdVtfW7X7x+t7dKU99K8W7S42xmcY/V1IYMaccxrMB8&#10;gjHiLo79jpS3zvjrVJcHKyV27Dng8Hn422UfuzmNQ5xq7yveZb/45QO3IyiCOlQ4nR53Nf0Wj7Zq&#10;s8cyFnaNYYdFs4I+4OSp3HTF10nJkzQCSIMIatR1md5VLqk6B+Wlv1DALbwP1tUTv7PGOhH61U25&#10;ZGav46eUGRfmI/KTiWewi3hAE3YLYw3q/yrqCa/pDL39yA17GU6BZ7Tuh0wrdQ+B64/khzbxOSHd&#10;aH4MP9Lol8nO2A4HZ8/H2A9eDuDfa375ZtDfTfPLspwUZ+QbGTfgJuHGl1SMB61gVh+K5Lt2zdnF&#10;y1mazpYMqvBa1yQaSVF3Iru+T6tvXVN+TZF0I2WSUv9195WVURWobC9mL6cs+hAJYMYjzJz7k4k8&#10;/DXgUIQypfLKQn4gWBKc9BP0iz5m/sXjBmU6n+dfHCT2P9jhsfN1bYdLH/3ieNhlhI8dHAenH3YY&#10;cGuUs0+Tl1RsGQiPPAk1ifomxbvunsugC7NWMhjRAGvRdquzVC4dmOu8j8Lbieon8bk4EJTtMf/t&#10;ivGuSVH2K5bB9Qv0DLWkYtKkppEts3xHkREvz6Upb6PNtBFWdrOQA7rS4Omfe1dwbhgGsgbJ4CK4&#10;zmj+5UPu74x7C3qW8Izb4GAf/+wYrw2xcQwf/w474hz+7OQjctMzqJTrRjVcWpwuppAIOUKuJ9WG&#10;ZzM8nSkqv5ika9pQ0wAs4WRpEIURJZkzMrgl5HWt5iAt+QyO0mtPrMDdx+drA115y8LtRZpczfuW&#10;e7BnLNpOV4hPqslOqcZDX6/q5uecOYQHbB5lppORyHF2hbLgd2xtD1s0lnKOPj6Jjg+R6JwDIfPO&#10;dHR6dNV3jx76sR0Og98T1S1/cHRQKNfSJboEqlKh9X75p84Z85C9or0gCNGXkrUcciISAtFpETRM&#10;K1P5SP/ovh2aZb1E5xbV16KY1QVLiaJGdurJ916H22OxnbqnFWt2+b0j3VuzMuAqbSf1yutxsvTC&#10;6rRfPNS9H3SSei6a+vrlMGgL9kue5vDl26zC83Z0GJW3sYhwoVJM+UKcZGDzf3CNpzrGYfwNCdnN&#10;KUF8pkTBO0u36Oq62alqW3ixSdZSCyyFXVTL9WYbxjhnApy8SmHoHM1r4eTIIwaVF7uC2YN9VfPd&#10;1a7qepkZJZ/y0Y27xZpPfGPqeRBrr/slttqFuu4nd9tetqAQxyq0FvE7jI+8o9M7DSXtjZeLspkS&#10;cNskCa1RPGHxScZDs9g/oD4UhXaEgHJP8xjBYcvuvDtc8S+2w2n+240zznVqCpUC4OrI/TZRD4Zc&#10;eHYEqKZrgJRJpqZQTd3660V1piLhbhBSMGEN3gIBMy9V9XOvvuJ7qR6LtMRKkSlYW+yr97JT1pDk&#10;DQO13Nh7SU7uR6F4VUXk+473jjrZlWgQr7ec3lfMmuA117aVwQ9TlHYq+pPvykOo8dxtZnTHgBv0&#10;nOmAIDsO/wF5MM8SrtMffnn7R+7xx3Y4hONwbXBZJLKIC/NPa3Vtziw24C00hbjgFR4WbBcC36lh&#10;WiHXARo8AaAWwH+wMmuiZCTcS14VY11+bYRVsqyYJSE+X9bt6rZkjYVaBk3NSsSFcMQ0hyoJN3J9&#10;JwVTU5CGPtWnrGGJjDO0pUgZUqv92aHIR9CQtyHTPrMj7yDkXCDTwfRFgB9VSr7dp6MzO35w55P8&#10;O9rZYd/wEb0uqYqWjqxSWE/SA04h4CKJcnqui5MAtSh4hEDL6O+/Gu+LaDj5NuZkMymltSWktHcC&#10;q+Dj+9LYJNMslamfZrMTRYr5sapTWb/rROoeUmRALWwh9l7Oh6U53gx4bPQ5gbxP7xvs1pQmvRqf&#10;l/zsjUZJ5DyTU+dbYGYE8u5wnpvU2IVZOG5/PcZhPBl/H53Hp5yFI3Zl+f0lpBvEX5iAMmGJch3T&#10;hsHC+OArAITCFsmYY5wEldIiIUtQ2+zeK+Gt/iXvUCqosDCppGibpWapTuuinH2anWCtW0tRYp5Z&#10;KICrbR2rWpiEblrVFev7xEm95Y1XVIzouUvqzMJYkh0zaVcnCM6oypU3zMKc/dzZkTP6N+EZpcAn&#10;oJFykwB3uIjh6McWft7pd+z+0REJ2PVhl8kVMgScCeHCisEUHmZqjxgj66rkLwz4CT7Vf4wSnvkq&#10;Gtl5NVaHzcXNVh1ydYr43IDuot8oRHUkMXIkHDzDZLajKY4iqVmmQ1G/KxH0BLKNpG+lUdTZsVwz&#10;z/WNRXSMuFR6e9p+nveAj8czrybPZi+fWJEjE6kpkySOeibtAVnOwy+TeRONEu6dj4P7yCMOx25+&#10;9rAjx5a9IyR7DlYo7vMY8WukmSofm+TRy78JNp0ZeeEquAU4U4P0J7an68miVfdjWXz79U1ZXt7x&#10;RG2NCFXF7Up5bu6Rb/LY8FbxjOn+sCXVomLDADfQwp2Pk0uYC5mDK96kZ+kCBD/k3GJuzCFjLQ1z&#10;J91DM7r1okbzn15f1ix76OdJ1DXmMkZuBwh88D9a1ejlF08HCf+4Gw8/OrI7nNkVER+7HS6Iz+e7&#10;xQnEr69uixlWuKwRL84H2Ii7JaWp5nbxMUlIe2ITXUmKm+886pERstx73QXIwSg7/9UuqAKoZf6k&#10;/tXVde0CSfdtsWESlnABd0apvNIPbm1C2q/LgzjLi/Aq/Q+g6yzdszKDadt2nvxMdKxQB+izl5B8&#10;sh8IUPi4rGHkwr3MEj78ht24He/+wS82x+999su7cEjCz8ZxcAGeqvK6lvr1wFWq1rJQfH+xdOh5&#10;Vc7pFtGRUStHx3rDEG65fm6KfuO5nJBaAOPMJge5uyuWTNFn8RMSYtSdsNU5YdE77MHI4wd36qIy&#10;eMJBIKI4LN/xq98yuEEswBDinknKf9su7lnt6kboV+1ovpB3kRgKRgfSGSo9A+4dzI6u+B05x19s&#10;Y0i2gcYrOW2diJR7QZABL9OyeaJHQvgKkAtGo3T03J7yrEfGJYxGx13NoRLkg7ksNmpP8SncsNlZ&#10;bpnAj4DTvVIH6yoe+7eoKLRJegRvNPjh3X+WQXdjKd0t1932BvUdoOp/d5/XRInVCVkEIGt5EcEU&#10;lm+GzWfREyUP/ptyA3pMqBRwid/oyL8j5/Hv4B+7cByHBmgc7iUg3UZBmM8E4UwC7nV8GSLVbVIh&#10;r8BX9lWTdvTJ47PpifFRXeaZ5QZFT3OqeLEnZR6Hyi/W70sPvMitdBulTFKi6+aEibdi4+ncBVKt&#10;0g2tccY6SJgJQJZVwP22Mu4ZS//bm63kWECDsy5Ju8iuaROfxwPvvn9+bucl38Al0yEO/z5ZwmEK&#10;eOJ32OmXD/qNh+xxdBK78UIcs/eAdwj49adJUapXI12MnbxZ7g0uTzhZCbT8qrsrpGIiKwS7nGg9&#10;VYhxFUCTC8cTI7RV8S7DD7C5SNmoqch4O8UtPMzb6DwJaUVoWkkFe5qhDHC6/nVaeJGleCUH5L3c&#10;Bctyee2cli/JsqyyNhcCXroY31q46du++pSHWpQgZJv7H1E0mrGNEHnnvX/ZO34HJ1v+59/osB8b&#10;dIBbVHrRHSalMAGIzaMiIoxEyXksGXdBV8YPiAFUePrRslHzqjJflsx2003C8h2Lko10UaVqM6+f&#10;lP/ixX07Eevd2BbUge97R4upA9jiXrF0UigNIx9osrPTKtxu4c83133u78rdC/Dz9lw5s4j/RYUc&#10;E21RHp49Qi1+R87hlwPFNpwNv9jsykf/lHs2IW3Iv34KM88gAjYrTAGG9uVpErd8RrquBEmVyoYn&#10;B5Jc1YHcwyGo/kDOvvWT5M2W6CASJJkz6VNnv5aW4aJLir+Ni0zW44MVLlVhlRGfojRlWL0Xysg1&#10;5y0B5VRZUW71cz+fr1bTv7nVFAtBVLcPFENxg0oxOPH7q+OHH1s4hpMPpzmQnXgA92iFf+KVSkat&#10;XoF7IH8MHUK6GdnyEDQX2rMzKXAPmqtXme8BOyoD+6pmupyMyGJrjQLg5dIjTbJVJFLiYb25rWuv&#10;6o9B+KZ+I0hLafcTaRKcEnEw36rJ9NpKK68HJWKRJaC2brHH7d29dIyhlzKpFxf35aZ+T0XLl+TJ&#10;8H9Ef9Hh+eDfB8fo8lGH0Te2g2s4IN2GALAterN4YCOQhKt1MyQAd0XNo5nuDNn13cjsL6m7ZDFb&#10;7gFdy7cA90GB1FjGQmLeNnyjTA3GFd8ZEJ0psXKFpuc+ljurEss5qzMP4smDiF59+E66W9rbpjdI&#10;G1tTXrHIS0Pd3esk1soH85b1LdsLQqXH0zabKZH5f0LZStH24XfkzD+28eSAPr4/uvKfYFnAnX81&#10;mUX5bnD0420qP6n1uB/NWhJQnnUlxGtJd7mTBmhkWG12jAEYVKCmQx4u1ontpVx07jFwkjtrrpyo&#10;wLcZrmDdZpK08UgJhFN6TvVtHkF5S/Wc/qKBZmnF7YJup9pIMM5NIyal+0bnHpSxNzHRYpq6bv5l&#10;p+6GAf9nxBcWgIfdAHI+DI5j9+jMvuMvtsPOR6PtXcabxe3icSJLVmIS+udRDo+FMzDCFzH6hiaQ&#10;QXPGW9YbznjCU21DxqUTqnQvoaStlLpfKvdSSGX5nT6Pk1Wis/aJ3uyEVb4oIDULDBr2dRGizS5o&#10;sAU5Svv0836ZhVzwttIjqe8u+D5Yem5lWQr8+/TtQtnUvVL796mdnpw4ZRFjWCMdOTNZpfyDn8iH&#10;fBaHY+cBXB/s1C9fDHdQiJsgl1IVwAzyId2Yg5vbPSNxQg0cmcYT1p6AlO4tU7osS+Z40teUHUnT&#10;qZBoEcZCkOy0adsF35vQXblsI8nZo1op31HI8lOVwZiBmEOr+86tySFJrjR5tJkMYdX9ZjOZIvYC&#10;W8C31X1/MlMXShVG/bYYGfi2nftzlvHtvl/+pp599O2NKv2t6NnHuWgwX0LCYwuUAOrg4W08+Bq/&#10;uKj785+DfbK/DyNlAR9GCtVoCgtR2B5AmNWqscSysP1dSGWcJVUF1Qn3e6SHGUdUsJrnbNoLRwlu&#10;u66e5EujQSosglvyjYFdNMaOWkE7dSLtYNfyDQrGrqQq0OEoGMQ8baZEPJlP3x/PK3T4bTX/ja/3&#10;l7Or7+JfN+tv492WDR/TZuVyJW5wPlCGJ7y9G1RKICR3OIdjxMEvtsMvzrL3eHXcAmf2TEYFbqqc&#10;v/i12zAXRchGkwkgGZNbxJQZaQLWs2qFu7b9Osk2dCVAmzirQobanhYTW3e6yKity5anplfXs6Zl&#10;gFdE9BmmTNswyt9Yu89PHxiqGtbaUNwMr0z5+owqR7qo6gs+hVIWZzNljffolf5q6yrRTtPLy+Rv&#10;LPKIHarckfl/p89jQqWAVKA04jz8js+PnAHp4Bq3vNOB/UDjuNUnD1kh5FIrDChBDOEZEAl8U3R+&#10;rNZ7aEqWjKRWxYI2SZVy2rcWb2e5l4vq3D7WavbciI0iDl01TS8dcnkWCbi4sAiRY0EsmvRyqLgs&#10;12yCUTVnSrOoavA8/ftpkS51R3Fx64m15VLtjxpe9VF5IEqhP38pynW9nGGF8hrbiMLYAQKMYzo0&#10;mnEEqMERobMj/wZHPth55GIXWzYK2cEsHyD5FO2ktqaaFZvlWmY0AIp3vhG5e6/W3eycecc842xL&#10;GlaeGIvQ34jlNwrIDxBk3Unhlu993T+/yw2kBQOFuXQlkgzhlsyl062ATkpqNGX7qLOplnLBMslG&#10;V1pcfxAsL9eMz1KSCPq9lPmjbvp1nqztFMWWURfdokD3q7Z9bH9f3PP5gbMz3rIPFP4JfVAp4+/j&#10;Yfjl7XCWzw++4Q4XcIe8aS8UXphqtdszm0+EBJMDep18OEck2VlW5Y0AmXn0Q31Rf7pdog4mVuGA&#10;TuBV3WGxtf1C1kfLEjCEULpDayGwJXIvX5k4zg0ZcCekW3QrDQFDKdIpUg+2wZFvt8VRDNraSY3X&#10;gm8PuBgU7m57397xPQU1qTd8w6eXEnfHFryNiR/7SLTcgwvSmWlsNAfZzYd/8vtxE9kRztE9SrcR&#10;F32yBtclVLikGyPckse8Hl62Kaqbct/WPMBsqQuWS4n0hIfwAVU+AHCqHxb3l6m9Lww4epcEA29S&#10;PJM5/+gHdcba2h+JVl+o7uRQrxIMBTydHlnexXQ+5eOaF5vH/l2F/MbyuFV9O91Opxe6Np36Cy7b&#10;mBCXTfHTxf30RCpFyWXM/zn9qFKGY/yOnXl/dBrnIx1C6ZdpzL3Ia/4z2OrH9YOFkqr3+3fevgb3&#10;SbUumnnJICBXFMgaRG7DZeMABRqLvvM5sZjOUHVgHe+25tQ+nZW7p5NtuVc0LqVarcG7iqWv+pVH&#10;Qqgni3v15Rd+yiNspbDFyN93Sn2aJVqFUU2Xq3jW0yaXbV3fuM/Dx2/b9v7yhLV8I78ZoTAKY/AE&#10;kyzIRxpNn41QcX605Z0ODjKc2xE7O7JnPvoOkxHIUqdeCEIue0IY6G8pFpiIisAWCKl+VAeQxxPx&#10;YF7aJ8S8mkzqmOkADKt39lRp6rToIiVWxcptpqVcef/6bVtumHAVkRT3Cz5Hvlr1bepXtxgloGhr&#10;Axtl2k7UoVFffzo9vzHc2H6y0qdVqPjHb4u6rycK/LZw4qnu+zlW4cswndkmeH7sQP5A2fUa4k3G&#10;A+AgZPBGxHx2dBobdLgKHfvnnaLSL/JvvIHg5dC79K7f3AsHtIUsbubn8MXtoNWtR6vThGnEyDh4&#10;tTdriyqB6q0/1NG3yJoQKCY7zxYZ5JvUy1L2OU/sdTP3eW12ISddwMpfNLTcmyVZqpq+Paeyh+yl&#10;Mr3ous+XW1SIQBa84nF6cZm+KawS5lu36tfz7CHPICf7g1Ho+hxiPci4xD0A92bX4PTu+JBdcuSz&#10;0Tm6D54ALsqAB12tDTZt5R5Dz0IOFIj4Fpmt0Is8TLHMqyx0mTZSwURvd1UlSUbgiuXrptyUtwIM&#10;SRNILD9OCQeR+aJqZkzGF/lLgvrXfl5vrS3NoLtiEgoNp7DutneV+uw94PL5dK8L7p4PPaX2En+Z&#10;N/dqyTdSOZiiwnxhAecN68Bbwh1YDDTKt2lnHR4w6Z8RDViPwY3z4TD4+DD8YmeSiy2jPaAQA4V+&#10;D9bKWYoFHKQvlWc1W1s+tF2omaIiCxgfpEasV+NM3hvtBEJbP57yHcu+fwf09r52qqpJSq4S3uqK&#10;/Dbx6uX9jUtWpEZCcSDX0ix8UsjKJKjq6vsblYCsD2zsftXOhfmqryayZ7rbNu3TIw/ZqBMq40W7&#10;7abq/i8ez6cnQ3NpwEHBGmVdoD/VXsl4j0eFlnl/OGTEKqCK89iO/tnjQD8Gi4N8nTbyHTJuFT6L&#10;p2V+Vq9+Y0XvUYGrRmiCb3rYlPO5zHHjCskf6Q6wRMjiMFGBnJ9KgQvym45vFRdfWSOD5M7KF8bD&#10;y5POs81FRc9Q7Lq+fzPQ6F4eHZyjXUQUH95cpDEW5oyoPDL/Qbrn8v50Ov/1bTVXmviwKJ7vkBX/&#10;+/SLmkzwlg2eJ9GaGKELyg8ePGSH498yYoGUPMDLp5nsigtHJyONJ1G8eAA2m7M/As4EZYEnyDd+&#10;QXBn5cyMjlJAVv2ibl+qeanqzwdGZCOKhJcM4CAflVGAFyHW9WcZ4jfnz9IPpO/XLEhPVDRXat0s&#10;2tQild3qln78Sl0efyxLoH1jTcdQJ4u2urz/VukiUTPv5IFr/fxGYs/zh9PTU9Wr1HZGmiZgce/P&#10;C28vpljhWcaMQBDoItE8H7SIezwjzEITx6Mbjryz82MAuw67AxnqIOU+8q/9VbSYiHhRfNLRZuHy&#10;TYjHUHb3UhXd5Ff1oXnUGNrb1iKbUdP2Jhho7BZbPq18zkqPrQDvF7fMtCDJIGkWnkygjmiUhfdE&#10;/XzgRCWof2hcF0ponjoP+NXF5ZovfAtHHU7tp96QwPeTTX8BnPKWVcST4/7xVCdQ282xw6EsaiIw&#10;lk22llKxiCnvg8xbpUBRPhk9Hbjzh83/j3Qo1Thybj9z4KyHfP8yifdLGHgFavczy2ZTyyE4L5bv&#10;T6mfzZZdUzzyzZ8s2ICdSfnFXlaPe85Xf84f2pqvnfPx8Lrc7GJOK4Wr7v1XiRxrnHZI+OJhVczT&#10;5/k944JSLph7WO8323Q56dN5qI5tur8JexwCTNS5lMeFKwGfRlKpUDUgZvKf+wPgbX0nxJ1d6JXM&#10;D9ItEuS8KkcJyFftVlYpsTvAxc7/2NsrvEdnPrAfzmPncrZ8I2lZozDu4yESnhmUtbqS3xiLVW3X&#10;QcB+3S7KavLUX/4ty7QhFoV9GG6h18fivPfq2Zv4Uj4GPCka6zyawuCMFE2LZblNEu9qu/FAFYjq&#10;z6eE1AG6X9TVRZ3m22d5dbe6xqe+tN8uwjynSgj50/i6IGdcrdtzCsU+076btie542MsBryVZYl2&#10;rtUb2k+dxXLWkNECsPgdfPnHduyMYONp3sdZJD6qFEEw0zUl/m0vkJnV2srcyPeUdfUojlI6L7py&#10;++VvBWNDI7H4QJC1cVjOwvluUnePNoQfATySHJuMs5dCmrqq5vSYvCbK+Vy6xUoBG357d+t3H/rn&#10;OUsgC1gpmO0lBimf5jGmIJziG9+RaP226lT+t3Mmo8jvXlVDDsFdy1RR0+klIjMa0trVZs/waABu&#10;0NlnK2Xc8i7fNV4Y3cOZDmNgn43kC0G5DRMCfj1v72rmgubzv1V6UeiyndX3+2pfTmUvTzbzE5mJ&#10;IDsI+vs39uGWfNLQKa+dcK43P6vLeNF2nVrHnCLpsStmm13DM7XiMVXrOnVlV6gPJYz9qMGE2d+t&#10;1CyvQqkAqyT5rr7H/APMHq0ubPNz+nQ3b/v3v7enrPuhkqiEPM/3p2q7p+UJ85i1ZSzQ2oJbm9HO&#10;xko0miNkxuqvB7YcZDjxEVf2sKe9/CNhcm+8IZ6r0asX5FQvkN+sl8xES9ywbdSZSZ+r9y8ny2+S&#10;9uHrimryqo11aL/Ypmr/tJY8qilDwNr2gS4I7zvl1HL5cppK1ZN4YP3HqmVCRIuZQnfegGOUs8wv&#10;j9cAW8Sa7syQpWmmeVWyJGzE7QD8pFbDQ4YK0coOwi59/v25v+m7fvVzvCT+VfYS+TMkHJVxz5+x&#10;FxIeiBk6A2fX+M+eUL4QdHCZOB3/QerwRgVn8Qg12ihwfupyKth2kl5SwzoG58W6qfksBY/gUOoK&#10;KJmuiqGnH2Q1ruYSuPlC62ftWXzwecPngwE8j9qwqkclLVtV57QYuku9et2OihCeqZ3cbetW/dTq&#10;y62HZbFG2rtbas9pkg1oeCkY3aA7QFpGESR78EbqvOpkH7ZvuvzQLx7O6+dzAf48PWEQC8wBhJ4P&#10;e3bIBZvEfQA8yK4MW9x22Gk//P5CYyj9FcDZt4AbbiFhhW35ZlffMSdtXl31v5Tr1JQvZXu9elTD&#10;E+9GGW4gAis6miK6IkBO3m0cQP1z1877rMCdV/CmQPfqY57zbnisXM9HXTvJPB8mqNXwqrZ0fSpb&#10;yTTRSq51SFNrFijPUVFaQhwJ53VZ6Rd/3d74t5c0u/O6v5luZUqquvU3l8pBPNocBlQk2FmrmDgc&#10;AM94HZ2OZ+EznI/e44H96J8BNwDA/aJe5g6h3THnO1HkGM3q/7UrqW1endq+rB+a8nPz+C6L5WYu&#10;+1lZN+oMGsZr8IOEk10pVWX5+Vk9+9UNq0Xk5BBy0ZK3I2bz9slCKk3OIABVpi2m1X0pU1AGzFxX&#10;HgVtLwtPAn+3XVyoLa8l4BiEd/eqAQyOpfq0lyx77OVexqEMQ0pa/p1MlQtxSL15w2/+5UT5hYEB&#10;DIs22oSXyELKo+MzAuZg2WV3pnBnv3yBg/6DV1zUnvSgEDchXl5/EtwVn9+WoZZJtV7hu2/br5L1&#10;okiTp6pphUmH6Tjh8TJzUNxtyYDzaJ3O4jMSJ3pGraiib68UW6QH4KrVxTqlm1vuXlbvUh5p89wy&#10;BWC+YSgsqE3TixWqWhRafFKl5wum2DNqxRsoctX3wh8v9y0x3UPA2/PL+lKOx1q9gXvLPpNopyef&#10;YliFHFqqtbOhMmqW6NpDABaQZZ/sbxp8jtTMR5IXm/8OlrMP5N+vzzYnq2pSfBUDrl5SZqVXpVbf&#10;hxeR05bJstLMJ7NKQofYCPvVINrDwBVPaNCqCHiA3Xaf6z69k6JT0w/nPpUzZo1U6VQ2TlXfK426&#10;6FRtYnKFNIpHw9Enwgq01LME11V1eYHa8pVISJgLdWDmO8KqWqov6f7Cd/UYpeLAzq77cjJTN8Dv&#10;moCucrqpMFXIMo0X7ty1z4AdnHYM58MBn6NjOA/k4nABswvxpiPyqViXS6bJuKxd8ipyptVUfZmW&#10;HZNp1zcP7VnpNT3UxVe/Xmipb4i9IJdNc/m9O3MBkVor1eyvJyczL0lzpFPclSICayXBeuNSlOJg&#10;fIp4tN21iSpDH1KxuV0gVolzuhTGqTtFxtt0E3D7IgMs7b1696u+/nJP2bs10cXULh7788VUWvzF&#10;D+9FhpqHLZLuzbraMSjtRnOAMO/H3eAX5ONwYhp9wlfBfU8mi7c25vqhZv9kXSTgFuCe972ZTeTo&#10;mnn/xPBVd3LV0OXUtpt3ZerOZTxupE8k+dWkYiQb2Knd5F0S3p7PmMjT3uf0lByPkYs16r9fbtQt&#10;7SosTPrt8rlxR9JDwfKTQSjE1dtHsJHfMLa9TabvBtlnNk8chhAPbhbkx5M91cm6PudxtrZ+23bR&#10;x2d0VtAi2djfwl2wx08SDouxQT6wG/DO9A+8jtxxlctsyFoGgJ3HCXd4MxafvO6piNU2dE+qWAdC&#10;gnRyXdwKgVtM7/1kOeE5p+C3bDO8IpBS8SyNvNi+t4+dxC7VD+TZj45JUinNxED1y67eSXlYWzMA&#10;Xj1X/o5O0atZkGrPDx5WQE4Eoug74sQlgf198uzuOypMQm/ET+88Pqiqdd/fv08ZxhLwNW+0+VbZ&#10;hZUYQImTQRGGodtKqxX/doexFFM+8SGOQeFxOIwXRNktT5KKg3KvLYY1SEd4RKicrgwJJtyr8u+K&#10;t037cDJjJSrEG1PN6teAiaTi99NU1CV6YZ48MUvamKzPVV6R3HclFGVcLmc/o5d6Ra4o2n6lvTrw&#10;UicSRUa/ZFaEVgH1AFlq2phlkuXYT7p3pm8yKVnXJMmGHeTbLvXTapLDZrRFFxerNLzpk3MrtI11&#10;/N1+Sofr4ohZ3hk3/9g+0l88RlJ40srSZsCbs0+fqq0sZdZNVwh2sflfXJ4Uu6qs1Z9HnCs1Qh5M&#10;5OSIpNMrvq4lhCJzD+3ivG4fv6ncyB9JBuDlrFxWp4pADS6/dIEG+buiq/uJ5dxEgTHuR3Q65RhO&#10;xa1i6dvq92c0NOKLrzS5OqFC/UKG/OXucrtgHFcUN3Nf/2tXbNKVePlu4eLPqwQepEWtKMOchZWS&#10;/0bYzo+/2I1kt31/cETmIbKPdDfN37xWjIhJMeVtBlrWCYsnd0WzqYRn4vNDNOnvT8Vl/jpGxjwj&#10;L8mMJ2JC4bxO75fT6eVcPRyWkVQOR7gV/dVFw9NQ3lqJscb6gjH3Z1eWW+HD8JW0geLaqjnNOAs4&#10;7RYIbN2ugHrezQU6NUJIS5eJGKNM59O+SjLh23SnVkGFqGjbej6ti9U4zJAhQazZMaqRz6LRZDNe&#10;ERDn4D34HPbHR1z6e4u7oJA3IJACnyktBqx4iUqAU7ucunR4W83+rJpJ2z/dScO2xfIbWKuNB24J&#10;hBBr/WqlRHX7bo0LLsqlrvWTfqMOnRcwy6ute05xqvfUF0WSC2sl02ZuJaJ6ojgWD8DsqAR+xtvR&#10;sq/klpbmMUT8sMXvVDLfJt0f0us8p2/V05GyV+9I6l6WOD53l79Xdf+T828kjI3Nbz+KUJaNvlXK&#10;AFn8ocEvU3Ydrv6VjLUOQQE52/ey2j2tX8qJUiylry3qFV/cblIjfS0dQP+yVaez7qWgs3TfyjJZ&#10;hR3+bdWv5uqUxvN0QbDY1l1fbepO8RdlM6vPl9VKeKfqe1m0rLYpmWNggKfGYXnbMnGBWW9LKDs+&#10;uCE4TyXMcvRSEnIgzzK3uYAy4RoaBn+JMlqE0M/S6lxRZJy7DPpu2neyUEUHgLJsK9M8hLBuCR0+&#10;BhlC4gg3e7vGSx8pB/Q/JDxLt7bm+mUiG0WG8Uzqa4c5qNIOK1UiXD1Vs23HJMlUfJHXlI9JyV92&#10;inVCPHt4Z+YlYK3Wv/JCjrO8mk/SrHg5k9XbSzdVm/Yntc7ppK0Kr1P2TlldTDC/fbdup7RsWhuo&#10;WmY2sIYNsmC0Vz+Jrcygmt4MVxYg2Sb3P1vGArhMB4DrgN4v1JyoGBiXX1z+jBmeVYpJco1oY5eh&#10;zl21M+ARYkQub+H7DxwcB2eccGmUcIMdFoptlE36jW9SSQSzSehRWZaRvf+lq/sTlcjDotn8DEPC&#10;CNDRB4CGYSjT0F2U+nS9+tL37XnbqoKkCRMJP/EgLb29FyezE95aYXks3b6drKRowdvkUYEs4Ma5&#10;bt8k1UiqMdQ/9jzYkfoAeTWUNrbbhwt0dN/d2GRsHxa6kZFyWaYcYu5XW1/83U8hom8f4MScZevT&#10;vURdgi7AA7kIkF0Gzx6mIyeUTx1u+BvsYQu8LeDNRL0bVSQPUqVlzcNWpc94CXFIyOX1pTjfzHg0&#10;U07X6oEzPiug+I1NpsAKuGTYSR7vJWUTRKm577AMl/O7lqc7vNzNy4FM/ZbVnW9lSECUYzDexpl/&#10;2NgYhjoYUF9uWfeq1+9ifnOnBpHCmrfnn2W42PTuV4TzTRFD/9BO1bHP8l2+Ri2GnFE0iuQOY4XR&#10;QqMWu39IceXH6/mmw70GWzTi3bycVWc8bRAS15sNr6mqRCqVtdSIuwJl2at7f3JyDbTLz6q1tGuB&#10;svar6l04MW7FYbvY/vp2Z3FiCFANpSxFxX17197yzk4h0yFVC88er/0eYJ8HdXX2xvCIUcoHtaPE&#10;c6qyc4RC7TwDrx97H6RqhLMEWSjTv7xr/3BgWS469bvIOkrDT89PZoi3+z0/IKaOJlgrz4XMwn9I&#10;Y9ijW3+IJdNwHskAuuFmj05ZKymB4nXyyhXvbESRS23LwfzMsp7JkKnVcP6h5s62W+qMd4i5euCA&#10;lu7vbqXBkUIkTMkUPzFXGblWfZFUL2+YFLidSNt2dxL4ewbChLWfxfOzeOt2PxA2nkwhks7Q3tJt&#10;6CCPDTJoIur7vvv18svDSpq9XTy254/cpXu4jWkDi4dntZgXJ16caRwsHAnje8NIiq3xeKZ5hOLo&#10;Cof2AJnLjN0YYLw4BmETZbiF91nDCsoC9l0mBA8hfPOe/QJOVOL19VNXzn+aSWNvngo1rt3FCqMc&#10;DQ7m1iw8GGgvmdcj2UXveip4qrblhfVP1V68FGoQdV0/cH6n3GqVm+7UnyoyUsi4DOsRdysHoGPw&#10;rz8X2AP42CVS2goS5uBIHqxUX4jCee745D/DVl4/MnKZlSayjXEoh5z6ZZWSQ2VIIBzhf3RV9KH8&#10;IlDsDDZwW8YzlUqq4nlmqmf0fxhfMiWeasswF2BdWV7+rakvW8/FklkxjIMkWWiPv68kvTJR3B9v&#10;38vLzzwakB3S0FMS1mreJtVSndmut+0tKacvhWKp0opZ98g4KmnAW4jbEAG46L7HTG95SVUjuP6a&#10;LDhbyCMghmE4fBAz3Fcvbs67bn4B4NFcDogPhFxrh0JBsYwqZQj0ITA4HpwfjrgOUcsVKTlFlEn0&#10;MzGHVATFSjbKdy72DJzxNCAehHBr+/NJvZ2dbZYhn8irdI2sbvd/WFUTucaiS6spPc2qvniu21Ll&#10;UqeTq9+urjEHZk1iZRvdkGS2SH+jr1ZqRd0EyMNKRZYFJIlmD3LRQ9ffQi7dbjhlfHB+j/Y4Ikx1&#10;kaW/VslENejn098PFiFLSDpf+luu47DPr5EBOJdGHMMxnh4u/hCCYyAczow1qYJ04N0w1Ys2cpaS&#10;BFy48NB4XUyi5fQl9c+7ou1OpGDKrQCXlfH+O1q07C+e+UpMukGR8xBme5lU7++lXQXWVv1oJapE&#10;eMW7/N6sF2dkia6OYznQG5Pu/RqPbArrlDcwBj0VYBZmA/5sHYEFvg0rvG9zMy2V0qlZNR30y2J7&#10;fvMgLW8JF2UcyJkJiEVCgV4P/c78AGIkhc/Ho10+huvDuY/hjuSgwFrEHEL69Jv1tZJinEMcEKpm&#10;uLBotiVTVepSXaLLk6K6mOZHcCjmVdVfrLbNXJD8MVWvlGHVDn0jmLALlVuhrbS+a3d2VjTXKjyl&#10;Qqf+XTVeQfOCySorBDy0uOcRApg7iyGwMvV6zuVEn4Tq8KXnnpYyoGcUtl+oxXwOBeQHIDUz7Z7b&#10;JB3urBuJML8tasoKem9v0wEDYp91eN4RfKTRN7wPp8NhvOaEMtqCYERc1jU6nK8MErJ63RSvVdE8&#10;qUUsve5PUUvShXyRfj2REdMotJDykt+WUAFGCrs5tuJcVbfM1p3QkoPP4UZKZ015hbGJ9dNHe1tI&#10;BSX3OA016tzDhKI7FZcBN/n44JNcBPQyM+l8iyJRgyqche7DAwKu1vJcxlJy26mimJ4wThiA+yhS&#10;/0AWgjqbgTovr2uzhOe/g4XzcMjXPrgGyj5ORgfIaGcUrhgzkXdzxoFHal9ZlW1Jy6biLzfMMhY3&#10;yEJXq4c4Z+xKUHsP9NuumvfT8zSfSHRLmc40oFsvrukYFPOL0ik/Kc3ZpmXRFN2o+Aiw6LbMv3Uv&#10;VT8/hA5B3+bHx0Y0jmr+dNAmm5Ha43FzncrmU19LFSvW7ZAN2beL3t/E5x6ZNf2ib1fSKMooq1sL&#10;irHXs2HYiLWMwFptp7iLnuYAJf/hPJ/lnQ7jDi97Hzwo0wx3QG4lLm3NU2LKXiltimb5Wk9Y31vt&#10;oMKrv5maZlKU35JawNKvCsaChjR8/qXJrpmWQq3qHr9tZGxg8qnPrt4l6wGpy1qeXSut6xeleq87&#10;1BioKHQnHXtXEqISuvFcjfffRnKvJf48Qr7nvQabi5JvvKM07Hg8Vau9k5YSPbZ39yuVCdOvVtwj&#10;HdNPT66f3FxmJJZ+2mOE1f1tV7udV2eQXgkdbuQMnR3j2XCe/bJvkE/iHKwHGsT7+qdU3BYnsw22&#10;6fDkQd32P5uqbJ/KYvm9YtXvF1kpidIvi1tGckXqRlbFnFckREWalhk3Kflf2+puK63RdZsn5aeN&#10;pKDZC98lUVnuU9/TZKr3nXYTzwUV1IyMS8IFoM6Eox9FSEEY0VPaUrWNN1mRy89ADzq+ZX4nHMiy&#10;9DiLB76Q8P5uiyb/1l/WJ8qJJysH2yYPzhbLb7qzOgM3/Y/NwnHLuyB7HTzjyrAfjx/AFs0WG+G3&#10;RHf/IjsEK5T1rIqa6WxehiaTmUNBVPt0yWsj+MBzKmyXK6PIJlIKXtW3vlhIwaz4iEC6IkE6WNf+&#10;DETdKb+8RVtUfSu1SRDux8WLl+P0bx1luCw87UT4CWdebxC+gTBoywyKFpoCau90d6gjwqgAdPYm&#10;Syo98pDuof0yWCmBd0bceKtjj1ajvaE5RcIPuNnpw+CRD7h+uHLYohYdw02W1WTIqyy/SrHuaKpr&#10;tSF9Uz692gqXWocfQSEjhjczLzab/svFZX8lbWiuma4VY6seN1QW9+wb9ZfaYnmqhFn1KKdYtuh/&#10;SqpmkeunLd+GBWgW1zfwgB1T2KLsAM7AMmUWZGUX6niaUOMGmp0fzqvTFIC/67q0GlXDXVmHqxd9&#10;N5+qMs9+PVXZiqKvwZ9+HkI/SZPF7Yyu6PEjNvbhPhxEcg3XxxAD+OHMcOfMn10162r/+qcuSMaL&#10;9VeaDeVad7KsASLsj9yZKdsxKBw/ZeMLddiGvBYer8ayJV65T7wlyZBLK9ldq/ms3iK5oBmLH1i1&#10;UzqyO6tKwYW9pNDP/nWwiG4XW4aiALy+v8s9Ie89D0J7zw83+LHWMo2jC8xkgZcHb9+buonU+K9d&#10;Vz8nfzjBxa7MAbVhev2TvPCN95n0fLbDuWJXIDh4mewVjuHnzQf9fsT7uknL1DD3m+2rlRdPMNes&#10;Vuhl2gGaCBnMESheN0U9IFW+fVE+TmWSm4CZHKSNxUv25ZQXgJ6qLa8D8kFG1q12stezXsY8RqTE&#10;n0xDzNhcMngg0h2ybwQ865wAFbPDM9roFTY5cNvqfhbQl/Nx2jQT002OjBqikkj1XI2mW9juedrN&#10;yiHheD5vIvPKju9ri1n+rr2JgyEatziODqN7CMjfXqDtbaBV8VNRTYrdk5QD1Ugqt36RAtnvU9Uw&#10;bhhwixhOkTGBRPjhhGBX7x8O8VTTt9y3XzpFwVO4VApw4KuVm+qNrwQECflPbiRYvkmVo8c4wNwp&#10;0heXnQpC+V0l5vYPTScrFwi0YZYsFPjjRoir88+zJDv08RS0DLSIXqylvVa185CBRxsfe3V9uERy&#10;5C5y+IpUylbT7bpr0n5qrFLwjIPrwPAL3/izy75xQRTXQrwz6rYGz7xe+omwK2buDhTrvVtPzO4Y&#10;vGIgBYrhBZHgQZOEfmHOlT1X9f69+hYaPKVNP5s+lpU6mIpDuvpvJCNiGeVPUjHklo17neGIRbpF&#10;omfyA06m3Aox/WIw0QTKgbenoKC866dp9fVyLmat0PQHdwkIbTB3oth1H4VzOZ9eKsORnLiX9U0D&#10;CV48AIQtUdog4eHNjuPgDjzsHh3jtezkb2dQKJUz7GLRTHinclbZKIy1qf34QV1N0FhKs1gMqHvA&#10;LKlEc0vGu9TQnNIRXVe8pTBIl6S0UwyYOIwnOhkP2Xz61HxaoVCkpfNn7YsvZw88h5Nro3RXvA1A&#10;FFtKDxmXVaKflAwOE+MtgN7Sh5RuEZDTP4QXjKkBVxuykp0V0HtqYl1L70CooM/z6YlXvmC4Dnsg&#10;bIIgMk8uCnXURpVyQDHjeOQbv2EXx8PFTAYgEBBdI2JI/ivPL/dr7vAcw6LYqtibtSB35148kiXb&#10;U4judFYt81IqUipeQUI9DojX0VwH9JOYeVWkSAxSVHwaRRnrGxb/kE5oZBDy+cfQYoKBgV9DVtMD&#10;dUcfvcLscCPnBxy2Pfyrisfzh/RQPTOBpvUyT6FRsFoCezqwk7uqvZlPL5jxSyqUsi1w/Q06nzSn&#10;wOtCLY4BH37DIR/zWd7lzVePzgNtSzcCnrPfzACcCwVf3C6WMgY3MlmE6dqjhJDX4Kx378JPXHlu&#10;bfXlN3qlPL5nrxbvVjWjO5d8qC9K39z6iNpyRlr8qVKzmu+C0RJMilVxz/VpWzWbCfpJ3WoQV5W3&#10;LkdEFZPMurcVJsd25e4nYs9wi+0TwQ25b/nz9PLn6cUFEwfFchh+NM88F6F2KArZhZe/qa3f7Hhi&#10;PBjg+YC9yvBOldbN97MR8HzIzvhD+XTw9Gk4g3QGYRAfAX7tD/Xokq4D/WthGWcaOCrOcVTlC3N+&#10;knxe6yT7o+xOlsKSyzaiBR9ZY4RW0n+xKFfVZOJ6WxXly5F4/1ZTeG1VvHNLKm66xmv3lLflo7QW&#10;r8+pathSAWwQByrLJ4jxQOjdTykMs4fEjTmvt62+cVe9qtrplI+Lw4x9uFPUt/fdZTc/ac4Yycn2&#10;ySY3Uyof9qpqYrz+RUISKiXDmIFkw+lzkz0Hr6Nj3KQfLeZZEwu4AcRst1SLGJoYWeXATgj3nk7r&#10;29XxREcMluL1FE+5WZmmV57bfjVJiP+lDJbN34mgxbJJTbk7qk18o+ZFEttKx6JWUk/VUSIUG9ob&#10;8sor4G0JZ4+9Mjx6227r9zBYTNbh6b5lYrmR547+527++5MkwvFIEYlBwf3r/O1qfXIya674DLa0&#10;CWxKqhgHVdvpvM1mf9sttrPy5UUSHpB5NzoOux/PBrJH9rOIHy+odi1IWUZwtZM1vv0aqpvwTEWL&#10;DzaZQnvcWpeoLXy9UMgd/bSNdK9Vr3JWFdOWGeJyqW+UqicaX1SYjSHRrKYNloZuy3S6xuQGEX+A&#10;1uuZiXQvkKFK1Gxiib9JuLd3t7wZ5UY0Ay+iDHh+Bp7Zyzp+W9XTy/m8xuSpJ7r03M0v6l9e/7Ad&#10;4kflPC125+Jgh5PXiZgdHr8tB5USh3CPQIZjcIu8Z4evj7oS9EGD/8aa7FIfzTeDbFJ/0+OWlnTd&#10;SzOn9hRBFC4rqfae12VFkkn3hQBcFSDdT2cgPZl+mXxCrUt9KDESbD41zdVvTAvd6G6FsVHvLZQP&#10;1d/nFmzpJtkXlfCGYg6t/HldEHrU36a5dtGfFKHVrTpE6WHaPcqqrOayFsuT2epvLOD25HItUN9q&#10;pCw95EIk+V7qf8Ub8H7iKQD+qsNjl0+OTiHvw2nAdY3tR7yv/h/1NEtZQX4IQ7VCCvTTLWbGCv5l&#10;73lgPqVnv5Lm1okKSBmIIDqWqevUA1WzIyUVfXemm5Oe0IaKJzqYl3yzntLTX3Cn6jns4hDuaiU9&#10;amUSGhwjmsObn+dnwHH4zVhjDNYCmROjv8B+SZvt9HPB82ie9LUdy7XwrigWCtxKo8CE2LRJSoaf&#10;yrr6OkJ+NJlz+A0bUIaHz48OmXw1bwAA3vxny8YVihcCGzKd78t4A2pEKyswBEJBasHTl6XMCQWA&#10;WR5OIp9yqocoKU3ptFJ9pjdpvNFgn5oz2X0Y9+Cs0JLWza2HVYSOzlHgWZ9YrOnyADTgg7qk3N+P&#10;yZCPOkRO5Bqz3J7WMGzpru4rCuK0/aN/fu6ZmEK7r5wE1Jvdhv6ExIwh5w0Zk4CwjmQg+hHwY/ex&#10;J1tQOMLblA9H8l0+3RJmncoyMf17g/KQcS12uJMGzbGUPHenmeGJMoqlvP7753lvS2bncZG6Ytmx&#10;dVrp3l31rbpQGbG+KalFi3F1666relIgKzuF5VNxovR9AG4DjiFo0DFM5BDIoa7lsLEiKzzGyT0N&#10;WcIvhCXbgbR24Upfus05hbHoussLpajUYY9Vd9xAkyEPF/qk+MZoTlEJ71DjAtzwjYfj34dd3oIO&#10;3o7FNXyAnAQaqQs/rpSy4E9QCbPvP8SnS/sine2o/LowkT2iuFruCO0hyKRNJZZt3Ul1K3vCe+Ok&#10;SLBpflEiaMZX61Gh6dxLgcsZc4n4cyEsbx4DCTn9YzoWznx0+8nKYTp748W3wBmkcwuaxTzeHmy7&#10;X+dzGnNqEdjyEE24C1ymEVJVEQT3notC/AbFU/sBgHw4dufzOD3agXTsbZ+EhBtxgAJKGmtk2zaK&#10;U0W2Rf0LjuTvqRlVYaudrqBfZHDwbJMigGdJPp81oRCqcrdpmaCoMg24pb4Y7aIs6VHqDlYwVO7T&#10;prZCimEYT3uu0t3tqrp/E+53qe7j218gDfHqceDO6Cwd/MWt0OVzD/bzwcd4kN9LALrPl38oUeyS&#10;AJ0vQYrfvVfVlUPsbzYT2imxngEfv1SFEzDiLLY4hu94bp8IxT1sYYNrcx1PWCVMkfVNmBQYEcxN&#10;9v14qgjKe/1pTfmDFfzFg3wFumSCCc2Qrki+dXUx2WImqqOpUhTjKMXm+soDCLqMXtFBVHTVXXWr&#10;BmB7QxQWbhMPcNwlp2H0guFbJgipucMoMemIocLwVZbmTHbTZkrXPLKmgVrJ/nl+8WuH5YnRHSah&#10;sdUWCy45S+KIGUCpuOLdH+EVKkVbhuPjIVz5dPiNbpdYAJ4l7tM2nRRP63ImgcM6lc3KN5FyFGGG&#10;r5+AJ4lRCMbQ10PLKqr36hAB7oJ8CDFP+54oE9xy1MP89CmV332LssXLZcrX5vYzBcQUloy29YmE&#10;+e7WD+7RIPHAzFgOR0hl4SFDjqyzyoM3fMA7ySqhEeWJPmj3fftHx0w4JaDmXRhLxMFZe5/tVA5C&#10;2vN/1MuFc8GUJRz0jiEdQB38PuwGz0HAaQ7AAMw3s18+cUnw8e2vUqmm4kyVW5LMcG3cjaNviusk&#10;BUwvUxpI0qvIuFYvi46WHVHxRzMFmBBcSvCot9jgucGcNelJCfwZgiSto5D9xNpI1go9pdAotgQ9&#10;tWJF79BoeosnEeFjkqNFldNcEvSedlZHyfvQegr89uFZtsn5zflNz5qIyDdPwY2y9AlqPLKl3p+t&#10;Lh7Wo2Xd+8kqJePgLQ7+a5cP/seW//oxVzTEe5A6HTfL9J0EtAUxBs4PhUF47dOZzIleAXQCS3YE&#10;OZQVjfid50awqm5KZV4YFi/f1cW0Scjzu1KmJx2nDcuJqWCwh+NhG6IdeAttNv+GfqTxDcDRJHde&#10;wMOEgeIaUCdmcsYoef9F+sSrqkjKz5lj2553N/MOs8mZo5Ml5Gk3nVfy7vxH7hRIF9TjZHj2gLiP&#10;3pz9wXs4M+VQ4XoqXp8M+AHyq/KWV7zREZCStkqRJvO5boovAOrnNYJgRO3okAokx86w63+h+9UK&#10;rDeTppgSTWgvJ3bCqe8Q2H7xYbNN8ygh45wPDJpA0YNPMveEut2WbhYQN9QBO+vjbQU6nXtR274x&#10;PY5pQJx6srSf87d93/XdnIilVuKzHwLdJqEhBvWnKA5567DxR06HRjMwyI7RPfyGQzjUmy1YQfhV&#10;JyHhWYWLZtINJBFAALxuewfV0OWvWCKQvDfVk1pXW4dqVKNmLdcC/0nmDbEwI5xvP8C+V2aTMwpX&#10;WqXatbaCJN58XYMJchfNc1stGd3LiFuv2CS0bKMgEHEBrO68576J5CHLhAXEfVJxsAoR6Go/GQAQ&#10;+EwDZUOha9e17XP30KlJnyh62mLeWp9Uy70xN8xo8Iy8N2UxP4AwmIPjh5NhxwYBB4avHEzsGuHO&#10;Ei67QbVM0dsyksZFCnGkYlY2d8vv6vHrdiLjWWdwsvZqY2My6uIv3UcWwtsitRPdv7yzCD+RWGx+&#10;5qC+nNrLqvhc8wiUclF1Eby4snyjQSqA5CtJmCR+yCOUtWXa8gEfFcGprkerKQPmneltFv5TOkIs&#10;4tHWqzcmaUm8b+7bz/JFBt6dkFWTUhc/a8auoi2xFR6QS35exXg803RGjxzKvrfBmX9Hu0A7yEhn&#10;+kXyH0JMGtoj4TJMiKeq7lU6tuss8CHzouqFSCkldlxANMKiTjzsHN782bhYtZMKV4WFDxvxuuae&#10;PO61AGbkm+ISdAKPN1EmK3/URHvAphiQXZktCD5GjJGnCojStl8g4l7dQP/TUxbP7nmu1gtWdea7&#10;tu77029OW0VN8hRET5tD1v2TJnGjyeMPnxfNy6jDjYj38WMT+SQ2cmcHGgUJ55F0SaFl4TZ9Wr7S&#10;Wxfx7hp2oe+yD2KPgl+vdl8LntDAXGh7Isfh18Q5MrkK2IRa+6xoLJKJVaNJ5bqJx3XkwiQ0BLDM&#10;Gu3jNiE9/IU5u4hC1vdKqgS3fqFURK0XhgRd7dObZBfsJcOhsnGtpLYTN7yddw+ttPrpneww1LZj&#10;VxST+8toQ/LkexFVQHLjbqBMWh6xGdZAdjgEvr4y+HHMuPhU/xfUyqhTwlTjtUwPjxhK5i0gs9qK&#10;/VtRfPUDN4wjxjJ3k4gPNS/Hq0J5aEIlSimI0TfVVqmW16ltARWCtQmpzcoJC8KRjP6p4hvTdSpl&#10;+BiouXI6uQ0NHpDT5+ENFFDO1okxj+MRgTn2iCScpZgGovPJPP01wXsJOKajWleWbVWM6PXbmpWe&#10;g3Vt8RcYamDUFInT1Fx/PehwZ/qjM7bhNDbPj5PLCoX/qMShsytgE6HDAMNYi3Ro1WLI1Uiv+W3Z&#10;uEBc3hMZd+T6AZCiVPVpIuNbzRFx5mSaTy9pGWPnQ0BR8ZmZcReKRbcBNFDfhoUCMS4jPcIbP4Ex&#10;++HPQmMh38maRH54eZLWG51S1M226h5T/+s37BYuoEOstfJp3c8fdR7ciK8TMkoJMJil3y/qswhw&#10;55WMO9f5d8A6zpQx/a1NcHkeNJuItUoGup6gwV+HYXAUipNip/DD7frzOLjuV9fl5+Vr4xXI8OdS&#10;Ds5nMoFMccjskh5U1/j6a6T16Wjh/2q1c9t0yyxCJoD6WVrADcUL5LIJpZa2sj6AB0scmGlCsRZ1&#10;gu0IhMaOA42gXPLcSnl7IKC1Rqk71qRQEAVaMH7OfV545bE9b58BXGy1qHNxwoOKWYtKqWYvAXj+&#10;xZZ3OffZBQym7LCQgzU7yfUB8atvku6dejW8JCgN4LR9z6op90v1N60/1Hw39VfuLpYvxXnfNk3V&#10;ulGINOJ7jurBCOrJo7IgZdQXCqSI+YTLywmRoO8ZBHBunFCV5puYOKdfRjxb4VuMQx6syeWnDhJ2&#10;6RaBZrelX4oDTZKFXf/oDzkAhzvVDWCP91aiaHyQGcMaOH1bP6pAbxk8gQvGa+niV+dV/edMjR2A&#10;+wJkpvWPoD5yGi72xT4N80WGQOAjWrJWOpMuykoWqTKmeiv+ViW2GEQ9k9TLJVtiLssbP78ULyuG&#10;ke+u++plDYny3F+hUrVFDBcPaqqe1YHsJImyuw3y2Vmxsm3geIjdbrn6do4dLSP5vn9e6M80bkY+&#10;nruufz6Xm/4KfXL1Wrpufq5dP3+e33Sf5WC6w5zujE4+d14JXoD2i7ZrO+7UbUqgb5/np4pkrm3e&#10;0eH8fCHHl4v5lBd6+6ZUm6o7GQhLvEOgaiVtoxZfGqL4t5P/oX8p/QeAz/Lxf+j/FI2AT0vvRbGf&#10;nsiR6eic3fSfFINvn+uQfE+O8Ciuf4eOQ3s/831H5Evax/UfLn6gCHJysv+noSLMP4/pv4AOgMfe&#10;h+z2/uQn73UiyDsC/AfZyL9EKIeMc7IGDY45lw6UE857Qnn7QNM+fONy52DHpHOudL5cxUm+9I+I&#10;+/NGQJjC60fK/v8blCP4SB8BJ1AwMPhkwh1RDFf/PSIU/1rBAD1C45D/FzvsDP+Bpq3+X/CMC07l&#10;YxBR9s1BfPaB4n5zoPKIwP+MpkoyxxPHy//ghv8DdAB8+ruSrKbT6sD0SDqDJ3v9RyzlMC1RyJUP&#10;uLzhDucH6p1wOVUlctC8O6bRN1/JUR9IWjHC8B93/y5Np/XJyYQwjilv+eJH+j/YlP0Hjeb/f9Bl&#10;Pv4r6H8A/xfTkUr5WAE/1q1/Wjf/O1Nk+8PuP8irrhOIUEeNzkBxJS5n14frRxKeL0RzgzJTk3dh&#10;pTZN3ofv7OP9/90pMibl79xNZYz+R/lTy6odn6wQPCDCL+4PspMz2wxThz/QQcK95aMjws7geKLG&#10;xdgHDcf/36BDdpGzWZz/U5KpFTbvycnP+daIJAxdrugyDXIbkUXYgf5Hh/+L6X8A/5fSycn/G70F&#10;CeTw5O6jAAAAAElFTkSuQmCCUEsDBAoAAAAAAAAAIQCTPc4o+pEBAPqRAQAUAAAAZHJzL21lZGlh&#10;L2ltYWdlNi5wbmeJUE5HDQoaCgAAAA1JSERSAAABcwAAARYIBgAAAeOER+0AAAABc1JHQgCuzhzp&#10;AAAABGdBTUEAALGPC/xhBQAAAAlwSFlzAAAh1QAAIdUBBJy0nQAA/6VJREFUeF7s3QXYrVtV9/8N&#10;4gFBQrHjtbu7u7u7uwO7uztAsWObiISE1KFLkE6BA0ijIi0q8bx8bv7f5Xjmvp9n78254FX/Z13X&#10;uGbPOeYYvznmmPO+11pnPvIjP/Looz7qo46E6G3f9m2P3uqt3uroYz7mYzZ667d+6628Oh/90R99&#10;9JZv+ZZH7/me73n04R/+4Uef8zmfc/RZn/VZR2/xFm9x9MEf/MFH3/d933f0oz/6o0df9EVfdPTn&#10;f/7nR+/xHu+xtf2Ij/iIjbRprOjDPuzDtjraf8iHfMjRZ3/2Zx994Rd+4dF3fMd3HL3/+7//lif9&#10;mZ/5mUcPeMADtvF+67d+62hjfhLm3uRN3mQjcRTjcwLv/u7vfvSt3/qtRx/4gR+4df7e7/3eR1/9&#10;1V999Pmf//lH3//933/09m//9tuA7/iO77jlYxqTJqCPJiH9xV/8xUf/5//8n6Mv/dIvPXqv93qv&#10;o/d7v/c7+tzP/dytLxP6gi/4gm08gvqAD/iAbRL6PMY8poQf93EftzGKaIIGYjx6m7d5m6PXfd3X&#10;3aREC1/1VV919Ou//utbp5j8uq/7uqOv+IqvOPqBH/iBrS0mMdIkhGlDGmHsQz/0Q49+6qd+6ujz&#10;Pu/ztkmQ8sd+7MduE3nzN3/zLTQx455JEjH7pm/6psckDjbFUczLe5/3eZ9NGians2//9m/fpPed&#10;3/mdR1/7tV979Hu/93vbZLTDLMaMZ6IxL4zkf8ZnfMbRTW5yk02A0sEIEjAOjqBo3E3yGI4p2DXY&#10;m73Zm20dYIz0laUBpN61rnWtTTKY0hm43PWudz368i//8k21n/Zpn3b0h3/4h1tbTJhIwmoi7/Zu&#10;73aYRBoI+yAp/pVf+ZVHX/IlX7K1wTytGPcMVcQ4irmkjWFqkzbJyrUjAVLREQYM8PVf//WbxDBq&#10;Ekn+gz7ogw4M007xxjV5jL/ru77rVoZ5E8I8Ain9Y/znfu7nXsb8ZBxhdkKHZaEy+RhO+upmSX78&#10;x3986wwD8j/90z99q/eLv/iLR6/3eq+3SQ5jJJmUhTEvNGmwUA/zyCL+13/9162+ySR10LKWzsQI&#10;ApUkjsQxkeWpbiEm3/md33mL64wWTIC5VIZpkleOcQswia+MxzQNfdmXfdnGrIWJtGUy9fXqr/7q&#10;m2X7hm/4hpcxjzAeYzEqD2Q+8RM/8ZA/J/F2b/d2R6//+q+/LVySN8n3fd/33TQC8yb00z/901t9&#10;zGFoMl8/qybUtddMyGBe2z/5kz/ZJmTMMwYMFhjDbIzLQ5lLEPr4j//4wwTQG77hG26d/diP/djG&#10;BKb/7M/+7OhrvuZrNhiQPobgXNoEJqN7RBP6Qhg3EWMQUPRLv/RL/4V5zGVpbDDoEz7hE7Z8WMd4&#10;CzeJCa9xjWtscCGtP/7jPz76kR/5ka1zErKwLF71lLdoMdW4iPBmGjVB1kj/WZjv/d7v3faTM2fO&#10;vIx5nVscmEsLpE3K4kITYTpj/pu+6Zu2UOfhE3OgpM2v/MqvHL3Lu7zLhlP9YoS1YP9NJCb1UXyS&#10;CQYb7cDTBGjwZje72TaRw4IVJlmECRuUPEzbUaVt95hrEPi+5JJLNrjo0PaOOeqGeZZIHUzbce28&#10;tZ39GH+diPrMrcVvkTIGJvDLv/zLW9szdSAEm6TNimAaXDAubiIxb4LWhTKLR/0mgMDlu7/7u48+&#10;9VM/9egP/uAPNs0aZ+JdP3tMR6/92q99dNWrXvXo53/+5zeBgJwJMAp/+qd/enRmYhi2pTFpEsJP&#10;+qRP2sJ3eId3OExAnQa2qTCBcAlKJPs93/M9m1PGcQMnktM34Rjnjd/4jQ8M6mfu8E0M6YNT9tu/&#10;/dtH17/+9bfFz4wSkp37wLwwwjhmMapjaTCSRibRhMWp1ARI5bu+67u2zlkbKiZ9boO1ZG3EWGPR&#10;bHmsTBpCcG/ycM/zBEXCMs71rne9ly3YYJC1QSRlkQYZ5aXnZE0GpnVO+iwB2NhYSAlmH/SgB22T&#10;iClEwtqLJ4iVMrMmoW9wERLsZucV1omwiZCIeGugOMybgHST4Gtf5SpX2VQMEj5Mms9LXvKSo0/+&#10;5E/eyuC2yRuvPUY8ihcLHNMEYaIQgHFpmrVpHex8jDCRwQKDwYSlsVmo00krd4LkWRnq1LlBwYbk&#10;ucmPetSjNgthPYR7/TeJPQr7FiljQCg/8RM/sfVvPOvgzDu90zttlcBEZ0kcU0KMmwDmlaknnwTl&#10;a8ue22kxzyYbAE5B5QY3uMHRzW9+883eI21jEM3FG+Ej5oU05uDzjd/4jRt09P8zP/Mz/+XbkDiG&#10;Y1RIwkJlGASbpG8Ba0ft6ujc9m8T4cc7f7Yb0kBHuatd7WobnLIwaUK6xatfIQ0yBo1PGDT8Ld/y&#10;LVt6FzakGuOYbFK0QHLiQgMr09ZRkNRJl2nkkHFh1TEp0uIe++iTVZmW5STiw5iEHZZmwz1BHpjH&#10;BIYwQvLiJhLzPEtMVw/ek5A8OOTnMGXMm42Fa4xx9p4GSP5pT3vawT0AA+EbvdEbbeEkZlNoncC9&#10;RXrTm950C+HdZDbYwF2MYIrUpTORJjHjTVJaG3GbGfNIzfBO+lTMVGr7Qz/0Q0dPecpTNgwzq6Qp&#10;LpwuA0gURybKTQBHFsYG+Bqv8RqbFg6SR5hAJEz6mEOkDo+YYOuVgwO8zzb5H046mP/VX/3VbWHB&#10;KgIjfWEIM8Y0gZhP2iupb4MDl4jh2JiPAXFSxTBMYQjRBPgoC1JI/SaIQMfCNAGLlnq5DNaC/kkN&#10;7rWbTIsLrQH9iEcmpB4N6Z8RAB3m8wwmVdKoFd8EhJgHCczz8UkfdORjqMHEdS5O6qSDKR9S56D9&#10;xm/8xraQrQsLG0Pq25CEaMW/455+SN6uCkKPfexjt7EOLjFGJwzAQh5mMS1uoiQPOuo0SXH5OhTP&#10;IsCo0AdkTIL0mySmkrrwNOtjHenDvuTAQ7MHOz8lGFMYDzqwSvri5QvVrx2fIw8T0xYfGFkD2Wmk&#10;TH1wyPI0iUn17cNSEYZ6vE19bPc2U+qYTppC5U2kCcQ8ZtVjoQyiH6rFPHMJKi5EDWThcmvdpjnv&#10;aouRrM5keo/U452yaPpHh8NIFPPyMYbR8jAsH0SUSTdJa0Xc1QRp/+AP/uAmKWS35euA3ad8yqds&#10;ptK6MN7EfqSfmbYfONzkFhOGK8HDjZkGk2BeGDwwbefF6Fy40rO9My3pkoxJ0Bav0qKkCczauMBI&#10;fbAJOk1iTxOsjj1DXe1B8aWH8Jeewv/n0m7m/xQ6s63m+SlvVPp/QvFQCPOz/LDDwnT4bbGyCPLs&#10;sOULYd8djYXza7/2a5tHaSOTZoOVccR+93d/d7PL2sAzEyc+SX53kyxJHihGuRAwnmlE8XPMHV5D&#10;lZoMsnBL892ZRFYEcxbpN3/zNx/d4ha32MwZBtzdW9SYwwBGLMT8F6EyrgQhdYh3aOfQCU1AXxa/&#10;etwCAjwwblfDLCJReXOnrZ64hjomaZKyzTOJTCdmSBoTGGdZtFMPkxhHNiaMiLNAhMD8qWeStMZK&#10;sWiY9pFn3yCkYxLHKAnFbDYcJenitnVOFgblk9jP/uzPbiYMMwSh3G6IYfkYw1TMasfm89Hlgwwp&#10;61vax0RI2ZFPf0IT3hhvR4wxxN4LO3yIV0ealB3hbDokAn+u8vg5f/EXf7FJ3dbPfvcwAcOF/BJ9&#10;iQvlY0xfJmhf0TfGCRPDJgg6pH6QeJRkwaGbANAJNspsROI604k8F0tUa4Hp3EQMGuPipItBDEyp&#10;y6MVDOtDuX5AESw4YPLRla50pa3sGOOYbAG2k4oj8dLq0gjGdYKxJuFKg3uKXKjaRdU3OGaT+hy3&#10;cgyDlLg6rEmTkhdMCOXg9qIYi0mEQZOZg8gHIQuKFGzHdUgbJGmrd07N48OEwfkhwWOSyZssbWVq&#10;4V18rgHlLM8B45NZMDEBIcZhbEpefVi2iGKGdEn87NmzGxOkBMcYN4YJYl7+KvE00ckpqXu8j2mM&#10;6vtVX/VVDweZXYwjEp2TYPTDvXrKSFneG7zBGxz9zd/8zSZl3h3rYiMiHYxjysLDBIYwOA8VaUDY&#10;xNSjqTYk5JBSuEEFYxiIMAnjJJ23mLSVG8TAdkvSMGD+uY6pl9SoNonbfGhCXu31J65v4STHOuuD&#10;lmBbvyBpwR5ehmAxYl6IUVAgdb63Ayz/Wn6+uHbqY5h0LFLm0SHaZoRRVxj6UNdESDPpTonvEfgl&#10;6fxy7rM+jm1AGEYYZP6Sfv61vOAyGScBHZNGTzv+6q/+arPhpOtEpN92xBXf+qq/SRgELYKBb7Ck&#10;XQKwtrbHkhrOBdo9C8ZILA10A4DUMxGMk4Y0KyBOzXDuysECJSHMTIuifsJqXPkT767G73jHO27M&#10;2gP0zQW4853v/F9POOoIg6TMcZoYN4m0Ic91hzad6NlvZ80HPvCB20s/JG33tJDcBKvLY5yMs1j6&#10;3YMNiZM0YdjcMo2eU1lbG1R0ooN8E8yjTCFmMY0w3U5KS6T5mq/5moetGpEObbAkpEby+pcfY/pO&#10;4uVFTQ5U9JFlETKHJnEOxjEuJFFMY1Y66bej1obP4tLSBH74h394G8BitS5IG4NcXeUk1nhRV9Xr&#10;HePTn/70o7/927/d4hg2DpyzMA7hG+MxjUgdc0GE5OdhmeSQuiagE9dvHrera/FZqPe61722hwL6&#10;tzlhnLTmg4AEsBLXWD/6NlmwBRtCOSbxpCyOQRAIy0JlmJ0YV7eFDec6xrA0SNiMfOCehbFzWjsx&#10;dz6y/WMe40wtE8thYxJN4BjjcInETcBMWRWSJk14Faof8ybUAiWJNiHqdY3mPRlmkWWwGRGKCcfg&#10;JP3OEMa9g2DdvNqrvdpmUsFle25q4BjBLJhgXBpESEk+Cu/amKDOpUm7Fx6ceDCurk3oWc961tHv&#10;/M7vHF56sCnFaNRRTr9rGWHp/4/+6I+2/gjEZzOHCPNIYxtJEGlSJiGM5JMcwiypYBxEUAcJHuJ2&#10;gfnSkzlGfKatnkyummgTykW2AREKyBygMhknTWESFyLbvckor672QmdQ0jCQSd/oRjc6+su//MsN&#10;42AC/z7ik2HMFd8j+LY+9KsuRBDQwRy2c2IMI20OCCMTKsGpyWoP53ZJq94g6nOqDMKOc3cxzGkS&#10;TqkXTxBRZT45WtbdwR83eN4aJpE41YGFBalT8Uwlxk22QTDuEhQ0WAO7mwMFTGMcPq973etudU0w&#10;ppAL/wSwRwRhwvnixjgwbiNAMSVPKE16hUi+iQi1px24wwA8f9u3fdvGON/8dre73fakDt5zxqyB&#10;mMK4xWm8ufXLLwzr6Dd/8zc3zB8u/WM4xmLahmRlxzSG5SnTTufV5ckxeQ4KNENKHqdj2gRIvp0S&#10;8zEVs2gu0Mk8U2i9kbgrkTPUTWJNAGkcM8hiFGJauTJx9h2D2oOTBWoQ0jcAM8ZCgY5t3wRsJAQQ&#10;U5PJddtHtKHMRmSNtYNuUMGEEMOYwBgGSTYmMW7GTUZ5YfRar/VaGzx0HNkwfLi5GLPI2rBIm3a4&#10;wdJC/YhPsrDh+pnPfObmdG2Ls0VZiBmVMSyUFmcOQUbahFAagGmaA5OY4pt4gEvF7Dxpkx4mOodi&#10;nDZicI67EsadYe90pzttF0+H6wlhlJSFtnwhNYGDCUhnfcIsAhGeoa0fRKiX1OHZtu+GS5y/ob5J&#10;kTjmO+Gv1ATZf6TPDeMKYx51ysFwk2hhwno2XFpYW6E8lkPn3FoD5XyZwH3ve99t4iYhxFSMrYyv&#10;hwt1wMR7L5t3eOyy/H8W7Wb+T6DjGX3W/FcU9dnLn+U+x+pMHMGscOI2y4Gy920S6uef71H+z+yf&#10;RXHUg1nOkwVqY7IG8uX54Baxj4XImkhzbd2QORJyIawdVsy6tKtym9thWz9tdPHAshlbnnUlrh0+&#10;OrRwxfGCmO8b3/jGm5vCtFuz+EbS2nVFY+3ZdDuXKJdvTJ6EHZ9hOmZYCgknBUxKmMqymOVF1ROm&#10;HI+HyvfwwkQYoZjzrg2vOJdbSFjIFkAonb8x/eAHP3i7BdH/67zO62yWWP8sK2GaHMFLa5uQpfl+&#10;0urLi5Qh+yCBEp7xhAhPBA8A+AYGQs3zTsjCHGMKMi/1cyjkH0P6pASHCDdEs+bCUK9Mnu1Ierbb&#10;68cuce1rX3u7j41JW5cJmfRP/uRPbk4sF82lHjR7cZwCKIyyINIrx+r9/u///lavMQiUYAgyYds9&#10;Eip0J3jpkDgFbxfCDzJWCuwlc3zjizAJ1hzk89icGsS5nW2ZKcUqV3YQ+hRYZzQUoglVaHttGy3N&#10;B9CuvCno4rme+nPL45miOGYwxRPDpLgJuX+DZodOY1jCXqfg+Dul5HJ6P9BkjEOQiBIJiqKke+hE&#10;4O5Q5EkzDa4jQrs8ZeJWi36syo5hgELQ/BppcrIKjGUMgJCvjrko04dQnrlS2DGkY5xgZt5EtJDw&#10;U0TEdgvnPfpsU1/i6rqtYlK8PM8mW6LdAOexUqw0wXkELw/yCEl7r3hTjHJeqfIEbnkTaOiVj0J8&#10;Qk74KGFzxcVrhy/PAOwl0laRPEAjWAoRhnjlhExBiK8lBBZgM6cTzUtEcAQvngDlET7PFwrlI/nS&#10;wmnzZ3/1Q9jsJKYgGvMmBcUYzA56W8p55vnPf/6mHIhipwnfZjqFDsmErZ9Qrq4xSxOsdOGkyr2a&#10;IE54kIlHJkffViJkd6pUB5/qIGl1Qrc6zGDX/ecIPa84QREggdPqRLdl1HWRuDLmQ7uEjsTrt3JI&#10;1x+TQNDqUQCmso1sNPvo7KN9Y/3CL/zCtqG6fiJM6CLMTrpQZjWw01BNcBPZe4KO5gmBsAiYoI1D&#10;mPUlRAR5+9vffgMCGbWPELj6+vFRVx4Cjk3oCTgiFKH8iNBMWrwwuz4RLd5xCiV08RnKtykSNhMD&#10;FU7fhE7gLiMpxBGIGXG3Z2OCbHaUoHkWXE2mhAL1SyghDRoJTrmJE+AUvMv70rmO8stD8rQn+EyT&#10;fimWGQMeY4m38doLtMWrFWwu6lgxBO7ln+0W12C5dwQ3hRSph9pkE7i0MKJ1oduB+pxUP4jQ2TuT&#10;wqgJEbxQXQL32IYNJVgPypgeQpdvkr57DUH6a7ImSWChlbAIT/nKz6RZzqOZ6EcEz34TsnH070aE&#10;mZwejTm0ahEf3WoEVJ/NvBCSkDAJK6HKg3zC0wA5uEMqLRM4VxK65SV4baX1ow/tGqNxhAQJwR5E&#10;YM61pIlZslxHQiBkfj6CIhNQR9wyprBsegefECeuj0wMIYobW934iazoPcWUpz/9Wk3MIcDg1Xgh&#10;mcLJhnlk64GDAux/XsvndZ1hL3VIUNldFeQTXAJMoOKEbSNlz50G1ZFHIZkX7dVXr7j8BI74tATW&#10;10Egx8SgSTmEUxjB61f/UA61lALFNlbKMz4lKCMURMApETL16U2E9i6EH/MOZJO/PcrEQLcxjE3Y&#10;xrCXEDCz4lDEnc2OWwFuV522z5iUAQ2WLy6UTlDykLqWk7hJFhdSlB1dnIDk10eoLw+ZgDJulAOE&#10;vk0Gg9DP9JgAoUIUlPIqPCVz18dHh3LkoKS+PqT1gyCUEqFvFV48xA8CjuKz7lwV+KBISsx/974A&#10;0BC8PBs89JOFchs/ZZPPk5/85P33tqbAUgQhS1veEN6Nro74zdLqGUg5QSPmh0KUqWMcyNJWHqYI&#10;jOA7jTooedKhjJ2ELkJ2MiVETy74zb6fbTPlVuoDb/pXBxH6PG02z+a6zn3N26M2Xe84QDH7/oxn&#10;PGPj1VN4IaFDvZVACXjApy/OeGPk8LJ/g9kICQPRvDThMSMET6C5iYRJkNLKCLijunKIV86MSCsX&#10;zsnpI6FDJKZvectbbsokcMImVJN1Hc+m2mDZRsSLccXOdhKC/nutgGK8mSKO9h6MWB14Aa7pMk9a&#10;21hFTKFXGrSzIpkbz6vNlWnBp7kAkfcu2HhpdbeNtM51IE3gQsJOAYhAU4DJyUvoUEbIhE9Z6thQ&#10;1Fc++5oToghCd3Flhyd8ByQC1wdBe8rvcGRJuxbw7ST3IBTmcbHXdLiakKQ//eKfTRXOzZFjgGeK&#10;61Whyk4iyBbqh/KFTAw0MyN8dPuQfEJlZoTMpP49QWBGKYDgD4ejhEA4tI8ITR5GkTiGE6S0SYrL&#10;t9FRBkoBU+BT8JMglOChBYJsoOy4pevrjpBDqCbMNnqaJs9G6r0/E4R6K4ILqS7Fm6C5TbRHOQ0I&#10;v2s5mspCmS2bJyH+9V//9SZ8eQRvI8cz5ePJ5umXfNh7JodZ5BQcO5ESQIxMoWBKXoKXTvBCpiBh&#10;J1hKgER15FMCJdZXY6hvSRI6+weB0twtp0+oJ1yKudWtbrVtlAR86aWXbncvzMsTnvCErZ88G0Kx&#10;aq0S/cw5tpobX8isyBdX1sZZeo9cAROku/byjA3xNlZliPDl3fCGNzzY+WNCJxCDJ7goxMakVSCP&#10;INWFcPnQRQHqybcfyNOvkNLqI+FLi2fXCQyjdnxIRZBLgWwpwXK7KAH5Wsetb33r7aKKXYd2QtMm&#10;kDQ/8Zmegj4fhXohCvUIEIQ+lEywBB7/zCYlpYDDiZS2W3JzM0XsNSFCL+EVsvEJTXmoRq0CihGH&#10;copSX3uhcY2nPgHabJgYy9LEMJwd1MbHEmbrTdQK8Pm3f/u37fVOqLcXcDPZfxspzyp0A0tzbM5C&#10;ecKTSP3p2yd4xOQZzzzxT6hWGJPS6RT/ysgRGI6dSIUJxECYJDhxgpvoFoZi1B4Q0quHlFOkfiBW&#10;GDWu/qGdLacAngzk5+tGli47ajNlXng33pn1RInZ8SYzb4apMmaCwlfxhMzLyaOJl2hNoyl4ZNXx&#10;UiiWS+oCDI/q+ekJ5sTeAyjmdPbs2e3hzMF7qSMCQwkzJRAqhIkTHAGbNNNiMyUcZeIErr40oRPo&#10;zJvL3qaoL/WsHL4uTwazUMIXNxETtFkxI02WkO0B6mtvUoDh9wLwA/WWtXqrn34+wt+e4BFTIoR0&#10;B7Xud5gWyiVsZtKmj3eot4IDzjGhNxAinOLKQnVCFxcSckg1ceUGpqxcyxSnHM2xxEtTIKYgXH3u&#10;GPtomfJqTILAuY3stjzegnbyekeI7fdI0Gs4bvm0oUBCarxJmYrSE9GnmR7CN7ZDnTjEU3CAybQw&#10;K0ycNOBtNj2bVwiJdawSwREKgYnLg85sNeEbXBklqCckdAjXNsEj/ZbfQ2sEpTYd172IfQwdkMR2&#10;EqC6QjbbBPnqzI40W89M4QFvhElxVol2oTSSZpdn3oVSytKHEJopnDtJHrwwN6N4ddmFL/yecw1Q&#10;PAHJExIoIUpDvVAegUtTQGaEwKf9115aXWltG2tvHM9P2XZ5UE/oNlT1oV+898W5aUwNBUE/xLOh&#10;7q3ZUW0orFWRX01I6gsJqnnvkRW0lx/hg8B5LMahYDwSvm9y+W0kQMWzVXvMZUwQKEEQQiQvIc50&#10;WqUUdplwoSxlqFP9+i1s3OLy2UPPUNl39pDQ3V3o3xKGePuJTdDzU+WWtYORw4g49FMIdOnXCqCc&#10;0ElQSLzy4pPwI0zwe79DU5+UKyR4qwsQCL7TKKVTzhkCY8OmzU4I7FleB+GpW5l62W4hIhQE1QSd&#10;grSVX/9CfWB4ehjqy7cJEpYNCWqYnPvd734H78DmaXLiJpItTfDKKcbjPn47Jeq/IzzhhHYhigcb&#10;rzD+Cs9HFKgfaBYSNH5cYRC+OQEKns8w8gkxgRefaBYSXgIjbHF50E3QxQmYErSDemaG4KQpch6S&#10;hDGuPyEvgNC7u7D8+bf8X0xzD5kfiDKZyy67bBMus4JsbN4vhTYItpl2Sm0sSknwqFNoNPnSDh+n&#10;bar1gx8nZwDFn0sw83W6JjMHuc28GACF5DpqIKtgHpjkTYXMeC5jcWamduLqai8t3hjCXElESIQu&#10;tBJdIhE44gVY7iZVHaiyhNu85NmkCdw9PJ98XgkQUKEVQAGr4C+WAFh/5glszgp4tA+JA8qGdAht&#10;ooSAdJAQoVZcJ/KV2xSQNpUnVG3aMAlf/5kgK0GZUHkKaXwkbRz1XHyx6+oSdK5YiIV+G5PlK/8x&#10;j3nMdip1NczW9+0DG6q7eIqwEjMzId3pVYj0+/KS/oCA8iiYyWHK2HH82Wgd5g7ftgx9c+LidVh+&#10;dQjdCliRbEVkShAlETpB59UQqPxWT32n8NIExHvpYMHzELa5mggSpwBxP0hlA3XBxIYS+t3udrdt&#10;b6AsttYYbC8h21zP573MfYecZtkkysSrMYT6Na7TNd7wv/24m8otb/FQJI1SRkIpVEaQlYkTKHQr&#10;Z6oIuzymQz7FTEVRXGalcef4vvzD/RPvLkOfNlD13EJCEFtpZTApTqJsu3x8uSaQhjx7BT6YrGnT&#10;8zyYLWGm5iQhx+dK2gKd1WM/IXSggHx7kk3+zLH3pq+gVxa9LOJT2KeyWcdnzb8Qqt0artSn+CyD&#10;oPJ83GXP8kk+M9wjH7bfp/Ra5xVEu5mvTAb+W9DFzHfW7XNS+V76pXQscQW9MqgNYL1XtsnZsGx6&#10;pZXZHOXlmUT1ox7PRrw6tbOr28BsjjYXaaGNVuiob0Nzm+jS38Z3n/vcZ9sQu8jiEvIGbMAOItxA&#10;Y3Skb0M0Pt8+vk6i2vAsbM4+0tpyUeXZwPFnE7f5ulzDA1cVbzZpdfjj0njkTenzoQ996NaWt+Rq&#10;gzk7dvfCNSIg3oQ0YUjbwU2snTw/nVAJWZ56KaZ4pFxb9XkYXqPj9nHvHBowakK8jg4pvA4PIxxs&#10;XGI5WDj8EL7TJ+/o6le/+uFSK6Frn1ciT5nTpxClkIQtdIAhXN4FHijSo794c7KlAHF8q6tsxpVT&#10;RHUIWlzo0MR95J6+4AUvOPfCKyqd0FBCT7gUkWBrUx0Crl19IkL3E0eQgVFMEVK3iSZo1REYV48g&#10;rCwCd3XL7xb6sWSXWwk9YXPVhARaGB/SU+jFCQRKKdq4lMDPhnYCDNHiViCA4NMc1E0pyiOHJOX6&#10;8CpIjxGB5hyhC6cQC8tHfHkCP0mw0gl/9oOYCBPCkInwswkbYoTuKCxXAieAe9/73lt7J0rCphAh&#10;JHqKROhMF2EnaEL0NCchy4cy/aAEPk+m6uPHNYKLNoIFEMoACChmLvCtTF2k3MWacvwjHyvTClBf&#10;XqZU22NCR6uwErCQwDudlVZPeUKtn5VSkEMCZtzmQQQmIL9DCVRZjgSuHgG6NDJhcfVcKbCbEGYy&#10;+k6I2qlHkKh7lUwJHiozljwC74RKeI7qxrb/6AsgKEIIMFCckNVzk0jIzJI8J2HIh3JCpzTzRMrP&#10;EXpEuASbMBGFzLTlKDRpVJ3Zjz6KUxJkYtx1LCRhwrHdhN2zKPcSj3JLkmBcYDEvJkGIHsMRgjJC&#10;Z98bY5oVoeUvjhpHPiHrL2UIrRZ1KJOAtU2BTBzTACgh1jyQNLMjRFazPlBmCZ/aiB8Tug00z6Oj&#10;uc00lBJawkXSSJsEXhnSZsbVJUgvX2LMpDFiUsqgxzEZ48wMBgnh7ne/+7br+3Yd4d/lLnfZhOKB&#10;gisCJoHgoFzIPFGItsYtn2DnnUurQHkKImRpAgYASMaPj1Uq39i97qG+efBWukUkbKAwHsTLb1Vr&#10;exA6N20Kp3xCDvHMCI1TSBdXwml+uHIJOgVmkqwMbQjcEu1eApLVwRhG2WwTYu9zv65znetsX9qV&#10;z/wQKOGwqW469Q+pBK4PQsxrEU/YhCZPnEClxVH5KMURKt7wLE5wVprQK3LqUZ65M4PMCT4yR/PC&#10;y1yFB6EncHasPETIyuQLdU7QQhtYafWy7drJr4+Zh0zAhC09AsYghggLKiAH0rmMQu8AspeeHrHp&#10;Jk8hCBqNS1DaE0IPKFDCLI3sD/L1Yzzx6qYwoXpQyyZnchCAESQBWx29pcDUqIcH+eYlNAZTSuBW&#10;5UHooTl0ImmUQKsnbgUkdGZFnnhmCU3BR+oRILOAWWjCPK8Ew9Wz/E2ccgiRaaEMY1rmXEerAD/d&#10;kUMYZJkowUFxQrQyEqYQNRZhI22rqx4ebNo8JwrQnzrmZVXivb0FP/IIHJ8pRTsrEajwLTwIff5U&#10;XJTwZp478fIpCBFEDzMqi1o5zE6Ksan4PSZMQA5EY1A9qIJecWbFi6JQhDz/ZNPFffPOocmjscyL&#10;viguwRKkfHGolk+grQRlKKF7j1wdSiMsyoRO/WovVIbwSeAEDeHKINrqJXR8EDzAmi+eye4coSOC&#10;Ko+ACGoKEarZOMJuBSRM5ULls139leaZYPqa17zmxihGQij0Y5wQQpoJY9oTfqZMvrRNCs+uA/RP&#10;kKE8tCbQBC/uxCuML1Q9/UKufgiU4FoB2iPjAgo+CR5I1EGQTgnytX3xi1+8CdteZJ4HoU87npCE&#10;BMiMJFAC5820WSZwcXnqCdUTEn79KasfTHCxvA4HSQSvjhB65Tnqs4MYxzBbTpAm44SnnH9NCNom&#10;NMKSB3nlRaF773115ql6+sALpRnDuPrEi/KuJczPfRGh1y7wBCSKE0/oVu/2q65zcEKhBAIKsQSd&#10;0JgSeZVRSkpIQShl1Gf54kxEmymvhJAxDf0Yk7YkTZrZgT6rg+fDNLDd0EggzBReoC9hI2X6bNPE&#10;R0JfqXJkPIq1moyDCFFbfAih2ce36MyDGVI/pBtfH/jK7BD+waYTxER6SpAvTGDCSVOolSf0VZHV&#10;KW4Hx6zNVNoyNTG3d5iCcKdCCCJ4mxSXj/0WemuKUAmB0I1rkmypSXMjCYDAtDeGdsIp+Cns0oRH&#10;eZkZ6E7w+tI3UFAOal9SrkzcG2ray+Mam5/Q3LwecgzpU6jyEywitAQnbaLlC9lafnjpQvX1VRxx&#10;A3kwkK4eQWHKZKCma2YrzHL0/Ushm840hSoIIkSrQn3CYU9NnuAi5gEl5F4oQvKiNa3vyJhWDbJJ&#10;WvHGwTflyDcP7R7/+MdvymL3zY/Q3ZYyMdpsNl1BLuMUmOWhXJxAxSlCuRAlbErAiDaV119CR1xK&#10;ZgKK2XV/aIoRTEIJARKmsdwimpBjPoVwESGWANhVe4KrAytH34SjjxBPOPIIPuHptzOHeNSXwtSZ&#10;gpdnTPmQ62N8V7SNReCEbw4EbF6U78toj370ozeEmxf+rdIzhN3AhIXEMUVwlUtnPmbIgyHErgum&#10;sOur1TTzCR3Su8kjIAxjMJQp8xMjlGAiNi0/zsCWOhhlCth7bZicTEG2NWEjPJxENtKZTuARc9GK&#10;1Bee8W9/wjdQmBOzaQ6R07PQ8138uro4M1+IhNKEQniEmCAJ34YpTtBTgOpAPOFDe+2F6tRvZCyu&#10;IKH2kqiJQDW7KQ5dhOgb0hSCcT+cJt/PVNs4lXuPxJj61BYRur6EmSBCJLjmukeroMtD+qBQqNav&#10;cQgbHwSOP2l7EVQzhwkesQZ3uMMdtv1pMy9TIAmtdHEhfzhUR4SX0HWcsvJo9M8OMytstX7KgwrL&#10;kGBMzETYaigySSiGDhOAKHfovjALccyLCRJ6feojO659SpCeLqG6J5F2a15tlLV69IlvJgW/TKA4&#10;BbDd9ixxhH8navLAz+GLXpAsTmAJOQWEdptciCZsedlwAlffKqi+/FaHMaaZUQdzhCavE2nLV18Q&#10;YiItUSaG7bUpMi8uypxMbczaEg70T1tOQSZqhZwm8GlmTyMmRJ+E6cUmqMcjoePdqgUm5sT8oR5p&#10;Zww3rIfDUagkUPEEQ6hQ6gRKsEKdQTlhJlwhpYijFKYtwYsbtHEoh7A8rPWXJ5jlTvkGBrQTkr+6&#10;dUL1hMh4vtxFkBDOG2DvId4E9ZmgCZl5yW1DyleKF2GAwO+sM0n/zAv31AoFhEyK/NANHJmgzIzw&#10;SU960iaXY79UW+fQnDDlu9tgWgidRgmAeaAgglRO4NCvDmUh7ac9r/9IO3a934eHdqjBsElBiOVM&#10;6JRgA3UrCcndMvac1DiEYqKQSPjalLeH8nk+Kb7H5ySKBAr8WnUdeIzBpfX3NvihPO/T2+RdlOHZ&#10;tQd+Dv8zggh6xkOnOCESLEEpJ3TlNEfYTIA8ddRVhwIguo1XPzEvTZGE7iRqEhE3jP3WJ1v8iEc8&#10;YrvDhib20yQgzIZKCJazu239Eq6JIXHCFyb09XVoK1dISHhCoX6P9NvqMX8g8YDFhoonwIF0IWW4&#10;vrB5WrG+d0RW52ykKKQWJyxEiIRO0EJlOsm+W+YETFEYQlZG8WleEKESWB4MYdswbbgmQIkQ5FUL&#10;9tIyNgGCh3CmhQIIydJOKAm8cBU4vuMBxVPzn3mT6hPxZKxCIdMB3Xi2OoWtXGV4znPxdctN6FGD&#10;JmSCKk6YmCXEypgXggvdCVicgiBZOSXpV5lxUor2eTAQzQ4TujiU9M1jZoVi/ZgOxvnrDhrsuo1T&#10;O/0kqARNONKFk6rbnCdNs7NHzKv9xyoiXI8YAcS88O0KGvIJHf/MHFA85CEP2fjfbDrSGUGIQ7Hl&#10;RnAJXaeQLE+c3Uc2yVBPMQRZG0JXV1mKMo4x2GD5XQfIx7D6hO6UKR1pD02++oIInlKEEK+f+p9E&#10;+D22i3IcjC/d/IXFJ+XfdyVM0OLmjjcrVR2Uwtto8cVLQ+bgswkdEzGSi2fJmgThSGOQ/SMUiBaH&#10;cIKmCOVCpI06lJFC8nZSbCGmMO06wGT8wALE8FT4wZYnswIEvBWmhX1nXqAduePg9eAnQTFVJl/6&#10;JIqP0snhNLvOjptjd+r2JCuaGQTMTI9y+WTqco+tp4hN6BMh0iZNUCaaMAmXwLl58hDBCglTHWmm&#10;RJwAkLT+kbpNsHEtQUxjKFvIxGDWJmvpMiOWK/vNVFjWlmmkDZRZHfokEHtBK4jwG3eajgkC6ZO+&#10;rrjm4QHfAEC5gIE38mLm1JGPL2+iSVtt5KLu4esvk/KrCUmoUcKF8BBscuozKTqkEHXU9cJNByl1&#10;628dC5NdBxC6yTAX+sIgj8UrF1wup1Neir59n0jfbDq0MzM2MWPqlyJtvnh3mOrmMiCJo/goXV5x&#10;Ql/NE8/FPgLxQi4qc4I3q5Mfz5bj/7a3ve1mZqV9rIRtI4VswoLKtE+gmOswBLUEK69QHZOUthII&#10;12oQEog8A4qrrx8TSpHaEy7BQyWhYg7qbT6E5j/HLEnIh16IPnv27PZWlZ+RCu2WsjYEr/8ePxon&#10;t1hcaI5ChHf5aK6CldjwuTHjxepjRghdnP8u7o6oAxTB4x/qkX3o4L1gIC8DUwQWcwmrFUBQ2X5M&#10;Z68JPGTXhzSBaVc/xdWhTEInYGlCh3iMUoL3uTGrD74u02Mps/Nsp00V4kzWwckegQ+HloR+Es25&#10;7ZWvlNADIDlYCVYj4VuNePGxYvFtHhQiji+fg9BDruUXM6E8xghFudCgITyzor00207Y3Dx5lKB/&#10;iNPeytIfJatD6DZCr1ATFsFTAoZNUAgxPkJoh25mw+sRJks5bCyhU5AN2T1H80PaQayx8SEPT3ub&#10;JgWveVYSIevnqU996iYf+fKYHKuVcK02whcyJ8whM+R0isfDNcAqXIwIpSepA+WEauMieCaGYKeH&#10;QlgEStjliafUVg0BcQXZdfYQerlXhGOSJshWPvKRj9ziBO143dcVkXGFkG4zNFFCYNen0IybgPGB&#10;B3mVzV/kkK5sJcLFy21uc5ttwyzfBi9tfyF0aAcY6Wy9VbEhHSMxgDIdBCkNrUJ5KOESIqERvHjm&#10;RRqK1cu0ZK7U05cx5auLMWjnVlmKlrE8ZVCEWQ8v9IVpdtEG6pkqRPpQApvqPkb/6hpPHJlnITL2&#10;LNujvTK8IXxmrwEBjxQhnRcGTNIQTgkIGI7ZdIzk4km3wSYs+UiaCRG2+apPSIQuXd3aJWR9UqKl&#10;qQ3CHKF7ZRpaIAmzESHbuCAfktzF3PWud93S2Un/jeGnmvrPTR/86L854qs4mmXno4QdAQPCL968&#10;x+hDqBSQPUe9FMtkqn8QOkpAMSPEaMiWZyLiQvnqV56LKE+5sE0VhfI5WcJn+/JgLHEuY7Yc6QeK&#10;mBwhInTkBpL7aEOFOGX69ctG2jVOtI5/MZSQrTIKt7Io4J73vOcmbLyy3V3gxb8VwZNBD3vYw/7L&#10;piOCwag8YRudjZJAE7YyQoH2aZszJ0yJeoTMZZRPuNrrc05cW8uP0Nk97dy1xDSU2xwtWfbab2ZB&#10;kkMHIfcwA/F2POnnV9tcvZ5h/DmnOd9ozTvNdSR4gp5x/PhRTqsQz8a0YeaFmYs0EwgchxOpEBGM&#10;kAkgaIIjKAi2+VjO6ksTOiJUShBmbiJCROrV15x8Y+bB+OYde8mDITiKCDGWsY9Nk+tI0O5pyiNk&#10;7qQTLMTxhJrXFFx5e8KddfEptPrWPvAC9RBuHKsVeADUXBN69t1mak6cgmM/5U0gbaghmPAT3jQV&#10;hD4FrC6hJmAKkNYPhehTPWVNQIjUY9cJDWpMKH+9zQhZpkwMVEG1h9Z+WsSPL+DTsudRETh3MaFN&#10;BZS35xJG8bVXFmXTCREAmBo8uxPCk3nYOAGIR+ZK18kZKDakx0yCIxwhgmyKaYMUqk/gBiRcgiTs&#10;vJfaqk/o4vrWRj3xxq0v+W2mliyBC+XpN0/BmOy2pUr46smzbP0yKUF0D+LECs32CgpJYMYsnhJW&#10;ikfx3MzSxqgeQXJxjecLXwRvdTLLTB2hW7FWoq/1ANQmdIwZBEFMcWVCNprgIBbaCShEE2wmh3LU&#10;mysAqVtcnzGPWlEJvZOpqwDLEnLZaIJm26FW3AnU4zIbmttHk+LrG58y9OVFUZPu93AblwfV+JmY&#10;kF968jjro4TOdpMBE+NJlw3UM18A0R+QmANFiLdqj22kKMEYiDCmEAk8O58QKSTBUUpoF1KguqG/&#10;scTrX14mjqAI2585QaejNSYdhjooES5BQhh77kLpzne+88Ybe9rqcIHGjnq47R1I9nci9HwE3ats&#10;VjJfY+KN4I2HX5t7+1IOQXS48JoDCBGBEcbMI2AKIDQaJkwIbSWgFEUh6iDl2stXX5/qCetfmt1N&#10;YDYiqCdEN4SULU54XlUjfBPlA/PPKcTktVcH6nxcD/higRXSeCudpIzmvVeGgILtJmC8sOX4BBzu&#10;YS/E+k6skFKYxe0Pd3UwB2CfCCE0opANUYQopACItszkse/SCXe2p0DUOCm0sfXVPYx3YQgidBB2&#10;GxbhsuNsNNtN+FYFj2X7I96XChkv7KqPVWjT1Z+V0ZjRxaB/Jf3hLZMHNARLAT72p1a9ctcCXN1j&#10;h6OEPtOIEIU6SPBCglWWrRcnePnS8gmcQCFAnCL0RTBWGAU3lnYhXdrS5KenAGPyzSHZS0auc10L&#10;SJssD0KfnuB4eZNAtFUuru0UcnHC4xWJdyFWnUkBNKq9voHAJ7e2OxmbrMMe9xYQCP5g0+dA4hOV&#10;hJVQQ27IJ0zCShnZ78pzHQk52y9UZixmrHEQoVueNs0ujEI7X9gkKIO7GLr9CDLvhWsG1eysfwjT&#10;P0VAnvyUgMSVy3foKh3FT+nAEdXHJJu+8ZgW6Ocm8lisSHMxL3Z+Q3qdz0EgUkhIlgfhQSyST1jl&#10;GQyqCZxw1U/olCKPYth37eobaW9cdcUJm7/uNWhmhMAJuonxDNjuPBpCF2pnc82LMCazZ8KQzmem&#10;FGNmbsSnAiatqN4jbTMx5kXQ+vY39zwpc/cOI3kwnVxHANgVupCwhVAJqeKQrFyZkPbl6zBEE5yw&#10;gQhaH4SgnbA+Vv9Xus3UUiSokA7JGLZxETjBI56C5cttJHQXXxCljCL0SygEb8kzA4QVKROqt9JJ&#10;+SvVB5RTLADiH+EdUFwDW6F89zN7X3oihCjEZhLkERjhSosTMrQTqDhKCcq1Ka6dkPmCjsbTl7gN&#10;k7Bspt3OIbbdMRuytIV+9dlyT5H8FqNX2vjoXtODOKF26rG1hGNVTGGKI2XlRfha8ybVj9B+oQ8h&#10;4QNPK5XQvellbPM8ZyMllOwX4SBmQ6gBtCck+dLihJrdz7wImRWar06I10ehsZRTghDSmYirXOUq&#10;mzJ5J4SMeUpxyFBP38yHiXExHcH7fziKUKavVXiEQwlTaDOM8DfTyEbbpjtJWyi3GgndarOZOyT5&#10;+UI3olapBy2HjdQkEsQUCmqDNMk2Q/UJM6ESMKEiZZPkMTP6TEnGZE4aKx6kCYpN5IXYgNjmDh7c&#10;xlD7vOc9b5ssM8b/ZUJc9aqnT0J3iWbsBKNdIdJmFTaKp8KTSFurz1j6Eydc7zfy48lG2spj8oDj&#10;TEvcZIUmnglAzATBEpaNoXKCbAUoJ/SOxQk/c2Pg+jMJobHE56ZaOfMCKVxHmxMhujPPV5dH8Jar&#10;VeC3AyDbF8LUdViBdhM1ef3pm1CMY09I+HsCnzSFPuP6ENae0IXx5hVA/3fExPgnG2mmbttICRHi&#10;QhlKuMUJjh0VGjhBUgTBQj/Byw/xCV8+6rGd9kL955Y2EWMpg3QEpdDCI/Gg2SQyJWfPnt0mR8A2&#10;XJMmaL8LZlxxLqU0c4mHxlEXIhOceGVo76UjNHlF86ayvcI8jS0NJObDLLLxAWez6dBGcOIJBVGG&#10;dIMRlHrcKROL5KOZp726VoXVQkn1VX3UGOpXBpnMC3/XxRb7TtiRVcD9Uk/aAckK4MmYMFNDSQQA&#10;7b1ZYA4EI28P5dPO46f8uRrPR5AMKN5Vx7eV6HwBAISPzmRKCMiEE0wDQUlCzEUUr41QO6ZGPYiS&#10;zntp45QHyfpNuPqrr/pVh5mCdEuVgrs8Ijioxri48hTinxIdkvwPNaH76x0KsLk5SOnPXG2CCTzK&#10;1CS4Gb9QwodNX1sejHcx9WtP6oGGOtuToxrNyaPyxFv2czUgghMSrDiB55tDtnTmKaGnQAw2ZjzY&#10;X8ojJG4jVGOYgLldBMx19L43BSD+LwHjQ2jDcsfhTStp3oT+IK6xUDY+0m6mV9o7MJk/3nglD3rQ&#10;g7Y+rSSbJ6BYPVYin905ged1zkMM8ZZ8AipeXcKUb5KZJoKGbleXCbl6QlSe8srqV7yJWAFMB2S4&#10;NLJE2XcKcN/ilvEe97jHtiKYH4KH5oQsDu1QJc+hCa8JnWAQgUgzCScJHG97+ZOy58iG+Xd/93eb&#10;aTSGvgmfEvB/sOltpHOABEwoTEdlmaE2QfFMVCaFMCDdHUg+uzpIvv7qQ7u5guLFivFAgNCdIm2I&#10;mOeLQ7uTnQ0PyixhG5UN0ubmrS/CpwxlfjHDaliFbgUQWOnmru9Q3bxXWn310kBgf2ECmRXjAlAh&#10;U3l4azdbG4W8Bi2fCZh1QnX98Gg6FClL0OJWQzZeujYprX4JnmIwCSH9hBRhQzqfXRqa89/ZUEKn&#10;IPmEzmcnVIoSMjHGIeA2TfX1lfDOR3jby88bAjibpn7tJwjqgYdcPFI8dvdSvHTxBEK4CTizQngE&#10;iRkKkSYwQteGHSd0obRyZRio3zU0tvqE7uIrhEA6FEGNyXW3gSxbj+8I06ogZH47j+YBD3jAZlf1&#10;bWz9t1kKKWEekgrR/OEh6N+z65F2+NQXDwa12TNfT3nKU7bVtn27btVeAigeOhN4yExwBKCstPJ8&#10;eO07WCkTT3nK5srBhzrGZddtmBj2up0J2FAJ148amCAicE9obJwQJg3ZhA/tBErwFEaBlNYYU8hT&#10;6OW1+svbMzmrj29cF3A8GHGbpzk7GJmHlXvwXnSEmVWTkJmQlBOeOHucTUYQBOHiytl38fpVbnCo&#10;b4VMgRsrAOhXH/xsJgGj7C+EEw4fnjD56saBIgqB7pDPm7Cpe4bqcGUzZYogDT/G00fEFmeXCVJe&#10;MjiJ9i4LKYtpgXA84xE/9hb8b9+Y9njrCnql027mFfSKpeMZ7GCf8voUL3+P2E42d+9j6Xly77O2&#10;K8/Ho7a1POpT/ELL9qg6M/SZdV5BtJv5/yt6JQl60m7mFfSKpZdFpraLz7BPdf430frZq3MSVb9w&#10;5veZ+f8fnZNxBb2iafUzV8pvzzcvn2/N157+dvkoH115eZE8Bw91qtfBqDrijSctnOUIT7MceVAg&#10;7Szg/oaf76LJ6dXJlv/NX+6G0jGdH+1g5+lTfj5yf+JQ42zioOaw48xgHP3gx1sIDmx8cu+4OAw5&#10;kzgz6N/5QD/eUvAjDp4ikZdrCwc65waHSwfK5sDh0N61hkMhHjtPOKfgQ7lQndqdRPPQh5xDUPnC&#10;+tefW1JxN8G+hIEHd1ucJOeO7rtcRJqjMxL5KitNxki8B02uQ4TS6jr4iqtD3uLk6M7KMxCyJk/5&#10;xiOrdIMXIRk4iDqrmRNZG+eJT3zi0WMf+9hN///8z/98MtADk/i8C5vlwOS0juQBq3xAngAuHzCR&#10;uHIAmndds4/GWfOE3SSII+2rKz3HC+gm73bYoZOiCJHwXGRSqJsESlbfvZyXD4CUsiidkH3Bz02t&#10;esb09SEeNiBSIG/Yb0Vo730pb2gDiSt093SU6DDtix3G8aVvZcbAA/6NBcRI3OGWMrulkNYPPuQH&#10;VnWFPaNJHsg93KynnThwSAd011PkBHgAxsjRpUO9xQnYZAZkgdbCBVhAJ1OgTLbqmRtABngEyNqa&#10;RwtXXBtt9a0/7bWrL+AXMlj6Fbdg1O0ChMFyMaLP5KjdGZEplMjEJoDQmkYABehCaSCzMGb5JOCz&#10;QMRrNxeSMVjyOZa0srXPk+LaFu99McctirK4EhqhEhjACSkciLsXzHogloLSfWESQFytkR3g3fe+&#10;992sIAvCmqunP7c/+lHPd0KMK98C0Cer7olAVr3dEx8UxVKxUsWBMZKnHhC3CPCOstYomYl3s1R+&#10;dfRRPwEP0PHoiYgbLOAkF8DKsnqFlxyBl2yF0gEfYAMuMnf1WghzcRhPmlHKigM5mSV/BkQ6/anT&#10;IohXYfUZK7ut3fhUiz7DNR8413tOIZAp6yoS8KtfHYsI2LPMgFw95RP48lZay4zZrjLryAc8FiAB&#10;+7k4FpjQCSthUrgfJmCRCYqyKZ1F9kTEO3ueiMjPUrhoZ9FZV224SvI9GQd+oGNhPMry/NAVp0dY&#10;XhOw8CwWymLVgak5ATXrql+gtojwgZ8AryyXBu8WH96Q+sLK9CksHcnP2iOLNqCra0yA8Z6i+QFi&#10;uyH5AZk2rme1kw7ceJNvgUhrSw8WAWtuwZg7ohvjkAdsKDceI6VcnJz9UzvLrTzSr12SDskRD+qv&#10;dF4ffaWsJYBmkcsDXsASzwqrw8KJz7r6qv7sJ2uf+1H9SS2wFsTkD1VP3GIiAMIg0H6vnaKyDiw+&#10;5XI9KJzF8jBbPfm+SAyILI0XVIEZeD0oYS3k28JZFNbUNqwMWDxmREDva+yASskUB5C5L4icmgM+&#10;pmUOpEI8Vad0C6A8JE9a3Sx2dSj/2c9+9ta2OqhycwRiccQoACN5AZidyMMgc29RIm0sBjJUPysO&#10;8ECbcSFzZeLkYYGoT87y04+FYYE4K/kKkTr6sXjwAdh2AXXFa4vIVLgBnQLmRD0ELx5YAs4EafkA&#10;CfTKrEb+UfVRLpC4sLoWAlC3IKIAvpJ27QqFa1y9wnYLYxE6oBOI12gImVIoIKEQ3voQyNasHeES&#10;tJDQPPgCHEBlScnQYVOIvPmnnTiLzmUwnt0C2HMBvLBA3p5oUorQuPQR4IAIGIUBuLzqAXSgNKY+&#10;8r8tltrVH16k9VFcmTSqzPyUzzyLRZ45BDSWX7n65OP7EBatHY6rxwA4A7UTmrN6wAng2rP+QjJn&#10;yQHe/4g5sFeXvoRA3q6BB3H9WDTpU1w7hNdzLDqQZFWztAhgJghnGwqaB8TA76ApDcxcGf1O0LPm&#10;6jWevMacebUxlnL9N7b8SZVpY9HZ6oCIVchXdwBVh8IIztNTCgO+diCKsy26dSAsvh4luZmhUP43&#10;IbPMhApgHkXrN/BTVEq1iLxZqb5+PSYHBO4QnvDR02V9BJzcFSCjWECVD9j4CdjqA6u4cCX16rM6&#10;ACBuMZSXK6Mu+QBfQDee9vLxBVBeZDQfOyA+X/SiF213ql0A8JP9Apsn3YyFhU++/G1zAFL9I3Lq&#10;LSly0a88u4B6HV7tDrlLLTyGKstOH8JpxM7rukyLGU3gdXOCAHpacCQ+QZuV1bYdILC3UGa72T4y&#10;Dr5mvv6ANB7l6Y9Qhaw6oLO0FMBqtNUBelYWMCk6ARGq+m5K9E+o/GyC5HbonwJZax/+OeV6yeaB&#10;D3zgtr1zb575zGduIDUWHtzouG7UJ4uPHwYD33gIaAAAEEJAS7l4XCmwR4G7tAVINvL0sdavrLhw&#10;rTOtb0Q+bo3ywVlev3mLb+OoY27GJ1cAlke2+fKAbIez+MV9/A+T8enBGPqiI/XJo771E9jVI9+A&#10;XnhBh1FgK71HAEths01xgFRuQQjlB+D6FXaPbKWz9PJ8wasx6ks4+57le6SuxZRFJwQWwqE0K0IQ&#10;rIB8SmJ51WWxU7rX4YSEOi08wVOWOIsG4B5QiPuJcaAHdn4+10f/DqNeapV20LMI8cCa4RdAs9wW&#10;IGVKUzqi1EBoDviidPHqtDjwIV1/4upqow9W0NzFpzUXIn3kBmkX4Qkf+MM7nZKLNMCpow15Aa4y&#10;cfNjYNQBeHnakKF+9EmWeELKEWtuDsZ1LhDSD9C3oOTTh/4DOANi7F3XZcZnehKrapUCpEkCculZ&#10;Dxi7gWH9AjdSv8Mr0qdyNOsW1qe4RdMC63AayTOedlyq2mfVuQq+xiSfQCiTsMUJxem/QytlEyKh&#10;8x/lWZSESJHu5j00ohwuQF/6AHJbsO8UAzCf0wFWPf1TEFcHiLg1yvHTmJSnDsVRdIoMRLNerk2g&#10;Vi6tXFqdQCvskKuPSfIi7bz67zyiP3n6FwdGwBTijdwsfIsa+NSLcrfwDfBCBgVwtQV289IOeNUR&#10;B1bGiWHQRh7SDtGHMnni5Eh+d7zjHTcZ22XxY9c9fP9iBcqkCbCIYuQjQDZAbgeQZd33iA8d8IWB&#10;EIlHq7syyxAAV2flD+HLwqmtkAsB6KwYoF/1qlfdlESQgZzQAAJRgHztUqLyxvAQSBtlLDMByzOW&#10;tl61kodXD5tYaor3LrGfZQB05Q7IFqHFXd+AhQfAMi4QAF9gDdQBMzJGQK+9/PpFLPdMR9VrIeDV&#10;uPi3uPVl0chnKX1f0byUA6i6wC8EbvURXrWTR376Ii9uhrrk4OzD3ZEO/IyPhU4/wE0OFr92FoKF&#10;Qv7a6oP88I1/cqU35RbMeX10tLcQAhgQAS1QzUNi4JKnLAsb5ZuXVjciiPIxz3LPuvLqu7bqxFd5&#10;dowWIh4oJ/eFNWCNtWGdI/nNAZBYNL+YwzJQEuAr45NSHqEbx6//sCIEjADOgyFAwHt5Qspk1SlK&#10;3O5BKfhsbDTBCkBCigaY6lAs0m/AF0bG7LB5Emkz49rMckAxP/wCGz7wFf8AKQzkygEU+JXZ4ciK&#10;fO92t7ttzx+UkWc3Wi4IvLSvT/XNU9s9l8VCwIfyXMgMjvMN11M6YkR2gQ4khcBUurzARoFI3O3G&#10;dENYdfWqA4jS3kURIiAEatQj3Dn+dIdQfVcuDPTxh/LxjauskHtg4sDuSwH8buOyGIRGESyFPlhc&#10;oM7HUybtsOXBj3baOKRSLOG6LzcXAgdyABY3Nr+covyOGCABOstuLO3dDInrE2AoG5goWihPCADi&#10;gbiFEFiFyFZeXH601ptlM38tNx5wsc6NKU8dQARQfLH2yvEG3PEt7hBPluTAffFTLM4uDuaXXXbZ&#10;dr5pLqgdhUzkG4c+fBxaAV6+BZOVp6cA3nUwzF2QRZ8EsBQX+KLpC0cBGRiRcunKZl39zr5bIB1c&#10;13zxeJo7TvVmKB8w+c8ABejcBQdSZYTFkueWKCOwhEZgHtEDOmFafFwU9QGPwvXPJeKT29KNy9L0&#10;tJTiLRBKAxZ9C+U7M3SPTsEABSAAgcQp3DgTTOrqW5w7wnKvALdgik/qnZhoTVdP3A6I3wBnDMA1&#10;d2MDXK6LtDrxh/BMjuRFRnZDBoA8s8z6oAOhtL4tHgtCqE/9+OhTWx+Gx7i5n4Xpzk7k62eHr+tO&#10;IUxSllswwVlZYEIdJoHzJD9dOYXq027RAhACsIUgLa4eymoH+urng09+gb6xZr7+AH1eM7LqHvsr&#10;zwckRNackCJ33kDKjeELEnjCZI1YE66HO/KsNADyOSk0l4ZSWHZApTyukwciLBWgW0zaWgBZMiGl&#10;480iA6gAvwIqsniAUV/lia8020yaddo1st7S4kLzaNEJ46ndqHmIm29+NWoXAH4yBtB2Vn0oazfT&#10;t7H9lSRZk6Udkbx9yFhdfVkYXC1xMrXTqr8L9NwV4JiHQmlh5UDJkrcQ1O2gOdsEZiSPa9EBp3Kh&#10;cvnS6giRfi0yIVJX23aA+Cks3ly0ZUUAneXNqnMtgB3AgIlAKCaFqOO6kyKcKfjp7R6AR8Da2gGA&#10;uF8yVt9B1CHJ4gA6fVOuBWOxaG8s+ZRIObZli1f/8gCHAimfgrXPirKogQIQWPTAiPRRWnwS+ax5&#10;qLba9QJYO0Tlxkaznfr4EQK3EKlnDuaJd7yy2FwJH7JShywsDm3MSbpFztfXTt5jHvOYTZeMqFei&#10;6cSHjo1DRoBO/gyIh1d+Q8zn8E+7/dkS0pn8wBeQJwEca6tcvH4CWn4yxWWlKwvIQG0Mi0M9cQSQ&#10;9Vvf8rU1Zv3EXzyZcACPF2mh8eI3oNtGgdTPVAF2gCI0SgUgZSy6OEXo13se8rgvFgVluYkiYGAF&#10;ZABh7c0dCAGahddOOfIdUgruW+Damq8xutMGECACeBYPkKSBAL8TWOobJ3CiZHHazdpKs93Mm/lr&#10;euYZn0wA1GHxhS984cavMryTGd7FkzsXjetip2SN6cF81W33TNbK4cXO6+rWQzgWHg90oNzY+tSW&#10;ATr8ThoKKAEJwIEDSJSXHwGaRQGw0vVR3YAoLgRwihdKY7YdIOstbszyaicPPy2IdfEYEy/KJy+z&#10;DkugDuEAOt+YVQd4d9yeVGbV3ZkTNMFRBPATcgAkdML0UMshy47hcOtwpT+W19aKV230zcJTCrAr&#10;p2jEhcl1iXdjGNMYwCDOXQB4/MnPugulAxrir6+3LRbo+f5fK9LHXn6kb3Wmb19Z1jwLjX88N2dz&#10;AUK7IAAzGIAN6GRG5s423EygDfx0RnbKMyrFV6Jr+nCHvll0jE1AxGzAoKgJuul7SwdUIJTOnRAH&#10;zupwGWw1XIHa60sdfQOuOvqqvQcupZF6KCsvT9/VjyaPSLoFrL5+WVB+OmGzqFe+8pU3YSLWz0tI&#10;hE/IQCROaepn2SmN/y1fnw6tXBMhYAO1mxhv3akLpJTt/RnKRywykOCnuepbHmsOMMiOIh1g7AQA&#10;I68FYQztAmEUvytdqJWffe2V5+ZEjdli5HYEfCF+uS3JgNHg0jAswA2odjwyl08n3ERypbPATDfF&#10;I3XogowtGotBuP3rSICI0dKI8BGwBK4ABaSlhUCexUZcEMAW14eQ9ee3Smtf/8hCQFYz61Y/tauN&#10;8eKThY4H5eLNY6UUa0ERaGAnUFbYlsvCUII4S0wRwE0ZFJjPTPisksf7xrVQzMtWTdgAzk/386eA&#10;B4RAjXoyyvoDrF0FL3bOdkRkvABsXHH8ALuwPOlAhO/aBvAViKeRnU14mhz3yHhR6fxu17r6A3Bp&#10;sguo7VAWA7nTBRkqJ3MUiL1PBPD6E7f7woN+tLMrKmf5XVcyVl4O2yw66zgnJY5Wyw3AxS2OwK0N&#10;5QBjVluc8imuOBLXJoCLC7PQjQ/UViWwq4taQPU5gW2BiXe2kFffzSuSrw9AB9JcGNumfgmNcAmf&#10;soCUNZUHSBYEoavvG0KUpg3he59dmZ8lpDQveJEJlyOQEzxrxRL3FxKsDqAHiHg1Hj4CNDAEaqQ8&#10;8OdeSTt3zDlfCLXjrfHLQ+Rn7i1GJE7mAOlhGnnJJ0NGhlExH/I1JxZdvnrq5E6qg88WjTqIcXVp&#10;4Ef0vHPko/9z7tEBJXegyQISAAMk8AA6UJSOtJUfaa+v6gfYLHfWvsUWeJFyFhIopfGgvUUAPPLV&#10;x1+KaTFGzWnGS1tIgAVg17rWtTYBu74iTD43hQA14REUULGsAEbIhGvn8W4Fq82F8S2kecviXWw/&#10;+UvZ2lgArBxf3eIxDv+cYvDBIpkbHrOOxgN0tw92gcASL0hauR0GyZvzbc7F7WzJDE0XRnr68dLk&#10;XzqLfz5iIPBBDuYvngtDBvglczJgRMiE2+fWxBxZ6LNnz27GhEGiB+4IoJujD5mx/r4LYOEguyTd&#10;ALlfZZSn7Qb0KYQmVl4WMiteesbVA2jt5AGpOCBQPMoyAzaQKaNUaX0DKfDKU+5eGjk4ytc23hob&#10;aS8Pqaev3KzOC9Gco3JtulcnYFaEy0EwwOVOnMVQTjGAx8Koy2ITJkF7qYt7QAHKgYHV5qP7Cp3D&#10;lkMUa04JhA+olKvcAw0HJ+OYrznhM4sN4IFaHsKLOu0W8sTLvxgis1U+yYheLQr5dszqoNNAHx/x&#10;bQfrPEG+dOQ9da8yMzgMBVCTq/rkrx5ZATojoIyMGSC6Nm8ypDeLhGwZFosMyPVnwWwWfZ1gQJIW&#10;NmGgKT9gJQghIMqrnnYUBuTAq4ygWGT57QbigO3WIitvEojrom1ui37ROrYy9etP38ZpbvHTPFGu&#10;EQGy6ITHwhA6q27bFHYLgAiTm8Ey+dtI3xZyk+FemGVXh4UCcA+GWC4A5JP7tUtWvAcdlMSHZ4FY&#10;PS85sVDAbvFNfoFGP4FGXnFl+gWMwHWS65KsSmfJjYU678y82ghnfn2cj/CET7scoFu40snGIrbb&#10;BWoypAuy7/zE2NCNMqAmf+V0p518/ZCrrzD6CwZ/9+btS768hbL7CsB6GjcxIGqSwAdk4lamMgDP&#10;BWEhAJy/BExAB4jy1NFG+wAN3EAeQPWf9de3tDqEHZiFlVkkdgj5FoV6WXX8zLloI49StQEsRKhA&#10;Kw40BEcpLDZhsTgsRQcl41Je97eU4b62WwPbKYXwQynANRdZUKq0dsiiYIlZfGcF4wP8BGRgQVnv&#10;/HFl2uO3w58Xm2o7ybyj6Z6w2PRHZqu80MxbsTHppENv/OPd/Flmc2Bp7WwWKsDCDb2QH2AHbrLp&#10;KpGbQ9ZkS0/S9E/OgM/AkDP5uWf3syN20oNFTwAzDYyAQRCY0DiLjQBzAlZe9QABkFjIrDTwCvWp&#10;rnqzD1Y20CsrXrl28sUrRyZWnrr6lha23TYvNP1T/AV0r+6y7m5bCJXVELLYeOOLc0PKZ4G6UvTX&#10;1VkXFlo9d/GU6DE09wTA1UXiFo+QWwQA/rMWv4DOSMQv6vusE/Ti8rrLtvDk71n05k8mMw/JSyfl&#10;rXVm3oVSvAotRovLt4g8tTRPC5W87nKXuxyArBxYgVhILxa1haEPu4Ldlt7Im+y0c7BniGDsH//x&#10;H7ed1U+MOBcZ5wxAYCrlr8xOywiUU1BZxxWASJ5BrTakLJrWWlwonzXPorP+sz9xi6hFoLyFINQP&#10;AnRWvVWN8EiweC9UB3j1m8vAv7ZVygNmxGIAJOujPnD3nrP3ZITArr1FIg3I5kAxPnj0YdW198TU&#10;QhBSVmkWHljxjidyOwlg05UJ8CdZcqQfZO50jcTJW0hu1WO1q1979YtXb6ZPIzxa8ABLnna9/iSD&#10;LMnAvz3hn99vbvIZVeA1P8ZDaFegC3LudVyywp+QXvsiTLoh88NhNDLpldHyAXJadKRMPmWKUzDh&#10;WRQGpSzWKQuvHsAGYuCUDuxIv8ALWNrXX3X0oa/cFXnFWyz1ra85l3huXngDUuTBkTtt/jfLkeUG&#10;PEogMDzx/SjEK7oUQSnKgNRW7FrRrkDY/MMXv/jF2yKyhToscXEoOVLH4gB4YAd6h1L9mnO8Iq9q&#10;2D34ohQ/D4QnuQ4saeAuLwMW0Ot/yqs88dNclgsh4OVeATrwkTvZIm4IkAZMOsAXP5uMn/Oc52xl&#10;XDNz9tYpS60uS86VIcd/+Zd/2V71tSvQB1emMQ5/wbA3ycmoMiCXD3QBjCKiFgGAmwigiWM6q64d&#10;kq+NBSAEIKQd0OoHoOUFWO0DuoVQH6yRPsWF6uITP2j1PZurMNcl4hfylZVRCiW40gJAwsQL4btK&#10;BGSgvdKVrrSVcXEInRvC8gB9bopXBRyS/P6L13jlIVt0/+gF4A6t2ncwxke8mwujgCdjU2RzQll2&#10;1AKobfNFFoSFKy8dVe9iqR1ljr2Ssqw6mbg5IVshfx1ZBG6z5MOAj/kBM6DaDbRlzWsnn/UmWzrh&#10;3pGv/L5vLK6P7cmoCQNLgogCjwbS6knPuBBRgnriWVXl+c/Ay0rVZvY5rXVAlTddHmnuSv1qG9Bb&#10;ONrJr1/54o01SR5Sx1ZKwL7l0vsv3BL+H4ECr+0VOTwCCktuTv5sUT3AA2CApVRuS2BnqX2Aiu8I&#10;hJ7acWWAHaBzZfAh7toRH3zXFj6+jeNwBqiUn39+GtCQtsl2zWc45K/uyeWllS++Mssu7FwCuOZB&#10;znxvaeWMCzdSnRYGUCN6kLYQLAo3Vs5ADAY8+76uXRLA4cJOe+x6MQIqIcEEqkmBVTjLATKAVZbF&#10;FgZoCm9hBdZcj+pQcP3lj2uXa4TU1Y6isury1dOHtuLCybe40NjaEJatk3CBnWUhZPVYGoJlGVh8&#10;Loi7diD2JQtf/3IfrL56hIsnrgsrExG234LJYrHu7nn5mX7yzn2w7Rjw1bEgkJ98oFAGA8+AA5B+&#10;+HMFJn5PS6uvD3JIhuZPtvJn3ctDAXwFuji5AHPXhoBsV2sRSCsD/BYBoJO5RR7IhVzLDrGoPJTO&#10;uDY+2x+OEkhECKg0ARCQegFlAqY6CKikrSoCRNpVDqSBt/rASuDAkTsiDdwArL524gDClcl/x4ex&#10;5oKIN4SXyszBWPE76+GTVQd2YHZXS9CEyDpTCOFxGfL7+MrK/EiRJ6oJFtD51voFbgqyjbL0fHSW&#10;jDvTtSIr7j6eFWKpPSX1tNRX8ewGFh2+8Mfy6xfoHXyBh0XHBwpQE1jFAUxIXsJ54CSbbqdeEcSn&#10;dtVHrg996EM3nUjbsYC3Ayfqrh3oAZ1hoQfXh27FyEJeuqBTcocZsqc3i4U/78DLK+DSnHOP3iHF&#10;5AmhWwoEHPLyFQEwYU2qPisrxITJBU5ADWjqSOsLyNWb4wiz+ln0FkW7QH0pE0pPktf8Jn+IoFpE&#10;+ekeWLiic+hjuYGNsgjUY+gJagBj0R2A1JV2EHLfTiEsijSF2jFY7A6j/H5txG2/nhLql5LU7xaG&#10;svBlO3awVAcP/Pn0NHV4EqmHWvC1ne0n4C3S4pPOdzDdOxSzypdeeulmrcnQecb1n7m0SAHdfM2d&#10;JWdgyF7YnFlzcs2dvN/97rfp6u53v/vmRnrCTM4MEz0CvkVzDtBNGgAKczEAG2gAqzK0gkt56dyG&#10;8uoDcAGVBQZsgLUY5BtPnvJ8dEC0SLLw2mXZtdOnduItGvWQMmMjfKPqF6rHWhIOQHWnToAOmoQF&#10;rKyJOEX4krPQo2b1WREEuKyVMhaZ5WHJgPae97zn5pej/PEnP/nJ21x6gocPwNePwxvXiWXDlzI6&#10;wgeXCeBYenOSz/cvvkfK6CA5RHt1z0cX0n4FPMvdHTi3D1jdkliw5ls9gGfVuXPqAL05A3uAF9KX&#10;nZXBQXZNecYAdvogf/0dgD63sjmBVj1QlL+CZuYJWeLpGwsBStgOAZAARskWAvCqU31lgJ0FlxbX&#10;Th11pQM1K4Xf2q8AN25lwhTe/LKaEXAiQEo50lmShI4sAkDNFwdyfVh4PgDMZQFgFg1vFHP/+99/&#10;688DE++vAyo3Rz1+K+U7mNoBzI/CjM3lYaUc7vHevNMl5bcbljdvYZJBhO/qXSyt1n26Icgccq2Q&#10;PCH+zQOggVHIbZFHbgyDAzvZk3EGg4UHZnJA5Ej+6pC9h0zyGQeyRYzTORY9wBMGAM141nzWVxYB&#10;d9Y7IapDsfJrrx7rnUUP9MopVP1IGdImiy4eb6j2CPAnT/EA6PorTxrIS2vH5wvorHQvWmlPuEAv&#10;JNiEizoQETor5h7drYl2FAv4FAiYPoCMZ3847aaGdee368Ntirce1eHHO8Bqy/rrC790RBZozrO5&#10;TrKgla/5K+21vTwUqFE+N5IP/AEe9eoC2XJLyJnrRxbJWBmgdxAtP5r6mOUMFCN2uHVZVyYKbIGU&#10;wKYP1/20/CxrYCpkefm/lDJdk/oGbGQVC5UZS8ja6zeFup3Qh7S22sgHmsZLsSyaPH3Jw2s8C7Pk&#10;cxchFGC3TQK6QwwXhj/JkhCcbVQI1AnTN4i8UwHIQHmve91r2zZZqBQO7IiSKdbDKR+W/uzZs9tB&#10;Vb426gO6vijQ4ZaSAeZpT3vadvhl+R1YzfEkkK757WIzLyp/uht7vvZe3h6pZx7iDsIBXpjVB3wh&#10;4qIlTzJWRsYO3nx5wOdzAzq3hKUGfvXVEQK4swDrzxg6O5Ght1DPUC5hTSZzL4CNcAAKIOQRCEAG&#10;Kvn52EAlHaDVEwb0CWB5+eAIs/rBoL7wJF8b9ZUBfX0pMw4+7AzK1WtcpP/4VF+8Ocz5Sss3Lnmw&#10;4oDr9gPQgd8WSrCUBfSEKk3gpb2JmDXRhw+h8x1dJ+KDb80t4b/jmYLx4ICmLy+DcYNs3d4JIQ+y&#10;aFdA4saxk5BHi9kc5nzmPGe8xb7mIwZgz+jNl8DQWm/tZ6UAjczdohYHesaAXBHZ+RL5S17ykm1+&#10;HpxZ7IyIeYtzRejD4qeDZI5gwSLzxXMGy07pJ603i04o3bZIlyckQMKWFgegAEsBpQMnMFKguDbA&#10;B8Tq1Ke6Ab+DJZIO6MgYSJ+BvTykPsutXyQd/4SLB+PoS7m0OsLqNEdhZws+NaACOeE7lGo3XwsA&#10;4KyLrTZBT+Jfs0TACMD47yGR3cmh1aN8dfx4Pp9dOQtuMbhupER+J4UBv34BAH8WZTKdgBJa8MAo&#10;vgK3fMQ9EE5LPW9b9D37R4255qPyTiqf4+CVL+15AmPAYJAl3t1i+U8oaQveP8uRH7LY6UVboM8P&#10;pw8WHXkm4arWAybY2Z6MGhTzbedNRAhQAV2e+pSO8p8BCXPyxAHTAhBndQOXtLg+DU5RlQkDu/Lq&#10;55bgoYkCr7ry8WUMvKkfr8pqZzFVJyE3P3Fzwn99GQOQEBcD0C+55JJNkA6T+Yke6AAei0+BrLV0&#10;gERZI0q1ULgqPuqwXA6hFg1rZUegbP+Y4Z0YiuK/89XdUhjDds4V8JlzoXTAcN3Gz60MmRdq/hP4&#10;FnfxaAK9RaEtmotkpfqP9DOBfRKxzhavs4nfa+Gq0Jt5kKE50wnLzEh4/cJ7MMq4mEBuZwR+mLIw&#10;LBxXjvp0B394qWsKonggzE+Wl/UD5AQYqBDAAKpQWl2hPG0ASRxxLQA5MArlGUu/xgLorL50bdEE&#10;drxqq0xamfFRfLYDpGBKV44v5foUsiRdMwKfVwPcXLAegM3aumcHYP4k8AO1bZh1BlyW3M0Bi90N&#10;CWvk2pDC3HYYi4/P9zb33o3RhiWnMPPwQImvyYVQD++AQM4+HoHbCSYQ9W1M8eZd2aTqrOlA2q2M&#10;/PQvrH5Uu7W/SH/tOIiszA1AyTMws8h2NAu/s9CTnvSkTRZ0a6d0w5IxYXQYJa4MvXE5O0shRuAA&#10;dEIhiK7hJrOzXIgASb4Ji1sMysURhoCudvIo3mSUAW6gFAK8OMWZPHdHHaSsuhZLVl6/aC4gQNWH&#10;8ZQFdopucbZzpUD50soaB5i4JcAO6KwGq85yyGeZKc0iBEDKMreuFyO+KGAjh9R73/veG5CNwXWx&#10;eDwZtXNYDKy5HcSfgjm4cqPwpC8PROKHYu0Ebm18PHCy8ICH35vuInMzR/HebX95ST9dRJQ3LynQ&#10;np8/iTzxzqVzl07fHdyVMRrmZPHKD7j87lxFAEe5k+UJ1RHnIkpvQCeEADC3qoRTmB8PGAGtvOoA&#10;vkkHfHlAR1mRtPYBMgLKFpH2gCOuTQsB8GddYwiNm7XBU/0L5U1SPoUub4b6ZFGBySu7wAV8HrtT&#10;BPeFcFlxSmDRWRnt+bwOk6wX0AMry+sWxhbKFdGWL+57pRaJrZhMbfVcFOBmydys3OIWt9j4MGZE&#10;NublvryPMfRB9hZiNz7NES/FL4Smy3ESaMNLctsj39oqPvshF/PwAUSGQh6DwKKbs5soBodbw7BY&#10;4BkZOgnMZKYPhgJxX9rp3Jj5nHOPjuYEAmsEZCt4tAEy+eojFjaQBkx5SDwXAXhNWJ1ZP2XmUgC9&#10;MnHtKTWrwloXGlt7/aqDt+ZgTvgsPW8SlAnlG8P4hMaCEDohs4R+v8W2ilhUQKUYYOfWsEQe8GgP&#10;LCyx8bgsbhue//znb66Kjzz9aMPS3/SmN91e8nJ33o7AH6dovHYo5tNaJMbx8TeK6lp4xgCWru7M&#10;aboLpde8vV0gyr1baa/uhRL+8EoGFiXAkrN8gGfhWXbnE1adjM2bwbOA1RdnEMjZRx1lFnXnJH0C&#10;+xlK3WM66xgohJVJA1tl8opThD6BTigfla4caCOgBOSstXQLoLiFkVWPZ0CffAhbDMYzh8Ae33vx&#10;SfVlPDyxrgTmugrQ+OosKatCCcpYXkrRnqLkuUmwK1CkBeHhEDBSIsWyQsDKjWHluUDK8W/BADuy&#10;fTsTUDYFmpsFoZ4HU5QLtMZF04qvYJ7WFTi62pvAn5Z8UkbiJLmdj2Y7YzRe4+PFopbm7pnXbW5z&#10;m02G5OcOPWDTOT9cPw6b6jM4rnD9KRrDYCHYOZG+Dr/URcGTKfn56/KynmjGJ8iKAxfA8skDqv4w&#10;SFHCrLg2yoHKVlR9ZYG7BaEuQCi3KIQsvr4aH8/GD+TxJG1safPJgk9ST746hebAKrhX97YdsOuH&#10;8AkTET7XhcWhNMK1GAAReCnL/ChSGrFm/H2AZ9W5Mvr1vVHgZ5XVcbNz9uzZzcL5eQ1gNkeAiGz7&#10;FodDl0VkMeFDXWUBCYl74mu+4nu0lk0ZtWsm11l2Eu0tHv32YKhxAj0jQq/kynWRD6z55nYuIZkh&#10;OxsD5MNtbHEwPuRikey+j94kKHsCQt6sL96ks9gAJQ1k0uooa9HI4z+pA/DiAA24fCvABlyU24IA&#10;X7r+WjTAro/G1642xph9rOBvrvoo3bwK8QboDnpCIPEmIxB21UjolOLgA+T1g9QheEQhFBDYAZI1&#10;CvTy7A4WDXnw65VZDG4U3AD5AH2yAIz8cYuDDxvgtUUthgClLP4CWCCza4jPOUzKzzb2lNnFUrzM&#10;ONADs4UtbiGQAdkUR+ZI/4973OM2ucDWrW51q22HdWvFqNgFAdzNDZ3s+ugrNakoa9dEDWTgLLG4&#10;cgAM+AGvPsSBDjADPutJwQEzsOuTcln1LLq2xQO3PhoLGUff9W8nEsY3Kl37eBPi3disCpA7ABEs&#10;sOMHyC0AQA/sbk16V9wBkXtC8G5W9EuBLDsS94YeRQKk7RfYu150jy4O+BYEv5Mr5Mshzg6IvIwV&#10;mIEcGITGB5AAlUUvzIWYVJn6XJ1VXq8IMl4LjUyQuTQfZQyEZwTeZyd7V43KyD23zwK2SJxz8N7h&#10;3dPVE4FOyetpG1Daupo80E+gAKA0gEgHuOpUL/dHff2w5KyncsAUB3KTAPDa1Qf+LCh15mLSj3x9&#10;y9OXMdSRZyz58dTcLFZ1Kq+OsCeRyKEUgGyVQMF1IexeykLGFFqAHn4ANd7MA4D5/d2rs6Bcl754&#10;wV93jRjgEQPgCSqFKecS+ekNCw7YyRrfFkHgYN3F9Q84Abn5opmeYNurezEEN3DRG5Mzv3jjlXZb&#10;NcFuDu14SBk5WcSsNaND9gwPubDaDA3ZOs844Ju/j/7OAXrKT8nFy5/1KM/qymISuIUAMIAszeIq&#10;A0hgkqed9llrdVgmQABU8fLliZenb/mrr44HfQI1MkZgDeS1Lz/Cs3DOLevf2N2+BHY+o7kTNFCz&#10;MIRN+E75BO1hkStD9/X8RdurfvFOIQCsXF1zAE4Lxlh8fA9PLAhPPAEeyD3atkUDO3/UVo8nfU0L&#10;vYJ7zYvkNe+ZX15EFvOWKtmR86y3UgfgeQBdST5QzzQjAtz4sysBrZ3Pl1MAmzztdM4tZMMwsOQs&#10;OtmS5b//+79vcpXegD6vj0yIMqalpuwJHIDVTh4KhFlexKrWLqtd/8q0yWqzfIGwfjCIbPvS1dFX&#10;fWgvVK8xlUurg9od4iVhRngCmDVPWwugReP8ENAdTF01AjcLkzUBfEAnWI/wLYCsDN+bwrg7+OTi&#10;9AUN5MkosGpDgfx57fQvbixtsvKst/Z2DLyxcuQ353ESrZYbqHJZUPXWNLmg0rmwpS+EGqu0/s2/&#10;sQC6c4WdsDqdHZxXyIJbB+y+EE0n8AEnDp8O8PqBU66L+BlACgAYz+IBu7yUrk6TKq+J5z5QIEAB&#10;WvHqCaXFgUcc2POvpVlzbTFs+2H5gFQ9Y7QA1Jevz8h4rB9/ugU0edV/84xv8yUM5TMPqauP+tc+&#10;oCOui4dJhE/gbaX8aOD2cEgonbuirvGRAxXrwyJTNGsFyF05eo3AmD7q2A208ZKSBWEx8EmRxWEX&#10;UM/C1j9wBGghZQMOkGVd4yeACVE8Xl4iz738dQzpeTNDHsAuv10Ir+RrQdtZyJT8H/GIR2yGhhGB&#10;HxbfTYwP98cO6BbnjIYYSqEUDDTyxEsDj3j1qiskXAAMTABZmbA44IhbXJQVaTsJsDGNclH0HdCz&#10;shaXPhH+qt8CwVc8zVAf4oEbtVOIE7Z4aWTsQA7Utk9W3Ri9MpoFt0M0njzEfXELQGkWBsVQHFAD&#10;sTILVV3buENq1tuH9fZntG525DmcIf4rsHNr7ED0SV+BZiWAAR7tVsBdHkpOye9C6KS6AVvofATM&#10;DqE+ZGv+DKT/KYUBcR/v5/u6IiMNE543kAlZbz9JR8msmEEUUBKi6BSGKaE8IZqAqUyclQxk+i5P&#10;qP+Aqw6l1Jc0gMqzGOQhcW6BesL4Ququ/anTwpRvXHMTtkjEUW5a5c0hvgkSyAF4WnTAdN3Hl2Y5&#10;uDOBGqnP6sw0i6ydtC3V4pAGeODzJiMA5s7Ynrk6fH3uCx808PPlWSttWD/faGLp8EZeeDen6SZk&#10;HUuLlw5YlZ2P1oNmssutvTw0+XDwJwdvhiZrsvSGooXvDECe5MSy29GlYYAb4zUCbt7mo1N2gimN&#10;6agyYaAojYAKICawkLbyhMrlBbTqIuXlSwNu1h9wp9VWXj2hfgFc363udgGLSvv4QdqpjyZ/lZuf&#10;UL4+qoNYXEByvQekLLNt0gtZlEOw3atPks+FoQhpgO+2AMj5lMrwREFeBwBelt2hyk9SUzLXxtwc&#10;RI2bdXcbwTWya3BfunYkj3SFclUKuTJAMOsE/khe/rv4ehP3iiA8tetwO+xSFn5fbQRm5xKXAmRL&#10;hkLyZDjMX0imbrLIfAM6ZU4CjgA4F0FgKE6Q08cVapc1LK84Ap7GDEDytWM5hVljfAS2eKLo/PrK&#10;xVsYwFJcfSQPn+LVmXzpozhShgJ9dYHQDUkWHdDFKUKdhC6fcF0JUoitk7sjz9kDcAAdQNWlMO2U&#10;85WNAVgUCrCsp20ZsLV59KMfvc2Du2IM1t1NjIcjFh2eKNu2jy/yjqYvDvAtKKC/UKtOFheSd7Fk&#10;bHw7p7DkPqw3vsienixkcjI3ssuf5z4yIMCddSdjsrSzHn570a1AzAr3KMUHbsIWRoCHxPUD8NL1&#10;WTsEzBinSJZXX4EaEC0idVCHVHUDr0UhLV9aaAEQiHR11UP6n37/3B2MaTw8ijdffJfGo7g2AO1d&#10;C68DUAhfXR0+MwG7egy40s4hHgb5DiPF6cNipBiLwM1KytGGxfauDGtNkUI+OmLVLRTWTr6dglsD&#10;IKyfB1MWHh6BwvzMY1plJA7cbjPEUdbdmNV7eWkeLk+jbvzE8QDAAGrxs+rmwy3zU9D+l4jVls+F&#10;IW+LAL+Aro088kfqImWH60V3vxSZ4mNkKn2mKSuSrp0w4aKsJ6Lc2tsptLUYpoVVRz7QAmgA53fK&#10;B1CLR5p1jAdjClv5AVxbYe30D9RzTKFFGG9Rc2jejdUDJFadcHtwQwHAyt0QBzi/kW77ZNHx4uBp&#10;bIAGer9poi6wA6d+WCHA7P0Olrt/t6Mnbot/UbYgWCsE5K7aWHYLMItuR2kOAV0/rHjWHVCA/DSL&#10;flI+mrv+xbo2e7I2FuphF+NEP74U/vCHP3yrIx+/DuIsu7mSn1/UJVuGowO79LEHRg2KUjxLNn32&#10;ydSsryyw11bcLhCohAGyckAXAiBwi6tTvjYmCsDATXHaA67JAa928sSFgCzMxVE3oKPGiPfm0yJT&#10;jvQjrI5QO+MCF7ADFUH3bSNC9S6MF8CAWx3+tVsU8wBuFstdsHZATSmASlHa49tXymzJFrNH38Dt&#10;9V4HUuR6Uxtxi+tRj3rUtiAsMlbQAkF2L7zjLSDbRQAF0MsTngb004hcyGrND/RTxhdD7ULcNW8y&#10;wuIEMeNgV2SxuTvkaoclD3F6Ijf1z7AQGEmhuSdRg85VW91JJorWfMABDiAKvEL5QBwYyxeiFgcK&#10;rLke4tqLs9bi8lhMdfVZHOXeyK/feFv5bTzzlG7+pZUZE4AACZAJ1Y2Htll09+KAC9gWl7qUYQcg&#10;eG24HfnuyoHWa7kA4r11lha5L/at+A6f+tG3jzSr5kGK/0Sye7iRsNDwZkGZZ3MAHCBfwV26en1p&#10;+kJpNQp7dFoZig8AlxaSsw95WphCfApzU4SMBjkCN6NDln6Xnl7I/NjbiycxUr6QtQ5A0oggmyRq&#10;USD1lAXK2gV2ZcL6tCDkmaB89dSXh1ZXpnb6DvTq1YYVAO4UIV07dZpXJN8Y9dHim3Wk7SwT6K65&#10;WHJKyLIoA3TyoAR+uzJKSbaslXwKAmQg9OOYrHUW3Y7A13SfbN7aW0wef7POlG08IOfOuMWx7TNa&#10;gR3PjQlM2gWs8nNfWgjl87ctuJm30vS1UbJa68z07C9wR3PRWbh44pcHdq6XBU5+8rmRdEKO5mZ3&#10;swDspNy4w89dCLPmc8DJ8Fy1s568SH5gnWmAsUiqD1AA1y4gj+UL4MCRy6GuMv1YMMoDa+MApzTK&#10;TxcXFseDfo0pLk8/cy6T5K/l4kgfBEuIhOxenBuDFyBktYEMASewATtQUlqAsggtBluwOv06FXA7&#10;LHYvrI4tmuL8eoAF43DmUOqL0RadBUJ+XgsA/HhwViC7OTfj6x/YxCM8ARMQKQuMMwT62deF0Em+&#10;O4AH8r0DbDwAL0DjURx/+CRrRoGxsNC7eZE27wzMBnTKp3SgopRpLQOVepRYWpk0K6q+MFApJ3Cu&#10;gjgLzKelNOXS7qQBRZ5bCWmKlseKIXnK1OHLSmsrz5j6Ula/8SJtfPWMa6LaWiSVt2Ck1WtOzRMw&#10;pFHzKI1H/QuBCdAJnxKucY1rHJQDmKyK8dWjEEBKiepTBJD6grA5SLNW6puzBx4tEgrUJ9ADBwsM&#10;dO7ZPTHM1UFuKtzcmAewu2c31+Y4wRQFOLyvZWub5KQ/YeXu8osLUXWqX17lqH7X/FkW4Y/s4jN5&#10;WwiA3nmHvMjNtetLd78z2xZ4BV1B/8vpeIbPGu+zV2elPjM9yy+Wal844+6P+6xlhSudlB/N8uJ9&#10;yn/GM55xLL3SLOuzlhVeKFW/z5p/sbS2W9Mn5Z1E/y8+e3ycQscz1o9D1t5nbVfbGa75Ly/VfoY+&#10;a/lll122xX1mmS81FPepbI98bPPFbaXzU77PbDfJh49c3GetU9leftTnpDxvMDqozfILpT7iXNby&#10;3Fis5YX/w2k38wq6gv630bmZcwXvfdb8mZ7t/RtE8Svovy852PWR9qpBn7Xuy0N9ZnqWz7wZ+sw8&#10;5H3z0mt4Hjo3czZc4z5r2fysaZ/qX0H/PalP8ZPyLg/VR+Fa5jPjPqeVF1/zTqT16saTpPXy311v&#10;aWH36V0VVtY1UvWF8iZ1bed6r7xZvzHki3fPHslD/MrGKk/aNWBXmq7VvIdiTkL5PWb3TogrPHHX&#10;i67WXANKF7re8zsr7rZd2fl41I5312jusD3k8Z+kzgGeWKrndxM9sPHo3lM576l4gIFcQ+rPLwV0&#10;z+4uPjl0VWY+QtbWdePMd0Xp2tIdcnO/PFT/+jOeK0xjkMGrvMqrbPJT7gGWBzSoF9I8vHGtR67m&#10;qk3k2tVdt3rm6LrTAx39y+saUBypq98eqnnm4PlE+nCt6kmwuHOUF728uem5AZ2Uj09/ue435/1H&#10;1Dkg7+eCJ6iEAbF67t3lAc6sN99uFK4g7SljVH5x7fVF6fLqV1if1a98kgUqH18eFgCR11a9F6Id&#10;YPftIIKlGD9y2f19CkIe2BAsIbrTdyfr407WwgBo/b/gBS/Y7s69m+KemtLdb/tis3cxvHdiXPy4&#10;26YIcsajhaSv5ogADciQ9sLyALI0ZQb802ito+3Mm09DEbAFTguTLPxiWMDrQRSQkmNxgCRP8wRM&#10;pC7QAq+4OkgcwJVVt/7VtYgtJnnqdB+Oqk9n5EEPjIq0Zybe7tTOt4886ziAfL7TQODAGKBQIKwO&#10;EFISsNcGebQeQGf90khc/55yWigBGxXXr3ritZvtjSHe+NGs44EQEBISoXrvgfAIjDJYFIL0BJVl&#10;Z20I0YMbIYGpD8D6Bgyg85otAOjXW3QU7EmlNxSN/cIXvnD71g8r4yfshBTH8mvLivvNbgrAnwWE&#10;X4oCNgAzlrg2hfKiWS/e5E1ZzLrzIVB59SkO3J4yIhYdePEKF+RAVxNo4r1pCdQIsMiCEVHOkivX&#10;l3zyJgd5ysWNbZEg/aknTrYtml6Ka/EYX5/qGAN/nqaSI34tWuA3jnPGAeTrzwdTVmE0wRjQhKg6&#10;gTyLPsu4KuWrY5EIp4VGjTHHL64NgZcP5JXP+ohlJhwvNVGArZKVBVzCRLbbfidFmReivC7LghOm&#10;vN4zYTFQbX0sEJbdIvE0Vjs8eQRtTK/iWgBe2rIIWHILjjL6qxiLyrzwn5UuBGTjiwMkoAAhJVKm&#10;NgE3ShaV1VZ6Lhb5SL7x9O2VAmDDk18j8CoDdwsoga/Q/NUBOvLUJrkG5CwuAlh5ZIKkGQryFEpn&#10;wevDWPQyF42wPi0All+eXRfQuZEWdLpC57grexRo1nyABVBAnvWiAK5MPYAu32IQovqYYG+MNa2e&#10;xVJe5dG07NwAICcMgr3a1a62gZZQEiThch1YBQJh2QkwawWQ6kmztOpQhI8873yrZ25eDZCnDt/R&#10;LlU8X9ZdtzoWA16A3OLDe8Dr2z1C4AMCacAGenmArn51A3FUWRZ85kfKaqdv4wRCu483Wc2ZfMxZ&#10;ufEtVsYhMCMgN7+ssjygBFJxMkIBPB3YOSwuclamvnC2aTGRVbuDfG2MS3cWYq9M4Nvc8e4LLrsg&#10;J3DuhAPHzEOzXvmAV1q8etrPdsqAYYK9+siiYdFmf9WbaSS+93acPpC0SQM5wRAEt4NQEzBhObDw&#10;iwmawimS4AI6siNYMARnx2O5WRcA5l/rz0Lyj9AsiXy7g8Vo1zGOL/Oy7gDP4lvkLLytdlpyFJiB&#10;F2XVI/3Lw29p8WnxA29UepYBeX3qT3uhsfFMLs5UZMdikhk5/f3f//0mV/MGWKDOCosLs8jqZ5Xb&#10;AWqT9QdqcfXkGwvY2+XogHGgk/pB+ArweOWOpjPpzjsbyPfeIJvgyWLLK5z1Zro8FjUQBmTgzp0h&#10;vNWfru0M1zhaQT/LEH7lq8fPBsi+QAvkhNwWSCDSfDcCpRQWqTIWlyV7yEMesoGJdVBHHCj86W2/&#10;W+4FMeWE718sANdhSH1gNjZFtiPYYpUb10LCMxckixlghdKBUD+BM9JfcXUnmFFxW3plSH1h7QO5&#10;XcbcydICBkbgM7ezZ88eDqJZYPNCZClPXf3I0wZAATJQCpWppz5Qkze9qD8vAcjI5QD+GwfIG09f&#10;ZMiIpLeI/ncteZZwD0DlT6BFLYCsdeAuLE75rKzQlj7LZ33hOgaKP5Sro/6sI203spIJjv9LGawr&#10;QSBCInz5FOywSLEEl7JZkzvf+c6bAAOCHwryJQgLw9Uha64dS6+ONiw2vxuovCph++eXK+OXO/kD&#10;u6tQCnLliW+AMy53AA8I6AFbvnSuhXRArS6Sr+8AXL+TyqsOX107C0laCNwWuId7gJhlDlQWgjRe&#10;yBA4yVReZdqw0kAZsPVFxkiaLtTlBuVe2uWEyvBF1s432hhHH9pafOkT2bWdjwI5/Z7qk/dK5QQQ&#10;UM06gRHw+KTiAA7AtZ3tqy9UR11xVl2+UDprPMc6jdqN8JfPrr/88nw93ytM4FM42lIuMNr2gAUA&#10;EEEBMl6B2H0v18fvqbC8xuGCIO+W2CZtrwBS2XOf+9xNIcDqqhHIvSfOpeOTc5vsbvhYrS0lA6G2&#10;AC6va79ACtRC4LTYahtVT6g/Y0qra0z9tUiqi1hawAowFp8F7eaF3NR1PtCneuQK9PIDcUAPlABK&#10;J8CoPn3IYzCMAdzCXBIydyfOOMjHEz70pVxf6ZTlxpd6FqLwgg6eUZYaEAMnMAbaHgxJR+p1V65u&#10;Vli6Bzq1V7c4akHVrrZRdWceKk+5WxFCsMKBXJxw2soIBvnGPkVRMvASnj60UxfIgQwYgJwBcH8O&#10;wJRISVwSCmHFgbyrQbuWPH0ov+9977t9AUK8Lym7pVHXmCvIo6wzUk8e0EtngcXVMxfp6smvLhDa&#10;ZQCgvqoXad+CIhPnEIdsFpc8zFv7dpiArm+As2jNiWyBHTCBPHlri5TRC/fE4pkADbjGi0f55I3a&#10;OdTP6qsbuKUt5lNBvvrqwMOnFk6AFafMHhpVp8VQurr6mXUd0Cqfi6JyNHmJn/pb8/VvpwjkLDm/&#10;3Ft3lEYACRR5YMRSULpy/VAogREcQLIeANihBukf8RmBCzDOvtRn9TNngMRS2k2A3JeW9ePvEl3V&#10;ibve5MJ0wzLngfACPMaWDrAsu7RFF9D0Z3xjSqsXaMWV609cf1nDWUeoD+31K0+c+wFUZOLMIlTe&#10;dWb9s9h3uMMdNp/dQgBei5iMyRFxH4ETiFHuiTL1MkKT5AM8HiyYdoby6DddTt1qe8akplBZFmEA&#10;J3gEcCugKgMmZUA+HyLJmyC3AwBw+VHlK2W5WXT15ph78XjWf7tEj/dZZMJkceWzBAmC0ClfH0Cs&#10;D5bddqqtmxJWJoEDrO9bIsqV9uCJkgmdD6sM2NxgWAT8fe4JcPqeJmCojycgtws0F/n0AsAsI96E&#10;8gK9cdXNlw686lSvtP66LuROCQNm/eJVX/KQ9kBcXuWBHxBzRxoL0OjKeK7xjOnsYm4A7yxjscAI&#10;uQM4wFow+CALi51e9Enm2jE0AVobAEf6woO4shbTXFTyz6TUaIIGGALkmieOlAESqzwtM2JNo5kP&#10;6NrpZ/ruWfBJWfPpukjHb3y1IKoTn4QUyCnBqpdPWLZJggB896na4UEflEnoHmtTEuETOsCy2BaJ&#10;d1W4CcDoq21+KsGvZOmb4gCJX24MdXvfxVj+0htwfBkEyPVtN1M/kAkBUBgQjEeprLAyvAoDuniA&#10;xpe29dO8xCM8VKf24sZpIQK1MqQ9wg/3xYIlR8ByuAd+xgaPvq5HVvowjpDF9sOeuXj6akegG7Ii&#10;C2cVY4gDrMWgXDs7CVloKy9dCoE640Xv8s5xVwCgw594oBIPTBNk8vte4WwHvFl1caSONGL1pQO7&#10;tkJUPWMBt9BY9d3Y9VVdYWV8QmMAJQUgQLfyAZYSCIpQ5ROMdsamJBYP+PiVAGqx8EuByy0AQfup&#10;CFYcmPqSrQ/F5CLxw43BReHLAwWicGDym+j4Qc0N0AIUAKjHaqFAFugCqzq1BfLiszyrrMzcxdc6&#10;hfo2duNH0vrBiwVqblleBoFhcJWKR2XmZK4MRU8l1fVRrp5+LQ4vu6ljYRgHroCWXAHemPgGeGE7&#10;i7LAndtCd0J5x0A+QRKwUODLmlZPmFsgXoiAhVV005E7gwJ2D0rE9QGQs626AT/rqiyexJWVrv/6&#10;iC+7C6EDecC7+tWvvgmRsBwQ5SnvJS79tf0RIsX5t2K+tsNmljTfEdCf/vSnb0p42MMetlkVi0z/&#10;FG8+/a+QxcENykry29W1JTcfQAvExtdGGEjlB7oVoDNeXSSdrOR3GMRz7SoX57bWh7DdAbiAiuVl&#10;iePNeziA3PMHY5IPmec6ONAXbwcjK+0tcvIAbLIxV2n90YWx8Go8bVh0PODFPIzFqhu7g2e0e/BM&#10;0QGmNMq6ilMKcGaVA7Py2gVYebkplWkH7Mq1nW6NerVF5ZeuTF68VKd6dhJj5pcjP9F8netcZ1Ma&#10;gRA4EBMiBbrTtsUpI0yCVcebhBSjnoXhqpF7ArgOlpRiYRmLciwuwlePoiw0C8u7Maw6pahnV+gm&#10;As+eqAIWRVN+QA/YFBvwVuISkEVpPBXXBilvsVQWgCepJ3+WaWNxB3Lykvbz03Y5FjeXgZzwrFzc&#10;XFlq5YyEPiL9OMSTtR2TDH0YH2XaKGtscTJB+pIWzvEDuIV0jiVHuR3lVZ7/PsuymNITaLZ8aRRg&#10;We7usKVzYVA/CWGSE/D123hZ9agdZx6UhQDe2PnlWXKHSvW4GFwLFgDoWAnEPSFceSiBqdfPQqhD&#10;GRTnZoUF8nvbXtIHCGMSvv71aWGwdLZi9SkVkPmxdgx9NU/5AIUHigzYKKssPsEn1LY8xK9Wlh8/&#10;26gLEGQiP93O9hYNwo9xW2iBTRp/gcqizqqas3HNgREx7wwHK0yWQBlYWV9ydcPlxolhMY5+1NOn&#10;evoUVoaMoU918ILIFE/6OfUKEU3A75EyQBJWb4YUB7RIPAJW5Vn38rNoxl3HkT/TjXMaWSy2wkDu&#10;d8kB3TgJIcEQkjRifQhw9kXxtWHhWERgF1I618QNCheEBadQdSkPUaxF2R/e8s25SBTiqo0RMA5Q&#10;UyTlAaeQco0vBBjxaanF8WQcQLRrBExkwcmvjXHkAZf+5c1FgOoLGVc/QgRkQm5PMnO26WDYAgB6&#10;csebD/mRrQUmJDd1yAoWfBgG5cCd1ccraoEZRzt5xiEz45Kx8fLJ8XUOyCd4hAFQOmtZWcAsri5G&#10;qz/rALk0CwvA9QuE1Znjqd9hEumvtFC9rPhK1Rfqy25j0ibPSlDMJZdcsgkSsAlInNBYZkLmRlB0&#10;rpnTvkMRGbBIPdjRF2CzeBSpD99HVOZAykLqzwIAKFbRlSSQ881t83gDcnM2lnEBD6VgoAHcABkA&#10;AS0gys/NQeITqNXBV7KK5FcuNB4LbLzayitEyhy+n/jEJ25jcelyUyrHfwvBOIEcIAEYWIV0IOS6&#10;qasewJo7mVYX6c8C0I8x9EWGXESy1jaAnwNyCgwgKN961kGBlE8dIPPL1/rykDrdtpRf3qwX4PPV&#10;1UfTHUHaVrexKq8ffasnD39Azj92qBInMIKiICBX5nAkr/4oVT1CAxz99TcsftUqMFMG3xzYAZhl&#10;UtaLX1wVZSwRcHuPpZ3ATmMh4tOY+qM8fSAAQBakNCBG6gUqZC76ncBErL907ZrfpFnu3v/SSy/d&#10;+JWuL4vKXC04AAZEQHLmMI8WJBInM/IMlBmWrHE6MC9jATBiSLLmyoRZbnFl9Wd8V7g+Xg3g+jkv&#10;MUTkfs5fmrvnLW8tW0k5axoY9+p0i1JdeYFQGJiLAxEmJ+C1jUpn1aXneHYGfXRW0I96eOAWADIL&#10;xW3JT6SIVj2S1hflVgaMlEPZDofyjAW47rwJH6g9BAI0/j6lKDOuRaY8f99OwV3x0IQF4j513jAu&#10;EAVs9bPY+Al0wuobE+WmqA/s4tUV2m2EyWvS7I9FZVjMS3396cv4AGrhkoEdiJuiHmurDh7wgn/t&#10;gJe11Y/2DIa68shIGlilzVV9/Zk7QFtIFkO7mrotBjzQtw/5qiukWy6j8lNvV9B0USZNcM+HQIGq&#10;euVH2swdQF6AzXXRR/00Rj68fONpq2zyNMesfbuR9AQ5YXg4QwjzL8lTKoAQsDxWW1t+O2HjU5mt&#10;UTkLTrnKKJdPDswsMlCppz/C9zCEZaJArop6rA3LiU/8awNoWc0WV9YYBd7qBmIgQuItjMCLqld6&#10;5ldPGKABiqtmvtLtMGTiNQVPNNVptwFwPKtr/PjRDqDJ0TeOyA2YtfVNLItFv4BOjhZBc8/SI/kT&#10;5M43vVNDFoicXPkagyE5L8jRHtADOYUHKPnCaKbVUR8BebcpWXkuUOXF5QN0+foI3JVHk7eVlE+Q&#10;u10hIDcggAv0BKKMUCkYWNWxEPDDxVBPOR4sOhYMgAnadk1RFMC6Ay+lALz3oV0bUjKgZ9EpwLis&#10;IjIngMJzQAOc+AHOgCzMLVnBuVcWrU+49yiwiJujf3swT30DEBAyEngmM/MEMkBGxsU3EAOl+Qrt&#10;VrBkzuTeDiDuXRfyifRXv9IWmT6MLU4X2rsSpie3VXjLcE067+0KOglE8gOfcOZnQSu3GJA8vjJw&#10;VyZvuh8BWz3lCNCUT199DY1tXGk0F8S8RiQc1gHogZIgKMy2SZHNg0BdGXKfWNq2WQ8+3KdTEGvM&#10;9+N2qMd6UypFuI/n/7Mq8rkyFMFVAXL+Oiumb+6VMedVXu6GMAsJRPE4rbhFUJ4xag9w8lea4wRo&#10;hHd5pcUdlPEY+IyPD3GWN7cE4RORk6fGWfLA+x//8R+bHLUNhM42gGohtVC0V79dwTj1S7baczXt&#10;Jp5q60fI3W6HRYzTBYF8EjBFgRBgcycCXER5HUoDNNJWXXmzjXhl+pzlwgncyroBQdWN4lk7QPbv&#10;DlY/kAM8a0FYBEv4QoolRGkCE1oM6hEcyyOPsr29KA/IhZ1p/OYHXgDO77AAOaUBHoCzcr4u52Wu&#10;rk0BcoISH4ADRBQtpGx9Kdsj4+lDOMGLvBezZ8ln3tqfPPPMXyaH+LGw5AVkZH7y3Xcrw4t+tANC&#10;BoIcyNDTYT/b4aDud1KUNa4xm6+QvNIROdNPuqPH8vXlmYQ4or9zQG47meAoHkmzpgAGhB0WMRjA&#10;ClluVlldVP+5I/K07QHQHEu5xVH+XETxoZ/6ne0sEmOLq1M9IGe9WXICElIKwLPatkwC5s5k2QlK&#10;iLSRJkRPLhtTHreEb+3WRB73hIBtn5ROUcBpmzUOi8RqetzPSjrocXPkA0tKplgWTFo+ZWeh5a1+&#10;t1AaSe+BWp12gbUMrWXiwAZY+jW+seMBT1G8I/wL1WepydCOTQ52QD/K5N+avdPTH4w1F2EgN39y&#10;YNUtXqAmc2PRmwXEumd8lCHy58acc7uykvJ8cnEUyCdQbdXCQKVe/joQB3Z1tFNmB5A/F0JjsM59&#10;00gacIXSxgf6yWNU/XkwFrKW7lIJgh/pGtC39ymUn82FAEA3J9yIKbBO6RQF3NqxIMamEIdJYHaT&#10;0lNNAObqAJnFoQ/Klm8sty+2c68K4I2M9GfBURilIqCnaABq60bGNY54wJjgtGCKn0Tns+BI/+ZK&#10;RkDeYTL+xOUji1lbIZ5WIlPz5sL50L92ZEtu5G+O6loc5JCbYyz1bne72224AF6yUU+5unjUB721&#10;66LzuitAMuP51RPMQIfEJwVqFlm7AK5MWBwpEwbOFfhArw8U4CefKL++flB8uwFxMGQFPGUEWOBU&#10;zhpQAAFLEzxBBfK+m2lxyHMHK59QKYSQWSPWiYLxD8xABHjiXBQAETcuZXu/2gMUfHW7ggf9TSsG&#10;4MYBKOUB4SQypnmUFl8pILcw1nT1gMu8zFU8K403IT7JT9rcza+dpn4Bzs4oRPnMXQ2an5Bx0R/w&#10;mmPAbTHRu13AGAyIvsmHvvRLP/pMd8ZhCDZLPn3alZQXD5jqy48Ce/nqTsBNwmj1ckHQtOLGsFr1&#10;K14+ipc9CtTrfLTrYQWwOhASBqHwpSmLkAhYfbcehOhQSBnacW0IDiBTkjYUof3Nb37zzR8k9N6k&#10;c1PCjaEU+RaLeO4O5TjU6T+Qa0ex04IDvbqsfEqXL5zuCiqelS495VFa2ILYKwMQcwvcxhKiFiE+&#10;8QeU8oARb4CuvnlzEcmN/BgXcmNxGRbg524Yw86mvrb1DfzGM4+eMiNPkH3owU5JNvqjDyROT+ru&#10;uitzG8tyiwNc+fImtQCm9Y0m4FnsLDrKfxZqJ5TP+qOeBNa3eGcB8fiZPAX2SXxegiZw1pyQvcPC&#10;whMg4RMmJQEd4UUWnJDQKIhCKSew68cp3tO2/oSWogBFHa4DYQM5IAhZcXkWAXfF9mt+2uCBgtWl&#10;fEqkOGAIaMLVYiJp7cXNu3DSrF/5atGRvoxl4cmv70ILT4jIBE/i2qAWoZC8ybgFqz5gkh/wm5sF&#10;bE4WiTm3aBB+esKsTyDXB10xVoEc0ZHQ2Ue7DeQrWCL5wFV6gpU7UXxS4C0urK10IK8cwKtXHmXz&#10;1wJ6ZZUj48cXqryxZhlyMEasAZADZv+JSYiET5GsCQERvPrcDGPpk1+tL0pT3p0sHgHBDqJfiiBo&#10;IWXko7PgFJklzyenKIuPXNyA4IMCEXCzZojSgacwwBsb8PAVwBgq/UyDNSkwayeOxNGsM8E/65mT&#10;0FiFKB4CN9m2C5mPHdEtC7mTOXBb0Cx4u5T6ysT1bcwrX/nKWz3y0LeDfdacLuzMZE4f5EtnMORg&#10;u/nk68MeYKEwYAOowJ1bguSzsjoqTUnaZHHlZalrK+2QBRjqYwapq5186Q630pWVLoyXSfHaXOKL&#10;5dWmbwp1V84KUCRlECihEzCBswSEdr3rXW9rK19/lKgPr8wSsA/XRF11ANpBigVnoaUDOSWx5K7Y&#10;5HGLArkxyAnfeGHRKBzAKTjAGF8IBFm7wBcQOw8kh4hseuC00uyjdPEWTdeXsw1+WmjiQotA3fhE&#10;wAlrPq5e1VNOD/oBdBacq4IsCvPWDh7Ji35dDniRzjnIr3nRlfq5Kf0YESP2lKc85b8Oniafr0yR&#10;0QQOUld6ltdePkD3YKN6gK28NnMxAHxxLoUyALd4qo/mFeJq/bv2RI0pHl/65PMKuSesCLL6Eb+c&#10;MBFrADQI4AE30p++KQd/XBGL59nPfvaWpy3A2i18cZlSehLnThxoKcTu4MEQl8VuAODOCmSAXyDM&#10;gmpj4eCNIvEF9IAh37gWUy4FMl7pacmTUenVykvrH1Clte+WZo9qV1q7LDzA4t1deC4hnuju9re/&#10;/abjfG/1WriASkZC8wNaehCqa1HThWcPvYTlVxjoghzV9ZKdD97vdKc7neuTS1MkaypeOOsoz6Jm&#10;hasjzL+e9bLk8npABHSRfAQ8XR1qB9zi2tZnQF6vEas388q3gISuOgG8kzg/UR0hYRMuhVE26+MW&#10;hD+Z/6tfZe0IBA6wQC3NWpsfay1fObCzahREgcp8m0a52xUARw6seAk0QJEV1I7SgSELhw886T+Q&#10;SSPpKYfip+WhPeuPmnsEQDPdgokPIAdaIKcvZfowB3I3J+Ust/mYH1ePocj4kDtd2S3lq6eNtDJ4&#10;MHfAvsUtbrE9c7BDk/nNbnazbTw3NmdUbMLCSfP2Y70rB5gJXKHydoPAW/9WcIBFFsIE+XRR5r16&#10;VLv6m2NOvkrHL36ExhfXN8G5YXFXbtu0AAjYQyDCJ0zWMh/PAgh4+pLvu54UZrHaNpX5wSBKsF3y&#10;3/0JrUUL4ACb1XKFyBWyDQOHXcaOYAHqX18UpC5+suL6ASBx+VnAXIhAvwLyYql57pGy6KRyfJAD&#10;/jo040m+NN7JV/69733vbYGz1N1gOQuRexacvOUj+YWIJSc3obS6Xru1WOn7Rje60fF78oDT9g98&#10;rJJ85fKKA2mgy9pPUra6KRRe/dpOkJcGnLWOvJkWSq9jAvPkVZjlrz2Ly5ITOIvgL0MIWBrQHQoB&#10;mzAJjVJYcoCiRIuAu6CtJ3VAzqLI1zd/3OPqG9/4xts8AjiwBnIANw5LnotjXunCWOoYW1sAkQcc&#10;08LL1ycQBT5zKF1/yWSmT6O17UqNhVbrjz/j49+cAZ5sUHwDOBBzM8iZJXf7xRBy8eQDOINEpvRA&#10;ToCsXiA/iejPxzXwGf5ozE0hiAek0ghQi1OgtDqs+rTsFBawck9mW30CZGPoSx0kT1ofk+RHtekq&#10;sbwObm2RytpdpNUjJMLz5A2w/a4hZbDmrK+DDcWxMMopCa0Ws5sURCm+30lB7uQBnevCH6V0CpPm&#10;j7tutJ0DuR2hhRGPrLv+A3FARsChP+3lWwAAYgFMoIujZCC8UDK+Pk4qE85yskJzbLzhH19Z9YyE&#10;NICbC2MBkOQDnOQntLORi5ArmPVm5fnc4tOiR/Tw2Mc+dnsF2OHe71puljwgxDSAyAtQLPJ0NZTN&#10;clQZ0ldgReL8bAxK1x5wO3gKpeUb35jcCGn96dciUSce4ilLLa/+m4P8yiwqvARy1ps1BlbKk0cZ&#10;FiVleChEUbkLwKQ8ZVKCx8zG9H41IWvr8MXiUh4+gJI/7skhZSrLZfEwiCIthqkDC6rFlPXTh/ED&#10;P6BXJh2IUKATBswLpVy9yF1+/c38qDFLW/T4ZrnJDrXozMv8Mxx8b2AnW8AnQ0AnW3ntqFwSu694&#10;1n+C3NlJ6DBq4ZCn5xYPfvCD/wvkABOTFCMEKKCYIMlSTgBVjihcGmhZNErPkjtYCaOAr25gz2Ln&#10;2uAr1yiQGydeG9cY+fTSXoWtzgSPMqACaELjkxO0qzxCI2h1KNX//QAQa04xLD6F6MfBC2Ap1Dsr&#10;BM8X53YoY63dnuCdYinB7x8CqbhQHYclO4b5J3cUcADD2PgAaumsdiTNncJLbYTGXQ+IF0LmX9wC&#10;nWV7FK8zz0LHl8UHrPiP34CPlAFlt0VkAqxATu4BG2i5K/QzAe48U5ws3WK5FPC922c+85lbu92H&#10;QQkbsIAGieeOoNyU0tWVD5hA50keMEu3YKzIAC1d38q1Zb0xrg53JDdGeX3EZ+MKjaGvytBqkdRT&#10;hxAAC9C9xwLkXA1+H+sOTB1CAUw+q0NBlCIPwO0A/HG3JVkSiwXgAUyazNyi2BWAkBJ7j4Vl70d2&#10;KLC54DWQAgrl44lltDjsKijgq1PdwBbgV/Cdj6ZxuBjK0rdrxBOQyyMLC84cAib5JWNzFMq/z33u&#10;c7j9Invy0v4e97jHVk7edhf9kZvduF0AbvyePFeFLtynb5Z8tXSEHaADMxAJUdu+uLbVQ6wzIAEz&#10;Ky0M0Mqy3sArH+lHWgjI6gTowK1M/+LGQ7kx+sAfmvNAM23xqt8CzGXhg1/1qlfdrDQhUow2lAZU&#10;AE05LIvfVgFKAkX6IGR/q2de3l+xIADdAwmKpGyAFgIlC8bySrN4rD3LZSeKX2NnpdvajT+tuTjC&#10;L1cmS3kh4F4NACIj8kFr2cVS45unHZ1s8AbU3BHPB5xRyKK50QVjAdj57GRLzvSCGAuuHkNF7/Kq&#10;71yjH3qmB3fkbtE2S57lDhQmOUGBdJgQch9qIw6YuSbqBmLAtGBqI68FUlrY2EDcArHVSGf5W0jq&#10;199KLViAb15R82FJWABgZTFslVwRCiA0IevrYApM+Y2U5PuE/EQCBUpKIGQ8I+BuEZw9e3Y7XAKz&#10;bb8DIyVRvivM61//+pusgNzc4hVI1AEC/AACS5e1xotyi49VB3J9nwbuZLyXX9mMn0R7C2Ql1rs5&#10;4IuxsBjxajcDfL8DSZbkG1jJmVW3Y5qTvAyKuvRll3r0ox+9lWmXsSF7urSAGCYfO/Wxh0Hi0yVB&#10;rHYHwAApj2ICGiBWJkTKAX6W60McyPOfpfVX+0CNHBDLb/z6miCXjvQVmLWZuxSSb/Hom6AJh2CA&#10;VTmBARUhsQryKIrQAcujYsrSD2HzwVlsZb6KBeCurcwPMNVBFIYoGVj1qR+WHGiA3JzxbDEoy/Lp&#10;B5jlaQs0yqSVA5C+xS0CPOc22KX0Kb5Su3BUetapbOZF5wO7uTVP/OHdwxlgzUIDdSB2VlI3kANw&#10;IBaqyzj5VVzGhrFQBtzVIX8uFzeFjHyO3ZMj4DRZQGmCgBVgUUALbIFLGWtEwbVTFnCBG6lj4QT2&#10;xtG++qyig6p0Y8qrH33UDsWHOF7WeU0ypp2iA6htEvUzy0BP2FwMAgceaQBCBGnLFXc4xROF4pPA&#10;AzY/X2iLtTVnnSibT+4FLQuj34HJL8cjK4jUx098TDDzSfUP5Cy+BaTfdb7taIFyyg3NutK+wlda&#10;29pfDAFYC1FokSJxizYQZ43Jk6tiAZuHndKHXugE0RcZeS0AT2TOyCC3KjCqDh14p4XctDsH5Ovk&#10;iwfY3BDKmHXlB2YAlhZHABVAxYFUnVwPJI4Am4V1U1F7oFSmf22F+q8tAnJ84Fm6+cyDFCXHr/Hx&#10;BFyAynfWdxaDQsQJiuVxUwJAQOaRvN8YV64NqxmwpbVxt2ur1K+DE7fFE9EsuZBCgRWAKds5Ae/N&#10;Qxmg4wWwhdqw9IFoEqspbL7no8YpXKn8C3FP9gjv5oCn5kC25MandjgEUHMHTIBW3xzp1y8FeyKq&#10;rjqIPMlRvV7C8gKdWxVyUaafF7/4xZuxo4vDFWKMTQBLt4WVr6G0eAc98UCnHlAibgHQzqtDqy2A&#10;5b/PMvkWghUrROoAdv0L51iNXzzCZzvStGLyWjBZcv6xP80K2PxEZV1Z5V+yQBQl9FQTwF1X6c9W&#10;rH/KdPDRDyvbV98oD/hZLAsG2C0MDze4K3YIi1ofeFVHG/0Zn2+vHxZcOhCxlqg8bfdoD6zGwntj&#10;omSWPMWFytxqVO8kyh8XZ23xmE/OTSFPHxZd31xHCwHQheqRv0UPyKwxedutEEzc9ra33a5k/cmY&#10;xUKuFow/7OKqeAjEbVT3zAREkxECEBCXH/HZleWeyBOW1kY5ZVmBWfDqAZaBy1PXIjChbl/EkToO&#10;ifqQn7WmhABOQerpVx7B1m/+uDQSz5rrM58cyFldccDjiwvnNsnyEnR5yKFRP74oQeCEbc6UFMgB&#10;FcizwOJ2AwcocQBwyCU34wO7ueLVAgAWQGmn0HfXdQgo8MpSanMayFdKFhPkpcmvvImDi7Xq+DPH&#10;3CwE8ABtl2WZAznZkRkjIlSGyIpsyN9cnZf45HQA2PRF3sD9+Mc//hDXxm/RH9wVEwikpSP5TRoB&#10;FwARRsBNMNLqiANAIK8PcaH6Wd8JagrWnzgQCtVN0IDegtIPypVpN6mNeVgQWabmqo7FwyUK5H42&#10;jjAJ27YINIRIGTNUBmjd1Xr3xFiUr0918ETQAAfY4urzzcX558aioG5e+gIHBdrp4jUgA7gwEGsn&#10;DkC5AvJPs7RkPeVQXJjeSpeHZrvCCyH82XXwTWZ4NI+5+wAoQE/5koEQ2IGcflh/Lh+Qcx+l1dHG&#10;zsEHhxfnCdbcE+jb3OY228I553ZlxidRnMkCEpr5gKlMHAApHbiFHR7FgRcBJdACLBclt4Ry6w9g&#10;cnNaGASuvlBaWTcwSJ/VQ80FyIs3NzxwDwDrmte85iZMW6nDJwFSDAGyCL6B4iCE5PGh3Yvjk6K4&#10;NPngFGjuFhBh98BHHywYoQM6t8M4FKyORcCK48eCj1f9ofxw4BZqD0TR3oFzkjmT3ZoPFBmBKafc&#10;VDTrr+lJ08qvLguwmwegs+r4z7LbJemRi+HGhKtCFuQKyOTEKBTvDp3O6NADOfkOn2ROvvADN167&#10;OOfgGTUZIeB2tQhEga50BMjylPPHARdQ5QOw/AAKZBYGQLQQgDZgI4tAne7LCV6eRdZ4QKPvFoh2&#10;8SWcgpduR1De7QpiSVkI/ROYF/Hd5+ofYPFAcUCu3E/D4Z0lck3HcnhXgnIsghvc4Abb7QqFWhD8&#10;d/0BMz+T0gAfeAHUg4sWHYuEx/gG6klcHyTOdQEU1hyIAMttTW0n6TOaeelEfP3WUC7NzNujAL1H&#10;yoCaQQBg/JpzICd3C9vP0SVfrglQMyTOZ97zITNWHZExowToXjLUrx2SvP1gk6ed3hB90pOe9DKQ&#10;7/lZcyWLEwSgC3MLpoByXwKaEIOALl+byi0aYAqcJmgla9dCEJdvMWhTH+0myvWtTgdW9eJL/akc&#10;+cjYeBVa7VlPggNs3yUkZMInWNYb0PGFbKvKneh7Y44FpxC8yNOf60HvxdhiWRo7grEoIksD5CwX&#10;5fHvKVNbi4984h1IAFrIKgrLq7w0i1m7PSKT6b7NcMbVqV75yEIvfj6KL3FAhjNfZrCQsuby6ZiM&#10;yBYenHEYu+RLtmSnLvAL7YDcGhad/rlBDBEj5mP3BHxvIx4s+ZyUdMAKHAFUPLCXh7GALz0BaGDl&#10;6mKmPihRXgRA6gGrSeujdih3yDiBnCBYPYsJKVdXqH/jND9kxac0pG7Wk1UgOFYbiFld4ANyYwCX&#10;MS1G5QBKAcBLCR1KtXdlSCluAoAa4G2l6mmHnPyB3eHTbYvF4KkrgOPJHCbvKBcgf1yehRmYWHJ5&#10;XC5hxmuCNZlMOdBnO1ykTvUmLi6G7DIdkhkR+iQLv4fIt2aN/TxchoM+/bRHrqs+GBu7lrnl13NX&#10;GCAgFmeEgFw/8p73vOdtfcMbI3JmWuzJoDRgVRbYkDTBAFbgRgQlrXOWyuAY1wZw5YtTYCQNPFlK&#10;aeMW1wbJk9a/dvrNb9c3woNy9cQBvXkJ41N541iEQG7bs817h4WF4FYQIDcDaIDcQZHQKMQC6LCE&#10;eokIryyRncLHoqVYC4ybAuD6Fp49e3YLtbVIWLYeDJlXvK8ENFnxLHxU+ay/glx6NQJkWh2kztq+&#10;9B7Fx8yb/LDcXDpyNDZZwQ9ZMiLquGXidgGsQzqDIr++uXZArm2yp6v66rud/v2CLPXjczh47k0i&#10;UGS50axfHqaBC9ACIQKggAhQSB0AE6oD4AF4WnOkTJ3qBkwT0rdQffUmaSsfX9rFZySvhUOQQOWt&#10;QwBjTVkNgrMtCt1YZCmAlXW2ABwYlQOp2xmWWh0WuieifE/WVh/ygZr1FmorRJTFOjkE57KY76oT&#10;lFvSfbm8wknreSSwkoEwnSST6s26M6++ypvp0wjgyIH1tpg9k2AA/awEY8F4kD292a1cxb7oRS/a&#10;AB3II9acfMhZO3Iix659n/rUp2753BX56h2z5OtkxAmaEFimhEMggac4QAWy8gIzMAKwUBv5wC9P&#10;fXUCv3bqSVsctZOvbfkEor4ycVucOvoDcMqzs8Rz87Jgm5/6+cEsua3OtqouCwPEXC7CJkTCA6we&#10;/1MQMBOkH68EZGUsCmUp8/E0zs83c21QYNdfILdoLB59UBy3x9zxwgLGM7KbeJAibrz1oNnhMbcF&#10;Nf+ZRmQgBOpkNcuLB/o1f+88txKg9iCHpTZfMvCSFXmTNQNBxsnVh/6klXE/AJzhYBDIHObI2l24&#10;J9A+ZEOu2iB9H94nnzQZlDZ5IA9oOpffAgE8ZUAX+LKoLCVlASbwBWTlgCjUZztBZeq2C0jLz/IA&#10;XgtBWjxXyJjVlzfngoC8OaqfT07YfHJAl0+QBETIhGZLBTwKAzAKcIMi31tvePFAiNVyELUt214R&#10;C3PLW95yA+sE+rTsWXf+Nktn8ZEBPvELZM1BOwvBDiE9/fLqoN5B0b45lyYfcieryqXnOHvAvhjq&#10;kIovhoJsyVoeoxSgGZhkzTB4immOZOHWCcBR1tyXk9XFu7MMvTjzuOXSF73orz43kAOrCe5NxEpt&#10;kuoQDpCLI+CnYArJVTEBwJMX0IXKAEg9wA+s+tGHUDlwmgCXpEVjTG2U6T8Lr0w8pSFxILQAmlvz&#10;aS7Arm23K9e61rW22xAABXzAzBIEdKDJqnJf/AwCpVCGuQIpf9vPMMjjV2rncT+QszqIAgFd/W5b&#10;hK4gHUK5P93o4DVjgl8hWdmOmxNywLMLqDvzUXOeeekqmc1drzaz/km0LqyTiLy6QiRvrmAPggCY&#10;jOkbUMkDuXHxbR+6Am5j8e3dqzM0DKCHcVzIhz/84Zt1B3jjkR0DRP4HS74KZ05SnECEBEHYhBT4&#10;ppUXGhwAARUBKmBqU7tIuVA5ALPe0vqSR6Gls9ioRYP0AdDqtADxWrvScz6BP5AjVsUti7itlUIQ&#10;Bejfwwr8cD0Al7UGVPfhPuK2S24OkAOrPID25pzrM+0okxKV8cPFWXIKkdc75uYV381HnCIB4HwA&#10;m3fe6U+8dulnlc+Fkn46F6y8AKuw2xU+OZBzV7hm+dB8dHnAbje1g5mfp5V2EsbDrgrkHqYhutGH&#10;RS10H94BFH5c73plQD8HS94kddoWNSc+QSxN0cBU3qybxaUQcSECfPWBJfBJ10cABmzlrLw2yrI6&#10;KSUAqKdNC0rfWSShNs1LOOPNK58cETLhCymG+0GIrLkxWAoW1vjirK9t2PbJyvtSsn+YYI25LRTC&#10;sueiAL5fA/BwyLf0gdtBF7DF9RfwKdWdfbKafBtr3lfjla8qnMBWf8pXWBkXS3l5yabySesDoknG&#10;bPzyppsScdsCOZACOGCLs8qseVYasLtFAV55yuys3DR54nYzRoox8WG43Jtrp29z40VsL2gFNoyZ&#10;LNIAgMTlB5582oAnL1KPUgIjsLO4BAy09Vef+tLOYqi/+gRwbS0oefpiAfXbeMaagNdvYGhhNlY7&#10;1QSLUJ/zrpzltpUqIzAgz0p0INTWoY5yANrdru2Y9QAe8fxxgHVbwLpQBksu7iGFRQHUFoMQyJEx&#10;pVklZI744XvjEc/6wkcg4sdLn0TkpZ81n+wZB/0nl5X0v5d/PmLFi+uDNRcCOFCTM+ADcUBGAE4G&#10;+eLq49EuCYd23HTCENklAd5PUcjLbSE7T1GPXSFGBCLMimQVA2VAJiDp6hMiMFqJAC0e4KWVY1Zf&#10;9Y0AWb5wtgFypK1QG/X0Hw8WUIuhfpB+AX2dUzQXU9acBeeTu62wKAO4Mtbc1srius9lue573/tu&#10;AjUey0HAHifjjSuDAB4Bt758/NME396DJv0BrLfqAjbXxeJwqLKwyIQO6Akf/HvjBaDIvGZofi1q&#10;cfpq/hH5TWNwIbcl5yNA7kHQzE8WZAe8rLGdE8BZeAAnY8ZFfhZeHD3/+c8/WGkLJKB3wyXOspMZ&#10;YyXfznvOuysmGyACSwJBgCOPYAiNhZQvHnBrB4TyAmThBLkQiBO2PC4LkFUfiIFRnMIDvHTuDVKG&#10;4k0I+PhrgYpTvPrK9UEo+eZO595j8VCIlemuHLhYFPEsdQtSXtskkNuu9Y3n+OaqsPqATMleHGJ9&#10;WPTADfDifHqK9x1IVpuy8It3C++mN73p9gdf0qvuTrs2NH+LRV9kiC9yF856J9F0kfK59wjIozU/&#10;lwXAyQyQPdHk3imTR87mL22XI/tb3/rWmxwAWzoi8/SjT7tybg23jkyPvbuST0YYlEQYhEJYrHB5&#10;KVe9DnC1URdJByRx1hcgtascuCP5+tVGPCUAK6A2rjDK8mfBKUzf2iBjSJsXPuPPQp2LlUUN5LbC&#10;HgoBMp+RAAkXwLgLlA3oAOiBBitDsITtcOpAhD9zYEn0rz7LzB1x60KpAO225V73utf2bSMKMQ6l&#10;WxDakDvF2W3Ig37sAm6CxOc3n85H5r5HZEU+F2rFJ9hnPAJmvAdy7odFzD+mI18yAUKy7tbEwgd4&#10;BNhCYLcgGDz6oceuHMmJzslHX7mb6cH4rLtLgc1dCdwmOsGBxAMDYLCIOpZXG/GApY26GAjg2gTS&#10;LKs0paljEgDR4gEecQtDfWXi6ikv1Hdg1w8BTostjo/moa54c4w/460g95U4VpGCAjmrzsoax+0G&#10;YRMm8GdRAJUFceug766xuC7aOogCek8B9cOQ2KbPnj27bdncIZbMfa95481CMW+g8FpvYFoBFVUm&#10;ro3Q3FHxroeTV23RHnhXutBF8axnPWszGOZMPha23w1nHAK5eiw3IhegZ2AAF1hZcvIla+2SOVeP&#10;fvjgAK69fGOS/QZ0nccswAZCBBQEkG8rjgI2skCEyoFKP9UNRJG+WW39AorFAqyIlVeW/1+bWYeS&#10;p9XXRzzKE2ovnDyIl24u6rdAWNsJ8nw+9YAbOIXqECRqQXFHAnhE4Pe///03hYoTNJBzWQBcPhBL&#10;iwOzX2LVP2uPH8pzYGWp8SXPmBRqoQBG4EUryB1EJ4BQBgDNuuWZ78zfo9PclEnGNWdxFtxcWGcG&#10;BeDNG5DXNmRCNh36yZNcMjQALpRGdEG+Pn7JzMKQx8hoazc45pOb5AoKYRY8YSAgAxLtpoDUtQgC&#10;H6sJSJF8AGs3YKVzY5SVP0k+viiZZcvXBXj5xlSns4C0fgJ8O1W8Nhe8aa/Pblja9gDdoiJQgiI4&#10;adsu4WlDYawoK0P4FATUfEfz8ai5XckWTBmU2xNPbgmFUg7eycHiAE4HTy4LYOCJos2ZEo2vvkOZ&#10;eTS304h+MkhTx+kNKZvplYDwtPLTyNzJynzJyN22/qQ7oJo3Av5A3lmHvBmgDqbi+iTrf/iHfzh6&#10;1KMetf3ylrq5Lerq/3C7EkkDARKvPFCU15YvTmjFo5nOdUGAKY3pDo3Ai7SxEAAEiddOmdCiyH1B&#10;8gJ3C0Vcf+0KK1+RhaAt4HIpABqguCGu6xw+uSuA5g1CloNgKYVltf0iyuvqz6HQ7Yk8CwXwPab2&#10;0xPcED67voCcTy40BuBTkmtFPrt2QO6mJUtmwdAFH1Q9vJtzuguE3KV0hiqfeck0uVQmvueG6Hum&#10;LZjaXQhpH9DNzVNKbguXYu0b0Lkd/HEEuOoJ7bD0Q9aAbJegOz/s6VyjDkOAgFz7c25XEoIJBJji&#10;WVlp1jKACSfYLJDys5ZIWX53YAVGYQAFbHVMSplFgcRbALktLJs2SD4QCFtIc1dIIXYZvGhTqJ95&#10;w8ISsMyuFN17A5jHyywMV4Hl6K1DvrLtl3VhuYGeEhErwiK7zgJsQHb7AtiUYd7Syaf7cvfBHhoB&#10;OZ+dIvGmDn/VPM0Rz2RlXoDioc1pwKMz5YhM5L08h010MSDHGyI/hsSYFi/Qkxn5AHZ1uRosNRl1&#10;T04H0mvoZ/vELWxpdZHFgOyWu+4KShhrPuGwkMALUMoCWmASVj8CUqDTLgJa+Sy6eKCkOACQp98s&#10;tnpCZeoAJysM0LlI8uNlLjTzSDGTlOk3ICGWgoCAHciNAVCURKC2SEo3PqXoh8UATh/lgMjCsPAW&#10;QAB3bYg3lp0CjMGqsfr67J1zgLeg3ETg28JWjjcPP4xL/uaXjpA4hRtDfJJy+XOXnu0uFPDzDDfT&#10;kwI28Fr44nx0ixQY7YRCBOgsd+4KGdMLHShnTNplV5DTsdBTZHF6Iu8MFYt+ALmJEua6QhMC4RSP&#10;CLj8DqPy0AR9eaWz0EAsBExAq18TxLC8yrLU9SMftRhq2xhz1ylMuRapMMLr9MndrBASaw0wtkYu&#10;CIujnFAj1giY8QaEXA9W3KKxHftwewicL+qjnQdJXu5/0IMetOW5FvRbIt6mA25brwMvsHvX3WKz&#10;yNz49OOi5miBNI90hshpzUPpWJxc1vKLodm/uQdsaS4dwOJZHjdFWH6gBkIys+BzUbh1dPqc5zxn&#10;ky+QMwLASxeADORk7PUI8mRYHNb1z/pbIBYGPZ7jriCTBzSTIKwshvQETvWQckIH2rZFwK9uoAfw&#10;6WZoJ62dui0yfVGk+uqgxmtsefqQl/tUPRSoS9dGmKLjkWXJWiBCAmp18v8sBAJlVQN5BJwAR9le&#10;4LLlslzq+naRLRSg7QpZbguI60K5PhRO8Sw562dhcHn8lz8+gIElJBOLyjzwjtJdpMxiXvNRMtlr&#10;d3nJvIUAbbELycG8kPQk85FvvurNw6U8cyYD8pNHD1nxSXZ7V7/AXh1tdn3yhGYlJYjAuwpGPEAD&#10;mzZAJB1YK2OZxfVl0bDCFKUMg/IDqT6llVkAWW08yBOf41K6/lsQ8Tm3ZfktXKRO9ZQBeQBHLAAg&#10;6p+gHQYJj0BZ6FXIyDmCojp4siosGWXz243x3Oc+dwO0x/yoAyjrjQ8L4O53v/uWBgB+ea/3WnRu&#10;ETyRZQDwb45Z59VtMDdznnmzbC9/0nx6ejGUtRYnD/MnB3nCrLswiw7I5AvIZEkWMCAOsAwNck7y&#10;/dspd/59cXUR17HFsGvJkQECQeCQzgIKpQFLCKgAAWwYVL82QCkPMPU1ga48oErLL08beS04echY&#10;0hQsXf+NXVwdYzUn+fEVyVNPHx08EWGyDLZEykiIFEGoeCiPG6J/yqVUAMdX1lwaETpXw+N6769T&#10;LCB16+Kwqb6bE1YdOLSzOzhUsnJ3uctdtsXe/Myh+a0E9JUL1Re/mKek6Hy++t5iAGKh+QAyQ5H1&#10;BmoPvVhZi18eOTISrK+6AC3PxwttPa6nm4Cc/Lk0dktxi8SOTJ/68NLWiSAPRIFSOIWa0BCg6JRi&#10;u7bTVhmfGSAoRn7WVt3aArb0JPUCvvG5FS0OoK+edAuj/goDvXrxO/mvrrRxbHUBnbXk211yySWb&#10;UlgGwpPnMEmgXA/W+XGPe9zWHnkayTJTVtY8oPtCM6Uqyzqz5l7PtSAongvjxsB42pKBw6i65u8x&#10;NetuIXjgE/8rNc9ek00ms86k8wH5YimQB2ph7gsih/KFDtT0xUVjVITOLdw9r0kEYLsZA2TBT6Aj&#10;uy9Xxw4s9P6+fs65J48IZRIBqduhLQARvK0TM1lYyg5AgRDQpIFe3fzyFo9+hRZDB03llNwCqS9j&#10;B3j9GNeYuTPqSgdk8caQ15yF+eTGcaDpAArkQOT7gxRBiADO+kzBdjWYK0NBPv42UX++kMvyUwol&#10;R9wUvFGwPnwryGHTq6N8elePvjzBSrmJ8SKXX9a1VVtkvhFj3hZasm1u4uWZ57ToJ9Ersjxgo/Is&#10;4AAeeT/HrkCOdjLPJ1hjhoQczBXIO1Qmc2THBXplFgzDQcYM4hnKnQyKEw7wERQCJgqpDEkj7QEt&#10;UKJAXjnQAiaQUQxqUcif6TkeBsUDvRAF5qj2pbW1mIwdr+tONEm+ds4ILDlLwSokMDcbhM0Cu3Eh&#10;TPUIWr5QHkFTlG2XMtwOGJsC9e9D8A5ULA0r7hO43cXLo1RWHRAsELsAi8SdsUAAnoW2iMjIGObQ&#10;fOZZpLzia/604CeVzbzSziVr3kyvFMi5LvnhgZw85DEirkfdksgnIzdMrl49LyAHwObmWQTiE+iI&#10;24cXr0e4sWFAzhC+zAhDgQElwFknMCHlAVyc0MVrA5BAz/JKK8+SA6Ey4AJK7Vo08pG+C/WPAn3p&#10;+hGXb+E0lj5bYM4EaApfPe3wa7FMn5wlsfXhhxIINJ9QPqsO+EA+BY1cK7I8//mf/7ltt0AB4Ahw&#10;WX8/Z/aEJzxhU55vruOTS0O5rLZ8IWBzXwDfwZRMLTJz7urWPOacZrq8mT4pbyV1cnnmguiwWxrx&#10;9cvXzrwrc64QAjZXxaFa3BzNxdNeuyC5woN3ZLh5FjxXznWrdmTLZycjcu/GRR/CO9zhDpu+nJO4&#10;dd7WPPx0MyIwjGAwAhIEJIEKeIC2NOXkPuSDa8t6ArT8QK4+UGpDSVlnaeMEcHHKjNTRrz6Nr37j&#10;61c6ZUfG1EYd7cwhsJsnpc35qzetuXLC5rKwqqxpv6zFgkuvliSyvfLxLQRWx4digZzF9r6KO16/&#10;pGVc/VtU3BB9skR+UN6CoEh+PkA4DFtoeCRH85xg0480+ZU3Sf2ZBrTiewfStX6yXQE+y8RXY7JH&#10;xrZ4uWVwwmCQHbyY60Me8pAtNHfW3CIne1Y+udKDHVdIfrAB3IyIXVX7w9ffMBXj3VoYTKhcPeXV&#10;r43QxFoEBF9bAKs9wAU6eZH+Cmff2gdwfatjAcg3hjotDO3UszjwIi1UZnGoOxWAZrxDLQrkhMmq&#10;eIeFi6IeoXJfWHLujDAC6glyfjNrzhKxPHYCH6B1p86ye9LnSrGHRlwVtwQUpJ4bGL46IFhclI0X&#10;C8+c5jwo3ndCvWIKPOXvWfrT6KR6GcDCy0MsNB6RM5DDthsUciBX7gh9kiNDYUyyIhdYAHDAph8L&#10;nrGRh1h97o4bLP/8xhXaDp4oQaB8Oh0abIKERQQGKwbocjMADgABTRgp017YAhDmgwdseQE6N0Pf&#10;+lCubtZcvfJRfagvnv9dH42D/wTdfJC28Yl/vm4uCwESKL+87TGXBfgCNYthiyyNsua2beX6pkwf&#10;ZfxwyvP+iw8rz8VRx0IAdFbdIZTLYt5CH7cs5pELweBYUPm6zRPRJwM154+a/8xbqfLqnlR/ujLR&#10;ysce4Zfx8LoDY+ALJObIqnvewFgALXcO3nxpnE4sdLJhwT0VtktaHIwSA8XtY5DsEmeyznMSSH5g&#10;pnwgtqIIDCABKcAGOGlx7fQp1E4daXWUI4c0oBVXzoJmqSnTuBYCymLLz5VRL2CiFh/exeWpj+JN&#10;2QR7c5WnPMLbBDkynpBgCZFPSIlCgOZmmANQS1sAgAzAQMvCeKAEyPxqVt5HmfoAbyGw5ACeNXeH&#10;bhegRH/W6kDLwv/TP/3Tpnw8uAliHSmckQhczfMkUk5me2WROixtcf3DgVDeBPf5xtsDvR/Pp2My&#10;oGe7lXmx0hY3g6OM3n0P1qFeSFbqOawyPkIGgtGwANIp4G+WHAhiUIhxloEAlGUJA0jxSJ3qAgMS&#10;V0YggVQe8ErrE8MsrQm0K5gwAdZvFl+f8sT1pQ2Spz9hfQuRPPyi0ki/c76BGxkHHyy2rROokP8T&#10;YtE7ZNpm23YJ0sLQL0D6WTj9suxAbht2NUYxblKAEZC7XbGlWkB8yQ6nFoiDln4dPlk0+ZRuEVs0&#10;ZMN6twh8WEbzIndzbY7nA3OUXCblq9OL8uQ46+wdTldaQc5YaEcmZOkXbrmK3A4GhpwRfZgjTNKF&#10;s0rGJHeRvtKNH31iRMTJegM5hoURRosHVvHcAINJiwOGeCBRH1ACoTRLjZSzrPoBuiw3BQBvll2/&#10;KMBpV1/xow9E8AFbfTTroXhNuNLChG6M6uvHeCy27Q6wgZ1lJ2hCUwbkLIn6hAzMQIxstze+8Y23&#10;LVbagYilkQ+MFMSCeyAE/MrueMc7bvfjDqWsmTHcjxvDIuBfGhsflGnXwINtmRwsAHoxn3mrEc35&#10;RyzemncaAfsqy0C913/UnfjM45owBmTHMnO/3K4AcRa8g6OrU2OTCeD6JpUwyn3MCFn86rYAtiee&#10;GOSGCJtEQCiNAIpAgbL8gCsk5EACtMAXeKRtJwEyVyJSrq62wA/wCAAB1yJRHuiNheKhRWQxCPGq&#10;PsKrvOJoPgmM1GkuPRQCdO4A4asP8LbSDpME7lsu+nNNFtAjgPXxON9TSmBkfbkhvlEE2G4N+m0W&#10;/qWHUKw660bW+gFcQHDwxBM9WDzOCvxU3/4HCmBaAZVLOvMuD+mLDNe8mT6N8AfY3s/hlnnL0kKX&#10;b0GTu3p2eovZYmAQABZ4c2GkA3iAJwOhejBFToeDZ6TzOYm57bUQKg+wgQlAhMCJQeCcwMvK1of6&#10;1dFfiwd4A7f+xZH6+gJo7bXTn3bKhFn2ySfeTVb9md/cxGe+erZNArRtUgIrocy2mDXnGgA814GV&#10;Zm2AboJc/e7IWaiexOGJH+8HLYGfMh2SjE1J+mHx+fwWEOsE3ICNL9sx+fgAigXA8jvE4WcF+qTu&#10;rF9eSk57ZSfRdGPwBtR2ElepyRJx0eDHvTmZkgGwBmIyIHMWm44mwNFMu2712a4QKTtFx4h0+YEh&#10;Apjpn804oihgrC0AAl5AbFGo186gTF5gpFRhIKdQk5VuYbRg6kvcmLP/8rpdiM85z+KRcQI5v5Fg&#10;+cx2Iqd+wCNMlhygLASgZHm5LfilSCDndwsBEbFeQM56A6qftJDmrnBV9EdByjYr9FLwWmTtJte+&#10;9rU3q6+NbyhZJG4mWDDfgMeXhcAiNh98zflNMv899+ZCKNnuyfA0AmY8ehCGN/LkqpCnHdL8Pfn0&#10;NiY9MjAWBeMC4AxH7oh5Z70tXiGZXnrppduXw3318PCC1mQWIMoPHBNApcurPVAJARsQKUn93BNx&#10;YM9HlzeBr5421W2s2utTngUESPpC0srE4018WvXmU3npSS1qfXEpbIvdmRO03yCnCAcjlgTggZWC&#10;CJfrwi1hffih06L79wk/J4d/YOdeZGksHlYYcPmfyZHS7A7qsebi5IAH4/bxQ0NeEnPQBQKPs/fm&#10;d9qhEL9orwwv6ELzz0fGAXRABVAGJKMhH5gRefiQfYbF7QmQw4zDOatP3owD2YozTsroxG6w+z55&#10;4EXdmctDADetYm0AQzmgYICipoWeLksE0MCqDBjV17800k4bfZhMaWWTx3hDXB0LSP/xF3iVG6N2&#10;67yF6miLL355ILe1suiu01ghVtW/QlCUwyTgEyq3wxy8QwHc+mStujJk2d2WqKfcT58BuT4AnA9v&#10;y1amnv5Zcf37wSMKVObjARHZ+Klo82IF8aav6ZKs4AWImbbrnObekE06F04j+PIQfizErLeFSXbO&#10;I0BuHq5IAZQs6EE9ssi4wYM2ds6MBJn7kImrWDLxOectxAngSP4EUXFlwnx1AATErGegRPICT8CW&#10;5hqgDqXaOHiiwK1c3fqu/8j4gLyOWflUkDCgz3lXXlvU4RMBNWXgmxJYFdbcfTirAzhttR5BC4Gb&#10;orgOFMTKUCS/mSWWD9Qslu3ZAVZcmQchwMpqWWiuEi0wfTpo+u4nQFh4KCsIOOZzGmjXW5UV9KdR&#10;cjttV+he/TTCH36F5slSC+WZi12Uy8o4kJ168MDFIQ8HdnpUzl20q0q7hQJ8bWCK5T+TpZ4MBBb5&#10;CIBmOcCxwuuC0A4jtVcnoAXQ8tXLx55xZVli+cLSFkfgNV5glMajuD6MIa+y+NZmhiuZj/rImIBl&#10;OwVyALetXuUqV9msKiUoty3ys+sD8FukLJa36NxxUyALHHgBGaARhTiEernIAyA3K8pZu+te97rb&#10;HT2efQ3OgyQf9Sk1oFgwQoSPGd+jyi8U4GTCwE3ZnQb0SdrOdpM344ubR2TedM9AALCFDrAMhzmT&#10;+Qte8IKjJz7xiduCJ0+3XozS05/+9M1NJVMk/3CFGAMIQ1HpWWfmN3EAbsHIA8oJuMAayLPOAZOF&#10;BIwsfIuCJZc2ucraDSqLP3EknmVHypE+8UAI8psPvufclOEJPwSXTw7kAJ9QAR3AXf2xPkBtMbDY&#10;LA0evbjPwitzFUZxrDnLA9AUKo1fSuNXuxu3ONzGnD17dvO59cXac00svK7cEOvtgZSFgTfzABb5&#10;wua2UgfS+kFrnYgB2Mu/GJqLAl9zTHIRl28ezkSsNKtNfvTqgGzXBHqGxrMIr9LaTX35nF59c8oi&#10;IF+77wZySl0t9XRJpFM8JgOLsLbVjQCXUgDKilQfk4EeWAM8xtSxUntqCNzqq2cx1Ie0Psozjrws&#10;NlJPujA+xVuQiEsx5zznicSNBchATliBHHhYCQogYKBmZSiJQgAfgPiT5uEKET/asebyARvAEZeF&#10;cnqcr72ngMoo3w0LfnzcGFBwANGfrZ5S5Vts8llIgJ9gQnO++epCZaVRdWceHsiRzi8G9Ou4iHzM&#10;b+XPjsQVpCsyNS9y89oD98XCB14Gw4M0O6FrWXPVH+NAR4Gcns6sW46JoBlHlCQvIMkLDFlG+YEO&#10;QCoXIha8fJa5PO1qq3zGAb4FIa4/+dq1EIwXD8rkiwdy8cZgtQlwzle5OOVJI2l9ATmhIe8mu85T&#10;BvgdmBAgszJARykOgPi1ADqEWpyeUAKuQyOiHD46ZbFcdgBxLgulCR2q/KyFmxuAN37AAQp8ADjr&#10;bpEBDpDjI5BWX5kQKbPgZp56uRDSe/ggJ/Kf+bM8+Z1E+kaNHdDxS673vve9t3kxBOYFsBYyMkfg&#10;pXcLnoGgb3JmKOlM/XnNeN7blZk/84oDTYAKSNKEIIyqO+thDmGMFc8FMYHAqy2wzL7lI+2Kl8/C&#10;B3h9axMvgb+dC0/6ltd3Lpsfkg94BI+6L9cP3xuQCRHICdk2yZLWnvK4Hsq4O6y1NgAP6JTMRwdm&#10;xC3xcQPDmpfv1kVb1tNHaF7G0AdwADcAULA20gCCB4BRR335ARgFaDQBV/mkKZtpKC6U5oG3MRob&#10;fyhjQKbcFvJC+LaYkR3U8wFz17Y3D7l63ENt6YdujoHcBOaqnROaeRSPxFF+eAAjfECVDpTyq4/k&#10;AyhQA7M0/1c6X125uHLpwK8/ZfLsBtpOkCurXJt4iOZ8alMdvAkp0EKJL1bcAchVHrD6EkXWwpcb&#10;suZcINZD34QP8PxnIDc3CpRvqw7oAMmaU5h2/HQf1lyfrBeL7wGQXYAlp2SLD3/aaAvIQrsC/xww&#10;ArkxjVMcJQPWXD6AzfxXJjU+ghV6N28gJ0NEpwBOD1wSoPYiFjfGYVOcPsT763L16WkD+bolTaJ4&#10;IesRSAFhWkPCzvJiJuAEPnWBpr6k5WsTcFlUPleWVVuTFZffggi4xdUTxlfjlo4XJG3s+BCidiMk&#10;XR1tLRZgcydOwKyGEFApgsVQzvK6uuJT65viWBHWBe/6YjUj4AJcPj1rDqRAb0F50qdPfQE7ZVMs&#10;18VBizzU40rhVV8WjT4oFSiEtvsWT+BeSds1T/1I/zON1tcCemL68rwuEA8tNmTRm0MgB37PFVhv&#10;r4vYHbWDWzJmiOjEodybjNqRn8XOhdxAjkkNJtjXgwWlryAI+IEBkPKxs6TKtZ8gQqX1JWwF8787&#10;sOo3ymVRZiFJixujsePDApgui/zGRQG+9JzfOl8AzSdnPTx9RMrbDgm0J2yu9rg1lEXwrgUpHx+A&#10;iPjYxhCnEIuFBXbVqAy47QgAHqnrusxC8LMXgO7mJ54p3ZhAAdzcqnxa+RO8Abv4CvTqRcloLZNe&#10;DeSF3JGfROYWr90W4R8xJmRMLog83MBY+HZLRob8PRUmA3nSDqfn+ORoVXh5wDLBEckLOCiAycud&#10;kZ5+urzAJ22lrkCd1rr+q4OUC+VzMQC/PP3Ouo1pLtM6eedEWP+Vt4D1F8h9WQHAWXNnCGAO5FwS&#10;IQLWvjShX5Yb0N1xq8etMUf9U6zDEyXabuUBc28sohve8Iaby6JfircNAzpLTpl4Bg6kPB+WBQw0&#10;K0DxVFzZrAf0s+7FEP7RBP+08L39CaTxRKZzfHPAO7BmyZF5O3Tmb7vx6qwEJ+RNtkg8t28X5Aij&#10;a14WPJLmFwMYZQonkHM9IuWBrrZZfhaT9aa0/HLbkBDlBgGdtDa5M/rQN57y01tc8SCeyxQ/4s1N&#10;Wlg/4rXnAxMqoPPJHfA8mBEG7AiIvWhFyA6zFi/XxvyUsdKuCu2egMad8GVmFkm5Wxpf4HX4ZIXM&#10;VRvAxwerzzf3ngxrLs988QsgwALgQv2XJ7SgAlI0rboQqGbeaTSNRTK70HfUZ//iUeC2COLbfJwp&#10;7E52Ry4IwLPoZE4GyZ/MLSpPhPVBX8dAPlff9KEnGEoj7gIlAggwEHZWUxwwxeVJo64Oy9eHtsIs&#10;tzrygFgb4M99kZavrjDwzz7VAXw8lg/0+ixPmLWWXudWG/3zA1eXxXvdQAT8AM2ysjKBWwikLVQf&#10;X65tW7Wt224pwn9Nygdg1txVGOBbCHhRh7V32BRaGPJcZ+KJkqsHFMBhYQUc85KnXLz8FkJzL690&#10;BMzJKIyQnbwJ9NMoPvYIX40bb8g8LUwgB3w7F3xw7czZ67g+/nKcrMmGvsz97Nmzmz4Yl2MgT8Hi&#10;ASBwBgxl4lEA03n1EkpAFdeWlbR4AqE2WWp1CuUDfWXGAPK5ayiXJ159YfzIR9L4iIf4N7+sffNH&#10;1a0fNF0WIGcdkPrShAu4DntCh00gzzUBZq4G8HoFNNeMAoQstQVgm+bmqOsBB2vO6lO4hWbrdftC&#10;+Q6tyvjlFG7+zWECJfBMqz4BleVV7ssa8ipb3RbuVnFyI+9ZftLBU1/1u1c241E3TnjlnwM5I0AH&#10;ZOw3Dh3Gfe/Vzmb+5Orps0XjKpEeLIwN5HvglQcIgIUCbmUooCLgCBhCwABoIK0+UCkHfABVph6a&#10;gFRWmNU2xgSutiYmHrgjdYwj1Fae/vCQQOe8s07SfHQLqXnow1iANEFu29SGtSB0oAY4J3/gNffy&#10;WXZxW7FQWtxfr7A65igPuIHY4qA4Hw+SgJsCPQwSZ/W5SkDg3RZ8KV/nt0cABDh7YeXVzfInH/qr&#10;DJENjMy889HsH7X7iFtoFjp+yEc+kka5h65tGQMHaw/JfDxLYEToicz1y51h9c9glHBQwABeoDa5&#10;tv1Zp7i60oEiaxpw5UVZTXXVse0AAyBpJ03Z4toCFlJeX+IWnHGFLRrxFgH3QH1jmYM2SD1zSbis&#10;UvyrK2+G6lam/Xzy6T0JFlBZT9YIH+8Aqh3ly0O2Um6NvinNbQElqGuOtmSHSwD3g0NdHb7kJS/Z&#10;6rJK2vtyhNsaW7HDpcOo2xy8UaxxjYECbiDJLWEh4wNZKEi8/PrwXKB4NF3a0/Ki1brP/lfCJ4st&#10;JB9h83A9yhc3T64hHx3hnSzsoiy9xe63bBxOXekySmeAg7IQIbFAKdd1jDAXAyPVBaDaUJRySgY4&#10;oCivehM0WX2gVk8bwJSWD/BuL+TpM7Art0ikkf4ihzBkWw/k+K18WnKLgxshXx4e59zkNyawSuMn&#10;kGfNjWMrJWAgBGhKsNAs4NJAbiEYA1GcWwb34ZSJ3Kb0iqivhNl23R4A9k1ucpMN+Nwe75hTYPfr&#10;DlhkwoIZF6+NEUBYRSTNj5c3fXH5eBA/yeVA3YxcHjL2CnTjz3JA7zqxs4XF7lv65Gxxi9s5GRs+&#10;uwWgDjlZyO7L4ZbeNkueYFLy3JbEKRtVNwrQhAvE+cio+vKBqHwUyKuvL6ACaEAFHgrN2luIgV0c&#10;aa8eHkxGPaRO41K+uDmpZ5zmiPBVXvOtLL5K8+8A3DWir6C5RgQsWyagAzQ3Qj3yAKIsOQB7sUj/&#10;lEYptlYKUVce4NpdKItFdzD1g/s+rBX/2wLwYpI+uTZuGyicJUf4IQPjAAiwBKq2/25Ypr+9Ar74&#10;hVIyEm8hsO57Ft7Y6xjxYoEpx3d1uSgsdQvV/DxLYMx8YIHsYIHMEKNgMZMNA3SGdYxJQKBcBACA&#10;EojlAY16lI+yzgYAXHX0YeDqCy0UIVLXmAAM0MArXxt9mIQ6xhRXT7l6FgV+Gl8cqJH6tiqTn2DX&#10;Jz6amz7im5VuPhZK/iXlNEblrjYDOUvuhkUIgIDeLYsbEEB3wORyAKSxfVOF0myxFgWrA9wOUPjm&#10;i3JVWCFbs0WuvTHMzdfl5PmyM8X5AUyHT4r01To8ALo6+A0kwkn4BTKAWcvQXpuTaIJYnKyS4YU8&#10;FFJ/Lx8PCI9k5Jv95sZ9suN46mv+0nBBF/QinzEh83ZIC+AMpRssIiCgSMHloawhkACMMiGwAVP1&#10;pKeVVi+Xh8IAUB1gFhcCpvLyIguheJZeW7wYU15tLB5gVB5/k//4nXkBfQq53Uu5NJ47eOauuIkQ&#10;B1rK4FoAOevM7cCPkMDl41s91p7CAI0ltiP0tS3zYGkRv9uhSX/3u9/9NjeFNefGsOKoGwh3xr5/&#10;avs2//ieFGiMWzxAZ0FLn0aBeFLym6Df4+FCCH/xKPRnYYDO5bOLMYaXXXbZJl8YYPVhh4zJx02X&#10;3dA3gnyJ2cF0++nmCQhp4MnaTfAGfoCddYCiOvrQn34CSn3XfxY58OqHguUJEVDoB4hZc3ni6sg3&#10;WW2li8tnyYFSvn7xZlwCVI7WHSneOj+oM+fSqT2QIyD3LxQsMlA6gAJ05FAJoOLcDyGFODR16mdl&#10;LBjywLcDEyvNAvG5WXJKY+X9mL968pAdQz9AznoBPR4BHc/mO0ErDiwzPcuny3IxlA8P/GS2lqML&#10;fUCEVr707yr1ale72mYcPN30/MDPXj/iEY/YZEIf5k0e5EbW8GKBkNXhCpFghBgFEPGZP/3XwDCp&#10;svqrH+3rA1kc0sqsRAAVVpc1rrwdozbqCstXx2Qay4RbEPGD8NtOIjSeRSEer8om7+XFVz4vgQKm&#10;rZL15CawOADc4TNiXWba6Z+VYcEppPpCi8IYDkptta4jLRB8UbS4W5iAzr3h+uCBy2LueLQozUM7&#10;gOHzZsUDs/wspnQUaLXBg/hcAPrd87WTm/he+cVQPOGPfB75yEduc+Kfm588bxrSK0PBwJDhlD8j&#10;aScl1+13VzCYUGI2UMd4darXRAAGCNC0nKi8+kGzLgDNPKDLygdsgAXIwtoaV1t59S1u62oXQOpN&#10;3vUvv7ED+iT5xlenc4V2XAEAZ034gb49DwyBiJCVAyewsq7SCV57dSgL2AFdPVZIvm8D+ZAhC22H&#10;sBtwUWzVQO6uXBzIXR/aETw48mCkJ6CsPN7NhY4Q4ETlBfzSqEOgsLr/l717bb5tueo6vgFF0SqL&#10;B7w434evQ8tHWvrQ/QRFpYhQYgAhag4RDJcQOAIJEoVEk5gLwVyIqehnWd9dv9PM9b/ss0+4uFfV&#10;qO7ZPXr06O4xfj1mz7nW2jaP0T0Df6rh60sYRi/zBBgY6+///u/f5tC8Ge8at3lUjpS79hwjo7+d&#10;riATUjjCoCxqi67zUvVb5hqFxl2TGW90GjyjVKaOUVnc5DA+yE2PDVPo5lqdMnnlOZc8uTlEfaWD&#10;MWa4rlcf1227XUvrm/GE5IzcN4XE04zQfJhgKJ1RIxPdAyPHlngdPzKwHuNbHHyObBmvc3jfelHv&#10;CBGK+1k5zuOvVJwehObCmY4x3dzSD9oJ2ehPr+g0cpQxI+HMGvdJ98ojcfNV+XNIH3ZA4ZtQUJn5&#10;cu/i08M6TmAOjVu9eW+HdJ3Bk3ULV3bbZmyhY4bQZBWmyG89A1MWqmcgS+ozctfyeLVVxljrm1Eh&#10;Bp2BMWp1TiLiUR+q40G1Naby6bR86YQvnVwz8hwGVacNJIa6DImBI6cbyttaTSyyTXrZChp1xIj8&#10;942Jd4zohhESWxh1yp0Q+Fg8JyXQuiejDNoCC08YuHpIn5FzgPSTmlNjishAGTUjceNMd9dXcTnH&#10;O09KmquH6HVCFkbtZMqHY3/yk5+86ch4jdtYjUtYZs6EiOq1M37zDsFDduk777zz3ndXUEiW8bm+&#10;GlRGgPBlUJTRRn6NR5qRnwaoTprxymfUBgTNkVAEQikTuy9vaTtBpCw98AhlyKmscumOTxme+KTk&#10;iZshObRgpAxdGWOFxsozco/q14A5KNnkKLd4ZAh/8BSPk2UBhTsWz/m5x9YeEhn/hz70oduC28Yh&#10;ve3db58LY8wxI0dAYMeUcSOGLSTaspMXz5bdI+t9VX4Sw3/I+M2PG0fhiGcLvgX1fd/3fTcnF6pZ&#10;S6dM5so80I9jMvLI7ofMoXkFQq9+8HONuXxEsb224BksKn5nPBaQDNeMlLG4rh3CA2UQHmVQPKRV&#10;j8izUAyakceDlGlfWEOOgSNt8dMRH/nrJPGQo06fGfqScadzfJyEkWegkK6fj2NYEKTwBEF5P+HG&#10;+KEOPXxfU0jRebk6MjkJ3ejsxhYqMV4hDmTzPot6H0bett4JjLi8o03ycyp0z4hD8c2fvNGbCEdO&#10;aq7lmwdfaTMv5vfly5e3r7aZb88ezCE9GXC7kLkX9jFuoGCnkwc2yt9z4xlB47bxq61bysAYioWP&#10;R165PKXx1YaBItf4pIwu46oMD8NGDNeCu7NWzyjpJc2hlEsRhNeGDmQxfnLwk4tXqrz+tNN/pAzR&#10;fx0/HRktI/JiVD9T4QvIHuBAZwhi4gtbGLr+IbQFZCjm1/vjjNrTPMZODueA/kIRHyjFaRg5Hkdn&#10;nZVLbcW2d32I17sRY+B0gfSNJQMWc5MrbHFjWx358TAk5U+le0jeSc0VbZ04O0dzLU9HqVhciMfJ&#10;HUXaNemH1PdwjdEbu7TQxbX7lFc/Ewe1ClF2YXehK8MDkRicBVOWAUPP+F0zIkifUZEnrU450iZj&#10;ZZgQS7l+Qm3XGb+tnbFmsPpVh1cZ/triR+rrU6pP+fTZHazxRuYm52Lkfo4M0kIbpxraMFKTa/Ih&#10;iUnmoByDIaq3kKG8G1mGb6GgWKGNWFsfPvRm9FDcVu1Gl6NYdIbu4dLXv/71G5JDPU7CyPVtjsxB&#10;Y6AXooMQJ0Mptq1+x73tznJ0ztfV3KF7Ycre50X1Ryfza57sUD5+I5EzVw/xjdVaWHdAAHxcAw5O&#10;8crIW2gLKVW2A9h0iXExdkZVCIMvSi6qPlkZmD4z8HjlLTDFGaetV6jAaBgaQ2DAFjHk5mi1Q/J4&#10;Mu6QnmNuXzmesnQLnVyro2uhEYRkhCaTcTppwWdiGemP/MiPvJp8/Qsr5KX68O44w4JM+BmoG1E8&#10;SBmk1Z8XkRg5NBNzC1OMwdmxx/ridiFL9wXOy80DQ2fk9GYQEDyktqswEH0qk4fq6lzjbf0idWdZ&#10;BACuyt8vZchAwrwDlp7wGivEljd+jgDFjbnd1lwCjj/1pQmpRZVHJklqwqWnRyrDnwHXNg91nUFZ&#10;HHzJi19ZhmjC9JkDaMOgGbYBMFR18tBePSOXInXkMH7XHIhs7eMhtx0INQ51jbP+jaN6upHNoNzl&#10;m1RowVhNNBQ3qQyNsYinOaajQ4bLyKWcw9O4ZCUnA7dVQ2ghEMQOtf3wECP33/t+mxy6uyFT7uZU&#10;G7yczCKbN+OgP4PJwO0cUo5WWEDf8q3t0j0kRs3ZVd3rUvoycgb+0z/907e5Mb/F3lLhnjlU5yQL&#10;ynNwdW7+zf+LbhoJpqg82q07pFueHVT5eOUZRLwmWj5jR/LKGSCDUyalT3y1YUAQHK82xdfqMmxI&#10;r96EqIegDFudPF7yaku+vuiLlFWOLFzfhLHAOxbOBc39TAWDdfNZHMzQGYzJzrDpXp5BQ3nIo0yd&#10;G0d5zkquUEKcCbUslJ9aYOQRHigO2RmsHwRl6OS4afOYnz4IKBhDBhNyK5MydP2hewYe3Yuxmxt5&#10;4cJZt9dPITpGwEqYZ8dizOYlvRm4uZSa7+6B8Avt2A0buCE5BdeoUdfqpQ1ieaKMNI+OGASUlmaM&#10;+DI0RhmyZticQ6odI6wtZRmXNOO2gGSF1lLljFpeW0ZfXxk93dpJ5JuDyisrRRm6SSfHDR8jsoWa&#10;ZLF1N0AWQBhjwi1Ob8ZBavXq7ETKisORMMa43ZTaKaCtkMKNGSMUtviSNOP3cEgZxGLotmjyhT52&#10;DgaRkYfCjFgYxHjKS/eBEBL/Nu6nkHmxJmzmHuKruyqP9MuJVg/GzFg5vzk1F0h5T0Ol3Wj6sjde&#10;82THU2deX8Xk0l3Upd2ySxmFfIiNBylHyhmaOoaWEdWWsZkYRpoRZ4DJiCjOuBgAftd41bkmp/Nv&#10;spKTLAaOJ5Tf9suX4TfGeFxHyvTDgIQEjFZcmGEwWqFHqAK9Tbpyxu2rWxzCMZe4co0cbyciDByR&#10;idfNJeOF1vr6zGc+czs3F6KQS5Y8h9LOuTrDZ+TGsmPgJBk6XmnXYnP1DC7kzuhWRpTs5vEsf4iS&#10;X+reprpCJ3PLWBk5MrflgUrUXNr56G+dvXfuRvxVTL5KrjeushkF423xobiFZ+Dq4ll+Bop0HB/D&#10;0w4plzJQbTJEhuk6YoTqLJw6Rq+c8dZHTpcu+JJTf+mfnruL5Uy1xy/fnMjrr5sbBuuYC5obk8m2&#10;dbr2UIPhebAhrBGjt92SZRE5S7E4xLZA2kB6SMuwORVDsLC/9mu/dtPJ35EzUDxSP2PcqYLXTMkj&#10;++rJpx2ADmu48oUIZC6/snS+R+Zl81fIvTyo/qWrCwMvr19zaezdoAtRQnN5SG7nysi9A+T9e7uA&#10;+5IbklvMXfQl5VJ1J215hoqf4TPIDES+8MHgGSJDzdhQ4UcGydhca0OeckbUzabrnEK+nQC5Lh8/&#10;/dKtPmtbvvGeY5NHDL16ujNyRiUGNOGuLZazbeia8XoqmdG5mUyeBRJjF9pYSLIYup3gX//rf/3q&#10;ZhWieWzPAP01ojcQ8dFJmYUl35btoZB6Bq6MU+b8+s2YT8NS1onL1qGuS3culu8hWvBEZEVbHtmx&#10;6GVe/PyEuZZHdCweN1fuccw3gLAbWldyzd3tb8cXyc6O8kgDYjTxrcIWvHJ8azgo1E4+Q9MmJK5N&#10;ht41w5XiVUeOVDtlZNIvJ5CqF5Nn5O0IXSe7a8bfOE7a+DzSHxmchwEybAi6Rl64UshiofAqdyKC&#10;R1hgkfxIkHJ8tlfjx8twWzh1HgA5TtSXGBxqCYPI8Y4MI3aNLLSzdEBBJzfldG4M+g/JN1xRlhGF&#10;3IUS0ZUDPIfO92DI2+ul+pH2jMF4jZ+OGbk5MUd2V44Qqps7Ze+JyUujQos6Xb69ZoyMpTahJmPK&#10;IJTlTMqqD1kzQAuDF/okZ41aX4w9GeQhshADV9713qwi8smqfTI47Yk0yUb6Lk83zmMCoba4fB/v&#10;Q0OTDEltn44LLULnuxaLU1gEf20IycmE3NrgZaSOIqGSa8T4tf3lX/7l2w0txCbHlsy5fU3MzZhj&#10;RScvYlyOVj3dGyM5dgLGLJ+hCwmM4TTk6uPdOnTG12+K9IVyPvoxbsDQjaj5Nz+MmzO45tzKrPkL&#10;MZ8FNAnIDVzIm2EwBB0yOtcZX0ZXSIAsllQZOfgdk4kx8aqHVtAFUuFTjyyoUwvG4/iHLvhca8+A&#10;468Pbch1LbWg2qrTltFo3xGjturx043c8hm8cUXKG4d6cumoL7JNppic8Tgvx+e0AuKIFcXs+u8U&#10;pHAFUlsghsnYvX0IrRktdFJmB+h82DV5nMdYLLyzcrI4mKM7TsII3XSKR32bn35CFnNpnK3lQ8a4&#10;RuzGzZx0HRLvPG19dZH+IrzSype3fPVbflKhlXxO4Lqzc6kbfHNlnl940+stvaW/5HRZ+Jbe0l8m&#10;uix8S2/pLxO9t8Dj4r322WvkJxLOMuQYS3r7P/P/m9a29HWoj1i3T+VX6dKW+fgPzq0/yVmz1Key&#10;8t4JOeseIh8x6F5fpU8lH/dPe+2zPK9Dfa7q0EN1S38Wnys97tB7CxxBlfceRML6yPt5s3iWqi9F&#10;DH6vn0tXn8qv+OT9b0z5s670HvWR9/PM5c+6x6jP5n22vvw9isfNcp/Kffy8xfI/lXxK+2ydI7mt&#10;r+4vML23oM9D+U996lOv+K/InW28pa9Ltd+0z8nnI+/3vsufdaX36Nvf/vYrnj6b77NtTuoj76ix&#10;sqv6e9Rnr6VOmK7qn0PO5h19evraR3kfpzB7vW3/gtJl4Vt6S3+Z6LLwLb2lv0x0WXiXbm91XZS/&#10;pb+4dBWSXJW9aaoPHy+VnfWRh17lfc586QP03oI+57WPa49M+5z8Pt0knXVv6c8n7fr0OetKX5e2&#10;/Znv4x2aPiff8t67foT+dOFXvvKV91yvMO8H7LVP//netc+Zf0t/PmnXp4/XGM66N0Urs4+3NL3j&#10;02f549vUOzx7feYv6E8Xng322rsBe91n8z5n3Vv680utUZ8t+yCpj7wvgPR5iK90830qv6DLwrf0&#10;lv7y0PmG12PkzbDzldTIG2Reiz3fTMO/b5ah3mDzJNObidJtg7y2myxEfl9R67r+kHeqle375a7l&#10;e1U3ik+KtK2c7GSdOilLh8rSr3fvt6zy8uTSx5ucyUHGWlt0zll8dHSO7e1Jbxgi71B7gONVXq/X&#10;et1UuSekXqX1uq23GHv9V945uTcevear3JuO3m70hp83Gr3Kqw+86iLXyoUM5HtzUnjjP3qMyxua&#10;9LPje63Yx5Nw7bzB6VVnb596O9C79Xh8pe8//af/9N3v//7vv70+jLy56buu3uY0bm8aevXYm5vi&#10;d6/cvnz58jY233Qiw/m/L6Hoy1cGvVfvtWPfh/XmqdeXjc9P0flChnH07Snhkmtvl5rj1r/16G3H&#10;3nikl7n1Zqm+6NVryP38h1eZvXUq37XXhPFqV5td93v02CvM7/cV58aFzJGx9Q0yZV5zpnPX1pfN&#10;+mkUX2jxtgBfZIPeAu3bXMbb69Hmic3h0V7esxqvTbuuzDUe37Bjm9bztMNsMTvuK5Dy7D8ea8pG&#10;+rYePfDqS1u8Ujx8CB/SP321MR51+NTRT19SdSg57Gl1PIldS9kY+Xzms5/97O0fZNwK8nWHe/yK&#10;TeLlL2ze97t/5md+5vb2he+WeKbnDMQPi3lb+clgvn/+tSCDKuuLM4FOdSep49ScPpDVJhmn3Oqi&#10;vT6dbvm2v16DR64ZXiB/ykerx1IbDNJ35YFvOuBbuac89dL40/Uk814b8mwA+rYBWmTGA7i9uu73&#10;RxmYH/VSDmz9DAsDZPgcI6NT5s0FYKON+gBaykiUAdbyKKOMF+gDwxzIL3l47RzAM0BO44e/Pve5&#10;z91CbxuGPjmJL0NxPpsR0AXOnASIMFBORwagkvqeNr05j369heKVfF+f1c6vwinDYwMh129+AvO+&#10;50I3ZyV+3c8D5MDcJuSrDmyy9QBwNp2Ajt4ASr4yugII5QE8Pqm2eFByImV4kOtz3ZVd/c5TZE6S&#10;5Tr+LVuqfPWRbv1+j6axRIG51Jr6Koef+QRAvsrAF8wnALI2bIVdWgfzu6CMAkXBhDeIrANAlbJP&#10;5YEzYFVGBiIPr/VVvkBbXtuAmCx12iC+Qi/64bN+6unFlsg3RvqxQXLoQU79qEs/vOSmi3zjzV+Q&#10;awfUfGXr+ZKvwlhT64KsJV8yz8BdP77iLSASuMAv9T6//uu/fsOEV2DOyB/7hxdGHphl8JUtcO31&#10;KQOoAVFgTg6+kzc5EX7gBZBrc/IsqW+T2DLE6JQjjksP8qvHu/rW/qosgN6yjajVk+kOoD5RdwTV&#10;619Zsk5Snm6oNRBtnmDO8EXn/hNNlMlJGWQGnQMxJkYoOhQhcAyGxRH9pRQDxyfi8t2iDLI8gPYL&#10;J/KMXT8cnUP7nS9yM0xATAf8ojSf3nn9p//0n96A2zgAo2jcNT7ttPdbBjYHX+wDHv7/jQPYaHwP&#10;yuaFVzuGLiLXn+9HkYkHvz+opK8/ptGP+W/+ODCwN6ccxbwbE7kB4NIZveKVAkT1rlGgqEzadeAo&#10;3zrjX0BeeijyVk++uYq/8vQ0juqQsjad7ZMc5RtJsxt2JW9egZagwmbsu3GiSHbPnwCMzR8PULNe&#10;2Y58gMf2ABs7tAb6YIOutdMfIK5fdqutemsFCCNyperw0z0gB5z6Ul6f6WAsxt98GC8+uuBh/wA7&#10;30mWlI6IHHUBeFR9+krNQTq7Jis9q3dnCdgRu3eXbH2sY76EBChsid8DfHetNzC3EGsc51er0clz&#10;Xgc0C3APER4AFQGnIt3lWUr20oIcaiMhj1NufeCpbo9d9rgFXfWjbPU/Kb6rcvIZOkCi08nXtXTn&#10;T3pulNUr4zSA6ARzmzJA5ySMgdEqZ6AZNoNkRECXwQJhv30hCuBUjBvgqAvoRc8o5wR+ZJLPgTgd&#10;AwacdGRgGR/iLJ4ASf2jACcSEYuuAbS2QBb4AlXRdH3Ji6gdzTB8/8nurkWk4t+y/CCNcmMSjdPJ&#10;a7EAE+i7jfWNc7/x53c7/CiO3+HuKInDAQXyrFdrA9xOQDYW+a6BX0cnrjlewGgOjZc+eFwjdQFo&#10;xGmVS+v/ITrbV3YCP5kL9CctmONr7enNXoqArS+7sb5e+XVUxa7d+tvUfHPf3aJ1DPiBsHxgTV7g&#10;jC8wltcHcEPZrHYBpr4BK0DGz+atOVqQjNokiqLzASTPZrvbMGZjoFsA3mZCRnKaD/L5HT1Qm0Tl&#10;8srTpbyxSvGTpQ/jFbzok61bA3ex1gVQu9uRdky4oI60l76wgLvwj1GggrZ8wV3dCX4n+KOVdQXm&#10;aIFsyys7y7dO9IAC6aJf+fqr3HV9BaBRYK/uCtSTKT3r8CdDBL5jlCZz8/i3LNkoufIdEwTm/lyL&#10;wSP/WqHcuBgrA2LsGSUjZWCMjoEBadGA6FZ9zr2Ozdi0ISeQlVfGwLeO8dGRkXWcoq8vfelLtwjd&#10;RiSKBbjAwfGIH0mil18iABIiaKAOIOhGFsP+n//zf97ODN2tGbc7kN/4jd+4/c8nfmPhKM7GO47x&#10;x2JsgRPpz6Zifmzqxk9nm5MNt3neowwEFNGCe9QRTJE56tiC87mW57RA3Vh2jmvX+tZfPCdx6upr&#10;c48ax5atrL1Oz8aDgBydAaw1dHdmjq2xSNxcWiNzaH7xaQcs28TYh/Uwx4Eq3oDSOrIflI22CSzv&#10;HmNI1Vnr5LDRbJ1MdWQBTXlytCmYKQiRB+Ly+FBArh/X1ZGhj0hf2b1gxPxUhtI1H3FNBlmNiU7K&#10;nRSwezbD5tkquYjtm28ROzsXeLAj//B+CeYM+Qp4I/WBDcFnXfUAMacovSJ91Q6Re/IoX5lIuf7l&#10;AWWgfYJgQI3kK0fJqQ9U+y0L9M/6bRvgX+kfT3RVd9Vux4LSIX5jsqgL6AxDVB6Ya8NIGUoRDmLM&#10;yhgJg+nIhAFn5BySIxZZcgpGl+EC/toDTcZGp5/6qZ+6AR4DY5TAWSriJl85wsOg9Q0QHLv402XA&#10;q45tOmMXocQfOIuoRPX1727S0dI/+Sf/5BZ5cxp60xHwiNbNKR3Jc2TjltZcic5F5mQBG05iHK0D&#10;PQI1KT1OoA1cA3k8eOntujpU5I6qi+8sP6koOt1O2ii7sq63bWWozabrBXPj2GupNWQDANyfFXow&#10;5zoAlEZFuOa1KLO7IfYXGMdXoJGNqsNjPZWpZ4vss81CWXbNxsklH3gqC7wDUn6ivD63/3RITjoq&#10;U5cM8pfYDuKX1tJcAWY65Heb1mfX5OJF5LBZc5XcJfbuKLFrcyt91tssQGQB9R7oqyvdY4LNn20e&#10;2kCQNkh7jrZHKNWvfGkgvG2knZXLJ3dp+1xA3TIypfGedI5Hu3TbcrS6PiQzPdIJv0hSZAm4PdB0&#10;6yuCAFIefvrJfjs542Eoa6CMSDuGwCABN2fmTH6jF2iq045M4MiBGHXOwAjxOAJxu2dj8aCGToza&#10;UQuwKBqN3EYC0I997GM3MMcP5MwDkKaz20prVBv60snvjwFzdTYzvP3OmAdYxsbJRcEAWF7UT4Z5&#10;+cmf/MlbmWMldzPuEujCeXoQSnbzDujor88AxFwUTQeGQC+egB/hk5KxoFhdIGr8Ab72ycdLZuMJ&#10;eOt3bQRgKzuBu3TBHuFNTm3TQb5NyXXAvkcC5t4zEuvmmj2xFTzsQSDBXgIpc8vW2I8xNZ/ZlzZs&#10;lV1ZR3yu1S+fuaSX9m0gpWyw35MjI6CU3wgfL5CmYxuCtvQUnNl85LVXZ0Ogu+hbOT/CH5jzR0eG&#10;Hgiz757R6Dfd9OsapYM61+TZaHaz6I6lPq6ougfB/AqQ9hrt2xZnXbR193iveBxLBNrIdQ8sGU98&#10;J62cgHeJo7q9JsetulT5KedsuxtZ9dL6exOU7KsyOuy4jQGYO26xWwfojA6oAy7Ga+fmiAF5hp3h&#10;AFIG4a0CzqpPjo5PJOwOyJsrDIbzcPKAB9BwLIYpsmYzwAGRgy8wRkAfeP7AD/zA7X9hPAB1pm08&#10;wBRxImf9tfWwVD8MX9QtaqGHTdkRAhDCby4AoEgR6NPdMQ6H0w8gBN5+O0Ud2cZkToG5OTRXgTmd&#10;mgu6eNAaAKLK5QELAFug6Tw2Xmnzpc78aa9uSTnd8Etdo+RE9W382cpVXanyZJz8ex1ItuGYN/3X&#10;Xp49GQc7Mof8UmoeAx9pIAzQm+MiTnXk72bl2hxaa8R+yZFX31zgIZOtA9oTlLVB8sCyenll7J4+&#10;Un0YB50dbfh7cJ8vf/nLt76UJ5feSLtk00GZPBD3PIivtuElHz+dbVjGbkxF5+nLh8lGrvNVOrBN&#10;aTrIV+76WZH5Ce5un/f6JAPq+CEwWkCMT57zBFT4ACyQArbbXnkAj1+K9u2VQPYhShb52rlON/mO&#10;Z3qDRnm6rozaNJZ49vqK8Fy1vSL9OEaib3OkXArQgE9g7qiBAQAeYM7AvJ3iwSbDyVAAXPkMiNFw&#10;pj0rZszqvSUiUgaCDDvdcn48ALONRcQG0PXP8fuJabfmIhs6A399id7VA20POMkVIQN1c+94hvMC&#10;aFEgMAcqonEgjpyb049j9YqiM1rgDow8IFXmFl//wBRQKvPAuHNz9Y5ZzLU5b66bj5N2HugUCKOA&#10;UKo8/m1vjswx/mS4Xl5jiAcVSasLpFcHtHrEA0DMnWcOfMjaxNOmsvpt+ZadVPRujQJ3NiC1ybfZ&#10;Wy8fR14///M/f6sH4samvTXB25yRZz0DwO6I5ANAdgssASM+8tTLs3dp0TBZAaO+I3LMBbDHQ3fj&#10;tvbq+Up9BaCuA2nEftiNMbBx8+wfxvkdfrrQi/78J/2MI73yR/oqP6P0h4iezwLz55LJiABSKSe5&#10;AsgFN3yAdsFcffnINWrTOPuP/yzXPyBk1MmK1HUGv/JPnVd2bZe2z5Oqlz4V1KPk28AYEABicACV&#10;AQBzb7Z4bYyR/s2/+TdvunOGFn4NQYQi9e4tJ9IHp+AgnIsTS/GIouXxKGeIXl8kswhB+W/91m/d&#10;3lARTTFeX+gROQfSpUXiAMpm4MjFEQ/DB6jKgQVgtqFopz96BuYcz6ZAPhBzbu7tFVF8xz02ObfA&#10;wJtDmRdRlNfqbDLmD5kL+nh75qE1CdyKfOkAlDaKXTIGFAAuSBpLAGZuUUcs6ATzImZ57VenbRNP&#10;4I/Mq3Vyd2Tt9EWeunN8V1E9PQAWOeQrj9SxMTbIDpB8AKw/IKgMeAEz/GyNLNTYpOQhOmonsGIT&#10;Nv+f+7mfu61Ttqw+YC2az67RAjLiI64BJ/tk6wAUL1sD6D0TUrZtkmkce92YUZuZcjz00o/xSo09&#10;fZObbpXJd9eMXG9+x6ev2wNQxBl2MXdROcxV3T0KbM4I+YpnrwFr0RCgBOScygLGf8rcCKp6bUWw&#10;AEx9UfuWdVwTICfXNZ42h2jvMOqj6x0Peio4n5tT5e6AzjJ90suc2ITkjVt+j1kYmKMWRuohKMMR&#10;pfu9X9Eyg2UsHCvjsBk4a2Y4ouMc25l7oJIeEed0hKG9vqSAWSTC+QEIHd22dltNR9fsid7AVzTN&#10;9gAd8PXlIoBLP04NiIGBVwnfeeedGwg5DlKuHzKkZDg/Bwy/+qu/erNbDp8sUalNwJ2FTcu8kHG+&#10;omgOgB255xqSeV4DG0Ac+OjfBmbO1NNN+YKzsSYrGYHZCeQRvniv6s23uuVd2dVpS8eiYBGiNVe/&#10;7fC2+bg2V+Qow6stG9houj6qt27NR4COFsBdi4jTUT9kJAefNXHn5d1q+tPBRmxDtKFnX4h9SAE9&#10;3/qFX/iFG48y9s5Wi3zP44+ieMAamGrHLvABYHXsmG0j9r7949XW5kBW8gUP5HcUZNxsUh2Z0sq0&#10;IQetXPrgDcSrU07mixZrjfQxWqCRAiUD6wggCvSuIuoFRG2Ba1F4ZcC2I5Xa1L4+4y2SvtIzijd5&#10;0vqIpz7UxXfWXclG+OmhD9erhzo6V7Z1V2X3yslGNpf4zB2DB+bIgxcGxVidnSPfeBTZcASGxdgY&#10;BqMAZB4YZeQMTn90NuZTD+DnjROgVxTmXJ1hyxdN5FgRsGWsontRuNttugAixqgc2NrAHYvQj54A&#10;WcTuCb4NhsMDII5u/QC5t1nc3tLPHYGI20bhd8iBCUexCehDe0ChX3kRuyPDonPjAh7G35j5SUBW&#10;+wDHdQCoL3oFbtoAKmVADKi5zu8AknwErLRTJyVHOR2U1U86bFnkevU2dnrFu7Rj2Q1BitS7Ts/m&#10;wBgC4OjcZCov2g7grbm1zS6AE6CjYzLxAE3/LMeOfa+ATPzsyzEdm7NGxkG/iM7+J5Q+iG1bdxsP&#10;G3c3yzazdeX6bWNCdGF7dNMne5Tql3wfd4AeprMzdWweENOdbCDbBqIf64CyAf3oA9UGuS5yN09s&#10;MlnyAbkUmR+29egxC7BYMK4sAA1QogXclbFUeXVkd/aLREXdUsVf23QJ1Gq/ZcBZ26LpBWj1ZBet&#10;S09AP2XqszJjlp68e43O8W1ZtBG4jXDvBq74k5XOdGneGF1gjoA50BWVOnJx1AIUGZDfdgAu8gwk&#10;w8DLgJSp06f+zEFrzXGKsvBrC4DpBHD14TgEcHMs/XjPXAqAGbUIWT/OFfECUw8lGTRQ52jkeF1R&#10;NOZ1Ra87cij9MvRPfOITN+fTh6MXeiCRvz7+4T/8hzdn9zDUXOhfRG4D4YzAGnj5Nz3v9Zojc8hZ&#10;gAUdzO1uZoFGQCVdMFQv3+YROJlLc2YjKyrdNisfWHbs4br68hHd40kneSkKmBGZyrYfdF4v4a+d&#10;6/pQZjwBX32g7k4AqHHjdx1AlzcvNkxrBVjdWQIxgQEAt2aeY7jz+5Vf+ZXbG1lszTqzG/Nnrfwm&#10;jDWyBj/+4z9+W0t6kglg3RVZB2fX9GXXbNhPZbpb5Se76aYf+2EzgSadRN/0JRc+FTyop0tg2wbB&#10;jq25OaKvdaeLvD71Qydl6mxmAbox5ocIoNNVfoHdfJVnWw+CuYE/FI1e8Qd2AdLSyto2wNUEBbDx&#10;X8kAugE93sDGonZ0UjkK/BGwVIdP9KcNfZWdtJEv0v4E8vLS2rluXLsJVr7jRvfmJNJ+61wD746f&#10;3M10bs5BMrAFdZEBYHdNBmfKyBgsY3VOaIcHlIyDUeGln3FZG9ccFQ+ZIh59yYsmgCCjByT6ELkA&#10;Zf8Ow8AZMQNGQFUfDNVmgHow6ke3yGKg6j/ykY/c5JApQgO0viTkOAlgd5tr7BxCe++Q21wc3ZBr&#10;bPo0Ts5vTBzKBgP4yerZg77Zo7m+AvMASWo+zGXU+NR1DSQAW+C2eSASgAaYCBBtee1cry6VIfmV&#10;F6U/IsevaZtH87v6xF/f9VNauVQ/zUNjpI/6iEw87AywBWTmpUCA7bFLfABQmWO43//937+9FWKT&#10;5XeOTdgIkKtfYBbgAnrrTx4+/IhtKEPqHc+wKT9MxYfYIDClU4BON+3c8RlrKbsRgDju8/dqrsnl&#10;L3yALPZHnrk1ZnoC7I5xqjcGfSGboP7xF1BJ6Yn4sD6MNTJmKVtVx76f9WriQ68hKlvwOoEMuS7K&#10;RaLRE4SBtRTv0oJyAChfFI6qj8gJrPEpq50ybXZjkKaPcnw7Ptfktemgomn55KOi7trGJ4935S9/&#10;vHi6PnnU7TxJ0VWEzuAttEhEXhTECBkVg2EQDBLIMRoGx5gYJoOrb8cQjI5xaRPgc9CcVhmnAuYM&#10;GL+jERG1CNzxB9nKOIuyJREZcObIfvuF/t5u8aYL29OXb35aHz8uxGE4KFlS14DcGWkbBOdzi21s&#10;QJ3+ng8AYfMAgLTlYDZG8wcE2EFzj4BT4MkBAVggaJw5r3kIFNZRgZg8/gW8Bc76QUXeZ/lS/aP6&#10;XECtLSLP/HkziD7Gj5++9JKvXTpd5Vdm5egsl9LLPOm3CDSgK7/XwJx9ZF82VuuVPbJjKf3pbb61&#10;FSgU1WrLPz0f6o7N2gtA1LP55GpLt3SgKz35g3fFHdXwLxG5sdPDXW1HLPyUXD5DHv/SB3l0RMmm&#10;ozz5AF4d/bXtmMU1ffC7Vh6omw8UgEtRkbpxvgJzu0/5pTVo+a6lD0WeJ13xuAZCHKejleRJz0j4&#10;pAX4eCNyA/nAt00AKQcKHFg+sK1NAInaMOJJ/j4jaNPYSE55D121iXepMZzzgsrvpuq6vhD9ky8P&#10;mCzwCeYiHNGDOnIYCAPYc22GyeAYWLeJHFJbZXgYkDrGyOgYeMZmQwCEANRdgq81A2Vri9+ZtTcE&#10;6CjS9nqa3/VwzOEaffSjH7290+783TXwEUHRE/i67bYOUv0DcuTYhO5eu+PEeCMbApAmjxPS1S8w&#10;qlPm3XNzR2dt2aP1bn3NF4AKOAEfx+eUASFwCcjjixeQy5MBFORPkFSmLZ0Cw+iqnbw5BcrJUZYu&#10;6shbWfEh/eDVZsuje/1u2RJZu6Eoo1tHCoEXsJI3f8q7swFebIuNWRt2G9DtGTJbVq5N/RbtA9Je&#10;fzQ+wQ0w1F6dPoAqCoSBK120t5au6eBurfkRzQNxQclXv/rV7/71v/7Xb0GRNnjSnx/QkdzGaczS&#10;xipVVjnaOWHTgTid+SyZSJnrK1BHfyoyX1AP/LqW3+urcukZ0UdX5fgDpgCv8u2/dEmZNhHQXiCW&#10;PyN9QMBZ2zhQGwG+jl+6tmiAgqzlW9BOl1Pf3Wzkl/+pVDTe9Qn+6uhjPM6p70XmHhwyBGX4GTSj&#10;FYX01WC8GU6Gz7jJxIOXwWaAjI3hMniAz6m0aRPAR662wDKQdQ5OJ3yAHw9jBNCubQpAlkNxIPNv&#10;Y3D7LbpW5zbX3Ya2iBNzRjKArDNN5XQ3ZzYRm4ajF3cBrvG7E/CAuA0Qv+MWdmCemufGwxkDkQDd&#10;HOWcAUDAFy9HrhzYKbsCW/Oz7ZFrkXX5KBCrjbz1AAj0rH0gC4TrS71jMvPrGMw3ZI2jNmj1Csy3&#10;bHVZMlb9tWG04dGP3TRXdFCXLbEJZC083wBq+GzS7FEQUVRr7NoFzohtWld+IICw7oKAgFx7eXxI&#10;3lyRSSdpusCNP/iDP7idxbML42L/AJSOydR+KZ8hh46Nm3zXxqy+jaQ28eNVbsz0bROjLxCP+Eu2&#10;b8zuQh99ABoBDXRGiSaM0SP5BZ57tACVXAC1kW/AWZ0oSXqCaPwRPfZIBSkrgk3e1nddBF45cg3Q&#10;tcdDBt3UrR5X1/fKitbP+tchMuhFTyAEjDgDA2CEnZnb1QEuQ2SQnDPD6PaQcTKejJ0zkQFg3bYy&#10;ZsbDkMhn4MZiI2lsrSHd+kllBtr5umhJ9M7RPZhitP7gAAAwYjKNJTCgv9tdRk8/fEBU9OahqL70&#10;Tzdg72Er8KcjfpuAMgDuHB05R3fNibyPbm6ssXkzf/TTLkAwBnrRCeV0HBMA5MCBgboADQVmgWRA&#10;qOwK5LcMKXONyNZPZVIUoCPt6bZlAF2a3USrjzTQdt1RT5F2qXLyjdX6yS8/fQKyNhJkHvAWCSN2&#10;xy7cXbFPH6/UdkTC/qwj8MNPfpsEWfo399aATWrDt3yL80/+5E9uY+QX2TOAbMOTKgtQA1Ukz1fY&#10;BXkCCzqyDzZZwLOAXKosGfrApx95ZUXddKG/cRmL1LzVVjs60J2PLqCz74g/G/crML8XTXPQE6Qr&#10;40io/La7ohwe4Q88F7iRyescPXBQft4pIHVLZO7xySkbqQMqIvCi+eRKV15jazOh2x4HRfRMRlRd&#10;eteejtKVse2uCM9uaMkzhjav5ItGijSLzBkQoEZ+CpZMBsUwioAQ4wL+6hgn4xXNAjgGg5fhifQ5&#10;vjs5ILqgoF4k4tr8cgj2xVDJEDl55YzR0oNzesWL43MEoEA2UHbcwnHp5UzdxoLfWKXOv//e3/t7&#10;r/RD7gRE1pyPLDzAW0QfkQNUyHAn4EyeUzgC8kDZvO6aNja6dDvM4RZMjCeQAbg5sTpARkayonjN&#10;fYArVb7g6BqZQ2XxlcdjLOkpL11wxgOQ6fAYabftUXnjtaY2UPZh3OkS4OsLNRZzhuQbj2v2CJD4&#10;FFuitz+98MUg86/OXNduN0lzVpRPB2DJbtm9dmwhwGPn2XRrJm99UOXSZOLJR5LlKM4zGPk2CG1q&#10;D6DbfOStPTnyNgBUZI9HHd21t0nox2bmw4Y96DdHfCb7XrIG0YunAMk9em5b/IEQQA0UA6HAPXDC&#10;e0biJ+HTJvB3HeglIznbv/4QsOlYRR3wp5uorM0AH13xqXONX12bRRtelH5dn/1vXlvnxDuuJTz6&#10;pA895GvbhiRfH/hENiegMwqG4tp8ARFGybByFkanbA2moxA8V/pxXoasHSd324efgXJ+PPTzjVQR&#10;us2Bfq59vGnDqOnnwZMHnoDMOAFIQEeub4fKOxrBw7mdiTsuKULxSqM6wKDe0QwHNDY6eeXNmN3K&#10;cyTg7tyc7vSyiTTH5zjNAaJTzsspya0OGJBrfo1LCsy1D/ACyECwazoHVqi+inRRkTtasFw5+MxB&#10;10s7puh8ZoZvgVy9VB9s8FOf+tRtExUUGWsbCdL3RubNi7IFXkDY/LHPIk52Cyitkfkrom/8iJxA&#10;t2vrEZDqo3bV6Us5KvJVbu30pU8EcFtT9W222iWH7tqQgV87eWWCIe3pjr+26gVVgToZO24+CdB9&#10;YJgHr2xTcGIe/ZaRNWGfvkchgBF8vAfMT6O9IjyBRWXnee5DdPWHF/UdcXiDWJlbv22rA4TAqwh7&#10;229bsjeCxbvXaNu55tAIYOMH5MBT2YLz5pH69CCnu4uTzrY7tqXqtaEHHc6NsP4QHhEEp2BU/pCB&#10;0YimAaazZnVkZ0gMi8G57nwcMKpjhAxyHZZTF6EyTLwMy++iOKJg0Mql+PTFXgAM3ZzxMVTRs7UT&#10;eRgLoFsgBsLeH6Zb4G1z8cuMxoTPTwWIYsilAxnKOYD2NgFAogwpo5uIncPZXLyaCMxtCHQxh+ea&#10;NG7gETAFFObVHAIY9fECFDrvvJVfsEy+McYjDcSSFUhW1yaRnFNmcrVp46j8IUpO18k0f9bUepsr&#10;Y17gCgDNi3FLrb96fOzJMZdjC3bsLsi3cK2RIAPINq/msvED1OQqa/43Xxt96VM79fqlr5/rBYD0&#10;VkZX/I0nmxcAAWWgTU7gb6xky2ufDGt/RunqispRm0VA3ybW3aB5NQc+5shY2F++EHmVVsBj7ujK&#10;16TaPOvVRMK9oub8dMufQ2QEQkAOEHW9UWcgp7zod8ulp9zSjkZqjzhnxy8mAgER/e2dQG3qExV1&#10;y5/AaQxkB9jnmMhOvnJjxE++9qv/1VHX1RpEZ5k50Y8+emeaYfbjWwxJZC46+Bt/42/c2gA1hsDY&#10;GKE848hA1GfUnAN4ZNDqGJMIwg9geQhpIwCq+iJTv4wWEBi3H9eSFx3ro7dp3Jn4QobxigK9xeJV&#10;RptDm4G7JcbNAUXbomnXnWdyVIDl1pSe9PZONdBW7lo0TkcEIDgIWeyaYzk24Fw2h51jFKAhoBhY&#10;kWPuiuCUq4+WP/BZUE7mArG8OvzkmgNjag2Ud21sxqHd6nvqfVV3UhE42mi9spPoyE5s+D50YhPm&#10;gV70Q67ZjA3Yeptj64WAaDLODQEZu/GaP8DatXx8zaW0Orbnm8b6s57sVL98I2DWVn+CGLaIbPZ8&#10;h2w8UrZD/1M3ZeqUywN2dh+way/lA3wCoKs3VmV8xV2mM359mlN69vyHfbN7d4zmqrSNBxkP/Z/0&#10;AJSTXZUvBShdXwFTFG/ggxYET1ny5FV21qErOStLHpgAc5MTT1G3dqes9FOHpzYL7oB6+6t/VDub&#10;SJF0baP6kFbW2M4xLs9ucGedvi0wIO+Y5Yd/+IdfgTnj4VTf933fdwMNoNztXgbCuVwzPEbKSdIn&#10;J2akeB1x6F9E6wsVHEefDJcMhss4lQNLKTkcTj3DBOZ42JpNQQqgnGf3GiECEEXmHEcU3rfxrCse&#10;GwXHr00O7vUy8oxJymnVi4gc+XAUziW9AvPGjrQLUDl1wBqgoEC3/umkbXLil18gj2f7W9KGrG2P&#10;avNcWgC/qq/PeE4+YxPg9KcibALA2bDUNSdAOBAEdgHegiSbUG/Djle75jCAVR5QbgSfbPYLMzxc&#10;t5k7mqBXxyGA03cWrDf7l6pni2yph53JL9UnAsQL2ullLORL0w+v+cDPBxu7Pt2lWMt33333Ngb9&#10;I8cobIJ9050+9LtHxvvkt1keoyvDX7oCLdeiY4AI9IpaF6RWrvxG3RHw6ughII0AKn7GJlXW+XpA&#10;HjAu0G6f6vClWzq4LrpfOcmobbpsRK88WZXhMRfy9V9faOeuaL/r5pcexgdYi8wDdIDtjQG/Eig6&#10;/8Ef/MHbA0ZGxhgCcMYtdc34OUn6AD3OzFHJ9K1KkYJowkNGkY3y2nMI8h3xeMiob68meuecc4iu&#10;HaNklEUfGTVD9sYJQxelAAuRtP4BqnNEJO8WFMDLn6QdhwPcHA3gKzc2DuXcnu6iSuvQeK/AyzUn&#10;C6QCbUCij4BIPxw5INh5TA46gRwf+V0HpFLjkNZ3dSv3dai+rurqr3rp6qyMLtbdmrMfoGzc1pkN&#10;mYuAGanvTqa0fMAstc7KuwaQ+zaI+vQzN3j0ax2lPo4Z2VZtrIlgx90YG3DsqJxt+NKZ7yKwSRs6&#10;eY0TuW5TWr0jZfqtjr76dZdgXvRTe6BPL0B9BdbKgDpftsHwh+rafDyzqOxZryYWHZ/5rq/aLR+w&#10;CVwDcHnO05k3EmEFVihAC5BXnrYmHZh3HSi6PvXctstf/4HzguxJ9KidNgusxry8yk+QJ7v2NiDt&#10;qzvnT5n29EqGtI3hqj9ynf8yAGDKeDs3LzoHev00LqABvoyOsSL1DIRzutYPY2aQHJRcgAgARc6c&#10;g3yORhYigxGLgoE0sM/wRCYBgVcYOatyQC4ql8bLqLWnK7D0q4icUBnCT0dHKkCDfuo5kqhHOefi&#10;rPQXkQMBXwaxOXlLxpm5sThqcfcm2ifT3AAe8nLo5oLOgQ/KgfECF/XaBmSulduU5KUBUW0Cyfpo&#10;05CvXdcR3nt0xVPZHqPco43ao9VxSXljbkOLArAdNxlSa6RNvOZS2ny6xtM8442fXHXkIPVs0+/9&#10;wAX2W3ABAK0xnwPg7MhbM+4KPb+hjzdp+IjXGvkcfY2LbJtFGwbd0sP6srV0rY5u/IEcY3bnyZ6V&#10;8clsC8C3QUltfsZA93zgijx3aiMQlL2xyPweARhRI9ATMQJd4BSYKS8il3ogYrcB6PgWqAIrqTpt&#10;XAdgAbK8TeNsp/zsO51cSzmy8gVoVFRsTMrxtImQqQxIKyejtkXM50a0tLLPMqRdm2DXyWwsOy5z&#10;x3BF5lHRucic8QBQRy/mmrEyRgbGoPAzJMTY6IWfoTI0AC19yNgCc8DqGtjHr46T9B66Yx99q2OY&#10;bACIIZFJBsuhADGZ5l0ZMAe85oWj+RIM0OYUoitvzwDKnMuXYzifaFo5B/Q3dO4QHO+YN3cD5tdd&#10;BD785qyUE5JFZlF3IBMAqc9Z1SkrigzEzAH58VcXWEYLnlJ8Re7KHqLzDLx89FAb+eXZsnMjaDzG&#10;Yk5s1jZeY1eO5I0Tj3lqzKj52/mMrKv25k9aX+oAuby13DpRL5vnF35b//Of//ztddif/dmfvb39&#10;5Etn9OareNgPuxJweFZDHpula5vFjl85n0HGSW+pMXQ3wf7ZqKDBT1B/5zvfucnko3yB/nTVTpDB&#10;97SR0j+QV7c+yU/cnUojUfsNzBdMXoc2+t3yyiIOAiQNJkCKOl/mpMDIJONbEJQWMdcODxDXDjB3&#10;hFI5WTaJZGzb1SUwrA7FH3WHgA+RW5sTfKMF2d3M8J1ztdeVRaf8rVt+4xV9IIYUkCORM+BkKB6K&#10;OhrxMJuhci5GVFQAcIHXGrAzZ2AXoC+YMyb9AVLX6jJObXoQ5fZXHeNnyOQihguonYdbP87E6fAF&#10;XN5a4QCuzQEQB/zATuSTI4lYPOD0sJMcBBAcCalzp4CPkyr3loNjFvNBVzKtl3Grb5OjSwCjPUcu&#10;KtM3PtcBQHxSZYDbXAfO8tECRtR169s6REW4W/8cOmVXhs4NBZ0AHr8xO5du3UW2ytr0jN9ao+ZC&#10;2thdmzsbQJtmG0FzINVe2rgRW5Cav4DVWpDDTvmBYwp9sPuf+ImfuNk+vFFvTYuktbHOHYmod61O&#10;+/ik7Fo9PjL0rbx1ds0ffOENbzryUR8vIPCF5kYbsrd/FJibV8Qv+bK8+RZQ6scY31dkHohf1SF1&#10;gZ38Scr3OCPQW/7kbF/V4QuQpWc0bcFOedun/HlcAUhsAtsmwqseKCdXWtT8EOBGzc1TaNu1kayc&#10;0ki9SJuRWFxRwAJ6xyB9E7TfmNCWsWWkDIahMq5kcyhtHakwIIakrb7kF8S1ReQgAAlE3c7SB59y&#10;dwqMlwPksPT3/jIwBuzk+IU/uoiYOS+Qd+5uY3QcA3gWtIGBCJ1jV85ZkmkMHJdM77TbFPRNT3MF&#10;1Mk258bO4QANXYEO5yW7lBw8UnMYcMnTJZA6wY1zx0tHOiBzEbkuMq1s16S6jd4fomRcgfVD/Htd&#10;5E43wKp/4GV+AKZ5KDqlX+NCysybeWm+zI15lTaf+MxTZN70IdUfWc2fvDp25eccpGuLAa9rx2jZ&#10;Nx+gs/r6byMhLxuhCz3l6eK6eu2RMbEx9SJxqTe3/Doj+ebJGpsXd4B+CZStwxr1+tT36krP9FOG&#10;NojiS/yBL5iXF6JEIBDA7UI+lbQPaLZsjwYWjBb0TgDs6MAgA8yNzpdqW5+Vn8DfMQ558SDX5wYg&#10;vwCdDurSzV0DZ5eP8OOpT23Q6ihdSu97tHxS8k4eY91r4wSyAInhZrzAHHg6GwbKzs0Zhijcj2H1&#10;YJNBiawYEYMkE/gDpAzIGbN5E43rS/keo2SI8pFruoi+45EyaEchnIOzkC+CdvThHFM7t7+cJ/wR&#10;YQAAkd5JREFUwV0HHQEEQHeN3yZhPXIY9ZzDkYrxuWbsHbEYHxC3aajrfFwUh98GYcNu7gEGIKaj&#10;dMGck+fcAMG8mV+OJ6Iyb+oCHc5snChgLypH9DdGtICrrjxqveXxqZdWvhT4bn3Xp7yTqpPeO1rZ&#10;TWnH4focX2XmzFyeYBmYmxvHgN3ZuFbuur62nAxti2TZjTVwHUhaG5vNXrNJgYhNgA1XD6jlySS7&#10;/vRVfeuvTIqnu0hBgaMd9mUukHlwV8iu/87f+Tu3B/by5oUvZCuIbjYbY8mWjEU5vzU+vsPPs/tX&#10;kfkVuFzdVp0UyJztXW/Z5vEH0IH8gvpS9aiNR/m9DWGpSLpjmDPilgdKeM4+UOAdqZMCc0DC4aVk&#10;144uycGb/sBeP20EyuhwgvE9Sueruki98fTcQQQAmABURy0BOkBDDMM/5QNExpihO292zTAZdAYU&#10;ODN8oAvQRbvKAKsvgDjH9vAV6Ctn7PRzLg2YOZByfEC7B1XKzIvIuXNLa6AP42C0QJyO/uBCvT6r&#10;50g5DidyN+AMlAMBDpG5MjrQCR+H8gCVbsbECZEo3Tp5A4fu5oHTAY8AB8kvuCOOHuXkSL7rgC2Q&#10;o0t546w+oAQkARld0FPA+CS8gXsy9LWy7tWdssz3jsGcn7JcNx5jbCyBsHVxXV3Arl5eql4d0keg&#10;Gp9r5NqcdxcFFJW10XbXEPDjBZLWG2Cy+9oDzsCVbG3YXQBfeWNvw/KQky3xc2OK1Ata9Mcm2avf&#10;CWLPAB028IEAm68h/ppvIHapXBl7Jac+bpF5QPEYWET4AmNKrIzlCbBOAqraATs8V3zKAtqi5Ppc&#10;wDwBurZ7HQAHpPUf4Eb6k3aXEpFXdC8vTQYg6thl22zbovaV4/qcU9TY0PJUv2VL1dlcLLLjD3nA&#10;7hqgMySA7jVBD/cYJuPxVgudgAUDLhLJGZUVrQN1hg+QPYQR1dg4GJoIX5SrX6Cu30DAw07ytaUL&#10;APaXbuYDnwjDN9s4iXN9D6usF+fjRPicPwJjm4d+gQQe3+AEIOs8bnkDc7yc2TVApwcet6dSG5m3&#10;G+hBP85tfFfrFIABEbrm/OQDA/lAI5DBq8+9XpAKwFyb7+Y9gOgaCJsb10ur32MEbPZa+wXrZAbk&#10;xitdgD7b3yvbNuf1yVs/5qMxI3PS3AFy9UuBOx5zHtAW9VsXtuaozpfLBAmCCGukDV5rxjeyff2T&#10;ye5szmThQ23ayXetTfrKC9B8BDTe+OqjT/6jH+Su1lGMO0IYwX70oV9+SSf8gBvOsHN30AIQv2Wk&#10;P8+xvvCFL9z8+fLMnAEHaF0HLuURMMzgz/JAdmWi8gui+LZO35VL9QEw0ZVMZYGrPEr/ZLQx4Kvf&#10;9AcI0rMcSJnowNpGcEbjys/ovn7qGxAheXX41dHvvKvYcV1R7a7mgGz6AiK605HBOD/f6By5hXN8&#10;wsA8/ANg5HEQhswoEWcQCTCsAConESWIogG5fkUYHqj6EpGoHUA2n2Rzktrh5WR0Yaz68r43ZzMe&#10;ETfZjFobQEuWv5cD/B6oAnNffCLHw1HATH+pB3KAG3EcgG4MNiAg7pjJUQswcHfg2hyZB+PVX2va&#10;HDfnxgFomydA3JzY8Dh788fZiz4RZ8VHJ067oE4uagzygWrRLQcujdLriuidjV3VP0TJb6z1W10b&#10;G5LfulJ6q5e6rm5px9g8SPXbNTInzRWSF7kCTYEeuzfnnV0ja2Ed/82/+Te337r/9Kc/fdsQzX1y&#10;rB8+a6UNHfUnr8yatq6tn/zeCUiVCXr4A/sVUBXhK+f3/lTFn6+48zVewCzwIZcPFWAJKtACOrtn&#10;l8DbJiBAKhjhR68i8ybWi/Q70Ug9o0YcKqBSvnUrR/48QlAWuOUoRdvJWsOrDOEJCLecvMA04Eif&#10;ZCN9AmJ8wLu8scgDPu0RfnKUaReIS9Ut30nneNJHPp6OXsqrO+epNku1kz83AeV2dzoG5HSkv+j8&#10;BHN/+sxo+gKRh6FAOKBhmIgRB+Q5FSfjNAy4n7ZFjI7RKuck5zGdMnz68QaJvE1FSh5DB3zaJU/q&#10;PLM7IMYr2vYb3ICY0xjjP/gH/+BWpw8pHQGlI5aAHLAbn1tb4wHqHN8Pc3FwQL5g3nqfaxQo5fBF&#10;aTl357H6Uk8n9UV6Us4bkNO3uY0WvLc/ZNzSIt2d45PoffrhU4/2UP0aQ31e8SG8AfM9vuQB/6t6&#10;hCdqHpBrerAVc2eu+YH1cz7NltXVVhv8bN+Ro6iWvbD35BR1k5fc3XADUykK2ANpZewF6Udqg1Fn&#10;belALj62bP19/DELfnfJbJWdiuKBuy/B8WX8Nij98Vm6u/YB/OaKbtp87GMf+38/tLUg8RCYZ9Ty&#10;Aag0YDvbLW0/gYw0eck4o4jVTRoo67d26bF85dH2m94Bef1y3HRCW4fXLivKrX554yM7PfSpHV1d&#10;p0v6Bfo7R0vb5qo+Wh6p/gNyMhC9gVRAzgD60S0OIPXv/fQFSIynKMU1wwRAORUH0IbBB8YicWU5&#10;PWc6HZrziaIdxzBKG4rog84M2G9RmGdRhzNxcunbmaG2QBE4A3SgnD0UmQfkInNjoBfdOUuO6A8H&#10;OCMnAOY2FncRdDJP+gLmrXf6dxQQUHBSZMzmSh4QiK706bo5o3egL0W1DXzkAXXXxhEgoKLbndMI&#10;QD9mK9EJ5o89G0ufq7qT8O0mU9vKorPdQ4Tf3HSU0tyZa7YB+IC1dVNXH+YPDzsAom2eReLsl31p&#10;R072AZCLjJUjAL3AXdTM/uNlP+yO7Wijnk/UTr2+gLKjnlLfcGbLonU2yYa9ueVMHX+y5Z2R82nz&#10;YXzmwcdxy3vOzHcCKwtUKtv6BTNOdcqSAmcyNpIsWk22NPCpzfaD9hoQ1ifgspja7mZTHYDSH36g&#10;sfqqw9NZevWVbVtl2sgr7+4EyaMtT49kNI7apCtqbnaOkhE1/p0TdN4JoPqI6MDAAnOGCcxEo1LR&#10;NGB1/MHpGB8KaAAJcGJU+IGV+gzMcYgogzG2CRRt5rjyDLrzbkauXwbLsRgx3emGH6D75ian4JD6&#10;dYTjmMURDSdwV+AIybqIzAEh4vR0oouU8wbonF0ExLE5Hl7/QETnXrM0LvPlDsfa0WcfGhobJ4oC&#10;B5tVIG7uELn6BEJIfwEKPvlAG2nTptEcIkAemDenHySdgF+/C9RoN4Knbgrb/iFaedo0nzZgc2c+&#10;zWOALW1+O2rBpw61VmwJ+AlqrLHN3DcorT3bFrywT8DOJ5Qjxzlf/vKXbylbznf4RQAvGGgDqN1j&#10;JMo+y9oQItfKC2h8/C/BN7/5zVt7Y7/7e+YLDCeP6wVEBFCXL2DSPjCrTtkCK6AUXcnjuyJtirAD&#10;2HSrPgAHqFIU34JeY3CtPnnaBeyVyytzTq5eeaAt38biWjn+QJ/8+lC/D0vJxm8eTr3SbdtXvzzo&#10;3ABQ87TljBbgFqGLKNx2AiHnxYxSOflFJ4w1cOIYHMI1Y9KOkXWuDXA4m7pAiUNJc+B4SjmNeQFa&#10;vuCjH9EKp8Dv1TRn6IxYX2wMwPvtDJGLc3N99aZLm4nNwqZhw3FGTmepSIy+NgG6AXROzZFtbM0P&#10;x7He5q45R40D+BYlBsrdpgcY5QG8ccobM8KrrbR2nLG5XtAGnuZrNxPXSJ5e3sZxR736ehBdXn35&#10;x+ghQF6d6vse3ZNzykiOtDFVtvzmxFrvBuc6YA/QzWE2mv3hlVdvLdgF+2fngbENXDlbds3eAKeH&#10;9H4RlF3yXcd72SMfQfKBcG+bnOXvl2wg5oPtOY50J+mXFtkyG2bbr8A8x28SHyJ8gQwwAkwneASe&#10;eAK3BR6O2UZQFKwMX3Kl8UdkBpzyKDBWBkxLOXzHHOnd7agyfG1I6Vt5oK6vymun3C04cMa7eqP0&#10;2c3FtbYbkStTj68+al9/bRbyjSHqmszkV16dcmOhL9ADWEXoDLrfaXHcUqTC8Bkj4+78jzyyrCHn&#10;YjyMFXEkbQCXNq4DrpxJ2lkv4oCcRoTtQSQn5bBAwFf4GTAHc87NqZD+GS7dfClIZE0v0bm25DPu&#10;AJ2zisa9xYLo7NgFoIuWvfPOOZzh7wNQkY51bZ43SjX2xmPMAEW/XbeZIfNQlBdQ4wuEpMrU0Q3Z&#10;CJQDeTwBW6C2/ffQMZ571OuVz6GHQB09BvpX5Ui7q/rGEV3VN8/mxpxZw+ZacOFaPcrWAn9lgX0b&#10;rCjcnLMTdmudlAN0vhAoA2h2zi6kNgBt/vbf/n9n6PiV87EFYGV9r8KxoAeV7JgccruzfYxsJDZk&#10;/QpSBBr/6B/9o1vKp7tTfc975iggkt/JXB55wLHRdcC1kSY6AQYBhNpzGu0XTFHRpfrADeEFTh7q&#10;Aera6xu4AnCT2rvWrvGsXslRbkLwk5UMZW1A6bXjqW1Av3Xl9Uce3t182tB2Pvc6+c2t6/In/zpp&#10;baurrHJzZncvMvfDWwzWO7GMBHmrZaNzxog4gL7MDf1FVYAKsHIIjrKgpKz2vqhj0+BQ6cUx8TNo&#10;RsjhEHCyXoyeASNfruAAdAfYInj9AHL9ePjFVpy5Az/lonCgzelF0K6BOUdVXpQuD8xtHgvm7Ka5&#10;3/lM98AhoChqBBaAYiNz5Xhroz9pwKQckbXl1W2f0ivautX1qXQeqdyj7Oks1z+bcHdTGV0eAvx7&#10;dQ+1a4xIn22ebJFNAHRzvkDePFqHNkz81kpbFIBLrR8eKfsCpi9fvrzZqbetACe7Zt/qtbERBPrA&#10;1UfK7ukl1YasfGqBXL561HEf+9cv7KAne/bdDUeT3oDpi4E2B7/7/55jFvlAdCdx6+OXFl0XeVaP&#10;2hTIQkWktc1RoupPIkMfARoCtgbgdhhoA80iafUBaQCNAHYg7Tqg71r7ZGwegOHVT5vEgr/29EO1&#10;0X/X9XnO6d4h7NhdpwMZ5ri6bb+kbuf3JDKNwcIDKxFx0TkwZ5Qic84I5PUPkDIw/KKeQKMzXaS8&#10;SCcD5yg5EcdB8RdJqRcJMXp/zPyhD33oJte49WmOGa7jAgbNsOnl69HGIOIGjNbD/AITTgy8RUNS&#10;13hE4vRrEzA2gE5PPDYM4ycXoLOLtc+rOUXGE6Ab0wIKoAnQkT711zXHNAf617ZIXJlr+ssvgEXN&#10;ZX1XfqXjm6ZzPvRLj9fp/9xEitqjq6MYNmJelqwxG2SvMMFaK2+e5Nlp5+DAFQDLW682YSCOR2ot&#10;2a16QQ+8YZfkZ+d4bAKAXF0k+GCzHvS7DsCXh53jk2ev6vXTEY9y9QDb/AqKzL0A6jOf+czttURB&#10;z8/8zM/cxuvnAV79bdxDII7iQ/iKWIF2oLbHCcuP4lcPIDkh0EteYCRfJIuAIfnKkbIicDLQRujI&#10;RCnDEwBbjI24pG04ADP5yshqLMg1eZ6Yk7cyqtcnPWuXHGRuGutT5jS5ZGybNf7adb1UXdSmay7t&#10;+qLcjlsYMiMC5Ay0d86BqGidYTFWBgyE1rEAkTIGrx4fYwRcnAgo9eBGf+rkRcTkWhNnkObWRkMf&#10;9SIghqytFKhbO/oo0/8nPvGJ2/vhZNG9YxYgCLA5eGDOkXvnnOMATXzIGbwvk3gATDYdrqLznftA&#10;JkAFFuZBPyKoANvcAgZlAY9y8yIF4PLqzVk80RVYS18XPF+X1pbcmV3xfK/IuAsmmhdzyW68v+3D&#10;B80pHmQd1HvWIrIuYGCDQLy1YMfWSwogA1b8f/RHf3TzYXbKzt0h8puOIgPgiP0E1uxKvWsgT+ff&#10;+73fu+krmBHROx7Mz2wo+Yp6D/7Z59e+9rWbvbDJj370ozcw9/DeywPq3nNmjmknruhRXl3g18LW&#10;xiAzevUm03VtyuccgWeyV5a2ATgCxAAUGAWQygF6PPLK6ycAVUdebYqm6UsXafl7uq1O+pHSB7Cn&#10;g7ZSi54cbWwmgXxzBLDr2zVqXMr1nwzU3LQmzVd1W75Uu4g+dGZYGVDROWNkQKJTkYan5AyFQTMw&#10;QByYA0cO4uGpfgCmCCbjRyIWYKScAXM+AM2gOQAjLWrRv02EU2hLP2v+C7/wC7dNx+ZDhjNwunFS&#10;7fwkgT8S4Jwib3ohTuFtlQVzjioSp5d6IO5VMPp1Xg/krQ0gR87hrTXwOv8mkTN2tFIEHiBLAYKx&#10;mBPXeAIfOpkbZdord01GcoCPugV0G8jqgB46xkBn5Lv+fI+yl44Do+zxdcD8Ss9Tt5MeGpt5LL/z&#10;xz7YE1s1j+a6eoEAu+kffKwf/1RmnbRnH+ywyF3K/tmt9uzF2uIvateXteYjC+jKtj27dncZtsnv&#10;21N4Im2Us8H/9t/+200vm4ko3Pvp/JcMH9+U9vCbD70AIhZrJwu1iBuxt6jxx6MswANe8RRpxrMg&#10;FcivjEAu8JUGxuq0kQacUvXKkl0eKCbbdcC7/UqTD/yTsYYcj7ZA3I7LCACjyFJ+9WxzSFeU/O0X&#10;NT8R3tpX1vWpD5mVoV27qDpzYW2KyjtnYxSAiwMwVmDeg1DGx+gzLMYZ2Mgzak/UfT1cZMzBgBmj&#10;yjmUcSZtGD+n4nDa+BMARpjxI2sU+Dt60XbrEV3xcNTf/M3fvEXDvvzDsfrhLAAucgKYiF42A0cz&#10;gF00DiTNDaf2ni/Z1iwwd3trjs1382k8C7DIOIvIyXZdGjBL6aGtNtoHQEXvSJQYPzBPjvnYdX0O&#10;meN9s2Up+wjkl6pfvq6X1lfOug+KrENkHs1V8y5v/gCguTSngDlQRXwYqHvwbd3ZZHeWa2uurQt5&#10;7JddO+bATz7ZgqBtx6/0wUfUacNmBSjezGJrv/zLv3yzAz7G1/Bry0aluzEIumCAn7pQr5yf0P/d&#10;d9+92ZVNg0/ffTUxUh8oBTAtXgupLLDT0QlG5ZUv+KJAL8BbUEVFqlHghpa39gvw9alOVA7QpCY2&#10;cLcpqMfXuOiUXsmiB742ESDOKJTpZ8+9kTbpIy/teje8qOt0xtfcnTxXa/RYxESmMdPbjs+QGApD&#10;ZGyMCqADaMbhL+WAQEYlBZiiWkaccxSxi3A5EgJueIFqTlc7bUS6AM3ZnwePbhWLlNyGMnS3jsr0&#10;jWw8+Kwd+sf/+B/f3kW3MeDjbF5NFGFzJI7D4fTrKMYRCzAXtQfyfqrURuTLSn73wjlkYK5Pjqkv&#10;tmAO6RUod6svb7xFbYBDv4GLeXCt3jV+86HtknKgEagnU1qbc01Pyk6u6qJ4zmPVq3bLd0+ujcBd&#10;ljlaeRt50/2xu4inUvZkzc3Lknm0mQfm5q+7JZRdInZrndkxe3d3mq0JFpB8gQkii0x+A0sELvrk&#10;z8rYNr+SumaH3RGwdw/pzQO7MgYPMmGIenMoWk8HRE53GvxTMGYc/OAP//APb9f9ZAZ9X73Ncu+2&#10;x2Jitph2A+kubNfIYlpUABdABooImAWOJ8iLUpPjWvtkBcRoAZyswBKfPF6bCiesnQkDZOmVLIug&#10;bbTjSCae5JBrISJy28DwrQ7Jd62+/ukv1cd5B1Bavevl6W5j1+c5RCadAkSgzqAZDGNm1B6IMhxl&#10;2jCkjEukARwZNtBSxhmAD+dBHIbBBezAT6otoHXckTwG6A4HmPrtDGNzzWH+1b/6V7f+zSUgVy8q&#10;0r8+ROMcwt9+ceBAm8MBxL6cpNzRCt30jUd7Kd20BwQcy2/ViHDMiehIdL52sXOp7z07N8YFDlFh&#10;YNx8FGnb5AKfgLwylKzAyDXw2v7RCZBXep4UT/TUyPqh+tqj8y6gf5O6R48dt5xkvs+5z8aaS3PP&#10;bs1982kugS+ABbjsD35Irbk6Np9dSoEp227t2gS82eUY0Bd2fFPZx5m2dkBc29oDc30KGvw2DJ0+&#10;/OEP39oAY0GBAMYdM2Jz1tVcev1QX+bIq4ndsZJNVwGNPPnG9wrMW9SdOKSs3bno86yvTAqkgdGC&#10;duB0ygmwagvQ8QJAaRsBADJwAOk6gAy0pUAAuIruAIA0MFXvWpv4XZNHT3pE+o20DcT1vxFtfalD&#10;tdG3lCxjp0MbkOvdjIxXvrLmpHrXUfzyO//N3VlWOTo3jTYU42PIDAMB8b7m70zaOIEIo0TK99bV&#10;BiDtNhUx+BwLcDFehqa8KOdv/a2/dfsZWnPKARhvoMp4OapIxnGIt1cYsXUgF0B7ICrKpsff/bt/&#10;9wbYyr1+qD/OrQyA+2IRYO89cxsKHu2dtdsI6OfnADiGOQbkAJ2TtZ7WrnkGIvoo0kZkAt6u9W+s&#10;dEbKzElgFCmLOr7pGCb+gOtc3ytKx+cSu7jy7yj72Wtzkt0uPSQnegzkn0LmhG00V8hcN+/KrYuA&#10;w+ZtfUW/fiXUb5nYwH/t137tZnvsgW+7g+vVWL6hfetAHvtXDgv0w67ZkDx5+hAU8QsgKwXo+ifH&#10;rzcKTjxDgh+e+/hWszUXTHiWw27Zqb70I4j+4he/eHtXHYZ5TuQFAFE5/+FXZL96myU6QV0eqCIL&#10;3qKXFy1Ka1/5CSDlOUs8ZCqrn3gDs/px3eaAgBAwBQZAHJgWiWdc2rWRIJNgYkTUgS/eNow2CPLI&#10;DayBiHJ5ZeotOh59Su2mZAb+9NB/emTcqxdAxW9c6agM+CdDWXIisujbfGzdvShrecjTRxsb4ArM&#10;RRcMTxQh9eNb2jBKxxPAk9Eyns71UHk86mwIjF9ECuDVMXIpxzJnv/iLv3hzRDoXjTsXZKAMGxiS&#10;J+8oxfzLczZvwBQpOY4BosAcaOsP0HIwKX5OAMx7UFo56racbA+T/EaNX2JsToC6Tc36Nt/mNOcO&#10;SMqT53rL9BcfCpwRfnXAB3CYB2PHVz/PAfPnRrrImNhagY01ueJRZw7Wh5UvLe8p402Qedg7kubR&#10;fFlb82c92al5lAeO7FLQwYeB7Ve/+tXvfuMb37jZkDJ1bNRbIuzcESC8EOCwNXK62yKLT3TUqB0b&#10;ca1cfTpIyVNGFl6YiYC6ZxoCpmz+5cuXN7COBCvuSD0PggvKbBqOKgU6Pp5z0ePFuSAWUllpC7cL&#10;hbZ8251lUmUAJLCNbzcCaTs9qg6d14zOwIACcJYPAIugkhlIqwtsM1oU4KuzqBYQcLjWRj4g59Da&#10;B+6l9d+dAHl0bgNcfUqLjuXx1Z+ydGrctam8TfAe3XNodXQ0ZzYg82dnB1qibF+fZ3CMXep/Co2L&#10;kTFUQAl0GHRGDED3trTyrjN40UyRiv7ZDzD3QAhYicg5JONFHMFamCfyRUqMVqTtCxKAmQMwcmDp&#10;CMVtKuDmvIE2J1JGTzzA03j8e7tyPOS0MfgyhrP4wHwB3eZnHZrPgGSvA+yIfH3GGw8HlhZZ2pDc&#10;6ptjoH7KPX+HHJ3HLCfR9V6UnK10ffJWvz6cPaPFierZljSZUTI/CDrns8i8Iy1pUXoBAJsQrJhr&#10;IO4asXt2647MTzywOba7kTb+jbq1I8c1Yu9ksFM2A8j16a5WvTp3AXxgfUVf5omO7L4vKDlL5x+O&#10;FY3BkSSfcRzqI5IXqLDdF4HFOUnKdqEs9Fl3b1GBJScERsoq32uk78BJGngyisBQGqglQ32RbVE5&#10;YHW9fGQqB0gBZfICU3nt8JEjSjTRwDvAjk9ef0Xn+LRpo8BHNykdjFFeu/otoi7f5lB7esXjGoA3&#10;HuVbtuuB6rPyJeXmszk2hj1iAeYR4+1/Qv0LESAJlAElJ2HAjBDQLmWYblW71pZRM0abhPfDjRsf&#10;w16D9oaBOeQoRVRAjl42qR/7sR+7gTCw9vCUEwNMZUUz+gX2AJID9X5x4I1E5QDe7S+wRe4EPKQS&#10;nVvbBXN3H9b6nF9gEpDQqTNu1zYJY5aPVz/qA+vASFu86mw21b8O0ZGNWGfpPZuIRIdSfIivX9nS&#10;WZfvsyu2Wbl1kiKbdj6Jf+W9zl1EZH72Dicyl8hcNqdXVB1b7o4I6LJVNgkg+Uq2yY4AeYDddUCu&#10;DLFbNi5fAMN2lfMBtrwy1MnDFXr7RU+bCVsVcInC2ZeH+zaYbNwDe5ghD/C9gHD3AWgL0vXmz7qo&#10;hQU88kWSnJNhmZzqFvwD9YAQD8oIkGv1HMrAASBACHANDE9GjKeyh0h/9CIXgCcL1UfAr6zNY+Wr&#10;W1BO5/RGe21cUnLbPMhs7IE5fmX4csqlc/5PwpPzVZZMUTmQCrAixiVq8R45Y/1rf+2v3c7sALsv&#10;4wBYICqCCIB9g9ItIyNkfIzQBuBhmHp8NgLGa958SUdEyhAZMnnsQYq3v5KjB3DsToBRB9pAnXMA&#10;TLe/ztEZtf6Bt00AUDt+EbH72j+59OdsvlEHzMknAxmTNt4WoMvOj7y1Yt8794GI8XBGYC2tHGAE&#10;MACkyFE+vurx0kF9dc85Yil6N5fs59TV3Q9A6HoJH9uQnnTFv/QQz1Pavwlq/pvH8ubSGjvuMLfN&#10;PwBH8viVszPgzCYFBO58HGfIs78AOAq0i7ClSwF11/Lk2zTYbhuBOsGFcbAfD1Udt3gAKrjgXyJ1&#10;+MQO1Xnn3INUIG7z93zp8p+GHqNdIPl26EjZkjKABOgACTDbOrTncIgxArC91paTAwTEuYCS2xID&#10;JV8/gFV+o+SVE/AG4ChZ5KrXDi85yvC7RsBW+Ul4yNJvvMmwYZBbdI1HuTJgLtJvHGh5c0rkmizt&#10;t3zXp3Ux3jbU+JoDMgDwnplHQNQDKscaDNK8AB/GyBCdqTN+BszQgD1ZompgQXeArR91ReiM1lwC&#10;ecBjzoGwOtGyDYTTMewePqpzPGJTsLn4lxW3lF495KycmJMCeECO5EVWHiJxZA8+AbpyAM6J9WFj&#10;4FDai3zooA2Zvgl7zo1Ii/7m8JzvgJdORfpAgszAJTCvzOaknY1DWtQenw1GO3Xo6qjlMbLmBU7R&#10;1m8UjYytIMq1eut68iZ7Sf3KvqLHjobUG+tV3WOknTk1d0BaFMx+2A4bBJzKUcCO2IhjELzsGIAL&#10;SPgjO+Gb6hAbCMRdkwtc18bj1Z+goqMZtkYnAYX+KlNPHhkCUToBapuL9ee/bNE3Rv/lv/yXN1sU&#10;wbNZvkRfd8KXxyxd7yKVF+kFUsAmwFUXUABUFF+RKKXwy5dG+DkvHtdkBURI3dYjAwc0UgACHMmJ&#10;x3XAmoGmI54AFQFicgBpRyjJxYe/iFkfNgJghF/7ZNPZdUCM17V2kbI2jzYUfeFLL2kyWyN5bclo&#10;PdC5dtGum7ZbR4Z+GafdnmEFWt5kYWzAXETugSCgcgbo+IJhMcAM1y0fJ2BQnIBsvy/u9h1YA0DG&#10;qj1+G0AROwOWF0EzbCBnw6BT8gE7J+VYfpLU70/L4wN4wNpZN9ChA338qqKxkQu0u20VtQN2oA7c&#10;A34AD8hF5mTq19l50bmUnsZifDvnS/tzs4HwFT0WcXNiepgPANc3bh+i1nbXPSDf+i2rfI9PTj6U&#10;zNpcyTvrP2gyf212lQFCa/c//sf/+O53vvOd777zzju3AMOrhO7mrH1HfkCdXfIpQYDUGvNdMuAN&#10;2yNf9Pvtb3/7dhb+W7/1W9/9iZ/4idvmik/w03EgAHanyDYFJuxKHoCrZ+PsSb98LqDnG/oSceMT&#10;DMES8gE2W/SKrfF8/OMfv70Vw95F73xPgPDqbZYmo+uzfOtF0Qwa4AQ0EYMIxPCg00hcKwdeC9AB&#10;oEHgidSRhx/oGTjANQj5AJ0sPMAQCCPtkkmOaBbP6rdUP2SRiQA9Uh7Pbh7y6qXpgG/n6ZRLZ4AO&#10;zOUbA576Stc2JPOT3ualzWXXZ53uBPOouyBt6czAvbnCyETiHq4AcxG4KAQokrfRiBSvFIDSHZAB&#10;KSDk9tD41FsrbYEzWcqAcXJK1dVHZF6AM3kcym2luwZ9+6MA/XICm4c/fBa12ywCagTIydL/lkeA&#10;XRTlrJQjuhNwfs6hOBAbD9TpaA2b48co4AY6HA6AFJEvX8cE8UaBPuA425zUWm+e3e8dHLL2BTcn&#10;2Ctb/gXqK9C+sjF81S/fWXZFReaPjTWek1ceiFoj9gD4rLE3oNilzZhtFx3bwOGIKByQa8dWzAFg&#10;tWZ8gB14qwRwsxEfbWwM1tPmwD6ldLB28jYXMjoqZFvZNlmAW6pO/94d73iHX/J/a2hjUkcH9u4u&#10;TqDFtvnAX/krf+W7L4CDBTARz1kQvIEJ/j0mUWZSpMjEKK+tPIC64iHXNb0C+QBNGigCQdEzMBdx&#10;iTLJ00Z9kXbtkqUfaboGtLXDL78A7bp6xhDYmmTlbULbHjVG5frSL3lkALqOVYxFGb4db3pKyaOn&#10;9tVVfzokKtJaqn3yGxtdAisgef6lXL/VIqrIEBmfOvzAWJRgvoEPYDK2om5Rz24ADBhoi5oX0AF8&#10;soFpfSHyGLM5J5PjcFbv6OqbwzrSUcYZnHsr4xBF5m0oXSNAXl4/dIjcfrsL8DC4IxfzxPmtqzlt&#10;3q9o/cV5tXQBiMM7UgEyruNdnsoiYzvLotZev9ZLPr+Uzw7YTcFNdRG7YM9dnwBevuur/s/yJfWP&#10;AbtxX214DxGbA55F3EAWNrjTEhAIKNgYG3Ln6ePVPusoMlbPfv3rvTdEfEnNuiCy9cFuPWsh07wC&#10;6NVR3ppKUZs3O9KHZ05sjB7sLdtnl52dZ+/slj6CLL/PIvL/7Gc/e8MeG4R6GzL92KYg4z1gjlqQ&#10;xxYF4clATqOobI1hacEmgA2wgE1gWD7jK1VuIQASMnDAaLD4I/LjD8w61tBeWj/qAjlpMlyTG+i6&#10;1jZgx0M2WVL9RRwDP9Iv4EzGyl+e6rSlVzo1Rnmy8ajDZ5y7oe68V1de251HRg+kOmqx44vKgTVg&#10;B8BF53gYXVE0Q2J8omGOJHLwi3BAB+iKIkTs+gK65k2UQzYDNp6N0jvXZLzqyHAM4jZTPT6bNyM2&#10;H7/9279908nrjKJ3fQF1G4gjno5WzDsHWnAH5IF55frSN53IFel7jREAmSOEF0CYO3Z8+sUVcUAP&#10;qURhRW8nT9G31EZa+QJ4b56cRL/W+wTgpcqkbCEbLFJH2y45V3SC8tZ1ffp/19vuKfTYBoDMnXlm&#10;P0iEXp6fshWv9vkCDj38U4+UfbNJa8rmpCJ2AM/m2LC7NAGEAMGrsTZnxydF387g9YfklXd3VZTO&#10;nrJhNuSOk/0pQ+yZ3Tki+vSnP/3d3/3d373diVqf3/iN37htHuwZL5/lh0he2e0B6NVEn2WVRxmP&#10;xQfGaxCBTBtFfMoDO7zSZKt3DZikruUD0EBTXeRaHUdVz7mQMgui/ARXYGLB8Gm/MvWJ1C2oV15Z&#10;/ZAjYtS38tIdA9KH8kA83nSQVl+0rgzgStu05I1ndW7+dp1am9aRDl1HrsnXJ8AsMkce/olCPJhz&#10;pgfQlWvj9hQvIzLHztClQBDoAFlgxFiBqjM9kQ1Z6jmGyMZtIQN03e9SIHV/9a/+1ds5Zz+cRaZv&#10;6TlKMQ/0V6ZvY+Ok7hr0q0/v5AJ30anI2nzRg/NwRiS6BtL6D9wRRwvk6ePuAQAAYetvE+M8rZP1&#10;aG45uPzOdeDLEc0RmWS5g4kncmt9lj1EAf6e09f/6rCk3AYUj7kpGFgbQgKAbOyerM2ftHhyRWun&#10;b4KAOcD1DIXdsonysMDHURrATceXL1/ewFxwIThxRyhAEVQAX2tlzdmLH28TIOjHl4t8C1Pgwxat&#10;r4CGbejTdQ9ZRej8xkkC+4rYPXsG9GR4qO9oR0Dkmc+v/Mqv3HQWnfN9tspnCrzoSzdlNzDfSbeg&#10;RXdFzup2wq4WqIlZY9B2CXAwnOqX1HOKIk9Ax4jwcyBpZFDq8QbkwMREIU6mHADi1X5lyFdnIlH9&#10;rZ7yyujF2JVp1+Yi1W/9kddYa0uuOrrit9MbX+PUN7n6SB9t6r9NUv+NJTBfvc3hrsWuTeuofNfZ&#10;ZkoOnYo4A3NnhIy46Jwz+Aq++QVC6jKkbg2l5seDSIYfmBs3EOdAbhcZt/5FHIxW1AS4jU9kjY9x&#10;A2RO0Tk2J6MXkO7BpyMKZ5Dk+YheRL8eDrlVBuZA3FwF4ictkCNgC3SNybU8p3RsYx7YB4c1F+Tq&#10;e+c+Uh5oqjNO/YnwzJMx1m7JXAELRztF5MlY6tgm2r6jrY8nv+pumC5tSCj/L3/a18qKnhI1P0aN&#10;9d71U8i8dX7NzgAoUN4jDCn7BfTsKdB2jdh14MiOrXt/Fu6r/+xauQ3ekcynPvWpm3185Stfudmk&#10;dtaaLqio3INQPtYdLVxgm0X7gg6vH1oPPklHYyBD6kiI/AA9simUf/Xv/CajxTkNcekKzCPl6rXP&#10;IKSBEuIMDAQVyXeN8AS+rjM6jgM8ETBEwEy5iVHuFoSTAZBALyAuRepOeemlb9fSABRv14H9Art6&#10;lGPgo1vAjJQtn1RZ46svvK6bm1IUMEf4Nk+W/NXaFAW1JlJtGFcgviRaYeyidIYl751z7TiJa04g&#10;Mik190W0jM6xCuNncFJRKiAGwt4G4CBAycZmHTiBjwi7KBqguvUE7IjxayfaETUDW2RT5XTuAryy&#10;JdWPfzByji4KsvF71zzZdLVRcGLX9aecw8krI1+/3lU3H9acrVmv5n/9pTk2v9bT3HNI82DDsiGa&#10;412fQFy+NEou2mMWm6CHwUX0+NgL2jYnpV+2h7L/7O2q3dL5g1rPJeMFdNZJesXzOmTugCcil00B&#10;Umfo7BR4O0brDRPl7AoPXtcAXxAharfG1g2QAlugSrY/VQbiyrVjGwBVMEIHpH/rrqw3XJyfS/kd&#10;/HC8wx4FOjYix4MCFHX8IqC2gQB/Y/zZn/3Z268mwgx+xd/IeBWZW8CNrKNzsk7DjVxnHAHe8igP&#10;YCkR8MVPLsqY6r/oQDtOZIDaK0O1k1de5Lt19Rmgb3+V45cGLAEvgBKJKQtstbnSZfs0F/EC9QC8&#10;Tah2y4dH2sahvDkjs3mX17ZxNFdR67jr2Rq1IchLGU0P904w9/V+QO6IRITuB4rowog5BR4OgvCJ&#10;KDr/DsABIyDtTRcGy4HNA0CkIyMVAXEKZ+M+IlMAbVMgC3AzciAOzEXgnBHQqge67go4g3HZSOjp&#10;vVwO5JgGD5l9VdpZOhl0l/ZNUUQm3bvWj81BCkDZhM3BOpwAaG5b2+beXIm+6G7TMefxnwQIgESg&#10;TsYZiVeu3/UZ/bIfKd+5FzWzg9MftEen3bwOPSdaD/zYBwB87OHnHivVdtuzI2sOSANzYMqGATnA&#10;liJlNnP5ADdgR45L2DdA1e5LX/rSLQpXHtDa+MkJrAPw5Nss6luKHwC3obnjM//vvvvu7QfobPju&#10;TNkgOxE4dWdhbfmsOWJ/ytShV68mWtzTAKvrujIdo+VdfnUZ05YxGuVRt3QBDKNkXLVLJl6DAIZA&#10;FNCR5RqgbgSsrIhbfvs85eIHlvpeWkBtw8GPyARaiC71u5E/ohPdTDxZ5mr7qI0+8JIb4Nfn8qPm&#10;SVu82rt+aBOWr3181SnTF4DbY5b+7BkxNMctztA7O9eWYQJBBs4ZROZkZOARgxQ5ArKidOXGDKgZ&#10;M4Dz/i7QVOY1MqnzczroG48oxhsB/fGEoxcAb2PRVrTIcQCh6MltMDAHwo58/DKitxnMH+AvQte3&#10;B15nhM5BbE5Anc704US+7m9tOZq5a+3WTnae6WLeRFfauzsgo/oTyGx2D4HZ0vaHrCk92Ib0KaCq&#10;zQK6suSdvI/Js9b3HtKelKzuSpqH8if/Sff4zGNvktjQgau0KBzoLmhbHzxFzUAdWANkPFL1yjuj&#10;Zhvsjt2zG3LZqVQZbLDeSJSvDRDXhi245g/GK+8jyGDfjh8BtR+eC9AFD2SaX1E8PbXXtrvgVz+0&#10;laO7DngqrwzYxsMhgBSDATLKz/blAyb18kWbGdwZjVuQZOHl+CI5wBfQam9wgTZnkudkJkIbvOmR&#10;7kvVIfIQfepDSq5+ctbqldFJeQCcDGVAXFqZeu04TTxk1be6lZFzPUTm1jjWkF2Te25cWx+RoU9z&#10;ZnMSLRSlA9GOWBhnoC7CJF8kK2IRaTBQhqquKEGZNoyQXH07J0cAC+AG4JwBWJtH84qAKUNGHEI0&#10;BuS0Q+SU15bzmjN6+PzBH/zBLXX7SwYH8WaKowl3AfoKuJGHTxyR43ESZUCcbu4K5Dvy0Tcn8gCS&#10;zeGXWrdzXQCE+eBwNhM204Z4RY6YpLtm0QmkZwQtZefWp+Bi5chfbejZOf71k3ieSk85535OxH6P&#10;AnGgfa+eTQBgPK4BNkAH0kCZTQsK2Kl1Vwbs2TWglAJxJK+dckEM0A7wS4G+ev6jvz/+4z++3Q2K&#10;ttmDfrTlE2zKNbtgR/BKP3Rip+TTXTnfjK9NYZ9V8S18gorbN0CbhHuLYWED6K4DHmUb1UsX3BEe&#10;5QFZfEhd9bVzHW8pcC7KDRQDVSmZ+Bila/JcM2qO2waA6F6/2z++NoHa45WvntO2saiTalMULkV4&#10;tU/f2tJXee1cWwh1rtNVvbHoK52QOro0T+m+c+5674rW6dW1duXpQGegxBgZGsDx0JPxOfIA6ozM&#10;T9TiATqMXBlQZ1wZmFQZ52CgwBQQczBvqABg5QDTN/MYoweWdCnCWWMVVeNhnzYC0Yy5oIMxKJcG&#10;9vojWxvzqZ6uPh6SAv7O0ANzpD9g7U0Ca6IMgDtaUc4JOaQInQwRtiMoG5Y5sYb0sibm2tEIMHEH&#10;QT+/uSHaclzVepy+FpFh3bq+euB5gnnlKLvgJ9IT5CtH2ZhydrT9vB8KdK/qnksrJ7mPyVZv/gE5&#10;25PaXANVgQgbLfoWpQNRfBGgtu7sX8o2A3ebg3YBOpt2dOgZDf8hj792B8snis6VSV2zuyX2xP7Z&#10;lPraCLDSBZ8onT/QSZsn/zYL4wgg5AMyxuE6vurjZyyMBH/GE5hnUHgzQqQMP1pZ8Um15agZYcYa&#10;EAZ89S1NFl6pMiAGzJLFsCtTn376A9bO0IEAoG3s+AJc+dUh2elAHpJXr11jIKs6ZauDvtJFWXPX&#10;vO784Ulnc32WbztzQR4gYjx73IJE24zIEQujAV7KyXF8wWAZakYZqLsO0BkiPTy44VQiZA4ELJ0N&#10;et2LPH1n9N3OAmZRLcOlJyAH4tZCmRTYcyK3muQAdLpxXNEMIObA5Iry9YvfMYto2VsvfcnIZkIP&#10;kbprJCoH4B6CGrtXIjnwvrKojfmjt7mkq7k170DBWJyFOgoCGK3J+tj60AL5FT0lwq2PqLUO0NlA&#10;ebbo2vzhvZL3GD0lMkd75v1U2mMo8yl1rXz5AnDrHyCLmG2o/Ml4rSc/Zg9A2HpY2/jlgTT7YfNs&#10;pyBDSp71x1O0rxygCgLYMBvUF18IiANmdlKwspTv5D+1qYxd8Qf6wx+BjrViy16LvJ2Zm4QWfCem&#10;hY3s2soCVhSIxiOfwcjjkTIWCgRsVyCTrNpI44mWZ/mUd23RHBsYvP44m/Jk6Dsglaqjc7zl1QP3&#10;wNk18CB/AX/bJiteY96yxu+6cjzkIddIHu/OgTzdK5MC7JMHkW1OKpcnd9vunRCd6MsgGd+Cuj+t&#10;EMk4VmDQztTpJhLmCIw6oyt6cCbMwItGrIWHk3tUIuJ1ds3xOBenwbu3kYG54xF9AgxkPYA6YOBA&#10;jNmdhTxHt2lwxt54oQcHFFGrQ/QD1n7vxYNXf7TLQTioeeiBKBkeuDpX10ZkBhz0A8ytq/miM90R&#10;+zOf/IAvKSMfn2sb0fqaMQGhpwDi8sgXpZrbjVZbW+mW3cvjjT+q/s8TNUZpc8EO+Z87Pbb1uc99&#10;7rY+2Vr/8GOOfNgxWxOMmPfm0OYgBeoBdUC/UTtbAtpsjP2zL/aK37dEf+d3fueGk/rgT+rZt375&#10;Elthr/5KDhifYM7vtOFL+ukOV1uvSLJj41HGlv/rf/2v98Fc3sIGNtK9lVcXgCp32yoPRBbsT6o9&#10;2n7Qggs5KN5AHJjRBfgEvLVH8curC4jTS1qZeqQMUAAcoMIRpcrUIXycdsG5/skC+oE8AirkyFcn&#10;1T459b/6p3cbRdeB9t5au6aLuZBWjmqzZfiBC346S8vTib7ABjGkwFx07qiFUQF0BuUPn0XCDJwB&#10;M9oMUhsGjFxXLtUfUGfInMZ/fXIg4JmMkxgsfoDOQcln5PTgzJyBTEAM+ANzBg+A6bGvGXJSdwc2&#10;EQ6mrW/diXb9lgc57hzYA0D3hgHbYa/kaQPMgQT9zHPzpq01d/dmDbWhqzF4sOur5Pei6gWUyu6B&#10;+wnctd2y1lu6dlB9lG1Ey/vcM+6nPvx8v3SOlR1aB+tuXQNxm687MK/yqfPaqm9w2rwD8ZUbKWdH&#10;gTib6SydvQPz3kxxp+bOjS1kg/JsfkFcuhG6eiRSZ9Pa6Ps//+f/fJNt7bS34dgw2KMxOSpk+2yK&#10;bcvjf/CYpUUGFBvlVX5GiSegBJ4mWRoPEARsJ9gsUHUXsPVRm4h8MoGXNKoPoAmUOZY84AqQUUCG&#10;hwy0ZQG2fs7NbPP136ZDhv7JCMzThezAHV93MZE+8ckn31zVpxSpb+NMl6s1POcrHSO604ex2O2B&#10;UkAeMcIAvaMWbRl3RgngRBAMjLGKRhk6edppw2AzfEbveIOc5somqDxisHilwJiugNaDTcczQFmb&#10;AB/4MXjlwJzTBeRRgM65EbAVjAB084n/R3/0R296G4tf2zOX1p9sRzeczNi8HdNzhOZK3sYYmJsL&#10;fRqHf28yT+Rz7tZoQdPdxmP/kdmxQ5HkWd9aS5F562745I3/Hl3x36MF83sb0ZugE8wRwOM7e/dn&#10;fUXK1tUae09c9A5cBRCA+kpW8xsVkQNya88u2Lq8NLvPF6y5a7YVkAuKFsjZAxtBNhi6fP/3f/9t&#10;0/Bshc3wVXJ60UCbyDXZfNDY7/45RWQxA4xoF7gFX/CVLtBXVsqwTDonXoBMRqCe/MAIaQPYyKBX&#10;MpUHvtIi3/oDoHuNtJGKFrVxW9zxRvWAFuAiY9oyPAGjfsmRj099oE5uAC4POPVXGzLxN54i5vpQ&#10;hpSRk36o+uZsqblUj7c5Q7Uny3zRBwHhE9A9DGWwgBwwAzA8nMDDS/UAEk9P3ZdELCJgoIscM3A2&#10;D0QZpDyD1Z7z+aNbX2d2e6y/nI6uAX9OKG8cZHAAr3hxXH+v5ZxaXnSmf5tAoO4sXeTmGKUzd7fn&#10;1s9G8r/+1/+65clzTlnE57ZbG229scAx2WRzZV4AhXU278CAU+fAZHuTx9tB1pLu57ohoA4crdU+&#10;AOWryjb42XbVR8Zg3uiSj0XJOGVJs+3Klva3Y+5Rm9LKfRP00CbBHkSqNnbv81svd1Y952Dffhfc&#10;D2kBQ/NirQC1tivHpmDt5KXWH2h2xGL9gTTqoaTjPsBsXYE2e1YfoLu2AbCRfIPvOW608bBt+umL&#10;jdIfD/n64yMrT0of/nED88dupSxEgC4vbaEZyi7U1pmoM/rOsJITmMnjRa7JwCfd9viW0ksbbeWX&#10;j3wTy+EDQpGcBewoZSPleDN+crVDASx+RiGPbyPrgD7eovHAW1v9bF/0JseGoE0yAn086vBE+pLu&#10;mBGndL3OmV7p2PrQMXl0MR+ABpiLLhfQRRV+GpfxcFC/r62cboxdtMzgALV3yhkgp+IwHOvv//2/&#10;fzNQkY2oh5EyTqCNp0jae+GMlPN1vi2lCxCVjw/oi3ABo/dzbSY2DeANmI0dgPc+uXWX9oaKsapD&#10;dP75n//52wNZb6lwOGOgX+DvfJQTmwPRNf29+67tRudSdzjWjE8ABdEWeW7d/TO8B8psEK+5p2s+&#10;hMzpPii8+tIQOtsttf5LwNzar9+WPoXw3tMF0Rud5bvB5JvZ6Mkb/1X5Uwn4Aj5zbn0de9nce/AO&#10;6G30fh+cjfG1AoYreUgduY492Cj7lpK5R402fn4gbwMvIpdH7nL5Cj/Dg5fvsQU2Y25slgIe1zYA&#10;8tkb2xOJt5kU6NDr7jFLE2/RixqBgI7a3RfgWxjXAXLAsbxIOXnJrTygX+BRVvvK8OwmIHWdvAA0&#10;/oAVAdPyRe94LSaS37r6M6mcjlEA2EA2XeQD50CSnPSsj+THX5RZm3SWpwNe+eQ1xsaE13zX3jzl&#10;IK1h64Jam9ZQPln0EaEGMoE5g/VAkwH2ey0IIOHRl8iTYQJTxyi+Pcr4RTKOHICbfD+ChTxUFMW/&#10;++67t+ieU/mav5+19U8q9EhfwAvM8dgUEFAP4G0OUkANtI1DO2ek3t31Jg1gD5gRJ/DhnK5F7d5Q&#10;cb7q4aoyur98+f/+MZ2TciQbBwemu7Hqm4OyLfNlTsyleWkOzA2H+3f/7t/djlrMPRuiq/lvzfZr&#10;8nxnQRcBUm35W2X3qPWVXvkqHunK/yDp7JM+7PB1+g90N7UO0sh8B75slw2JetldvGxApB9oWiu2&#10;pV1yBR8id3KAp0DD8xtBA/voKAXJk9PZeAAecEfKpPxCMMBv2AMdBRXkk00O/xMM8DmBT/0Bc3V0&#10;puclmDfZSyYePbSbKlcfb8CC1phQIMJZlyfji7fFRsoAVmBfhFnK8KVRcqIAUapevii7iBngSuNJ&#10;b7KBLj5pGwYZ8pyXnECVHIshTR8GQ3Z9asOZ7coBPb7Ga1xkka+tusaKArp0RNq1FlfXlbWOlZND&#10;HzozrKJMwCRKlWekjllEJM7PXeMjH8jJM3S8DN/tH+PLcFHHLEUuSH9eDxRNmw8RiXnlOObFmIE0&#10;MP2lX/qlGwD7+PIOJwXo+AG46OsjH/nIDXzNncjZGwPGQK47AOBOd07tNzbo4g0BvByXIwHrz3zm&#10;M7e7EL+QRx49feNUHRAX3Tuq4fyiP3crHNKcAggAYAzGCDxsEn4R0nqxAfqZ+41Cd20qQ52hK9f+&#10;rI/Os3Z8UWuPdv0RHZRt2w+a6vuq7h4F1OXNsQ0+4LYWALqyeAAe8GMvbAEwWhtgKHJmp8rcfbFd&#10;/OyKDPLYMNBlH+rZo49+ALJf4OQ77Ip88iL+EKgjfrLn5uyKbecP8E3QyGa8pcL+yaA/UKezPvgh&#10;YEfqHnwAinbB1wCqCwgCFooUTdQGT5FgMuQDJm1dn6ScwQOyQBhYaqMtnvohX3n8yVSGtAcMHY/Q&#10;Uxr4IqCpHqhqe85B8vAmDzjLc84cdDeVQPiUUYSdLvHHezX/qLbkoAXyc07w5vjxVH/KL08fEXFR&#10;+ZIowXECQGf4/U8mkGT8ATeSz2BFJRnuFQHEAN6RjPfGgbq1ECEDRk7piAJxMIZOJyBEh/04fuF0&#10;xoqXTB//H+r1wG984xu36NqPcJEHAHwb0Lf2ROEcnqO7WzA2vx0DzI0BkNsQjN0ceDgqQvdriO5G&#10;RM7auE3Wt/GR5bepvUFBX5u3jbO11kb60NFCZ+fGlH1Z79buMcIXda09+zh5r+gh3ZauzrO37Kly&#10;IutuHvftncrciQFq+exCXbQyStnF8iC2a13JQsA7ucj6CRQ8J3Fc6EtBztz9jDP8YOuBK5sAtsi1&#10;cptFfnHaPpu3McCOyoC7O0RvTnnF0QatLbsE3PXXNSAXOF2C+bkgFj5QBpLALkDJQBhXoBvgngCe&#10;nPIRnki7QDw6+1pKv/pKBoPvmr5AlwNJi6ql6eq66Bi1GWxfyU4v8kRiQIcsdcg8NBeBtvJAO7kB&#10;sbJ0ksevfTorWz2i5DQHle1m0obZfGw7lA6VM6rAfAGd0Uh75xy4ACy/pOh2k9GLzrUB4hkyWebV&#10;a3kbjT9E+Bg0UDeHHBV4i4KkqIdTInHXIiqAK6KxHq59RDYiKXxuXxl9ETrHBtQiK+PjMDYRgMPJ&#10;Oa0PZ/fWjfUwNjI8VONMzs4BgQeh1lDeUZQ14WRAgC5u7/0utbUwH9nLzv9SvndFGxDV9orvivB2&#10;t3tV/1yw/V7QCb5XgBzwIpuz5yfmXQr0q8tuOq4D2iJwaXKKzKWAHRjb5AUx1t4DcQ852aVAxXk2&#10;EjUD/q7ZlACIH3TMIno/7T1i9708IC/ICeTZ5h7V8DPy9dlG9GhkfhIj4GCMMcAL6AOQQCujOQ2n&#10;MoYMuBY8gQ75UWBYFLLE8MrjA3xo5aVXgOpaHggjoBl46k++vgG9VF2gj8qTpd5ccHQT77rNSDu6&#10;4JeuE6c3GXTXHqnXNtkIP5npoX7HtxFacs1tOu68u44H7SbYJkBX0W5A7ry8/D4IBea+QAQ8yWf4&#10;wC6DywCljBPoi5JFOPFcEV58zo+LyhmtSBlwu+bQnCkK5CO3u5zRR8TtzRTHKOauX2Y0RhuGqJpu&#10;e6bew1EPIUVJ5qd6TiSyBxLAQgTlbN5dhH7Ni3by5sTHn2KTwT7NlzVv3nc9WqfW7KQNtPBpb82s&#10;4/Kp45dbdtIVcD8VzB97n9zanUc+T6GH5AbcgXllAXIRdRH78qjb4xj1XdemPKBkfwCc/dqUgbR1&#10;FxUrC5QFAh6k2iS0UcbeuzNlY/Jr3/couxfIVEYWOUX3yyfwYOPG/qRjlpMYyUZ5EYMCNtLKAhT5&#10;U0akfg2bjAW1wBxfUWbypLXBH/BFGbpyPFJgmJ4oUJQPdPFJgTMKvBtPsui1fMoaB+fCm+5kGFdg&#10;nEy8gXl6KTPW2iYv2cqaF2k8zemuk7rKzrmvj+agcmMRUTOajDEwRwEWA+8tDufMjh4Y/BpiEbrr&#10;82xwCfAAYX855x1bDhJIM1YRkUhKxNQtN12BG92VLZgjDkoHAIxXJO0BpI8HsJwE6ABi/7juzgII&#10;K3Ne7kzdFzhsIgv2NqPuEqw/hzbP3ozwuysBojl0zmo+RXWASmozBBx4zD3dWp/n0L122d5u8tG+&#10;IYPU/3mMxpdWP+uOAPqWneBctF298lKRrMh5o/bq2K/nIXzHF8bYJjsvisfP/kXNbIL/2Zz5ETuw&#10;1uyKnM7i2V3gjgLlpY3IyZBPTkc35Khnj7617J15z3/85o9XG28/tPUcY8KLtAtcAncUwMjHe8pX&#10;B/hqx/ACUpELYJMaVEAlDbgy1OTgE/WiNoLa0SfAxRv/8iQTb2CrHNGxNsnQVj8rs82kdpyUHASk&#10;41VXmevGTXdGoRzVNp7kKmt+kXlIdzpIm++ruY+Ub/QeL3nGJvIA0h23AOQic8blYR8jd6Sg3ANM&#10;xl4UwjgBOQcRPVwZMAKQAFlb4C3icKasjuEq8+qhL+eIrjjh5z//+dsrg865ASrn4sj0WTBfUo9E&#10;MCJo8+Rj/PoShbl9lucgyDvuUg784Q9/+BbFc1hgQJYNxFoAd8c7jm9E4ObDeqq3Idg4HMNwQgDi&#10;r8HMr3Ww1ta/NW4d9jgSmEnx47FuUuV02nWNVs5VPboC8dqd5W+KzP1V+fslYLx5dsP2lqe6wLtr&#10;ZHNQzg7ZGdv/9re/fVtHNmFjBqjqBBSBMtuTZweO7Gze+ANxfgOQ3clKXTt6Ud9dK/6TlON1RyrI&#10;0F7/8Ig/sClvhvELd5Ds80VAZjd/aBFbZISfETLA2gOv8gytSBI4BEjqXHOk+KSBmWMPTiHfcYl+&#10;8JARILquP7KUBYCVVV87AJVsoImU461dbSMytUd7fFNd7chJbuPUX0c52iandgivMiCsLfmuG2d8&#10;6Wa+lJOH1CmzwPE2X5XLt7b3IjB18WhHBn1675xhAajOy3ujBajLA3i8ZPVWCwMHvBwE+DniWENF&#10;HKSyABxl5JEy4zCXwNBHGcdzJi1vPnxhw4dxA1h1wJdOIisALFWHh0N5X93HvDr/9jaO83B3AjYL&#10;75z70S3RO8dxd9GZOcCwdtYLSNk0OFkbiL5sBMaujVcu3XGYS87f7brb5WyxtVt/bH3UoQIZoB5P&#10;fOgKwKs7y68IXxvIU9ug3YDu1dM7viseYzrH9RTqOC5Q3jTAXtJGigdZL/bUtcge+PJRd4o2ZXeh&#10;YYigAKizLevJ/pyj090Gy/99n8C6AmWBRqBMrk3gCtCL0CNHeFK+wlbIZbPepCKPbHcQ7PkFYUBk&#10;JxmdBpHxSFEGlYEZNGMMRHfBpLVbXnlpgLYgVhRem7Ns5e1mEHCq0696coGTeo4jtSjakRuYKgcA&#10;Jk1efX3L4yOb/q7JlXZNB4RPG9TYqg/wlTeedKSTfgEbXqCKT6o9vsaM38Jumf7wSpuf7n5aR0cI&#10;V+eS5gqv9cNPBh1Ex4zVuTnQRiILYO6oReQA0D3cA6YcQgTBUPExekDGeIEloGeAGXgPjfAV5SzI&#10;nwScRTwczutgPgCWg4iigak5dhxiXO4Y5Bk/EEfeHuBwzr29z+5Dnsgcr1ckRVnA2yuLNhDldHNL&#10;C6A5PwBh59IAPBAH4PEBff3bDPkQ+3IHYn7Nc2tYoCB/+l9rlE89ROt7SP4KIJN3lhvPXj+H3J1c&#10;lUfb59nvPXoqXxRYl7cOHa1I3Slal4A9UGeLgNX6sEdRODtnd944srmL1t1l8T/leKXuMGEHP2XP&#10;NnubgE2YTCDea4/64R/KpeyZXy2oI9fwjB4AXETuS3KOePpGq7wggZ63yBwwn5MccDcpDCQja3Kl&#10;jC9wDjiUS1Fl6gNDfaIFdXzqkLLkBoJAzsDSV5rcQDJwVFa/3QmQiwcvma4DeXJL1dU/efUPaLc+&#10;oK2/dMeD5E9gTZY00Izoizegr76ITLl01wfABPTpos2mS61za7qy1O+cuaaPcQNXIAwwnQkDacbJ&#10;wJE8IHYcQ16OkcFmnMBQNI+/yIbhk8sY1a8xP0QAnPPoh036wo8PENavSFm0Yo5OAvAirf/4H//j&#10;LW/u/F5HHw6vnK6A3QNQ7bxjDqg5n/bOVhGn6s2JNgvPBmwWfmJXKtI1PzZGKf3ZifluHaLWJ+pB&#10;Ymt6jy9Sd96FPcR/D7xt/FflaCP3c/M4aXnQjvmKn02Vjy/KPuUd9T3n2GaBu+cu8mwPvghc+IC1&#10;Y4uAl426K+tuip1o4+cr+vd8P55mw+YnX/ziF7/72c9+9hYY2NDNoYCZLIEOGxFRdw5epM6npMoF&#10;OmxYHVvhgzYSb4QJ4PwmEXtke3jMAXu6/WoiZ+a4RdUmLFLfZDSReOKNar9tlwIpZFIqv5IVKQdU&#10;RcCAS3ntDCwgLxomW7ry9UlGgKc+MA5wEZ7kWNR4A1L5NiRl+k83ZcnB0+agHLURkIPSU755y2Dx&#10;k6Gu+ZeuQ1iH+PRFFzK1CZRR+dq1lidVj2pLFh3NMYNk0KhzcxE+oBHxcCzldCGP4TJgjgLQi0LW&#10;WIvEgTPAC6hFG+WviNMhBuwhlD5FWpyEozm39OGsHEa0CNg5RWAuiu8YBQDL08WY/S2XTQGPuw0P&#10;l2wcflERUNuIRHsckK5kiryNCxAg8jiyaJytmD+OiTg9W2hd7oEh/TkrfhuGMm0Cs8C2dbuSga6O&#10;1wJwd1dn3RKZC65XdCV/ic57bPRUal6klT00zscoMN9rtsuWHH95oMin2IM5F3VbV3PlOYdjOr8l&#10;ZD5gpnEXjbM/r7s6nvFjWZ7psBXl5HSEo767hI5d+ALbA+Zsi4/Iq+cj7iLdcQqo4A1b9uU5GwOd&#10;nJ3r59V/gEaBdYbWwOWVZUx4AhNpwAQ8MrZtoy655bULTKtDygM78gGV1HV9LoBqu9GlsnjxpaO+&#10;pJVLAzuAGqiSs2CL1CW3Ou0D6YAUVR6g15fUYnDu5Gxf+g6k2yjkK8cjTV/jIbMNLRnNfdFTa4g4&#10;Bp51ENRakdGarHwGCZADdEDm6/wMb99sUUceowRuGSYQc8xCBsMljxOJNgC0aJcDAUZHYdZT/Qnk&#10;KDDnLI4rEGBzPsqoRckcx/ljfx9nbPQRQXmjQ7QluvavQiIcAOwjmvKxAfiGKX319Yu/+Iu3KLs3&#10;WrQDsGRyeOPVn82DbP2lv3fUfbwSad5tcgChtdk1or85NAfec3cLrYwjLxAtgOqLHbMlefLQYyCL&#10;nsLzGJifRIfAO7rie9P02PFQYI72LF30bfNlk7DC8Rp+xxuO4ay3c2lHG/pgpwUp1lebbNK62bh9&#10;axjo4rF+/HZtmA+weUDuSAaoswukX+Av5Tf0ETywa5uHuwM6uSMgmx27Y3z1H6CUl56LkPNzrjUU&#10;FHAhzn9GgfEg9YFTAAHogJZbHNd4UPxF8/KBOfnqAc1GxlKEhx7aBfrkSPVnsi0GAoBk7QZARuCI&#10;n5z0SYf4yHK+jTeA3n4bnzQ91eGt32QbT3OnDJ+2eCuXIoZRu+ZTH1IE6PG3ptaw67MMkdnakau9&#10;tGubDbnmjHEF6CJxRr1n58rJBHRAXH2gLs9pRBveT1ffw1JGD1Dd/vYQ0fm4tVgnWOI8wNVDWhG0&#10;deBsAFt7kQ2j57h0ANpF7Y5PRDz69I1RUThAFpF7xdDm0Pg8AAXI+nAn0PENcP7Wt751c0hvqnBI&#10;kRIS6fEZelojt90+xqYdhwcirYe5lvfswc8R2Pis/Te/+c1Xdz+A5yHAaj3RVf1J+Frnq/qnAL22&#10;9edOTf60rXiWTjlLy3dPh4feR0f7APSqPgKa7BGwmmN2yhfdsfEzOgBSbzaxTT6Aj12wXf5vY7fO&#10;bJUfAWTRNxtxlEeeOzgbvaM6r72aI23YZc+M2A/Z2rMNfiFQcTfgWQ1+OvuwQ+V80zdR6XV7z7yJ&#10;o0jRqc4asDog36K0QAsogZU0YDopwOs6meRogzKuKHAMSNUXnZ664DW4rUtHaTxut+3CFgJgBr5t&#10;LCgwB9id12tLlnHIa6OOPPkdPz7kGtVOXn/ax7djOIG0scg3P0j78qg5kY8v0K+uDXnXdQkffcwh&#10;+XRloOlrrAwYYANjDuDVREYI0JGInWE5x+s2kVEG2AwSiAMm/FIOxfi1xaMfOvz7f//vb79uB8D0&#10;b00Yt/GRA8wBOcNWDvy9724MAB2oiqaKnjkX8HdbalMRfX/605++OYc8cPfpVtj4RNvaRc4rRUfy&#10;6mwa+uQ78m7ROS4A6N17vtR8AHG2ZE5tCsCaLXoW4XdbnP1zaO3NhbsDfwRinlq31u5cz8qV8a3K&#10;HtsATv6THgJ17e/Vk5t910/25fqqTe/B36uPHttozBd6CMyBPXu20dILWPumsLVyN+L827paswIS&#10;QYs0+2NfAhwbvzXlb+abTbMttu7I5Utf+tLNZrSFE476yNAWD5/KT1zzG0ePjhKB+yc+8YnvfuUr&#10;X7nZOBn8Qf9sBL/+bmDO2FrQJnEns52WsbvGC3RMQIAhjwweL1LewiHtlGWEgYc2rpWr56yUDfyV&#10;yQcqyuSVaYeUmSTlUjKU4d8IXhspAC4C1ybe+FwH7sr10Th2LNqSow2+ZKlLr3Rprhpf/MqSlY7q&#10;OL3+K0uutLHTpfVB6nfOUevZ5tm6LilPLzJ2o9Wf9aYH4GGA+yuKohRfhCnC8RV/ka9oQ9QKpKWM&#10;F3EAhsoQyWGICIhxLoAoMuZcQBmJXtxKelXLrS9Axs9hrZP+gKx15Uzauk0FsEAdOAbMQNQGwJ6V&#10;cwplfTiLa8BtMw/IyX/58uVtY3DLK/o2Z5yd0+nHGwfGAIRFYaJwjmrO8LEvQGRMjnS0M8/6dLvt&#10;7oEdfP3rX7+NF5Bbnz3qsJb50AZd1Slv3Z9Kj/E/FglfET3SBT1kf0vxn2WPAfjSuflFbAOIs0kb&#10;JztynGWu2aMPOxeQIGvWmTbABupd8wXBgWcqdPOgnL25i2NT2rJ3AYdIWx3/YgP5whKZZPMjUXwR&#10;O/tRL2Ahd9vQmb1p9+oboCZrQeGkXQjXy1sdKg+gA5+izUBBm+RUVvvASLrU5sHQi5pNun7UB3bI&#10;ZC2AK8MjJduEqidDGgAjsns1UD6gJku+CB25jtQrI4tMTp7u9Wt8xtxYT4pXf8bjmsxAdueljaGy&#10;XQPU2uw6tdYRw/bgUp1+m8OV3XiqMyeMlIF5og+8/YIiAkiibWd5HEGUxSA5gOgB6DNSho3IAcJ+&#10;npYjcAgG6ziDbh2XRMCy80F3A1IPgQJpAC11dAIknam7liLnns4fHYn4uzpn25zZ7aqv9NtERMjO&#10;8QE1QFauLeDVF9nA3DEIHvanD5sHmTYHumpjo+tYChD46Vt5XywCjpwRv/EChu985zu36B0YkGF+&#10;AqUizXMNl1rnq4i9h6WPlT2FngqqycdPnyu9TlLP/h7juyLzYx2ANfu54rHBA0D+Yu6tHZv2QNFG&#10;LDIXaIiGk8WGe0DP/73Fwi+Qu0f246ebfYuYjVo/688HCmKAMPsE7OwMxiwgA3K2IX+WVyYIksen&#10;PL7o1TELp9+JVGbA0njUocoi19owbOS6sqVASN7CAoeAMZA9QXDBzOQF5K7jabNAeIEhHlFtvOTj&#10;BUrJxCePAuPkoPRuLMrwkEkP+pCJ5NVJA+Pq2giULyCjq80IX3KSi0ddG1867eaI8C34L6+0PAfr&#10;Oifb+uaUfvqVkllkzqACKW9siCaANTAH7OoAteh5wZxxA3ROwvnUmx/A7dwawPo2GzmOPmwknGpB&#10;fYlDchDv9PpvRNfa2BQYONkcdonDAnH6icCNGaACapuEqE1E7uxadK6fzubbYKQ2K5uGzYSDSjmc&#10;cYiknX/b7HaTE6lzfufgzu+BTuf49PYxhv6AWFt3Lc0Xund00Pq1gV/xaH8P6J5LTwV1lG5sC9Hx&#10;iu+DJGN3hPYDP/ADt2cjNmQbN+C1wfM1IN4818bcWwMRMKAmQyBhHYB0wR+bA9jkwJ7AGPEBdp8P&#10;8KHqThAnjx1JlW/dXrO9/vQFVrznmAVx7CY+ajLk11Cq146zS7cOGATe8tVvO0ChDgUg2lSG8CEK&#10;N3GAZUGcnABZPtAOJNNvI1j1gWW8ypOH9LEpPguVDtpwQgAfyG9+o3YgS0Z9AFtyXQfq6ukU387T&#10;jqVr7fHsGuFHzX3UvC8vOp3/5EPaG4do4wRzP/0KAAGXSB9wqaNjUbTbRYCfMTLsQEoKtBio88qO&#10;R4Ap8AOiRerRgjmnFDU75ybDUYgjERG0TURfHIjTAnN9+HBcoPpTP/VTNwCmr2Mafx3nNTMATq71&#10;zZlyIo4LwI0JcHe3snPSfOjDMwbrYeyiN5sW/fo4kvExd8ZMpk0NoHN4m555imxwuz5oQeg59BRQ&#10;3mOep9KV3GzrysbcrVzdLTymHznLcyUbsRu25eG8dbTenmkYGz8FuGyCzeIzz9bfXaQ2/O3dd9+9&#10;ASjQ5s8+nusA9f22Znl+wfbZN1vUh/XMDyL2I83GUEcq5G2dQMObZLCwZz4CqldgvhMgvXL+SFmg&#10;GM9SkR6KD1BVVnSKN57abh+BFp54Xdf+LAf2C+j4pNUVsQJLDhq4khW5Vo+/PiqvfcBc5Ktevv6T&#10;GT8edAI/vtoH1PL1h3ZzxbsbnfrGqL35irc5bG213Tutk06HOXnlzQtDYnid0wVgCICJPLzVAsiA&#10;vuja0QFA9fBIfZEKJ8lpgJBrxgoszROwFkUDWOMTRZtjEVGADhhF2YE7ub6h58gD4GkDwANyxzmA&#10;u4+HX8AfeANo0Tnn9IDKhuBsHJCKwm0qyJhsLh5wGgvdADjgBkj4Abhr4/Vg0ziMizz92+h9/st/&#10;+S+3tyF8gLh1sEFr7xU0spsvoGC+FrB33R4C84ei8XPtk5G8NxXJL7Gn7BIVUJ66PEbPOSoyloIH&#10;c2rjNP/sid05TrF27BCom2vBgtS6AVV1/uzEOTsbsSHjVYdPHg+bt/Y2e2snoAHoHbssnSDOx70G&#10;a9Pww3BAPbAH4HxTH14F5lMwxzy8OjOPTGYTveVN/L3yXZAAXLpAVdvaXIGL8iLKgAsPWgALsNGC&#10;snKD4/QL5oEwil8eqNqVA3cy9K2ejCJ314F8QI63yBolj6M25nSgkzo82tVP41q9tI2vseNt3PHV&#10;XpoeO5fVkdMGe0bhD1F9t6706s4D0AXqHKOI1INQTgHIXOPnRCIbBsj4ipYZeIbOwTgaHvIYsD5E&#10;0cDEw0r9O/Yw9j16kceT8wFtjgR43UaLggE82V4LE3HT20bgLquzdmem9PXHA6J1eisHonj1tXcF&#10;8vpwtu7W3Tj4j/mScl6vjQXkfcHINwR9/POQjw0AkHv46dzVLb/1oqO5dMcBJNr0zK31eS7IantV&#10;voRn6YrnHmUvazflT957OPNBUkDumCSwZhOAWmqdgaWvzJt7864N0ibgtPYdgwgEvDZovditZzoF&#10;LP64BMiTJbAB5OzNH6R4aMom2LlAw5EfHfiFjUAf8E/wxL7Zmf7cDQo6itr5Ajl+q/9PgfkVNelL&#10;OXggsbyVISCzwIMC+/hbdGWAh9MuSEbkIDx71BDougZ0ruMDfhYAWEs5a7zVB8DxBe54Vua99oG8&#10;dr0lo83qKV+6Y9qxNz+Rsja0xtFmQlZ8zWMy9vok5RxJVNmaLalvk412rhsvw9rjFkbo4aFIRMTD&#10;8Ds7J8Ota8aqzJsbjJ4Mt6Q2hiJPDocX0DNYxkpfUbN+lTHyE1ilHJNziGo5o3Jrxvi1EanbTAJn&#10;PPiVka1enQdayPk2AKaLh6DGoV5q4xA9OeYBxm6pO3LysJMtAALO511169jHtY958o1T5+1AmrMr&#10;Mw+Bj36kSN/KT6AVXZ5l5xsoj4H/CeA20q1/XVpb6vrkYZNn2UnuVq7Kn0PG17xKI/MNRAEvcHZn&#10;yQbNfTzasFf2AlzdrXkIzo68lw64gX59kKUN+/HxzITtwgdppB7eeB7lIxq32Qje9CFAcrfI79iH&#10;Nnj5xW//9m/f7hTwvnoAek7wTm71QJpBSisLjOI7gYAcD5e0KZpdYEELaCsbfwAmHxiiAEbqWn1y&#10;XasLZIGQ6wXEM48CdRMm1SaZ1e+mgCyM62Qg7eqTXsp27I01vaXdjVSHbGjJqSwZUqTOHDRnqPlE&#10;u4banXdD95wofpRu+ksf88Z4GXcEpAGZYxYRpbc5XONzG8hAgTngDsDdOgJaQM1AOVWAIuVQ8ZDh&#10;dTJzBiABtaibwwE5/Tiy4JQBbufp3isH9M6mXcu7RRZZcSbj8TFODioacmZtrJxXVE0uvbW1CZAJ&#10;IDkb3QGyOTJ3nNB46W2j4AM+fQGJo9PVJkDvjQLNAVAIvIHFgmxzs9dL+r4qv0dkIX0b9xXPc8j4&#10;l54C1G+C2L31k17VLzXmpQB7qc1TvmCkYxH4Is2OBSf4rJ/Nn01bO3d8AhV58rx3jtgAP2En6vyY&#10;1ic/+cmb3dLH3PGrNgObs374lM1G9K9/oI5eBIIaXh17LKnD24SV1kZ6r73yNoP4UH0vT2XVb5Su&#10;fQC+sor2OV8RZMCKv7bKAnEpcC7SVWeBlG20nqz4utuIarO8QB6Ro52y5jo9ldGj8uYyXY0jPfHq&#10;V3n1zUtzcG++8cS3PEv3ZKD0QvQwVmOz6XlAB4wYFTBnZECckYrQOzsnD4iKOhmhIwVtUFGz82sG&#10;zpDxSzkHMMSnLwDuPJFOwF0/QJTDuPXlCM49OUfOA+yBOoBEgBOQcxLHMG5/a+sded/a81sc+hKp&#10;A3P8HFlbZFPQRh/aA2XHSt5gYQ8c1HEOXo7tQwZZHriZMzzGWFQNNGwUyuWXdl0ArnmhX3P1HNKm&#10;uQ2szrrklj6V2MhT7O051B3CYw9hF4uuyFiyi8ZoLs/xN+fy1kYeQFsXtsWv+sVOa2DdA3p2KlJW&#10;zq/ZM/t15MbugS6fsLn7qYZPfepTN3l8g17uZqXuCmGHwAJ5gM5P2DF/YnPsygbiCJNut99maSDy&#10;D02GBQIO9/iUqd9Ices2v8DVwiNRYIC55fUNGA0SkKDATrn6COigrgN4/NovOOpP+wDZ7bFIC8AE&#10;pEX5AXn8QA3o41FuAcmkrzbqtVPfBpHu2qtLd21sSvLJqbw0ct0mtRvgXuOhA71cR2v03Yo3z61R&#10;VHmb5epDtnNtBgvIGTVjZGCMF5hLf+iHfujWBlgCX4bIsKVtBCJtZ9fyzp5zJmlvH3AE/TJ2Bq4v&#10;Z+GulVsvAC9a5kzKI317VxgIA39UpM2RpCIp4O02t/ffndUD/Y5igG2bAnlS76J7m8A82AzMt/Xl&#10;rHT0cabOFrrzCCTo2Vg5pD6K1mwEPZCzIeGxJtIiQP3THygrXx7URnEVrddv17VZWv54zuOae7zI&#10;urPHe/b1Z0HG3SaGmiNkPXajRHisgXUBoOzeJqDsq1/96i0y14adCVYc18ExD0jd+cESfgDs2YC+&#10;fRyRmEvYwO78tSE75UveX/fTD57HOMIhmw+Qow+2y1b4UfTqt1mQPKe9mgAU3/JKN3Jbeah2AeAC&#10;faATqeOUyQ3YA85u8QEswktOvFL1G5nXBgHIQHf7kY8Hv74sCIeMPxBH9AHCXcvTp0heP/FpXx9t&#10;DPIofbS3yIwE746ntvgC5vSlU3O5m2OblHz1kbKr2151m29uaue6fDx0ojeQZYAButtAIMb4nXMC&#10;OnPDaQB1xgfMu2VFIg+yRLDKAVrOVEQfqHMmf9YM1G0oykTuwFzdAjniQIizuCsA5gGzs3DA2QNK&#10;jiUllyOJsAN0t8t4+xIRWa6dnWvvyMVbBtr6cS4blP49T0ivE0AAAdDmnMDCvHWUYw7Ua7PgosxY&#10;Km/t4qlMeu+s/JRZvki46/i7Tndlp+zTttjQ6efZlfrzXP/9EJ3ujVV5OkvNnzm2Ibah7pqUVw60&#10;4QGb7hVSOCFoUUcGedYKYGfbUnYsz+7ZjuCFT7Dx7CxiG+QKgtwxsjsfz1JsGOyCjDYGtsLn9KGv&#10;Rx+AevBkgSzARnQ5dtcRPmACjKpfYKjtbgBLLfZGl4AL8HUdJfc0lpWlrQkK3OgFhLZMqizewFkZ&#10;co1HfeXyKOCUB7bJJEeZPP3qYwG5TWFBP33a2PDbXGqjvrHpuzZtfFJ88o0RFelru+uFlMd7D+it&#10;11mmjbsYhhaYL6j3MJTxeSCojYiCcTNGAM0gA3MEMD1c6mEnPo6yfSNOJmLXtyf8wFx077VBffdR&#10;DsQDdSTK7ezbuXeRtjIgD5SlwNWDVG8oAG7ATD86FZVLga4HujYtD6ro4dgFv488x6fbOQ6AAQyA&#10;OX0AArlAguMWqesj0IiMQxoAmZMrYCKP/vJn34iMQO3kIWvlbh1aTHiM8GVrbFbZU8BcOz70lH72&#10;KMbGXt64mpOdm66NrSOXUnZj7vmZTfsLX/jC7azbeiq3VtaNHbpmFx15WD+2fkbRbMt8C3jYqSMX&#10;r9YWlPBTd5jqfRyvsBuBJV5ydqMQ9UvJuvwPUA69ZfIWzQKcILztTqrd8u91MgFPRwbIYgO4AMxk&#10;yi8p3w3DdeWu9U9WQKou8HMNRAFlAOsaj9QEIdGkoxGAJR+wAvRS/EXi6Mzrjz7S5Aes8ZQPUPEm&#10;h35Iebq2CdBt5WmHbHJ2dfPj+lyXyPxr12bSXdM6hOtzDZe0B7oAvG+CFp0DMFEFQFfuGILMIlDR&#10;irSjliWAKHKR5zCcLp0iZZwFj7/sAtyIc4panS0Cb0CEFtA5UJG6c0hACpgBOvDGwymdxfv9GJ9f&#10;/dVfvTkiQBdZcXDttOHE6EMf+tDtjRa3x3g8sPVOsjLzZKPimNbR/BkH4FigBr4nIMgrQ4C5vP61&#10;NxfGQ4725ARWAfHVHNZ/vGQgZdvOnF61vUdhSGNcuip7Km3kfS8Kf4yuxtP4jdcmyS7MIRxwB+jD&#10;Jvg8m7UeqE22dVGm3h0ru+QL1lBAA4CVsVHPlZT7+FkM7cn22qrzdPbP9mDP1772tdudHQxy90oO&#10;3+rOll/p80mvJl7RRnAW56GILpBBRdEnX/UBN2NHwAIBT+ClrvoADAhVXll9ZzhSdckHgiacY3WG&#10;ng7yHE+9PF79aVf7yqWuAaLJ1o4BaEsuvfEA3JVVPgCvPB3aeJD62u+GlE7xoe5WoocimtamaB61&#10;ASSntDsFeUQX/dOf7sbMuIrKgTkAd+TAkAG3KIO+AAiPSEZEwyAZ+VIPRf2WimsOk97AhiMwYJF5&#10;/CJhxu98WHQViOe4G3lxHu9z08WDTI7IgZE3ZPShrXbG4aHrT/7kT97mEph3ayzvLkIUTZaNgYMD&#10;eLL0LWoXzXXXwvk4K/swl/oAJMCDfoE6Mm5g3p2MDUNf8h3DaNPcoGRI9R9QLcUrjw8ZM53Pdis7&#10;KupdH3sT1Dv0b4IeAvuzbuchMhc2RmuwG6t5D8jNf3OG2DMs9C65B6E2BtjARt1BSvkKe81G3Z3o&#10;Q51nQN4Z930KNsJfvLraF5Q8x8GnH0EOW5Dq+7XBfKldWF4anWB6Uu3lGTWwWJBwHYgFNkWhAap8&#10;spJTlO/6ng7qo2QHauRyNMAgBVb6Q4FXUbkyMqTKtJUP9JMT8CYf2FdOTncBydMer/HqUxtGIa++&#10;ceAnw6aBV10b5o4XBcxbdjU/gTz+6paUqUfmmv6i615PDNBF6kXnnMCZozoyADHwV1/Eghg56poO&#10;zq05AIPVluNxJJuASJdDMHL6mMfAvChcPWeRksGRpcBLdM0hpIBSdA7YyVdGTw+x3CVYL6CqzJ2A&#10;MpF3Z5+OZtwKc25t3VIDAzo4A/XVceveHJkvwQS9m9tAhQw62yC6dQ9U6JsTu8YDvJORnPOaXPMi&#10;X33lW3a2QQ8B49pNZfhPeSc9JPMksp7DH10FmSel60nGbe1K22CLwM0/OzH/1ke5wAUOsDVArp1I&#10;nK1ae88j+hNxfQv+BCQFNHgdt/Bnc8pnbP5/8id/crNXAI+X7wgy8h02+Gwwz5GlV/UongXVBZgA&#10;JIoXMAEracAaqOPb60BMqm77BgB4AsRAqb5Kq6+9siLsQDwgRYF4gI1XGZLXfuXuGAJj7eTbDFB9&#10;1R5pVx+1CaxR84kPqdePssbTfCD8+Lpenj23rI6cE8yrWx460Z8RLpgjgM7g3FIWnQN4unKCzv2K&#10;rjPmBXNkHv2qnX7aAICqdoybs/maPh0BOecUWdJR3txyoq7VOdsGjpwt8O3BKxBG9APSnhv5DQx8&#10;ATc9bSR+idEdhDLALlLnxEDdbTI52omkRPf6AOpAnJN6aMuO6dY8AxKOG5CSByyAOjnSAMQYEB5A&#10;U0QtTR4yfuuQ/EC9evnInOi/63giZ7j3zrqfAp7oMWBeOY79mp+dp+fQvs1zNaYl9W38yFxJzW9r&#10;sXMPxLu2LgKXghV2D/jVs3/2dQYs7gyV5w9r+4iNwyQg71pgw/4cz7AvOvHFV2C+DwvukYnsNtz1&#10;TtC5iHjxIfmivTMSXB4pcACGlS8Bo/qXArkAbvsAQvGjNopAVh0Cfsprr46T2UGVuwY8rk1m4Mv5&#10;lMtXpwwFvvrUnn6u24TqXxlAlzb25U9H/dRfmyM6N4ptE3DjIfuK8Eitg8i5tdR+N+Grsqj51n+R&#10;OWKQgTlQ671z/QBiPOSKLk/jZeQArzxwlDJeQGq8gFO0zrh7HZGz+do8ua47d9QuAr74AQkw57Ci&#10;K7/L4hxfX8hG4Zaao+jL8Y36b3zjG7ffVeGY5AfskecUvqatvXH/5m/+5k0eWY5ulEm9ysjxzVkR&#10;uo2K7kA3EDUmkX3Rd7f1QKVIMcAJfMmIkvPUMvNSvk2B7AU2Zdv2gyAbxRUeXT1Afi7R39wZy9WG&#10;1/gDcDxS61UULm/ubdLNizKgKq/Omll3YM7G/au/KDyQD+jZStfqirQd0/Bf372AM/yzlJ4CArbF&#10;Bh3fWKPXiswDiau6BXXXV9FdIACAKBioBRaAKOBdUo8CMiASmG80Hp/rwFE+vatH6oClFNHFLU5R&#10;N+e3E7rFDjTre4Ffv8oC3vqujXLyUAC85/V4tUH0omegHC2YN6eNhwz1ritLFlLnus00Soa5wddG&#10;iK81cx341+bs21hEygH6RufOz/tWqIehyunC+AHcAnoRiy/fZNiAWHRsLarvNUQbqTQg8laACIhx&#10;qwPotZECdGsJGNTTn1P5NibHwM8JvYIm7+ETe+BUHNVvtjgP55xAIRB3zGNOXOvDb6wAa+fpNifR&#10;G8C1mdFRNGaumyspO2Mb5BiL/gIXtABeWWuxPEX18S6P+ngDquTFt/zqtg26F1VnHyLpez8XEWU7&#10;2fTWPTW6R2c/j+n4EGlnzvauRRqwJxu53rsnYG6Ni9IFCcDZ3Zc1Z1PK8MkD9myS/5gD9sDmgDS8&#10;gEXqC0TMmec8jvPYTJuKD1y5gfm9yWtxToDWMVpgaFG6RisLBRQIPwWAGaUDHqAY4MV7RtQI+AW6&#10;AXFAXv/akKNOef0rB8IBaQCML6All1506VqKtFOO2ggWzFcvfSH6Nl71gTue+l15tUM7fvOmvvne&#10;MUmNW1qb1kF6Ann81e9aRcp3bfW9G49+KjMuxhuQRwDd+9dAVtQF2PGJMHpli2EzZBE3A7YBdFta&#10;nS/wSDNwgO7LPSJ0eY4NoBg4m1UmkqEXfu3w+i1rG8BG9aIukf3P/dzP3cDeUYaHmVJHMN4rdydB&#10;h1//9V+/nZlzcuAtcvdw1FsPNgSOp9wRjP4AOgfm/IGtIxfjtu7NE0C3ASgz9wHHRswdp8gHxmeE&#10;GdDEF680uffa1t5mWJtt+xCxD/a4tiR/dZ2Nrg0+Ro+BPB2Xrngeoqt2lTUH5gaZW1S+OycA627K&#10;UQu7Z7vsRaCTnRcYuWP1UoDvI7BDv2tvQxfVwxJ+x27ZvGu2ww7hkp+F+Omf/ulbXZvCq8i8STZh&#10;5XP+rT/JYgSYAQqS31v5s13RNQIEAYI0UHRN1m4C+A2ytvgNTptk0zv+CN8CP6q9vkRp5NRneklr&#10;j08/tZdfcA7wgXJ9rQ70VtcmgfDXV3mpzUY9GWQ1H/Fuf9JkqdPm6u7pCsxzvtZ9+V03l90l7Hii&#10;1pIegGwj88DcbaEI2BcmADsj1AeAdIvJIEWwjFJeVCOS1941cASMImoGHj85ImPArQ6gq+NMNgPy&#10;bBoA0fEGhwTCHANxRI6KX0TkW3c2CA8s3QL33jk9yXI8I+82+OMf//hNhv73yMWG5Bt81sE1HQG6&#10;h6t0El1xSpuHuTFvzRmnt5bmddciugKbK0COAqA2ktrfa6c8HtTRw/IgZeRe1UWLH5FrxF7ghnEu&#10;z+tE1BFdAt30ekg/pL5xoO2/usi1OQTYqDJ9sqNeCUUidGvNjt192qSN1cNPAYx19kyFzbEP9uMP&#10;VgQEwN3X+dk7W0b82nx624WNqiOTLCT6f883QCMDkXJgBrmR4fJ3rQ5tBIcCYXK2HC2YozaE5AV4&#10;ygMsZYGua3z4iw7JTXekLuBXTx7wJSM5ZKsDjurJVRYpD6wri2fryKg8vfTt2hiUucaXPhH98aUP&#10;OcqbC/nmpw1yx6i8to23/vBknEvKO1qRP8G8sm2DN1tAG1nRS/8iCxHIgjnqvXNgLjIHXmSKZhi9&#10;ekbbOTUwBaTmouhEP34zZY08ArQA3WYimudsOaNIh8HjM4+cDVA7a+ScolAkCgfCjkHowNECaFTE&#10;LRLH6+vX5Dg/9+qYqN0rZfTFB+TxIg9HlTlndRsOXEX++hf5c1RzgsyhuTTeq3V4DpkDfS3wyHd0&#10;YNzmQz7Ct3cDVwCrfI8jrij9r8Zhw8zm0LZ7k9QYVs9zPGd9ZeaCHV09q6jNFTWPAgS2KOjwii6b&#10;fuedd262Qy6/+OM//uPbv0pZf/7E3tkpOxDMsC/AD8z5jTY+dMDHbwQX9Hvh7AaIFcmdlONy2qI+&#10;5QZsQeQXFKRAZOXtDl0ZCuzlpUuMGelbGqgHWq4DE4SvTYOOAVmk3jgD4CLq3TDIDvDdagN8/JWJ&#10;lpUXNVenrXy66cuiuKZL8xdoq3OdbnvngZ9e2uqfY1sj/dJBP9qYS/zGTL61keqDjOYm49SmjcCZ&#10;Zv1FzV38rVl9lTevjem0GXXmA+gxOl+2CcyRKBSgu710rT/RjIgd2IpgROk2A8bMWDPu5sNbK45H&#10;lEUBuV8jZJOOcE5QMgZl5Dq7/PKXv3wDVw4D4IAaR9X/Rz/60VukxBHpEjD/23/7b2/yXVsjTvmt&#10;b33r1p8vGvkYn01AREaG30/3gFW+4xaA7rjEuXnHOzY0zx0W0M2zeW1NGgNdpQEysBYJutUvOlxg&#10;CcxXxgJxPACmh3rxovhQ83kF8NFzQPo5G9X2+brt7tFVRL9kTpC5RfK7EcZnHtkX27G+gJiNOl4U&#10;nAB0duPnH6yzVw7jB8jWj03yB/5Ovmie/flRLn+6wtfxChAECtqynxfAIefM2Q2mxbiinYTKOCYA&#10;IYdTu94296J0eW06w06XANQ1ArjKUZtK/Zx94Ym/fuWTrQ44cEjgunLqS/kCNlDBD1g5GnBVjpTT&#10;VZvAWlrb+lXuOvmu5dU3d8o5tX6AF9nkqGscO155Y+w6MMe3m+iuFUdovJVFu7bbJiI/nc3b1tFD&#10;uflZEA/IEcDuG6H4nGkzZgbOIIGnB4zmgBOIcjtGwcuBOGdHLZHIvSMYxg2YGkOOBkBtHMAfiIrC&#10;ATO9ADmilzIbgxQAcyyptfHNTn9eAaBFTc7fv/jFL97yIjHlzj5d0wNQa0OWa7+2Rxan5fhSXyqy&#10;SYi8OD8nx2t+bFzs3fw2nkCcvtIdJzA+ASaKp7raRcpP4N+2zyFrdZZdAXBvqNzbAK7koCvek9p4&#10;5I3poTsJ5eqtwVUde9qNsvIi9eRLrQGbBsrsjX3a5L0NxX+cofNpwG4TFvyw++XXH1vxe/r92Js5&#10;8oUicvgQPkctAgd3ny8YDCPNsTciK+JGRX7VIeUcWjknBpCIvBw+uYFqqUHhC5zkt7229SnfpoOX&#10;XrVL1nmdbDKSGzACVNdF3ngbR4CrHL9NBrDgV150rkx7pKz+mgdp+erQzpe+pNVVrm9ybRDSZKTb&#10;tsGL5I29eXdd1G4+mpsF/i2TVn7SOho613Jthi4MDCABwQVy5LaQ0YpU/F6L4wkGzRg5gMgYmJtT&#10;oCvKZezAzvGK8YjOrY36wFxelIIHWHIezpYjilr1AcRtKGRyAsDsQZJ2HAkPfQDyf//v//3mRPsb&#10;6PRTJrICRMbiQafIGyh79TBdbTC+wYpXG0dI+nTb7YhFfzYYxyxSkZYy8wrUzZ15ZGvWXzkQ6aik&#10;CP0EniXAYkxS1/il8T8WteIFUld175eymasylF2xseV5HWo+drz7sxWPUfO9cyfPxh3X8TVrDm/4&#10;LfstKmfXjlfc2bGDiD2YWzx8Q2qNBQV+A0Yde9LWg1K66wP+eJYBS4rK2fULjgcgriaQ4wScQEJa&#10;HUFShAeALODXXkpB+UC36BwFONue4Zav/8Bs66pPjlTfytMXNblF0PKBsOtAnuzS2gauAFVqrtLD&#10;NTkmV/1uBFJl9emavMA8Igdf7fDXjhOLSK2RPJ7AegHamHfOUfOiv+Ys/uZ826LAues1ZsClLJl0&#10;ICc+qXJ6AzFA5JiFkW507kEo40PqzRmgEZm7dQSYomOGDfQ6LzcPzqbNNTAzJuX4IrwePpLJyTig&#10;qEm/jB7AA03lAM6ciqw4Vh9HQDYY4EweEKefh5YiMw7oTRZtRN/OK8nzfrnfQXfNef/Df/gPtzUg&#10;x0NT/OqQNxHoRxeybV5+8Es7kbi8DcHdmU1Kar6v1uUeBV6IfpHxIPmrdicteD2X6Mqmnqpz/CLR&#10;rs+2rp8Dwvfo3peeTiq6bx67g5O3fmzInReQFWR4K8WbSuzBkUjj950DaymY8Vs97FJAwa/YCn/0&#10;tX2vvrZWfMSdEp9j33yIDN91IF/AISjg23hfBCRA4nRupCxAjQLlFI0CA/yMD4/ryl0Hjhyu+pVP&#10;MTxtFrWtvXb0laIrUMEbuNcfkMGfLOWugUIAKR/Ay+tPuuCs3gIq0wZvYI5HP20krts40tX4yKx/&#10;/GRtP+mDyHb3FJjrp7WKzvmXtynL0wN/bXaO2lhqs0Z8kvp0byNRlixjoefVq4nRgrnoWNTJ+HvA&#10;BNgYOaBbkGbACLiKvrVx+80Z4jE/eETyrkXMZOnXO+I2A4AOTAG5zQMYi5TxkyUiAroibB9OY944&#10;VE5Mb5E/PpsNGfKie3K++c1v3vowJyIqDm4T4nz4jM0ttffa6UC2TUaf3nDRBz3Nsfmhvzm19vlE&#10;a9I5764TUgZo3JEERFc8iIyzbGnbPETnEYo12uunUja1dFXPvrf8gyTzYF3O+XBtbdTZtH/3d3/3&#10;9haKY0G/VQ6DrK31tkmL7H0936aNfIkONgBlD85hhbXHL4BjT2xaAGFDd1cIb9zp8QM//Obz+c9/&#10;/uY7LxjNTtw6add4AhsAszyMXTlQCNzVL1B0XdtI/QnEKFDqLmHrarsbgOvqtBHV1EYZHnoaA9CR&#10;p4vyypKF0h1Pkbu8dpyq8aIAThngBSrJC3zT2TySo75+pZVpg49MbZVLyWQM9YunDTMHb36ieOJH&#10;8toor2z5S1sT+dZiN1V15lee3mSmM6MLhK4IoDtK6MtD5AA1DwY7e3TNoBnzPWLkwNT6uGbwyqrv&#10;HBGocxB92USALwdTrw91UXI5JyD0cUxinJyFMyoHlDYNZ55tPJyRg/7v//2/b5E1hzYXAf9Sb8n0&#10;oBSIk+muRKRlo+o3OehtPskyv9au+UcLMPKIns1lZfGgjmmuNoN7G8RJV3KXvLXUeTh9wwblJ+9J&#10;+NjquXk9Rq+7gVyd5UcbmV/NjSCE7Tsqcwfmrov/iMDZMZtgZ+wzcBeJA2APSN0Fsj1BAluy1mxA&#10;mfWXwhC2nm2zKXboLRj2wV5h1J96z9zknZNYOYoPraO7PmWh2pzlW2bhTEh9LNjc0wUwBsqovHL1&#10;8QXiyjOQwEe5VDmKF0AljwMBDPXkSeunPBnS5SFDW2ljq35JuzbJ5oVsbevbQtko5PE1P42xdvLG&#10;p594Gqd2SN7Y8DRXp4yrDfaM9KX1tXnjtfGILBhiAO7PbB2f/MiP/MgNVHvNimzRqXKOA8QA577V&#10;EtCexKilePDa9PplOmXeMNEHWfoE7ICWvIB85VXuDqPjM6DrwwkdT3AcRMcAGI/oyvx4YOVIBpg7&#10;BlLXQ1ARuuvIRiF1Jk8OhzcmUbo8kDGOAN2cspXWK59YwHENqM1pZa6dvy4QKTMGoPDYmfi2Q9ra&#10;LMxDddvP8mY/WxbR+6r8KfQQAD+Fntve+Iy5c3NjtWaCA2fjNubGz6+sFfvL7gAzuwLMompBA3sD&#10;+myOjQL0rrNPVJSOts4Gv/Z7+9u4AI6RLDBvqj6wW17pGUEDgyKIpSZmSXmAEJG/IJvxBijkS9EC&#10;G6ocT22RCV7wUgd4kP52A1nCZ8ycCK98crVTDnSVA1sgoMy1/vBKXeOzmMC58ZGhDlmHHQMKjMns&#10;SEYbbVGbTuNHO7f1HT/aeWiezvVqTZfi1Z9+z/lsDtWbC0cXgRFAZ6jet2XcfXkIAIvgnFUDPRE7&#10;ZylyFsWfxy4n4SObgVfGcaRufzkOZxL9O9LpmAVAt2kgm41rcorQAbaPb4bS80d/9EdvdTYNZ+jk&#10;AHIALnLzhQ58+gXIHNGDTbzedFlAxyMFCAvmwF3f9DDP5g8ZAwdmB2zRXK8vRWfkjeSXp/Jo604e&#10;suJ5iH/pMaB+v2D8vSZA7hiO7Yq2e42wOyA2xd78rMOP//iP337X3kbJVvhs687OtNVG6kjOuorG&#10;rTFbZ/PK9dWxHGKbrvmGfA9YkX5ukTlHDTQACiPhmJySw0qjgOoE0QX0qLpAf/miyqUnFQHKF/m1&#10;2UTnhoLqO32NoboACSVT++o5ibOrAFAdOYF+G18AK01P5Fp98wa8yeOA8SpH8spQ7aPdXMjCY422&#10;7cm31IZnTJUtv/LWyfW99az9pifpi05kuNZP5+eBeYDemTnQBqY/+IM/eAMwv/dtjsigU2AuWmHY&#10;eANrhuv8XOqagXcOyciVuS3tdUb6iJQZP9DkZIBdO0BKn5xmNwSRtehV3z7GoAxAA17f4KOH83B9&#10;c+J//s//+av3ygG+NubGR8TdF5KQjb/XI43RxvDP/tk/u+UBhU1gfwc9B3bnIzCwHq3hFQEMEbp0&#10;y4FxQK/OfEi7rh2geip4o32oqM0C+nPB+0085Izezx2Acdjk+Z9N1lr5+O0gtsp2mh/zKBqHC15t&#10;Vc5P2Yz/lfXgnD0DcXd51lgbxH4EGtLsPdBGdGCjlcuzCXYqaELv+aEtjli6zswZAhDEiJDBqMvJ&#10;t81G+Gcf+Ns04l/wiYdsQFYf0fLW55XedAaAW5/cgHz10FZeOyDMYYB4EXkA7VqdRROBIvXxReo5&#10;LDDvmKTy2rdJ0EWdfBvG1lVOv8ZgLdKldWns1kYb5UCyDUo5vp0n1+bJ+LZu1yy+5j5qM91Ntr7p&#10;1a1ggCSCZpDAXATiJ3GV+ycVQKU/xg5YA1UO4uc+GbFrAGpMfXWfPKB8RufdHbg1FuniV88BRVmc&#10;BgXmnMYGtDKsn/NQPD509MaM2+o/+qM/un31moO7dfYamQdgbrVFYsAYn7X3VW31+ALz6mwG8hzc&#10;nYD+EL05tzls/iJ60s16mDOvqrVeETAJpFERO/0AdWCyPOVPWSfFf/ar7ATx7OIE6BNk8dzDjaXk&#10;neVP3TDu8dmMnLsbAxsE3vI2dOvVb//0BbHsUVQuUAHa1sxa27TZKR4RNhDHyx5fvnx542+updYB&#10;mAsyrDlic2ySDDYesPMbfOxAUCFoIfsFgGhyHtoN41laQIiW/177e0AgH0h1KwkUlG/7QBXJK6uf&#10;1SlZgZRrcgE1YJNyeP2oRwGReuXaBK5FxtUlI8AGXuqlXccjr2/94Qfk6sjUR+3oKx9Io+ZBnfbI&#10;dWNKjmvOnbzmsQeodKKLuuYQf/MV0Def0itgb93k91p7fSfHvNHfa1sidIDcw08GLkUMt6/4cxiO&#10;hK/by4yXITPaomGO4RrAitI5Gn307Ym/W17jZuwADHiYd+fmnAugk4sC9KLzBXTy3AabSzJE0yJ/&#10;0SsZPRAF1KJyb8F4La0I3Xo7hhG1c/aOV9yRAABv27gGHvSyIdAJaLijADLd4UiRduxi1+YxAhwb&#10;kSOgbm6UxROd7RyFVabttvuLTObwtHPgyqbYkDWzAfAz9m09zb11kHrV0Br63RQy8PlVzf4r1Bwj&#10;NsZ3vcmkrT6aa/XsiO13DMgvOtphD5sKXoA8e2UXrl9QrmirAZ3XDVgZ/t0ATsde3pUhH1ByqAWU&#10;jTiTIw+MgIEJ2AgbqQ9cya2utifpizz6RyY9XfBsv2eZ67NtICvP0Rek1UnjT4bxLE/94HGtPhAW&#10;kTmuAMK1aQzauDY3wBpIV06Ga/XatYkobxw75+amDa/r6nfDlVpP8+xcuLk57aRyMujgWCIwcrsI&#10;uAG0h50M3Pk5A1WvnaMQhhqoAtkil8CWPHkRKsD1BhPj9/V5UQygJcv4gT8wQkCYPjYGfXMeFKBz&#10;CtTtbA9DRdWiaGehn/zkJ2+RPgCnq7bA2ENO9cAcvyivSNzciNiUBeYIYNjs/LyA9F/8i39xO56h&#10;p+iczp4t0HnB3Lh7oNbco0A60K4cBRwovnikQMtc9KpoDzgRsOl6ZT5GD73P/X6OP056E7JWV3PT&#10;EdXOwV6zSRjk6/aAvAfiv/d7v3fbhMlxx6nMf84G6t0RyYv6KzfnbE+wEUizQXZpTQC7vDL2i6dn&#10;QyL92wPQpb0t4gwBe+nycmJlUY6Olqc8GZy76BBxNuCinowTZAIxPKd88sjQpj60S67UdeWNgSz1&#10;AC7ZylGghfRPBh68QJVjb4QLXDk5ZzOxgDPATY/6QABVe/LUJ0OdcWxZIKy9Mn0G9gG21CZw9iff&#10;Zlff8uqK4htrYN4conMN8bWWuwZkbFnl+PVHV9FxYN6D0FIPRAN0QG8Dc84tOinyAPQ5EYOvHKib&#10;9yLoommROFk+HMyY6REfAAWWwNi1/jkX2fp19KIPUbJ+zJfXzly7G+BUXkH0dWt6ibDJMl7RuKgc&#10;mIvGvd3iSySc24bjfXTA45U0ZQBde3KlnFb/XntUxrGV88sFcncj6s2Xfpv7gGbBXEpPFHAgYHXy&#10;mAcUkCUncl1fkfE8VP8YZYenHfVV/vX7D5q8+331S5HGZT5seM0lcjTGRz/84Q/f7qzYgY/UuTo7&#10;B/R8lX1p0zzJm2syBCKCFmDO3tkd27TG7NV1Ry1sUzAkhTmCFQ/hX4H5Kp4zIiDA0aUmffniPdsv&#10;qQsMtE9ei1c/yVEPkKSV1Vb+lK8u/ZLV7f7KPSldIs7O6dtMlAWGylxL8ViYBXNl6qUWFuBLAW3g&#10;DfClJh8AiaaBtTZ4AmF9phOQJktf6vQn3WvtyCZvgV85+Siwj3b+m4vmTn3jjWfnu81+y6LkaWte&#10;6JEuAB0IAXQg7lVE4AjM3b4DSAbKAfQremGsRecAN8AQCQfmwM3YX758eUsZe6Au0uUw3kTxQIru&#10;9GD86s2122NrwqkAeRFQcpIVOd6gAwcTgfvYMMwzYAbQvsHozgWQB9rOz+WBvOMTbTm5Nh3v2BzY&#10;ho0IMCijD9292qkuMOfkxoKMw/FU69A8BcSVBUABiNRRSWUbMQKtU06yHqLt8znEbqz7FcYsvclo&#10;HoVN+mcfVzzoHJM5M0fmyvoDYDZjbfihYz525/O5z33udpxoXbvrQfJAXAr0BRhshJ2RZaNmS5Xx&#10;Gzahjs3wiUBd3Q3MV8kcMlpH3+i8Sej6iork0NlH7ckMYKScH1gBuICtfrd94I7UaRdIBboARXtE&#10;VnrUBp92ycGnHfDjnNrgQzv25AVUeAF1oE1/KZAQJVoU49EOr3Ikrz+kPjA2DrIbk3byC5A7P8lQ&#10;Ll2d6KFd40geakznOknrD1/liME3D5XVFqlLbkSWORBNIsbHeL3ZItpw7MIZREXAHj8nwReIMmBO&#10;A/hFjYEtOepFJkWqAbCHQ4Bbai6sK7mA1H96ipL9UJY2ANw5ZY7GWei6gA7I1Ym46QAQObUPfnOx&#10;gI4cszhWQQBd+3fffff2Zouvbnsdk96ib/w+5o/OjlvcoutLfWfniD5syPpaU31vhIwCVjqaO0Ad&#10;cBtr+scv7yhly9BzwHzJej70RZ4FT7bD1tjL8jyVHgLiD4Kajx4mCwT4HeA2Fr5sjdgcPADCwJed&#10;IfYOiEXibeZslT1K2Xd1NgE26LkNPjbvt/HZiKBCHT969WoiWqc2OeWvqHYmfyO5ruOJrzS51S3P&#10;9n91HZ8+ttw1AGDUWxbYLXDJL0hrt3xRQBafPD4gevajTjlQyMEsJgBRfvahTF0RtgWPDzGKInJ1&#10;yrTbOiRfm8BburpLu37sjqW1UE/2biz7ULNybc6NIHJdn9qLms2NaBlIAm1GKmLh9EiUAuDVcxQG&#10;zSGkARHiOAzYmTKZeAAow9aP64AcIOIFXhxIndt3ephfdUg5kucsnKYyZFPmjH7xTgQFCG0K7hJs&#10;Rj74RMh0cbQCnKUA3WYD0EXsPsbeD3CJwkVWdHLm7zbf+uoHmIuYyeGw1tjcAXTjY3PWo3k3bwC5&#10;YxLXUoDjfHbL8ClH8QT68e6anvSmATR7PW1p6YzMs72H2rxJMnfNX6k1Yltsx7p5k8U6swcAbK0B&#10;eFE4+0XK2I8N3pw7XhPZs3fygLmAxlpno9afjSO240UAdq/8xTrjRrsUl+b40jPi0nYHis9i4FsZ&#10;HBqgBPJoN4sTtK8oWXunQF4gWRmQOfPJkMerDYABlIEm/Wq3oLekHcfJ4FDylJPjttdEkwvQA2zg&#10;CLD1GXgHmAE2CuiRa/LjB9RkymvXOPCgxoSqry4wRq7PuVnadd78uU5Xbz9tPdJv46e7jc78MM7O&#10;0AN18pyd/9AP/dBNVscs0sCcE4hWHDkAQYDGqBk0Yy9q7Rooc5Iibo7id6VF2VIbBz7AWRtErqgS&#10;AXK31DYGxzmcFxAusR8fDgjE6YSKyp2h0kNqDL6KLarDY2MAvhxfvTnyTjIdbVjAXB82qPPNFjxs&#10;xZqa79YB0BQ1BtL6CIy2DnCbX3lzjPaY5U0fbdwj+hvH4sQV32Ok3YlNz6G9w3EtDbwj1+aLTftY&#10;H4EFwO74ozu95lVqLa0/EAfYvbXiuqidfQN1ts/O3bn5eIvKx+/t8xsvEPgITujxot21CTgnsevq&#10;Kr+ieB/i3zoUOHcdcARC8vFsO9cAKT75AHEBXRspHnUBddcBKZ6izsAQTyB46hcpA3h4awdsA3FU&#10;fnXbvlH64Au0a4NvAby+zYt2gFIfbQ6AZXUgY4EdGSsZzWmpsjbjqL7kr9bwXOMlbVefInNAxGiB&#10;kqjU+bnoHFg5HwZoHACQA2BGzgkAIl5lReVAGAFbxq8MCJLLsfz2iTJHG8BWuV8q5Cw9VNojlWSY&#10;B5E2YAeaHNbrhdoH4sjra1Jz6kMGBwPiwBpAA1NOqy95DzY9LK3+x37sx14Brs3CsQodbFgc3jk7&#10;kLHx2fRE5BzeHAgc9G0TuVqDBaAF6cr2OtqjldpJbQLuRK76eQ7dw50r+0Nn+z9L2nkC2uwD4FoP&#10;a9zdFCBnr8iG7bpzcuDNNqsvD+ALYqytlB2Y+9/5nd+5+Q37FGDoR/BjM+dLr35oa5VdB9/ypb3F&#10;wrvOflUmZXCA5Cy3gAFGeeXRRofx1K6FJxdYAA3gFWiunNoU0aaPa6BX9Ax8Fjhrp02AWR+nHNcn&#10;cCJtuj1KLiJjeYA45wToxkNe9Wvk6wBIPb3jTyekrA0hffWdjF2zJXyNp3lA2qU7mc316pTMeJEx&#10;BeRADZAH5qIMgA2oALrfOvfFGwDOuBGDZ7SIDEZuXIDPJuHLPOa3t1D0oQ1er/wB8gUvkRLnCeyX&#10;bA4A3J0WEMXLGRfEAZwx2XgcjSgzXz5+RMlX+z28/KVf+qVbHcfjxCIs8+ZHmZx9Gr/zc06Or4ef&#10;AADA47H5AHrr6do8AQ8ESIzbXOzcLxmv6BsAiMSbg2j5zFGvzNHHdXTyb7vaIpvByfMQOZaQro1t&#10;ivZuHp0ynkvnOBoDuvoSlnE1H5XhNU9sF1DLq7dW5jsAR939IOugTdE7kmfv7ICNd9Rns9Cv7x/A&#10;hD/8wz+8/aSuY76X//dOkW8B/fd8AxQ9d7LwnUDepFePFpBboOoZKMAIFFxL1d0DeARsUNfaAUQU&#10;KK8sqTo7WVFrkXcpCqTaHAI/slxz4AX1+j/lqCOjIxdp7The7bUhO8Ctb/XpHzUf0sabTNfLn1zU&#10;pqF8HWRJHZ5dT2mbVHO96xrtmkbVWfv0IMf4gC+Q7ajFu9SiZODryAXAiUw4OScQtQBnRs4JMnQg&#10;JgW8nVMCOJGrYwtgrf3puIjTiXQ5gjbkFwkBSDzeDwaunMafUEi/9rWv3X5+9Id/+IdfvR3T3UFr&#10;7aO9DQQwAn7PA0TgZADqNgPA4adyvd3iG7E2HqAPEETv5giYa8Opr45bzJV5be1PnzT+ALoomyz5&#10;c25cL2kn0lwQi2xQ5fHiEb3LV4b2qCbgRtnIYsZjVJuruigetIEn6hjluRvOPTKnATE7FTmzT1E7&#10;0A7Uy5ujE9Ctt7Vka+zMF4vIYY9s+yMf+chNPptwJ+fbx3i0Z3eCnVcPQDOCJqBrTnoqvxT/Wa5t&#10;AB4ALYic/JUjTh8QB1pdo4Apg0UBTjxI+cqmQwAbkCpTl450VgfwORoH4Zz6V09ugISH8xa5qtMW&#10;KGu7AH7q5lo7+XSQ14Z+6YbklZNJdu2Aa/pJi8xR+kb4zZu6Nidpm4H65gltFHQPqLVp87qyk9ov&#10;4dUn8FkwB3Sicw4AIJDo3FGFN1hEqIAemHfMwmG0B75uO/0KIX04gzL8nIijcJ70CshyBJGyOXdt&#10;Q0keHg+z2EZRujErR8YDyPFHroGE8fmzXn3TnxPbGOjraMVfzek7QAXm1tCa4AX6zvEdHXFebTi6&#10;MXkrhmPbsMhD7ni0bx13HSJ6NXbpAm4pIFaHgDjAEVUCc3PYhrDHMLVHAWXXVzxrD5Xdo90EPghK&#10;N+O9qr9H2rCN2ieDTXrF1NoAaWtpvtDm2bN5ZXOlbFtwoj17FIzwkQKMe6RPQct7/p3/SuklPFdR&#10;d1RZwCh/BQQnqQc+QImjM8g9UiArgKpO2UbB2pmADLr+k98GkDwUX7zpvRHtKVNaX9IFR3Wu45Wv&#10;fdEzahy7GUXKV552bQzkKVcvHzjHs0B/j7RHzUdzWP9u3/s9+IcoXXedKt/1Zy+OS5ThN34GC+w6&#10;ZwyQvHvu3ByQA3XvnGvL+DlGt5+MGzFiKVAEQv65Xz8M3NEJ4OscMoDiRACeY+nDHcJnP/vZ25rg&#10;F+Foz245KwAHlPpSDuQBGQC2Ueub4+ZYSBk+/Tg+cSzCQW0yxk4nAC3CBo6iLd8etSY2NusLzD0E&#10;JUtbYA7c8Rurfsw9Z0fm0ZzSiZzW46QAfSmADshLi+DNVWe+5k8Z8LqSv+CGyCLbGO+1eZN0Ne69&#10;e0BXRyhPoauNpXHu5tZ8ykvNW/NnE7ZByrdByvfmClvLjtgcG2XzgpfI3WT2GLGNy/fM1xkR4+KI&#10;Cz7LU7uVUxm6F5FXRw5nAkYBFqqPiA4BIWK0yskJOIEawFBfHapNY8EDIANJZUX3+pC6DoilRcDp&#10;SUY6aB9PwIoneero5zqdAGn9pKu0zSTQTod42xBck8mJAUp3AQiP+oA+GeTWf/0F7Lu+0a5Xa3bW&#10;ye9ct9lWZzyNP73oynCBUBF6v3XuCIEDdtTC+fZ2lXEzZobtVlT06q2T3tElVx0+8kTHARDnAaac&#10;B5/XBj2sdJdFpjmiq3fQnXkDZeWdw3McmxDnBVDOLUW6+Na5kI3G2MgmkxN6g8bDWVE2stEYEzC3&#10;Bo4gbCKcn/4elGrnwSuHtakBC8AimjOngTkd6ot9sJ/WpLUyB/Q2l4FOoB0gyVdnbFL88uqT9RDh&#10;Q20M8icY5vvSLV9KzlXd+6W+YXpFz70joGMb5Tm/8uy3gETaGToeaw3klQFvdiYAKGCx/oCePyhb&#10;GxNs+Mbx17/+9e++0Alhdlxkt9ABhSwe4RbEgrsFVY4HrzwjVyfVjjwGTqbr5KKutUfak6l9/XRd&#10;X9rUTqos6jodtOccJhWRaQzx4+Hc6vDhV7/jlJeadARIksl5ShG+dK/PlatPaWNSjrfxrc6MR126&#10;qq+uvtJVO+W1Wz3VJaO5q13lq5P5IEMaT2vZOkWtwc57/TQm17vG8uTSbecFf7oDMCAvSgZAjjRs&#10;MFIbgfexAbBoGwgDOQ8YASMgj4AjMA8oi2T8rKx2nAWwk0MGhwF8fvlQKlK20QAYRxnuCjxcBb6c&#10;Sp/6UaYO6Hoo5fdYfN1fu4997GO398wBL/04G/nq/aGv98WNl5/40Mf4/FiTt2LUBeg2E98iVW6O&#10;RfnO0B3XAH99ieT1S+8A2Rzj33Xgj8bfGz3ms7z5aG63DE/z1UNYeWCEvGETMIUj9QMDqjvr0+mK&#10;an8lO7nSlWOsp81WZi6AoC96KQeM8a0+V/Kv5J5UO/o2p1dzq8z1zqO5bX6VIUcrbFMKrLNxKX9g&#10;o+xPavOW9xYT/3/hl73e0lt6S2/pLf2Fp8vCt/SW3tJbekt/seiy8BX5OJO5Kt/PvXKfyr/1rW+9&#10;4nuIzk9lH//4x/8Unz9H3Wuf5fmgafvrs9fOuK4+8SA/obll+/H62/J+r+n8PFbuGGE/V/yVPZf2&#10;89QyH2fc1X3Q1Oe89nmo7HtF+/En1GfZyf+9pv9fPldjfwN0WfiKfJw/XpX7eP3qLPdCu3+f/s53&#10;vnP7qdDKnUMu72Pks3kPE/rc4yn/vSLnevXrE3h3XepTmz4nz9af+T5XeekXvvCFW9472n1O3teh&#10;Pl/96lcvy30eK7+Xfx3q81j+Hv9Z9jp0frb8TH2u8lLnneW/V7Qf187fy/cpv22knj/4eEDd52z3&#10;fun/l8/V2N8AXRa+Ih8H7WeZz9V16Uk+77zzzmXdFfmc132++c1vvir3o/59lv97SX3Oaw9dHqrv&#10;urK9Pst9ujPxOev1Vb7PmX8u9TmvvTbnU7kv/HTtFbrl3/TMvy75eGDbpzKf8ssf+Xj4Wv6sfw71&#10;Oa+vPid/6Ze+9KVX+e8V+baq1O9v1/emPlu2eW8cle9z5t/SnyldFr4iH0/hfYXUkYbP/2nvDFYU&#10;BoIguv//VbkLOXv3GyQ3d3lChaLtiWbZVQJV8Jju6l4Q1qAk06PXENtq3Jum6b531/sR28fU9wxU&#10;c57yKkZeYyJK+bthGnBZljXn59GQcsTFw/GYnK8g30E1R57zhFyx+6z+Det0Oq3fpBlOuV6va/9v&#10;kEY+t4k6/5m3F8k9DuVCrN7nPYJfCFJN617YMul/i/j/ew9SzF55zwW6XC4P/n/DIU2o+ojhKc+1&#10;6tpiuyMinuf5PglLzIeSv//Dx2jNEEIIx6I1QwghHIvWfEDqalsgBkK62hao80MIfwubFVzyXa96&#10;SP67kWouea/Xa84RCt73ClV4TPa6uv6aS967g9ZcQdyDRfXeoOpbMWLUeKuOiM/n8xprHcVaaxxC&#10;2IdfP4olj5kuRbUOTFp6/im619B57vuK/Nmc+x5zjAR5RVLMAXKKmU7u+jxHnNsjfyeteYfzPqpq&#10;j3tdjBjz3qqjLq69I57VQwhjJMUjb1SvPZ+kvo6aO6pJijkMTerqrJXb7fZQkxSParXu8U5aM4QQ&#10;wrFozRBCCIfh6/sHB3hB2bhupzEAAAAASUVORK5CYIJQSwMECgAAAAAAAAAhADSDx4jNyQAAzckA&#10;ABQAAABkcnMvbWVkaWEvaW1hZ2U3LnBuZ4lQTkcNChoKAAAADUlIRFIAAAF0AAABFwgDAAAB/dp/&#10;AwAAAAFzUkdCAK7OHOkAAAAEZ0FNQQAAsY8L/GEFAAADAFBMVEVCQkJSUlIxMTEAAABaWlo6Ojpr&#10;a2tjY2MpKSlKSkoZGRkhISFzc3N7c3MQEBCEhIT///+MjIwACACUjJSclJycpZy9vb2tpaWtta1r&#10;nBm1GYTOzs6l5q1z761zxa3OnOZCGeZCGYRCGbVCGVLmWs7m3lpr3krmWoTm3hDmGc5rnErmGYTm&#10;nFrmnBC13lq13hC1nFq1nBDvWlKEWuZzUnutWlKtGVLvGVKEGeatWhmtGRnvWhmEWq3vGRmEGa21&#10;Wu+M3hm1WqW1Ge+MnBm1GaVzGXvOWlJjWubOGVJjGebOWhljWq3OGRljGa3e7+8Q5msQhGsQtWsQ&#10;Umuc7+bmxa1r7+acxeZrxebOlK3O5tbvnObmWu/m3nuM3krmWqXm3jHmGe+MnErmGaXmnHvmnDG1&#10;3nu13jG1nHu1nDGclO9rlO8Q5pwQhJwQtZwQUpwQ5u8QhO8Qte8QUu8Q7xAQnBBC5mtChGtCtWtC&#10;UmuclMVrlMUQ5sUQhMUQtcUQUsUQxRAQcxBrtXvvlK1zlJzm5tZC5u9ChO9C5pxChJxCtZxCUpxC&#10;te9CUu8Q70IQnEJC7xBCnBBC5sVChMVCtcVCUsUQxUIQc0JCxRBCcxBr5nvO76UhQhkQKeYQKYQQ&#10;KbUQKVJjQhBjEBAQCOYQCIQQCLUQCFLvxeY6CBCMtXuMa1KMKVKMaxmMKRm1a85r7xm1a4S1Kc6M&#10;SlKMCFKMShmMCBm1Ss5rzhm1SoS1CM5jKWNC70JCnEJCxUJCc0I6KRCM5ntjQkLv76VjEEIhUhAh&#10;UkJja0JjaxAQEDFCGTHFxe9rjHvFxaUAIRAZQkoQKRAQMTFKQiGUjHMpEDGMc3tjc3tSUiEhKQgQ&#10;CBmUpZz/5vcQAAhKOjFrWmOEjHNra2MAABBaa2tzc4Rac2MQGQgACBlSQkprc2tCQkopKTGEjIR7&#10;c4QQEAAhMSExMToxOilaWmM6OilzY2tKQkoQGRn//+9SWlJCSkIIAAAZGSExMSkxKSlze3NrY2ta&#10;Y2NKSlIAAABxo9w1AAABAHRSTlP/////////////////////////////////////////////////&#10;////////////////////////////////////////////////////////////////////////////&#10;////////////////////////////////////////////////////////////////////////////&#10;////////////////////////////////////////////////////////////////////////////&#10;//////////////////////////////////////////////////////////////8AU/cHJQAAAAlw&#10;SFlzAAAh1QAAIdUBBJy0nQAAxUpJREFUeF7s/e1qG0u7741WtSQK0k23E3ekgM8p3+8z2QfgA9uf&#10;M8FfYkzmkMMgEAnBsBGGJSEHS+zf7yo5yRj3XM/D2uy5HhbsSiy1+qXqqn9dr/XWqWmbpsn8RWqT&#10;H+0ktSnllFLb9o1H2f+kJsW9uSlN36d1Tv0+9Vxqy8lHhrROqeQ27m5yXnL/OfV516TSp3JI5NCT&#10;4Q13kHe+z4UyytB0OXf1fvIY+u45l7RuE6elpRmi5Jwfcn7M83YaBHG/F7tM6dxzuYbgnFdpmbtF&#10;TuPT7VPX8CSVXKRcZtySjrkMUEg1eS61+ZmDnEqh0K49USnSp9Qc0zQfZmmSh4NVS9t9ag5vDm1D&#10;1jf8hmDqU5bUNuoxm3zPh1GkQC39eHww/+YHv4bC5WbZLFOevhnTLnec8KaUXkBPxLje9u3yJDaQ&#10;JglNvudwmA1tu0npGO3RcXMXTQIsHE8EmUbJedoAn4X37eJdKgtJmragR1HbfOrGRKEPxYzNfppB&#10;M+eB8nLkVE6POZeph03X5Md06vKtDf8AdSVPS26O92OTF10UyW3kc8gL6IHyfUp901yLbrrsBCbq&#10;nLdmz90bSATgDa1EtcmACtggXc+R7QpttOHl1vbvNm0jHVFGykPbDB1NeOxyuSplhNmaZkVRD8Nh&#10;WEw2/TM3mk+9X+7LzTBQxwvYCeLbrkm3FpPXNHtp1umPUtq0X+0Fh+rnaWuduLsrXT7lsl7JgQ28&#10;8U6kIw1PUTsKuMj5kPNFvs5jA4/l/JGzzb6Fwdu44+nkZ0p7H20yFDfADd15LDBf2vbtKQ+TB3AC&#10;iYsWoYH5ztnDEBDTwiRjfoStuUPSaJxPXl0Bo+Bs+mMqx37JYZOn5F5K9z6tr7qUn7zdRkj5SI3g&#10;IYje8ReSQn5N7rpSXvIoUaQVXFsU/V4h4Eblkc/SNAdubvOilLdZYBCUmpC61O452AUDc3pM45AK&#10;xT8AGzJUnkoaX47cAhvnjEZ5ps2bfbPxLkpJsGRaWuk5lXwCdTPOR+5uFlDdNZsnCOZOMtinbdcv&#10;1Qzcv3sWDwqhmmoPmDilRZpJHHe0pUz/ar73cKRk2sTwfaHWg8+RG5IyUHibRvXQQ7o7zLzXBHEU&#10;1op7Hkc1nf9gMbHJn+H+7vHx591y98OcUsk0QOsudzIOVMOzfuUDd5Xm0Q+TNG7yqdhiCwpRucli&#10;MPBDTm29rzSFg8ZiaJn1igo8Pc14Egnq4FWlp7Tt4O017dSNUpvW1BVGzhmyxmakQsj2ihqVXk1v&#10;qpTUlCb/aylN0sVvz3h4UQ9f099/psnFxcX8/OO/TmN8Xlz4f0L7nikzIU8jehpmaGkAqiKXpgZF&#10;HWKBmgjBpd6kxWpI7YlnbOyqQNTQ2p0p52BFeEOMMD+TCWKQctseACPdoZbkYaApXfMxozGVEW7h&#10;Vp542qzU9rTnW5iJPGAer5O2sJ8scr/jSmMzQllYzTzcvYFcdDd6NqdZqx6FsU4LSEk7VF7fdN0q&#10;bdTRPHToaSSLRHvtMZT8qGx4hLP9TzYUjOycWip5gNbpifOKEn9IPRzKDQMKfGrl0im3zxsxaB/b&#10;GwBR+oMf1IKhenkCVcIf+jSt0OQZZbmnfmlG7VNeD9Nctnm5C4fAx5t7mO/ADSNElPam7dpdarAd&#10;iqGffsAkBfNM67XzUBk8aoFincerwRYCHy5wF2p90nTte25GUZHzEauEdgMgaLqg8cGav5p34mH+&#10;8CO43iJm5MV97U1ph4eMGNAa8gl1VOWRBw897GEiclZcE44KRXX/iYx8ak45XSpjnAgUybtMyC7M&#10;K+yUxim2DJfhzUVpPtM6MEi3b9Fx5G17SCTZ3qP70wY5U9ek4432B78AJYgWhbGGTfq6tXHLhlx5&#10;lMdMEJWvgHqaL+62j+uuuy0YCa1pbnAGqI534kRgOUcVOW2Sf5AjLMfxqHlOfz3I/W3zhsvdqbRH&#10;zHFekUuT5sMqtwPI6R2k9AHFP+z+BPV0XWnXgKSC5SZ1cEwDoDuUB7fni33GFcjUpVwtmhkZQK5J&#10;oKh9esntJQ24pM4YlHG977hfiiG7WZZZWJO0PC7B4JEWhdMWuCHc3S1gACSIf2CPSkd7zgZMGo+u&#10;aVoRwkHAaMslXblqkDSOy5i+pXyt29LBAOQrFwRZGWOlXijr9TBqmsRIcZRzj0UvAV5vBXEHB8Dx&#10;ZaIlT2uw6fIPmaalyFJmzS4VDa18THVQxDw63eS8GKmi/psZU+J9epPTuxBMmAZLCM9rdmAy/VWK&#10;3nXWAPkfSu6lpIHLsVlF1+9VEcujHzS4QofrxE9FBS5ImxHx5dG+/2V00thN8gwpgTMpEpKpKm4D&#10;DJcehx1W+nxjTWnMO0xup8LawTD3afYGhdclWFEhheDZbzaB7EZUVSoPy7wEBfLeVunvjl37i4pz&#10;wlEk3zUoamHWGPRHgDv1aYS68z2/pf9Fe0ML/HyiPX9rYn4Zmb9lGD80I//TdL7o5wXGhqQ9wGZ4&#10;eE4gOemw/c3DN4w4rdZ3P7o09K16qOpM0lpbwjd+mu2lYjAsisbgTwaOTGkVk5+aB5rsMdR5WlWG&#10;6OMKloz8WhRP5D/wT8WmVz88LHdkdoyAR9GXy2vukXX4ORPkcZKGhyqi1QE9vFuh9mAKU5tW8D4U&#10;q46k8OmIHP7IeIYUjzN7tUb2BzSy0nBuub4lX22QTNzeSn/UHm8xnAnypxrpTh2HHrj1vmDfRb7Y&#10;wfRlIJBSb+O1PGKIC+6aHAvNgIobhLt1i3GnIAjkORiPAjHIB6pGzqCx22I7JAGXimcpoF3n9xEH&#10;DHm7udIOhgpHaBf8eES/czc35UPafyn7qP8L/vltj70P5e4p4AinDvnqcb3Qtu9ymZ9KM1VzP+Mb&#10;RKFQpTYLr5tI0N+2ek1Eu0ObTiEdh/bwpn1DzbD/ZMtT1Y32QZ6CNbiAaVyYrUCB8rm1E3GjaRW+&#10;NIhtMMQyg7yzbyYepWab9y2sA4OZr1iR0KpovfkGsLkH/o9iJQh91qXDNRoPek9tt9LGx5V2AlNO&#10;3lFJwCagJWFcwqJ0RNdwKLEWUdF0etEst4JJDAlY8urh03+0GDP9ZtrqHEG1Y5rDou1AWwpoun2X&#10;u1mDM4b40tQNvhdGhVbEtyJ3dHnl5ttnP9FIaeJzkw4nD81emfhmvaeWLZHBNO8uUl56b57ARMSm&#10;RAtrVfBzTgvNS1pR25WK+bNeRQNa2oaMPwfrUrHZUe+vxWUAETIut+XYvXtjS2GIAhfSBCvO4X4O&#10;F36FTzmFYTe4pTCcPuTkgsyp9P0GHX3P4wW+1pdv3qD/8GRuy0qPSpahMR6nizBAsBMytZwbCFkQ&#10;Dkw7xx2AtMiO7yMnT/tb2u+A3gUOsg1xbzdN87lt35JRrwvI48dgGw1OwbfnriFBMrd+zIg1oRpg&#10;E0WjlY7vaYStsCaiBTwD4J9Nm2Gnar2/1Y5BZrMBGkqMbEmK3olnbkDOOnKKBqPVc77UacNKEwbn&#10;glf0dt15PP1cFj2Z0RgEpER2fN0joamdfd/Y6lFJ65pO8XGyI0SOk/PISimTqTsz+FfuTqtu/yUv&#10;0ulCV+FTXhgNcJ2bdsMU2wl9iw3B4z4HZwfX7DuibnRJc0ezodlgdvLPU60lmIwTo/Ho4+mu8krv&#10;44q/HohCmz8RKUzg/77ZKRQp/6c5l+6lCg78ce03f1pwGqNbSJrWMuvfP4euUyKb0g3lsvuEWqaS&#10;tNCQtsOie/yRj3qiq40YkI10B+z8vkyLsVml01NcoJC/tt20RYsJ+wONq8yALOWV/R3SNMPkvMcN&#10;p6FI95cdznijabGEyFxa+cKnSQt/zko75YsqTuVznFMoVTCfCs7+syWVFXcSW3en7nuePukCogmh&#10;0C4qUHmEddVRgBVFUPdjytvqSdIsM41bwfjn68eGIFRwyuILqmZdypfUrGkQcjVE5f9XcvpPc0dz&#10;k1voTaib84yuRyn3ZLzml3cMw5Kaeukbmgeu/cixarr7+hRs2oMFmRKn+2ka2zQ55vV1ecSRmmJK&#10;HtM7EYNENKXftiR6dJry1J/ab9TtE98fsoyNT98RVJfFSFugic4ZC/lCHQjF63R38jkynKmGy4s5&#10;HxVSFTut0Xe6B8groNPa19xM5fwYO7lr0jfahaM6uMnHwbAGd2LZV9YoNwjulChJhQpIAHIkMMYk&#10;DlQQ/lW54KXKVHADDCirDPm0y7f5ZJdKfqQaHUHq8DZPwRoZJOwyBlTdWmw8ShXwJHvMSlmm28mU&#10;jN/UTgbahUekrvkChTSiPnZXLmbkiyCt8/Uuwprmj+p+oASHGcS1zddmhucOfzSXG9z1Hv6geUqa&#10;hedS+yNkJEH9SuNfqAzQ4FR5iWNb9X7ApSTN8pXZq/2aSfPAAX47YTh+ASU2j4ce1Hy+dqDURDXl&#10;Njg5XV5cCTxNqptDsc8oKtyggq7KM4MOIsLNnMb6wXPcekRCMLOHw5nc31M4YGiC/OmawkBdpj00&#10;93noG5oehdhqoZUQajfZ4Oc0O+jsqytGZcvk0NfOnn9zrU0RB8hNdgIpH0SUF+AAM81y+ZyvN2lK&#10;VstBly5lXJGy+lfEI036E3ntZ2Qbzr0arablr8JoVUgmPaEC0i0h+lj2JYz4VpROwz0OIgSjTLUd&#10;ab0KJiMSOPzqBiN/YiYzfk2vhaVxvGiPZHPRdWP3goYyXb798h61t8ZwLggvm/v5UB6N+pp8hcXe&#10;5PZ0orQTmhrlCaOFKjOq9Zu/2metu2OvUbj0f/P6DRDqeb5bPur1840/w4d6Wxz9PcXVv0UW/z9P&#10;/825h1dHsqvoH8n+jTiLOxxDPYUvVBPtqnukhpogJzzLEVyF1KDmaANTWBoO8UzJxJ8106bXpe+7&#10;Cdqj6b+ZuaWg/+bNA8oRhooWGypl/MIw0d4OHqGoMBcURG4XRo2o9Mg7Mq6pb4bhgEYki25lvEBS&#10;8ngcRePAjimiNRKCssiXWnKk+l5liieiAgjF8s/U43y+V3vz5B450/OOCzjmzbNfJIsiKsN1heSi&#10;LgmlebwfsEDhzK4InTAGClV8KnX44EPq+IG6a5pTO1kemjscMy6JbsKJAZDi4MRyqfIoR/t5RZXc&#10;Swr/GE31UepHnBkejIQu6id4Qt1ARr1xg6o7HQ6fQYTyq3xQn9B5QIzjpFkoiy5jmHiIes6rCarI&#10;aAbO6RxwWR1ce0C3dyw1b/p+ckdeCCJZQSD0QuT55qpg8YObJc3e3Osleha7phdQc4dLtBY0cEc8&#10;vV6m94PWYp+6vn1DJIz3ttqo0322mxiGNKPd3ubQ5gWtidLE62zGKbW8l/6qSgWUmq4JAdDreK2L&#10;MhuNusqAc94e2u+OIlAwGlJtPOIf4xYn1DQNmKYdZkVqUz7i4WtzcLQ8czxyk90r/ae9PgbKm6Iw&#10;EWk9PGYs23ggLANRoN5wGWUqEO0GwCVp3eSn9bpci3WT/uVgCnXbCqt+j8DyrxvIfIi+OtyJVb+f&#10;z81q1twd0o3dlNGTDFdM5/or/Czbf8Xjz/gf8guuCrHxFvcfRtX/QnEPO20T5s0QJz1HJk3bwS6b&#10;0rV3bfsmwpJTcaiK3DQ0DqVwlPN//Nmk3REhE2SbEkGgKcXE7tHyTVXBtWJ+i9aB4J5S1dv8tTc9&#10;ph7YCDs+weQVOhIhrNxT4JHSzMmXDGlPvm11MhveTxbNMGpuiMXfHGTuoC51R4MSTrdE27jRGH69&#10;DEkLl84sxtTMlngpPxCBK67kUfIj95II0cwo+m9v7FNNunf7Z9UdISXSZhg0a+/0M60dz+pT8kxO&#10;u7JrLlL6hitooDjVt7yitZU704hPm1qHhs+J8P3HQwaY1D2AcpqMai3YJzdP4TwbilCw7LILR3Ja&#10;5g38AUemi/eO+cJAll0L0LVcpzfQBWVrPvb48JxLzQ+U8dBVteUYMu5Zuu/KY7QTuU9x+dK9Hgrs&#10;gSZq00L9tGnLyuFy24BizGCOGj+n8pCbHwSH0Z3Q0ZYRPgLRozwEyfw4+9lXzZGmUmXRKJP9AdVy&#10;1TxIzyKGbbAysOw+vTloSKz7ibujIiaUdmB4JJR2KKsbFlSkwLZTXSr4hDIIoZoIHcvGIVIe8pHv&#10;5L4wa/y/xWnHLZxVPJG8jtgLRPa27gzfDiRqZa+jo5kDRyk0NSpH0JZ68eLvh+XoCrY00TDGcw0F&#10;w4xqaYS6a8eZlaBquaPG5Tjco1VQT9GTFQ/4UX+UDhalUhNz7jr81hMS+Re5Uf5Tg3cct1q6HbZQ&#10;+3l5tSzd8aXpaBLa7X5AC8r1kZ9titaaAqcEC/1f9iRCLBxIjUG1p4TuYZB/uR/rwUmuEcYN+Lox&#10;UvgkYQo8x/0zipNvkBT4bYBDZdfdkVCTEja5e79R98Fzo4yuEb9L6c8mfzFnmpiQuzu0MJKW/tPG&#10;fj5Of0EdCxzwggm6dEkgSlmSBXHGJ4uBOLnvmt2kKQSRuJszWNYmxwO5ChVAsT0Va0/9De7vDTH1&#10;e08vd0QW3ApwS3LkTHkMgwhHO5ZDy+NAIif9jq+ST2j8dm4EA0QoffwNjsh8CZ+lQTHsNokGlXeI&#10;hgnyoUHxGAbsL1mgBEy0JnFvs7t3wgRP5s0+bfPbiTDHmF16lxp53UbDhIqrpWGFpKt8HbovREcU&#10;P8OneIIwhdeM/QAoSCEvtGnZ43WLaYSQsC7XVY8yQ4wicJ+thS4ruVXrpe5PxPOUyyYcOEfTzZ2o&#10;Ng3EVXYNChn/jRo3VcTz4JC8Dcb/Fab5Cbs0lvaq0ychoD/xdMGulXxhDweGbrQLZZInzfd4ckkb&#10;2xAgpNra9cgPykkBn1GL6H7Ce+NT8aPpi8EQ3GZHgSoEpqYJDekJ9rFiZa20kRnZSbEhlrY7l3n6&#10;Y2JjqELVHKn5k+/9nqrgPxwdjtUeY5FwY5yGQCJI4vGL4GsyJia/aPHPDlFpvAK7Ci0dgPOk07Wy&#10;207dKAOtTspuJNumeVBQnYsUaejV480jtK/hmuYB9I5lJa3RTGYdnhAPky3tOKgB/i1N6sCdXTH4&#10;pGEbhHTAb0AECVt9aO2gKVlF9WnA5ojWHBzcqRKGvxYig6qF/hjr6gGz3Z+2B/uwKbx8UcjXsgdl&#10;kJntgTovpxVt67yWgRg2b9H6eX27xWDwECwEMdQlmlDbpOLVm2h7bGr4+Tih4qcmwfbr/8nYbcWH&#10;WuE/PsOPKsNT2rST3kk2BO9DOJJmW3Gh2WhPq0H7UJ6ShEdGJEouMnX7aGvaz0+y0+2TYaF8Ry1m&#10;0PaMpgMPFHSTaSxI0+6nYQCc1cTqUhZKoM4WeBM8K4E6f8N13tJkOK8dthPOhwX5prI0bsGb8SEb&#10;pnu47L6n2XefBWekjjKw/DCOpKQxVJGa0pFOIGkfqeYCkroFBo6SLvA9I4WbjPOYJg+yOtomd9e5&#10;PTYtyoRMyehqSSGON/iD8Nm8+dPrUZqoOMjAx2Mu90ba6h755/Y0L7e0bto4wcn+eKehwDShP9AI&#10;nXyE90uDmjXV4xubYf4FJv5OvcMfbvNX4pcuP3E89EE5Gly3m4SJ47Mjmhp2/RrdQzUuAZqUw62M&#10;BHjo/Kqqse5+wl7HSbu45PEQ/jIfqPrQqQDQNU63IN+O9h45GsiK23CGUBr4ZUNaVsfOHClpfg4H&#10;yWkK+/aYOmJccWjVwUEAdm1dhr5c8duO/Y7MyBq+aDBp0ouEQZl8c8nnzAGmZ8EIHwBmksnJs03T&#10;5kqnmXvLS0ov3qOCWWwvOsg319yt1hZSDunuMImJYYZgkQCiLceKieoduFSztuOuqf3Ww2m86hb4&#10;xmlUJ5DUvoZwHsfIig3RrecIfrjCagl9A+LfhcMrnJpqSuF2gj/HuEAeamBhSOiuEetCCSuzukWl&#10;l4R8wI8fQ9+aMHJduYcpJu3wHCNseBu7+SRXvyktm9kUs2d2w6diwOgEqK+5eQhVUNZE1tHnRtum&#10;3Ts1J6kSbsIyEoZDI4d3wl6wIhK8Dg7ZwmTWyzsnk0sdHcBflPZHuCmRbtPtbSkXk915vMl0voqk&#10;4YoAmbWNXFAL19QHesFr3o4OdVC7nmCyR4E1xAeoNAq+jQE7HV2YfL7ol2GeOPPFuXxosQ6FdHt5&#10;LJPTJcJEA6AmdWF+Ji1sDNxRUn8305GuokXsln7og6FyIKpzMkVkXaanKxmbyuYei0QQ26ZLs4Dj&#10;4bjBh/1FQ3GFEBbEvxP29HYMYJcwtPjFveZByRxyt1+nW/MOTd8pykgGlqLZqF0hSK+15El5MrKI&#10;fGEUKoRJwprYyUD8YJdfLZtMeB5yx7TDz6DF+DU1uCfFfENObKAQQJVVqICfQLwpP2RHpGjuPQSi&#10;kbV0Q1Ed3opmjoxgS77WbdraANg91RnC/hmTwVVvjQAxb3fHXZA21FY+LqmQJoaMa97lHtqjbHuv&#10;aQuyjxEt5+b6RQl+66PhlxFQkc3iEIKKW8F5nGIiB3kbtPobSDH96rnF49HLx9chzPaihXWTwEaG&#10;bPK9MnmVHjcHxOZlptI4rDoojj5pyub+vj3Mos+9kk2KEooDP6EeL4JsHqC+fOHU2ZzB8AX2QAc3&#10;uuVWBEZpt0QtpUMCYpZB0Er+cu6vBNGa3+n7NZV/aLdEQ2qg0juBmSiIzFWZURHgDmMEg9nDQY0Q&#10;r11aGezXNNO4R4rSQCJ1/3E1PDRhQR4l+rHkHVqz7FNzwgYj23btKCIIqu34plxqPjCC8GKfDk3z&#10;PXL8PVFMdDTLuZSEvZ57qEcGHjhfEDR3WJX8oXyujcB0dwQo3L5pvsz61D3O+sfHIPT3WTBLtWRN&#10;YXs+5estWeOmv8DGnNCw6rMO1F+knnGVRSVS87CH9NsIKv46Z/Nb+jltE2yUtRG+/gTNyjOuF9Ue&#10;Rww1lV/o4fSbe/tLIl1ShohzWs5+5b38W/e+52rfPCo/LQqWjSqgGbGC4/UGBbBxWl8ed1EP+VQJ&#10;wlWYOF0P9XjvdMsZcJBLsQRzA8J/pjSSKU7w7bqs7XNKT+XJ6W1QR97kPE3F7qrKLc3KCTIpX7WH&#10;Q6U7iKSEkKNz/p6rfJQgudoHjYWZEoDatxSTBT6Tqd1btm7arzraVnltxtZx7t9T5OvHzwNLSOMI&#10;se8Xw2LRve/+VQZiGf6NIwE8sQfaZYDzIgYBhgWtiXsrXEIFSHv7QvxnTLOPnhy+9/azefncD//f&#10;k8z9PHJxHsmI5MAF5u88oHEe2Yg743MyaeI3x+P55D/GPRZxldxb/vOlhxynOJla8wZ6f/Hsa+b1&#10;hvzzRBycb/uv0muG/z2J3IO2+u//i/T3B+NX8kRPDf+7aUe9ojHQKzAZmlY+PX/9Lf00C7RJ75SZ&#10;UnoUu79Jak/HYtqWgAufBn5dcJNRraqGv1A0/qd1QzSdYo29s1/SLg97GtREyBwXUap4Ju+5SfKw&#10;vcjhOaEiUUWrR/swuMYZJTeE15/KGtIWAhfk+f9MPHXttd8Lsq1as+v7vnXQSMpbM8Tl5MrN0P6o&#10;d6hC9I3Px34MY3tHZm0dcYYCtdfGMM3HvYnS+fVKkNEuFXKKWtcMm+foX9KoeZXPiBGsx68UBEfu&#10;5qcmajDEhDaVECKG3N8dHMqGSHw17o57VEyLZ3+dUNUpOVH3/L+mqDd6G/JcLMOzxMAoyIeHme5q&#10;eClqQx31IKrShgasydFrs7fN/qep7ydGIGTXNE8YR6jWA9looOz5fwOv3ND6kRWJmusl69fCGgbu&#10;lBrwqwdpNlzKqNy5+tSAZAjTfaaQ9cbIkutL9HluvnEcaATqplMcPBGuWtTPBCuZpELmhepkh6Gz&#10;GnN6aEDktVsaWqGmJb7vDzc9x9HpSQEWFDfETWmz4bTHFIcLwQ9IJPAFTyiXKFhDn6nOFBbj8T+d&#10;+kYMYzzurE6+xG7QNp97uku61auM8v6RJFofrIOvNzQnkduYFu08grkgDHI6e6vT4eAoaNIwm9XK&#10;ngPNCAm62jTHHTKa1PPoz5ESydy/kS3QKcUIBicK7pQxI3VCPLbB+7A1BA6LMJ5+2EcSbkOIYwUb&#10;AqASoskDM+tYW0dYedwlgkE8Rrvqx4SHZIpOo5fGISOah6qAart/eMYK7lfUIXUxapewvRYV6/ta&#10;YmtIdp3Xa3qP2C0XxJlD51wXeAFWzM38mRrlH83WbhFnOp2TeX2Aom0mtKlJcYRoKokX5/w2Qpzc&#10;4IvDkt1EGXw45DqaG5ZYHTfMnHTXPh4e7amVoZW+hqIDA/t5cFYyNJ359Nin5XY5rLOx/ClQROpS&#10;s8cDuT/hEY3Ne5ReN6Ch7PuVG3gqVkEIf/ymeg947DF6GLpPYsgr5tZJfajf8rmb9M2gBLoaaaBm&#10;hlyht8BLPR6cg5ST6ckRTIB/jhlvioj0Et2tYW/y9JmrdPvImae8H3OX5iNuX1tk57mdp95BRuki&#10;t4SpuZnlRxjN5UjwnPwtZyGPpRjXS3qdXMQjn5zlvQaRmNK+xlnKDueOsPLzDwNOHOOjQ8dSahhD&#10;Oizb/g+HuzcPsIlyKaNXYaoqJA89JdkkX2DhU3GAgWptc+0Vg6YmfYNGjuOEykZREE/BTot5DP8T&#10;TxwUGpBThknAFkPTPSDZP7VIB7Lm7IsBJPGfMtg3RKGp/QQBmFHq2vTepZ5BOChWG+Q0Z/6Xmfwm&#10;MA4ct2hr5Jwj6y5odT53m5aqz3y6RtoVROm+mRPh1e5lKiucHB1VN4FCsORAE7ociXCnN7rNXzDr&#10;q0XuEcT0o/nMLS93mvE8o8he45z3JxjXxm+dfty7AgRC+cAs8EVRabXXaMbtBGiWFleA3KJBrLPf&#10;Qd49AEcZdveU11zMsXXSu+Vhu21ENh77slCF2Yf6yUn+eOUEGmT6YDyvqDuDnNqV3dSRGWtGiaoR&#10;B+CGQ0kn+PSE6DjbBC45HZoDoPOLlnuEXUJUHnlkAHOIXJw7JUlAC2jLyHVqvfZzGSLNXRJaiIzR&#10;uJVRNKVOmgfoQDekDf4cyTc3h3lpN0/H3taFvP1+dx60211tLOsmESPGCZLc2x423XYfvtnzA2Yw&#10;mBtFrmwe8IBsT0TavgHIx6o7+SWtoy4o/WUpW4rntvQxHdGxxw6j30/zsAtlnbATaJQyjX7VPNpV&#10;Eqo8+o0EHo6lrO45Ey7LRZ6D8Sounc3REoo8t6f8QCHW+plPVFYsfJk4m/6Hg0g1yePVFaNKQuMQ&#10;QbWI3B0hJn9Yk6bAD3wet9yXy0c0ILlalfM0T6ht+1O7aNKLE1lekx2aaXu0d6lzWGAmpavThpCi&#10;TXev98EVT082DFXLq5XCvi4fMQnevcf9eNj8QHmkJ6wUVCuVb4jbz9EWih02A23Xc8txZgtwHvJb&#10;c6lUch5kuUZFbtGuOlRv01O7VFzLQ7uJZ0p+ti0lBtY9ohyDDcv2Kh3W0JkdIKDYoe1O+zp7NyY7&#10;kGx0+/Ic6afVh8k7oN3UYS5QFu86My4cQYChfpzgWIbIV3m7jApDR1f7u0jTaV4vdLGPZVqmzWdu&#10;PNpDDC9RitNA43FkTt/oHgAEcTF+98J9NGNKc/sS2oQG4NpzWvU5ZgGjtiLd+tGqxZvmh+NZYVas&#10;phUbCHpi2LCepDRAip5HomIofMmOSOMqcIO//eMeCCf9UMl5pmuO+ITH7Xa5k2Ffcwso0n7RpoUt&#10;2zYPwNLM+7RLeEx4GcWuq7jJtMSZfnA1FgwTHskNFbqvHbpI1lK/gDN7qlRgsPbCiSHSwWXXe8Gm&#10;964Pblz4jjyuYmjH1ipLJ2AAenLGUiRqQxN1NEzOy+NSo0iyms6rTHk+2Zcplm9yNR60aWk0fFol&#10;V9HZm9mipFtscHmTEJe1q2IaVEODJyt83CFi5NrpueKldUQt405ekFFbNBlK5NGKcuIoH4eYaTYH&#10;h44ERnEMHrcrpw6LyuyDPWAcODTm7+B8pxu0MKiihAJv00OeoLWdrUJF4dpTv8v3lIwIqDpy+av0&#10;jgxbilOegQ5Gwk+IsXqnDDgZoCvjHKU9wfECchxAJP0aStN3F4damBTQ+ML7zSjHUThOaP5j2Rh5&#10;BaFRl0g+MMXD7LUswtR3UErr8p/bnCYtf25W6CGaX/SLo+mmYwNFaEeVF9ngiJPiisrIH2Soz73/&#10;7EjivF3gjbXpdh1+ex7RC6gwSdxhuXxkKDtvsRTngZCHy3ZIfjTOF5/uyusQSYg0BcJtMhzkWfRu&#10;RPfibJW3PVZjg8lrNnD8Qh5vMYlPUHdUHGTly4fQtzzMM1DiORIZXfLRNTPcdX/ha6MCH51rqfWA&#10;w7q8caIAeQNzrPa3AvD3dc0lGuKiTqUOCdVq6qZQV/UjRAzb3ew+cBocj+iuMh5MyMjy9oNq4AmN&#10;nNIf2VG/TTcxTow6y8oL2gfmXmF80GGV7EjcSymhdjD8P25LO1a5Xnb7ZobHbyezTo/DO2guMlvw&#10;UFCN+0v2w1GPBAd8uBpgQfA5Gxo+uCzBZ1VhMyN2OV2iVjo8kn1a5xES9aZ1Qsm0aUOJaRJ43HyE&#10;BGZzIDAvVC44eGj0rEviqmzc7klUKp8mk7waCuy5albEJd1TeQB/Ct/Zc7AZSjgP2o9xGB0MtrOc&#10;+G/V/HiA8fSkNrcwHof8hO1oPmhHTo7NcOE69eYrXE301AyrkTAHp9m469sB3VdeeM5HkXdupHWl&#10;vukOCyzxZmI8w+9wvO9sLteNOVUrLdU6jr7m0+YG7afquILe8WHDxfz0tF8PuN1EMlCI0Ep1eXwP&#10;lG5e8Pz8yofPF7m51OmIVAeREw77sBia++Ho/h+n1Cxzu5lAG0zvQquKb9fXLhoSbeRaAH6/dSHD&#10;+0nOn2LeMQIRXMKhBrWO3K2vsQxww32nOLf55Rabs8z91SSiW7C4vi5l8c4Ky84fZIYl5XHMOTxa&#10;K4//NdtMgueJriA8DbFoz4HBAA1lSEMPz06oA4d9226whVspcJ1U9WLBOypxrokbgWQCY0PJfHqB&#10;Gg7bPLtvziHsrIVzKvNxYjNgdHLaQxbxCAq/+1TKWEawtqbaSkj+WC6xJXbKh9aRS0p6dHwKYtK2&#10;uXJZwfE4Txtn2m6X7STdLqe5tcImu8J4Lj/sUJ3LsrGbmvSEN0XcyRVspBlbntyEB2cch46lCaSB&#10;tCY67LbaV4qF8aeoRxUjP4hitgKNpCmL0D84j4YW+BZA1JGE1wR/olNAPZyacdUMmHFlGoWHQD59&#10;aCYQ0X/VW9I3gE5dEv2qgtb8K9z+dYu02Vrwk5Vxb5t8C68ev8IpQ7tR/SSUGMEtTvvJ+FOVkzfE&#10;vFXVTT/1Y+NjsNB+DbVOLlpzvMeGrewBSRfr6XldkE4ppYRmGBC0UPYEFlc4mQOoyFTpdqKrlP+0&#10;qXDI4VfV18zRdZ4EVjQ9N5zC5ZPqyjOhXV0ANV4P5Tv34R3rVeV0mwljJTuWE46AjaXRCc2bhYzm&#10;hgKu6UcLlM8fHZUA7XN75d6ZUD2MgSsIoMcdkdZAxk6jvHJmmk2GJPO5H0Memo+XefXq7p0TxJHD&#10;KgydnBxoR1JO+cR6UNHQaLDO6I48Mv24JQ7WY9JudesmjQ/tLcYA6LvBfpP0tAZnF/uKqmvArkac&#10;GWdyvHDq9DW6oA/QxyMitMsP+OpobllCxhZLQt3ewTY5iM+aoBWSZA6P4zQwSG1ccMehB7eVIC1T&#10;d5dW195D6cDJ/0XzvQUrSDd16w7NezjQALm8df51csQ5l1VXqIEU5auP3rkvZWUIbKC+Wv3ZE9BQ&#10;MxydkGH4LnUrtP9Nc9836NDJZm/OCrnrWtoz8AK9PwEokYXE0l4EyoOTLNJpb48QRxLvACgppnWZ&#10;jam4bUTJR/mihrxYmy2heO6OF3zKOnkgmoz5Ud3HmMUAuN0Wo4I4O5m3fdfYxRvJAfEmz+AiDhar&#10;5oZTnhf6jqoRi7dUSqrXbXrxpDOy/FZ3Q72TM0ciZ1LsfDRwJcxs9GW13VI/RX/VKQ1V11CH2uLb&#10;yvrWKM3aBw7T4njNhZKf5hc8DgPt11Txzwhn0Y12cODAmo8LvyaH3Q9MdJMn2mOqhpQ6+4mSbnYt&#10;upISm/IQse45cKsdbR7giQH0+VekI85k3HvMw1gO0mqC3FHnrOR712OS+fvKPMT7aNEy45bYQKz8&#10;ixBz/7Z2IuduX9Y7SOVRfOfmL9GSV5z50/QOsyA9M1fjzZy51Ey62uEhrQ5svpUk4FfRxmHQH0yB&#10;L3PgvrWCEV2e8D6laPZdgzbJX3FF3ZUsX2ycgHq/abaotcXgWha0PgyLVc/rWEaJZordJ/qSu5M6&#10;ew37EJxcmjnCBP9RMA2Ik4Ubu+wc6Nsv4Vrglag7onjUnbSTk/S1+/6ouxpL/OM0f2THfwdvSfFo&#10;7IiAAqKpOV7u9HObWDKhmJYTwC74ATdxxmTXHFqbo+4qDDHJJodVNbNUZL1f4wcQZyADzqIin+nQ&#10;DtjVuHnSxCRclTmCZMKUh1wC4iYTRvO9bzfRQ9S2t0IfUo7Hdh5vCrCfpnbRhGrjYtnEjkuUL+SD&#10;e1ohRq0DOnnXrdf7tKe069Y113IGEKPJu/QfQ7ricow0EPjvF12nFqqJG7Fq5oS/MzMAnKTFc4/L&#10;bbfF9nXxE6RZ8jkYCgrLThmFLgjapG1YNeirbKSA5+VUV82t+ajozpY/wibN47C+H7/BmZTejbEv&#10;TfDDyeohBGS4XkE65utWGcWteeL6KscWMKYVdO717Vdjs7nbtH84G/3rEvJQeQ3hj5HtL0VOeg3j&#10;4mS0RDi405Ts/o3zYYjKFGkRXiPUIw240Kkv24sHqH1viNzly3AwhC5tPi8QoLIfl7DGqbtFiN73&#10;seOagz/U7GUfEMv+ZuvAvxLrxAV57CxnRFpY9TJMdI5pCGwTYRbQQxUxcNDLQbZ7Rgcf1qrRTMAf&#10;olz07/miDIxyyvMmzdUz/nTzI+ILrGeJts6OPcAcOFlpdE1Y97TW0crDl4/IevyPOLrr9utuzTOU&#10;okbJHXGEvUWwXanjNtXFhXEXUsGDzdIzTpkk976VgYh3OaUIUQn8PamdbzYUzi36VvlRxGJKSJO/&#10;xUQeuU98nG/ppI9NGRIhkbnCy+MwhwtFdo1ZGJrbFYLTtiDLrWIcicvkhCPhONwRa33ayLvidi+N&#10;DWa4eWyOriAuLn2p4xLpLc6INO6IJZxsT6b41fgKtbnCXuI4Q7nxtqIzq39esF2b/N7eowUKGTX4&#10;lfjaqYkXqCC1eUALF0IZPIdzmfLnnOa1aWIEFkmtfQGfPvPZ6F7WydZ58TZKf9FIOpuqs3faEotr&#10;s4jGsDvdqdkCrreI1zE7SSwYf4JLIefrlSTEU+QJ/KINRcWccgtDtLe4h7qoOmXrdLlc3HClQ3kA&#10;/lo8KQ2nct5gd/YxirjrLpy/HZUI2+631tlF5HozUPa6rmMY3Myqrw01Kyi5weGz6B/hBv4em8EZ&#10;pGWGD6LFhHD8IVkMILEu8Ije+6WDww6NWKZLEtKpdcvEGfFWcUhAchxhgOxEKEreKJaLcnynNq9a&#10;8jMKVBVKIJEmBldNRgkQESGUimKa3wBZ2HAIvIYqPZLQcOo7HnivjWq1+PxHRNVGRPC5uSX2LDc1&#10;JKXhuaoGRd/3y/Vzc7hz1zwv5fHmCdf4srlQDGj8WFwG9c6ZBX+EEBm1heAhNEv0kaJRAj+qx6/i&#10;hM4akdB8WzskZjSskfl60xtJ9thEqqPjBHXq5+2tXp+J3/Ed4HvX/P5x/mNzSk8TNNMl3gE2n8cg&#10;z7WUsVuiDIIeOAxhi+2gbLrL1t4uYC1F9cdB2u8x9NRhPrnOzXbMaxzkn+k6ZeLPKXFttRgFtmmd&#10;Kf6fabZUgbgbnMHZbnP3qsGHzbFrPrSPPcRXcuGOFswL3s4RdreBVuin3kU5tX6fHFRJzax30kOd&#10;BdbyUHWV05sxvR3yd+mSI2auoDAkvuTnSMgnZfKQ/So/50hcOzwBS3D12Ay7geaFFYmM2/yJ09zJ&#10;vQWdRAFoPbSIIZVT+H+lID8f9Wt5oJR7TlBN47yod5MON31a9n+f1FeXAeLr02qznK7OoRqGdG3j&#10;8mvsIhAF9UkMEko/P7Gi6MwIrNzsTNrVbHoF7gUVRKTHq9K8QTO7uNjhk5yXg5JAwiS5wQfHfJRL&#10;t2jDR7nRMSB7Bful/4M2scfWyEqg48N9AkzR+VLbTBf1mFEgsUFCCCI5+iXfdFg9tGa0B/9XnHEP&#10;QhSNFM9cjFXqUkzSkI4O1+XJDA6AF4dd2b8I3jy3y2fRoYESSLlgo+oY0qXySgSe7lY4L7h2einw&#10;CITX7o6fU28xrDIMjiZGhxoHDfi8ER8gfiNqHofk7ChqpNWKNUXvKUnQGl10GDRywJqP08ZBsNQX&#10;XAb7WPQJad6JoY6bInEjZrSZflG5mWD4gjoFvimQpfxnDNyhxx7/Ni3xTPdrEnLrTQsJWE8ObjWD&#10;zgs4rJuHSi5l26EeDLXrPHOOJVwLUQbKJEo8bq3O0E1hhoIzVd4ibOXlaSJyLuqWUns7s9bRLIIE&#10;E1I6ubvrDwSl7j/yCnVNZUbSCJxrYP/vUc18QtVBwji/dkF1ujw4kxdl4YgpdkgvmvjvEjXYLB2I&#10;iTiwJvTcThGIyj9Cx5KodAgp5Km3qXs35P6Nz8CI7YMDeLTYuxK6i3ON2/VhJ1z0h8axw+B3kv+O&#10;NfdLfHzqTwaMBR2O3c6DvkUZn9/DA57Xe7mVvT/D159240Rz92jXTPSfufgP9JxUYU/hY15CXw0u&#10;t+UWgxezjLWctwqBLlK6b97BV6QJqn7qrX17c+jTzxnwv1L8rsSeU30ykjZ20YW0uYoz0CMo6p4J&#10;9x4N0XL6UKOPbrPyflPBFkdnLjZbZSAamfpM1StNY5g50xFBh7a5J/JMuysn4XGwPIb1oNqExphw&#10;p0nEuOFrOotixfoV8Z30nzVLpV0x0e9oxwXCP/se5x8eDm839ns1w4OzUtLwhQrAPKiLM1sii9dE&#10;7859SI/V34uma8p2ku9RZgrZQ5u6H04J2xzS8Jd9HHA9EAwzWcuI7o/+0N+gm7gkWfz/rQ4V3kpu&#10;ZSySvzyOa7LL4v+93zbNPe7N4URQSsGcRBt26ept2jVGcJRJJa5RsAYHsL9P2pOz3MENFCPnlnED&#10;uwzrsJlQj2lpn3rnUCDEsZbOqTRe1HmiZSTg74j/lkrUqWLcOM3tt+QojeHm5SmdTqvonzjN5qIH&#10;GRAGrCVf6M2q1qV9e9NcAR+Xm//BbcQmyANB4mJy0Ef8GXBKl91ADthdu+0ZKpIcyWFI6z+AJvbi&#10;CVKl9pW831OddE+hPyew/7xL2Gk9Q5JIeLVPqpklchmdzogvaSRI+Qrh6yfcrMtQQzhe658RRuiJ&#10;LtTcxotSv9e5jY6KXXNYDpvUvHPwc4f+d/y2PahFYGmpPuO8QzvXo7+leq7eg7H/R1JMByksT9DK&#10;D4hA+T5xcl9eOLV7OY2nBTEYYjeB3WkQqF2PD2oMEvqdYNuVl7kxrKz/nT1G+7RYO+KFaAWRir3r&#10;Yjch0pl0A7bfLE/EbyZ4AvN8vuk1VcRrSi92znYJqKFD3gDasgd3VOSE+P6bvwF3hYv1YCeLzq6L&#10;K6lIc1yWdOPWCbpTxdWnErk69y276jdWvDtGhA828uVIWyVFSM9IBrk/Yecg7vgvWuJMdf0i51Up&#10;k5jfkRf3qkirQAVO3BKc34w1enMc5ikmhuktQRq5l2UBdkKsEFoxQB3y51gKaOOogMm+Ld/KyrVT&#10;iET4rP+WwlT+M6loI/2qgt7Sa/rvnWL+35qCdGffX8SygjgX37/PqDfFrPrzhb9f8YHWS79dicN/&#10;3peGfz/372c48X+R6mqHSD9JjyxqLr8f/0qcPf+LhQG/3xEPeOIXGefrP0/UgieTq593vKa482LS&#10;/tuF/7v0fzzDnGv896//TYnC/f+TiJ+pnormrL8vruvv84lXhvEv7ryKr7Ge/N+RKKeLkv9ZYN0m&#10;+delWgl/+uv/bIZRv6vi0bpV1ec6L7qq/Ug/Dz3AiPfuhUadUfCccCKkHknbxrQ8YimuoMR90wPK&#10;P4zU+TNS9EDbrcIjEx/iYOKMaDtgNeaYDAvSvJxL1lUN0+IfKZxG7Yo+ZXW0M0THY56Kr/j8maQw&#10;/CYnJhFNYv3b9ilq0xhO9m1zXBGA6sJfueVWJRY7fK7EEHs8RWqdBmKhzlGjIE5pg6KXiepBxxMG&#10;ngt6IITjtcNKUrGUKcUsuXjQHCQ3/szLxPPnIzPFDzQI486uH3XPnPvUNP/xgUe9EJBLAdehEjCe&#10;8sa3L0QKe/uaKDrjQAYKupT809HJWk3n7+hNB8QiCQ0SWcmOhLf8EWo5G/R52itEHvWEieqej3gc&#10;yz5xIzjv6w3c53j2EBqdW7R3/KuOfdOc3L7D3crqMFD1oM/E4yMMRGIHwqr4zRWiJnwbX9KSHRzx&#10;XASNUkQlPH8mmwM9vWlHUZ6C4SDO71ey/+H42MqwQ6GZuoWhBzmuo/OpbffnqeweR6uQJvbuuNwg&#10;RmhJxnyVdN0cv/rXWTjWSofHLoZ73+4zbDzTxN4BQbLck6Mf5Ux//foFa6TsbJYz/Wfyo68ZLp5Q&#10;Zk9I1TfHt9EnoS/bNpt8eLzBTZdd4ErS88Y9OjpafQLs8YYKm8fIVFI5dHl0DPQPQOhOpHY4myhy&#10;nEXncYzHlG2cr5QGr1c5dXK+/TXCHR/+J8U1j2u0C4tTBnGlPcUTB1FfedYYdN9Mpm0fnRCvvGtY&#10;U28wl1hRRdavA4gKCfqhMb7C4XS7W+pimV164NbmPzflPu9cZ5CnMY1oyE2skvnVf2LfCXWoGtHM&#10;LTZSPXYGm4pDLeBqamoJSQ+TgbjAbS2oM2xr3767owssN0de/PG744ZoeE9w2R5ZcDBaBrOpi8xd&#10;aBw4fF5zj3NrIXazbnbcEH2l/HRO5NAsfKYmu1j8tVa7Wpbp9Zsk2ecvX8TghODgLac4ElFQGlob&#10;tE48Iy8cgvKhPuYEuTZ1LxTv1nxUwCqAtjOjyYtH3RDDmBxxpViJIdoiznHbaLsL7eNWd3sJYmWq&#10;msqLt3mwdyFb6EJu+0n8mXDBsv+7RwG8zV/sbolwwslfEC1FrliSdIgH83gfgRyIbl4HGzTdyp3j&#10;7BbdNot2Qeul5oH6T0tM/IygCxAfwdHJFVtvXpcbuAtO8mq7h2qHIiTeoQq+nJWQnIWEXoG2MAYe&#10;+BW1kQ6nCXKfa4raZsVP2jmaGMJig6+uP9yoX4ZPFGS5+YciELWJpMoUbIu35Zz/EOXLOnwV9BWl&#10;G5bBzBGjqvSooQyxU2fx2E92eU17M61Y/6YMFTbJbp5ipCsPd8Se2EEIgu8rQVq8Sp8dee7nu+97&#10;ly9hhFw8sfH9ZKRYuqEugRjqmWexDihgJJY0buRKdPlxTlbfORhpBT9QkoS59j32z41xlNcqoCtA&#10;vZLuX7Xx2sx+MrHnNn9y9Do2+MPboDliRqcqIigPBY3qeXwDn8dN2nQP4G/urFOGkjN3aDhv7vKn&#10;HtMwq+RL+4ajcrRrCdpgIfThI9UsD86eCio/QzcqPzpA62Pzi3b4zI/ANz7OypCPtgx1Zyf1iIZB&#10;hyPdpn5pDWcqda7EIM5d/9i+eVNi/1k5YxW7nW2a7L6UK9vJLICahwZCfDs9vjbtLbm76KSSc9yg&#10;ej/E6OIwoBi57Qn/KOVF2JmYHr/l21F8qpCcurOLN+9UxFWGDiDYaYcU0DT4SgM8GJPtkDPMoI+g&#10;tO7OkyjA/L45+J4E9/d3vvxqT86hnnN7Ss4bz9PtV7Lqru2LJTeupdt854JH6c554xIE3Dan9srq&#10;UkRbynyoGjtDdSdjJqhVtaMVRt5Riwo4CdD4GKVVjsDr0PgAVtM/5Gb8K83DGT5qFddBd2lGVHrb&#10;3sHqyvUDEJPJfhUcCMozO2woThn8VvJX2Ke/FLZ9GZ1SxJX3q85N8sUV3yYD1sAnFY8JZfBmzKBV&#10;JPMWkShARyW2tpBiKo+g2uxL7LruCXgpSlaNOQ9h8x/GdBgOd8Cn0OH4UYnJxh0IqPGhxUKRzQmO&#10;OaV2/yPecAJEulWQbjPS3FAaNd4t928zyvMqpr1hjJRA3dYLmN3x4rp/ElV3TB8idxsHm7aqUx1g&#10;2bjBTQjSRaN1l11ylHosZyn7p1JuO6cmPgGloyo5LbohPfKEs6dKfriMHkT+YHgzgUcgeON0SjX5&#10;shxVIh3SSQXSRbxcT0Mz0LZvS1pdqmhtoBJd+Rwhj015cFVYs4BwVaRNuIMKbqIIvv2qsziCcj2Q&#10;ph2mKP1uvYBdytNTt07P6+gohnQUhMsIYNDl0hIoxslDd1C+5NF4tSTZUI2VlCOR3ELJjmKKIbaF&#10;72GAdTG9qnBsxJjH07pLq/UMzSnpjpKD+3KVWouIycDcXPMGDuitqJO+VNKV0klO0xVo27fofi3P&#10;oD/xVUUb5bDNqxP1W4vRkLfgAV122rbubvesZK5O9qAiquQLtN19AFSWu3saIPkmKiqT965NVkPR&#10;DDfUpi1j7r4UJx4KzDDs8lExu/f9KjxCQRsigji2p55LAMKBJ6Qbm3WPR7t6glXWt3jx4yQNX13n&#10;07yopdt1xD84W85qct6GE3AON8B8OBz0wWwb559bRVo6KKGlc3rrqGR4uGaQd6v+yama6a4Z8wIH&#10;1x3WY1gK8XMqlwmV784wFCLT5Kbyh/WA55uyubIJKukqRNkhrxZo3huo6rSKE9/MaRuhG+NWJ06g&#10;GEOmXXP6xoDUUV7odpa2vM6X/Ak/xhLQtAEonzLVGn04OwotyhN9oyAPl9P8hHYYr7wHNpnW6r+l&#10;WOdNlaVU+54T6B2u0t0ZDGK2WLlNe5X3Jb3BKxx+5B5+0cDALV1M+9CUfuV2yIRJHpHNN7A2Mlpf&#10;Q+vmWtCO3jxPS5TTRYvqovFQffvY8e4eW4RskZnqB6gv0voEmZAw3CdnqpJi7BID1aNTIPay8b09&#10;xjmcRtFg665V5pNwVRLyeeubl3bLw8YdfdPJmRxp0a7OkyfseB56F3ZwDJ6HOwmnyf58hhaQvi9K&#10;KPc+VQ8+ltKswl84pqlWDL0RIlfyRbOP0UgQzZ2vVkFYFH3+awm4BxPR9yc3xeaehfNdZIvfOEW/&#10;wqrv+q4zHDITbDSXz8kBRO7GHq/k5qm6SCWRHFRelmV6dIFKcOSZMbhsc/plPUgONzWXaFS+yiXa&#10;FaD+cuRwt8uPmsnz7GFbCT4ZMPIv8WCfr81igWaYY0OR5Q3Al7XDU3jVZwkh2zIOvqrszJl9X2bN&#10;7qJdRmQHfIJNTUEalQjpBhdE1AdDC11TGmIHyFSEvOrNkRqkzFyJeZwe9Z2CmvSpXTY3lPyQiF6c&#10;sELaCoFuUpblaKR1OlYQyfHD5V5vhGzNF12AqbSNooFsWYNe3e+VzI0XBqXIK9oFcwc3oJuhGFUO&#10;MfKa4krCnzd/FDGhGHmM0b9BIhOag+JfHGVNH2AKSBoSZv/jO+5p09VpET7vNMcLHOUZFGR9Z4rp&#10;8cXFl2N7c5eOdRoYEPIla8pAcFeb3DzNvgdQ3Wif3HEwd/3ifXtaWYqby7onuTJK9dv2UcJR5RFy&#10;aIK0imaOZO8tuznO0gyG36GswcOVMhAXdeTuOyS17b9ivnsXGuKYdXM+oMcNp6hzkB9uSBCV+QOD&#10;tk51D/nDPZNF4nLc4tbVJ/TKMwWk0g/PcBi1QhS4qh6HXw6PxYn/ka+NtQu+y059iRLrB6c8yo8F&#10;absPZ8a9OA1sUrpt2r7X7vwHTkiDNxl1ApViK/g4lLozKBAfjHDdUKJNty/uydXqc7hSonS42wSb&#10;7QbNokxq+sTeelKRvZO5KuFkFN8i18RWGvvUrnU1oM1iOuKIUBX+yYxHN3RDMq9gq0127eDCN+Ck&#10;fu4Mled+McFZiWIjAScPzmbL+5C52GZz3+ouxFxP7R0GTTrOS5NVTrAPtaXI/SbiBdqgQ4lLA8yu&#10;eJpS+4Z4icRZATc5B1EH684sKRjB9ve9XFxlDuU8eeh2lzgSWMqYN6UhOKTTpPU1isvh2gAuzhcu&#10;7wAjNsSDnnSdnqIFHkvfwzAQjI2Q4UMFuy+Yu3WQSu59xTgJbMluD/EWHoS7oJ3wAu8lKlbeHmdI&#10;TyhGQSpk6Dt8RI4U26ET3jzGTBUe8yRHHKiq5iFs3+CZgncRLRnEUxoSRCX9AUOfwwMsCpw/hywL&#10;FFzZMlaMqUrSQ3fo53FFBWKTk492VClpE4Rz1iM1sOvSo4MAKQM02hFV48YbBkI/E21AM9nbRdIv&#10;OYYvgikKryrW7OIR5dQS0pRO14NMyHMarDY0arvKBEG1javnEUn25+/kbtl79zehjAkg4Q2CQ5fW&#10;0Y/euqgRH/jk7QjJdPrYxPblCCCxoDIL/RQZK5SnpCBWRXnPcx5/+sMp1PZiHN0O6N5WJwDFIeoR&#10;uUv11hoHdfwa2gomnumHRlPkH8HiMZJw0oWMhZlnlnWvBO4GILCOcXzfTm2r9K5bqJJJSmn2Tkrs&#10;fjRkHQx3w9cjsHdJpzPbz2lwP0VycP6CkE8HI8Rgf/ILc1DwNdBPfduUb4RhsICbfSHHzk1HbOAM&#10;+JA7+e/yjv423gpw7vpE6bYgTgkUlO2fDY0fST3WDL1+wownrOUTVEuXky3t646lDc/NUCay/Y4f&#10;ekUVdD7qPpSm5tHeF3gGAuVHojEHZuBpwlzM6tOjpGOaaTvOwWZ1p05PKpknhcOXeMrBwyHhdFsh&#10;00TjyLEVjTrZFE5ykuPLSNgcXAqAdmTGyIYLlw0sEUx0t++j57cMcyZdVo/elTD15XgES/NGUbuC&#10;UygW/4MiYfyh/Xjhe5qNyPBB3EVghPKuRXOv6jJV7qdWD2O56lw54jYvnOrQzkFurKeK/+m0ck45&#10;anX0pfxwpa3EP9iT0Dw8OeiOObMPtPmIAOgvxulmp35BAhVPEKHMFsX4yNPU3z6tDY0ROExobEyf&#10;ChYfD8Y/7PvrdONWo0EGdyH9X4d0g9u7xsg/gA4SEq1HLFhpJnE7pqKnUGJo+ee5aa+HyT4d+lHt&#10;9NaAChkjXJHEQDPfXxN/x8s4oz7GOnISwFMBqhpdE3YGuc+GXKqOoDx4BVMCP8RR+LfxVnqD9bR5&#10;CXdrIxOEgW973xVvsfzUFyOHO9oo3hQB3/PwDyQXktazETykMtYC2RIPH6QaPokMSB322W9n/XuJ&#10;H9An4cEvCmdBZ723xGgCG4GSStoQPoXJhkUfsd7YdQxWi7Nf0nO1roQal1pD5+zu8lVfiIqJ9S7J&#10;i9xD7bduNCBKjoxYxBr2xQUuZdIgf/Y1KlVD7maLlZegbOkGbjxhX4p7iZB/FV75JQYkgniPmriJ&#10;20v+gXPduB+ogMMbuXmH5dFOdMnaNw/7MOS+qNGExeUgbHOs31HIybo2NrU9wmNBOOd5Gn9M4c7z&#10;vly0zeL0rNzgwXj7tU0qw5OXXlLpuq+5OT7VPbfMkYjexPPyOsrQCpg7VeKhKx1jjpUZ9SMY9HYt&#10;uBZm0N2OffO49qA+lEGV5GUuc1wXuCwELJgU13F49C0/6Jstyne//uG2pXnf9/t8QmWnyy++BYYA&#10;gH/dj6uNC8+xK4F4c8zvv9FuuBV1zwykBC8OJvIqgSdkq+b9JS/xXasou9NM8OMf4fJr5IZJQl7S&#10;A2YQby+tfnTtl5DSVO7ze03dxy2ZWdtd/ozUH+Kq8UC8Fa8d8bc6/JjDouRPa/heXoqSZ+VDEGDR&#10;BFPGOlha6t52z/rvb2O9KoAEk1s/98k4H9zr+Mo9dijZO0dZrkqaD/pJDblMpr49CxjM5AsM2mKp&#10;9LBon8cP24QxhXFpIVo1eNI3gsBpN46N2wEp/7UO6/JTKjVXFE1Lu07taYGmWeIeEwrYlQJzb8mu&#10;tEO+sfqSHbPFgv4gmz+05/1xOiVr+L6dj5u0xCuboru5/NC60dlzi2rcPU+eyZfbUoswgE64pm44&#10;I8M7fbwd8WA2Zh6rJe04Cehnu2V02Kq0MMuhMNVZSOfUntd0PTFSLMfYV0O74htT4H0D2miNAQK/&#10;j1W3oBPtTndGupXAcZnxucm+0V2E1A94/Kc/ZHC5yOnuuilYtfkEP/UBdPi9TlvVtz20/QErXdL1&#10;1s2+InwK/53Ptrzt4WQq2m6IiKhSJnzBdLx0P74pfTHVQnQ/pJNGYIMDBJ9SfSJOJK3I27G8Cy7g&#10;RjsCsFC1ixIGCzVBQZjKZUmz7dB0kz+7Qd8aXrma+EYvisAN0ldsnh8ADokoMz14IGxic5QQGSoK&#10;naYw+1A5cRGzHaPhw5xtVLuHV7QmvhEmzqQ3cBF5qI0xwo4j+s48s8y7z59yP9ptsdndx+7H1iyw&#10;ybvomfFECAAtUTZohVXTrdph4tJlGxFN/kBm+LpRT+5DTshgg6jiKaGbZ7NAmIth5MMJP9SVSsFZ&#10;tqGHZXvf7tMM2UAwXc9v8QQQ1Z/BzeCmRcHRgH703jaUNkk7DTourI5HiO5L6V0YlZc7mchRdQLK&#10;xYSsuA+BJeJcteUOqOJKJMzDVNopHe6/aHIPYPldi5Nbbzjp1bb94zI2g0XWUJrX2y/4An/R/Jt9&#10;TGS/vRztNM0HgIB/tnpdPGvo0bS3fW4WeHL4y8FXrnfNo9tiROxA2h7D8ZJ3cTYXaWlcTgjptJhJ&#10;upkPG35jkD6VHw+pvHQPzre1GexWeizRSzBk37mZFvpUzvBPvkSW9AgO3bwOlnPSDr6yOFydQWzy&#10;m5BiWAEhWd8uYFE5ATqaqxr5Z9xVvvftyhdOxWOpj77IaMnoHNWH8SWZsK7LZt09D/eE8nrHhsOI&#10;aiHr/kPkQiTmpn0kzay7KwpJfopG6ZQUicKSgKKvVrKI3kWJOIX/2Tb7iytcVCDHyWvQr3l9KuXN&#10;tnlCDiJ3FLc5au0m+dSc8qazoJS+f3SiQmXB4htJm+2xaVyup/RUyWqa75wnm9btKNAwb+WmoflO&#10;jj4b6SwloZd49nP8FG80CQ4xvtoN/PQRVlvXPWOgcoEBbNvLcfKMBvm4JuIjQS126KhDIvD3mk80&#10;zqfoDvOG2l8KOVQVmYiCys45LRRe/kB14paij6/eDaV77idE9QeHHRwABD7sYYM/HiQYcPh8yGWP&#10;7LU4G5/BAoHGs/IWLvLb9tckDnrfSxhozS+YOkZMm5VrUElPpYzfhrKmEdAQypBbJdNW7ylIl3ul&#10;Io4VpM7PdzhNItQSlSXsELK1psPCbi2yjCkeJ0NRnlHamy7UnJaIxGNEJ6eYPGQPL1VQB3Ovz2IA&#10;/kx1WIEgfYJa15CTzmsFFy44dX3VyZn53YXYC4ktOI5GIVxLM01B3XUxyGg+6fHsZu+INV0VLnh5&#10;136FgWdDN6bR6XnNc6bF8HB8AkdIg4C5IJPAGqodLzFPz32jugfjJW4t9tV1U+fJg3qEBelqmxdH&#10;KlxiQlZsJaPveoV7tYbuLlCbOFBcPVLs43TY6Rs7dmy+pFueR5FKFfSThvZez63uIYuXjEZDem1Q&#10;kli2O9SIb6BwlKvKC6ndP6ANJb0ySKOjRr2Qe5X/BQplPtOvkGHKsITbXPPuiZw/UQJf2xaO6a4A&#10;XMin5V8fbHbHW8vF3WoVzR6xTrCptaM0/ERqZ0+YCzrgcOoxTG5x3zUKDS5f0M1TYwd77XZV7D27&#10;qo6777uEZ5CIsEE7WMMpN8UuYSoh1/oKGjU4HAH5ysTUoW68kggzIzUf21nXzQ2q9VLcYhXi62LX&#10;snJPjOpXSLobarkhgM99QhKSb2L7wFnJ3w5P3fJLqNEJHGNIvuhjGWbsoqlwxQ6NZMPnPqREf4PK&#10;lvykl1kuoYACXK8OGUFeuowXebqGZl8ZwgqVRfiTtVUA8uTrIgrPJ+T21C8eOhw7rKVI4PNR8WQo&#10;Z4pc93i886uJ9mD3kKC5+TC2p65XT0GYMUaNJIGUZ52ZY+OhAFfYCg735/kSdlppHRdlRDm6x3ho&#10;NGDFU6aJacLBQOjaKZ64q9PpJh8nE7k0moXw77j4JD89das0fKSCHQHcp9e9kJyI6Cg0ZONRclu8&#10;ifRURnjKDpLwQtoNgri+o9CNAON51brq6EJ3FRnppWowj8eR8Jp1DcgcN8KSnpHqku/xqCVDqu6J&#10;Od2vpBIcy/f59pdiCv2utnPmYudgmoyumOI4lafW3kPkCDmWa+8X2AgY5dTV7XnTpp0jhsbC+F35&#10;R+r2e/tFYQFpo7nIVc+KH216wOyE0KqDlKHcjSW9fOgiyuiax2ulxXUslgYSUDi4sjFMNUySroc+&#10;3t/vMvfR90J9ckIBqt9X7Hm+/OBZinRN5h+xy426E/B+kJu96J/EuumhoEUsImqetJNYlVKJ1G6e&#10;obUdYqKUK52gKjq/XhOKzpzDHq/dJdaJox/asrB7s85yW83l8/a9vUYEHF0zRZ88OQbxlMsLtnBB&#10;DWgz5ICIZFWeNArAqm8B3QCwhWV/HDe4LWhBKDc8kThNr52WvgYwFPpvhLmdA19nzGuKOixweuJM&#10;8R0xfOHKnw1PF7MoxqZulwJnrB1k2lzlNjpr3ZS669YW5WZfkZykgelrYx2qbOTbtCD9QFlObkVk&#10;iPEIwSlcLWy78LXKK9eVH0E9FImUd+6tWtPr98+Z16Y9qsSRLTSArOjOqyr2K3cprr1URE8iDqkg&#10;XMCGM3WPqTF1T+6mAf1OPElPK5VNd+3WffD8er/kQVwhxyPf2E8amyiZ+LqSfYnaUOBcnthH7iiN&#10;O0MG4TE09xPl23MrOLgLb+A9yBzvrnHbHKWhQdPHVK6a9upQfGWv47CpfY6RehKow6cfaAIu+qZC&#10;q4uJ9JJDDcJmp4ROg1pnvXYenPtaf6Es7QL5NOCBvrqNnEu6x9L1zR0KORyR4Xg80yrxMo660BT1&#10;gGLF849Ph+5HsE8kXWtqsyKQE2Hck4Wq45MmxrerQSugn7p80ef905KfD/A2zPzZKg0l7139S+P/&#10;CwJXHJY5XjPwUkGdAXCuheG7wUAwFmw6G9Ifsz7rooUm6bu8ueOoIhzcy5ePGauQunSN1G8cLyHV&#10;2+5lIkrGhuAFXLVzAF8rkrGWFx0jkNDLw7ERhTFZOR3wkzTEs1m8L9y5FO4IF+uD0zW+Q2jC1Dpw&#10;5BFpYnkLwJAkPLpHhUAR5YuDOqr/E1Bsyyubn4G/h/jnzY09Mt7l9mYEi8bYpgKyfTeudAMw+b4W&#10;FIViKA0H+0n8S9TX0DIgfIlDki6WdyHXefafDgS8B6R8P3FC0BGT7vYlNKXee+OaDr426ZkHhqZf&#10;Ggu5wE8TRXKPq1T9wpsmTe505FXgl3fa43hWjeRwTboJXirpMgwSacSVG3Bnn/SEMZxXTjYt02lw&#10;vNBKu4Im6U26wuPIwyamE128/fPwyB3xVrSC134ic3c+ieKCmQmz2zJeO4cIB2eJPwj35l5axf0p&#10;5fdVi3BfmIIaMB8cP46wbnLlrY7tVyGQ+WOCzB6PAOIwLdiWsDeEfsudkTiU2zNXsFmBIl6MM/AF&#10;rDuVxxdBfJseT1c8h8ZxtsRzHSiET1rkIiYrdLREeh7mzaL5I7pyAspm2OwrjcjBXIEuMbziLOI4&#10;jYMYX/iQK2yMcwnln5/cxJkQyjkOl+D+CP2IW8cnpcgrvuQA1hnsG37/Mu9jP32t/v4e1yuPB6TD&#10;qndPoztn8ARlBTukhviZ39cTwrpmEe948sUW8cIuDPQPQQ8ihjZ9HxzSssnOg43n5HuVh5BH0plL&#10;TDRyILT6lNuL2zr6g3dXQ6UHCOJuyfInqnGu092t8UI6qLx+HObzOaLtMEJa3K5LuXZDianGVOB4&#10;ZiDoa5rFxEl2h2GT902/Dk8FFXjSF5f60vZUJzpu4QU+qRlk+Z/4Bb8n5qshdFJ7TldcsxUMj5FD&#10;EmgCUO2CJqFU9ak+4I9xBoUtjfqnMGozxyxSd+wtpNPeIhGb3Ney3TjahGldfZz0qMyDCwmCGY6X&#10;9qO7BNtEY1QwEVCYZV5HQ93TwRviHrjxhd9hV9SQR7JF6PB383fUM8ef9s022x8CT7TUY5GjQvdX&#10;8B9n5IJSX42M2mw+OocfxrnFLI0F9YRgND82G3Q/1YjJXFDOzWWriYAjJ+/yeuceOeKrtIWibifD&#10;baWdgCK1w1gdA6gcqTC+T8Qf5zTFp4Tp4EhBQGFRTSNEy9qkt80sX+BJLuJtuOEbGE1j+XPXc0Tj&#10;K5RlNV7MOSs7jTpjstba/bkRoKiraRECM/pSXaJLQLddBTTkOWzWbuNsOKtybrDfUt6MQP1bOnfI&#10;5AmlIEC42KgwtG408ZU7N+AkwVn+NHVpVhbOqM7tivOQS8ADu0ATByEKXbk+7GK4R/nGH3MmULBZ&#10;fpzJjoStjqarZCn5bUyrCMrb+eYqum1eSdQqCamsvYXNx5iBFURH5ml41+N83fPrq/vxHifbvIN2&#10;N8Xa5tWFm3iYTs7xTetNWW/+SI9n9wzeK1t1V2xl5mp3Q7zYn4LaL/h4wb6Getm5EUl722AFNvNJ&#10;WrsjrdQ7HQdih7YZmoWbIIXlhHrfKRDIqvqWS+PUoBxOl3SCRmLpuUOfti3MP+Fv941cnxbKqk0Q&#10;qbstazezKyOxHU8Gwk9dd3vE6bolxJB3PkNvKhfXlUe2tMYqqgELDrPeBTVfsVfpQFEfmrz0BdEa&#10;+bJeoTbSxjd2VHPwmsTWVTRLLFH0MkZCQg2o8HfvcUoh/ZjflcUSvo9+jOuP+WEB9NxS6w08Mc9X&#10;ILb7tZvZpae1ITbongjNb8PkYrV899Q5dafLbf6ImF61+y9g2XzjafnhW3uxi3hVSfYUyvThvZcC&#10;dJICalnuDAfpYs3P+C8ysjiKDGplpy58rauLlmD9+kALdQl3BXxXXfpSRjTXuE5urOlMzH1X3DT2&#10;tm1Riidody2A1IYXiUT6ShtlgOOvne+hl67wUiQseJVCo/NWQwOm7RjxnVdjU6GfCSJm1YHUObe+&#10;OifT3bJ8IO55vaXBJu4fUKgbewM/tkHBurw8fVrgiK0xGJD4PtPA5dt/rPDLy8Rht/1a7pH4zm2d&#10;og46BWMy9kD+UdVE/xSLpBGv9k6wjNd3Uuw9wuJU5enHQBqHeOFbsypNqaCqHjFHUTvu14nCJtEO&#10;Wh7QduMi55ll50H4WhMA6lXDEC4x69lsOOmMOBQ9rtITRmexJBodW6+iUE7r7kWi0ZWVckgvHzfO&#10;CJ0d5sd0sPtadCx/10Bd6BhpJ9n8Lny1k8A+DiM2Z0lAcTDK+JtTgNeB0PPscasljHCDEzSas7tj&#10;YlW5cBNBJH7v+zeJX8HdERHIe8J1fCzdsllejbn7iPgGsd0TOofYOjwCciWkaD4d8zBThYN5lz7U&#10;qGPWvujSak2CJFgABr5C70AsMCJRCpWvKYhNE5t2dYOv6c1eUSIhv4DvM/IO9EM+aNnaGHbEkKZr&#10;6Nyfom+uc7d2DbFU+vhVubZazvBy+Nb2MUTh+jqWoqmb0kW+kkQc8EXTdva2vXH/fxp8E+4IhFTF&#10;ga4uz7JI6D8SoIZfEAOn7u6N6nGgAsHk4qPDIYqrvNG40CA3n/TtEZ925WvHxkE+CABKUk4rF9cu&#10;r+52nicV4XhJxJnDUZhxUNdX8j1xhkc19DhXRB/2bg7NB05Mwi03oWC2YVzvjwbhEgjZDeWEyrES&#10;QURDQ5Qv9ioAmq6tQ922gYWVllj9oVwucTdSq/pLzbrVE/b/SisUK0WA4drgO3Z+yt++xq74WuGw&#10;niZnKJH7yrjh2ndD2nXkm1MI/TEfUBjNBwqgOhxdjUVEaNt6jQ8Jql6XDkqIrb84SxRB/v1fs1ol&#10;J2nEFCsnwzYtNVt9mqP3aFyKgCN02L+drmWPR8obpeNTLjeFnMRc1+qs0sORkB+JzuXt5vBAzm9j&#10;hqX7u0IBRUN7zHIDuu2kHCl6cReUmDBEjl4qv4R+Is6xw/IxdWgoR4e0qakLyVWXFNXK7ofc2D+B&#10;neMSF8bOqTcxZ9GpaSLYld2b5oiADHsbZBlziafocOpRKc/NrkUaKIF8HTad+i4moOk3dl9bTRUS&#10;JeTHTMx3fo+HKb4cZkSQkVMH5SFVtQoeu+kpxjFlldLHZF4JPy5S+wCvVPSK69fG9qOFPHf5yY3d&#10;BVgHv5R7350U9bW3/0NuvlIrktEscFKFIyHFSTJ0TCgascERzQff6VWuYs8kLip9MUcLpcgNfsR5&#10;NH4TiyKAG6FGxl9sr6ZsGyheCzjRQqwAAEFnG8DOa1xSfnWPwwkT08QkC+Q13opRRowrdRuJPu4N&#10;oEi7iJoUhupk3v8cQBAfCncrSaQTP+wC1rMsX5PlqkUkiX8n+VzKzwqnwu52YjSLP/+q5475GO8Q&#10;dnqrAdbQt7GqB/Qm9n1TFMqZn+3a0BOUpemFwGF9+1S6JyPeSRc7OV2tJJNqAjFQ4cbMiT/CJzon&#10;MIA61fUY61Pycyz4pPoxo2XrSA9qmOIJqfmUdP/AsjLTyVlguL+c4NdMm3ibJoTDaJ14i73TIeXQ&#10;b644Th8bV+vBIYFhpG79lNag/vSE2Vij6wyyL3oDJSAnEOLDevpEOPDO+lrkb7ZjwnReJ0dgae6L&#10;Ccaji4DHnZ2Iz3jqCvM5EKVYa+CtmMMXzRt8JgxSOPUokUnXDzh41uk+dqZ06pJQ+PqCPt318a6u&#10;e1BftkRhKg5TqOZ12Xfr0dHtBcHq4gOFu1V4ZY8FJMuxQK7uirMeLFy0QbrGh2q/+Fq5mJuPZal3&#10;3S2gKyYIwz/yl1NjRjeJVeelvF+l/gPfNosbyHKLS2Go0JtK+mpUYmFsmAf2352nx6kWgRPjqARZ&#10;AfcGm6TNl9t/9ak7Ui8aHpDbbrLEUYDapVNs9DwRyQ4FMyy+h5n0Hf9BliTyDwcw6ryIXt/OzcXE&#10;2zUM+i6KwXZoNz8ewG8CRVyTWfvOF84femdFSHnjq1NTP7jZe20eu5krmnMcKiiE519WcHyBpR+H&#10;vPjizAEvcFfxpYj91thLnKOrz2Zwo6xm4stYmvQWZ7mFpctw2Z5iC2FfLUG2ffqAt2M7BKBSiAqR&#10;dZqC6tnDTJWHuOTe1jDFm597bznBOG9ufDOYTwL6kMeLE4YfNc6Z+u4EfFjXG5CvE85In87G37S5&#10;wEZh5ajwI03W4KztcnuFC9icYjq+mrRNx+hADGUCcUqz3Flnv78mB1JQkNww3EToRrUg0Agu/dWj&#10;DQ9OQw+6g3zqe4mD5KOEfPwc1q7Ychp3Gfs9+DjhXIYB4qcaU7/HYYFUOAuUH3HW1CcknrvPWyf0&#10;ZMxJLs4V49n5pI09MgGA60BuV3XdiSJiHrRABGNyvNmIOkdt2nFr1G3yF43VvG51K932X6R21rpa&#10;StRL9lUkEPUpP+EYpjngbqwIMQZhqJqei6bu+lpXMdLpA4EJdT7e20spTPm90cQCdasq26am62eV&#10;HxyVIaYMfjYFt0gyLVccSpVfNLFOPCIIxMHhYaeOvG6MFwnCKcmJ7zXZ6HvCG5M7lONPDcRD0GnA&#10;lMrT6WrSNdG36pVbLKS96uF4oaNk4WnMXMu+Miw0oGo5ZhZBr1TKFN8p2s4CHrgXXX36tByQ6HZ9&#10;mU7L7wJt7Ncimc8KvNsgzGDyUCs1uVFmrXxATqGbxUP2tYhbe+PwFamBalBNb1O6iuM1BTxnR7dx&#10;yuJjKOdKe16gAFGw+R34DZuY4a0OQFzgYTSTxeNLwOxUA4Ord9xW+NtdclwxHMo93rwbWsemlfzB&#10;4+XXppT1XWqRALeFZ2VjOdrBaiwpHglhnLlf9XWQDno7cncMj+KP0Eq1UDLAQLAv6UNzXIo5NomI&#10;xlWooVl8kRDxW8g68EO6boIEEx3A90ZzhQjJzskJCv/HfeoPhzCdpBDN12TltQiRKN4sTzj6fqu9&#10;oFCnPJLqAcblKDp/1771FyM6sdujbm1LuZ3rToymYQcdAb56w19VlM2Evc4bRBtN5vQLz2m1cnr2&#10;Bl3C6VFF6zulnBeSJjeADpdXssU9DmpKk1W7Cz5UdqADReGgKbhiQYNmTQ/VuB2d9w2o1Ok1hFbq&#10;SPbc60aNKbbhfQQT57xlZ0Kjf4gwntNbdXhxXAVajZXUTw7ckoB4VhkKE/CNYEJL30/K5G4ZlDvm&#10;Z3LrRHVLTQjSHbnZVMtlvAGw/0gN1s64bHxhDeRGdx3EtnV/n9cU8R11s74YEayCa5652cjTjJc9&#10;vpXOLlbTXim4AqM+OC7DjXV6OP+j9IifaL2mfXPj/AyIde2IL3//tX0vhP+GPA/odvN9TPn90BxS&#10;d7hoZk6K27mhuko9GEV9TggaunIIWRQ2EzU96rUFg/gHWRSsfNwAk/hzPgqTGdLLoYM4Pcd4Gnrr&#10;WwbxLw5cWL7pD7+USbU+Z2pfiaaVSUhHEIOK4mtSg6sLu9LRcd4AVDZq8ynPZfy5kxVrPCRk1C9E&#10;Jmhqrq6ao7tq9uX+HOLPaJPwD7rvzfO3kKsD3irRCq0T/MhfvFAL4B2Ydt8CCIdL6thr0PtKclDs&#10;D2ceIFGC153cU+kUczJo1aG9tlJaydaptbDp49QAAF6wQ6mSXvVgrYGCshWGdNwN7/V4a9Kr9tfw&#10;dWyah/2mRY00+dm1EYaS6iaaCbozUGsyA+aeP+tQUxBO1p6tP6MKFCWKAuDOOBubP6ULYv6heQxZ&#10;hBOcrsfR2jD2XVBU0TLdK8QqJTgAlShPOJkxuus0GCPn0aePm9BITr3RVJhdMExTNQp4hw783WRW&#10;Qn+l33/b0MELRAyQ3eT5CVfJEltHlrjBhraDvU6RA6DZ5L0Y7dQ1Ubz7tDhjBubSHVxup8c8D4Wl&#10;gyWDvC0LlBe57ZsW7oOzd3OqQ8z2lrPTqf2+/WEWjNI32Np/kmwS5gp1pDCmECCvB6oGy1I0A7rW&#10;uVWBbIfv3301Rs1tC5PifDf5ygX+XJaxIwMnjeB5EYhNc33xYPfcdG1eNX+gAtsDyPzREFRTwOwY&#10;I23Y0ft0v7zFNUMNmdQmfyf89cdvVEvz+aevaLpYOA6Uu/2nJ/xk5861Vx+bxdKlgPiIWG+U0Hoy&#10;OXH7rUi280/N0Zl/QXRYs5BeHch6Jrl3n2N2qY8labBD163gjWnjwjTuwSPlttzcqAUkOv5+Uf5z&#10;Q+fX9O+7I3dXcIzLBS4wg7vPj8c0EHz4PqkI3XP+8BLo78/RgI47WI/NHfq5LJF0twKgDm6Ug7cX&#10;CznHG/d0gmE2ZDPotkyyIZqMg433fhqva+7aZvl4jjTBOA4q9X9nm4rzb+c8YWf6plyQ0WzEX9+l&#10;4X7Ru2szQGO2EcAxkMzNlTxscAl25XFM5bRXHDOaJyIu1V3zXl/KqXFYoVhOgSel6bz8w7dW+iwy&#10;PDtiLwmE3CAKcoNg078TLdK/cUuk4K7gdXhuauhKqwd66GEXsaP/sMPEb+6CRkS3Lftb7poOPSEk&#10;/IEooPJCHJYGDA2aFq4iQ5QKqZ0XO6aJ6ucEnU15R3F4LH/wGd0Tub9bYrckvHI66e9I/8Yyr4qn&#10;1iI++YiOtE8tRFP2lWuV1jKwaVGu3L2RCtlJxxERXsmXgfCHYJ6IGsASphh/cCP4eRrCdcD6Mtyk&#10;W+2M8yoARRZHhNe0BMqwv0GfLEN//4T759sn/lELUvlF/7lOkL7M3VfUIAovQFTZ6Pr6xpj9aEXO&#10;brmub61Wyf9JxB9tpEVJzTgO/R8GuG266e2NElvwb2/7od0DDFGlZpliZDrCnjeP1VoGvb/SP0h+&#10;/RnfcX+1VCGykF7y+tTZ4wVNTldU4TmPywo0E4QPByNAz60ubqSLHjI6fzlluVl1I5po7C+VYuok&#10;3aR5127+Snu8INc3UtDn/r65gXBqEsJ5Jk0WgKnqj/rz9+/X+/5RLwKHNWaDZr811nTOESDjPT/5&#10;9pXkRuZxAtL32Qlpdawubcfn9hTz26fpCib+ShWxN7aBnW2RBjSfnV+9oEN6k99i9JwB+cq9v4iJ&#10;o3/QtosTr3//lnyVlm5JKURzUHgLmCiCoQijtBfsChcJ99IIh+yoQfRarxwVphbDo9KBVrfPHGfz&#10;NSkMl7o8zct8xAXu7vPDEGtg0YhnpQJF/yTq528qej56TZjt31sC0h1gGJLvK113nUGbIy+vaV6c&#10;kt6HvSGGkBlyB2996US8ikBzMSRcMWRV1UGyt8s0L9FVWtLaOEKNlv6AWerrEUwhbzOM188Ul34K&#10;698SHmhlckXMlNYBOlJ5m27zC5EbZiVe1fNkQ6T0peCnO5agGfri0k+OCPzQ+11MpG3eOzw6LbOy&#10;iQC59lIG6m/bnlC8HLonOR0HYezbN5gyKAviXpVGSB3pTPE/CIfk37D2MPSDVhyb42i6NO2foIra&#10;PJWLMZ2WXPD/uji/Mun0oeOg3I1RN/m6bTb2iG7Kwn4xGkSSEVRZHcqHPHkA7tpnCqfjrdy1y2U1&#10;nqSf9Kg6fiP331yA/0mCTYSYRnWuIr6MUT6M05TFDINotFRGg//OXqy0iw5gJNJ1S3O9kJqEQN5A&#10;BsOYKquesUusjttS4wk6MdyVX+k3OM/pb2f+/fJvfnxKJ5hl8elzNL507VJ1xl4GhyYwqle+YbgO&#10;Pab2UFD34Roe7fx5Iysf5RL+aCVJdlJXm9pV2cg0Dc6PYw5jeodxMmD+Bz/8/vvnYURL/2iYfybQ&#10;6Agt9OaIe/kforeC1O7aoVQOLq4kXdpT/o/DnWMsyDSGdJenx/KYfVukdQnG4AjciTPW+8Gt/XTJ&#10;aKL/wEx1f7yp4X2NN2v6hWsQy8/lP7H+L6CPlEYSPgxaZrjCMXW8fDHCH+P7q+Fajb5Y8/P92I3j&#10;5eXl2C0WziVC6NwsI7bLiDlediJRP3kP4xLJtdxDl67atFi4Vg53/+QCZJgSDkSW9x0i4XiroyK0&#10;EF/U/UTkx9/JM4BAlVdIvgGh0ChRq7gb4fs/Nv2fTvp17Invf3/F9/n4V8LuXMxj5/zFP678fPjX&#10;Mx6+/+19D5H+dsc5/fsZz/1fpPM9piD9vfn+yibK+PdCLi7GelRv/S2jere/fz8T2eTzicnkUz33&#10;64TJZ4Z64WeKnP9n6XyPKUgfKerKg9cr3PL7TSafm7+e9TqHf79nuMg/r/sXN7y+wuP8wN+fIJ2z&#10;+fcL//cpSL9pfbxtzy9V4GyelPPh72lzfunCxIF9bni9Z+gn/bUP/ySg59CssUOROu7NwZj192ua&#10;e4ZzFPi/nIL0/zPT/+mkv3La37/+N6UQPv+ff/9Mr/L0StX5Lk9G+kU6f/Gik37y8fzzf1MKAtFe&#10;/yzx/LuJy/X3v5Med/EXpC/+nyH930uUTr+4dr7s0a/b/v9i+v9EipCRMDM+m+w+G35kd2p4PVk/&#10;4sv/v47i5Pk4fvgd6ecBqXbN4RN3xGN4y52TBsj/9el0001eu+/41mvmX/1wr8dJThM8WXzR1Dt4&#10;0e2JFKQyt/VlwP7VmMdF5nFg8iVrRD0xMujLdiO1FA8xvr2GFGU2+K3xHd51uK/1/WycJ1Iiaye1&#10;6LPiGeeYR2BM0BsfxNgpZ/nHA+RgrHZOBu/+0KM2jZ2vg/fI6KNCfUbeLoo4528veMoTHpm86/WH&#10;35D6+jP6EOM7Uh89irXnAtgmbW8Hp52mO6pZt3a7aggU04S7WtslZuoIOIkPIsS27V66wxrgjGS6&#10;xs2WmiHfAvvK1bM1kSftCV4RbkcZ55mTf0tA9/bhEA0aFJ7Tufco2Qg2Y2tmBmEpILbVLIEg28oS&#10;nJz2gAtSXOUmyzRIMZTjYm67usoDtGkkv6j1w9iUscydNuIAEJj6+YrdGdJfP85t8s/025naVwvG&#10;MipYnpGvoE+Iw0qZvRt3afbOFrXj0dlHzWbBldkjVZk83rkLusjC3fClPC0IILAxMwJy17sHlELw&#10;VoBeewe5CVxaqg/D2VsDywXizjTkKzqebbNecNzSpb73WjDiBrNQCG26kA6uOOotj0JsDN8LO4Gt&#10;fUE5f5p+5g4RNTz0chTsL66aBD2S2XiJotaUNnWsGbjhZP69ws5VRb/yeD3Bnxj9RPm3IDcQfu2d&#10;CIxfYV+gDvqW8HSg3eGArpNpiGJn3EBYSzhsr3DUedUcqJBPBuiAIptLDyFzzdtV7+/ge4JZ0j0K&#10;xjXidTHhK1TUZZyldHNeZlDTWa0EpmRfzL55/LWjxc9kUH1WTi4QcvMbR0nVN0C28JJXYWkH2Zvs&#10;gvHoVj63DjjbBvxxAimIc/VyF7LAD449I+j+J0znKwAWYi+fcf+pXerP37QJqeIf3eQBWwWub7su&#10;Tb4/o8G60j002TW48IYSeIZDuMCpTflh9TCFT5cHWyOeBxcSMoKKjvwp0n32QoEDo936zqaVxH3M&#10;n6pXQjN0am+w13r8Sl7nzBHNOmlEPLZ/BGUVkUiASdyPkg5kug2IHlNzbGMY4cG+qUp6ibffcH8o&#10;DgUiHkAkYkp2jNFyajhPn1iU9/nbNG/zMbg/3tkiXBXG1z8TD52PX8+Q/nmqPip3y6D1gN/uSwGP&#10;I8xpWGyayaLulXh858zWMxby2ckdpN0UesPzh3RYHkTciVJCHgxuSdGsUaQTe+KNaO1h9qUKV25+&#10;nGgNDgLWnDY/+KKEQCc+z4nDx5Qfj81OKSHFO2DEC7YNwNE6snsghXBm+299Z8D7dstTnNzmZoxZ&#10;D8E7sXEfjSji0OEcCA5ftQqZkuLtH5G++lELq6BTo1ccffz1yyNujJ+vp6tgmCqLB+4yp3i3Y+pH&#10;NKDSxAWq0UMMrFAeQ7qpuQyIUjg9i/pqf9o8oDUcAH+T4HRZPexn6zKDKIDiLNC/XgVPplWRnFOr&#10;BARJoSNb+8a57uPKQzWpFK4FLLn7tAG1Xp7tY1ZCXR0SR9w9fnzqBtcYCsw2WoN6tlenmDIWfB1z&#10;VmwkVExjVzc4wx80t6pF3FXsgf7URq1oL05D+Cdm4Wq6ql44Bd0eRQ38jJqcz9XvvydYTXWCVhFy&#10;jaVT4lN6d9+F7JOoyGIzU3KjYgXz138pz67VV7/s3bnYfEFZOwqvH2LOcW+TuvWUmVTwPezSGEvZ&#10;+xErqgXETtJglmN5MYT7qsK5K/jZ56ll4ABMQ47ljjJrfJ3ny4OjasF17pEc79DNkPEB6Io/iAEj&#10;u+WjjR51WpZk5wj3azovtXzl85igz58Kpf73o27sTn3+DvIrwnGBdOa5c7J+/MnbaAc5fNKNridA&#10;7l2GThrcK4eH3Zh65gQk6Tx7cHfx4gog25/Q5z5fke4dlkTNqFgKiCMAlBJkVWpIkcGpw1HkZri6&#10;upmrh9VmH9fqTJhgOM0Z+UhNmLIrmr/ZKnNuf6AtO7pbKJlKosg6m0NF/Umw1k+3rqQFMlH/4dR6&#10;HK7Fpm4MQOLs0WZAPGIUIlItjmRDVEUTImLy9Up2bV8h4BX0WrkK788q/ky/zoTBFOfwNFDfTact&#10;yjPkrcVATRIZawUxQxq4M2PEFi9xRLsIFqf5jHczhD7RjAr8of/j3UTisaGvpbYwUDQTiWYJz+Q1&#10;YVIxpF16WJHdBuGJ7Y+gOM8/PuHPi6KQ35ObwiznX8r7kMIX6mFxamPSWkwFky3b3D3VAGfaLI/e&#10;En4HHDpe4fKZjgpqIOnkpfFG4OfjXrL55/9Igfq0zmrp8jo/c+JUxvVq/RTs9F9BHS3wM539QoAJ&#10;sGHvVK0zHyhxd9hFsKH1M+GjbKdL4b6K1K+qHeW++oiKQAA4zowx72D1u/R4lw5vyqZ9SrdPtlo4&#10;UJSIb7M5O9N8uAE4Vji28KXiiIv5hk6yOWPqAZoTSCCF0vVOOCGKQS0Jk0jVxFfjmC6S78ZqYkEi&#10;7dO6xBo3POBTRF0G4RJAoA7WaYZhtzyCjTnfywwXzg9GMUmu7WbWoaFIdaFQDUNNXYxonWX41Ts8&#10;Qy1Dg/PrIX+Kf5yZxNyEGHckDdquIR1OLVyGiWxLT91jycfhAZDlKd+sWLm8pmCXOorNSTj98KaH&#10;0d8clk5RtjXTuocvpanNP9Al9WZspmeA3L0+8Nclr04BoR2DowNfsjRQyiW2BgFa6yywZ9j9UiAi&#10;1XNVB3Ou/tQ0oiE8K9bqCE0u1Lrp6NbIi3sb57iZK0RvBfEXCXnnCG0kcwxFVWfJc8yFCrr0/0xh&#10;F+tX/IxDfkwcLiWX4JuYhryOVq3+4fg24f6RGz9cYbE5XKpWKWHAPcN1PqtD35MfiTqMt3/Ingfd&#10;QDwWylh0h+5pkzbOhfKv2RgAweCYgshdmNXlzWrjZpVm9PSCHoPBon5uihusP8vtYix8bAgaNk0a&#10;avXjrmahr1EfAAxAoZbVAdzmMfZHhu6xIpOPs2Zx/W1HSPfYfrwE5iFcSOckAu/GMebpkH9gNAb3&#10;XzzPoYhkK5i6cuE+NJGw57+DfuZyECZmDsh7B5RR3WhPYEZfT3oZp2kX/MKCFB2g3P0Y3J/4RAu6&#10;TXh6Ily+HCKmcx4bSp2rt4F0YN1GKEkQ6cQSgYvldCqvBqchVHjAiTpfhTd/wvpApx0CMD5XnElW&#10;9VUJAKx+VCR9fAOrLeyfyVee5W4kXXeZi1cqwBwrHEEdweGApPOC73FFazrf82JCXkO8XZkg2DCj&#10;zBBXPcWuj4fg7qHbDN2n2IcmdJUZ5u3MdiOokphoU6RFLZabecG5VVQowPdw/pYC7cA7zvsSXugN&#10;ZQK+wM0/1WOHIlSQLYt0TO0fGkCn61z2x0HrmBqebLY6wurkF/1yjkNV+IGH0/c6K/rl6FSK7rtv&#10;zzIA/wmdANU9nfZqlA0hIae1vuTTvzgN0lqiRPn64bsi/deersdjoeF+DARBYS8DjNzJvk9jSQhS&#10;1KGy/KnL7z1MBUzQOaEqHuYXg5tbNte+U+DHDxfNAC16BuUCI1FjGEREuTk/OAulLGOfF5VQbKO/&#10;W3JWZMKwg3onYL4NyolC+KlgSx785wiGRFWAOvyNMpHaTLxMTA9Pwdk0tp/y+mQoIHYwmo4ZCyO6&#10;HLZVgd8P/TO+RM7fdkZ65B2vVyB5I/YIHl80t8/nQIjnXJNnFxQeAHVCQPRG4PD9qt3rB+3h8w1V&#10;DA5fw4JVn0KdycAjppDvqMH8IlYmA6QJ8bLVvz+P49tSblEZ4A4B3VoVGwzjjn9u8vbS+TznUDRV&#10;FN6bs753ahanmHJ6DVmLW6/hPeobaV8Jg5YuOrQtqN9uu1P2aKPlYzzrJUpCxdIQEGNsIEdDrH/2&#10;7+kAo0KQJFmgy7dr0cZauS5JNk/dSh9W4PNwScPbK09F4OZNuonduD7I++nbunNXjXSk2l82A9jr&#10;SDip6N6Hryb423J6u3wEyn7dNH81vmA5KMNWUkF8A5rgeeWeuGoT+LwtYzrSlo/IZKhPqYc+gSLb&#10;AX1zEd6xRdUJT9kos7kpNytAxGPCz8SBKMXVYWMaLi4u3OxgdG3nft6SaWrky8FmNp8BgC+ol/sP&#10;QR5Y5NZFsGJ8lKXlJEMjeBKG2iXOkSqHqXy4KNYELK5ANUGPPA7krQFKDQhlcooT+NU6PZ1cz01L&#10;8Aex78vTeizGBGXi5DikYh8K3dfRKf9Eg/xycid8MytH3K4pLhkyKxRw0iI/dvaw+kbRtr3hi7DI&#10;OWABITpE11Ae16+yjuJNAGb3AILoNCfzusyAs7p9gi/QrfzZ5yRzXXDCfDrF9k47Kwzw8yec+hKJ&#10;TBBfSMT7BG+adCwIWrx2bwp4mIR4kZadMDJM7tFQJzctERlcMs8NhFdkEfg3U+pof0czTmZ6qwLB&#10;tYq6P34GwPgHooZWQanwZ6UhF8eQslfd2llBt+Du3EHZf010TMVQKfA8D88eb9IfNBsyOjxgb1P7&#10;iajIYL20I5j4qi/fEmOnNDBJ47aBHW1jQOfvpYHRQT59N2iJ0p+BGatZ94hr9891lQePK/nwgWsi&#10;e3dKU5fasiRDgkd7nRaLQTWZsHFkNV51WzjDXQsM45aPSH4q1wd1uA3UuSU1x8B8PZR8pWMgTmSk&#10;t1+T6je5nxICQWlofiAFVLUKV0Ajth+Y7dzRnoJsBRyISD4R+J8Bd2MBe0nCeGpDdQz16MDAHXtD&#10;+YG1CJcFis+tjKdDmcAy7VVLQBQtJNTaO4/wL+r22JQzuYLP+SYXLNDWvj24AGy6NJnB3L5qMdRL&#10;SvD6H7sm1dfmNs+n1PpqIOGX032rrrt+6gZrv9FQsWheKID38ZgflVqg8/Nn5aZpFo5DzoQMFhOI&#10;kOC7klbuQIqN26X5zFlknDnl/voxVBY+B2UJmCpdqee3pL3+OucEk8hugL5AKsm3xiRWFDCiPB9T&#10;PMv1CVrzggc4jTaXyUPBKG4U5pIpWOo2Y8ucy4sKX+KTmIfrYShKvk3uvIe0eta8mz28Pb4FwNDw&#10;jVJr+XDEPGhD/aN+2+ZGJXQgHArl4i7Gb95gRm3C8E5M7nwcbmKKd+kS/BN/wH3woLpXeS2Treuu&#10;abF+HltXpuYYvTwkRQ2FGjLg2OROGeSf4Sy6cvNxwH3U8lJbHra53M8pfTwIuDKgL6LCoYJ1pbA7&#10;otCIjVazmYo0MCi68KRUuXK5Lr+3bAxnLLvnqmsYKyGpPEK7a5l0VxykDMAhj5YMjZ7V5ge0yGLi&#10;gny8NN/O1t08weYE8GNpH6J/BTbPz3Zqa+rIRKazIyqnqWwdKZRJk2a+E3pJ3d9EBCoMpv7R99Db&#10;bO3p7sm9HDoKjA2nLRFgcQWszRIZLYQoZnk/O7P0RoCB78JJ8RXyc8uBkvvqguxm0Rza9TD3xSDO&#10;Lna9F0mvHBCIoexSLLPFhXFRyeuRMBue1oTUG+VxrPHrbHZ3DuEG7wrdMW1gK1/QFPuHh+RrhlHX&#10;ph06svsfaGwXWCw4h8UAoYlh8zkF9ijsJycbu+jue1o/rbsbwh5wO1xONWSHh9Aj0D+gUh58syhJ&#10;+yRO1gz5XX7LMeXYhV2yNCgfHtsZoNYTNUFte3hzf6JNfya0IneJ3XnkDflck5W51T+tk0fV549E&#10;q/mFPoz3KvK76iLhIfFEs5g8+PoEZYUTMeyGImibC9zvlK5m69g/W4T5v0P7nn+KiT0ttcSg7Jjn&#10;3fXcbWLVIxSS0iwvrgg+4g69P3jOH4pR/0Zup4aufyU1E8jP+dMqKPnjYBRx233FGvXuQ9P3+YJG&#10;ev6t16nrTy9+u3PMEK/r4fzsS3hDp4gY8wZbSAl2aefJnToEhk7tzCG5A2x+CGWu4XapwxvUWbxc&#10;EmLxdIiycdN87/fPVFszRpjl/FL6/jbcmLgYn+meA9SOes83LjqxmHwmxIdLeBB9qLpxOzxvEM17&#10;oY2eQlVfMHkq9sqiRTT8zXGnoTDF107nt/KxVS5t6d5fzE82dZ6jdfHZ2sth0u8mk5kRfZc/XQ2f&#10;P8HAgVZL9CGtB3wq86NYVZmeRf76Lee/eiN51EwsOFtsejXiWd86AQVOjSkscAJlWehARHlqm/0z&#10;bvWD+8+oG8Sj+yPgBXcHh274vAtPMXoZEPqWn3XLizriVtwzrbkMpk0GSJ4rMF1sIAcZ9r1YCTty&#10;jX4UAzCa/2ngg1/6TnoaN5C2VUp/wMORkMYV2oDuImd+U15xB3+O7E8iufe2vmeEXS5ojzoQReqL&#10;BEC+Rek16VC58Te3hZ+Sd5e4lu38c/kyXI7vF/kvFPUyJm+QYr9PNALibiCjiY4c7YWk8CH36Umt&#10;oLJ6LcRdaEGEFpo7ZkZ0B+s4tt6WRffhzHEPq/1J1WIXVeh37kmdK5BIMLeGk4/K9bZX89jHSlIT&#10;fDBZ7d08RoypXdGzwkbaT6W12jRfigOgMHo0hBbcfzBxeXb/ExK5xtumxBRz51Xyu2sI1qiPu//9&#10;uJr82cOGcU+aXB8mff8Q45i+wtQ9QUireB8M5YJ6g4MLM8a72HzMsqN8E5Qtk4ow0m78Xi41zc9C&#10;tz7DTQqrQ4qdcFvnK/hkgE4g4H4noCtbp9s6WsBRlx6eMWv85ykQ+4EDRptxBfbBVcILgrGxqlGX&#10;fdf8EAKVXe/WLRYkd989ugVNJCN++xqU94p4NZo+b0/wzokm5nDVLTZoc84CNTeGeJpoUEyrrB92&#10;e5F5avZ2ltoLxFzBwHSC1m6Id7UkYuRH31OW7zf5Ej+t+SETnSb9YZgfXMJ5ZvbYx1Fn/PUzNl+r&#10;l9ymhNLHSkL12mhUsX2ySEPWH2ml6Uv9HqfjUOa9UvmaOhGUHUGWnMkV/bctyD/XfI0FCLiZFaof&#10;7DCLvrZIbqTiHJ7sfdpsxH0H6N8jliGk8bFMu3I14AZGFPYylHjseHS4O/RvmmapiKNKCYDPTECZ&#10;HMGbzTBvdyhbX8o6DxY/J/snrJt38T83x5nL+sJ7cPV2OA5NvvbtJY94O4+z/FWY6wNbnBSPyXHr&#10;HAzTHu+hnRCBbLBZ3jZ074tbf3KM7kHThE3qhUAl/ErLmbN/oVkTaD4AFJHFr2thNH9LAIuR791v&#10;ANoG/e6f2QDHXoTzDz/lccCnasAJO/OdcV28X4Zb9+4nv6nvDKJE+zleGdyvHipRL6FhGtHuH2Pf&#10;pBA2Uv2wpjLuzC0ddl4/V9EUikQXQUCoPtrZuT4g6IiCBpJ/x3Scpvaq3zzYEQiZlX2FnLvVvc6G&#10;MTPHYYbLYZEX3bc+v0/ttwW+REl3hC+4O5YYIoV0UUVYuYlVnKr4aHU9larUSUEmBh4HblRdP6wa&#10;d9t7qvWqyaf4zxN6GZc8H2YlrsCwbiuhDwXoP5rVCei5jPpYyeQZrc1D2AOuhtmTxcmAa5zXKnEq&#10;ALcBXlGv6U2/fF0PSFp9+qGuCCH1HTBBmywVfaZ4vFGXoPHVgSC5qtLqC38MqB0HFKPa+3FHxXwh&#10;3jCO5c3Tuozz8WYTG6E7e+/9BsGy6UzkZ4BncQu00eLWfZk8/wjAsSV6yHqwVCR43X5dPYvZUQnd&#10;XKNAzayDl2XX5oM7wMephw38ngb3PBzLXXoJLV31+3kEzKzTm7tzo+1djbV5pqYw9+Z5hd2Cz+sr&#10;56imppJiFJ/VaZXrJB/f58pdcZYAkoJjS6iAW0bhP3DHndz7rIriTv6voaS5DB9sTLfLL2T/6lFT&#10;Oc5exqb9VIQz+nFgntzwkvhL4He6W7EjZ7BmMHvk5rFvxXVR4AIRtiE5GbiSIKlf95eSQJo9DIv3&#10;E2Nz/a1t0yzKoIFBkCNb7wrsyT3rt+c5RJYNIJ/bpHd7qObDH+2BQEL/gXAOlwoewAFML0g5da2v&#10;Fc5hFH9P9ZVhnMvtc+ubcFyRaDedk5rw0WX4M+E87PgJhaHIfQeRgLbdcERCOjyaX6kOPwWHVzkw&#10;CwWWA8LBt999HUd4XHEGdB3y0Y0LpozpXDZE92Q3bOnc7JffKB/MPqjXSYUkOwcqKzsfWFXAZ1yJ&#10;BqQZFCC51XwVMg9EoCenaFT9d1LBn3UjJyil0UPD/Ey+/huO0PPgRv7nsi0A8Kk/vImMTfHKEmXF&#10;8O6UHhviYKedIXJ1wk+k6saSOqJIKdkr7wo9uK6wBZS9AD2F0JdwyTo+r5aJd/ZZhs/jWOKxvML9&#10;CriQQ/5ZtCgIZRuGCQiO7k0VZce8KFA6OZRgfUo5kTNFq2/wKvb2uq1cVG8vFq5daB2e+PwJ7OGI&#10;6PBTDXh+d4Qh4HJfoNGkLULkhXA/qBc03/7Ht3CY+T+c2t33/+AhrrVp7lyG0x1MqO7sq27mEmH9&#10;vT2ZUYFpc7973A6zUXtFVbvqqQYKfq71UAjoMX5x/WWO0aQ8N9IiBftJCqfQUFgEn4yn2849UyCV&#10;e24lFKJxAuvU5UDyRM3khh7l7LZCsXmBiHMVa9kk93zbWa5Z1rf94KC7g/H3/9iE8ebpwM7BFn1c&#10;0tDkx9c1++b+6rPFcLqz1PxZT8HtXekXevcFbbvcOvMqeNxhsintMy3NcVu3k4x3N5olsf4rx9lz&#10;LQHD1qnzZdZ0t1PNWB4Wj6JeWSUfCvqqvl81ftO8zfUmuhRl7LbvuyqbZh+GCF2LXj5xrMYRan3Q&#10;GAUc7A+M9HR7d3qqc4xfU+VowV19QpWsHJ4O3gJ9skH1KBjcF6JKrRyXwPk+J18T9nN7Zog31DPY&#10;C7iMfXlGGB7tvrOXnMztSQ1VkOBz6k4xpXmMHQodBOeGmGEYqqUe1HaSx/FjnDIeisR+KDS8g8D4&#10;wRFA6QTWlLE97zj/U3EcUeVyxiQP7VhOsY/EpnVULPCCXdvL3SNeGbKDfZRTAZ2i5dYWw4li6MuW&#10;HEw0FEHMbzbT0ReogMlgbXIZvkaLRzRUEwf1/mHS9Mu678Bz9yMTTcTVcFJDRl4fqtO3nJsBi3z2&#10;sA0lD8XhomGlLYTrQhCAENaE1s7xLtAACdgjHBnXnTFxCl86Xq0dsNImsSUdQE/V5AJ+/qpHYejA&#10;gbttVafEx5u0ZxaJCNVOX3h3ZWv+UXW6NcD8cf+tQufa+01ZA/nM3akf2s3KAVQy3eANLo+x01v0&#10;iJuQ0z7souPZi3OXJ1o5vBI/ogSIosLTxct6LIsR9UscFNtVoFYCxgoihtQAaZJDeXDdBfYmLfJ5&#10;mnG9Nd5EU/Mm5Qvf7+CFmRsaDDNE4CzEpMYITEtm98IsLQfia2qrNyNI67IO0J385n1uYmbfO9kH&#10;liEG/E2H+t77yunqDFM1o7YO5893wi9bTi7th+c+6MMnhkfJtk7/dVQ5EiFSWaTTyr0ah2mZ8LxD&#10;EvOnG9D5av9MJqQZjXQ+kM/3yXypK2BN0axPzaLzreT89m2TzlWD5FIuZ7uIE25H/FfHS9ouH5BY&#10;WbNJN+qpWn7YXb4POV9XvIgTyziLYJgquH1/2DWyxWDax+JNxkQrtw+lJflBjQxkdpowkqJuJAiW&#10;scV4sAu5BUmgBECj5nldPkYIdOu+QtzkzubkVnx5cNyqxyK8adboKgaXAyffipCQ19uS812iG91d&#10;qtNR/RXNj0Y5oVr6Zr82oKoBJwQOu3Zi7/bgIhosulmt+wXw4ElQN6dJEsbaco9jvyeE2lx/x88e&#10;nUx46A72Y7WZE647+YYzvfDVd12/WEQnjlOBjfYCucw19HT7RMPWPku0XD6kuU1gnwKVRkw6uJ3z&#10;w3qF5DuXfKDNSlk/DajvmLRgz7rveh588300Q1ofc4/3iHLmd2Ptjn+Vx6WvMIFTSRIg7PHSrRj3&#10;zM2zfdEKYDoAfvXWK5gkH9ipt0mOMoM10Psz0G9+jKg1G9hfvxJWxLtf3dL1G6zoX+7+LWdwQksN&#10;752oa3P9ze089AR8c0PoSMnvcPyMgdUMNRfJ4iOG0hSaCCg8qfuZ87zzrdl9zHQnSva1SmGnoNTa&#10;dIsrbz6HtU6clZbobuKqZ1EYameqggQaEiL/ni1ltl7E+jicGRVw6m4639IQ9579EG7vpc6Rer5C&#10;uyA0iA2t5eyZWC9isu9AeDBHuFEtkZM+pHC93uCHPX0OlXmuzts5Q25Kl6NhU3jR8RBXaITYVS9f&#10;UaSEWCW4MkimKoRr36Q90p6oYHR4hRqMDzEL2akCJBSATRNH4otlHHBOv8dFmJpPhLSBneyfIHXf&#10;+EDpSw3xMkRjHn+SajvFE/EdXzn4UctEO0PCs30JkL9OTgq+Kmscq+th/uH7MtSTkkWCmk3M1qVU&#10;+Xf10Q3B1xPHq9vm/QnjaI6uPwm/TxkO67gCjq84kc1xUl189Jk3BnABXkw2VhSk2m0tJV7M+Xbw&#10;J+Kl1z8LqU+R4K6riavMAokztgN+n3h6lj/7HGkCZ9KFU9YMYOegD6ltHBLDSRN7lV3wm3zF736s&#10;G+CaOLVEl0UxVGtRjJ2hQ60WM2MovZJYhRo83UtsOWw+xGsJjBFdlyNDt6t4wZhb7A5Y1Sf70a9S&#10;vk15/EjQkiabdPsXt7UAfh5Yc396S6Yl1vOh3OgQo+bHPEPP0+SBGGlwo8aYmEXVt709o1bq9EwU&#10;DZcHbgE0H5/8gNj6ysOoAJoljiuDqPV30SWw82zdn9/T6WM7xW7/pT0ICddnsqQOJe2KBNIjZDkN&#10;IqDDGSObt31bX6hdcIvxuPdNNqZE5ZCDzcAVR6Oix1FnguQCpUk3jruxm3wa57RhnZdAXaj18XOd&#10;dmZN9k+xwyYnwUa/8/xuMjfrxNg3h3hX9g43dI0/wiPvPw5U8qFpT/NLhNnC/ogAa4bPon5IFwO2&#10;Oi8/qtC7ftKsbglNKIsYJR8fYYgBM4neeFQQY9YYT+Pz87Um7qojWrZOTVyvKThE3gdqlQyaUk4/&#10;huh4CPDGXSgfa+mUtoLxkeEgxS7z0DWRO392uu5xtw48JPZS4YhHW8b2E+oWFiLIQMVvVg+r04MS&#10;fT3hkfYU6qRLf8xrB+bP1LS6qdFyy/yDBj/APfggpOAT2txYGvIWdkOS1GSRdtGfBm0OybVr6KHV&#10;iSK/v2smNOb0R07vXQ2wdEje8tu7QygOzh3lydi66Ns0JoDFrLv2VqUOOxvASWZP3nl4bvBrHhx6&#10;gQfIRu5xTkdrD6+srjB+wlFWe3icu4A5/odjDtoqKVXRtXwEj+qwUMIWd0mr0bRX5anNnZ2C5Gj3&#10;utpHeueqHDKY6UMSLknomzcOh0zS8LmEmxMKPVSQinNzlQaU/tv1YY16qsr+nEAsO6kL4rW2fF46&#10;nd9u7jTgOV6foIaIWchfug2iBnJUWlprApfBt4nhzLYGzBq23hl80B1DP9wTIBEZuMWoj0g+2Uw/&#10;d3tjmOYiXqzM3VgrAnS7ozez2gfo6xp1Uga4HnHy5aUrlRStVpYvalWuBsgmPIRxH/oKqINrgtFh&#10;dRhBjlYkVDleA3SqLz0lz2iCHdERzz7IgAhzU98VoYbhfzOWq36xwdPrcLqAAL2BLt3kxX7RxyzG&#10;4Dxq9aCyhyZERUa0L4UMx3U6vAbwoFnV+5lzw13jieca1ZQ2Ximt/ivDONEOm6o9pa58iGN/xOLh&#10;g+Euqu8mC6zbHTd1Xfphd4LDTmozgOJuarJoYw5Ik9FdstDHCZ7NOwXRHGOK4dnqUASPEBzFr+Ai&#10;cn3jLEC4qU6eASITTJ0uynfc7nDMccGIBoEXxaRshflfimJAf6+3A+heEDMuAHKUxn+Yz0dsl8cj&#10;QnFsPqHWj07qiY6vsYUxneSbn3xTYPhjeiy42Xa8mSv6NRAhTlU07XyuKKMcsBk6h2EvTrHqB2qd&#10;5WrhzbcJBW8+n96vTms3wLMpzu6npFX4CdFQaUiKp2qD7FdtXm325xERzvulZ0fZrvkb52P3uc3v&#10;IBb0uy4GngX2PEkaMm7hEsCJn7sueMB7hNlDuK6k57ATqvsKOknuA72uAIQzxUp4kqYgOEA+YgQw&#10;mHA4pHE69M6Z7aWWUyJuiBrneXa5bfPx6SZ92x+uiH8Dc+Ssb1zzqZqHVgTdhX4tLJV8260Fvqod&#10;OTSggEBKj2keFkVqLmRAWG2m7kMMUK6h/ajFoq8L7UNIzjbYbNzh1H/SZ5ML0x6/aU9hRLmgOFvM&#10;ahsbwlLFM4SubTsrhkWeqVs8V5rLmb3UVlzM+VYc5YmWqpa6LAbX+Ab04p37aSEr14y4kz/gN2OR&#10;la0IMT0LXxFF1cdDz1lE/N/d74LLbOxYzHucukgAgh7z0DXI/cuhTTdtg1OSx09ptTlRriNmdk28&#10;lc/Vi+gdGad1hmb7dXOeatm6opACtMVwgjBRId0Z3TOLX0IkOubi8IDT9PXkm/di84YPMSwVdHGf&#10;FJsc7Qxn2eSEFLR5P2kTAW8VHWqp7dlc/3Ga5rmLhQ7lrec3EEN+ZTbDYUCZpMd5gWO4QvDa7xU3&#10;EaTafIbNkblsc7PVobvyxV+GIb1OMn7Qd8eVxH6YOoc7WLGm+xmC1NUev3L0od+S7B4PUnE7ztSE&#10;WN0KDTE5Jx/HG+O6WNKe5pPJPQhj/8IFHydDfttOvqLW7SO192+4hD3wnDOgJGdeh12rqUZjbhdQ&#10;Z0+/Iin4GlWchEUsd6Pecyv94AzNcF0jQdZ5BOI8Feix+dP5vCT46gPGX+hLL5Nt0MlNvug3D4ur&#10;2L/mYeOoR5um0+YeH2adyjxG3WWOSYvj4dKwiAz4U1fqhaE0pWa+AUNzbfB7C5InRnXOH0RJ3sPK&#10;gfCmPVsuNUnTXszyUtvny0PiJKmiEe1qEGhvgoqArGm95bbx3SvH9DgMbxTiDQganioCANJMkHwk&#10;QMURgwY2kGmaB5rxpezK8L2/5UbJjrIsVHyXwEhpsStoOApBTeoWiwOeUyQk6k1s0h69UzI6Vf/z&#10;jDcsJRcEXNzRDB/aq4lKZRtjVd49uT4hvPg373sQnOOku8uBkWlZftk0P9qrK7wdR5tqQnmA+jrt&#10;nwpWP9+oswio9M2lDnJzmj7bUTX0aht0y2ITUduXJRTsVw+EhsAV/u25p1pGurhGummAm1fOq/Uh&#10;hXq6dx67K5sxgYuu27giUmxsgIwVirln+uBNnkxoD75lTt8xZayNptOHjRQCF5nu0mRpL2UtMkA/&#10;xhKF+B2LRM7pbM1MeWHDw3Go5b0PURIxzJnJe1+IojFDBibOLLA54nWgaKr/V167jFT0vaCmeA9w&#10;bz+u/tV2V7QGzjk2CeUoW3brNl6qMhyjj6074QEVR2omtAq54ApEg9RkvIMQzNLb6JtyGYROJPnQ&#10;dPb0NaDyo3PayCuwuNDtKm/RW/Hr9axpm7cgTMEGRLqqOHGg1jrMN8TwCvXaHi5alw+TcvPdUV8P&#10;yQeygzJ9abyOCq+2BSH9msv3uz/cVrXeG2nqPuuv6RV0POrXQ2tDsZtPKEKUGDefd7NyyGeP8xYZ&#10;IbRyjYPYtBCFm/DEDXmAl5xDg3mWjxbDfE+tcM6vT9G3RYOg7C6IEAngFgSGu0zIZKsMqFD7lmn1&#10;2D+AugXlGHfU+FXb7MKZrM73wv0BUA0yYdwKUaFvbquvq0Q3i8UiXlIMz5fiAj6ramawyeZDc0NU&#10;7a2OT5GFnoS/PdU8zDddp6eHujb/drVHztu0gkTdNVA4B48kO8RJvmhmqAqNVGFtruvuKriLtMUB&#10;YawdY2c5KS28SWjcfOCsHbbUg6SzTAZwtaGcTMgzy49/UJSVVjnUMDx92F67xuqI36Yf4VrC86Vr&#10;b9VSKUnDNxhjf5nm19zD+VhaEKCPZeiufJFnrHh222BHsyiThglrC3cKCMLx9K3voKyvcJEEPWzM&#10;OR3tZlrIDmokm8DeMij3hdvon0/uKk1mIsINeKXEShzy03IGfPRmwIeuPC6nbfbt5z1FuvRmL69z&#10;Xn1mGVQZd1ga6t85lXO3PMmzJ+833Dzf49PIsLw3cAoOMxOizSDpq/7vNN5sCDMRjFI9fUv7vmog&#10;LrjtWH54GINWZYaxisu1O0cRto1O6zKOKO/cXyO2Mfgw2iPSdYvu/RWs5pbreKzEHZPUTalcTZ1L&#10;GhMxvvxNXrsY4p65YCBg/9Wf/RrVBX5UYIfOE/ec8U999P1GN8oWkpNIR6BdX+H1abQfHdUhZObx&#10;T3ZVUBk3zHttXJJr48FLZgGcUFMxPb1PR5q4i9XHUfprVIrr5+4cfP8AW0EPbtfPJkUP+EKZvnmK&#10;nfDIr5RrhRNUS3vRG1TAUgvjqDoKUANx0sd5r5f/ESOA6+jAY9b9JRF1A3h7+vj0EEMvkZoLvJ08&#10;nOC6prtw7EM6rUf5QrvMY6zZLhEFJj5RcL5esXcjWjxO59T4QjiIjJ55q2EllMpIZvXo++1D10Hq&#10;TjZoNsQ1e98jihtFfRBgJE/nwPes69AC49G3KqahXzny000OWg9cv9rCjn5KdfivnLjPYSMdf+a3&#10;ftmP2KRAlAN9wN3D4Cion+PxhDb8BmDaHUy1WXm4dwy5tmb3Lyy1m6mRJo/WjRBIN66ynJDM5Rgw&#10;50waLubRVWZ4vqsa/yfQX2khfwQKuhg9Ou/iwvWMOV1SFky/TqiZUqbwkOs6ca0pAWPg4MhwPTk4&#10;NxV7rJfTzCZfpabSZAobQDWJsp3iC5cTg8fwHKkb6l4fpHT9hz08JPsGVAxHO0PbxaflIy39CeVy&#10;u4xtqYA+qWXMAeBgUwsjDnjG+vfGfPhI4ffbl4EO4FYcDZcvBTVc4Km0ebD94HZFy8UuJFuGG8KQ&#10;Qx3VbOzM7PjtFBQeG8YleRiGhEcQ4Hlz5aM2XUtV9P3ScLvHcAS79PHuT7Dh0J/RQFH94Ns8FtfY&#10;uZ3HunS+RdHUoAffzvi4/kYDDMNQEuSsYjZavv6TTILEnG5Vr9Ke0ht5zBrGCLwJRhR69IUfMNLU&#10;af2Ruu5Qbp3mfkEG0L5N0YMgo1OYrP/p86l11X+MvPduy796tIlTA29WwKSLAs7JILs2dagj/rjH&#10;9tnXfgznYdjtqweiclEkkYNQQ9HmgAKvlyecznsYHed1mI/q2vAiwbv1XSLVJMHtQ54203Zx1Zcr&#10;9AGCSUTNBzWwF2S+OPxQ5ZEq8HHY5HHAiOq8190iSDQHgc/bAjcOzYvvQRlL2rsGL9RMvO6zdFe7&#10;pz1Fdml3wXMj/DRyGqdvh6ExaOyq6pSBXV7nYrdQkS5dv3+gubrFwdfoLybkfPzr6hRecoxB2mFN&#10;ZNlzdd070ZCguO1py3ESE3ZcwaqyeU3GJfFte0WPncwY0bRTJhLa40zL6uH04PnXzjBnl4t7xb8m&#10;qvhpRfWpaekuSrPGIZ3nD/fc3/ZlJLIuc/lIiyaUF3NYQmCciL7TjAtTSDSAOF3dxsjDWbSn09VT&#10;c9E3pZ07tkHDkWB8/HS4Xc1iIqBSseydpIjW1bvp1hftR9+/JmEXbok46ZcYUkiX+iq32lOcYCek&#10;L4/wP5zsGCucUe16JHxIyYcLHZUI/4R7agLFiftaOXRitg2YVzZ3tjHptWNBBLRAEW+izWh6XFx7&#10;NapGCGN7ToTk9jjUE5FLfJzbKbIKKAm49EXROOXSUYOt+fPz7a4ZXIsaI2CRVrgrwcLace1rTZ4D&#10;QzCKq2geR4XMOqeLtnk/KYPNVpNI3hrmqdMDdZuJ2qBc0u1TYH9Vri5wy2NUHReIy5+/20cMXWil&#10;s29GjrXbJOsc1sWZ9m1CMaAbh1BY1JizvtlDV13HhECH5svPm5DiHknQdqBL3zedVhYR4rE3iFNV&#10;1oR6Jb0NJRbAkIvgm3Dmz5jWpE4Bc08Ku566n9EIoX58bIoRMzJHcFzAhKRfRdBss89pmw0QWfXj&#10;ZwR9vvzktheirbat2kJV6QhBjuX0kbQTnWPHwr7eEnrHmr+axNxteXT3utVtuVyWfJHGK9RbCZ2/&#10;WnsizDrNSOzI3UZaQZRFR6efSzxQytYYZt66f9i5CDAX7eCA01un0iByP2goPJBwCOv6PY0XkNvL&#10;CqsGIPnjG1g+uiNN9avyPOkVZRPgOxUw9vg1N/cweE1o9X06VF+Wu7kD4Et5un1Tu9JIBRdIamEX&#10;bcx96s/z4zQGNQ1gIYzJhfRN+x4FpxKPeRB+B/in0lwRZOWyaBfI62TIyHi8inJoH9vrRMuQh3pl&#10;vcrr7FYOKBQrW758Hh5D1WiwYLhrfO0yviWKcocEy94rEzxAO3zD6caExdjNDW6vpAZ7gzW8DUH3&#10;ndslOMMDSzI/cA39ZaN1jsUoitRckFXrDyl/+AOve7SPyjGYix4HbxN9cN7iR03niOCcQjAr4GcW&#10;jkQxgMz/SD+fbi42N5vVvmkP8/jto+oC7rdTE37AEgWUHx6Qa8il2if+XHAmvO0VFMXs1xBkUsx9&#10;WAHaxaTXcXhu3T532NgyuPeuaKJC9jiiuoVVrKMVnfYcyhLm7vYvAv82X0xC7AAHY7te7Z/GNH6B&#10;U3B7omsALY5avjks9R0iNqHxl1rQWI0ILS6JqS9MXaM/cPZu+5HK2RkE4gJFdZ1xsD/xo/kXTNK4&#10;JdOsWwx9Ve+mgA+X5vzTFBbR6W6e/P0CKSzs3H59DA3XalNUnyZfuHzW9+Xwo87W5QOVfF7DG8F+&#10;ezUX7QNU4qcIQUw7Ed72f3ifcKM+uFSnDZAQ81gUCNbtHE3R7KqBfSrHC0nQ+R4LStubIOXpdp1A&#10;Mr/A8J7xZBn2YD7eCJ0KLLT+LUrohZ/Q1k9QKAQosGxpDu2bMIZqWC0bHG2JOqtqGPcgIRjm3k3r&#10;kNqYTo6T2hbujiVvPbudIDKzOK2//WWlAnB0BWf1/V7TXj7HhXhlYeryenH/epI2d/xCbVS+fnN2&#10;nVupYC3Iy72fFgucxL7efX7YGVUHWmjznmpdjHar9TiHkk2Se0iOlqaL8oAt00FDlwQrhwQonaW5&#10;iP3a4tWVUXHa7LT8ACDjHBc4Vq3EC/6jh2f9tH7RkREcr+hjL9LV8MZuIf51J1lfIVkAM572eRBq&#10;+BA9k/3S1b5nZ4zSZF8I1XFJ+eHK7p8dt8vZmLecvmBE/xBwKNyiZ4SfZwVJj+sHXNS30esdLE6e&#10;XAL5s/KIxUGvmhuxJb2yer0DsP71J9/USIXfuu+YrIatxW0kr9o9JrP7YHA6Cq7ru9EZWNSoXbTl&#10;IrT6bdikwL18XDxi23jgcVfn66lNAzGdDH9fXCzS+L48OHGJ3whNh6pu3tPi3mSnl4mQ1iWC5xnn&#10;/onuxfy8QxyV0hVSNjp5+OEE3NAAUEE4HFFB+5nwqyeoGupFZVQ0m8slt9kvroA3nwgUeVgv3P1M&#10;SNGTAxgVMUJFVZRDDV37zOlXx5tEjrYMR0Y5MRYfZ34lWcGvHuQHp9DkVnebLEb9yvMjGtSbrfqn&#10;74RnnEGh0b1DzNBFCXOqKbvl1Vpcwv/79GZp56IjU6YzgqHTcbtv6paDoIvsD3VzG1LqLkB8EeHo&#10;/4hdgnZOzpig+KO1AvV23XRPV5OTyFJoul0jEfDM7GqIHg5djTiAdmwBJ6iK2ImeH39UFhbGl95Y&#10;7Nh8iX4MVB5INC+Tm8Ph0KvXuOVrgB78R+ITO2X/37vexf2kcGHgbdTb0+EhR9Pc1skjobCrI16P&#10;wo80fWk2V5MD1KlVPHfu040yTaFbjJw1Q/GQfmMqsxhDpIoXe2u3XjuQE7CCO9bqcj+1lFAe0RCd&#10;rzQmufayDa+GdPZrSL4z4iK4/Irb5idDKs6CbDo9zuF2coajL1Hfi739C4o6zk1aYz/DuYkQPhQB&#10;ARnKIrc/OEjPoZKFv6vq9zIQCMbt3jsqWc2uo3RDaf+MBnJDXs85Cqdy4bkzl5pO2LIJTYEw5NAF&#10;5PjSnjav68tVUpx6WzHcp+s/XSf0CjkMPM/jVd+eOujp0+7XBYkKwkz4i8vvMTBjPk+4MXKveLUL&#10;/Fe+XcRlwooaeWxzWVsVW4rmiVvhyMXp0zTjZbwntPKklw1VAvx5d/UXHt7DpnXRB4we7dFcLI7X&#10;LsSmKdJ1+rBL49uHa3cuq4mQlU/AH0ssx6DQPQLTptMelQ3TA1atB7YCONDS5FVq10AebtuN87e5&#10;C71FZOb7t7lQDWCVkaTrw0/MXJwTZkhObvZhggkvuarr3Hau83aXObvs46puz8V57VH0rNxEqzf/&#10;CknpvywGcP97qoaA5H1IFt8TqlB76K7sOao77BkNAnfdjiQMZgvjazx3xnuwOirXK5+N3k/cXVEL&#10;IxpdMtQifWl7ULJRI5/Yxjak49ZBBsrq1U7l7uqQbyGGBv4cHTW32lF89TUuAXefGUdFI5wBjcbX&#10;ori72W26YdI8nPp5s4RDWqzPR998fInjMWsmix73D5jQDJFF+tHEho+0kVk5l8fGS1eOIJSy/H65&#10;PES7tqcHPEcnbWMDz5Hob5xrwkOuYkU0+bou5pziNf3nllKrnzwuTR1PBXR7jPC4cFjH8QZvbXHQ&#10;Oa+b8+Zg/LYQtFljaorWflUiXX7v1xWFxwBOcHO9Vq4OLeEqDpOIJ3GkIGKkVF5S+YBnDMtR2X16&#10;f6LBur2rFeV+n8WFLAUdZA8hnuCWnAtGuipklallSQ0pGvSUL2ndOQbzOIAebb9cbAr6adbjQS2T&#10;HYSBljLgsp0HLWfgAZsLR+vyCX6UZfAl19xAIY3oahdcaO/BDR1/X2cVLWLmCX6DXxwMbkpgihk+&#10;htBi/BP1mlTfskvInTXN3fyPyWT8SogbfkssTKm4t+l6i8b7qa8HrnNxHD72Di7GOYBzjlDwHm2k&#10;OY6HuxPKp+vWoP5k5+7bL2WOpTyVdDmULVDkJ3S7/iP/0u04szsgOgOGcJjUklVewfc51ASYQ10Y&#10;FopQk4Dlv9rLyQ9k3+nlu76/fFhsMAP5r2YyLm+R+8iCJ3+QJWCSTVSc5HI0/P3vbypCbaeBWG4L&#10;N9nCJIdRf6b6toP48yX0Ndk1+ytxjcA1iDeddZECP5fPYaogABFSg/Z2Ag2rW2d/Whktofx9hQUK&#10;p9YwO9oBm4ZeWfiSEf8RHDjVP2aLq1zKa4eM/Jo3i5Sn0VBdduuOvr/S8x5Dh6HLnmI/UDTzSj0d&#10;TbAHcEIqh62zG4XAbJV0PXNKlL+DEJImKbdfFkSuLmU6uiaxX4QCR9mcq0wdly+H00rLDOjhT/wC&#10;vrmeBIyaibjKD6MbzsByryqEhATEfabGbjOpGGrfgKkenCcZqLtQKDa6F2Ba518JOrHRSpGYNEP1&#10;XVEld9tUlwaRYkBhHDdycAg/tTUyz5PvREouZbKLg4SLX8cyyFUGjFmqF6NS+2VrN44bOJPFcLGY&#10;9+3KoRtBR2Tqf2Kwjw2Y+/ZXyxH2BdS5zJisDLbh1JAmUsx7Vs8NWJdms3Ctx3j4uiFSxhu+S9u3&#10;driASmk+fX6dvWqKSgKsvBlhpV5i49ugzoEQF21kJ2P5i0QJ64N6uQL+CjCs6l4nagxU5jkFhN5x&#10;vmt69jdrGhrnaMfhMX8rk7bvyrJyKVWuvSvnRDSaZ87Gww+Zl8XElefk6TAGYGF4q7rJfYCIVjDu&#10;VxkPXfNwdXWxOG9/W7ElP67PyrtxdnKZkufieXsF0Pqoli/z1SZuTovO/St8RryDEWxhGV0diCVx&#10;OVGEoPiQE65pXJBLzPihmbgLmQ/EPstONAXN0Nl7dIyVD4y4hzy611VqpOgk8Kc7JMC5sXx2+dMx&#10;Ny/bUW/iOLux3zOu2KMUPO0PP2fF/j+s8zEG/QzoUfY8akXeN5P2XQyZN4urFbVM55ViJHw3v5bb&#10;B9DHkjkk4drESEb36O3OF4ud0lvaZL/BU4DIEm/0CRm4XT/doqkFlYgLZd4Mb29W79vuaZ/1aCJ1&#10;eJ986rgshj7e8W/iLOc7FyJE6vbvyZakKEZfRHaFrr4Azf3cDJvS59sOxy0T8rX2tPCoStHGAwqw&#10;FOmYD6vK5BPE2+56ot4PVo/rAKOnqhP+i3/jvzYy54vn8lhQbH26DFN23kNJvLUBfO/CnCKN7tdp&#10;szSPzXyzK7EnExpyi3Yx+E41LlsKag2C0se6oDZWxMS+hbX6lGOzQEJlT4cyeP5YMK3EivKMt33j&#10;RoeTCHoM8HNafviW7SpG1fJgHSQCyvjkznK7ImBdYcbqAkHMedVYJAJWLQQHseJXxKcQUZksv41m&#10;aq6ACL5a5qMDv/dUGwHZ0i5yXPgpmIfqOO9hUDKioKEdvhHkxXzzyI2bqmtKunz1u7XY/s8xKOte&#10;Sk7/cbYq7LqtLuJvKQ+LYYuLRmVd97OlDbjV14c4+NIsFrTdZNie3R8nzsVeTDBAeQuKO2IEKpSw&#10;q+SgKtC/EKj9uFyXF3953q7P7q9NE0MDrrMg4g9AHZK+hafX5fkC0gk8UO/6kF77yetfYeNxraW8&#10;CKXuLtkgbXcZX/jtuVzLlTzIKdGMjfnmZBhUo1YApcQUB1JpFhMeHDb5mPLSHrlXVJ5cSvaKKRyZ&#10;FylmMZO8Baf598SNeEVybPiNgBh2MzYjSEfwNB1ffcfaMNMebTfQDpIrw9Nis5jDbhvAFxOc7es/&#10;o5bH8uwb1p13Jaena3e68RjFEPukBnuBueOZL/YfxD9o4O+kph7kHaJSnkHB4f4pmXF7Kk/7p4eL&#10;tqzWOimr9brsx7LGPa8yIMDxn7LiQA7n7xMK7LTWcOBSwgKuF3ZVitYdjdiWezkR531w/aG756Ai&#10;RPR2aT7v23unrLlgvTmGGyIq/HmLPfk01ma8cgrvOdVKeWAHOOTX4aU4xVd0UGHAiRXvX50Uc+H/&#10;WbOHHOhTNE4yidZymXcz4FxZTzu8DBjew4CPOFV4WP04Xo0n5G1y5RBd2kTHOXXy/XOBhBCd8h71&#10;++Hbp9hzYyzl7ZI4fdxdfPdu8XlycAKay/JbR1jt5s1PDja3lFHcnDqv9jEweo6K6n9/+Op6yzCF&#10;bgF37yeQ8mV2tP0W0Dtck55aOzwQSY3TuH1c5wCpE4OGW6mL6nsXhB5jljWt4CCHzgSn4Y/0Pya1&#10;sbwrgMvDgwODcYZENSqy8YeKbgJg/jtPvFpokit1SYghgDtTzeQQgJzovh/fr79N7g4Q/Wcqbo6g&#10;9gMOydjl6dB/hMWvXXmCH1HGyzshD3XeOaVEhQKKl+VYFoBfm3+NHDpza337Zr265Trp8tOi+5Mn&#10;rponX4G1+FK1Cc30dILncchP525eP1U4WMR9uCZnVq9pBVr/mrgUlyrc5419/tSFqOdLVC2NfZnt&#10;hm4rJV2PSzjMfQcqV3KzgzHFQ79JjOLDK1YXp6x8PGuXNNpKnrdx5wNxU1l8d/WBD8ZD/B1n+HJx&#10;+9v4OmNdr6tApvI2GdA6eDjQiZMTb3CgItijjkhFZzIsZzt3raSJSjYXbfTLcPx+8BU4gCI2+nRr&#10;WJTWj3E2mu36tivzoenK9Qe7TPDdbQC0DzCWpdu4OrNrAPruSqugcoXz68BRvIzWw1O+Xb1P9nV1&#10;tytNBv/8cK/EYUVw/wzCuOWxbGy2a9NF/tMhptgmS3WRF5t4IUoEg67s+oBmyL2drXouTjygSQI9&#10;ODRG+VGlR1fmXtopT/Jq6AOgc6IBN+D4hL9JxI+SmAlmqRu7lR5X/mBAW1n6nOzldOMZK4o69kGY&#10;ekC7/YBpYRTHwriN1tg+X2GfVGxRBeuLMSeIwEl0CpRrC5X8p7wHFrT0i9E6VDq0zNcT1c/l5TY6&#10;4UPpQ+f46QK95CpPAubx7Zf8L8MrHJSnCPsjCTnFrTp3AO1cf8YpgD/z/1xXhyQPNI+bqxYEiHX0&#10;FUpBKSAC0Z+kCgDw20q+Ve/zMCIZ1fcAJB/gqwLGXQOqJmwcFVz0ejQ2A3fxsK84rM9xg2OzqCfh&#10;sz1e7THhIfkczBONHRvKaNzxkqqfo0giqWijyIY6wLk0SE9m/Ij5LbgqC2c+xgCubybkudK0H2uo&#10;XtLFw8l+9pOASr64OveqEGStyzhPsj93CqIxJadhZuJ9tdq3ry9pcmhQ7sgQVyuQptBYPHF+1IGo&#10;dV6dtbp/PBF3E3X7EweKGm3qVpxP/aZ5xu0mLAg7WMpfJd29oNkd+eTuUu0jj7imNuZHhIcXphFd&#10;wl2aNOWD5ILgALvuZBw4w/NTBxRoIj5COswvLsZxpNgpL+IZvBnbUZDLM1QbCE1R77i2KvZAjlM2&#10;B/fglv8IgwPqTTdvZ7P2I+qidRYnGXwkRqhWDshufSuGPmB+2od/VXzzs5cDJ1VQ8n0R1w3Gk7Co&#10;meOSoodc4Rvt9VTvM9UHqrPCsfpcnVMvhUKryUnB/B/HT9PWFUjU9F4rBstVp2UGnR+iC4rgz6kf&#10;RpCcEwRK9U6SW+BU0MY+9fiTOyobS8bOp/3CGvOUMSTaWqtYYyiu11vCeIYFV+AwgnbZ8oBtElF9&#10;YHrvWpDQ5Pzjul92NHAT/AjgMtP0ObYRb/PdI6DjthzcLEyO2ZThM9rYfim4F+a+Lm3z5uObV+jC&#10;GAZQq6vGL2SilOvtJUShflL52EwmaWzRxv6O1gHG51+QVkojcRKsYwpI/JC0n1MPbNlqaqjEaaGu&#10;jBQo4YAFegRCsZpn40885oKKVJQVeN+IQpbxUG6uJxGUxlN5OCANddlYYOuUR4HkCQMtTtICTp22&#10;BRHkJ8BRo8dPsh5i/a6NhIRQnHaS4rjaH8qWuyTSnCOjEF+oInB3rgAlO63O5/K12mUb/ImAqWt5&#10;Isbh4CelhDSc1ivNoWhx9RTTW/inIMnXaRwdF47ZKbgt/dPYyrcGqqtyFSYaNj/7Ka9Qkyrv74gq&#10;d/hXedG14/oz8aSdr1B+zA9XLWpdyIajCmKzb0cwa07vXUkeuwWfqxZazHlQxBC7bYMUisUmL7Yw&#10;eTeZgHsZ8kFMqvSYxIdksxLjg37ICEG80jTEhpiuqyNFMB+rP0p6B5Db3HzW5HNyLWEVibipP+DS&#10;eia0PK0Tyo3w90SbXAyl2+DTPnwTe67O7zWc6O0mf7xAU7gq8lUhP6l5RJ2Yx4OK+Xz+GFHRuLua&#10;TOBJOQwr4D4aMrbIEjQuHAysPyM7PmL/J7uygJxrEIZg0mrIU0TqkFz1BbzYdl3j4LuD/wCO5acG&#10;wwQpzp5CEzfP544bIn6UC4y7XT7K7JaJuXVQ8Oe6bbP1b63bT5k1APQ/NByHgaBytjyiuHhaS4By&#10;Pe/RiiUg1oHu8DanDvXEVmxPt2/68Z2795gLKsB3DbltlapP9Z+vqEDsLEOlGiM4sqYtwLO53uAB&#10;ptUtT24u3NHKWnQvYFX2KJ7brCE1/qmIE8u3y/Ap12Vm7I86940eYUNjz1aROEGf2YTzbg85QcE2&#10;D/ecPvcSY4IQXTsEIPLKLREklGxpv3j3EfrKzdY5QBh8fcfu2+AsxfRD40olN8hSbVFIt6vw2MzA&#10;f7npFhOCGkHntkhnO0niAF6US+sPOQ81A1S4Pyh6V2qTYeFB28t2si8Kvt9dxhiSfyjirkWv2qNF&#10;TIgdjYBLF4BGv4/1LdcvEJZOribA6blqXW59OVuSedsRwuF56MsR0CBfji7JqmtYAaCpmw72C34j&#10;KOMTwuLDxW1Zd8NsMuldWkbNb8TZtSr89zB+mWhUeyvzatRBxMY4IzFQVzrsQtZzaJqHmL8a0DS7&#10;eFnNqNK2PxwOKc0EZQXrzP+IGSd21Z7g/rDBZ8+DP1cfaeDaq0mr29sS3QZqtOfZa/GgxzcDt+Bi&#10;wpgZoUEIgpDhDBPe9GP0LOJsWig0Ri9LPo6TeFUf/ItzPpFJ7KFr3mkyeIrz9T6qsvy+6B40MM/o&#10;jZvpU4qVXu6iPMTb7uowvTwTH1WFc0w9XlK5RcM4zmZUhGJ/SqfSXrRPeaK+zOkjteC+Fx8WVZMC&#10;FJhX/F0Ylr/QshE2N1uiyJhBwDeeAA3wdYXcQm8wLFzdHJ4aIjKo1BnTSoHvRfo2PEbvt55vap+0&#10;iyMV1Bai0+vWa/Gayu4qHilIzwN4GxfWZinHoyFmuGV13JT/qox0F3OpwbLdxEx7m8pmCWXPH1YP&#10;seG8jddeasi+5Nsffd/fHfBYH31hvMpMR55abtvFYhLjK+TR2kUcvRNAPnW4oGtv69haAARUXfLF&#10;eSS9kacRDYl2eXK0jdKJNqEoXzTvHJS3bdCQzZf7iu6v1EX/2c8UKgseBPV6p73JfIUuOhFGrMll&#10;IO7EGxnscC+P360rKKDrO7wxWR4vqZ7kU7MaSTViEnKzHNcrGs26kkKROyBBaOLRlz88+9pZWVuG&#10;85nWuXNuZe8Se5WKesXLQ9NOZDU+1sVueRyRKJ//zeQNxWDYffFH+j6L/Z7NMuU59BBdKVCP5dK5&#10;08nuiFn06eEmwV7SilZ300OTnI7Lh8IZafP1E4qcaHK1PskARHvl1Lg7pq/k61Zpvmgea6vhNMbz&#10;kTxU78gfOnpnVGjueB3OQgkLZWT3Fp4r39ct9Zy13dD4unS4UWJ/LqcFp3h5IQkQfw6PUpBugqWp&#10;qZpNvvp+d+icj2r0JLqhwSU9WiBS6BdRdewntHrOl45r+npUVLOBB1fRNHKrvQ3hpIaTg0rpmknv&#10;+7OWhxkcjloxzWLpLJpvhXiNNyryfO3mx7UCGEsooGG7N2PeEESc2VyVggoPjW7PgFrGLyfL0dw5&#10;usMgfY5qMYqbXzTLMn9E+9aIhweOwhiZURH0Mm6VfrDW1q4iBA91wAUtzZEbUUT1UYe4wKX59PmB&#10;wM8F7dMISvrWOZv8x6P4geMC3k0ZbyYrHUAhBQcXK+qlOoy4cJKtKwUFAGodOY4k6uDY9a9bmqx9&#10;rVXjImE0hu8YbrM7+WcVM4qplK361UTpsXKD2nN0Npnp8REmrxMA/TCBeiKOzqv2MC9PNM9v6WKC&#10;maD+KJJ/RSMDF4wb/VMJ7ka7GPidG8KibvG6KRC+X1E48Oy4QEtAFPe0e4JWKlwNsG1VU7p+efne&#10;fOUAfQs6sr+vu1AKdBjrRChS183LIqJ639dCuXajaB2boTxgsEg0XmjhR/zwTbPRlSIBqSrZma08&#10;NczsqbJlnEIH3RWz6r8UN9YGz/gVCybNPy41W/Jumom7ToGnT/W4cgVvg7oLMee6bjX8Ud+/km4O&#10;y94OgZ9oR9Ip5Gx70o5UB5iMdPh4vikfYQ7ZI/fdhS6bMJ3/UF0FNKkPNi9Q6Vy15HIVZFKLev2h&#10;THQ4a6TZ5RVOoS6nrcDNdgPYXJjIN4sTtZvTvvy2XP95cF/NbJ2RR1bqfzHW+7hCtkQvSBbMGGfM&#10;l327qb3iyjVNiOOjPKhd3FTGMuogc1QyuPycienXEe0eXeS+5xjC45RbAPKYu4fgT/ta06kry+Ii&#10;8Q6n8593on043BADnUGuS/HrJ4AbccrphBYDbQ/oMR+wYk8OSA9tATe/a57dL9bNGjsn1QJYmZc9&#10;iohqRZz5qO9oJ6Th+lqnGy3+QRSDYW2qk70z4VTzK/pt/a/qaAG5jLc/wE5WdyPPGHeYxqRrccuP&#10;NOwwjg8QVdKjErfo6rbarpzpm+uNi18Fw4g3yFe30mpbg1AyAhpiG98yGVdNnMKvhcmoB8xsjBin&#10;KZVMxeGJX7Ts99AsPkArKRlGB9z8gufCs5zCKMncj/Gem2b52GMtRTk0eFXjf0upuXGLFVKIlEkQ&#10;tBvzcWFnTFT9XpAWzo6z4xsunw3XjwuP/B2pcwDJdXIQgXLHC75yG4Hz7CSuG6RuPng1AA/g4XWE&#10;AZcSUhbuHqMBnDa7LVIm88PefAeLQlHMKkxN1w2b6SVhTnONY2DYmdpJJ9VN54z4Wos+xUaCmlA8&#10;McOW6IwKrLk+jU8TWb8eNtN7F/eiRqIN+e+jdlqRO3UPaOLK3aZpvj+7Sq10k2BZjKGT0YC4F+pX&#10;w/nvkOuzuBda8LhzUCNwptq6yoJSyqZa0K179HexDk47KqG2sYvbPeH7S/f6jWVcvievq7bnIbFS&#10;hRtrxtwNwidf/gje6XXCy7lVVBqtuIZEaQjgJarEKf0YzqTmfRdzBx1vExDft7b49pwXxzf5znd9&#10;8xyer6BE8u2nWIUmnCBaLz7JEj6yBYSPX4smfyJzATge/+IzQkYMZOMC33QwsrJh7GLniX3GM3Wj&#10;0GYCAtC4wEdUqQD48vusvuPmF3PzLT+ddXkc85dw802hqeKI5MvAnQdHJa7gX6RHTiOhrWV0NAkp&#10;ffiUfNnna+r2MXaB01iu8sTXz0VFzyx9Pox+Gb7PrkxNspL/RQRM1MMxmgm04ehwr/4Mt3BTVaMq&#10;gTpLcPNV5n4BAXssYPBYKcTP+QR/f8gOCVhT+GirW8q/eC8xDGPjobi0TlbekKhN+eapxBxzoC/l&#10;EYfK3VcxsW7G78pqOznzw6m4X79vQ2yXcricDZMLc3z8LdXdt01UA9ApsbdUqTiPzbrZyjSvnHFB&#10;FIdu5q5tE/tFBVRd3XDG4NmfpgFuUqkAKWr7C/mSxMlACkeyQtzlmHTEwUnQ03z3dmxFQ0qi6joM&#10;fovGp4gX5HuKcR2ljBkd4lzOg/NGbBuC08e77oA3UpDveNbPAuuokrr3h4XSahcOWd3b44V+R7dL&#10;rCqsyTCIk2LAueomi+caFWyWvp3ZE0KDEBh3TLLvg6ZZ/zDOXDY3KPGzYyjkry/k+4V8ZfYAPv7T&#10;QpXVA/i9W2WEIxGeA2R2zcc/2uJW0yH2Jh3E81pyuwagNpYOeAJAb+2LGctXGspK/uYgnju2XpsA&#10;BX55PS8PGk6l4D4oiAr73VxZf6f0cOvpAQy3jsIQznvVd2r3BhS0O14SZmmNQ2fPOPLi81rWph9j&#10;6yiS3YNIQmSNrHDp2Dj9p5Ymv/kET2s+KVjI+wm4nqnhKdw4l9rgD7qBIhw2meGj4BaSlmfHEJyF&#10;+p+MfuZyUsAPSUR6ODCpt5ua4mpV3VRLLFA1hBEESrpqKEhnDhqeLtwAH3JUeGd2/61RTt0DSjwa&#10;D+Rf3cbA/2cbcK1eqJ96KToHPBUKPOX3+uSU9jzk9/gyoLwszYdw1H2By8e+9BPVL1gOt47IEANi&#10;AAueeghaN5Nxwd0RoP5lF3MgaB3DCwLRKc/JWlEq1d7A1gRDgYGJhkAoXtJ310H2f/S+0RNbOdNK&#10;TqjLpDk89o/8Em5D+zPW6PMzp/8thZoHcjVd5YMXyuV4qOMwKNLjI4ZnMTlPNMCRca8Apwz852kn&#10;/4PlLoJo+EmyXeNrbjGBF0iHSbxR3pW/DoFzXFvmle/jy6SBJUXrWGmVxeFBvYIh8eeCe2m9snxM&#10;zbzvv3gy3lJzdG6P9AFiD9u9SYe7b44tgvm7iBipSZfuXoiNZq7pQAGKJIZR3R+2glJp4XtMSOwa&#10;3Ix4+8q9PQkqnwbE0R+PmMmWQlAdZy1Cip/18J+M/fdUdcurhokk+cBfGQ795txSzVX+1mqyvE5q&#10;+osJlQFceAPliWED8yiTq2H96goFtRIofbzEvlOxoSVEMreKORV1iNayrDDFYh/xwXkqenwBnqqE&#10;YWsuDrSz+tf9oUKtqLDzZWh0UnyOzfCOnHgMdnbnbFekI/FlEy+qMJLo+s79K9f5dny3cm0+7awn&#10;Zg+HJYY4ql+iMA9oq3g9Zd8ecL3Rv/4FwnomEPia8FQ46bX/whd/TX+/gAdDUvNG7/Y0BiIXD/cw&#10;G4RRLl8ELgofjdFeT8rFIXATZcis+0WKukwqBnAXKnYzzW5cpJArE98v3XfKJ8h+6Izsa6wZW/cQ&#10;BOHWBbdTdbKLSgui3RP56FjPTHFYgCBhjkgHN1YlUHzP96Aqs/wjB3DrO8hyUIAGcLEmoelwGe9N&#10;WMz8DMGriJsAXdaqw0z9bVrlvv8LZ+TuESWP9gZwdAjQifgrc//E+hemwcp+eHM9u4s1ZzX9ndP5&#10;VylQByj4s4C8jNAMtzqn2uplop3cHC48ZZ99vDhMy8MP6ho9yKZg6afLdY8Dj/I6CqAsetbvPi3i&#10;lFg+n80AH8GAKG4wiS4AZ49QdGwM3xzvm4fFLWrK7DGe1cWKzyH4ndwG9Ynt8mFyeUO1cKbdnaRN&#10;199UmVDRSSX5463KXb69JxKUb2uYilrFI7xTbR4at5k5Q0t6dQKXYl/RPyvxOE/kEJ//TPUMn7LT&#10;a5JPQ3MiTJDTdbiCn4zjiKb5/azNgb+CpKYBcI2cCG/zeZY4v3/yzJlhp+7BsFybJX7srS+WpQRE&#10;wMaRJyWhqjP7cnf3/jdW5CzXq7dOU6B77AaHkGPT5T/E3Lf5AfP9l/RUNw3i/258N24+2QnIFbcI&#10;b5vTc7uCVswNuf1/2ju71raVLQzrI0YQCclptO2C/1Pvz//xr8tFbxI2PSeBsiE2vogpuYhJSxPO&#10;+7xrJCuh7YED3RtKV5yZ0cxoJL2zZs2ab/tn+Y4pcjxiIDLVf1GwEKEqFXR7G2hEtrd+CNiFbbD2&#10;LAREkEGP7DC+XDvcvkMmgLcxT8A/KFn2QDR/wuuwOm/micnPjQSyXpqOYz2e7TmYbMGbptdXqxsN&#10;7T67TylwhI47AWoON/9c5j4WUvoejZsmb/UkxeRmj5PKIR6RD1LHl2J7Nd3pquqesk90m5xIypet&#10;dXbzdZc1j7WatRz4dSe/N4xplN1Z1TbMb5Rawcd1kSUBbFeUzjNLR2e9XsdBjJmqKaUKAbUF/S9V&#10;lYbNeGKE25dYyY2V8iA2HUgi26TA5KnnBCXQ9Qx9q4QnX4NAFu6h+TXNJnu3aXa0dcUiZ5xPTm3q&#10;XhlKPe8f3bTMzljEdH1Qz5A8rD9keXl0Z+u7qrxGBWLbsNmZOQuJI3bWHx+PyFLC5I1Fi/JBTSVd&#10;IfXXH61XcZMKzzB8H3sL5W8/se1U6z6XfKWHcpJLsas9gKRk+2IWPZIqUMpFBdIZ4FEyhjIZLRbi&#10;yG7qRSEOkwu0sV0py+50CR1DwpQyYKfMgfVHqCHcZIH9BKhqvWa5usr6+aFt8rsbWm/Lrl56E4WL&#10;HbIaXZHyd9+s1sackdOnfaoL8mwt5ZlxIYWINqs3tefv5Afpvv42SKFVdVkXy6yVOK5VuSqQDVs+&#10;5dkJTRdVvfAkqSDfKf3kBMeuooXoV1T97AFlXF/3xU06Zusrw/Kclc29brhIu9ttS9bgsLWbnpEv&#10;Vfu0WceaViohyayTTB+LCs4pzH9yAgxwz7CDhFwCzxSXRzgpJiIh7Itvk/zjjsiRFE2lIav7jmUh&#10;X7/m71Q8u4/t9acdVZ+g1RswOY7jPC8ue3Fxn3HYH2EsjFMylksN1ZmXDFBMhNbSIwou3VFFCSAg&#10;FILVop5F7Sd80VYtwoXcXvxtAa6fpLlSufYBLvT1n0hwkMhW6Uold/lnpOjgFqhgLNYSfK2+/xzQ&#10;8vxOBdIPoc9E1x61V53C3AmSUEbRF0trR3/70+JUfD7F2HREOTlfxZhcDrBjq7IdcyHlzcTH+Gft&#10;snaZy/u6mjOTTNXqDKzvhIoQEd/t8r44W0tfFEX9l60A0Qq76FkfQQN/yRGu+siqz+rFA4VfbLUF&#10;ckAncvY2K2/EuBKg7JQI8zJWJNjlzukmFLNLvdFT9U4P7NxXqkkpaKVL0RXasHzLgNJIVl16D6Mz&#10;jKZnVbd9GZ+3Q/QAuK68pfGWz9KN20raQtnettn1/rrd03wfhXjQFFkDjYcdyQ0pbwfnYA80lpUJ&#10;0i9IvmrXWUrsTjZ93wqBp1yAs+Gw6PJid/Ilv6y7gziUXDIjCruFuOs/RS5lkuEhMTvGYbHYkqbE&#10;cLVV4+4gIOgtotyAraBdVBvqA2WSOJ28EEurkqV7j2zhAc0FQ5nSa85LHkmusfS79l5VKKkooCos&#10;W9ZCkLFF18RUOGVXhjxX1cFx+kipJ04fIow2N/2yPjYse3xEkGS3AbfMsEWB7kgTZFOIfVAahR2g&#10;GmM59i8QHvXzYz4FwehiAtRD6Smxe4jFtGEUvAzA3amNRO8W275Tb6oFsYUd501xXqyY1cJo2pfQ&#10;HweqOGumV83G+H8niQSeDvBumsGASBchQyMATpc3D3b35YfqVCKYuWZsgNH2gre3tDJ5MrrCI6eu&#10;n9xS3UiXzO+67FHpx9ZOegBpRbMJ4ZKGitXqYfYJ4kR4AN9+wEV2/KARxPDSZQoQvQDYVz67PCnw&#10;Aw2AK/zGDhOxYenswxN6S6wVzzfY4jSkhMozIwD2Z2TUo0MSIuKbqpJIrdZDaHNQIUidKi4Nb8uy&#10;Lx7yZukmUESr5uX9LlqgTaMcf5C00lsgYnXDU/u+bSuhLd4OGkfphdaBozg9hy35+iyTLFveZp9R&#10;ZKpyXZ+rGcwJzJQsv8T5G0FOG1P8Le/QS4TNyNmiI5YB74jUJAQagyBnlLEnyeF/vM2SW245nRPi&#10;p4gdOqVej2qOveGq3rPiFtdC1ZOvQBlVMHrABfX9tooZXI2nQFfP2YeWQ1OVMcx3YXhiICkM5bme&#10;5tYf3mRjtlv9wdYu4vyl9Bf5CBpJHgaqzPmYAgSt5aGP46gQC0nx9PTQ5BQnK3uaLF9+PHzGL1+W&#10;vVTSQmoNo64qOLvujYR5HKmvCI8hvAOcIw1YgpMdR4JVza7hj2nkkimS1yv2DkqH9setxAZ154Qv&#10;Vfo8P+yMWVlUo1ebAxMWAYqVXNeAhtNgM7BM3x7gV9UVa16Kd+Vf7ljXvffy2nq5Lds9UBHTk5Xf&#10;+5RXES2U4l0lHfXqrvjkHe8hFHNpPJ0skQwqCquPTMWIPSMmeKsxqmcVRd8277O8ubljRAG90gej&#10;EkeKioqWZNablpEd3f8I2NEN+5oCUUMTTrkC1TCNXPiFx8Ri7UaQ7QgIqEkrrumC0adFvtrQBzSH&#10;rH/ohCWcrle9B9NnuH771QOZIoXC5h9kAzuDRrpkHoJuK3fsZ7Bs/lLZsIRp8sMfhzXVBCzs/Lte&#10;pPHrRN7ZJH4qAYVqSVi9OFGJ6D4H8syvDYEcvS1MG7RAh7pSgqi6ec4LqejUo9Wj2qdDhcoXdq1r&#10;Tek8qjn3bWI+gzGYI2QJxiMdPQztSOm+oMS8BPP/IkyUbsOKmHLpRz2Tw7As7gVG4IaVhar/LBhZ&#10;sqwMQKYoEAn0VdG2zoVZxjYbHd2+oaXAZUjwTi1H1Qn5XuKLqb0eE+3L863UGNFQFTDnStqSmL4U&#10;Z9NfiDQWjysLxLNVG6ciUlN6Rmgys2qpxpQgFn9v66ZqWVKUVadGXUkiv26vK6YG1I+n2ePpALno&#10;JTY0bhIlBXviM+D2Gs6pxxhbDnlPL50lIlgg7ORy+TWaps0Wdpe8ZpfnRlBRq1oCwdz6rj5bdSrT&#10;FWeByKOv1oUk0lY8TxdXP2vrlvbjFuUuk2oCtjFlAGKWl8R77R0r2RyWqlSv9+/DbIa23bYxf0ev&#10;rKfyWkrBoIvZQ23xtE9WnUiCs0mIGnR6np4+ENJJGf9UF7fvo/mzd3/4AFWYeugkI15SwDeFdoKm&#10;7CTGB59XtYQzTf8D5EFDZPuqqrkGbXGtCI1wI7gl1Zkynob9hb1gvH8+bKpi1f+rrg6SKX8od1wQ&#10;VBTuwV+sT/QLVaJS2oq6T8o+/TEhRag2u3wtjWZ362FXWkKtb1ZbU/Ke9qocaI/G2xjC6t6Zj7IX&#10;Yt1r+3d3yghiqdSslFHpBmVXcXnxpeJ8B8WWpOfHp1oyH6FMWOF3RPeIjh3jRbj2gzgaSNWsAvBV&#10;EqRyvEGkC2GsLOKdmC1HKP/wyFe9L7JDcpuNEQ1UgkmIMqfrsGIkdnMlXz60quZ1NssPy50rSmXV&#10;uvgg/ldEXam0gKAHzNNjpD0/fZFikkB7QuoyR/Pq1GKB85EMWKAIo4+gHzY+zMP3sa413P37jUfY&#10;2HJZwk3VcEz5VLYoX8VKPkiI1r2wTZAf6zoZtkV0cianKDkZr/0eBZuPrZ8h0ZSjzks1dPfp0jkb&#10;zgnnZ8JUMhfNZCmeoAfsholZkvcxgiai3SRAvSqOGSvZbN6y+ivW1V5ebe7m7c4bSFmOoMlIQCGs&#10;S/edyC000zJaT7IQh7ubD9wqT4643iNoDJxwi00ljLuZ3IJ9qEQf2Yvxi9LVn7hYss6LjrP3VcsS&#10;6rbOFlnT/vksaSUJMoAOjciENb1InPoNEsqeJJdKxndozIVjOrJJWvcrZ+Qaf9JdhKNwFzB1Wz+i&#10;tPO1aAAPAkolV0q4we0kOS5l0nubz2cZrUsqPckTMixrvLNw44m51fbsrLraNs/dTfVVrZmqMWxu&#10;rseuWpQrrH3Fcs8nuR/wsAiRw2HEYxJuk31WU8orW4S8rphlpCYU0Vi0rpZ+WWT9SbHUN7DD68f2&#10;EbX8ej9LirYJ7V10rChHxzSWUEpCxCgzTW7AW1b80gU3pdo3+Ux/x/viyRHNkkZKxm/6u+k36P8A&#10;/Qb9H6AR9PnSpn5zTNxhJZLvnJXFEeP71BGRJPqUFrHjl+fzspFdpesXhFc8eQj0E6dkD4emNPM5&#10;y/cm1FyURa+gCB7if5ecfsTpeC29WF/OqwickL7h/6QmpfCSjqDrZW3zElC8UiLc+GEuJv7fIL6B&#10;v7eOHf+57m0zJ8nPfgS9oCH9FC3sl4QfdxIakV99VY13ioTdlq/zZUoRpynnXXLqZ474yXQE3d/x&#10;0kxBIpx4hfVDcrjefe1EcOMnp5icJJxK/KZEFEIH0z4pLNExLEJw0Kc/IfnAPHH33O8QAd8kx4Eh&#10;5JTlBIvXL/YT6LdMD/r5SE/oN+j/AH0X9B+Wy1+L5msZUgBwjsYPaRLDsunVHXFtY4n5Ovwo0wc7&#10;CG3G9rt5GTWg/iVA8frFiE9LBjbGj79xvnJ4RJrPM8c3MIEOjlQ5hK8jTmjK6Q6MSLppFTa6SlyR&#10;QB/J/lIUH2hDv4XM/6GflS3hKU7cJRtkBj+uI8bEeaQjpyc4h0gpqRTg32D8YqRPygcdZjR+SCr6&#10;hgZKSC10F7a9JskkFwLsSL8r0r+dyvK/1RA2IOaRnzEAAAAASUVORK5CYIJQSwMECgAAAAAAAAAh&#10;APcDOwffYwMA32MDABQAAABkcnMvbWVkaWEvaW1hZ2U4LnBuZ4lQTkcNChoKAAAADUlIRFIAAARV&#10;AAADPwgDAAABUHIt3QAAAAFzUkdCAK7OHOkAAAAEZ0FNQQAAsY8L/GEFAAACSVBMVEUrKysnJycp&#10;KSkmJiYsLCwqKiojIyMkJCQwMDAtLS0vLy8fHx8yMjIhISE1NTU6Ojo5OTlBQUFFRUVMTExUVFRN&#10;TU0/Pz88PDxAQEBHR0dEREQ2NjY3NzdISEhKSkpbW1uQkJAzMzM9PT0eHh5ubm5XV1dYWFhvb29z&#10;c3N7e3tjY2Nra2tQUFAcHBwVFRUODg6qqqqtra1TU1NPT093d3exsbFycnJnZ2eRkZGlpaWVlZVm&#10;ZmaNjY2AgIBqamp0dHR+fn6Hh4eFhYVfX19hYWFsbGyEhIR4eHgaGhpZWVkgICCIiIgWFhYZGRkb&#10;GxtkZGS1tbVdXV0XFxeJiYmvr698fHympqYREREUFBSenp52dnaMjIyTk5OkpKSDg4O7u7uYmJgJ&#10;CQmgoKCioqJ/f3+Pj4+ZmZm3t7cYGBisrKycnJyzs7Obm5sFBQUDAwMTExMMDAwKCgqoqKgAAACr&#10;q6sPDw8LCwuXl5cHBwe9vb2ysrKhoaG4uLi2trYGBgbBwcG/v78CAgIEBATAwMC6urq+vr4ICAgB&#10;AQHExMTLy8vDw8MrLCzFxcXGxsbU1NTHx8fIyMjOzs7X19fPz8/MzMzQ0NDV1dXT09PNzc3c3NzJ&#10;ycnb29vR0dHr6+vk5OTZ2dnt7e3W1tbe3t7g4ODY2Njj4+Px8fHd3d3p6en////5+fn6+vr09PTf&#10;39/4+Pjy8vLi4uL9/f3l5eX+/v7n5+f29vbz8/Ph4eHq6ur39/fs7Ozm5ub7+/vu7u7o6Ojv7+/w&#10;8PD8/PwAAAA2j6FgAAAAw3RSTlP/////////////////////////////////////////////////&#10;////////////////////////////////////////////////////////////////////////////&#10;////////////////////////////////////////////////////////////////////////////&#10;/////////////////////////////////////////////////////////wCOTiC/AAAACXBIWXMA&#10;ACHVAAAh1QEEnLSdAAD8gUlEQVR4Xuz9zbXrOpO1C2ZLFqil3vJgNdSTCTJAzd2TA9uV40OOY0T6&#10;VvN5ZgCk1tnv/XLUzVH11q0MkYiIGT+gQBAEKUr6j0voi+KPhCVrlwHERt10u92+bl/gX9ev0OXr&#10;ETQChmuE2+3yvD+uoFKz6MmLhP9hdg21S9v8YZHvl9BQNuN2e0/ihnxlCy5uxPXxO9j79bh+3273&#10;xlGuCgxD7LZghkBhA8krQQtoaA1S6r2lUjZGAy3TkLTK7faieMfn8bSxjDDHuJn0i3YpPA4nuaJc&#10;/waMvGyu7CLbAfieVgIaNzby65qtu12v13s2V5tpG09MhY/+MqiEC0AFAleQ8nKs7Ua7AKbLvCi/&#10;fguEbr9usWZvsbWP5jPZyjllmNvS7LhVmaJeW0hZYATcNKby9ExMoLc0zK8gVe/hMd0eNN0juwh3&#10;ooZMMAm7LQIr+ZYXUme8Kx9UOc1P1a390sPIA+tBimjPJ/vpeb+/ddfB8kTJ9R9HamsiutIYcFuG&#10;xmBaIPR1eaRe9oH2xzttlB6T5evrOxvx7Hbe768YGuBu1HvSkjJ9d9OkX9XUddATGKHyUCBaxW2h&#10;VpCu2YxLukqj3tdnem8DtQebVQqcbWGTMLZYvmGLtjz4eIVelpONI8mtuvxF98lmZHfd2aSvx/V1&#10;e1yfJghRENcFVXj3F4wtx0UFl2JwJOgkIbIB6TP6ZiMelwxo2ZobrZBOe4/Anro/GzLxeCOZXkp/&#10;gemFh2urWOKSzuiUMnopOwfPbFAwNuKdDgMUnKHu9njcfuG/K4tSMi/Lf2ha+cdveWvCrWXtLEBD&#10;VhbgqpV9Q9tcnpfHl80TawafbMo9u0t/ksiQWJe2xpdJrmWEVqj/2TB80+1BHv04OdJXn5fX1/t2&#10;ewqxD68Z/xl3ApAKb0lk0ZwDqCL8RFvXWoEwCuVFOVDi4t4gJpa8f5CMOd9aMtxdr2mXCTLv8qYs&#10;D9vtAqagbyWKFTYGNa1D9ArR7JDw15OGiQPdhCBs2ZLQSuA6LOtQTJyneRElieqkplihyBiKziFk&#10;slDaJGcjztMXao4B99t/2ixuI4C87gjFUNN3R8aipHFUfRbPOuZFvPWeF7s9OYwyZUFO1bTM9ysI&#10;4/9jTtFkgTXbylm+x5eWmioCqQo1YpBFbAWnojB3FJuRnkxst/ArZ8noz+v70R0WAsCCWt9lYVsE&#10;UJCXuCE8VXY5YPYFxTQJkl0nXOn+8jDH/s7MJQfVETgLjmScGLclch1lOtajTGx5VYeu1xcDil0m&#10;BPPwDjn+mUj4+rgzWxCZVJhm3XLbRUSoWnUDK0mjiF4ycURjSE2clD3THAxx1wx2bGh21vXy6sxl&#10;vLrClmxW2wUuLN+0NS0U8KFHamBPsCWcmrUj65RGuT6ubEv6CUfRTP+xkQOnSJO60R7TVbBUkMmX&#10;POXhFbLRnchCxdisHEs5diKxsdnWdPBHNmxSmSDW5S9FZpm51GcxwngpgkQYHqItojov+KDY0mcv&#10;mUTplq5y/3pntHk+nWAsr10Mp5LdLquUV6DoGsQ8tSFWf/HGA1Nv94+7CeXrOy2X0/P1cbtktpDJ&#10;FBmbo6sLuas7Z6jB5K6KOpy4QfBTkWqd6CLmnDyUgSX9Be/YcjDfLo9H9tqvI6rZiOu6BM4BeqHV&#10;15AdoLpcaqOo9nV75exbT3tt6HfUyBze9N2cFx45WzrrJnZ5j1AIy2lbLMRxwXH5LlYfGBT9+mrX&#10;fTyZS97TDGxPeK7KrjlHc5Rl3OVUZODOFmG9BCZj91FlLHLN9axa/MAg3z314ZCdkFllQ4cz8twx&#10;PDPNwz+oRbPhVEQI/XQO2B4LyUtDo+rRBYhmzujRbeECKMM+2zYnx2xLeqzxD6f/TSJVGBVDRce6&#10;XcNmWIvW1JhiJc+K9NyOJjYD25MxluGfbcnMkiMtnapJzGaSD9oqc+8mhwxYNSIsVfnkGJnrZhsg&#10;pJDVq+YB52DPFjGjaypYrcO2AOtYt+rReTgOKQ4TRWUdqAsCtYGyKRT3aEKXXDXil369gl2MGIll&#10;F91Hi3SkJlcU3lrFAbRQpmL2SagNwVV86PH1zOEc2XO1NlvIxQQVJHPJyU67FBbFU1Z1nBUbsHxA&#10;Mu2mqgxq71wrT8UxupXpKLlojZALV/yNOKfanEJt911KsM0wjxs65fiFpieQAbfb48lmueYFnuE/&#10;U6gI11+NNxF5CBASEahwmjMMx8pqQAmgsYcLZ0UbgNVz8i3jG2FpIQ8pBr1s3SPnxG6CiRA2VQPG&#10;Zca6ViGvobqOakgbh7Ih9lEuOFIzjdGrNjaELQwazkwqxllaVFCaOip7DliVTBlnRdwIXMvYIW53&#10;pfa2wVdmkLoy0QbLNmaQcVuyq5o3Bp3MIxdCbrn7C5Y6qdaNHEus5ipREe/+KzPsaQ+mCZSBs29+&#10;xc71We/oal4cMvFHhV4foUgirRFxAZJp6tTS95yWqYsjSycOAbI1HELpLxxruE+CSThi2NYRGHdd&#10;SmJbttRXi3rxdRRx5GRIyWU8/cRtiYlWS0dhTscZ0xhMUmtwbfJt9BxgLXXSND5wwbHVy2VaxbuD&#10;bBUDCfejCKQnuSn3ByNQg1KQYi0mNdcJ7DENDL4LMCwjLMMiTovdB7QDqUs2U/An162POx28Ydhc&#10;ZCRTOSFhR981SGFqxRfXUnzBPSOwD7S1ZWgWTsbcYPm65Hx0Z1sfj+udmYuOIY2EKSRLSzMj0S7o&#10;WIBb1mdEKc6i4lyn5X3bBDkFh3HbVJ7983Lnpcm+czFiGHEuulDUt/kmJXz2ESUEWK0SJULXhVtZ&#10;jA4rERjPuO8TxvEc6HbjGvqeuU0jeDVLNbNR8hp4jXWDrAJC6FKXhWc3cSPORAcxdXOzHOuydZlx&#10;53q+QaSR4OgDb73mY+4NLaFOavDKhxfDhvWGqFiHiFyadOjLLsrx/Dyn2bTUGMhagWL1l7rUB11A&#10;Dx2GuPRj9JibK5tW4PX2zmDjHswxlCvqMbQyJbUCoQNNueYvOlmtiiIcBGwpWTJpYko7E2qIw1q/&#10;HOQ5jIJkQ3LFWH8jobM4GSeHVcw+mnU81FCLUCpL9gfOeM3ITfZ00YBRb99BbJU3jdOzIm44Qg0a&#10;vcZw04Y6vkDjkLKKamnspVRldWNCYrKfLuKFEafHnC9zmnTOvfIYOVUItIaRQ5HYllULpEs5DpXP&#10;Dum5HCsTzg7xwPGaGeWeudOdK0fv85pjkjSlJZBJK45hHdMLGoGFMAst+jBFY+S3NVy7VTYUE6eO&#10;eezEJ1duRsqaqEU1TWPU6linJh/b8lzQ4RKJVuBUgCvEJvmhlWeBamkmzlWG10tu0gLNjyT3tfsu&#10;3GLrmBVdsUI2Ag2C4BCbZJnzI13f3BPLwMLN/14VxcXKJJhJFWBqqil3u6hVVFNc66LAnqKzKQ1g&#10;v7hLuCxzOu5eu2Ti7ZGm05REI08oQJOPkb67RBym4o1oFYWnZHbP+x8bM7puTEQ2MK/I2T/Xt9lw&#10;OSc7iwoDIHVbrEY+sqAeGysxr+5+ydnZjuvKtsxF/iUzKK5EuCwih2lKAqYeIWs9rIx5HbcBjGrR&#10;oHHEchBv+vKwLbR/Z7Me1+wbWiaNlajr852d5ed5uphD76UvTY8W4DO+1FasDsiuA5fa/j2GLoyq&#10;Ied27CqIAddNm9n/JBmK1BrWOjgSL64DUGrXoeL2gANI7Rm0SuSU7zn/vL4zf2GKlwvpHM7X+21u&#10;0BFLdU2pUqyqNA7runGC4IgTIV9gqJ0UMN3UQ+k7+zd+aYhn7zNwvztzy4cfJBGyM2hFlFNYz+Ip&#10;1mef+lesLKnoIWVb1r4wIkWGErbh9ki7ZEaXOcvvzEHTrXHHi2UXBBWCb3GMHEdiukHCfUG+faXI&#10;TqEI5VNoNokzdLQ1Etts+LwZdUPLm5XXKFRXOdzUIfoL2KYqa6Vk/jQyt996Qd8kz8yYOAg5tp45&#10;qhjwYtGnJ2mBpiSoq04mbFGHfU0yay3Lzkt1jPTMEq1QY/rKi09EqvJZnreF/NiRFK4y+RS+ipJX&#10;xjGNUGzclyMcN422znxQhsnKwDrWfyNmHpdrogcPDzzmRjcBxpy5MtFyYdlqF/JOgX+dzzCGtH1a&#10;hi3ywxDPQdzbDfqdPePFUrrUI5eNK9JaiG11psGioFQfVOe7eldH2qVONbhmT3RY2SqdV++8nrlk&#10;yyh8z0maublBJgnVqXzpSpNcyWMafGOK/6RcbXChjoM+M+CyZ3K5Kpgp+XcuFq+vPpzT2poTUmpd&#10;CvIu1TymhbcrxYZmS7hupfnxSd0MMA53npl6gKfMyJ/LuDf33t9mIJAICGGQvihYCmWZuZTQspRU&#10;B9eJ41kDRY9trlHTX7ybzHzTTxa5QutDHbiudFAQ8wpP1mEgnhsL4RFBEW3QiqnK+pkvRHlmf3Bc&#10;hZwisMPYUdcHl/np2XMYdVMshgtSza6pprDzvaAaRkPAQxQ9ddss13dmtTFxsYxX+ilzOx7ayt57&#10;cuGarWxW7G471HKnRaqsEN5zIwXq8mlQoRKXiqX3uoyPBxep3OSInCqZyuTcSFgmdQSRaa0jrWqi&#10;sOikec4BC4fhhyzBGeWCsCNS3/erM1muYvkshi6cLXKi6yTruh8WIHPJnH2pbpNSVjj9ZUDVSULx&#10;g7IhVJ/N4FChf2SUzcTAIyntQtPglNNnLmQJYJ3Usw14oFNDXxQiGt1HoK6lkfALs12Y/sedKe3r&#10;wYAL4eG+SslgTMtdcWkGDFbFWqEZj1Vge9AuBG5LhCn1H+Idp0qP4S8uQKRMvl/OuLN7YlhzS+NJ&#10;05TGTIlh1bSKqavji35gI1esT4mxwx2Rwhth0iWn6CfHdRsn28KN7gb8gTSY1NTD6qrBYzocZfzq&#10;hiNQpy8e0IadCsbdHMhrW7h1KQwhIGsZEnfFuF466Wi7FOLVLNIEijDI2SdS6/Pt2SebZrfFnybz&#10;EsBrg5XBrCXQreozpFJ1zTEV4dhUQ1vgNgdbYc7/whE5ZTbFJ3VzIUk+74lhxd51SZKpJutCBVx7&#10;nj6clMfhoOgcIkExOdRVZHCJwe6bq1ueFZhky6dEvrVk1TZOyqPRLkupmzD5ytJfeOvdGhtn7RY0&#10;7q5mgnC5fNNx52IxJku9RzGf6cUAJKGujC/C41lXfU7Uk/JQDhzaic7DyMaGZhuufPw6Q/T23ckU&#10;ZYUqUAmSWKj9BQnMpSQgcfqjGfQvT8dVze7JGMNT99/cXNYZfBNpDulT1LcVFHT+gi48PnUZ4twD&#10;RVibEAmeDcH5db1856TIs2LmgJq/tJCi4Tq1LgpUEfZRF8FlUh6AmcoMLjxOKJ+d9Pj665nr5+yq&#10;jHod6JoMQkDaUGGoJrMjKTJ/qVJPVtl4auGgbTecPfX24YCMdO9fl69fmeEy5b1dXn2GenKQRAZH&#10;Gl6PJbSGqYh53dbGqloIYnqbrfD5W3O6i65cgeR0lJknHfh656FdrETqKCGqaqh4coiAf9l/cCuW&#10;A8LyLNAKnO6ez+v3+54j9nr3k5j0ixy8mcNlNpkp0/s/74/r+/vX8/qXgUx5k+P64LEtbjp8EvlL&#10;+Motof/4/e9DbMvfLH//HWYJX4TprEv6HH7Ejgj9I8F/m35syz8z34VSSMX+q1CVLP95Cv79+61Y&#10;atTOONoPGmO3BW1hYZ/JTLDSDCavAsdnxKqbGjXW/xP9f6C//Pc2JPRv13fdB23dNvh/+638n+li&#10;whQ/qNV8h79XdbbL37//0vm6XNT+Z+hmylEWUQO0xKL/X9xHPzfwt+eAP9JxEnDQrjTlYZMCcK5k&#10;bqMzt0MeX7/59NGzGaacMhiGvdlqomAQwtSw57sQkpomeetVMdoSvVAlzhWcynMpaWJvlgEw37re&#10;59KS84IfKulFiddkg/f6aLLu3Bhb1raFwnVxlfLmnVd4NteIUOJ2Wdrres1lwj1XU7g3weEVnfK0&#10;j8ROcgknPIkFXhaQ7e55/PaLanncZHyhbGSahU+0sxn9qiVBy2M5WrItGKHFDyESbgilIn1tchZO&#10;s3RXcHeET9Jbyfc7J2w+xefCbj49MQsbUirf9w4JHLfxZdWtmhbEQGUHsYvaPYC5H5OOI8LegV7f&#10;X3yx4en9oybDF9MWzn1XtyWfypCCRkKkbdNw88uDWrnHyF3PgOE8R0WfTovdb/ferWoaJZYSsvuI&#10;xCZvDbueGho1pLVLCTPTIvYQdm4U2STMjG2dNE02he899obiJFQqjb7vvzR5S2y4VgltUYHow5Oe&#10;mw6R+noHL1g2I9t0uz0z60xzBbxdf2fDvFOPy8Tv7ajwL44jlUND1N0gcE21+87pF5dcJwV6MAnO&#10;xRLPXHN9my17PF5PHiojgDQWZqIwX4C2S9VyrRUtDZXBXZpBEqQ/9JvAWTBn5PVznGzmy1lwZsdz&#10;ySJNipYrS8cXYBEhkfqyUDQEc11Ua2MX0W3pwGkCRdy4YbXuX/HEqleVkL5NMWaI5LaLKVuKj+/A&#10;AnVvDJba0OwqbRZuK2LjIH5xRIFlU99cHLzmS2Jmw0eqO+n2WDep69oCqn/oCJCd/Pkikg8KeV4E&#10;5x58LjT8XkAwLzp8wmGi8FuZUYC0ML5M4m0AwrtwBYGT41Dag0EjtrQNlH6CJ4PwujHD40rXG9/M&#10;GsKNVQnZkH0+muo0LtVSN6Sl6KZoeb3+nptWKCn4/DEim8It4FhyTZcjzYFuEpikIXKkcO8z4MEi&#10;Igtp30v9K8qknGqotunyqpSa48Wp+01nypGeg8g91hw4U1YmjtdsC6CFZmRdRJeit6qrxK6gBdwn&#10;MXOiduTLZoTSUeivufzPlfDcs9bQhOUHm3seOnWxskLLp8sBU1ByUR+aD9VCDGxuBgf6k8/Mnddw&#10;gs4leKOJNC96i+DGeJ5GdpWNChtMtWsNapmnMVWyLdiSbIifFaAGTXslkEfAX9wPWGE4TAkfiXyz&#10;j6YGIQXdt0BZa+1qj8wCGF7ZhNkWvwfFpuQ450ydE4Mj4cN7Vs036dBYqpF59xcdh8ThBfWUahiF&#10;OtL+nZ9INJClN/iMQ8t58/3mxr1hxOM265Ikxzrcpopy8pxZHPHSsdS+kvkjFA81mogZCx/DfuPA&#10;DkwPfu7BBVeysDS1eaus8xGFxuWpaCmqOoaQh21ebAIrNimHrx+a9EH0S46fDLnzkyL1IJnclKNa&#10;RbcFXcQKalMRqLnqUEexGUka6mEdn+wdvm75Ste+fN190Pp6/7oyuTFV/TcjdtgcR4itVqZDCxOw&#10;jt8qRbIP0oHRsrPcOC7TagX0U2KbBZBAbWtdpN52qZukQaQ+A8x2HY5ReTjJ/sDGdFvYGr5kCFl/&#10;prj3bA6Pt825gTyQKURcVOeeaulcG1Zsy7eATMVvFDKJykbw9UUktyanBXg2kOKai6I+9m2mE6mw&#10;CTCt53ZZZmJmGWUZKcVAI6fq9AOmDPw4BFjQbMW1j6XH8juXRj73TZDJcMkrZQp11Zhn7r096zYO&#10;VYqOjyXE/ulx7S5ib/m1iQyCXAuFGHjJ4IMWhjS1pflUEdHWcaQf1kWow3VXk3UBzlyBEY/WQc2G&#10;dFsufNkzxGfIQH9dfpHaQEMrALFsyrbUHFGvEhr+uKrCfYnK0vw10AJ7U9DSVdOBM9YW4wvDZq65&#10;mWArkZYoaZfqfRFVp8FYlFwmA5Qey8COLX20tfqxSS5g7dJBM+hF4KzUEP1RSKhE+H6xLcsPXipU&#10;BDYvCQwPL0zzEu7mpFomlozKbsw6oMhQP/Ps1M05mWmXVrhMSvUcuYF4wzCAchU249uU1P7wa1o4&#10;5xyQGQynK3vwyhBCMEOVSinnfKQkq9sorHhHwH/gIc+8NAb8TrvMjuocJmchPstI5Dxs4TZAI866&#10;NMQ9f9EgOsj48lrqOGaF0vj0TohquyUhHv1O62QgzDVC9pcRK8iUZEEmmZmrTbtIY1AcTlyXWmpE&#10;piXgQXKCZCs8ukMZ+OKThskVQDzmbqGpGsCCtKpjhXrdKIyqtgSKBvuqm+RsiYbImu3gx5r4UK3b&#10;wp5LO2XxOSZuLhAyZKq8IpFQsR77ONJhW0UqFVE7YGvtUOZ0yhGflgDyFgx76fbgO1qToLkQcFID&#10;1jCy+0hsMeHxojjHTRnmCYBeyqZ4COMIY2pLRw7xoKYXsoTokKVidaj5YLTLqOoYAVxVh+qyiJOx&#10;Y0qukrM3YndrZpOyA7+5h8ojZnMtoqGk3GwoFkLOGTAdNS1h+QwRNRbeeJo/NbfyWNpRVbmJmlkL&#10;zZLN4YklPWRKJGA96TjRd6OqbR9KFh1di2AsOZxQM3bHk5LbkgGZPcgF2ky5m4w85lIWVhjI8UUN&#10;rHFlEw0fzzO5ezKHw8SmsGXdEK+N/JQ4G3LlYn8otp+rpEJF0y5I4RNTC1ojFDR1DcrtlUye+Po/&#10;qm7c2eAKgM1kc3I9zwGFzWywFpMFXqrgcTQwJe7VtBrUVEOpPINb6kqNNE9stgdO2YTLK5uTS3w6&#10;y4WrIpNgpVypllCmRNn5bkRdrFujtATZUXgI5YWD0oywORNwiPv9sEh3usuuytBuz7ARdGHtuKtf&#10;nRVOmOAJyISeqxBeQ/YUmggWX55AzyVbtoTf+UiUdbWoXr7KsSb16i8lhKWA1gmXATVnV7AlnITl&#10;sXrNRqaMtwDcpONWMwHioQY3HWoURV0grtVGK6AwkQVZUEs5etwH+BAbmvsMmVoyynIJe+eZB6Z1&#10;kwc/OUR+MUwVypwzCOPrspBlaNRSnPPbIBzaNozpgDKpezLPvF2yMdzRNeNBo5BkiXDdkmHmddaI&#10;ZXuZ3gXTpsgcQtmEdAZPidmiDDFs07WPpcR6Z7zlatEQgsh4UGupqTWgrHbRbKCGvRRGgFDYkvaX&#10;ZkjBrdt7dgk77js2PsrjOwKxEQiTJrv00xhbz42iQyePqmUUMifWOqzUVB8tGxkrd50vPC7jA85x&#10;wWNKObuQUDKqj8+aMwhI9RnjWR+PNAczSO2CNg87LVvy+M3xxEwhe+uO/3JsQQRBhUuVSd1twZhV&#10;jlUuuP30gNFbMqJF7zkxOncZAnJg20LpSHxhoe9DvaUpgHhVXyZKx7ou4BVOrPywEJcm4JY2ndZN&#10;WWsOHoHL856N4Qu7uoeMHmlYk2moFL7uBS3doOrHUp4i9XNVSDZzQt2iFIyBsHda536dj2jwAKxg&#10;OcXOiwo4/aXQUeoArNumiC8/iWmlGLMRNko4Yx2/JMiF474mmhSWZYO6mLKmsJ6nx4dlscNlAdAa&#10;Y0MZVt62yZy1HXD84DFb9L5zLUt0l0Wma1WapyrUOaYFNk1IGctBGc5edlHwp5+dsYO6LYHYtkxt&#10;uP2/wibPMJapYUyoprO/HAiCco28Rhwwe6fHM2MZTwdEsG3YonCuE9muK981JEPXRSbNai5kiibG&#10;zHlapXYlHAxFXwCK5xwsATBFBgq900HYoCw8tTf3/ycPVGHSVxwaJIx9pEcjFYbqtWXc8pbbbf0c&#10;ACm100PmXkyayycNnUatqGMZvWRCoCXMZ8LjVVPVFC1FJK+UA9gcPOuS3updKBonRVwytUv5+u03&#10;LYm1WvyHRjBdPeQG9zpgacpoEzBRi1YXpTUY7F6plpi0TNslvamxfAKMWK2cDBGEWo0OgF1nfCmq&#10;P1JdZh0K5leNpvOGAt1+va5cDXwzh3tf+c2k9t4cb405iGwwA81r9gIsq78AC00pqqgG5VC1ewRh&#10;PzHWxIMmuvAjsnHzsiQ4NxiY4eE5GRTwUVczpE7IHXeBXLXVuUpWMYhN8SAm0M9CEENsFiN+kNeT&#10;+woMeLVOskX6yBEaXVSYuRQvSYcJCFv6EPNcKSMZz0lM/0x3ef96XG7+tuIr7cIn1gZiM8BMVQSs&#10;T8FKJg19l7BFuC3fhSxOX2nnzSuSdzP4JeTrnV9nvnLx6vPDfHZihNWugrKYbNmtoQb7y15Zulrq&#10;WmIQYZaSjTHF7jev7JHLX0x9M/N+pX2ez5wAOIzq1iL54NWph1eBUSI4vmjHY3AQlUVRc362TdIX&#10;6smQAoX7ZEv68O3J1+c4T3dvGkiQQhVIb4ExkHHPpYRbqNdTryJsC+NrmwXKBSsH0dfjm/vd6TTZ&#10;zIz9OXdm+3i+kGgyxgfeBQ3DWBVcIvaYngU7NcONqS5jzuKG1C8DfQNnBPx6+TjB4+Y3G20cwoca&#10;NulaVDUBjNVxt+aygCkmflPes+0S/Pn+jTXHrngWOm1HXnqvI7EpWjaRuZBbCcgUtYL2mHZBrXhg&#10;kYeYMhnIjQS6jpSxmN+GCPcrhdlHnhQdBXENh9WVQqptDIdmfxn55BHxTPRG3nxqSYXzWIs/TPr1&#10;K1DmcBhpHfZOwyfTwSaTpoVUbZXTd4HhFeo12iCM6ym/ri+fEzA4Y+/r0i9mTcg1nbZDC07LcVJV&#10;GlhuzKE71glTiJuLEhrOGTiXyTF/3x+cB4lPrbkQ8fqkPTu7cS4WSY2LkrySyaBBDqdgvSYB07d2&#10;3CAZJ1w3hcqpcuYHUCZxPpxKV+KExYcRzTXZKIaWZWR8qhUKd1vONtLAlEfjPY8/G9Tt8mac10pY&#10;3SJO0tbPKp2FlRBlCpRaqWUdR0tfzktHtS0ISYX9rJX+6ob4I4/d0vjc5+y9UkyeVYxIwoONOxLX&#10;ASNL+kSvz6IcQ5yMjHjPYQT5EBLE4ZVrWI5lMxXFncWMJYWlWclRUfvuOLc4m6W8ZQ7oVLi90m/C&#10;PZCxXtNr04uzi3DXC7O8Aa6TOYU4iMVU6LYYbol28pFy7uuMjgNnHJwsld/4aYacq5ktjL/pxmMl&#10;I91RgtasX3XOR2dI8CdxGLEt9lQfdl+uOS9zwoyWqYvTyuazgCoIdiPGB0QG16Xji9pehPUaYghj&#10;SyJwEVKf8uBZ+Fjtaz6JsJIWm0BHbHT9QNXEA3BMVx+7iq9SJCukvvqFZdNiSj/xb2oYdHKN0O8h&#10;1KGuMrgoVtLNMtQY7euYHpeFN3Bob0vv2Lq7cLx+/ZWVD/Ji504QeULN4FraWRXDB6jkC851wKEj&#10;Yj+Te8heG+IJDj4N8cr9xev79p1pVk4L87VPMg2pFYEPNHIdDzlLzo3IYn2pnqi7AOcQ/ZQJnSHc&#10;S+VzEX6i5nrnL3VAJwl0pFviyqPUJOs119P6ozXskFNmB3AxMhOFJgo9OG1nr7wZXND8JUgi8Bm3&#10;kQDNOBB8Uesp+B8MU+Qrm9VTbipDe97TK5/88NqdL8bmyjDd9Nft8n5es3+41X776/l9//V4moM7&#10;HkPccThTujrmeI36g/7dviP2yy9JqfItqY8vKfmlqk9I9e+/f23l/LWrH84fyv+J2Jbr77//a2/L&#10;Zyw1lZ/I+pZnhLsCBL5SSRVvC+I9/5Nq67acEMptC5Hcqkcf+ohYLRSKcl0GaYk/4v9M/2795d+F&#10;3EdK/7X2RdaPdv6/R+7iDwryoBYNKbZ52uUV9Pn7G9vy+R+ibss5nZXPFozpP1X+rfbRjNKWa0wW&#10;kDE2b0BpCZbVJkVRqBlPSBMN+A/rlriVk9HeWVJZxn3njg0PkJWTgrc4SDtnBybekUKZgPP/acwy&#10;uUtlfSYndGvGQsgfhO50V78JwH3UCa240EMCHCVsu4Ahqi2uq6Ts0mtAaQDeH82Qkut03jCgK2UA&#10;vAgQhOGdExv3yDx/Xm65vOfU9uRHie98LyzgDpIqYIAqbDUUeWZS47poxR8igmJ1FUNalDepLqOO&#10;LKxhELRNW3P2yGQxpd+kRcDAbYym5KodIhHeNotP3ETkMRguEjoPePqTHrMNEoLRZBqhpUZRgEg0&#10;y4orX1olfDd2Boze6iRnVUM88FZmiB4Wm6ql5O0QYNs0Fnp5/deGefE5XvPpllb57U/CpSEefLUo&#10;Ezsvtplq9UGg1rk3oQVJxCfXgBIiY0s4DrigVDiRGv5T1gdF4FDkGKOoYuyivnykHRlCdhpJu7B4&#10;40/UTBw+UGaYq73agpnt85UA0uf1ujy/f70z100ebtXlEJrtSBBxMOPFGiRVrYbc22O6N36Vmokr&#10;IKQMmWpMzYML5RRTnpAUdTfqH8T7lLppqx0ytc/0mCh/Hm99cmfjcT8jB9CkzwX/k0uBr9vdX4K/&#10;84WERVM1XpTKaAuBBiw8d14Ii7qKAYanIHyVUn0rr3xVK7nWra4t1HUrLZk7xfSWXpjm3bmjWbku&#10;zJjClTGxUPyur+c3z2CaD3JcgTDyv0u3h7eIMLNMsGojWh4Uj8PmQUQQpRZsYxyobKhaSoTltmRs&#10;USpSLogsFlURlqxLjgbaJG8qTUBf4epz4vuXj8uPYSe83z4myY0/zuEsLl1u32mh4Dd+axGBMCOR&#10;xisyS4XysVFG7mcSjV5MQ/0owWAFsoojLdxSoBH1kIgGH5dZxnQQExS+E9rxEkrTNBHxba681Ywy&#10;6Td8a5MuFV++uqkTx887s5Vc3WbSwlOg5rfqtQU6zvpBguf61q2ORYcUajLdF6JWA+qYtVjChaRq&#10;s9TfQr7VvOj6jCfeLO7NHb7EhRny0SIep/ftZ2byyLvn9ksaitwU/AhyBl9bhc8XyS2ZDK5GJqk4&#10;pqWMCM28BSpAWZuOvGaRaVFbpDz5jVGoPhlkipo2gWLInm9ThGZiAnEGovP4O4/iGWr4QB5TmoqR&#10;6Hr7RWialW+SpGWePKO7PgB2xXnRp4auU8UW8PUhwMLd2DKlCXKtkWVJY9F/O40Z2p4rmnJbS0Rn&#10;uJ1jR7Wix9E0x2C4+8vCgfm9L9rz6+Izwpmx8Bkbc/7nje+Qf1DjrbpZSijlmCqjrsk/clmD8GGB&#10;GlSFSNks0uJYzdR00uCL9Bh5iEPi6+HQEOLHEvz6LJT32ilLXJr0zln5/Xy+0hsA7rjwnd8cgd/e&#10;3OJXZe7PHFpTbQoCTYi65W1YNrERehAVb54yreownStLS9MurGk8BMtFVKtsPoT77cVTPV7XpMvo&#10;QUiIj4CMTys0EvdOhTPq0p1avOkn3vPLzDanILse3uaqqAxbSw011WNRFOctmg8yw6yb4dX4QpNh&#10;B5utr+Vhgc8Arh+UfsAU7HXJCMo3/SbnfJOXAZY/n1x4DB4uWeeMhR8BfOGpfYV/tp7eZn0y6tUT&#10;qk3rFJgH1T2ME7RRruNPuT2WA0WdKmxjrbU3ivUkg09UyyEeOPYo4E15zHT/k/jN0fTyEyGw5qNP&#10;QWmZ6/PGrQSibaqUz1+cn++Z3prcugzdpP5BdRy5pTHtLdol4BGHRj0MdUaXFp/tWA7qWysdEnBb&#10;I6NHyjWNg1p++Xsf6S1ROWtbi88i2RSk92cW681zlkx7chB5kWDAD6bjIjZg0ijViqcFY4s+tZmi&#10;5QhGSfBlajme5jvJYz/k5uhSCsJcn3Ms1NPztEcpzcRzGpF41ocAk/Bvu6v90nK5UISY9Tiw5BCa&#10;gaUhKUvwtcKW4WCtIBaMXioiQDqIi6DUJLrdpNpIpFQuVhpvjUVB5tZT2oT/FAt14KDDlLZgk/Cs&#10;E4HQ76j8CiiUPiTKND9OOUn/4tvqaRVP362OIiUuIUotasgLKTuIsDkTHeVOpIBaaCsrhSh84MOq&#10;UqHyIBWyZnfzbBf9I/uWAcOjaTWKRwk/uxkfvCQcmJlEoKlW89k36D3vB1/k8cHc2SYMW0AernAY&#10;Nhxi4wRmlotfF5S+Di/NNS1UZMF85FnBgIXjWaBaixf/msIVMibeZt/gvM2gu+AxtVE7EUmrcHri&#10;TJMXDWsrBUzPyzzuee/NhNrDDTeDBHzSKxSqd8UobZZolIUkkEMLqVeod13MU1VlaJy2aSgCY0Ba&#10;Iw2Znc79uKB5e/QQYrgqYutsp0Bvu45jbt5+/F6vy7O/2c2ZLJ3FoyqTuG9+Octzs/UgDE3mcoGF&#10;nItCIzr5d4sX17qVk0Zp2HBslRcBLVuBH3Z2N49XERlirkGPYJ8bti0H+UcVScEUxWGVYWnmK0x2&#10;moVnjzwJHVXP60hYSUuF4S0bpJ5Xx5ZCRlRcTLcu46BjHWo+4wpLzop4op59xjElfWWdYg0oeVjx&#10;y0LM7usplu6B7NWiSRLLnYR3Lg4j+RS1NeJF3fJVYjPVxH6QbnVV40y0Yso1+RrCrYRg1GLnEgGx&#10;5hMqLRmOU4z9pTY/GZr6poFCkQ4lp+V0igQC3e/cdaOFHH+v1yffVuEHZTpCp9/xtSL9W1c3yjxh&#10;A09RfAmgsj5CodcOgeqCgOyisC2oyIOJLxqTDN9NQsv1+ptWiVtV4bzzqhxWMvB49VFBE3CDKVeK&#10;fGecZuEv/r64n/3kaf/4+zdlsyaF+Qjt8gHphALVMuWcicYJobYDWXjLRtVYV3HZ5G5ZuHRSDGM3&#10;MyjMPxwYQyaHVyh2FpvmkusAGDIGnvmkqRhuM848X7cXn33cc2j582skakXHZjQe3mWyLXVpW3bI&#10;nVhTdVkQtvoONLadYqAUg2Bb4PCTm9Z4vq6Pl8NtFm8r4cNlsQ1RclidWaz32jzmcuToH4Wm8cD5&#10;Tqs8b/dfXz5KbnVTrzT1ImzohEJKWMFYvSYa5Uw6L6/SQkoon0ENmZgPBVq+DrE5z3KRKPE26TWL&#10;hHO5F94sfhv8yu8XGA4WooXeTn/odW8+C6DWqYQtOHzhYEtWWUDpEE0wZyK1QrW5YpGQ1cbjwCYQ&#10;94JiOu7lTCAZEfglGIKyy20X6cktt4EZO6GMNo9cSGcS5x03bEbwg/OktnGfj993TtrN7gYgoazc&#10;0cpK5ZNxCVOw9klUacMqqxwhfARQqU6jbNLeCI0EoVGYLbvfd70+Cpv3H0oHONhGM79Pn7hy69aE&#10;2Jnih2ghVP5Yqf81FRovanarS8rdBF8sRwE8JOL9lr7GxcARz5xirI1G1FazdsulyAY5E50lq/3B&#10;N09ciPcH4julNUrk4P41owhjCP8v5aU3v+nr11g4a0/qH8z4XchYsKEtjrRXPTrLrc841HU5KG6q&#10;MpYUeroKb9K1MPIi8UzH8l6uPLfZZmkidr1tMsoacDgBQ/yCGoZ4XO6cgvDMwYjH5S8vEXcdu15C&#10;EOES0kmLeGgVCdtji4mAlEoK4F0a87HqIG4pgUFb3gjkOYS/M/ehHnxCwL5ff15jGmbORf1A9Ruc&#10;lJyBXuk7PYs5fqcvXflBMxxa22wOaZdYXqWOWHXXbyyiYXtsGZ8lLJ/RU7BgL1YvHS19jVGs6NAW&#10;ImWooLfgNTSS34DvkdSmYSzmC10ZbsWgCGkOztMUXmOn+RiOW+dOdqygEnKLgiqEaS02qrNc1pLS&#10;qLrAB6Vs3KEV2ZYUNeCCuUJJjTfrV5GcyenfM9HlmQODnz2RdjP06342VXiuemihNErOZAy8GHii&#10;vbmtAyqvPFxAvBJiXmQHX6tb6k3LcapeFmoswi4WxTJgnEr6t0JkC4WDlDtr4V2v03JE4fSUXPZF&#10;OzcYRaz0okznaB07if8LzMTOETeTuamIegk1Oqol+EqIX1mRClXO/jP5n7tIJ6p9h67YicM+MJ4n&#10;Pq4A+hwE6EXzEIBvMzi/R3x7XjJDYfc7cTudiHpJFIviFw+Ex8BN28sj8Y/1Y2bUIacmI+WII9W6&#10;jMOOZRmPa6JqQyOADFh/INVlK4Q4pinGa5ikgVsLnbavyFAmvDYXP+IW8sTt36cO4Rx6euphbttm&#10;5dohXjny+k+drmtZuRcVmbLAEmAsjUkZyWapXEiwyrCs9cdaNjSKDiPCRo0imxID90p4R+TTjdLR&#10;8yvXe/46wGoEPg6xffBLE9CfexR5l5vWveci+nq9+nOj5p8XWSb3CNattpCU9TNOsTBCinnsR3ix&#10;ZZWl1AEaoba6qldbq2VxCWDI51doF96wN/1fzzRIRo7Hm8tBgmmjvPrRYHLk4HKyxvwvU2M+VLVh&#10;/HZGyBuarc8MTVK2Nqx4XRa4UKVxbpaITudGn5VC/63IFY5Y1nFB7+sc04BFSEzkOqy2G2SYnfP0&#10;hXvUg0Zj9T/5efhYhK+xcgA9cxWQpuDs82j78A3oqUlHRARfcFfYkH4bqI1wLNs0Y4uaiaqf7m9B&#10;h3HAMRK2DHgss+BIi4J0P39nrAzDw5uvIe5r885pmMxhU16/HWSlOMUeje91cfhw75ZHe+6vHIDH&#10;k4PjO4XMLWKp5qu8wnBpLGIeRCAFXGqRWS42XiyuLaDFF+lsSAnIpmBkvWVKyjvuP5JgWa1zTvN2&#10;TsK1D41IcHpUmiTEPaf7l98FZxOmpolD37QVheXT7dlhrtWXz+dtKEjLyIvGxWS7BEEwj9DoZ0qf&#10;gDTTLLzVnnJu/itqAtcDCTyIbHfxHeRo8y5D5Iw9Efgknr7Cz3Q90ruefv8OWm/AQJWUioKmWwwB&#10;AzaFgeQ1wtosQNtPqkRZ5wGgWmD1Xw6jDi2Z/o8PE9Jc99IyuIccfL0yoq3i/xeNGM5cJPqTWypO&#10;WPCxo+jrZ6ovJ3GtoMzqzWN1auqFdVxyQ3Tb0jBdO8uFVxs73Jdq0VUqsZi//gUwVldcyrC8Ibq/&#10;F3jGvl9+2DFq3rCPGvgoO/E2xp3PiOLC/CQenIce32m26/MeW2sn2MiKaiwfNBDuyzouAk1EAY/A&#10;2ELCQVRaqAqNEj5GX6Y8EYorHgcBEpd35M5ml+dN+3Yj90gaOGsGUKyZoxDrCeiLub4uWdPFkume&#10;Q4hnqEjsotvaAkOlxXRCcGWzWoqsyxD9xtneUhdeShLSoTUBwMJWoiVXQhxpUbaen3lhtp+C947P&#10;cB85CKnaIcIJ4jfVPFPlQGNIwRj3ezpcjqL7lz9JgquLMUhSc+xiVmh5hCKpwPumqpkoB9FCwYst&#10;R7mu4wBp1wVlS9BIZ3ckPJipP5ymtj0sJ9MQ79rqEkEnudgoXB3HlkgGHX7Wjd8jYTKnY7Mr+SLO&#10;YmwHDOZSD4w6pMR5AEQWJ//6DsarksJkaKrlN6IrVGwgX0NLoDVywbv7CsWTfqRKi6xuQshuuus7&#10;14V37kySNLOb++NXugozF78rRDyL1r0eAhRhmbc4m7XlSQRXcWyRihz4hBqpJmtpMqTlZllJpghF&#10;wNWDpwfI1/vx8Efff/XKsKdnW+L2phs83pmUMD3h6w+Y/iINGUKZzz0eGav7eM/kp062R5KLR1rG&#10;KVaJ2mDDpUobdshVLxMkUrG4EAoIXjsvsgBOOi7nM/Utna55FCzSI7gsYvxh8CUlDcUniT6z8rZH&#10;0RocRI/r+8GHqbenv145tbkZZiNBk7QojQUP3Bs0IK8a5DtmTtCWe0HFJfJiRqpoRC+mN1z1HwRO&#10;o9hZnNa2e+hNgKciUvLgZIafdBmeWZ7TFtZbutE7A21OZWkqulB/0zlJVhpyjIpA4hHLhg4tEhun&#10;H6jbalw5B1EMdTnT6JYtmk5FYwWzwsYFXloY744xs/eY9OnY6k3ICKBwyDBY7/cC29sy3PIo5f3J&#10;I9trfrtqNHrKlQAL2JIHVjfOAlIZgQXqLe4F91UG2qLLeBk4HgSNRRP8BwXmXeUtMrRMs5iIsp2i&#10;wO3yunNJ7VQlTeFfZdFdjOOkFEfu4+XiOcKkb6YhqlvbgmXZl9KiXlKlnacuMA6iMbAMDbDoFGJU&#10;MVyECxUf64loFZsjZx7uGPEmp3m4ENQanVGGG/1A/M7fF3+tE+fXl881RMwEJuflXFh6ZZnMmFsH&#10;DqbuClIMDwDXwstQfYRtV58T9EYMgAZQLBuuoUpXyzH8II0ZQu/s7PlxZqEpEdomec+2B58U0oa5&#10;ULxe/8LK4YOrFTzu9+crhxB6YkxEAcBSjlEL6myFm7ew6sVLKxLIxbElQv102J6HIm8kXCZVH3n0&#10;g6L4uytrkrqJjgHxtsVpHUQvlrHf+c16vo9nL/rLSh85F2Vg8dqJNZD4n0hrzfUxZPmvDM1RmWXJ&#10;9pZBl//EAiNujoTJok6DyH+QcRwl857jxVe+dSeFxuJtM7y8So6ZG1FMd64IX7dcW8eYYykTmrvT&#10;mdZB5a64jzxEBQCDqohXaezJa176BNknaFCA6q6qWs9qSrFmqHEL0uKR8nbSY+wBXPbhmSGmwDeP&#10;0nZIXY2SnoGl1zv+DSpNdr/wlFBcbm/+bKeXiOSSNwEBZ9Ky7NqUFLDAhn7EEuP9lh08Tqw7Ur1a&#10;oa6GbIczH9KNAyNvyi6gu6NM3nHe29fzLz5sx9Y+YtOM66or89rLr0xYXrf+N+rt+uI/SzBbo56w&#10;IaTRtC2GT/2BxLuRWjUtL6l358Zrcyly/avgWF8lXdHHKl+kQ1uFB7Y9FBgjbANPywRw260nH1BK&#10;JytpsV4SMPllvCYJYzB3xzkrfdTRUupWxay2CddAwiOPK9HLWYsI8txvERjDjpHx0qAyOuWYjRk6&#10;yRh5O+zvFHWnzFvtB+lprIykvv81BD+4lcmZpihhGV+4k3C9Xr55op97CsfGZJ3KyNc6NAyyCbGO&#10;h0BsNQSKVQZ0yEURrBDCE23CygZARVceiyrFovmkjL3rETOEazR8+R3iHF65wOmcF+/b9c1HhPgA&#10;vtJXvOl0z5n5muuC+zzUT5UksyLESF2ruFQqXoQA0bFK52w4aZ0hd4XgU+Rgy2H0BiqpIZ0Ja1A/&#10;xvEwsi76jYyzDFH4DJZTS+I4PB4ZU7FAObWno9z4a1T8ucXrpVBrAawhriukSNVi49RtauhOcDhu&#10;AD8NNAsw4cXGw3LlCBuD4LgdxhHX90Sypjke3HXKG587CnOTqX3lm0etv95c4aBSxPf+i88QdePQ&#10;81cCqIlPrkmULpP53KlGYi1Z6loJfiiWG3SBigpKlbTzhd8DX2vtO6kwQpHRC9UMDddKc0CWD99k&#10;KBZ/fyc+jDGXexrp1z3Dx/PyejNz405Mc+aoeXN88YzQfO7mCHTLJGYR2yBtvrcwNGawVQi51FO0&#10;RuGR43g8DVUmdz3cFOquJKZqshG0jt2PPvJG8i4oV0Cawk9P4+bTPC/6SAYhnumnV6X11mOm96/X&#10;7+uT3wLkPpxZmOjE5p+KUc9k3dnDJ9hVWkhJoBb9q42hDkU6b5F2gKXWEzChE11e44obqmPehm/F&#10;vm9M3Hx8aVQS4Nh3nLP4m5ahD3Hu+t1zkw9IcRv4652xOwdQ/HugNoVJECsfwEj6jQ6rZrWzDqlp&#10;GVo3Leu2uHkqN+co5LEYucadrxudxuC95tU+QTt4BDCspGky7DqtM8Jmwjs4M5jLK7PbezoVB4/3&#10;bB27Qzni/PFk66RQGkFwpFA9WCsuuawuI6MqHyxLm6UYejhypfAtiooAVFo0klnyTri0sQ8I2UJS&#10;/DJR5RYdn7QDcHhwZvJqMmVa9ZEi6heNQZPkGMuB9MrRlZ73nr5iYhKYo0rlCqNWhBEiAY2iG6mq&#10;FbJwyAXBV5flU2FZREYHFy1WHTKEc2jf1nx+iJc5QkGC8Qfldc65yY/JMg/m6ojeNB0sjfTN30+k&#10;g3BXO/2GWSDn8hLZzNzEoQqUoNvlKAG7HrKuY6sBOQuz3LF0keCoS94etddaLrA8DeFmNd2F73Kk&#10;hQwyPNc3Od1wU2V8JyO/oMHxA8pjmAxAJng8+fIUX65vev/Pt36NtaywemT9tnEI6cCocmzhk87E&#10;K3LfWABYsk7VQjWWESW44U2aAHIssJF5X0FsFUzyr1wUM4SmDzSZdy07IMVTt8xmvfBx1p8zUWKc&#10;4qUj3ZkEWxc67q22gQeJjhvqlBOJUGDCzxYN635LSHVctC54uKi84DL8oLw9egkDynqfofmnJYIc&#10;RgzGjMM3YwpKGhJLTkV8/kHA9clQte9oP565jm6gkadi0Sh6lRD25iorsIyfhWW1rDSLkHwy1CWM&#10;ZYXXfniTxPUgTAyVPKREX+HQ4LBIgzzJIsENzGmFiAE5aiIw+uQgYkzO1dAjF9nc6m49fIXCSHRi&#10;TIU+MoSmtwrSmBAOSUMdw1nGXnhuWg4gtpJlMWPthVruZfQzc5+vvhL1/eRrUpmvmTqolsvX668c&#10;KmmA3nOyTS7XdJwIjE4cQuRJ06zhpAypVMEJTqvqMnhJ3UAjZWNhd4EbtcyI6Gs6Z1n3kx+666Hx&#10;wgvHPxDvK2+HfhKXGx+KEufP+WThKiCnn3dOt/dcHMaFDxtpk+BXHoiiWQgEIRe/L9bzjz6snxsm&#10;HezTVu3kRiwlSRbXw1UXiv050SpQkWfFDUYxdnBpC4dEm+SEk7fHCAPdv+7X628uI1X7gxNmsS2+&#10;rr+8H2kTeBKiqkzo0k9yOF6vXBpCsyGKyJtGhmEi83bSJoAwwUrjNADCIEg9iCpTjnXFEVGbon6D&#10;KlAchJ296zvL++97pJPwXdxpFlRLxlH8+REWGwXG0ZRjh4GlT936t8qT3ABSW9OJPrVxqO82NUdV&#10;E7EILl6jgV4qbg9NZzZu1Ro/rivig3JE2F1451m4EIxf3+9fTQcBejilqXJ8M8TUiGdWfRhV+F1K&#10;a8dq/lLsyPUMFTkDiy9fIxe+heLwMeJZo/db6qC18Wh1rlgHoij0sfykvJn4Trv4Jhs+h1NLwaCP&#10;nHzj/6uPyi28URw8OTk/OH2R15cLBFLBdYED6AhfJlhe2g01Y4WtSDoX9n6LgculOeo2gKpeNRzC&#10;Qekq9JS19g2K56ya6UYQ7jlJgWmN+D1+p4Nh078U+BqcJ3ushMq6spUAsymbtM1SvoSFTp6ShpEV&#10;USxZ9HfeMrhkqs9S79oJUfgD8XZ4dzQMsbPM2+XN925LgP0ZCd9jsCGG8UAPs5PnM3M3w0OrZDM2&#10;nUQJF7dP91OIgi94LRpca4440BQ9iBpxMlWBmmpIQ33/QUzrM8WgUfRl5CQc6g0BJhlynxfE8/rM&#10;cOxE9v1MZ3MSEtd0lNuTvtIaCaFojsUQxiYNApMWtEgw5NYPPrrKFDXMFTQEw72e0opz2cD4nygI&#10;pyB2ukvHk5yCuPjxZ/ZK7RU6QX6NIYGczJnBBeKOQprpsSZxLgihVl5acnjF8VVGWrDaIkRDpjSm&#10;PnpvW6dzEYjSZ7QKRtQXFFCqcKg5Vjw1R5ze0o80WFajZID1nYM5W7v71H+bM53m8eSf5ug899e7&#10;X/wgX/NLCkvd4PCDghg3pokSXtIkRa6icaCsHkTbKDimAdBq0bblzUKR8oZpjctvj5gZUEx2kH2l&#10;FURO8/nYP6gHUq8Xn1f+Rqbf907eQGET9ZGv4MZ0h6uoymoDJiPSGIdG0gTv0uncxGNrVIsmqGWM&#10;A53IZE7ifNtoYtGRDxFGqLUl4OmkRItzuFuuiPjeN38cdv5EaKWDQEfcdADk1vtniHjBk4NYqKDS&#10;Enomcu1C4YuiZcWhQ1oE4hGUt+hhRJXUmj3vDYWDtDRFmiGdhQu2RP9iCMqAzVVSDq37lSslvZqv&#10;4qbd/i1apf6VFrLMs6JCyilci2AcTVc/mhdv5AhKy0tCGqdFlcB5VJ9h4aNZOOM46y3Ie6klOk+B&#10;/SLa3xHPKejB9+Vz8rnTYx6v3m2SCCIOIZryBxVY1S7Xbpx0wjHtLRQyZdET9VKx4BInbKLUykf4&#10;QYwMnlJ844UWdZCpbrNwmrGeW/8D6/bN/QNPPtzevvOQKY/hNs+qceeIZqksTWW7zgjLZba8Jdyi&#10;NkohPZZaCt9jC7x+CjIcyhb6T7I5MnQ+HXS9hzLuhkxN9vtofCqQN57p3u9vboI/01CJ5KChcXk0&#10;gYfAvM9NOGR8B6GVbqcN1XMUyWB9Ii1leZzlqQIBrLAO/07/fvNvRP/bLH+kaZa/rxS+FBYV+Pv3&#10;+4BOFOvElPlnTGT6B53cVrkI+O/f3/+F8DXYQQ38jPigw/Q4/fkZ5H+R/TdpQjatZukGTR3bKwIh&#10;f//XP+JKtIoxXcqO15nUts+m2ai/n5o+ts/kQH+/fibbdPmrNfXF8j9D/484iP7HWmPT/44tf6Td&#10;LHRBWj299sfoYCfnNT3134zcvK6fB+GJPBRr/HBBEVh80alZdlzf/vashbLovxfNZrJx/3rrtGgc&#10;abkuQzhZNv2jWVJW7FpLI2f5NyO2ca+D/STfCwLnjnlrhVGQUHAY+t+x5Y/EFfQPminx/5tE9Kx7&#10;cu1L4f+CDOIeb64kuFQoOSfn1rAPqEa7Xm+vfSuYi8xeos6DUnzQkivRxzsXI/enP1bw51rjOaVV&#10;lARBvK+wQrcZqC6npD9c0AvVa2fBadmkxuhz0s9EdBjXS1n5lHFa5u51d9YLn+2TOMSV9rrlhyvX&#10;ZDzcHbp8facJeXzqm7tZz/uL5FMBdaBMGmkpMGRV7+SuGCMMslQeQtGxrKtMxIgiLJWnCFtC3SGV&#10;TRPGTn/kTT59msXPZL15hwNkDML0lMq9wERQ5ceFuRr3P0n4AZ3WwKsRI6XoSlYiAYfRKvg1bMWX&#10;l42my0Yrm0ZhFWVdUAZtXdZX0ziHBpLl7fStpfvLfP/YK0kmbccQS5vQwXp5HeHFQ9L8EtDl+rz3&#10;MfmpsmK3Q6Xr1rfSO3NorosU47HEbTR2LBQr1TaaVpdZ6yDVcZTyKWpwiOig8niuj5ZwwI5I/6mi&#10;HkoA9zJuPGH14nsk9LC0yu16v/yanzExtWGIlVU2bWxRb+MKS8aN9GEJExl9yQPnxTIkUCveg4zl&#10;n1SfrLzHG88H3fjH+BA9hcibdsjRBAFu0is/vszw6wdMt/eVLwUzQD3ufNWTvFZAEMy4hg9hs55l&#10;T18RUscXSao6wIJHnwQoRSjlE4K25bKxKkhLHDTMs0kagt3P7dxG5u3yI7k+3RLQ05G2diZ/bJkD&#10;L0uOK/7il6GJ7wTnICJ3s5eWanbg0VCHBOfMbNhRSJUKHigAi/HLioayVWTNjVz2Wf5BBtgoGSyJ&#10;v3EIIfF7HH1giW6R94prV4mfMsGP0Jy7OGX7Z4Kchh6vc33m2HE7haxbsDFuVhYjYkUvofBSy2EI&#10;KTG3nHgjLEP1w0UuMPo/CCvvKy1hq/S0Y6sEeLWp6CjzaOam2+v9/eZLFPxKBcM1B2Bc+Ka0H0iu&#10;qiHEHYxN3s2qJIX1COJVWpKwwkhqYy22EtV2cMvKaBSRocV/kC5MVNjjvi2eJBziwXiagnb5+r3/&#10;wDYdx3fPPIU5CXR53b5/vd9Y+NztGGxlOHRdilGN1U0u/QcF0VJth3ImVG3NOY4m32Ze4MUQlXQf&#10;m851L9Uj748DiB3OROVolVD6wuX6un6nEfylU8nek4kJ7aYe2/OeFnnxlIitMhWs+pV4oXVjKoid&#10;yNG2r0boBsc44IFrkY1XYRxgAMoKzb+KsEF1Oqihlwu/OAjx/pjTxtMG8FGZOPR4SENoSRGrvwyK&#10;k3T1zxEyhSPr+3F9M6w0eVe0+FlOUdqmRTNfAZ1FCjA0wgHUjdilq+khNmothZRP2mClwmkM53CM&#10;L5nG4Y72fDGje/n4BzO1eSg8w+rL87EU0y1TfNsz/ed5vf3K8dNvoJPc6qYaILlxJfm5mNGW4hCG&#10;FPUcVYdZK0xg80USVAeqR11YxRpyomLMvSDeOs/npkBgXvbNpaHhLyaxTGcvt3cGlIef/OPFV4H1&#10;R84VQM7t/BKO1q6Wvlyihknwhao7tzUkVMDocpYN6tbAFVHT0mEmrRURbRuK1WY51ABbBPKM7L/u&#10;+y4dZpmn4ZOjJOWchrJ6qXThW9EI04ppk++Yrp3gSHpZEwBsk/JnEZd+ujrRIUEjfW2q9wBEI5ul&#10;kCFAxbXopgmmXV11TEthZpo2SQxN0/cr8WuocXjxc326XnvO4eQd9wxItAmBLR7fadl4Xv0+QIm4&#10;Vn5sViWVE9fNWVxdGmghgFMhUGh4fTfVwYRNMKDMikYczx8Egg8z0l7z2TTNVqoH34/gwcNb5mb0&#10;Jw+qHHTcQQk5u8u19vubLxgw5vLVALLI6oTPaaXYNBXWMHPbFW9wLOjli4CED+ww79BCU4vCaPho&#10;svxBNMU159UEZeEQWlfFpUxZGF9znkrjxN05/V9Zr7kasG4WTkIsPKp64/tpVLZqrZfJWkwMlZf0&#10;GnG3SghLS6PENlWdTGh6TAjFxgD1YgGpuKyVLJdpOgg72avCtMHlV+b5GUFQM8he+PmWuNkqTFqu&#10;nKV4jMFDKQu/xJZpziXtkoGWW3PW0tUsVjRk7actW4DIcQRp23J1CeRQRwKsYuqpAIQqMVkIjL8M&#10;PrKkB4s3SX6bZ+5F+osCdeEXGIDwSdPkaOEqx6q0KL1+ZZqb/sGX9pjsD7EBx0bArYJ0RCErjC53&#10;tMWAL5FTyhswSumUCq0KfPkLHgWl0crqILsAw4PHwJA5B40nxO/J9cV4EtR/UEl/ecJB00X4UmPU&#10;Prt5y2Tl+vBXHCf5JhDYIY4SNZxqhmZc0U/BddQqC5YdUCmykDkFTDqY2rIt/JNq8F4To0lpCZnH&#10;9ttUAdImpuMpGBswvQFPpi4GfzPh9f/6H3dH5HO9JENSGP5JTT9O0yrdQkCl0FIaMAbDNY1RRTVl&#10;xdEq6z8BWk7J4ARF4c2N3IGlxOjrBDXEBQ9x6ROea7ixUh8mfDF+cy+cu3DcV9lf2NNnXRZQ+xDC&#10;GaynWwbI3LbLFLAzibJUm7WMBXddRh5qJo0HuOnkF+pwgbPuB0XrgOsThurzUBWnIS+bMwbRV3Ly&#10;YX575Q8D7xd/eJp0U4+5JqHYqIvIKwaHOtqG9FYosnWoASePwx64iwpVWFHZgkqqFaGIhjEo4KWj&#10;A0cVTykcF4EZVBJCT2G9+oxqGzNnKyZ+fGWYB70fz68H31Yji7VAloZ0QV7VDIPcHhj3Vw4Kgr/L&#10;h0FfYArUXWy2jDg293IeqnLCKvKc9vQVzilzZRhTzrXh/qqyMxna6fm6cOeev9tkYkc/sd0ymtBh&#10;+KbRIxMf0pLbOoiEA7GMbjl4LYCUexanWrseIyxsgveSV0GTF0o5SNGlNseQaMXFeXrSGUpc+WfE&#10;Fb8pjjbamx7zzAXxF79KGFw0XesXB0+OILvK/fV8vJ3Bta6UzbETDyThIP+E1jkIPILrLvGRhhsj&#10;qD7GCdcH66IxjmXkg/DIwkmD+wN0egYRLBprpzRB1heDiDObLx5RxWxv4QfJ6Cf8SSvjCgeeKaYi&#10;xMlcMpvWLVIiYO0dSo2lk3CIyic1wFAFkAUhsPyAKhxJpBjSGpmcczB4dQPNuNIsgC9vNYLxGTKH&#10;W5qwA4tH0NctnSW9JC2TdrncM5traKnK5CNI1oRL2XJ9OtqiULhqK6ugTWvNXZcsH9RCtcll4SvV&#10;2KTKvsPXywOibxF/TjAOFfFqtygeL/xZv35lxRyVL2iFcfzwUeqdVqECWNe+3KjmUtDrMJXE+olq&#10;PRaNim91S3BX1JZLJADWYhtSqA5WGhlfB1RunXATro1iw0TMCJLDKT4MvcubL9RMZwn6KzMbhuOk&#10;77DcwTbDrd4TB0dc0jKtpQyhapV9ZoaAVgktyUzbTGhRQZXxnNTo5ZjH9g8K7ucVnkumQ0Qyg9/f&#10;/Hr1n/HMRgDW1SzXy3dcuf0QhBvY178YVdJTnPVaL1XMUuSASmqALbZpZnGH96g66S4rsPCBDu/D&#10;Ip39VasXHors+wtz/Jx+YiOEcMm0Ayd7ER8BRPEGQx1pmqkvExtS8UOf6SvfTPma5NgSNdKNeChK&#10;+i2RVsEFaTFJbWiDwni51ICsvQYQUR1Etf4gsXT48Mw85lqYw2C3TSz8D/pkJAbDi4bgIkDiq5wA&#10;6TgZb2/8Snder/lBvhha/84y9CHVPBu61Z6ZKQCm+CC88K8I3x41bXn5UBjhMvbQISF6R583yk5X&#10;NkwQO/eNquqhzMQWCTlXzt8Jpy1N4Gh75zmeVr1qk09yikkA6abAoluJVtEqYRs7q6LLQBGKpJhE&#10;ZhpDFTxQlEVRXBYFzzvxDWWX2yyKEtFZ5m5cLnlWKEPQPR1k4tJG346/JPvF3YiMtFwtkt4QuUsV&#10;UJUKi7ChElPX6SsqQ3gcEqLrSCnJBFMdeVKMYSOCYzrEkE3xdcuu5hpvckCrbbjuY7jINYDDS7pF&#10;Muaoa3dJiqzvq58m0lW+PTE/vpn44E6pD87kozyUg0covMq85gkwM4Cj+AIzRlPNS4ThrTZ8QuuF&#10;vO0i0Ba46OcckxaYNmlplxnKOTm2teNdIycs425aoo6OIeG39+vuNdDDH1yAdGdpeEimu8XJEo5i&#10;lKBz2yKy2sxXkXLsxWFKsFpJJGkTKoxe5JNy9GRWwZGQWcm6HfBB/Wff4yzD7UkaIw3X8dnMPWH5&#10;iaKTFeYqUs1rQybJJ5PX6Mae6TTabta4SpsUx3T2UMSGy4EvU/FZVIIxMPbuUjoN05UIWpA82XAB&#10;mNNJ/QO8+Gr4hbtKmcoAdoLjtJbfK8yZ+5pLh4y2VkBR1gxq3bglrW0pdLIi2irj9EFjr6E5ilUt&#10;RxiwMuhJPoMhJY4Cnpl1tOAGIyejvkmprUJ/so1QnOJyax9PPhTEi8akjXCL/MwELs1iDUS0thUv&#10;WHWD0jLgMl5Z2yo/6BS/gBU1AmVdxmnE2rMi4FB+oryDK7egaZS8tX3f1TcXf6iRW0UjCX+swwdA&#10;np0STRJ+6wbiIYQcP1wmrG1pzSgmgZSqFrUmlqWVe2ZWCtcDk34iFsuIW2SMtQ+6fGoaQtI2ssT4&#10;kHa4XL2C4w3RHrz9pm9TLDm8Kk9ppC0zHDG69GNn45j/pq3ikO7HvX02xNp2BgAlmAaFiCNRUOpR&#10;ZfpKE4GWxlxkXCvWFarPAAobUdCp5pEzPvC0lu+UIyg9hSMnOkcQYWuGKwXoByIMqhmbcxHIs1C3&#10;p9fIMeTw4UopKX1c8s0lkPVQYXOEKm4gfDyQBlzaQFwH4eQKk6pXVTZiaSNCSz0yDylhXKTyYrrh&#10;03wuec9rapomOqJpNpxyqHiiCqVf2Xov/q/JZ35U/QNObjV5D46PRaZWtndeLGYoHzrjLq7Cxx3K&#10;stByHFekyTBSbXVTExAbByyDfdL9+ubwgfKOGFY4CAigHaC8R/JU1ClTFqycmTl1vXMccf3UgJyN&#10;mdPyfHquEHwU2+1h6dYgQGY7OMWCqsG2qeMKkhnc4LFWGFBsiZWXB4IWRdVZtWzibiSPjNIttNH1&#10;9ToIr0rTXHnT3t22IWzG/lpL6X375lf5/EHUB3+HZ41GIsNmlQbvaxD8h5RcmdtqqztOjas2QPVy&#10;Sh3kdVNdK7ShlSCUN5X3WCk4Dy7lPe5PxXQ+EZ2DeSzuPACX3uGIdL3/XpeNXHdniM0RlImL9+Ba&#10;3S6Ht76VfwxVtOmHOKtzW7BTIV/SiBNwaJqaXiHSrOi7+KTMsSAOiLwrft00R5Dvb4JDtIXvGKWp&#10;+aAwONXizgcByNybeqSbZK7PSY3fhspZ++EDHwTiI2uaIg3MRhRZNoBlypojaPmMNGsLaII0TIbl&#10;v9mALEOVlrrhSERBTGptgBDHlPHrUnmIdkhQzlxR9H0wJblmiHJKm8bI3C2HV4ZaRhVTrJ9qJ5LN&#10;EO2y0MFa4Fuv5fvjedtatjyawqgFDj8Fk2OvJ6/iagctC+8wb5gjCMBWER6attIrL+7EllCUL5en&#10;j+E+ctmcxuW60BNQInnQp7VNRPli4YiqLbZnFgvvxe0sZQoLgo9zMZGUBeHgyrt0KYrzJjVOPmx9&#10;xgrImNUOyrtbyBLBZY4Wi2+yOvrmBMVn7SRJj/FPDoI6vY3kMsKQDgqIKHgKjjIec2au27Fudi6X&#10;MnkEwtS1yFuBFtefxF/5cfbhbgCNQhTPXcAyNzX0RJdXTsbmLTlTY8LC0M2FMgfOO6dlGzvtRB1W&#10;f96Wxk+SKXHQt0jWGkI9B2HrqnEhsjM1Rkt9YbVorAMpTqEk3IQx+/nr+juTDebwAIylxpkk1AGH&#10;Mg3YP91ZxBc5YurVYc4+z9c7J+eMKjwI93r3AUvqMdeuVGCyS5WL1QcnFVtlgRM4ogoegyOOAyCL&#10;SNXlE9IoDaDL4UGjZDx4ZcDknXs61Znh4RRssyh4Qp6m4lsdVdNA6SuZo3hj5c5fZ3iXiiosw3Y2&#10;6jd3lyFdNA22TB1X0JtJwiA4VGHUw4SwjYqqIwBansiITNvZ48z+eYOEtvTTQt+y1zyb7FGd3WR2&#10;T3YbDDWDSVqHGyuZ2mTeb+Wt95S5IZYbo9B3qMZBPDOTJVgRMg42BcqS8LA8w4AIWsE0Fyobs+QF&#10;Hh/8ZZrR3X65v9MKmZRc+RUjPxobCxSvvPzHIZ6II/M0SlZSZwLHp2rMmiHKuChHwZ2NolCSD9BX&#10;2RSs5zuUIQVtpToJjzAptOE8JDKYMShjORGwR8IrZ1IUHnQLgqkZJP7ibsSQ/zbTX/CcFDbJ9Xm/&#10;/OY203fOQBlnnCVTydoIPVdZ4KhmmLw2hQb7KVnWUrnGUv2Ww4oaB1CW0rIXO/Mpy3lHV05A2fEo&#10;fOhFC5iGXiLxrksE3V/pLR1mQ1gS7S1avy7ET25/93bdVLo3xAB5l6qDVKcUKmKkn6hWbAGNptuI&#10;sEWTa9kK1CMluIA+dRoqknfsDTio7378c1KSB7rxzHHhHj77loKUDNxlID30zQ0K+pOVD9jaKKop&#10;uT2HAddySqhSjyB9ix2cQqquWxeRccK9JY41nUKW46b4MP3KgEAT0CpCFD7tFcAW+6Yg3/X2yhVT&#10;T0S65vX0OtoY6PF65iRtTYJUY7UYT+XAR+ApRwNH6nVQlhKRP6gIziO4nnTzrGKsFA1absOw3B78&#10;pueLT42hfV8gTSTi+5/rIc5G3IZ76l3P29vsHnm0EY8K+l1WwV3tcj9IaAy4jscWYJqd26JEXqQN&#10;YEMjGozSsry+FUiMvAIouyyK1e7R98+74m5LpUJ2lnSHoim5jcBHHiSFchYmajpZIb54R/ZWUqHu&#10;K2qEKsjbIHfLNBA4M35QX4u2w2AI9ahUEdsBl9BH0W28iuBIN0kf6Ncu2ZJANMTRU6Jk+EQx+fXr&#10;/ZuBKG2ZMzgHD+cbxhm6C/7801mzW7ZCqprsFvCyDZ55A6tyzWwmi2XayNDgI/hSbJ4SaGMrK1Ec&#10;lP0ewO+yM5JMI+BVol3aOOG/gtIU6SrfIjZBZjtMa8K/HZyI+rp9Z6p/rg4FtQipVxWhAkN1xnzi&#10;3kmAm6Z0EhcZPOuEDiPQ4FFIpV7ff1CMnIFoEG6/QmYKTHME6t7P6n+Z0VMceGyYZcql0R6NBH0q&#10;91RnN0ampF9IaCH4gYy5BvnHPf5NC1rYYbckVLnBzXXSMSIh7hwSnp1urSl9+kDRLPQUB9iqjj7c&#10;XuIJhkc/caft0tU8JXkui2fO3L19QAXNVlJnGzY+iBIFQBH42J2vRMNQfYptXyW0nE4pYJDGlUew&#10;xTiLjk/eS965pZS3VzgCj5r75kG7+sDTXBuMlabIEZMcnJei9Pa2tVjlSt3MWpRqQaPcyERs25rF&#10;Ye1mDynUC24Y8kIGq5foUgw6NNiJMHMdNAcAbzUUudLqBW0jUGc18xD7oDjd/FJ4w3IBxCUQaaiA&#10;xeRIgkssLyCdHCTEvPbnQab7J4G1DoW6CDQhmuIyFlNe7meKJ88bc++e+JIogj+CQEfwvebdXzK2&#10;YPV8E8pRF5ix5/mdRunninH3onLyC20qVjDFMs7GKW6PJYR1XAlAcTBc1iJbgRobrLgLua9yCuEP&#10;ipGuQn9ADuU9Kt24yRgHugANQ8swSSHGMchzFo1Cf2KkWa3ycPbfquBDCFk3VNZtUNrlhGmKmNfM&#10;+FeBYSHYdRZZqrL2YePf7JIm/bd2YAC8JQ+EeaME8iwYz5oTIu4KpTkYhmLhEw56yvXBnQNGE3we&#10;d+c2rcQIZQKHFAAWrmPXbIZRG0DmzKxRVwnLqObDF61IJV+rMMFep+wqjVCPlHzklW1B5l1h+Hr5&#10;Pr9nANktEoqnN6zjlsC0T7qVGdJGJrnz2KQVsFCLirYzFSo6Nh3dqgHCwT6OIBzwQdRFUq0ITcC4&#10;lFSwVGQxZjyl2vP+bJN4PDyv6HphPM3wMNN88PaXGtc4xK/Hhbz9RPvU239kmpqoM1SDtMVaKZGL&#10;13gqx2fP+EEr1zKK7gp66GVx0LYo61Dt5IUGzHvJG2xzLIopjfJ4pJ308Z3TFlpjpg0YaK/pLTF5&#10;IZS2sQo+PuTpSmtgoTajDgJf4omPbNzEunKHEqEFTB8tAmqGNsXClAoflr1Gc418Ir14x7wn5mgl&#10;3N7eoubaKJy/eLvwlQ6M8TKA+RoDEoPKN8iVfzwgT4bppu9qyBJYBEhFNgvtYsN0K1rA+YpZ/0x1&#10;QyBkSFFtQIyI4zsI6vhRovBZB+8p7xmAtsj7v/KtwXQYHP3KxnrebcjeQgzl3S+iMqzQsGkUP6Gf&#10;alqLIQdhlO9FoDF6LIGCJOfnbS1DtRA5IFJjUQuhbIli2IbqN6QxLxvk6AYlztPc3T+aweZaegNy&#10;ucxZ3NY4tUr6zrrbQkbKWagTSTpznK284C5dWuxZ3ErDUop9acs2isBKJlzFlIcnWqWh6HkzvDV2&#10;eoM4cKLmvMxpplikb9xU0lwXftrpd6a5fLzxbcvYLAzXOaCoZdWK/0oDBWqaQjgo4bPkwlUVplUI&#10;PhWUGJWUUSrWqiag4/Ayzdu0KQbaw13P7gbJBjNWRLgwWSnZN+bOrtU8vx78YXaAhPUbuiS45zLo&#10;en3ebBUr0NuaWCGRkzRaN60S0QiuFXsELaclSSA1CiIRiiI/mdRGR9NepazEu7KXUDrcMorynEUm&#10;vNwLQNCJo2rdo+OoY0afzoXEjes2Sq6QaKDv1k5NWY0wrqg4MNoYpMqUxrUotM/My1qwblXAqyi0&#10;qKFGkJFEtIlq+GAMrL7pLAwHDLFe+nkXP2gbJR40lcS8PqdpjNh/cS1ky3J+DvG84FRg9WwB1bfQ&#10;5qqIk1yMFwbhk9257Xb7oJPz6bWE+sMjWeWigiwp/P7FIt4wl8C0SkaIV6f3F5qH2UdCGE15xYGn&#10;DqLaGOaLkha984mjY8qvB3dcrrfnLzJTnSs55WKyza1P0nv5jXOLKvQVwwaob1YgWWXtSgs73CUM&#10;IirzGqVl3nLeJLNUdnb0NFKfEeUNM5Cg0GQh5rpZdpehwdII/JUMnAMoI2/A/o7cVFGmPnGSx6Jb&#10;AHVb6lHDEjZmq0SYV2kApQrLVsvyq2kyWYJ0+UkxcZcoFEdaBeLjCuL4eKxIyvd/pSxQLE45wDJr&#10;44t0zG4ZZHlGkM5z7Vcg3KhuTreltGXt1AZySKNgD68t64wrGqcMN0RHIfWFlCphHbQVII5KCQ0U&#10;Ny558045KmgbnfrOfaqrDZbrI2405bBSrQ9IgriB7Wh7fTzoLDSynwO1MqMppJPqFihXqC7UqEVL&#10;7zmorgucKDUK1IHFKh+liwH1kU5io7h/4GC7pyK9RZ8g2gpdFGK0jSaYo4fTUQL58QwS+KvYaRe6&#10;SeuVU89sBtTkKWtG1urmVEIZQ32WZZ2D9Dhz6IQpbr2JgDcz3ailLWCKlvfDO2X6RnfxPUv0BMj4&#10;McAU0w5M36J8M9KGeMCJn0TwCVIraU2TYLZCfgD4nEyqhFUpWJTXzFeWz16XNIYzGdcsddOhiSfm&#10;T+Qb4t1xJzqU1jFoPiXcbdTmSPeAWU0mbgl8+GWI0IMHj3mUlMrWRoRW/eagHDE0BhYtkgJxxo5P&#10;86RVNKGBbr+yMbYYx4WMRvbqACMPHRHMTTKG0igIeev0kDh4DkYXnLbhyaaH19EYe/wYmjbJoMJt&#10;hbSNma2hRb2h4drRUhaybBicoCXUodY9i8uLxXXoQFhqaLkyhLZhifjqhnDzFCGQd2R/iaOff7UB&#10;/HkmxMv8eTEj8u2Zcw5PnmJyps8Z3Z4WyojyyJDs8yusZqdusqCqURxsEB2VUS2q6YINpa1S5MTL&#10;tmBUFYoVKhNamjbcptwWpL4lYnibHB95n3c+MRM0m/VMX/p63F/8TJ7PoX795W0nQvj5wAw1/CSc&#10;FTa/kSQ4iUfSwtuCWmToAGo8t8oSziryAa9FpGhoQbV+Eg0g7K721MJ7Fr+eR5S2RSxzkZixNG1G&#10;HG3Bg9i4pKMwTbk87s9+J2C2zUSLK44AuWFLpEhZYRbNYSlUegRVX0wXOS6uMEPGIC7VxUjQ2k8k&#10;BkpHSc+3TRa96Bi+2ZSdxvZZn4R0MuvP83hulpipMAnmUVJOy6annJcZuhWjDQEtx0PHeQtIXdMq&#10;OlSuUJq4LifD4exS2XI5VVWESIQvb6mHUd5nEN69DSHEcsnAy+MbBL2eEeLZUxEHD3Gcie7X9KH7&#10;fb6jq/NUWVLYtQ4NOCsWAwYxxwRU7R1K9ZTG6LPKAhU068KyAEsogoYJKNWbsTZHxrz9+i4C4y0D&#10;c+Bo4zNSQu053HnBI8X1Owcip2aeOl51xQLJqyyRqivUq96UkqZZLZeRa2bpDIYtZVuLFBbUfNgH&#10;/UmGhFZPmTc/o0cVGUfN5fVmDE0X0ux3dNM9MNoq/HDrr0xWnjmCeCKV3LixKFqyIYhnWuj4C50w&#10;XmLw6BlX4Ngx+A5+aosWEmaW+o1zDf8Mwhy0+3o1Q964zvuaGEuOFr4jx8IkBgD4nuGon6vx8ccV&#10;9f78eqcz7ezkUkaqIJVNOb66FGm5gjaPcOorCyxVBdnwoUxRljLr8j6Tes5BL69/3IhS3jFBmzyG&#10;+CqHYJqAWL4gdbvx+/FcEdqq3/yGLV9yv/K9l9mC1g0f4JwZebws1JYFTxUFV5w8B6mI9lVbqJDW&#10;WVNKA5hPyaXwKQFEt2Cq6hDLO5ZgzdX+I/z0pzmB1yc8PHcb3ZM619x/3b65Ws4g5XR/EzUT2JQt&#10;odE3UE/UrMSJFShS7XxmRirHB9kFKHwh44LPxhvxYVlkQN6QrcK0v1n0zjEBbzeaFJyvq6dkep/O&#10;1kbJKPu+gOSA6g9Ar6CukYkbfJObM/YNn7RV6qcyV4fq0DLXpXEK22lUaZgukWc5eVbg51I4Ftbb&#10;5x3KYp5xRdwAX5nvZw4XniMnJyA+O+XFD0dwwZzTd38TztVKDF7UJEumqFf1hSyfCSZLfVJ6dYiH&#10;uMJmcJ2MGyxUkKLW0ngqf5KjCm+cy+R0gYZm5zuqrsYKxTrDBdbbMzP+5zOnILAQv9pER0mPmb8T&#10;WosbaolgAnjZ4KJCDVm8YqR5UfT5FYriRlVhQVAyiaTLhG+jkq+IB4nn/Um63J5XhgpvQUI9C6VI&#10;Cz35GlTe+P3BEffqN3T7EUh7Gt8Y81KZn5qcqghXRFBEHi1UH9dBIMAJLiEKGrBG21AZeCSVOhZZ&#10;4gQPbCkgXosCNIpdxStmfyKBw4Ozrh6cerjRyFkYqitOmbD9pgIe6M8ZmfZ7+NvyAe/ra+6UhCEp&#10;IFtsiy89wIaqaNEA6SbWGb8mBNioll1KtRvXYkxFazlIWRM7Ou9zHSW8X1EzxHDJdFWxCIcbH8nz&#10;IcfN+wxt1a/X9f54/eLSMJfa+4LZhQJqqTZIzQrIbpT+gitaywIh+goYwBZVR8xrwjScl3IcdDl7&#10;SkvmTfH25zjI+2c+UupvECXwZasE4J4SZ3PA+9ftnaGH03oGmBw8d78i87z/nor1Iky9QaoDIBeh&#10;XEK5/qDbdQRHWza8YF/gRukB7KK7XCDF1oFmWfpB01VmXIE4eOAmoZMUx82/iLLhOMZE0jXez2em&#10;b/zK1/2efhXmN6hI3vrMYBLgWbWL16IfnJcUNq5aUUq0yvIb02graCRkUvDajgAt6nKi5bK6Sg6B&#10;uRepc95uGCV06V/jpBfcHi/uL8ysL92EMThjCr+acf3KSJxMPmtpJUc18dV/SKCvYnVcilL9RzhF&#10;R/6cr0B6LMyyQROGUEjWQlgE8qZkNfCcWDw31xHqH50wQIC1aUhZQSlJOpeJlmCm/0zf+I0VW8XM&#10;1mKkoarFRGVj2cW8lgWKIDRAEjiuIHySQZYYjVI0SLikg44a6jZlUY6Mq4+Wqwytw4m1rWLn4eCx&#10;NY6fVoS4t0/jpLt8Z0bIJK8VUydJKrbiiBByhe1XcBsqN7Yey4tWUV+varhXVIZFgOslqmEiKv+Z&#10;PHx4t3nj8+Coz640qKOJlE7ghyLRE3V9pAEaB+XMxdn79iszO+a11kaQ1lC3S2DhbpQcgZgGaqaU&#10;FRoPyTsJENA4TKHjGS4TCdNGCRUb+lTzXiXqWmce88DsILG1XeLldEbfsL9ySeTcf7w5hO6Z8+/n&#10;a2sgHQGLTqL1NHgxKKjaqMtmOm0eQeiAXQZYimTMRI8/6ALFUU4hQ77ZvDVvqFxuLz9RXgeQVpuB&#10;duEwGTmHEjdoUXPlgzG+z9fzfv/+6lSwVVmnGSU2YNGSwOrfRXxFNpZSEU2LM36gVWzhTDob0HU5&#10;NZu8mNpQ8U7B8lY57eQKGM8SZtoMmf4SkaskGuWVAZpnoBhKMOYi4Pa8/H5zVUBrUR8VWCnxrazA&#10;sNEp6+mrlqpL2HCliHMEhQjGpqhSbYPylAqTSU+VMS4a6evKs2v9WAyCmUNfdAdSURrIsSNNmaOF&#10;b4DkXJxx+na/9ItWz7QUB5GZJ8tBCyW1+oCKU9ZWEKRUcRCKmcUtu5gpQKZY6Vpoau46LgH2kzJL&#10;txNw4VtXfKeJ8j69SuTDdWQ7BsTPbdx8hun54tDj65th/U1F/koXk5DlaKNuKt6NOnyF4C5DmrZ9&#10;ntRQ71o2zqe40HLpWkRUOXT2ruly/+baL/6h3RY9TsiSpvDs20ZJ480RFMnrPxqljeWU5fXm98I5&#10;glYdBIe6RS0GQ6iHgP7L9qEioqEYkGU+D8IMrlWDmi8s5Rjk1WsaK5k/SNgRlBdXerhLKzZ4e0nb&#10;hF/M0On18DaLRxd5nuHpc5frL/5NlWCsFuZJVFHkXSyhvlWH3LxlscThwE7zlXrUyqK9FpaSTi4D&#10;NWqZfxDb6/FxahJr4iSNVdhmgzKfoZEcmGN9+Ku28TWaGfI9V9KcxSY9OboFQKSqLJNTLgNSvWdz&#10;B7MsUHDmtsiuLYFQkKCN14TcTGsdWtLmvNcE+1AgZxTPyKFXzq78XErIVpiukgtk5sBfXkZzn27O&#10;yTlLZ0xJJm5Hra/+U2TFkUWxpDZLeY34L9Sto4RqlxW1rxSoSV46wjBsp3rBxzV+J9cP4r3Gvmbu&#10;QWiES04lfJ8913ydvO9myUVOdP9Qlu5EV8r6eKd/0KSZxWViN5dZbEcyTlaSbCpeaZVnuxvbuPI6&#10;jHO0Y75SX2gLUi0EqRmrz8ox9nHYpDlvlcuZOYnUmx/ruVxf/fBvtQcSv6lCK6RzoHNBxPpIH3nx&#10;1Zjr9+Pr9eLcZHpzwX2VC4zeYrmNTw0QggYt9UIA3nNboG2pXGWhWatvKsCynM4UhzWD62O1PN6G&#10;k7enE9MewbiTt84l5C2XQWANxinn4QzYz8eL38V9ZXzx/KOlhXxLvjSIKA9UW14sqgvSdaLq2lmc&#10;1up1Gml8DFWbYNiKEKjZclE90yYshkBgKfmM8Pv16s8U2Vg0TxY7jTlzyNBx+C5QJvlMctN41/fj&#10;5TnI/GbDc1QWCDY5RCq4UWtRrlWH8d6oT6xn9WAVQ4CWU0qClqD39ho5bCGSaN6jrcInO61bclrP&#10;zIwhJyvvd5plffKlF9FxM0V6UuaDmfDm3Nxk1oek7KrcaKsfTGs3SrySTpq2U01qfkd1WQvXrH2r&#10;tUGFw89ZUD8oKsODuzit0uls1rSIjfJNJC1CT8Fmltf399OnEfwdADhjT9L4NE/G2tstgc1uhSnj&#10;paAEDUjZrfphQkEoPtIqEbK0VQzWZ9sqCNc8etXlWZmiXkMYczHD27U4TfJXXAqwNIJAKL0j87QL&#10;vzO5sXaT0FeuCp88tUKs0a1Xx1b4QcXLNes8KLwlsLL2BfbMHG0c1KbUsZguiKPUylKA4kToviGf&#10;s4g6779JuG4OZUp/f/UpBBsuPYGYiPh1ZWLjg3BvHuXxTnfrwtqynhWWNFoIF9wjbXch2Ygr4aHO&#10;50Hqta41WNgBN2S5CxXU8El42ioOoPwHhVUYOnfSmN3SHI/nHBQ5E+Xt89QbLfP4RSX8Xd/tmT5C&#10;J+Gpr2nR5kIiIwW8pHXUcVuyRoqNNEltyzUFR9DG8VDUitco6EsaJ411G/RkC877yZuzG+R97j7A&#10;CQgHRtweWHYQP4hPRG9eAoQ9gzwvv5+/Y/bK6LexUBATnEkdW7XxGbEcRmGKhairuQbLNbOYKQCQ&#10;uxbcnjUbvDyhP0qE8GbnileAOZk4KWgceciPxBiD04++ne8ZkEHm+k4Tvvq7Ggl8vvjkuRUR0zgl&#10;CFHeAntluE4EK8NQtQ6uMpCfB6GOCa5YfaHCeBlYvJpS1UXYOaVKeav41SXl3NBOI+UNV4a4J5mg&#10;h/8FChHqJ6ropEmimP2eBwuACT+0Dxqg24RQ1XIpMB0k8XBGW4Wfa6lOCAavlM2UYtkVS0J5H/wL&#10;bhwzsTWqExMe44n1rffr/c51YFRCeFQlRj4AC70i8oto9rTY7GEZX2gnqpiVzJHkU2yKfRxTFlkx&#10;tSAsR0lR+7lVWPQZT4JaVBHEWnmxWaHFmYJlPLWrpD0Ikcy1xHhd3+/fF3/dOEBOwdxZwn57P5+v&#10;r9tvjp7Qo53uO31rP1BqAnJMOsKEZLTiVFSyCi1G1RYOldfapaPtdhgX9Z1B2aU0NsJZsZwID8YT&#10;ZmC+Gfa2J9Q495iJ5C8XB+WbhDl2+t/C6RM+hxH/5/N9//2+X/1CJ8lC/lZavwADuQWsCEMFK0n4&#10;Fc6rhionbbvWEInRdtRWJMcRuwilvphGKFy/Mw2eiQbEHrO7LPI2i8T5OU3ENxGB4vXg7/1f8xHy&#10;i68vPDOHud+5q202/sQh6Zn3hU1ZcRHaAGyKm1PxTPVK6SYrqa/o3l8Zc3FMI5kCf191wqGGast3&#10;UQPs8xHTLr5f/HOI5N3SBLrhTF/xV8X519200K9cRteY8ef19fj20+W0Cq3GMRmrHk1g0l1AGDQi&#10;1zGkWhoArMt2G3PZf9jBdSxbbkY1jGL5i2hH1k/NUtI+9xBoFvuF2e6vy+/UhkMPA+zRX3wQZnNx&#10;mZNDi+7DBIbPyu78u+zlr/jyh3XcdSCZNVHtvCCumSBY1m7JXus+Cy46URI/iKas3nVihTSWjbpZ&#10;i0Z21U1xOZai+OVR3jH7OG8ER95QmsWLv0un/87c8Mp4kkMnJy1+l+b5zryElkgr8hiCV82MVPxD&#10;1dREEsSsCupD1iWsYTzqIwNHGAyqn7CUI0hkVst64LzV6kQvrUkshg7ZcSBvxZ92nri5B8vhQOwq&#10;RTlt55LJYff3O1HpFbGmyNVPjiAuD/kymZ8EQWacLBTSWRAlBytSgwapU11Ux2WE3otDp1yWLdSS&#10;5QxOUfiIG0Kli3AIZcydE6dfO6YFGDDi0md4crQAc98a/1wCebF4u/71df1tt/Lb3D260qr8vcmq&#10;wgRTSuBLh+GoGGbUCgYdaFREHMecgrtOdShVlSaaRa4/5nE5xAEQ9LJR2g3C4Kz8h31awHEj/SBB&#10;WWip9BEe1olrOgPvP4bbX4nhevmefpKz8YuvM/DR2cS5JVRgITukbYykAX2bCVYp6nYfESqnc5C6&#10;TMF1a4sEW1CeTaFoDgUMim0NS2l55MDKWOvFD1OWp//6/vVMazHWMgjFhUe+bg9HYf/0Mi3KxwEY&#10;Z3NM6XqUJR3KNWx9hyko6lXVsq7MV7aqeF5xWJZKLBpkih/EkwQ+P5u3YIPYBZomJVd3Ty+MWAz4&#10;emWq9vhO7+LmCQdYI980DYNs8Ez5nvQurgeMsX4yrMQwLNtce82q1bMqiy9v1yUIewQ1eGAcXIts&#10;qKwco5DgQYnILs875JjhHDqEEN8nv43I7ZYeOYDw1+X5eDz53JDMWUjAPOXNM7c8MPjimjKuPq5N&#10;PcYq7DoWBRCvk1RBxKDlMX6oWzK+Z+bCjdYOFI5BfJy0j3mKE0W/5WKf+2/0kI9WYVdnT+fYufmo&#10;ki8CApgox0u0m7/KcslhkwGaT9oZhSMkOVfbb8fqBhtOObWIF3R1e1j7UtMORai2y1Vo6rgyYVhq&#10;HAHSZlClsaiPPIQPszC+UcqIkp0LOXELcb8pOO9+akiRt5neEJEbdmSjm+l1fb2Z9WdIub8YZROe&#10;Aab1mQ7/sJWqtFN3rbqdVAtUQqgLRcR6eHWoLSpZEHYh4Van4WeHc5AeGVX8gCeNUgAPin7aPAeW&#10;EXHiI7PbO2MIv54gHonwDFDP9BUa597vOaTBeJjFSFZy8rLwVUhBr1H1X2LJKENaAOk0Mc5XxqJV&#10;rsfSKlgaorjMy6ukhV196iqheBOVIyinWZ4j3qag6SVeBY1bztP9lYAbzztlBM5pahJfM9FrNRO5&#10;KJKxrjUjCBxEYM3jEqrXytmAKIwrg0MV6wEXLCCv3GIZT0RaZqi88aOv4Gt8ZmOOFBpqS5kpHd4C&#10;aZuceNpqaZfnPWen/WwG85d4dTPQJwdMl6Ws8vBsObRhg9TGgko5M37lpq4y0iCqI1aov+mFSyC0&#10;yvE28aP/K2DP4EkCRpQUQdOvvNPCAMPyyljtuSpJ+Gjs+vYv++xnbw8hw0wiDZO2fIBIiVkymc5U&#10;BJdq+syZWaNQo+qqI/IoeOCEUBvEiXYRXSXv5uSXAYU/7hfIm2Z0yPuPq398EyAjS5xsR5qSAM/s&#10;6SpcAiUh9ee1vtjdxORufoqNdiNOJgWYhjGrnbOoIei2+woEWLQUbvw4qJpCvWBoWkUz03ffWg4U&#10;HFlzov79nr2PH50or/UT+v1pQFqMF9Zb5icZQy6PCLkS0h5KIylNWolA81AsUF4L7gINHEX/ZUfQ&#10;vtYU61OycQgVGNF1rJbKZ/cPchfbKrz1eLHSefjQS9IWmD9Wq0/6DHO2SJ64OfL8qIxPqTPUPtJ6&#10;bggX0N04wif3LlQ3LZ8KQ/i5jYfZktSjmj0a85WKFMsJ0qd617EAqlYfdJGtQodpHT0Y+BEZaw2E&#10;znD7yukYjO5DVER/Y9JAbsEx/6e53vZFqzEAe9kPwmM5jGuKYgowYRWXiVAIKcWHcYVXgfEFG1dt&#10;lBWQT1k+CQPT2rm5T0zmug8udLjR4gEixfKa7yjwb0iM0Ph7/eRtuMzWvAmRVuE/pqgaWG41zROq&#10;VBQX2bjNJp0QUXWMC4NtTcC5LTR4XerWCPIsdQTLP1E8eH8u+GXino5w+Z2S6EXPe39KJKh+7SH8&#10;ZBoS2W0mrg7Dc4VELtIny6pHmaIyDpUVVJfriqiopWZ9l5aXEMH97NDCGGjzCtqWgka5tRNFYWcz&#10;IJDNK6Hn70DrDMRb5hvfaYdfOR0T4j9n0Rr2CwhPW4s7cDmSuLff5NLeGln0KYscDL7sG6unWUrl&#10;Y1+Oc838YVRcVMASjiha6w+Kl+8r7ylvySi+ePv0nknVW29U5sjhAzF4mswuYufIqxVEYrDtd33P&#10;p/7JM3RSEFV9G27jAchBz+EoqNiVKYD7/EpJfeQlmXkExJXhMIROoyFvL12BN0iPoA7+uz/9wT5g&#10;GEJWPvAQzdmJ1gDOvBYnYSb+3OInL6lbkgI2uSoMYR0PQQ1GaZk4MdQy3eutQsnVIcyYeuhQp7pV&#10;kHc5sZ+UHZzpfl6cWg0y2/X9u8+w0BAFvUNL86W37GbBtUcfx05amEbBm8qsDhkAnx90xnBfpXSK&#10;NVtto2uNXBd4z8xD4LXgsELLKIvL/kCx5C2tLsDtAUfOvO8MJj7XdZAzW5qiZVuQO5s0Tihzfa4O&#10;cwKa6oJ1Q/S0kJZUF4T6LG3HHoVbOmKlCV4pnMUNAXaZyIkRqIoX8g44U+yek80bmhlKxpRnpq+/&#10;sLe5Qjn3psU89voDTqI0SRsIzv39jELNrIu1SMMgMVyWbVtxx6Zh3FgjNSXosOGr8Byk3/igjVeK&#10;Wgergl89fxAHg6MF7yrNMbu9x0nFQXIm4pSdzvC+/OoJ6mhN6MYHhY8cP9Rn6uJu0RZbgBVcJvW9&#10;qbWSokBNo9V/C30bHkHLrXGV8NrQ2QAbRelMGQmmVaAeHCRKMYMMRg+ry/WZuV1OVa/5t8faLFmS&#10;Kj0lupUmYMq0cDMtBmFUF1PrQnAZmxeRcgQsg69iO9NXyMAKq+vyGy6OXC/AH6QvX0Zmepr9vpvG&#10;8/P6UIw3XEs/hf/ip1TGta3BmibMSJshhT+2mORTg57llUsxyUbS9/APnXWTKZ5SWwLWhXMQrwmo&#10;UJ+BjRgTculTi5yXb5kGmUYxJ4cVH6pHwiIUi7dgsrz5XIyhBQsJ8so4+3i93n5zs5ndigbuQkRx&#10;qLIxriIDblqJFlQfJTBkrI62WoCLGbPi9AcyysKAn2Sv541m8c1z0Bj7fGfmTmrPO6FJiWv/ELXt&#10;lTijr88ciN89K5OYpUGNKymLnVAU1DpTKJnhh45ACUNiWdBxZhaVb1qWZR2gjprO1NbgffEWm6DF&#10;OWdoLorwvvL4ku1hFN3knXZ6PXKV1FHlILfnJx3IroYtk6+SRXQ5NFk9NhoaPczRtkhfY8sqWry8&#10;RdGf1NtN0zQlXCk2kIEkLXBgufJpV5G+rvyj9+V6eb2+7nwWNJlNM1sDbzkUdfgntgOXGGUlOuMN&#10;0zrcktFWhxbjPYp0SJUxnbgUhTNxThA0ig3zF7msixF3Ujj4xrmP0OYiKXFeT96fPnE5M/7v+xfP&#10;r6OQvOAuGppybCiHCGFjkypjPDyrHiGHbKndvoK6ADyrHF4oCEAKpcUhmiPvjvd49A29ozcB1PPq&#10;nIEy4vhBKRfFXA8Qya3uXAA9vCo8akJoCPJmg0EFV8xgimoLEhzD0i1SLjT2OTOPXjwrmkCtmkaX&#10;/ZO4EdCwo1W+7muiMhST29Smu2QYDpauYtt4AEbK7I2PgqxlVWV06SPhqCeHJYUTjrSpjpN08GJD&#10;oLyY2x6oEbiTrjhF12b5E+HamYqBIVtGJQdLH0MOxQMsczhV+5btoRoLX7HjGQS+wYwfq8GuFVtQ&#10;BviDQapV+06Au+jZSB2olHUEt1Xwqbemiq7Lbb3+SDhxrZy9boYQnWE30RDGo7WI6dhhqyT4rmir&#10;cIdfr24IBa8Kf6KNrtxdhgGYANNYVlbTjqwFB1pFJ40glTULlLlo0uMHMXx45Z/r47YMb5RQLGRh&#10;tamQPYRu99eD6b6NcuEJp+SJws8HXvtRmtVNMHLWP1DA7ACYZr1wrg0msuDwigPN+kGOtvrWvJ2E&#10;8cBhaPm1nFtk5u9eztZNx+ccPLsbq4R95BxCt0vmtbx32uR++xVTlAu//Wy7GAwEW2GbU2izHCps&#10;URp71uqhUXCSlry5q7M4MXW4OmINxZHisjC1MslGCfm71z3DrqksvaOU/pTSQK6ZcjLm7n5NVz6B&#10;ZxrMbRU+KBkyoBTuNizloxh4QVaCglCzDLMGJUUWDSLFen+lRc0qlacgAEm5wonMlHecNuGcoyZ5&#10;YJxbpUQIh1BaZBzTrXzo7cmfxvI7GtxhaE2rXmmqKm2Ml6qLMSkPB7GdQ51ywXU9IOGemZemVUmh&#10;2JFtvDaTsHh0sPiECS3BaaY3dM+tgm6qV94+P3mQ5sklYk7R3tG353AJNNdA+Fs0WjpkU21JOjkm&#10;LsUkQKcUOnvhVg8FCHBmcR/m0nioIw+N2yfl7MPvPnCImCEtFHr8QkMoU+Mut+dx/rfhO9P7NGYG&#10;6hSPFHSgX+k6/gA09ey4SqEthJb5w0hcC7igyRah1EF0QhYJOq7oAIKLntp2uZwp/kCZeMXBcWUl&#10;kC7XNAuIFvCccmkDY3yO9HL7/vV68gtFGWl4eCOnn+f94VPYxDbdShg6iZDq+KVc0lAFoDLNekCW&#10;DSuml4ufqNYuPoru0kT9ieYklHfYuT4dpHo7y/X3fDxGFiawldqhcnUc14zN/xn3NAN/EXrl67sZ&#10;a9NtSGOuLAa5ObNNkLg0AixrI1Z4aZkXtBVXbRXGLX0lAMrhYiFURcuwnySa9mB8cAThU2MSeAit&#10;q8Gv72fayWYxKCWPSOp6478uH7nwIZ5HE74vT584JrWrYWWfpIOCcn1bFPkpuWnywYWQTgCrTwtC&#10;wyA8otcy5aylLdXmkUP/CF8P3jQBsyt8EP26Ex8YOaXht89wyqmYruKzKQ/OQk8emPQrzpAVUJJn&#10;6CwfpNP4E6KXIHwwSxhgrVspg3rXCX+j5TVXqNGIpS0aDZwpma3CMxkcNHe/0kIMDqSjwZiypVO8&#10;f+X8dLnwU6QNj43zT3oMTfa4//JbDouIdsMomwz61M2zS5FKYaaQH1aVw1QBqlM/O3TRDQOLCnrF&#10;k15aQwrEu8q0zIPmcuexlDQSVRBGOiwsF37FN85+YyyHTM7DOVy4UogUIZQu87y9OAOtmibTmSbr&#10;QUsbfApCLStK9dga6YVEdnH5D7Ylu4htg5C5x65oOWuPkE2JHen2vD/vOZm+389n3tntnmlHziJ/&#10;5STT3NGkDKRvjqLH4xcpf33zrP79+/uvBz/q+/2fz/f3r/fz169nzuhrg5jqhjL+8q0JiwoBThSl&#10;jtIy5cA8oZtMHPqjsfQfv/+X/kn/2yp/ov9tlT/RtMrfFin//vvv/1JRD8HH/g/6+/ff/0nRQIF/&#10;QZOa4lHXTYBj/APV+i8SE/Qv4v7v0alV3IDPTdj6AZ3JbfL1/ffvh9rv34/f15TX8IPMkFdapNJB&#10;K4NO5xhpW88hmwC3iVo/KG3236WJ2HRuFawUh9Nsz7/YKPDtIfeVJvr775vwop2aAL0XvVdULM+v&#10;s+Xvv7bF1x+oG3t+nSnW/y5NxKbzEQRD2E4RDPlnWImNwsyiy2xaQZFNaHmfPw3kn6gqB0U+rGfD&#10;iQ5zX/9DtFqF6lexk7NdFv+qOh2OYL3HX2GR1rz+M5yedBkcagzOf1/PFQ3W1/VkOEhTM8/rf4im&#10;Vf5/m/7HWmPR/7bKn+j/Ea3yP07/2yp/otUq6YSMW6s8E8MZoC6D/fuQo+1p/SPVpvHssWNYzrHT&#10;KmNC+v1r1FWLAstXSn3+nYhtWq/ffw34g3g3Lr4Z35buK05Qz6E/9pW+buPZGGDQfzfqtvbF8ifS&#10;0hZbjr7XQz0Q6dwqy07haoP8/vtlbBfQfyty2+aVHflH+vv3RTNvqG9imgCpRfmiP/eV01p/ZBed&#10;/53oY3sH+wfFVmOKZzzjymXTigOWL1qt8v9PdHr7/4L+/7FV/s/U5217V9c7v73DO0zho1gmnOGW&#10;ELa1WhY9ySGN8Ek9xqrNmRK1K4TD4LBZpQjbLulUxPIfRs0H+hmNOkAEflEq7Msb1vwOSIjb1VAf&#10;R5L1Q58o832wL34fBdFsQzzmx69qUN98cay2z9vh3Em+v/mYhA2oy/UZvL73x/P5fPzy1vXzEv3+&#10;5NPE+kqLh5BOaiiKeTZKDbDBRYYtz9AWj2ed5ApGu5a5CO1iW4cfNEhKl3IluFVuGi1F85dG+nDF&#10;5QeBuRqxsdJAY6ToSxp2Jl1dGx7Bnedu45e973zGW9vLX4Fpx8ie5mMN8RX7+rpd+Dv3BfBJBluW&#10;ngC00E18XkI/ke53H8sQxPPG97nZntj96IIfQH7weUk6c3rOriQuZkdXjsQ69aG4KI+bliHAD/hg&#10;I63PmX3hyeIq6VFdaOyl7bSLDYUaeUZCJ3AZVtUnGjVs1644VABhnOCIWMZ+5Kx0aGVLH1oBJ7d2&#10;lZt/ucHBn07x5rk/9+uuyIEn3k3YijMK9Kuo5pVgV4eHupXaI0x4Y6zgg6qv3/zVBYgukb6/XjzW&#10;Egd+MS/DTn8q7sG/8DKqmBKK9+Remmtt8wIvpCO0xOU9ogpqY6R+zqy1SUYe0tvghhxekOJncWQp&#10;29ngO9GSFg7oor5APabYpXiEyqOWjbFZKJBSDvZnWqa4yersrs0r+3f6Tej7sr5SOsRzbKXIJiis&#10;pT2hpgWfSK15eZ4pIn2FitND+YCTigJ+12Xo8WbgSd96OrZQszV0G5pW8YRmxVaPkXH9QZpXDNJe&#10;a+g5CKsLXpQnZesItRK3/bYE1bz8IHxHRaz31hsAaVie0BYMGqqbSE3jttEKywPzeMpHPBGISRq5&#10;aPahRAoYxeXpd9IjUsHErMCq83CKQw5f5hk8q9viAnUOYg3xtJ8wgGToSO5wT2xRnvwa2vQV+OP6&#10;8snb/u4vFVr5qr6M1IJT2eBVQm5LqeIKn1ipWi2u+/mV7cxLIEh5aSwH8AfZFJ+UIKNqQWy9S5BU&#10;6lBL3QvqEapNGmQ5bYPy0sLGQ7W05SNZqWrKpuAZB/aRfYUD2e5x8f/z6lGyZwRiwpp5zfvJr8WQ&#10;3M1lb0dNKMmhRh2UvR9rqrr8zpDiXMWq+OJ/qr3eHFb4OVdnxDn78K3ETLszbZmUkBUebw46FCs6&#10;sfNGDGoxLh8gtIXPpwXLWD4rHs18a13+YytFPqmHC/jWhlZFNUweoEVKszeKTrCA/EAWRR5LDRVH&#10;C21pQmV4aTIsEeyh7Jbwr5eP/GUSERu7nkpKpv7iHx2/7hkUep3DM+khzk4EMAk1xEJip29K7pzZ&#10;UkdHktacam5v6vc3FkOMKelyGYuu6Sa++mP03Xbex2y7XFJ0xakQW1EQ3rXWulASpwJFGiVsnkKW&#10;RgiubRN+I61UG5EO+dgS2S6zqsCWFVPEwUNq2sFgCF1HHmkT+gpcxslYSTOK2NCHsrSJZe0OYhex&#10;z9m5s3+v7PqSCHH0Cn9QKELAIDy/5rOCr+xSvv3VvGeafKGkZ1pLp2mVHdFGyUUQQkYZEkf2Ioin&#10;vdY3HagRW8mECqrqrTsIBUsdBNUKbhobhGlpPsdvUlilOOiyxLwUP+mnfiLzw+e1qBJGN0JhYGSt&#10;oVoWzlZCY1rrogkrtl3E6jbiQYb8AxbAH8GZQUYLd5e/Boke1qteaXY2etZHRp87v/02OVyuL34C&#10;uT4H9V5Jy6+cefhdVoBc4Nz7R4cSD/V/ZfDgN2C/XnwxKGnYHn5TI9Qffs2CASJmS5Uxl8SlDZ03&#10;a7tZrAyrGKDXQStV4dFVSlsaoTm2i3l2sXGE2l3HOTRmIzSEs7gKFyhag176jtvAB9USXmvNKcbr&#10;0/lEJwMp+K4guySrXYRxhc6i7fMUBFldluw5fLTSPXpnjhzZzYOX4bZ7hJfAjECxHVuQV/rI73QV&#10;brfkPPTNnbcGZmDhP6r9Eb296Tu6GSgKHPpQAazAFACqAJLoOEL6UXovzshFS4NXVzKqsFrK6gNo&#10;iVIUURqlxqWOTAHe5UQ6uFAMFd++ynVThs3aqO393yL8CE1fsaMsAqLreOHM8/gCFFPVyyem2zW0&#10;vvhKAvkYEpLV75w2d4gsjFYgzkYAIycANplzRfT+xpiMRNzfHUaydc9cAT389oc07y+WKXGyhGqv&#10;EQG1edRG7oKo9FnAKvYbdoYetNURlstSf/BF6BuDb7nVjSwDKz4l3kuDljC+iqw6fYKVB6lRN/UN&#10;DJ30Qzx5ZddwrllkXvauufovCme6vDk3dfBBzWQ209yoSUVMcFjj2+G8oklPuj281jGUiqlJKeeZ&#10;b5/jn1q5mf++ZqR5XR6/3jzpzv/KEkJhYIVDXO9tJYctUh6gTkqWoQjLWAYheg6Sm3fkSk3Ttdon&#10;mePw1WO5lZ/LQ2t1zSxtkzZl8ZC4hm0afZmqoFFUGVVdWRLc0gdtOOHZP9NXOKI9shXYb/xWdSsA&#10;o7zw45E5ynO5pMLv6ZiLNJ7POD3pn3EkA0mkenB6uXw3f6rtpnLfPv0iVfMlXrtZioxD3NbNTPfN&#10;z2rkDNRfVHOL4SpDgyoMqS5LhU0YDrWBIx+OFXp/pQZLqeohHwzh8AuRB2Y+kRNNXsXqu5L6jy2l&#10;JmiA0RR0qJv8KOuDaLkcioy52D9o4eUGWDxyXNMR2l+czWZvJQ87z9+BPzaOCP5Y75K9zn/wxYNP&#10;kIDTMeJ3z4UMidP9kunl3zXSd4J9r1OTFcQjvYQ6Jnm7Yj2u3KHjU8X0NL6WmWHF7iYRbxUSwJBi&#10;XYYqz3stMry0/XktmyB8zW15VagP6hG3+YcStvyWJm2nBdRe56Wdua6HMonAIPMEUT6hy0/MskA1&#10;CGEpC/sDmY9oZL677+Q2ZI8J2q4i8TneWiDz397xoGtkguLa/kK+9ofsaK6jpeR17ps+pgtipq9P&#10;robSM5vYqqcrhWeGcs+IwvyHPvP4tpJuMMUm81UKUeiAIhPRa2hLWlgsVM+csvMVuIh8hNKWDmGk&#10;5a18oL4qFpvE44AEi7qDlt8yVatLRYRjqyKpUFQOidfeMNQilCwo2yc04jghcLON2QT7Csa92GTp&#10;jsO8fkYSlxCxCbR7ND6dIdMQUO7YAySWeyGaSHu7ffPTvtENzwD05M8NzYuLtGok3S9mRBlQyAp4&#10;fX/z192zzWvbm2tokpVPWQ+KM7SEGiiWsFC4q32lQlFrlgGXH5CuE1h/jV1LS6vhE28MQT9xVurb&#10;uMjCsVSAL9IA6XmyRRxlhGU6XEZMiXNjKTjz3DPm58L0yn/Q5LyCy0H8/Up21/QdZM1TcKb5eiRH&#10;UvFtfs835iAL/YRecOWWbEag1JYT19P/JyCcTfDjplIErpe5PO49QX4XgIcScq6yPjbNxezVxxLa&#10;Ag6HkyEftCwrQnVDCilAj/srdZPrUb+uNVagwK9lRfFBFzyWplvU8MOn+oHDlzpAaHSklXaM4zK2&#10;wvhUW9u0qcZFSGeAYQViQPCfeyIDn+lKZ7G29gxJl9fVvz7K0PC+39JTOCvxARJ/oMz4oLfnkPnb&#10;3cfT35z5qCBKbCnmjlvGKCLoM/wEWJZbsnWLLQkZrrjyDFzqBhoh35CyQkib64GVxte5beQmDy/h&#10;XmEQWLOACR7FCUUoMBAVCUAIS3epn0bwauPRkCGtCiXlUJ0nbnIpLHsh+OFypujLy85B/2Ce+psj&#10;m9/2kDdZ6c2vPvQHNCcWKb0jas4X/CTE1+v2ZK7Dk3PJxQnKU0jGhWeGG0IhflBlRKtQyUUPf62b&#10;ruGZzf/dYgrFp0Dzx2xsq5t8EJFsz9BWh8tCs7FbF1nacm52C6FVtK8M9pMOxNDqLQ6R0HJLqN5b&#10;oKLqQ+Mvqe0UBWQnGAIpLYeilQWzNnVti5/L0LExZIRNDvalfeWVfrJmDlKml6t22IoIKZrSKWtU&#10;xgyXTHmThBkslMw8+YilPyEBeEuX4+SibIxnqasznd/MZdMzM7Zw7rn7O2C4Er3J6BHMIwEAKS6o&#10;3K0tMybK8ih6eEYVW8DciwMyckgPSX/Xeg2p1g2hhQY8x89yvMayQlyDtNQeAjigatBhW/ShY9VD&#10;VGUxlhShdSUSKoATdjMwSWF30VvYyE29GRvTiZqdOyE7vj8az99DxfnGr1pFZV7idIW9nlNPTkXX&#10;i/+CRA/hIim18pvHPEhHLyWW317hs8KoVz4jenrq6SmJbeaVaEXXam5GqGaFM42DtuVslFkOQAQJ&#10;g7wAon2lVoVZLSfPlCcSaMyyha8c0IbBW37UUSpSy5I1j37Ywd1mgNoUat0+i7SPeoI/aBxguDx6&#10;vmBWMdmyy2Hs2B99JSAT3AQ75cDIvRQuofyEgJxkji2zFjqpfYj+mmHlm0Ci0qFSIf8OS0qGHir9&#10;5ZVY1nsulJ/+jaxP2eZs5B8cHmRKhVHc8llBK48ZeRRJt61ihBoz0keY85WBx1L4B30CjV3icjc9&#10;ppZKCx5jNJDatNc25sKrhHCBRqbYsLzF4SFtIXSWf5AmNgDmbQ92NIkCLcZLMWttEj9mhhNPytUZ&#10;JX2hV8wlusbl8ubOrb46ZsKClDmvfYrfarrx5AEmh5Z3+gpXU8xR+FOC9BUuffjDd8c4F7a5pCi6&#10;C7EISoACS9Iti3SIeKgtaPASyum+rYSEUqNC6VA01wo7HNTCxq+O4yo+ZtiEqeBYAbeax2moBvwo&#10;h1SWuow6FiJHMQn5rEPLIa7spdVTJM4SBLgXSXmynTyzP+Xkyst+oC2Rr8vr2/4wj7AlzCkxaamO&#10;wQPHC7/dSj+BMpyYlfkslz8MKvw+P0/aNg0b000z2KpFRaBRR7EotMAxKYw8Hg3czmYXDPX5FUUg&#10;te2AXHX4MK1DW0LAU0BFQpyIRhUdH7lqtTGVdHSRNMa8y8NHDUBQ09b+TCuoCvfLPPtwI6MzFKM9&#10;L93f3/23LDwx5VqHPV2Z/3+diviAeWUNv92v3/xz+eX9yFhyvb4ev/g385zZ/PRo+opp7n5BoP2F&#10;2y8MKp57fK4p1lumtn0Wu5RAKtp1CYpoW6Qf9opQ3SwP2sbhEHHqBSOnrzQVnAzWi6qwrOM96x9o&#10;uVeotwb5R5A+LmqHbwss45BV3wIt9WhYwWab8iDxET8MBxkNz6j/cqrJVCG7cvKm/7ArmRWTvSAh&#10;rh0UeHxyjFzkINfMn/Txb7idA6UH3PkjnHHNVJorLW7fqH/xuXIy0kne9FrHlevt/p1OnGswnpz0&#10;aczZ7PXO4MZXqulM2yqb9YOMwsGcACquKUGkiP23tiLaVDaEiF9t5it2eC7TgZ3BzTA0T10+pVld&#10;lJG2N6CK7ipitSorWpaE4R/onyi7JZNQJ6bZf8wZ0lleDhLWt5LPY2/2JvNbRwmxfx5d+/326n8O&#10;ME7w1R571u39dAThFT0Lhmr8d6jDSkaRa0Yh5yncg+Nx3vszUxaSh9wYiVrlC8OKiwaF5RAW5OSx&#10;HZcqT4FQBX0Rpj5ve2Ch7ULIYYQhD9S1QkpJDrZobELntUUNH5sUMgYQfHhoQoa32IQmaMSYt5fy&#10;By3IWPYmI356Bk9hwzGEky27kZPNpCHgTAOY7Mq3EYHwI4S+kiyOKiSxKzyf821Xvp0ID6Mb8VPA&#10;dqyrv2PLwNLL5PSznMHufu+RzK1Msq4WVgobeyXzQwBV67Zs20P70g5vk23fzG0H0SKmLjTcAouv&#10;AWDbtYat6a43HsoLWeYRGiinONGh420hAD6WQ6o8DFJkOeoMnRQd2G3dlekoTCVQMo90SrEJc5z9&#10;41figmQliVfV3JrJiWJkXDDxa/rxI/eJckJ63/j/1BBTWBaSJ9/1LzLTSTJFofvOTZXUS1d5zmfL&#10;VEyxGHpKKrSYVcs4bGXRP0ACSoZXkHAbYz8PMn3hkfVHptBRSUPNlgeNh2LL7TE6C9UimxA2lk1Y&#10;RkcYh5RdDkBHwCKAyzp0lkMf6krDnqF7qPMRMzs8/Yb+QX73bpje3g9RyLWMFWd5ZTzhjn4txaau&#10;nJLIYS47irlSae+vZE0+EFKmvP6FD99DZZvsKCmc1DK6eOH9412JEN+V7OQ7pCHFA6i6RGXY+BxU&#10;dcCwucdPhFzZ8MlWNlCIO0vQWMNJo9ScQ+AjFaYYP+HNddAkP8ySIr6KIstV1vKIK6BI3HCKAevN&#10;zMTzA/spF7d7BNAhPF5SD3yCfOoamwqZrjk79PM/64eanhrXnNesU3Lu4V8xGdCIx5f82nIasqrX&#10;9Zn5LTMVL4Qg5s1USD4F5SVYoCKtdUmGHFSLQvW1oh8JEFVrxHPmtguDj8+Aiz4UxTr+8FBt0WyI&#10;aq4GYJHGdqKFWuoTMqr8wBTHUVHzJkwjnqmYrnQS9lAWMc9E6PSO7j7KTURBxtE9+BvL1qz7ByVf&#10;ilzCTLLJLWX6wReWMWQsw20yc3HeTpuzz18MK1wD8bWxp/97gn8Ltt83oaR2InyWUKleCNtWIkPz&#10;wBZYtx0gVz5/P4hSsyJ8pBCSa2MVRg2LCc5SqYX2csuthnAcUbzq4iKkOpRaRgxhWLZKlv+KsI5H&#10;Atgh2X09q+TQ9vpHYufxkxhSszvW7Jqj3Hk8ybjCpmTQCR8/mOvo7TFbf/zVrsMfECy6ZZhiuPMM&#10;9OT8M6PK7ZaJb+KokYKN4b1YwaaFjJPrT8Jk1DLJq2hjXWnKFxS25yuCpeVXz5IGU1TtCwBTkVkW&#10;TdQgDSNAaNjSxxcdcTSV0FJ0VNG0ynByaf+/JJ3jlb1m3zA854NTV+kubNn6qlgVlATZeT6HSyfK&#10;HhaeXmOCDiTU1WseRqNJHEoMF1zr7LXjs17vbyKZ1T6/uWh+cyvu8bu3fQiFPllII0yIbINl7WvR&#10;wIPoYfFDYUEUqo7oP1poAl2LpKO0kZYwxY0vASgyKXktvIxyQytG5pYMIaOy1sArIot4/RR0UXE9&#10;TEv6A3FzjD3C3s0F64U/T95dR7R77kxWLWfGkf1InulE2PgTgm6C0zkc04/w/OJ7xw0OG0F6fPOZ&#10;YbCc1sjlNj15dIaPvPnVngwrTHAv/iLC6R210nOuT6rJcgUgWrtlgaHq2yu8daluAtnnIGj5lFGK&#10;sSzUdZtGCOkz8kqBwyluCHHU5Ra2HVbSDSBtKK7jjcRrcvyBPgxL8RFHqKF0jhzj03lC7SWrr8QI&#10;ozY5RXpAQD/6IZqbs3WwEgP4gNkKr7fn/cH4wdeI9NKHV0aU7/t34Q4t7bEZTzKiXHlcm65yf7zS&#10;VazYOkw75ZGvcsU6LhKf0B+k6wRWX3L4jou4MM5B44dHJYoKuCqrQts50PKvVS9rQDm8LKW6HLbS&#10;9hhj81aEKhQcSU/wCvAP+tC1GvbyuocZAcnoLn2OgAtme429JM7s8LWmiPNBPHhidFamryav5/gx&#10;Z7VG9n2mHZ5wgB1CYnBSPLPjoD7FnRSX91/Xy/2bk1AmLJx9Hvdnthdj3AgiK7lRkQVLSto/aTy3&#10;RrGlkvngq3CxIikcce7FLQySLfknb9nsB0z88Fgiom5jrdYA/6Ej6QU1uFBklsWWky6u0slZJrat&#10;oQN1t3EGQumxjEJfSEcB6DhibfYFhJRkhFpTb7uFjrtzY0cIwIW3t17m1MajS3vwaJYJfPJhIrdr&#10;HKBu3+/H601HuXr2oa9crusxOt4C1GiWSWYutSpKi1EOVR5XpJ8Cpg9sryXv8atsaBHA2fRhR0ng&#10;ZD9hR1hFYfmGlwowiKRFpZm7NskpZpcbgj4UaSGTwFttmQe469k12XmMMA4p7NRALafa6St2Jbyk&#10;XAORhburpBXSIDFA4WiFPbHZVRi6qHWSkLQVzWPaWfnaBx7fnIIyGtFRuGPrs3BNCK+UEsyqhUgG&#10;1QI/SkPk1VZ5YCYy5YSD8b4/ab4fRD7XEBIlmqgGdMzDx2MZNIHq0gA9KHTRpmBZMh+6wSUTbKXW&#10;tY6qdctFD8NPAmWXZRc/eUqNuuwB3tMnen0j1AJ3XTad1ch8vfjJZwKjW4yPn0C6KfZM6evp3GY2&#10;EWAoAt9SHSDnGgQ++uHhWu+s9I8fhwgvi9uou2JBKQbRuvE660e5JESR2jYdZinS8XkQJQIvjQuB&#10;DllbVV1OXg0hcqK11QfQWCDlsepbpZKu8CMGwhmqMOVE/IlOAbdnZq9cW1z5pS1PBl6uZLddH5l4&#10;2lFSyBNnff9XlNjeF9n38bshfW4A86unn1SQ/vniDh4bsj1Tj4PV5ZVJb7tKak9I2Hc2ygHl/nhe&#10;/aWfLj/eKNqCyLnTS/pPVXrqtiJEGzSuB9Rig8sQ4fgumdRsLVFlqDUO+ENWWzlGkAmXwrtUHnIb&#10;dBqMCJEJHFkSGEJZ2ac4O0TcWg7/XliYgr02JoZ9Bpbb14uZJ52Fsrk+aEZjHnXc9OytN4OGuKsP&#10;g+gppMy0ltlRn3DoVrJQK6/LF+OKlRMB3B/vYWbLNbMxbGsTm7w1QKSSHQT2AUjjrbXqdltQlbop&#10;fhbQ/sfQwosOEWG0wyypnoOETAOGjCpT0KDJKEpNNeJXPsgwDYjVd5RsGUsncRPdJHuBu58c3b33&#10;RtrsIPbP6gguU5wpO3ukxI5kAsanuZEWYeKtktmv34ZPP8jZx0+wn5m2dgbLFJtI6/6af76XuAeX&#10;8eb99ft15xvuD3/uxYwfb7L1kGrgVe/QCDLctQupoxZIoTJaWNVzsXhs3F+B/6CBcNENedDPoqs5&#10;VqIVcJDVwVUma+sXKFIMElh8qJZDh1aNiz41boYxa+Dkw7Xx2NmpSOIxtypTa6rW5ILTmyC7g1JN&#10;ATL5dOaSuWA7jpdY7vsotxc35L6/fVp/pcEgs2Oop0fSqe8Mgb9yaXS/f/OLPMlWoi5rGbkkAuhW&#10;azsIpGxoJFk9DThFocGayaUvjafroNLy3GVWFTmvT3hoy+aflOdch4jNRRLGcFJKmoudOAzptP4L&#10;4uOVdIbrm+NbJNEs7kSYh7af64S6A1sW2XTSag/CWQbGp0f8Gkq41Dt1KBgDv5mrehL0e/PtQpK1&#10;O3QEo7PktHN9EM8Fs9/yiBebh+A7WNQE3bJRFybkaxS5SboeCCUFrwk4UTwC1Vjf3oubYlmQFhnm&#10;Uj5Q5XGGCQKLjlw2tCUN5aqVlfR3qVCGMH46VtPxzxQDw0Z2QU8DxSYLLOcD+hFXzMu06UBg2bWr&#10;H5wpJp0uv7+cCuVsBNSJiuz64C+EqSVGvozst1pNWMbzb+83PeIX7pyB+LeIV/p4ugq/M9dWKaE0&#10;sgRE6dKNqV/RkghaYbGwLXyw4iQUWeoUUfvZIRqLSvUlb6UIhMdZH7nxU6wM0mQO3zDQ2hSgBVsM&#10;poMcsfqZYdoMGvcS01iG9UbMqQQxvE9LZj9yvljziJKhQ1vYe1gOnL3LqMWvtzl5JfPNCx6N8Zk0&#10;Ebmq8Xd6BIaisgnv2+POP3VnY9JTeNA3U5X0Fe/S1dFNCqmFIlQV3V67DFLOUhxXkWGnojlC6FAl&#10;CmtGGdW+AhXRvJzFF9VQprQY0qGViEddANlMOrQkvcCXAGkZqmKJ01g/nCJ+xow/FxJ0hSIm1hXh&#10;d08A2bFZBpx+cNYwWulP0tDMkiBzWo3euVeiCLs8+V2vN09VghMKS8fIFTWDyDfP1Hqu/OJ3xHZX&#10;6Tvx6cmolotB5IDVFY3qfvCYNarjLKZ6rAIrDdJKsSl6xxUMNaNSuesqyzCyjFNoi+G+UAeLbZlT&#10;jl0V+rQu/bBvV8CxZFWu4fAY/g/yHgoRKdduG+KDoXSV7Lv0pg+rtUicSipB8TiPPrNRilaQ6m58&#10;HuzJiFonmCv2nIm4FmqIPItzknTn7/v9nb7h50aZ7USlq+RKairMmhHr+muNXlM20aqjROaftKHt&#10;VKnqiGGTzXJEMSStoXkmAbtmYb0QpEOqT/WU4w03VtN4aAHUPXZo0MoVZx3XRTWe1rqUzh4Humh7&#10;TYi+7PhwI71cYTKTvsIOKbhZLrKNNuxr/TABvaqF68EgkvO5pINV1M6DNKXmTF64MCZpQPL11xH0&#10;zqz38eZ+HefDvLxUztqu1XEq5B8F8W4+qUZ4l9GQdN646/JfpDru23F8JvukqMt63jbUsDov3RRS&#10;QR26Hk5wTWNbgImqIHRRLjJSFb1DSyhek0kWdpZCW6xwspwpu4Y07A2a/3cfQnBOytfItJTw9luA&#10;JVzWNi2XQyiRfl3+JBr3RmRM4bc4rvf+J1Rv19+8i+ejEVwePfjTl7/oKkxfmKowu3FMXPV+PXIV&#10;Dc2bqOAaqlgzr2VyqabXwFIERRy0US5L18rLr+X0lQYMtkWkcJkuIxajmEXcAl6BVJDSAWiDatl+&#10;QmfDQEg1jNtm43V4Un7SWHJZYha7xu3rd/Q5jtnteK0O0Fv3pDaapweOmW/9l+oYEsKRpx+XYpyV&#10;lV+f/CJPYDto50gp+EFJJ7S56uGTIO4avrm1z0SYJHP1dbt/o4okqZkqKgEVU7bi6Mu2EIGqIW2o&#10;NZVJqgB9VW7s3F8BrGd5SccRXT5pAEyH3zm+yXZRfmxA1iKwj/RgP+jAjKx7M3zIH7SRDA/ZKezq&#10;2y1nFRjTCndGijgMiTSXNSEeFOvsP9elXm7vJ8mRCeSMNyY+9bnzmY4b8/V4pE5fjwwjnKr4YvuV&#10;X/Xht/u/mao83g9mN8QH5LfhCHVtEWY9hQ9aLspwAMUBahb6KMVabKpxoRN2nIMknUrjWHmWrf80&#10;aDRkxSFC5VG3Tet41Tj2hRbSMh4aBfEZp9oOj64nWq7ZZ3d+gzZ95va4/M4xzPVpVnzEJVjPIlUx&#10;KtQEtT8cvDZ/LJvxhkoJoi9iDZI5a3a9ex6E+bSe9NacnDK6cJ3zzhZy8rkyXfnye2P0l8eTn9Eg&#10;JVnNPpR0s02aqiIqhynWEzsSrJpUoL5VlxUQCKqtmPf4l2NEJETK0ZY+fgffdoUVTp7l2HXr0HbB&#10;+8OyaEzhKuME8ifa6BKG698lGegQHKz8IQe/mM/5IGgYly1UUQK0xq/rd2YgfAgdGQcS2gO6euCX&#10;rM3pRjeUU01cUtAhGMECs887/REuZShhe4J9c4XPldHznRPhM90ngT5LZQUuI4Ut7CCBTWdZGsDy&#10;EA08XE9RdWxiCaHjitoKhSHVrgTDUmkUmIHLtlDwozyT7hOjebkMDI2KnkK4hfgmtAIpsK26oS0q&#10;xCP7NsdpGp9fcbzlksV7rey2Zp/MN77d596785A0cxrilxnuGWTUEbFmNpKON/WSnp4Ay0lGR72u&#10;6aZ0KftJ1sfzd3ojlkxaOq19ZOOe0bnk7zxlkpadN4XyQJZhSBVzi2WvjLAXMpQfpH6Ols59pQEA&#10;xUbYBWyZQx8OlpMHt3KBmsoOoWAT1tLwLWKThoXGaMCKqe+/oOXUvXu7+wMIX+4nd19M/DscObhC&#10;UWEfduSn80wkc1F+xi1gI0MWBFrE7j+TJX9GCH5sn70dCKudyko72oRy0fPkk0UpUx4GlQd3aPj/&#10;F278m9f0LiWhpVWRztuyiLAl+qq4uFkKlCuXdKgjWhHHlZOPRfTlAjVg6VpSkHuAFT+sfNVd31mm&#10;gGKNyULjGISRZUso6VCaKCN9nWlpciPZ4xzn8eSzmeww9uQY+COnEUk1BMbOhVqGbrkm2UqzVuR5&#10;tisZM3d52wmovtl0q5/9lCug/oqcv8gCXb78JtA7Xe75Oy4TOe8BhUVN7zGCVC4LFTm8pOVZCHG5&#10;bXRqVDtyIOvOa18H6WvOUIWlh+kKol9VkBElU59i6s5AmtJlfJGHFPTEUG0gwS5nwgo0KMy06gMe&#10;VN8G5VD+yr6ht8wOHpaZLuWx26GcH/5yFHAHr319edz9DZ6S2K7Dv2I3Dz8BCLppMjukcGVMf2Pz&#10;Mi0ZU6ZHGVf8bsjVUc033m1XKzcvtgoUOA7hIzsg6YcaMh2shRmBp5z1s5q5b3smVYwYNC37qEif&#10;IaHlaCXbPMASxyI/hBAOeEw5KDTRYJ+s1iq+hrYQWnayZC9lXuvtN459w9lPwdnFK+NInIbe/eGv&#10;5Vb5K9cthzcUmWfemBD11GZXOXvYReDpKHfv2LpZcakXfTH0fL++vrnjy31jSb8pwnSemGHk6Dqw&#10;/IdmgmUYRLkOBCOqKWjXMKSLfQW2SP8RZAZYyBe42IIOOrxP7pEPz7GGTqpuWUcbb12UwbQciTRO&#10;edDcuIrb/GCJSnbUNeeI7BTmr2tkaAcgcVxWbygBsuOrSe7xy+0X5UBIkXP9nUsm7rFE4jl/48yr&#10;U4gzjz+Hy5YFT8nk56DL9VcuvRl2nr4FXSF9TzpkQMOOJKTlBVcYeFy0aFsZILBD08tyZEwUrp3b&#10;ai/pPS7qyxc6xxc9icpHIsHBIZRP42FRrbRqOAw1HQ6VsUmHdBYXUae7OYcrIz5nIk8BwIvmSeti&#10;7OasuI5m/JLP/zflkw14OqIQ5EMq9lfDcTSSv4lyCh2ZB2p4B4wwBoGmw715vJYrtb69vhlSVAgp&#10;hEhsWZTCUu/RF9V/+JgqigNve82Fi1Asdb53aCC2g+oLHVI96z5kcoOLWaLV6RQbqu/JjDwZhLQI&#10;FFvqaHBXFQGFsVqeqG4EtKtEZt9yG/eDMqM0r8TOcw9adk8P1f493NINoiLvCn9fXzzAPxZ+UiOU&#10;QP7hOyzV0juYXc92BdUn6NclvYm/F+l2Z4W1+CDcKWNCshwSrfSTH8WUNQwerQgCEDTwUrwXp15n&#10;t2V4WcWaS9jHXRB9zAfgSgWUkiKyDLvy8q4uW6/RJwyBElEq+g/aaN1TZHE08Shm50Sdz32GdISw&#10;M1AgIhUYmh62OssmopPv+t1/Q6QCqw1dL7fr8zunvOR63e+xXQL1l+XwefFJ0Er3+M6g8vatrxS8&#10;D0t0qGlbjBfLcjj8XDYdYRg+jIKrntEtCykJrb5y0IpboE5wA9UQi22Lq5oCqmILGCgGlxbjqr2a&#10;zh/WMtKYoyX2wiLjsLxKdcKGlM6RuSf7m532NYd+96rE58GL6BeyrVLOC+JmWaSxJzKTW/6srmqm&#10;xU6KUc8pqBzp+r56Ozhdz5Oibtb5/PV7vhDUaNi8myKjSMOgwWBI04jQiCtMXoRi9MhVFwo3V31F&#10;ED0HgZbjNLraFlUObaRCU6iNz/IInQD9xhOKNsVmJf2HL9wEC5GVK5sVYVGUrbObvMPfHXO6kAmf&#10;LrF6xkFB2IMGDS+SwkvvFXG98u0fSE++ttGKjMERiXt92Pk5fr3Y3ubQIZOY6/sX33XLBrNlpzdQ&#10;4KDKKWuCqy8ftUMdAWClmrSoImpSIZVxUAJd9+JQFy114SdbkcE/y3E38VEuAGq1Z+8FjEwxRklh&#10;gAWSUX1URV10LAGPU3ZIBhM+v4OyU7i3Gpj9SHx3F84hZHaczFVtVj0xrckwLnxNg+DUSpfhRbLx&#10;lRH44iZOjPcngwr5CKHH6BTk/cjY1BGp74Ct7DsoOAZpsIEWuARJ3Kh6j/VUjG0nLYEC1Id10vQ6&#10;CO/PYhFeMFxVTy7YKpXIreNCx22jZ3hpNVU47CiyIqGIXbRLbAxOo25a2Bgyn83egPN67mkHu6gC&#10;iVtliB0bW+jKg4wu7lpe9Y7k4BHisV4i+KXkF5/7rTuxJU0pOqZEyqjSjN2mrON3zTzm6TNNbLab&#10;7ptVYA2N1kYocKzqs0oKh6FSE0z8giKsOlZm4RW2vH/cX/mxlVWHin4gU8Kzjulggw8Zfy7cADWk&#10;BWtRqB0+0NCSN3Y2lggDh7Jneg3ELmLvFV/7lD7QmGoazIDJBRxJpuqFU3zSB6jJnNNrQqTCsxSd&#10;T5lIdKX/LcJn+fK7UPPH/5Kb41adCYPGVcjwVJYGtoRqRdfTpAqVyw+bOjRy06swrqAPfYgfBdQg&#10;eBOgzmpy7a4UpUOl5uJK/4qwn33M3qhybRVKS/sAJR2ZUjozYG+xi8RPxA7mdw2qhW6/H+/7fS6V&#10;CPxc2I5bf6ILJZoQf+PSfU9+/Hieia7k5CRiInjU0h6LPTXHFdmnKX+RhWW2nUIkVF68qmbFqnVQ&#10;hQrUuKjYJrItVS4wWUdkXY5cB4kMba+6VaiHJvI0FSVV4LJpqwhYFyBPMbwwfAOVthyq1iLMZWCU&#10;Xf6RdNQ5e6UAOyVENhg7q4QHjOLr6zczhwwAPHVU19mvrJUntxJE/ovf2TBZaZ2MgoPaVa783gqX&#10;Q8m9PmPGxoNX33zNI9Rsw8dlVUapZbR6bGC5QR/RnxR/y0PCWW9YhaUhoUT+OAeN3Ii1TNBElRay&#10;XFIur6oqg1caHB9k1lFWBaD41IDEIhXaJIT7Cf9wwAMbjtk7fEiXCYLEwwIc0N2n3Z/2pqnswl9R&#10;Zuex++7ffzG7OXlCh0TtW+BjbHpIzHbEXhwt3ZR8Ab8bwUfeKzRO9+v927tw3ZBFvoOR+25Fptxq&#10;DWVZxw92FlFQYcIatC0Zr0GVoCKKnoP+SWOvvEUkITjRMJRBx15v7EM1QcOwGjV20xyyEep1XOUi&#10;8RHPeOis4TWH9+wjBgZQsdnr7ktdKa88QkKP4ks6frsV/ETHb3kt2vWYf0CmIAnO6Yf80IPPDd0C&#10;Tjl+lmwfTXF9Pp6P330rrCda7w8+qQ+abT5KCcm1Bl5LWr4yuH56D0UcqwbtYiHOQRAIWD1+EMj4&#10;lzWXJCoty1IQXatSisCVIVENg8S1XJZyxU5Zh1EXoW2EqCk4A7Gz4o+AnH1qfLtIyf4T8Df32VHj&#10;mHFl7sRvMoGXvmqWJDPdI5m9f9tcPATexykhH1pxgouFx6Z0M0XUnO/eTr8J9f1V8t1YhvAVptCp&#10;UAk/ER1Yd0h1JCZPo5hSv6quJh69ZrFlWv+jSrEFWYThU475h3aSRiV3q9SwVO24AC15aLkQVKoV&#10;YUvLSXXgP1Md8c1eYleRuXtq9YvWFcSuwx2S19fz2c+Fcrp68UuzOPZzxowP1+s39FenvKaaJDqR&#10;qZfj3mTJSY+gVWO6w6ObkjLTofaV+flJuuV8uLzeqzIaDtXClFELjm/to4/XJkwgTYV5tPpOWc8p&#10;qi60L8P3/RUo2BSQ5iUuMsc2lB0ZlzqF9GHUFa4W9R/OYgOPvRyqRwuFf0U6pKCDDC3RWcXOaE95&#10;/OLn37IDeUbydufH8tNV2N1cxmTIePfPdUnLP+ISVpo8eCHqzVBmp/EeCvL1zcORVO5G8P8xVMzp&#10;x1yPzlaI6dZTWUVqdVHHA6ohvBuwDbiKahx4jISs7awqU5FwQD1BgC0l+8pSPizCe8EkGMLJNGNJ&#10;GRWxeC01hbANjsaqqtMYCJ8sYicCmLAjfMUsOqRFxvZgzh5i2eQuhVcNvTIaxIOnFhKQ08HzniHJ&#10;rdlOOHy9+B1LlRiUqMkPd6QoOd+kt+kShfozbBgemYUvD1AZm4hPkPt8mrS2ve+tyResR/XQ6KUG&#10;DG3PUwJpZaEcOgvC+kiAMEWk9pWRT45DTaxwIpSETDL4IVbfNp23HFq2hqyyluFbKiYhFaq07GVn&#10;0ghOGLOTTCSymyR3jd9JHaupyO6dEak77869jlK7hCWhT/8S6qAkME/tWbk05nfb213oGxk16Diz&#10;EdmgTJxTH59lMvB5vXX6uckQ78D3wArB3NLRq8mLLDVUfQWOcrKHAAKdff5EK8rtCPHbgo3TkrVc&#10;vZryQQQ0xagt9VQZxGTLqzm3uZ6uQ4cAPBJ01losy7+iHcEhfruvnTT7MnMTbmxUhuLcc4bEeHLt&#10;ny43y5kyir+/V/5GS8EZhPirlwQySbXvZXyhq3ynhBxj5DwezhhmD+RGTv+k+3hffYsUf9gK6t8W&#10;nYVklksrXwquBw0GjVfRMVVdNIDjytR9XmIdMSvW8mKLRhvLqgM+dBi1q2zLlv9BY8T84U4KmctI&#10;fyYCu2sWVU8539AKdXe7C1XDLrfv+XtuzlSAq1PI/O/19CUR01jc+k0NLoSJpe+RNPn4uljFRQxb&#10;Xo2rcR+HM9D5DZn1QH7Q9pm6w3izRllCE7lUSIczcPISXsbysSm2OOa2NZaQTzrRswyftVRl9EFP&#10;xhoMrSBWkNINmRLVsgS2DZrOy0EfSikQ01BnBnYCF3d8n3PMyh7nz4CyZz2HoPJd0disdpEmdmwE&#10;fh8jRsTxSnF9vHIm8W4Mjz5ccxllF2RooavMhrAF3uK787Uzt0XAB1q6zVJSUh4bsQUsI31Q40IN&#10;xaeeH956QAdcdYmyKkstqaSvKKFYLO0fVJwkEyy0Uq8shUaq2WIzXS0wD41EhJKRB43vsim41Cxy&#10;DqiYvZPdlssennFy17p3IP6Gn2Q5S2WqGqlPtMXje748FL0ugOxkXmRZ3/gw3Cj2/twcaRyP01Jl&#10;iGflsgm5FOroRY/hC4bcurGnhB6P+SEE8ynBViVTS4latOlUSOmk6VEXgcFmERkamxLWOg6otkwV&#10;Mq4Ij3UzxZYCUuSlIuq29FMpjQn/qarYgMPPVH/96i5pOKkWJ+CgM+YR+/U7ncUfBV19hTVnCnYZ&#10;u3eeH8n+po4YH/crXyEylwa7SKVmufcXAostyxAx/Uqqo0jKX+kjTk78sCgo/3XJN5ev8xvsmVG9&#10;M1th032bZmn9Q02rqdaySlpqGGqqBVU8zBUnRR2lgU8OQ4Aw0Z6Dlg1ka59s85J+TVF1hEHhA7Vm&#10;UaBTwKKaBSs2dGsVKDb7PxJDilPOW3YV+5s9k1QzC4n5eedZyGM78Ob6BNdeLmuyP1x/ZZqC8JWL&#10;afrCZ1+BB57rqTowgHzHL13Fa2S6RbbJH8ROd+HmHMPP436bn2exME1llpIw4FZPpIbHLBN99qlc&#10;k96jCENFl37gR7U6zHfJdrCyPiyKLtiE9VMAHwhj3SRQQlxKmnFa7MR1kJZhCiHTjDqJEbr+K3LI&#10;f3G3Nbue47adJUQqsr1eObjDq1plzg7udaamcRemH1y+7g++FRToknko0JHoRPwlc4huke51//aT&#10;wnX1g8AP7TOx4UcRMklmmLlevAiieiqqCLFFxZDKF2FhOayfZAJRnJY05VldSv1RPqXtZ5peB0mw&#10;ijqaV112KNJon9gCmwDFag5kkdVDysVCG1iCnGUAbFNH9TPpUmrPyE7nFiy3Yp1JgpkzdMkMtwkX&#10;ZU/OoONn0OPKse/bihwkY4XwJNNWIOSnAoIZTvjzy2D2FKYsPOfweDJy0VMefKPVOVUuqWfLmwjZ&#10;QhTJKrYVUhlkGyIQNDa0BWuAmnWBwshLW2Y9K8Cj6vbjubjiiiGieY1yrCknhUkUBJcZWg7Ft9pt&#10;WLTzLD/ti3QJRdp+pdb6QfhPTHZSdkIHl1AOeH8jcDScbukpCO0QIX5upz7V+ShAD6iY2flLU53E&#10;IrzfSBnEOH9JAfnZyOSYUYXzoT/hlEug6+2Z0w5d5fRuSmx7whdHRFZQDTVIYDmFaA4YZWXt1cdv&#10;5GgFipaJR9K4rAobQLavAEAaXH1hWlSlwEhdPtyAZo38abA064IRofqexbO5sVi2UvoUMY1D9had&#10;Zf8vS3YWd9mZwronL1+doLK/Z//e/fevD6qRMQKF4UKVaZAAFpIxnmRA8fzTym5vvhRCdzUqkucd&#10;/6D7lovyXDQnSd9Pt/70jtV/bMthSak4fMryJWsly1KqDmGsGWq5jSda8I7nHJTCRaty2eSUb2vI&#10;SP0Qho00jkYUQj6FLExpMemQJsm4og5t4SCuNoUbN5wdtvYTCnt1TU4j8hGycrPHNtfMuH5xu+XY&#10;74KqlpfX4/v7+eppigopwzqoEJHyjXN6RQYWs3D28UqZr6nCn08vsglMBpOEjSqtvOOlBh3Son8i&#10;oYBN7NIkLFaHDYxSGvM4fIYoDna6vzLWvlCLhzCdtUEUGoIwa4X6j1VP1AlaNE6LDnGM89LiQiGD&#10;crWZw3qTUUazf5itlDKouAfnI57Lm24EQBH24PHqgy5f/Mb1Qe5+q+V7yv1aR/pLUPNo5cv0CNb2&#10;TAXTSVA7Wcmgwnw2MZndcruvZObTppetNeoIyiNpXeiQ2MQMm9gjY4ud5wyf0m2tcdJE+lwcJFTD&#10;SIKNLUU+rItXwVfX7VyKOjFDddV3J0asNhIUeZaFI5S2iJ0J5cgVdh+ZM5B7O0s6yWPmJJ6LWHm6&#10;2uxoFOV/zSlCLV3kfn8++TEdxopcFF2cnrLrrdRf6mCgoaL4+DGQmktHFS6SH8yoGWHsKgabYK+j&#10;WrcawJSLNCoMH6pqSVGhhIBaxHJkaIsnYK2L1cA1M4Cuckqs41Aa++A1HVF1OLHQqgSkTG2o2ioO&#10;gFJ1rUGAR/4HEceOXURUu0i7jPsvOx0W59n7KbMLM5v1gx99uoTw+s6u9/5sq/34AImrHW62Xvf3&#10;vrz2bo7bm7/sCEenm3Sq8uTPUTPZvly/+Um4ufPH5vqSqvIGWlnLzUerWoelkkMaeEVG0DrUyBYN&#10;sc6D9F1O1dXqldL7tgLaxaofdFhYRlu0VNgP0/iewC3GUkI+ENmoxVZZ9J+ESae6ZMOzr2ZE4XNf&#10;BpFIJG+e0PUZE1MGNUgPndzH6+sepPM/cRMpkHVu4GVI4lKGL39gkHJFTcmreaaz/OKm7fV14eRz&#10;5yYcH/+41YtILjs2SZcpZGPNuvzHUJOImjRehc4BChFb3TKJjdcIJZRlmHPQOJf+IY95e/10aE74&#10;2MpbQ+GFCZ5QhOEn+1DBsHE5PDfpNAm1s9MyXejvenFmcL8ddOk3AJHyagc5qLu6p6qeiPqNQXK5&#10;ZsCyKwDdX69cUQV3LGFOS/9AtqOE6Crcqe3/CWWAyWTlnjA2lw2ewpU6ph6FDwqwMfxHjLBfxk30&#10;JNZl9OHLR66qUk0awyprMrb3+FeMon4mCIFsWuo462c5dCQBXdK4aHQFk9dDoaZioienuv2JYuh0&#10;pSU53EXpLA4wIbMMxcFP9tjXtXS3I+7VXQ2R4SuXv2xSN5JbuzxoSUW8+I1ApriJyEzbYBfDk4ip&#10;yvcjl9meifwBdX5RnX8cImvflmVFyFhLKxykMBGVC+4sC1GRAIrrtaDSwpU3WM8tQ4MO4rPZQ8u/&#10;6wd9gPhlNYMxbAxac+pXIxLKUYIuEoVGk+00xY34v6TVTSxziGfSaQp3PftORtqgXLEoFBvqHhag&#10;aMAl/W2eVIm/0xfOXk1tjc6R45vI6ze/qmGK5oGnjzz5nJmR5cs/0eXF3X2SuMEllA0YXI9PyTIr&#10;73VB0Lyfms7yFmXDF2oO5LXChqJTCi2vUP9zFwIft3HZNGAtqF1hYNu6ka6FrJBSF1eN9e5SC2Vp&#10;CWcMbYRFTZOFHyT3v1y4LxZaH/jP3iNNKK45M5k0FOPckivpFZDCpPzFe+uc0xEnp+kK0S/83ybX&#10;P+kLbz5O8Bq61cIZTZ4OLFwyMZXO1IbS234kmPKktWW6rg3FAqthrPovvUS0tEDcFBrJ6+xuUd2o&#10;MsOXl6rMsp8HaajJZQIAoC1Ik0NZcjuiHwEmJGeVcY4+qGxAy6ExslTFvjw+PEu4NsinjI7zDr9f&#10;YB0hd11oPYBwovQK9+/E0VNIFzRXwty8n+RgAflzQjQMfus9xCXyb7oKU5LAzGNNl17C/ZRv/2fs&#10;ygNOD2fEmdmaZdHWdk0fhTAyhEMjBjjohGgdvayVqJgA/knbP3wcBtIq8/vMo1tStBxPs4stD8Gu&#10;Zxq3cZKqoDYXopxCfepYDmLKSNWkqp8ACwi7TpoLoCu3Ydnv7jaTWYFdAUIhdtHyCfHkf4yZtM6v&#10;qlDUYX63ttVy65cKrvf0FHNaNdSIXGrl+odbb4wq6SNMopjdtnLydmOGzhtUo47qEC5ySwgz4EKG&#10;N9nIZRCi686zYtVPQc0w4lhY9jMJ9RjTIAvEc4vS0sL0Qj98i8GqL8vCl1itJX4ndFuy/DgOf5I+&#10;cclFCacBKaj77EQr9wedfdofmKommbdXugGmR/JjZLTLixvGfA50f6cbNHNq5V5dstB5c0LkywCZ&#10;xPQOy/ue01+ur59zy9YQ3tcUVZa4ML/QIy1g68M/aIePY1ZSSodWB0hQUwpth3HkhenA3FbDrItt&#10;uRlP+ZC7KMOVC1IYU6xB6tVGZBkafMUQXRrpUM+0AiXlfrcnOyslUPc9+w5fXQQnQtC7YlUch5Qm&#10;QK86a7l2eos1Wbkkul/TPbkrB8hNmc51MzXhDHR9vB+XJ3/pEM9n5y+Z2zpcmYU32ApCgqElWfn2&#10;+sCrd63bBjAKTVKdV8jACorLb0wwPddKGb5dVl8pVtPSx1t8UJk45RSHIwx++KhIeGxHJKDB6re8&#10;T8gB/okml8n4CgWnD0r36hpYsNpFqjFkjBxK8LhNTzlbIrOU84gDWOa0DCr8QuCNEePxfPq7klxK&#10;N4Cq45zTztflFzf3marQh9Nr+PDpICtZUaNWKqGOVfUknsIGKzPkw2s0JXSV7bOQs3SI2x8+c1uo&#10;ZSiCMi4uEYwYdIWW114D7JCWATrbJIXRcEXcZoH/BhlRaX36Iz2jrxGFnXbPyYlvnAYJe/22khAf&#10;ELWLwBRu7UrpQiEuYOgY1OH/KwvilYuZfsT9dfs1/07oxliHaW7pRJn0cAZ600uumW0zwY3XmfCm&#10;7PuYTUYdUth4aIDtbOzJjNJUB1VfVQC4jERZB5T/F3t/cxw5syxRgLOiBFxxRw244I4iUAAue0cF&#10;WpWrw7UnxOg2fo5HJFDs/t7P2JjN2Nh1FjIjPH4SZCYTCRQKNfwgMaWourbF2QChJrm8oo7Swhp2&#10;xSNRXo5bQZQbczFGGMVbshEpFqtMvTFIHIHysj95xz//3PmndqrJ2TEHCWy2xCGkO7OMco8mz999&#10;7w/ZTp9Dm7XnyVmF8M1VhoX+5KnqWaDk4IMb6XOkyZn0M18h9fH6+fnBOf0T3/s958vk9newjdEr&#10;lVPTeFWjCH9lPC839MZjvGzKU8lc2qonwcXocncP5rptMMxJUbVAkV+tdoTK3U84qImGL6pYqlaZ&#10;mLEcctQpSgZHWBwrKenOAfM9R4EdBa+82ecnU3XGfw888empdZapOVuJkIln1iU4xjUeDAACvp6+&#10;ccnxJ0cf3wKMSwyMk4w0XOL4nJGagZIR8vTxxnL3l3drcjN4v/WSKHfNPTGJzOyt0KJQs5AYX+EO&#10;UlZQnpKXno1cUbNYRWsqpNEuww1ReT/I18Fdrm0K8mlMWW2cKZp7xf6IaWc0Va1TI1QdnzquuzDB&#10;30BMbfPPzyDpUpNOjBq0n+lYmqGlYBpMncNT3ynWwukUH/qoTMnYSwamjAwxL6p9JsTBGNsbR5Uv&#10;pyQajNcTX8CQg03SfH5nHH07qDIcP3m3kbxR+wtOE92blS4F4IHr5TnSzWltVCn8Pa8gjeNhOTgO&#10;I2JFVQnW+wSdeUWfy6wy5GQorThAPVI3fKmKtdfcH0S86jlaK8vRUAY/9FGXUbWXgOsWUmVJkZqn&#10;mgcOG3ILqZQJzc87k86ypPKblgeRmEAYh6guYmjL9hiOjNLX589/9T4YPjrAqQ7rkwze57f3l/df&#10;mbgYbMnTda07TkvuOC93pLJAn5faVY1cHGWF1KS51ybf2qrEnRb1LnNHrYX3UIKb5eZhiot5FCkN&#10;Wor6kkeqzyoBOszUw4yJ1+Ih6g9MhCVddyFcuo1wsD3/rLRsmxoFJzKl4H5YHm/MQjRLnGcu29Rh&#10;li1iMmfZ7DCCZi8+fuX4xQzDWfPHa3J85EiUCYYjUM6FbNxmi0eJlFOsbJ1qa2X39KZe2iQalNJU&#10;ly2tWuNXNUCUOChZYZ6xvu1IT611XaXWrbZQdVhpDIevVnVtA+xFxKEsKCvpU3moU13YYDpRpJv4&#10;H47F6+1JgQrST6ZTCZA45xnzYDo9Ukq/nLI6irw2QqhbMNv0bqaca71xZ2dGEB9gy3jjRmwu1mW1&#10;y5tLSUQ6MlkQ3Nqt6TbtI8bY0KOpLxTXOHkbYW158Rca4ivbUNT4IrlF9Zkay69P1fUFelnjUdME&#10;VRkcQ7NYlCrWOH5SLSUsbwkv6SeOBWFGyktOSDo46B1xjYT03bJcIuHZ6MevMwPDaQOokrBKsGLa&#10;yxI3Uw2HuvkFClZMnGBH8jlQ5ORyHB9sz2DK6Lm+F8iA7rq/gSqaFQXmoSuOl7h8Kt9timTdvGsr&#10;J9QkkJDXQaHGCiWru7a95VcbINyVhlwadUsKZVKVQNqsCEqnIa0IhbJeQv1u/0c0rre+cXbM6iF9&#10;DuePwiLr2Fa8fmC8rDoI2FzzeiKUiunKbn/79eudXyVL2BjcA80UoAMJU9a8/37/nZKz5Wl4fjPz&#10;C4TbX+ygeRHGQFCdL89xWofhcVzv1X0dHWec1ufY6nX4YLKmcm2LgE/F47CWAwzQZfVDG/caYPGq&#10;T5iVarXGYWXtq0FoU7qVj4BrWpy3j9JBDoaMlZ0oaGqRziKAPp2cynZri9HpZUfeZ+cJQe4ch5ib&#10;cpbzywt6eHIFh1qXDJImYGc4qX7m0T5RuQrXfW3LgwS1MF5E13Bsg6G0l5C5ySuWb/ayNddQacQN&#10;t7zqol4pxpP3gxqMYTm15qt82NYtdKZ4wOhXyHrc3KkkV7hV4xVVD3FJB0vhN8tLtgSmSgaukfgd&#10;7zeEO01kUI1M4A94rQT6M0tUiOZmWulwen/L8cRdyDTjdRndrtaeP968C5tnkaJlXpnrvBTEjiMo&#10;9wB0yctztMt1fJpvCap7Nq03fYAPrFvNx4vd0TwlTuVc28ITaDERUDi0GBwWXOYLppClrkddhqYg&#10;D8nWBExeVB/vKf+Gced/mEnf3rVb+bqvlJGmkTo6tVibtP1ruFW2i6jo11xCNNOXX+rx8v3OGiRN&#10;2Cr4yjzEGwnVsm76/uLkmacpf/Il85+f77NY2cJyK3bq7ONA/YHU7W9Yvvnmpb4ho1o8AH4si6Wt&#10;I3WHjWW94gsdk3y1YtwpMUye+iyujGuo2xQyo9U0kB4McV5/xeHjqvcrX9Zur314FS79lW6x12Lk&#10;Ei5OgOMJFzhUqBkB+QFyQaVl/AChJGkyIhgpHlhCm4nlqw5zD222z7nNJUPq+Y23on13uSfeRg3c&#10;/2FHGlXDZVJBJX/K9SLH0cBdbP56Ic92g9RIVUEF6aWuKNcrd5RWqG4JRlr+GCLcAhpcmGkJlPUY&#10;l0sKaptWCLup/4zY6Vp63buo04vn2+Sa8Qa0ph6CMZGh1tGQbe9gIk1ePOtgkdh+Gvn5/c2PfbRd&#10;n23K+Hz9ZiAmsTG8+cO7y+9Z0HAKzY6yO+7SgiStY7wvrkas4WhnzxWqjMkSXPomFgoP9BhE9EMg&#10;N0uKra16jX8SjDRBoJarjtA4fxTcNLXOBnd0cQSwNHVdL5huRNXKjwluGtfc3/uY4XQw4c1o1xdk&#10;oVrrTdLHVWwQkhSuTqGz9Y6VKxUn2hkuH0wr4PndpyMQmdXQ87/aGManD45Sn5+fye68QpPZdt/v&#10;JTAdVaXKVXRTOIU1P3cLSoWNNfFyy2+ckKS2DOopoe9YZOcavybrsgJtjOswFUSrejygsSsElyRv&#10;WREN2erydxdq/gs20Do9wgqWqWCnA575RpIbqqSMmUBVnP2x4xldphCj9JNE2uPw9f7+kjOj7jL4&#10;/PBbMas/PfVRDG0kc02OWL8+eM5tDmS8eTheChajWqFcuzY4LeHGX2XU4EG4/G5y0fx36IOTOceb&#10;YjytVqRRqVQpeo1/bXDFuOI28qLyeq7bGNb7Bkz613iLo1rn1PX4C36S6hQsHrj4Qc8CrnmxQKGX&#10;Sb2vQaPoTHDGBC4qPRwN4vCNbVIncD/7bOnFFd1QXr++3t+uOcn7wj8yeL6yZsmIeuOWhNnnFhdQ&#10;421B6quJQaljVriZC/Osca2brICetqqjbeMj1bK42awcK0Pfgg5xuCFvhNCl1AZYrjr1xQS2rJDq&#10;h9/NdBDlQV/NjqXLuERGP3HMSDQJPHyYCscgJ60vb7/ec5LEl69MrwJGiS9WyHY+VcAzKmc85PWU&#10;obMhHPQydhyXUQl9y9qmbydy2Mng+Z1RwpvS4XIW1D3BfV/u1O6fClKJ0ShO0NIX6qvHOF+pqJYd&#10;g6yccumS2kc+xANMtudBdZhQmVKNTHnlOZvAfHEHNY1ZhYJawq2taqpLUeN/izq3K7nGRnROeqyr&#10;07s4aQGZbD4/nj++fz0/e2wo2wsoVVI6NIoMnM++3Vi8vLGGbT6+7Zk7m/wFCOPjqby3THvS4T4Z&#10;KzlCvj69/5rfafcJO9uyB8T/1C9ihb8R/lUorMoerAjXVzYdtjAgwOvCclP3PKgR6AqTfEqdVdc8&#10;BRghpfFL4xzlRre+QzcsFayQ/PkrhtbXf24RLRtXSbn/kcxQ3i4Jxt1e5+Lc19fHm1fVGBiQC3NR&#10;cAZOvccg3J7ePnyKD0wOexz6SMrl3DA5ZX7+ZA754hNmGUVZSr1/f+RE6OvrKwev2fW4XvuviHwA&#10;52uxZqrIJKFYqtWmvpghFijq0Cp1KqlkkUozypi2DiLOOfP4I8xGUZGirwLTvDY/0dZrvHAsE1Cx&#10;qFSmZdnx+hs067U9i5z+y2mqNyhO96/jeNPbDCTqp4+380x++zqrG9OYDXIwa9tA52YK2A1jsyWc&#10;k+lXPl6YkcLdbxlsvLv8yXvMGT1fn1xwcdeJ/IHhzHtr4VT5WxxJYTiqtdyrTWXaEXFvXOniMT6o&#10;qqnRFWoDM1bMZj1WinWzmDIVRaU1oFGNpOnal1GFWg2HaoDlbP8AzVNMH9JfLitIdOvO1xwUUOqM&#10;mdtIChaaH/+Kgf5Ojoy6LnXMItXUHqBKXslSqhLPtbko3srfTJlVMgpp4pk7sjO3fKWp+BAMGq9Q&#10;1vIu2BREnaoVK5tiQm44AbwUT45U/RmpPLgJK03g4FJZrzSUelmoQyNKqA61VcX6D2BEleo3C1Vl&#10;29S2FEVtf+Biadn+BAwE/qFtYKHG2EjFuzuEsMp8ent6+vRTzN/eVYJn5pmR4qRgNEKWHjLImX5Q&#10;2WVURkaOZ0w+PFA/LbEzZMiRJ6OEhzt9f7zH0jv395fy91O2XBkBuVVxKXVs6NCT6NQAGY10kBWL&#10;iEcY71HrV4HSWFUV/Vr3PGiiJMdQnmINt0pSmzI8UBsSXqGuGwi2DhTrsdr/gDqn7+yb9B7TQv6N&#10;PQC1r2eb9ipxa30K2iAkZzWpTcElElcdRSPj48kVDlW3qD4GT3nUMjK5l853nRkuytxG6WcKQHdm&#10;dkilhhujfkMNisGDue53B9US/SWHBxWHaTXtPXBgEh99ZDafARZtjYgptrWqSxRtxPoBh7Qy7qZT&#10;TVn7QpJCVL8RNwwZF5afApkPodtzjqAmDfRkAiLQc+gmSK/m7OTll+ZZcBim3gR8RuPzk7Omp998&#10;/SlxZBfHz0azE9xfyxIlQ+P55e2b+225uzYMnw7Zt6QXZLiBXOWoqy9W+UEe9S6cxOoXUMWIUBet&#10;ixhCqPszFqQ9DxITOE6TdZMjXWlQa1I3YEhrtXVXPoLOq6KjbMRKf0Xz4cDRgf9o+os1Q9PYdYEH&#10;mcgmjJj6fNpPB6+D/CsnRV9PvIckmzG1c0tWNN8sa5mwPj4yMbzwZOMOwyYA01gHyjN3TfK+Mvcn&#10;OKm8g4w231N0H7Ld0OiDo18ma+NUBeIfsbByj3lHgQQrU484GC3FAx3Uk5d/9j5bUNQ+vILliY9Q&#10;m+G1TxgmBZmI8orBYQ9zgMkobL7QwBEW2yr945wCuCMu3Ra6fdIBUzf707A9acWSvuyR6PP7s0OI&#10;dKGn83M+lZHSJ7h8sG6tiasmZHj5NeflUV/eP7h9hYvFGTKZVXxr6o2nI7xzFvSRFrxPd2GK7oa7&#10;gMguWsiXkin0OzjWco1/xI1rWwo/XMdy4y4d2yOMT+G8gss6IWhpYA0KNctU2UJtKE1jFyNheMCw&#10;JlS+8EOPOt4W/CvTN/Qt19Ih6hIJ7B5gUe4Vf5rKK8tas5RK53sD5nfGGmqQdfIXZ8GsUp8+31nX&#10;4Nqx9PT+Vu3pt5fqOPDkaPP798s8ljKT1dfX799MMnxjM7EkpdIuqKph14ZeYy0Utcyr1tUhWo0o&#10;DG5hDSrc7NTHoYrcMV4wYOgga1u1NVUdZgOl+PkBElApb72ND2q7woda1EfjhNfMvUEP2HiHQxDd&#10;vmBuMQehsk8+S9/Mxni7rLEYmWTSvTxjyeNYBlxmpvUxK1f1iP7+lZHEN9phc6xkUGKI+vn96yVn&#10;xPHNyPjitGrREbpfIGWbAyQymcASYjhekMdNZTawVl6jj6m516EkXN0OX0NzrnKy18sy2+V9HEIw&#10;r2ii5fWyWLHuKJd1dWXFxYQ1e9UqvqzExUSuLqb6Ccz1dUqhl+lfEjBUuhxh4ERhHctYmqj4eVPa&#10;tM1tLkiMgHGK8KyOA09xYfh9fbFE/X7fPtdKsWBG4SiVyGdaGFohp9IfGUGZoXjmZFvphvXkA5f0&#10;gD/ZSZJsQ6wgM4Zmm6L2iUMvpBRaFkeU1OvYx8D1lSUta1wo3fQLcGY4Rt2g/uIv11fVFuM5rIAd&#10;UTRbXVMySLKa5MhhSwHTAkblHEoi8p/t2vSVI8Xk6av3UeZIkYMJp8WQpppmQ+X0l0eAcVh6YX7A&#10;ZJSpXR8xWjNW+RDSNElcwN6Q1E+ZMX2xYiGzLShUNyM0li3FEkuNz1Qp1YbKpkjZVhBNL3GnLjRM&#10;QZs+dyfJiqkx5eXngyCqI6tTy2x16DuW04fCSqgPVRuylvrUeWiUqke5ME4pmFHskPQ4A4Fe4cXc&#10;0qyBnqPvUyqVHRO9l+TpKyuRj89fYbcvDYqU2YLLJi+vvzIKvvrGz+ROe1nDcoTLMpYFCg9eidlZ&#10;in1jc69yIk8WrvQ/M2PxcmtbxUgaJK76AYc8XiMkgfsdtVLrCzqk0mUAd0HicCrjQ9hA26xtxbBa&#10;cGtVXllWClWOEvvxGFZUWwx56E0kJnSqP7Bkemk7wzf/6Hvw4puGDBhBW2w5K95VLzls4ZVb1MjF&#10;3Sg5133jQW7vz5+pQn49/WY8uuB95qbIF743taHB53fmiZwmZRTkxJyDT3mRseGsB16f+aYIhJeP&#10;X9+7cincC+umRR+F1whuVsasYtFqaOojUhbIhxZLTXmUyxlVQnpshR67XjlOo9exlWVZDFONVwnc&#10;yhRVx+VugBuCqkvYy+PBdUEismRofPR/N/Bo4EwBfMBOFV1Fho8nuBOuqZ+9CPhSutesW9P/ieUs&#10;iNS88feUOSNen2/k/4V7dyrll58L+/h4/375/cKHUXmHcN5oYmgwOGgohy52h6SRfVNBH4DC3rae&#10;anXg7qpTzMarXJMoi8thUGOdKHgZi5c6xM0DadAEVOXVG9h5RTVVN5UaMVwWE4txEaPfmEKeYvmR&#10;o/nnhC6Teox/YLysgN0hEkNJX2g4LoBIDx3ej0STMBhYiyKn17lx+tVvW+bAwp2Yzxkdz59PHwyJ&#10;l9coWQizw/0JMm6eP7hqxyD5fnLYeOHtvB/ELlFkeCASNw/aFlMFpNN+1KFOfaCZ1+xFxda8JBfj&#10;XE63UkdDgCqGCYYAt4woUkg9Bh3Xe4252oPcTAqjrSzK3nRBpXO5brxGrP2Oewo9eOYsF2kLszJG&#10;pnJiWURiQkmf+yg3c5nCvtfv6ZO3AvmZq7zp00wRXxzcnl6/eU/whW9J7CxEimyZpnxm3G9u58/U&#10;wV0HfDCIz7LSSIJ6OvX8yZm3U9Jrv0aesAfgBpBQDoEr7I2YGqmpHp2abb1W82cM4TQ3RqBqv7Sx&#10;1GMJaz33c4cnL+WmuzDEmAv24Q/HQF5UbVIFRIqNG7bKX4Dr1BFefud/1SOQi9l05BkxHSsmM8bF&#10;L8yHF04gNXMRdrUsNmJz2GVjFcuq9fWTr+/g4j5nOD5g9JUHY7DTpDIrV+LevLb/+v7Lu1WYgzJE&#10;eOAT+WLEOWl4s4oAo85GHpKd3WkN1vYoIRO6anXlUkO0Wmi3qgA1HnKiNHX1YUoVkZAdKwhbV0Sp&#10;ZnkZKIebZNSKhA1wwq8eRZWLUtsI1bX8Hb2rlosrdnDcv/eTQPRLMMle3r8/mfk/v7L45MZ7EPde&#10;60/dtliZntDMM5HC5iToX0nPc/R9j/ErgygpcjqT6cHn/9BM0nz9zmD6zMEo502O4ByYGHdZ67y+&#10;0b47fUBIGzKaCsEaykpyJMgxVFrxD2GrbWLMVM1QVlkdWaBjHJdjqDIqFTLzChG1Ht6qHtUNKm7+&#10;dSnGCHWxJeBLUY5V57Ga8eBBGa+80g3pkIKJIF393bOh6XAdMi/0aETP5niRLmzbpHWoCBqWwFQg&#10;csEkR4/kwZxYdyYHmdePjLocYubpk1yBif8TT1XJ0SgTS2a6zC4RXxL29sWQnsFiSxRBiZVI0E2o&#10;4DvylDIbpUOVG0tVsawYZpSKcs1Q+vKBX+/B8Jdhz4PAcdWWjUQ4os+mqZLC3zGBB2GGHIdAuZbB&#10;SreaV+PSk7ta4b84lHOLvT1dzvszFeE5a+H8Jie39GuOObwR5MFim+i3zxHA1T3ur8skklYy4miO&#10;L/pJCtw/vnvnQ1YxrIQYEs/cfJDJhPVthkYGCqPl/f2dpHzqzC+TsKVp0T2rFtXdLNi/VXQbXwos&#10;EY7duowvxfWPsO5/Rx2Brkf6J3+TNsyxonJijQzGrv8Y5UWNQ+uwRamrXIegYpsbuSn+Ct34SRf1&#10;fud0WsdK+qxL1hTOMYsmPULA1OK7fWSBCk+KNvz1yq39zjy9XvPBd6xG5cPL3++MlNAsfTz6hM9Q&#10;+c5AYVhk5khodoUbVRglHYvfWYF7MPqgXdrpy6bZK/NUUxbqIwfGVMJn1EefQk6fNqHjnap+DGLZ&#10;47ANoF22MQjqOQ9iW98RRCQCCWo59LgqwurHBI1QdnymHhHlytKqOOwFiPyDelcil8wF/4RU8f87&#10;CMRoCiYFzo3Tx9yqMlbdEL9+ZxHENVhtXOH7+nxmOvpOu/w6GaRNlFkrB5rAL2F4eeKeg5wA5WD1&#10;4mzy8eEdDv3gO7uY6emjJ0I01d2ZhguJVYIR79XEjNxiiYbLCnRwlwzQ6fCWtwDFc5XLAPlqNzVb&#10;r6/wwqo8+SyqNWrEtZQqgUGtBnBnKJQevCSX+AvwyaBgAALmeVYJzPCcd5yW6BnqIZRJ+/XFx4Di&#10;mTng/bXPveZCiEYbzjzBO0l0qSuMj8wZ3K/E5wYzHuzyqyGmkrT86zWL4q8vvsWQL3lhvuM7UjNe&#10;MrRYbeewx2z39fL51mZA4rfeHZ3MY+S1DjWhV7GcSsNgEqxFrHWjyw4MwVLgVWpE3U95oDLHoG4T&#10;cgNe46cFsZ6HamGNw6UTSVnVSFBSXcM/YMyv+Sf3jd+cwvD3t++DFJtl0BESOh1IaE9ZuHMy4MaC&#10;eMN0kLlhCQlLUxky+eHd4QTQAK+vnB/N7sQzSxD24S3zycvL9zcTjQSnXu9pImdP2d0c+T59D4jP&#10;IfFbLGjGVm2/ULgKaoy89s9021JoveKXb+oaRtG1xcGjEq2+OnarPm2Xao4zr9ThwWscLkhZQd+C&#10;xEQgqUmCSXYPSjkOLf9Afd1139Xn3Ledkk5MnXUC9jNC7NoMkGqJ/fhkPvrwTIg+5u2ZZiQD2V2q&#10;ZsObsZGXl+F4+kGz8b2naZ9jl43NaMmuOPPw9dwuapnoPvi6IT11/c7AYQA9/2LozS+EqdskFCu1&#10;vvgA3wpGkGSKJru7I5Wq8bKsV0qDGlmY7WIMdJtcYzLljhVYmaX1Rqtri7Gg8tJ2sBYl7EsBtBOj&#10;rvKPwNEiHchgyZolAf0nTremd86haWDUIiLHDr7ckEkpswAPRV4HXPd86anHGIZO1sAkT7M2NgnZ&#10;hdeXTwYOQpI5ufQeSd4Q4hG4PHg7y+JGkJD5Jse074/b+4ZtyN+L5MqDtVaZinrIy1PzkBY1HRkh&#10;9S1ALaqNjvfUiEYdaNHZrTFD897heLPJHo8lDgwf8TIZI3SwHmAbt1Nt2GL0h8mahGxtI52Xvzwd&#10;ZdI5Fp1GAiaIA01f75zq/PYsu73bcBI7pdRX2akEA3NQlE+PXGlXVd+Xj38xPo3q5JK0GSjcdMAx&#10;6jOLkw+nEAOTJHzGEU9ImN+Q0NoGiqvXkILaNKLaLWzMbWjVUgdDKapNoTriOqAabQzFkvUdGNlr&#10;cfoKpLpVDyZ86qJuxzAi2iUgrmk8RfUxPOIPpruWjuHOM48T9nk6sakPUO9Uut34dGe61k4vy/QS&#10;x9EtmXv6hjeJHZU0zBDRmqgcVHIirHs4FsIBH+vImMi50Ndr5pksUeJA8ujPX5xIcwwT8JStB1Ee&#10;9lnImuWG+pXzL6LQHAv4UpJU62eFth4XOTQ15VgBotrw2ebzQaU1VCnqVbpuOqHLrlGo+lI64oNV&#10;tWKt/4AG4cI1jB0li/SmGQAdalLWGyOzi5/e39gVBZfp7f1QhE0oEq/PN8YLF0mYPepiazQaNZk4&#10;BZYRERgJHzkV4ij0+vnR1ewiHrF/7l24iWhJY/29VSK1PsBMudUNalgS9BhHPthY4Ws8JHQxVHdB&#10;veQpj0egOhRyhF5fOcEVK8u1ktyQii1ulHYNUlrEWDVZLXUs/wycmRacSOiqfU0D7bu3X1m+vHyx&#10;OFBPA+6CrwyCea8HHuS/vcL4vnCzCcOADy/C0l6bq0OWN6x9uPZG6xRZEX3kOJMxlPklswpN1ZtW&#10;P3Iq9JwFru86t6GrvX/AZT652M27Hozh7hyxKoWK/lIDEtVvTcsUwy1x+GDcqLiPv1KAMBF1L2U5&#10;XhaLS1mHeW2UQPKF15/4Gwcm1isYHhkAw4QTWhPOSAl4PMFnTn4yZjgBWZadiuO7D8cApM2pLbOM&#10;r1I+vGs0GthB4rA0XY6Dz59PX54lp7FMdRkLDIasbLn7ieDZafJmtZSVjCM3263CzGsknY/oFiZC&#10;1RjLti420bq44WAp4A8kZqOSIax6IDE4ohZwU3mfuS7QrVqoUz3YK51yObAiYaYnXLLMsVqRYKg7&#10;pCgaw32Odl66l24KYI3WjvT1m7dy0qlP39+sS0NpOoPmwDcDf39zLZZreuPAJbOEMAZZRafBGlrY&#10;ZMbs8/MTq96o7xk4OSRx0SYxLFlcmeNlzfolx6YugQpq5SHOLt5B6IpTA2T2e7JZDmddDcNp7oJh&#10;wS2+vCX2E7fR6zn0ld3vxox6yvXUOsCd4sFBcZ2wD3CDnkpXPOsCA47wj2gAXQWiHcnUmuOVfuUy&#10;af6ZecDbtyeumInocGiXU2B5+sp8gLZNnBsN4jTjMiMg2X4dxTBPvDkly8GHBVBGS1pkBfvdYeEv&#10;hSvFy/d5qHoKUBuOELauAcH64oZZ+zoYqO5rvQfa6jWQlR7NSqWOUBSHu1yPvJ6RZr1SZqQ2qRQR&#10;Ac2qQXoMGVQ6zBqMvpHmkliP4OFc+ZjiBVK3vwC3m9Dx0+sU6ar0EncAZN359fKWjnSFQBQV7zAi&#10;ncGQ7F+vbyw7aAU6+eYTQLgypeDNRz7eMkjaMkQCY+b6v29NuYu4M2x4SJAZ+gtWbhXYLs33dbYb&#10;qq6r6B9ihFJ6oLjdctQX92z8UmsbbuVTblXphK+pNYWOMOIaK+tWRZdVLvdKl1V9alica7uCIqm1&#10;KGW51Q/gjokcrAy2w+z//inGkcPBF2eoT5+sMD8+fIISHnX0puiG8NxQZ5+vb74tt7vCmHh/YQIg&#10;qm3YyuvH8y8PSWjZtGeqef/kZDwL2qhvn89ZxQRpNgchBlx37I9fk9q/wcEPNSDqJulw8yGrlTXF&#10;MMWaedWn9SQS7sgA+aDMiat2badybdsQva0iXNmU5NaTUJTxUfU1ZowVyjQYActxsxw8KDfQdQeE&#10;0vMYIqSHvNfaJeTX62+Sm77An+4G0hkIz998uBQDh6d+muPj4zfNd5R0ZKTKcUXZVps3o4FTZ4N4&#10;I5OB5WIqR6WMovd/4+ZeuyeGVLUuA1pDWy09hlXvhqLmK81IbWA3Yf3ABHc5qPk0Y4zcWirUKu+1&#10;uGHVx64KxhPb3U11ANvX4goqJPF4dPuJu8ko+sr+yKqAtSS5eKeFio5ND2ewcMf0+7PfqBG0tI8p&#10;n3xbT07b+wt9nmNVl6MsWTnhZlwFDo8OA8ZWqQG7Lzjkdaw4rXy/81iETFnuNS/yErDU6DcMO6Ll&#10;8XjgRzONtVIKtctqDfBAp7gRwSWJHyo4UUfe9MJjUBvVrHCDrq3GSw0FEQn2ALP8aMNchtmKS/ob&#10;2ldBV5fpzsz+n9+cjJARZCxkpDB8vniOKBkz2zzg6uyAsDg988xRRwODg4nmjAlHyLRscF7uTIK4&#10;LuP4cPwGjJQ0/vB71HuqKQO5AfwI2McjqA+sVQteyo+QbuwWvqYA9aofNaqGslXLE1W/sVHhAVO+&#10;58wIsuM/+jgbADmeCGIFqaVvjvvarK3GWBzhb7DXMrvTL8nJZl92UASMivhl0fn0/P1v7h35yvJ2&#10;brC9oZGA0xgyuw/0eIbA6zfnRSc7oJw7oDIM46ox5oRkSmG0xCnVhzf3+hL+qvW9dmIYyxRrb5yi&#10;RGAe61uhI7TElkdHNugHHvdk8o7rKiMuLSKpw480ftfaltd6rk+gqi/2i9JXpDauTmu1Rhxz5XEa&#10;/Sb8BI52G5gOnFa8Y/o+AOAzXF6evt9zyszaM0wNF+LOFbjX+Y5kwYlOxte5UjfjxRURQkZE1tb+&#10;MjbNDNeB4vb+wfW5s7+UvtwGyzfBPwGHmi3xVjoho5Jj0k66VnLx4XXHhOiyGWTLieOx9BKUEU+C&#10;ub5ChrIaVqUYFaMqPhEsKiAjHldqSTc4NzTt/vwd5af8ZHx0mORn16kRPcpUxbFfosGN9r8/566m&#10;YAfAAxgrM7E4YXDu+/K2970McnZFiwyaBbsM4Tol4Mw5Mp9U2929JHaGyt0YwFpqnXx3h4N6rg2t&#10;OavOJjfKJU5eiVI/0EhKIHPcUg1dpvIBoudBEWo+9PhWVB66QNN6+VKWPUH6SdZPYk0/caOaLb0S&#10;wf99RgyDpOlzEEodVo1k0RqWZQuZkAICKQoELtOfG2gZL9y2wjWZhsSb1wlphsGamFk4P+dhGV1n&#10;JxMZJm13ZBUyN/lfsIa7T6MWSGqTbPOtqo1aodai+kbcHCtVpqrPsuMDjkRequv9oJvpYENT4mba&#10;YVKPuNBq5U8hT83PQnpm7xsaX9g3Xv9ytNBjEGSaK2EkLKMRJtAyON3so5FtNLOPH0vn3DfDkUst&#10;9y+UimhbNwo4ehwq378ywfkMwb7PWMTK70eBMpUNWo5sDdZ8iZWVinWYGi8yjItEufEolLQvljv2&#10;VbUczpoCBlTQFpS43g8atzFJjOkG9HLHYjJoX90uqJOowv8EkhCUbqGDnF0K+gpj2LN6vTVkcDFj&#10;CuGhz+ORiYQ3BD56EY2ByE2xtVLYim08orvgAejVuxBSzM5S9UdiMDtk0ubXuVii1Q0/mKqTT21a&#10;kT8JYR6pVR8E8wh1y5V0O5ZFPawtXdtefn2hWave6UshwTZ2R9NX4iVzKaC5H+EsM+5cV0n37Dt8&#10;dh4Eut2YusjCguby8/HpM3EGjiZHin0fEJJWvNTCgpXq+ePX76xWDJNhQDRMqCkwSFjX8oEQb5z8&#10;cKgkoztszX7MnkEV1EMNjuXmon/1x7J1cbekbpPUVbZcW43rcWGS1idYZSn0y1wFPdv1eeYax1cg&#10;H2LM66dhbIeDvNEXkNXv5COMHaf0Ev/0mUem7+gxek7BMcQgirftvH7/6+3j6/n939yBXXBzU70B&#10;NcNxnlsZ3VzcUf22PpIqV1FOPD/ztbm/XzOnZFX78cEa54ZR3CdqNXSxtYLKYRYPrqM0fjNSyakc&#10;elAN+4WjNdkPMZXiWo50S1JnYhDmnFlFvvrYF/CXFLEEfjfLA6NmSbGvAuEog5u+3UOeivaarYDp&#10;8cSM4KTU+/2H8ZrZRFjhcYbKpMyJjJ9JrB8MfG0o6qxMvrNA4c2El08uvfGU47RF+w+/hUS21uZE&#10;qjAldeWi/n3pbKL1mTwqZYKJKGo6KliFTGKlu99QwSVLJ9yfrdYC9vpKoGvQ8PHTqaEraoIalyq8&#10;jscYj3ZB/Sd5B3vYRUrHSjswaA+CaQc8+a7ODpG7xZlnmBSmbqKmofj8lyyqsCmKIGPkk+els7Th&#10;TYCvLx7k9My9V9ya8sfvQSs01gZv5eAuu0MjrmQJb7LLConWbXkcrYew/ROodEMVrG5qOv1NVptC&#10;52zV+5yEy6Iohl7oslVTsVFINJKmyo29m9ah/wG1xjELgvQU3aXufznb1ac6YkPmo+gOiz09OsgS&#10;9kZk4sk6RYJEpORxPevR8cHGPJIxQjY4I/F4fsv5z8vr8+cH98iI7onlaQmRH0WZAAHHh+qUor9R&#10;gycf+thgVYaostDfEJTqdVaRVVcc8/hASgSjLi5vlTkGrQfJJUDdStz4DVdCHr8KKwdj0nzP+yfG&#10;OunoIfstGkMkiKEa0h2N2jssm2Lhx4h2hNHCHpSKl2+e59WWMkJ4b5kjzZyGx9XBx4I6BE9F4BEI&#10;nAXNc9Ob8wGGBgp9qbU45j9xc9zadBulXOghEPW4Gba0HtoqWOvUpUbQTfGYKIDZ5M99/FsXVUha&#10;pRIvgQSsatFTjFdlnY8JrNK/+ME6OjTagTBWgt5rVU8ftfLKHWl8cKwn1Dc4yFIPmxaa6Xi9vXwy&#10;X5gzmCdAuZrOKc/48l2o2RlOkrmfiisr5yku+4uwB816/eoqWwguDuP8AyVqGKOVKS//qhDjOkRF&#10;gV7juJ1gUO2Uj6bZahHSwyGq3u9faeQUpbp7o4yjDgdo613nqSgsJ8n/iHjlxQPO6Tr6OpmaviPE&#10;6hoAhFhx9TUB3AV3Q5JkmnB3bP+rCxiQyeLl1zPPWKm6uOREZI0SwcGbwxLXVJ6/3j9f3uYtBVrf&#10;YptoRcruSsu/AdfW82pRshj5amG0A1scaVSheijtvm6kOW8eWqkFfhWk3FB73RbIhaybjqqr63iE&#10;Bxboey8qXFj1xvX8RRFgeeEGA3vLjprJANhStI+Q5Jp/bx+rE2Yvt9dxut3dLJnsZ7BklfL9+rzf&#10;vS28OuzCZw493IPwi73IJJOR8s5g/P7gOXKkpBCJoVRSIeVfcOeNmjLwqNfXo18gDXdaGtjebT+O&#10;5XL5Eze3BiuUv8UNo6A4Vde28mPvZibktYAV6lUgQGgrU9zl/wG4kcJ/5axA23kOE0+GSEQ9A8eT&#10;X+navK/22qMBSUYMbIdzZtmX799PPAfQBOjjHJUvcuGxuKD8y/M8uylnQXwjjC3Zmns+OwHbF4pE&#10;5QuXrvTT/JMw+UgUm9B6NP90D1iXFcVNmbBGVmt+YZwetVXW4jkzdX0CZdU6VplsNaBXHVZG38Et&#10;SZXLpHhTD/DkoJ4+aw8h0WTA1TfM9Cp6TNO0JfMEwcrjB/yHHZDgi08Pavt+fXp75Z0gnZk6CKdV&#10;PtPKrXM14M6jTBknoTkQuScU3WObUNjSH1EC4ZQG/TRfuOUEl2J7Vt1GruFWa0YfSCkc8mYFJPtB&#10;nRzWkagD7kmwAZgxogjUQo2fOt6gevjZjG1A0zwGPSh3XMOk3e0RZo42CHB0cPranKTH0AJUmBG1&#10;ap0DVkHw3zkJev4XY8LFkU6cN2X+IP+mzFqWy/k5BnE3Ao+zzUzE3sd4/yWmmQDFyniLJaxvqOfl&#10;d8o/EJrWRrE9lEO01rT1H5A/tn9yigHjqoYoIPM+87B1gquvjBJ4aKhuKx6iHLgkRe3KFNL3syDM&#10;VOkce67d9+LnA4VOd6TP5aaXaUKs3tqyjRKfopl5J8iL9PnxiYKe/aRwfolf9uD5/YNnB2ZZy2X9&#10;p49PPhfEvXImA5P37JjMvtzEEUa69INGmumkW+6BMNhGQcXx4Xe5mY5zuUgoFVa9/NdSyFDryWvA&#10;9ZVmbUhR/xUJPJAaYaxKCshjQKPmdVwGj+ql8U1edNwMGnqOPhRJCG+RXm1T3RNRaXVT1IP3qpsi&#10;6Fj5fvkM6WrYHWTEfH29vHGmHI0nN2WMpP1n9uXj/fv13QVuVrgZYuwQUdeOr3CaV8BzhcHxuKiA&#10;+DJrjU45gsRAb0zrPB66UEHrGQyPTwlg3JqUl9AMMP4IgnBtW0sxxiagmsgpU5eceCq52uHltCiD&#10;CfsnTJDDI3MJ/alozhgNj2RHi3c6ek9r/oI6dqfEtsJge/l4/8WHfTKEWO1+MoDyymGJZQu37+aQ&#10;k/HIu9iZAZ+fv95+cRHu/d2LxN2h3WkzV7YJWxOKP/SbGsg0HPmEy6+AVR/lBZxurcDu0SaZarea&#10;D19MDKi8G9UN6qxtMU4+c40zxHiVqOeagwiVD3MD0a2OHXldb7QGnjvg+OBQsKhDd6T9b5HA/Hz+&#10;4p9cfVziXwGkIpYBlSBNdHyE5xdOl3neho93y8DLEfH5jTPvDCZ3g6AOlRyJuA0hK9ycH/UTsG2u&#10;0lYStmxRlGh9hnkwfvxc2PA/uRR9ldriRKNt6wD5pqGv73hWG1Zi/YdR1qKi+fFa3NT1PC56U5VW&#10;qayHARaWD3hUV7uvVQJpJhL+mZ946H7/zwN7q1Bb0OHP3282yq6FMSASZ7gIx5nQ5CMFQ4NZ4zvT&#10;Evr7r8wtLzkfgn75yGjJkGWkpnbYPuX8hytxPKTp8+urX81gpm5ihTSa4oYHZbWLvDsjH9VMqCTd&#10;7Fqn8GcAg9MUww596cEwxSFsyHoqfUX12WKY94PU0C/ncaobejQNAUJNxw9xoPLA/E/g+/eDZ77w&#10;CWHGSzp52j6YIZApgPNaDPZsvHB8ef9++359nnsPADTWxJEI+fn5l48uRUvA6+sb66I0x5I3I81R&#10;lyLWLFByqPt++fr8ziD+/GaxbZrCFG1mhQeUm11QBigwjMUbDbsCDirU4GZs9NKDMqMsyN6fqldE&#10;KmkpuRHCFofQCnZt60tdMdstTNO4VEG3KI7wAO2Plh9+qi16Yd9jQmU7r+3gEDcaXFR5g4/T+/ev&#10;X9+fPMdpwNOPG8Wgi5ysnO1mSssM8u3Hkcf8/Ovj49uFD0MlKxauw8WYveC0J4Pq+Zs7bPk083e/&#10;rZfIB9gmdSVwSX8RTfKoHmXxU63/lG2TqrFjrlyHTXBzCk5sXU4hkE800hjwgLq9d2gx5XEY06hA&#10;I3yrqvjU2uoKQDjKn5hYujTgoqjiuU/J6/Bffgmux6NNpXGqUx+wQtYpB5bPz6w1koYhA17eP7Mg&#10;cadDvP/6+MowokmbTcMOUx7Fw5lPzoa+v56/v19/f72+c4zqL9z9mIzb+iUFiHddrEeD9sXPoeux&#10;kVPpt/Jhw4z7AsafysXNzfzIFgPMVmtWqu0RXourr36KU2IvGeiCFxXGZY871ZFbHMv/AMdHuign&#10;IYwJVAYLnRrrXNQgU79DiqeRlpFrI1SOMHo7euQc0jpsuJyfKQLkcMKA0PP1mzeT0nSKGSu0HpGj&#10;kdfgMlpZ2NJy70VIFKU/hZnCznZwV7qTiwaPMrjnMau6bFtCrQlZL7SS2h4AVT+EdZgYk0BOilXH&#10;A34UHMbM/bbDEady0L/nGiZXZP+9nP0LY1FhsJht3NtQqxY1z8sJ4N3pPj2Tk9jv/FPzNNp032fX&#10;Eb2aEmfk53kWNjm40t+duHo7W4aKA+ST6/K85cOT9J9zFkNQXlnScM/se85uaPzz5fONT6myVEmD&#10;GRRvEfgSzI/vz4S+f2Za4UDXd48AvyOlyB4wLpUcguxAoVzktxq2Wo11rVTPEPmpNL/d+SUJ0lpd&#10;1Mhf4++oIeXxiDDxVhTZhrrcArOuLbvz//j9H/wH/zv8Z6z8B/9b/Ges/Af/W/xnrPwH/1s8jJX/&#10;+q/3FcQR/h2hlsUYDt/6p9d/A13JoNRsQzXLVP8HGPqXbK9D1OsPXI6/f/+y/kfXn6jnRmz9v8N4&#10;T/V/gjH/n8dk/0f8GCsvK7T+i3DDfz2V7zbC/xYTdMKXm/q//utDDZdiZav6/cChL4eb5z8GYdCY&#10;4vO//p8V5P8ewY79awLq+bj977CeP6NtV9T+N4zD/6cx2f8Rfx8rsztnrxDGcPAsU6vC768/nf4b&#10;xNm8T//1tem3/EVVjWKFR+JvmJ09AsVhKP+ADmNNkXEA1vb3mDF8TVy3/+eR/3e4Iv+2fVb4/y38&#10;GCvpNuvs6+y1xN/2vMx//de/Xlf60+e/Q/0nagoJrcExrPBI/IH/59i/x55ymH+KgBe///1fz7/5&#10;Pb7X0fq/i7piK1/b/w54/uu/Pv6I3q3F/0/hx1jpb8+f3XqZ+avfwV83GK8U7ar/A+rvXPY0rZwG&#10;j51ihUfiLzC0wxyssPqrTn/g7vjvk1pilQdIj8kKR/7J/ing78CbPZooqk08BF7/v4SHsfIf/H8P&#10;/783NP7Af8bKf/C/xX/Gyn/wv8XPsfLnVNjD6H+LeOT0marxjVjtP/gfMOd9nFeBf/+/+0d7/Vvg&#10;f9MFa1qP0Z/+KeJxrOy4oN5E1Kv8A+pt6VJV9d//9fY/xf0HgX+0f03d1TU1f03q/z3+GniXH/BS&#10;3xOm65TV/8DDWJmLBPgf9yOn9FRntv+a870x5ayojprm5fYf/LdwSp4/19ZcKK/2f8AmOCVoNgVS&#10;u11WTGP9/XbEu8MD/vEYdA+YMWKWNw83QdUR1Yyh+leZxyT/wV/hifP8ubbuWPk//vE2wUNgs1lU&#10;4198sdwUl1j1D/x1rNz8nx+I20bVYqnD3UvM/8F/B/9u/gH9c/2XM3T5/xM4qBjzcQU2B+U1fc2/&#10;eqRfXk2SHMbia/Wf+DlWfu+VWyvRbld4qA9/ocH/wf8N83d8f/zz/t//lp8/A28pkvTP7iom7OCf&#10;/P4cK//B/1/iHwfA/wH/GSv/wf8W/SzZ/xKvU/8fMWH/U/SrHvVCPv4rpFbkruEL3E58RNUqp37A&#10;X8k/EbdXb5vurdM8w4MblAFP4uAjZt7HfF58ocS49MNogydUbhXnk09Pb8+viYa2yObd1rZDxScJ&#10;vGHcPTDfyy8/Z5uwl/e3jw8eEM5Hqz952EPK8aRsfekrWZPqEEoPxkpU+PFaZvU+qgdOCxjJzKsh&#10;/1CtzHAzgCHCrE3lBM1GdcxAOcxyV+zJQ43IS66EJMR6TaUwllSyf2BofK94X37ggy58fX55vz1h&#10;LMZ9GCofMIsUlxRwRL++MVK0q2L2eYTSfKjg2IMOko4XRoofdCyMfvl44/GZSf3y/PH5/v3++c3z&#10;Gr6fv+L67rd62m7zWZWoXrPNWWlTvMgKShRD6XXYaPMJ1X9CHCz6egSJFqZaveJltS1blCRuYuUG&#10;f5huqBf1qK0evVBoQsMtj9UAhxH+Cmgzpev9EiHS0YV8TvHgw0+kxImHsdjLJPbDb2TIv75x9xAG&#10;RKcAPpTyYEPdcfL87Bd3wrqHqb/x5ysnsGaQfL6/8HmU56eMlM9nhyqe+EZga2kba8C2juPCq5bj&#10;WcKAYVYWO6uMRfeqU91si9G3Kqr8HY/GNMFPyWOKPnmmkitUHrOYoCG1TDjkvBaylW7b4pLrZb5k&#10;ofOo6LVXPqfkZ97J9TwfT+KTSjx1g74lJuAzSTy6zqnhyfHFY71Dx5NxJUw8cKDNSOHo42OnOlp0&#10;ylCJylyUSS7F8xufomWMMlTuO+8eza+ghjC/Xhn3cmUw6thH1EmLRHkoPkemmYRNa0ldlzpoJ6Av&#10;7TBKAmltciNd3PqDCFfMpaTcXKflUijHA2tZKw0rlaWmcDtipX/A5YQfnffEwcL/+ufP67DyOTXj&#10;SPcBQSFYmAwjVyVZZgCAdTB7XkwoWYGkuS8/dXmcX17e/CR2B1J2iSeSMWJ8ILMPrhP1RlCWqaG2&#10;1KdQFZiVL/0CodpanVlFlWLkFYJKE7PSZqC4IhVrUVGitilVneHQh0JZ7qBEzTos6idVcVB6yvHE&#10;I8ylu/0zmgaJkfKSNWTXKxkCL2/PIWPNCHKyCXg6A1AJiLXnRw8UcfDboBGON/Emf+HJYnw+8oVv&#10;AUZ3rGRfeY43C1oOPSkyUr6ZxTLRsLL1kTGbrnsilEtczbW+9jX4q4kywcqPmLVKs+uvDgxegcoc&#10;ktJrrsOIl8lsSCujUo2HPliHUfuJ+jWo2w013KCrm5CCvagblq/t8mgUHWbnMWok/OKYduQktiRS&#10;zZYoCTpGqxgcFCgzzFpkRDAkM048DLH4ncHTRnieh8OWwcIzYN7fOPa8Z7H7kfXt7HFgYpsbYtp2&#10;l4YYfZQldh+POvYB8SM6q2ifoJGPRAEQqmiKyEuGcpkDMwSI41esM2IjJSNOgKwYDadWYxtXJWFV&#10;59F0ALUoxI5N6gHj1kA0O8t/Y5Papa8538jqEqsv3bDyMsfSyVG3Waw0xzjV8dRthpqByVDMsjkz&#10;CDUsq9rYWKDEgVOfpOVcKAegZEweYKrRFCVA21z64vG5aTUrFsgPJM/SIE9ytAJhp74EFQnKMVSU&#10;HMZSn00iymZ7cFIemPugLjqtFyzymu+lBi2g2vJjKlHLKCMUEUtXoHvoriBRHIoYFp98X+oMhwEB&#10;hBxtrann2ONPVL3G08MUY6lNZKOxV59llbVJv4qaVC+/EJ+evx0rHIBeX3+98Swyz6ppvnndbaot&#10;bXYttCmiWAyjU73HBjdVuSuaA1CJgU4K3S7D1IEmUlRbFcNSWlWuQuBNw4hqlBqGEPU8YjFsyztU&#10;oRFqHO/iJv4VY5/QpOOgkC6iw8LZmeGf93vuDlATRgGydDDg6TWLU74ruDyF6VEKMjMWnExYi9Dv&#10;WRI7KJ+eeLqVI+n5LRKXVBwpOfl6z+mVj3b4/GS5m5wm7v5bVW5bRxzisVCgGqFoxovaVDNUqgwq&#10;L4GT4Qcjy6vdHNHGfhMw1K/cWKYUVCUQ/sBadZWoH/r6W9fJWpoaX+TFozZYp2ZMV85YCcNDKRFf&#10;n391FcK4oSCEICJjJoerjUCTTybECGcLP5CkWTdnzYoTXynBSEmOjI02+Jwz7RAzpyTh5+tHZhif&#10;9O7v1qJoTd5pCWWowxy3E1nbOKyQckNaMas8hB/EZRHnkQL58QbK6ncnbYepGaZIPfIyYBzG7UHR&#10;79rncsGKZQ8/skEVZjdJQY3T4NL1GRP9NINljhVByvTPaazoNMITmePw+fnWSx1jcKzYZp1/gKSd&#10;NDIh5TwnSeIIy7eIKH3ytkAmk4wUbEmY0ZPjT45Avc7DT3eaVqbt4NTKaDfbFNWHBIi7XRWRKPPd&#10;HmjkeqxwUMtuWYNLunDlmxD14map1Aoo4lFt9AYcZq1WltBLoBqkdKmWAwJquIp77WtE/eyuQVgq&#10;/stfn76/fQcnSE8KDjP8kz9/fXFl7uWbRyJOO188kc6kE7RoMKOL4cG7A/FEChmwcn3vPny3ynwS&#10;LqOFJyYypbzz7CJ3m92lthlES1qUvNhKckIvlTJ6Vbg7KWrryTJahVaTFXb9xxAcrRY0crFJL7Hi&#10;+IyWAm59x6hacgwLXEHlqkse4yTQZzNoVdqUYab+G8ZmMvunCEWfeijJoKnHhfRdTM/MCihhPnQV&#10;Xy/vH9NqtN0uJH2S5x8RRwbINJx0Xs/PUiWHv6yReCRVWqElv2YkYyVJyTy/yzTCPiwS8NhaUPdK&#10;JJBBFdUH63CBMyBIMmyW1epu3UDMNVXXCtaTqq/VsElVGN4CK+09hAQPjegwupIakvL4D9D0vGrY&#10;NYgHJaiactpCoLfaaen7Dpw2nKVCvQQhXpzlYOMzM02mJUyktzlNeYCzB1BI4Cxr0dNSWk7OMBkq&#10;7/MEu/fOKxkpGSSZxHyjsI3lx1pQq6ofybLUuqAM6lH52lnZ+WmAF/ZV0beCaVXnCuXUeZUatTZQ&#10;WX3osY2vIrlGVgOKw05bCmOqqARku7WwLk47AOuIQK87IaYVty+GRscKEwQL1ojZcrDhe0baxRax&#10;mi//473kEtnp5fn5g9ni+/FtZGrSVgsYUC+ZUcrQYC/ajsJj3ZGgiGVMZZ3iqfK1JrBuGytZq1tO&#10;PVjPCgUixM2xiRRKcwkOydcBcu0PBrQWi7tdY8OQ2tJSMs13oToO47JON7cVm6xi2fVsuR46qWKY&#10;ulT1ehQlcBnWXB0lHSHpTEs2LqnVI2jvOn28vr7nPJkv+83QwgcnJpqndPwJAFEcBxVx/vp8e/v+&#10;5v2DtNDr9+OR2jcm0Zh0GIx4fHIEyqmyzbjLs+8HEmMbDyEr1daFPhV/Qr8rpldrEU22wiMa5Waw&#10;3P4Q0zDdxu8CDmBsl9GwQ6voJrF8bVqGkh5IB+TCgHnoSnUf6SH0B4yl7tDgGjujgy5KMroxFXcd&#10;te8oqA3A8NXvhcbUdl4/Mj1xy0u1A7Iunl5/Z6nDyU0ONZ/PPGh3LCZ5+Xz9TejXC1doIjCGXajk&#10;KNS8s8sVG1X21FVGT4kw4jotFWE91kzhK8V8qweOurZEMOJwLbQor9cC8WKoH0U1235wGjTzuulY&#10;Rh/4vxgsDttKVzG6kpsEbgeP2qp0Zv617dR0K1kqeSvTJu2AIS9bZgffRQQzj2DgS1bd34lKxeib&#10;8cDpzMsHpzKTxmfEsweUWfs8v739+vX29vbp3MQuZMd6UaWTyrifVxNJbp2qrY8sNLKRovUjbnpE&#10;X1zYbxKiZtOE3B8x3B03otK6pjbuemXTQBbkk3ZQtwumeNhSjsdkaHGDttmuIOWhtx5ckj6x1u43&#10;NXA6Ajg/pYM6wfDU5cF0N0FRPDjYEuuJVO3XOHF17QBXxxwbibmjwEzGNrk7lPPsr5zsvHMt/4Nv&#10;kDAqOZ8/uW0y5+a6uzXCQIjRyNRsN4+SI1XRY4h6DS56qp4sg9qaFZEmjjriUZWq1VNhfW5hI4/h&#10;btnkKWuBcLOs68jUyuMnVxyu8rw2Qo9b+YCL0n9eWQ/0yqgwNffD0fUdKuVSobBxiPAOpJIvn9/x&#10;57QoBu52JK+YY9qkdT0bc43rw4hjSvl4e4uZwZFV8/NvTfHlhtocgDjtcm9npwdxainGUmG4opZR&#10;LjR+JTEUlUOlobUrCuuQP5gHXP4KRy0XkHKVGo9aRC2PbAmnEyViMTzuR54WEU5VGInjjRM/1IP6&#10;JchJZWcVeieL1Y/+V+9NTcjZbMITHr8/TyIpuPyRZjx7Rr3NRQVZWaW6hoXoXmlzJMX2/vbdC7RM&#10;bM9ve28vXxz+naHik91tkZ/uuhSI30hNusU2MTURI9yqxmxxTBFc1t5QPpW88qmmfMB6EEBleW19&#10;rVl5MHswSiW9NtOGCKUbK9aS6EPjNMJJYLV41MD648q9IB5vGDAgjL3n4OidknewcvU7JAQpXvya&#10;skiePZOyRw+EVtYx+z4PIhy7wK4iv3y8f7+dHWCW63PfY/x4e3/PErhX9d1+/EJkWGleKQZYy26j&#10;0jVQLXG04xBxzoCa0CwWWlHGVqwn/FRSxwUBBoObHgOSDgOHNNbSqz3gljyYpBdVYiUrI356bPE3&#10;QJMU+J2q9hLDg4qjRjv5xa+G0O2AMyVOjCLaLN8E0qxcMIHUK69qqZx0MGdSgRyfADbF8/P3dwZl&#10;g5I+58ffmVYyTb18/vrgSwG6vNaZIDMQzA48YGzUlN3q9tMb/VAn5WiqHSoUdaSwUhz6qgGB60+9&#10;4kORakz1abq70b0IdITqpnaZioZhrdFt3I53gAOG43eIxYNyw8Sme7JYOZMKM0TTO1x6z70UfRyE&#10;yfnuF1fmYkqEl/jx4X1iMCcvHW/J+/zSg4dfGmEUiNBfKgeXz2/OmRMBYVAGi+8bZgix1M3CtnET&#10;P0nIgdhUw6jp2GoNI1azUkSu73E6EV3W1u2GQ6xwBRUR1S7qqKXwnkazETpaiT+wnHEjq5mnjFrE&#10;UiWHsNRpUDeFBx7UcIPO5GBp0J4dTEvF+88Lal+ZVX6/PH/xZWhRcxobAThd8OmPScBIecl5Lgej&#10;LGJybv0RmXdy3Bd82Qm+w4g1sV96Q5BgrLCUzdHnOadFfMeaX7VnyKKuyWfGyjceXDI8wUeVmcDj&#10;dhh8zxkQHJXlTzRmPcbn7vojDHW9yWyLKEsqoVz7cjAiZKEy5LxMOSaszTJuCNSiThf0HDlQw6c5&#10;ouR/2SklXWr3dskx/davLRt38PSV/++Xl4yYb94ezilNr43okiGRmSD9H0dGXdbKnNj8yqnv69dc&#10;RGurVpT7WRHEadW94DLd8/Mb81DWRh9Pb3pzAAD/9ElEQVRvjfI3sJwWA/PciLtBFrFeK1SuRzWr&#10;ix7vXlcZrIWgA1PcNrKAU1YQxJPENIdXLad2Mw2tXnKDU5RAPCR1FWU9Ts3PKGWKu/wTMd0CIj4/&#10;f3GQaA9lgckX1CkCPiSKuwpVYvIfH+Pzv1jbRtihkkS855eVC12ezs70UpPRX5/ckNI9Zt0cp29u&#10;k9RBj7boYMlcksHy/v0dGzdg9/vy9Itk2v7cQaxFU1aEGolgqvGxGBMqMaMEyHxXajPVGfGg3hUb&#10;rTIF1sqXG8DVbfRCotyVs6hMcShwyDairiQqrefIpVMfrmFVxF0OdFgPKr6Zju4B1MnaTlP6iA/p&#10;tx8TlKGUf/anHDlkO1TmAOT4SM1RzXNnQTtf3/NRMNU4ZI3bq/qbevHy9JTT5o/3zzc+XJLp5fP7&#10;mYNc8yD0pTxi+YqiUowNQsSHqtwx/wyUVnWoGKTHBYg7pU69+Si2NtPRbvohmgo6dWXVYbTVPH4l&#10;L7pKi3EZI2qZw5bXhmVwEzfmcNRsTCicLg+yNOWspeMkW7+CmQZEY/jsKEODUTINdxB8ZdWLxNzU&#10;/PhxZv30dR1pkvnDb0nDeOUuaPsla1ruAMfGWHnrUS5akpq2VandhZLH7ZgO9K/PWFs0zwF2PeYz&#10;y1ITZjkChVVfBcLdrs6rKsCsVt4mq9YyDZSsfd3kW6BSTVE8SjqJMiOOzzSzKrjCb7iCHCBei2eg&#10;ZMNon1pk6qdaNB03keQ443s4X08f31+sTmrJnENOP7BDAEnnpssZKBFfPjOjMCbPbMUoQmRSevnk&#10;PSAWTWZIY9/f83sZjUBLtS6vjZ+ata6HLv7UPJY6ieqKdVJyqJSayGKYSqSdSsYX3NTFLWJk7cvC&#10;L73sMFQIxlUUl3h56XaY2dbTqmZLTH9F6eMTAZlOYoTw358q5Sw1NCQ3D88gdXuSxtByaJnwFDlD&#10;UWWRg5mDRk+LjOHjRNAZA83gF7e6xF2XIu2R8fnzV5bYWThn6WOrmYKyLsZEThqyDmh2WMjl11Fr&#10;2xkZaFG4ODCqidhSMlQmeKSVUfGq9MT/l8za1unU496iqhhKxpJa2pfaSKtXjXTCVxJ1EcjLUWKq&#10;8bgEK985XaeskJ56zooh5zl0b0Cn09mmBr3W/ojmSE0/2p92Mh9e1v76zpUUkjP8gjcXJXHnVsuc&#10;NGVQaWdPrqZ4wynz0fd3TpuSiS+rd6nC8pY22waStXuK1ujAhIdRHqHMVCQQEFci+bFTZpuT5R/Q&#10;Q08F5OHAEQbRyU3C0WRkTSE15lVU61DnYYMqVzlO63EjBEmsfvCgGuQjvwZLHJCSKD358fL5/sx3&#10;7TI98A9C97YLr4/2/AHXt1md+ul3tMwDXkFJLM2Qm85O8c2CKHMR7xa9cOd9m28Wh2j8MiwzgWSx&#10;m6GSXSIZ99/m5/2TSeWGRFESPTAbLxXFYoRWlsvotxjlTgXcsW/GbcB6CkOOPNoNSYZRkmLMW1ke&#10;0LLeltQy1EqQqK2GGHOgEowqqsb9FjSsBBXST2gujAA6MihyJvPxzpfwchyi4ztMig+PA0Y1v2yQ&#10;YM53uIyS//2Mg/RpyPS5n/HJrDDDLSdLfjN4JAaDF+GKeHEpRvH1/btfCMzt2MwlXIXLgeojJ9nd&#10;b19KF7pDvGDHqlh1DdmKjT6eF0HhZlPID2sVOSvLsz9bNGyJOt+2spsDbDodppEbZR1hNwlFnIcI&#10;ql+SUMW11ShoWAbHgKTyAL1jLpxA0s92JLfgp+Z/3n6dLvzM8YBApwvHTRGOy/4Je+FiSmaCGL/4&#10;Unre6WPkcExLpphNlTH5/vSbWevshHteo58Ly7GGr432IRkUqXib+vjiPrGVNFSo8ohw4ySm1cZu&#10;0FSQx2GqDBXi1/m4WNe2nBLKloNjQx4L2VequWlKplKb16pUx0MB8xFvpsZMDSW9XiOU3/IBw4y5&#10;iEjvZ0zkp//4jJhj72h5eeOEOZGOp4doP27+8oub7blBKqu7r4yTpIqN2cKMvPXToCxanCBUAmhV&#10;r7dlEsrq5Ok3sxMjpUPl9ZM3EMT8/hUfCupYIvMaL5lr2youD2Qx3Agcc8nAUGkDW7VIpeONGlxc&#10;ebLdzMFd1oZPlWn1Ui2Xaz3lOi0uHiynMFTkcYL8ib+SdeY3pXIRYZ8+M0SQW4OWmSX4AnivuM0a&#10;t8FZfMb3/en53cHBlfgYeh81zSScKev9/WOvxT2dscJGeuqMlO/3z08+F5QFD9PTJzNSJpdQ3jlp&#10;AJ76K8iUK0ZtwataTbUvK9cfCrWrtK5bP9yBSoV05KvQm+roWzZ4CerLdVDiwXHkIbsH1MvIRZQa&#10;SDRcHIdWSGWH0AlUKn8QERUW54nISGFeSb+l5wG9jOX1rW4F617cyTN8TpJZRLTHObdlYZEcjDs8&#10;MwByxMmC4zlrl5Pq5ZuhGOtk8lj39JlVyruHr6x9X3IkYrHiBzqysjEYZyKsFspwB9Vka7KtAa21&#10;bkkClcmieryBy1rtt2zGDKFeuQ6a0aBVF/UusKsMhU0YUGExfnAbdXnIG+aGw80wrbfWsEXdMNSx&#10;2PoBS2ZSoZ9ZXLq8pNtFLM0CZHFHNE6dFQjSjAQ+wEzPc0CLldkqS1LmoTpkyysTSIxKBHHsYbTG&#10;mzMkfDhbZjbiwz97n6QGcrDneSEPUaCXscKpwnKnLmrFr2oDbj5q83yVSK2sxxkmwpCVLlS7rMD0&#10;lso3y4Gmv/D4GuiuVbTS1vISqet6xYwhQFtov9nuuPwi+EmxnOJwEErXeRyi5+3G21AZZHB0farl&#10;HNF987fUp8OALEwQLy+frIK/uvrVIcYsQWw9w8CDn5Na9oSjG/vjLSqsaeMQuKNiKrHyqUlO+uII&#10;Qx4VCSX0aFua6hAj3a+rLF3lFBoWzXHhJh8xgskR7+SUt2xHYVcO38jKhbZhKh1v9zjKqFgq1+Ee&#10;+ResOR2b/+j883cWCO0wAChTMnaKhGaB6kximicukaF4+OoIy0Cww3FhpHDyFD4nRdxqx0TDUHn5&#10;4IOoGRukZ+55Z+2LhpxGMk6cVD4+vplU2mD3eVtvTcnv7r6iWeVHD60PWLpyw1SPH8IxexPCcHWn&#10;KtNUZVrU6RG6XXLjph6KsrT5WozTlENJH9nYFsgwasc24mqpLonAVvxIrqXiJVmziPBiV3pJrMCE&#10;cXDEHEhyWGF8NNHc88b7i09de9ICF9HIzjwBMqu8eGGEOYiBkankPVMZVj0if0fI0PnKAoVrbhlu&#10;KVjmPp/TH1q0UZtRCNpkxZXCVRDIxydQPi4/gmpkryKh9CNj2142xdrKIdZnbKB+l8clX77NVqPl&#10;sQ9LPcHQteis49RyJ2L5dQndUmNfm2irGx4M+Lbmf9wDgIsF8u2ouK6cFP77E+g58HPWIyGi8p7h&#10;9D35mprPYmTSQIqJpiJw862LZhriIPMWW4ISym58vDnoXl6fuQr3zZo2swvLlJdf57d2p5tPjR3m&#10;Zx1cYUtSu63wD4jdBMUmZqhsKyxrI/Da6gDPkkoXdKZeRcelFS7TAexx1nfscliXv7MNQqAuRrRc&#10;efgIkBHljumCPstOGc7ZxDkl9XBmqZiN7itC7SMReHRsJTxdviKvmhjvQ2IC4g3lEM9v3G7SUdLP&#10;p328mdrBmuKNEjxzlsydLCxpuQzcQWR+c00zKtkwWBYr6nqpK9zoNSlPIoot5XxwOlV5w8cgQ2kB&#10;2ZAjVyrGdpMVr7qIRjqkzQqJNI7lxoKg4+W/BVWVVFhHoBh75X+AlpMlNbOBXUUyKbFu2TqfAM6q&#10;R3zxDpaK4b942grZKbrNtMLbrdFzvMkB5umrS5qXp+/nnGzx2DCyz1DBxPTGMMlAyXHIU6fMMpvZ&#10;NpFVpqHCXQlWwKK9VOkxnuoyWyhM5ubGfrsEd0HCrY5yk7Ama7carcZzuOCmt828moDqCl+9GspK&#10;l2alIoZYpr5tRQyLZHkH3vc6lasD/s8ZAjsMsN/bxKG1ZI28p2izUNylP0eX5md7Z7Uy98DxxK7y&#10;PcFhdsmx7C3RTioMll+YOA9zkcJgyeEnI6Wff25q2h5AHNZNXQM1r6GOvtYyN6VSxRRrKrgE18gU&#10;+ZmXWAt6uXt53H4i/g0ysMSFo+ixoixVSflT7G9QlD+UynDgkoK78jfPyZGc6TOm+zNMFPCSetwB&#10;ruHPasDRQy7Ah4gQmTJSMcm8ZYy859SHTCxEcsDKpBJbfM7A44mjnAXxk6HiIMkw8dIuZz+fLLi/&#10;31kX6U97yCa9fg2bXCWav2qlixw0wcHdPvKDh3l7w+RoymKj/KHQC3kw/MgWh1jnpWxsrLakPlvp&#10;YqTQOFUJDIZeU2H85QVOM3qONHj0BEbjxfHn/FuTtEhfx8DZiC2Jmj9ZhEre/PlsMY0gJuTp691b&#10;65ODhU34z+93xkvGZSpTGfz0wtNok0k8Z1bh2MNPzn5yrpzDz1eOY5+segSNUPUXHG12MWqFQLmG&#10;eksRAVViy7pY978AzzEa4ntAB3DkqaTW+mYYVrLyKcdUyzoqKlNMwxUi8joaQBmvOt5CjkJJoAqG&#10;9TDbyH2plLljGBPh44wy/+h5acGJC+zvn9++Q+hsoHvOgVkHN0FvepPuSFkvTpR/oaev33PkyTqm&#10;C5sZKgzOeOH58u/wDpQMwV+ZUZhXnFoyVHL8yajLeqVvLrgNuqPl7jV8f6qN3zqfGnqMsNUo5neT&#10;P3BWQThNd1OxhKhYXkCSp8q43Oxi1DHX26buAc0Kfd8tbRisJaqMIOAPUWWjaG3FP3AlIzqb57nc&#10;3nrNEXYh90rDePFLmjLiRy+yofFNK3DMKRNtC9wF9ZzjT5awn++c9/7OXDRLFieV5D6rYx6t4VAJ&#10;9+bklpnl+fmV930+cvx6/n5P5T6Y3L23CuQGh3pEg5TURfUpqY5tlcdMzCpyV73qSENWUFnm5Bq6&#10;/NrrIZDxqrxmuQrKJixDOVt91vOKAcg31XjtdSLbZlxO3EU0Tl789DF9RwqyeC8j2tPTb8oaWkTp&#10;8aexUF/cAVd7FrZx4L3n/dqNHEjmxkci4+GwZB7DPS6c9jDPZHw4VFipBJ9MKs9ffIPIR6akerPP&#10;Ea2q2Kgm9DFb1p8SB7dTitXLLW5a3Ug6j+JpiMJYjs/EKS1zrA84IbPVdWnzKJxErUQ4Xv2JQZ1a&#10;2wlBV639YpV1Zqup6nhZiFBo45CO+uAE5SMdlXWokZ1TeKI+AyF+nnt0UDiYTGqJYP1kXz49P8ef&#10;guf2PL18fn6nx8nKgYyhcIUyh5g1RaYtBopLWecUhgpXVDKt+CGjmby6xwHNWkEqU6AWiFDaKrbW&#10;MsWJcIcsqmjhNdEaPFmurdZRlvpn6Oim7wnra8zbmGkRC+ndJ13xrJvCOC+jIAftpkEW3CQVpWEW&#10;qFhHa0uMlJeMlPQnljni9LY1Eqnh3RlGwjpoEs2c7XiAcN54/nz67XlQep3+d6hwPMqSpdFMSjtO&#10;ELgM5zGHIw5DxZWKY+X5i6ePpnK33X0zHFFVRLpexdDFCod4AEErEthgQFNzshyhidv0SFMaolxO&#10;ZZm7DG7iD8TSVxWbDSK3kr0cLjaKq6yx6XSHei3Vai9zTH9gqfRKQPeku7tI5b78DCCykMg/wXRq&#10;m5A/AlW2uUNAKosS5w9Scy4TMCyef/GlYXifVVH9X15/OayyFObYw/s+HTXc5OtXz/ERWPM3nBrJ&#10;DJJg6cUqh6dc31brtOrN6tb25LwJQcmEpDRtpanAVMs+4NgUJtvNy9Z4tdZDGWW0FsOVpzgYKw7F&#10;4YdZ/yFWPuXfED+60n9k4l5YmnLHgKsWctLbSKTn37+i6St6JhQlh5cKGDqwqBklFz7e/BJVPE1r&#10;QkbR6+cbRyDOjxktcWWnMqd8PmfNmzHDNd/T6uxBG6SWXAZpXKDWiu1YNFQrrXqBnJeL1AwV/KeC&#10;rLbqSFQRkFs1xfGznJ/V7wJocikFfgZQ63IBjnLs6jrdHTXJlaWuY8WfGDaOzCB0S85+ue86fcld&#10;iknhLFDETtXMFJYmUcuBJh3PJ8XK18mhQBIHgFlCPH289Sn9vDeQetrA9RdOfGL6/TMzCiMlQyWL&#10;XMdMFivTGq3ShklkKo9SkyUFTM1I297SGqogwV2x6CotgoczoFb/jOak1nVUKTFZtV7cVeKqv6jW&#10;qKNccXBoN8cW6warjFrRakg8FK56MSn0zTjhL8gjHdMrWVbm3x6aVFTIKTNtsFYNnu1lZdYvGSau&#10;RVmpaE8ZkY8BVWWQFBy/Pn5500p8PGEaxNRPPmeosKD1ANTRkvOwHIByekaLFOz61G6w5GhrVhA6&#10;1RvdYrHKmC0P0PQC64bQM6CxIyFqL+qHIEeIfKAh6kWbtoz28YErhTY+q1WQ05lac4valq4bKGOw&#10;Xq0V9Lc+YnHc1sS1DbowKs9aomMYFunEGSmtQ71kqUrfpgne6OHMeneATmYJewi9zmJkxwoDDu6N&#10;6/M4XQ7g5eVfcUoUo8R5jkklB8Ycfd7zciR25zMObcY8kyyvKapb1udS1qMOiyiT66iTlqCS0vOR&#10;sdq1TU38A3CRIhCt5aDZNA1LWaFGpct4VWMfSlKl3ppw0kthilZ4gOX0voQqS90Qyv/hdjNHHwYK&#10;XUzKh26MKwxHGhJ95yhVkoMVt0XijerP+M8BxmFywJDg3jnje0OTLVEmLW8Sdaxw1Omswi21mVfc&#10;ZRuhSql2UUEZ5ValwTgOZi/BOhKIz76gdAimtV6t3UwIjbgEyBbFMHeUaNZNoqPKaIIaHbHVuEwN&#10;jnz8yKRBcu11kt6IiwSPXqewRsrqIr1CN3Huk/6hyzQ7Urr1xyY4VIFeyuc26Yy2eZgF+SgrUmeo&#10;sA5mfFg2NtaXb++9jZXVScmAaYUykd8f3CjFCMkqhRPlz14bPvu/Eu1YX9W6kdK60mL4CaygWKrW&#10;yGN4gGsVXGtvikLpUAiEt4IpiVphMG1VPq6tqrflEcbjhwguWUllKWuTrkzpa7HUHZeahUb6qqex&#10;6PZoh0o7rN1YqQEwGJFeX744tZ5PdICkwIpgwIyrKXeoxPjkCTPe06aGaL/WheetZz4BfO92xsw8&#10;25L9AKaBuPBDmxrUH3vLYx31+B7hQRT6cV1lY6xbtipucmJaW4384CEw28Ddgm6bcPLIdaDCqFJe&#10;qpokLAk1qGqRodR5bGBED+s3rPrynANAR4pplFOSfwbI4mrn5dsv5iH5y++nnKrwGWV4sq7vBnjV&#10;1ZGwAyUEC9avl3/P/ZbabRKvz18REvjy/Pmv9+yco8VJJUuWs+NxsMC1qGToGkfjp5bLv5X2ApnC&#10;DaxxdYA8a5ViJVwPP75KKJjqMbisVrMNoT91t5uFuDtiw0HRqm4KjZmocgV+pStirIoN6YI2yfg9&#10;p58yOuzlnL7O/LJjxH/3C0bY/vikfGeR4rCZhsJueBCd++4f0jhm+Gbvl7d4dj+yJ5aJeP7FrQuM&#10;2Y/Pt8wrH95TC7yFd5ohjD2x3UFpUVbpCqlYviVCqQU512292XRV5MJ+1atsmHpQ96Oui9kkChlf&#10;Q0DZXmWVqtY1j228aoPWQ1WPoExNlDdSMSgNhTKbZYVANh50GugagAtpjAHQceI//LR11ZW8qsv3&#10;sTR1AsxMZEZCOpYkYfiI+wRdIyb+Ocp98ATAYI5ScBkzXJLlJDkL2l8sal+dVVjbfrowaoMVLLs/&#10;lIrwZZQk3SgvjKL/KgDXEY2jKmPVe2sxnYrM64CqG0y3QmG0G4lPXvdMsOYquZVW+AI7qgZ0oVAr&#10;2hKV1eERdar3vP4R2Lh7KN1kT0Fdg4QsfN7iAZBsOCN9578dIqNlDLw/UAfLVDQVCn1H3nqkLW6B&#10;QSEqgs2/PP+LO6nYs+e3jA9ueGGwfD5xV+1iUj9gmGbvdlA25cXWZ/ytLHnJ3UBz1gHLWv0eodNg&#10;Eh2iGUgy3BjGh+QTD6N7qzEOAcZuVcJqvAKpqTbjqnWkQq3ZV3GE4q7m/z7d4b8ydASOPx6DkmmG&#10;UDu2pTvEhv8XV+q8NU7j+LmCoRkZ/f26DQTufqNW6et7nOZiDaW3vDlUchKU2aQfKXx/fv69p9ds&#10;wr3ua8MHJeqE8MMsatIJrcy4lVr+AV3WGiZU/wKdqet7d1o5Na+xtzL5KOj3zZ2hrpUGKgUqWlej&#10;cotY9TJKyxxAXJQeCkiMFMeFoTxtKeBYkYp0GgaK1TERMBfqZqrIoDHG/TCWbCjc1oRHtCSHRyte&#10;WJik7tK2mRP2i6HC3j3zDS+ZULj+9vqUpYr7v9uURpHDDEu03u0P4Lm1rtkmUrkVPIKq2FlF97UZ&#10;WooKWB+dcpUyVw2aGWGUrUerzk/doC+/qhdVBenCcHWu2EJNl4FKHUWc+AjhjJR0Id0ZOXPMcHjb&#10;8Ytw08m2wa3zfB8pcoZd6Q6QiQ8ixJgVSdXmIAvHmbi9f3+/JQlTUdczzfDBw7+yTHnO6VAqTn+e&#10;+wUz7Hp/AcvUNg/Y4WkGEaV2iSknRmnYAGGojYAY2WwYKpyPt/sav1rVF8OY98Jqd4+qVpWVpipT&#10;+5aSZSOPD/V6EW2xtKquVBYSdwyxPmCiOlCYDegeDiP0j/1oX0+n4pzNH8XiiYcT+D7Rccqpbw4a&#10;SL2nRJ64d7/Tp0xzrS1z0xsf/0lE2yRb2uVeBEbK88ubF1ZyBMpZtKGG09oNZl3RMlUp2zmA1FYB&#10;ZhCVsj7FcahtQ3wP6MQV4zbbGk94cbRD3N3vzmsoYAbDXJRK92syUPNCNVHpQuF4/MAjQ2iR/uAA&#10;QhcmikVHfuyud8ZKW+gomIoexTmg/MpJMDUpOv34xaUmT42YLYachHMBLaOh3+wuEJrw/VcOMuzX&#10;NsP72t+ZQ1itfHx8Z5x4qZYHdJscxO/8MkqirZvFxiF0KjOW2qw2stqFyHcVJyvFnixXtzaFmUYe&#10;BuBxCCsCG2R8meXVh1EvWcPKBeQIQ05Jtd4VbecoyATxo+WfgDlwKcDQMM51Szj6CWs67BT/AM5n&#10;qfmiBYlnP2Jq0/LZuM/ABp9ztEpLc++s+4eA9PX6+ZbpCYW2eTFm+XKxrGifnzNUmFNyDHt7+L0m&#10;c0pCmw7cRDzGAYUglCFQmmKZC3dWn/VAOrc2mVDUWVX/G+5u93r4ZSBg5U2+ljb0N6zbQ4jb4avh&#10;rMc6gK3/EZPEYZL5HZUYv46Qj44zuQQ7Ytrlj2ijiYqJUdA1KzPD7o6VefGIIxNFmstpDKRNjhDx&#10;+Vfo1F/clA2D6fmXswpHH05/Pj/ON8sQB8isJms7zRdBxmQVdY84miWAQlu7OJmAlltEsGuVVkEj&#10;lMZ0E0+60qCc2kUhrTbqQRQahm256nGrdIIUjqZE7FGsDf/hebB8BgXLgJzC4M5xgBnCf2qu1zte&#10;yN0TocGPMcP1N1yQOb3lWu8gTUyNlckk3f7J4PRBGRCXmUci9POCMQz/7399vb4RxDjhei3Xb+aa&#10;yu3X4jepOhVohtbsx11AJmypxYTKTAUi9FUgoM/9KkIprMpAc7fDN2RUs4yCDxLcna/BZhejbOW2&#10;kjThUSbu0IfSB2pCwHpZgZsUv/QBR5uU0Z0/+KdH4vgz80ph9ooZQzQZo8QTj7KdkZKFhPswng3i&#10;7LtqsvZo5+wRzzWwOznz+eJx+xG7M09Pb8+/nl5yDpTjj1dUmFkyrOe3IDXOK44yZGV2AauEWktt&#10;K1ut12oXyHx0PFZhVhlzsUn0aFkzBnXl9cI6/DrWZ4wjtQDjNb544HKKVmi1Wxa4njBMN93yb8g5&#10;Cb445sSCMZF/bd5qodf4v6exDpV4pa7zgQNoWmrB1Xo7nbnChrWCSGHa704qgCFlG+MECHrKNPaL&#10;3eMqnCHf399fDJUefxwqHz4PTBhHEaIvWS3wVUYQVjjB4NVa/dgmFu9yo8xLrehQMUhOvwdsxOKm&#10;XKwt1FWttTymGse0FLpN1j7OB5gwUmDQVHF1JeiyblVvqH9enPjQDx5d6MEMg75ho+gtaHbzvVOn&#10;F0eOmPOfeMb9mdtO2oA7ThUw+tD6QREOOS85343akXOcGTtP51OLvtOMjfeTM1I49fEEiBv/scwv&#10;RhmlZRXgr+RWP8nLPhalMmAkDEs3Fg196jHOdRXU1t1wuMpuDTBQg7ZCGqqcJdyW42GtOepG3KBX&#10;KYOmieNa+ziU0kOlknakxVE41wlyLGBOSSTdRt/5gqCKYP7qboqDRPqNKxkCObN5vIpi25MBnrwO&#10;m0wqMxCiNRtZJXhcBlxnuUgf3ISdA1AHy8c3kwoJTQloCsqNl4m0oBSRVxvu2DCsyZgqFMNiGGGU&#10;6tyEAGWIkS3xGe9i6wdJMyVc88obqmeFP1BLxUZXsMWpL8soI1ApCZwkj976jqwfvJiSSaT3CDEv&#10;uI7tuQfdhNlxc3DEthFE8H56zoE9Iy63SEs9kaZNz30yqiLw0GM5Uk7WKq/c+Vb4Jnfaf2OeY0rJ&#10;0YfHJXc8/uX3akah0e3aG6U6Kq/vAoNcjdXqu7WYDCnuF/YfMV5bmEF5XZtNYqk7JugvcBeCyuoX&#10;CxmlqqIebnVju0xUt/InhuUMJ4cMPoGRqP5Tp2P9MCEnvnQSI0XDwm48fVnE+pE1xcdv3y0k/xiU&#10;/dwy7flk08W3ixUazouRIGLIwpave5DgVtsIGSpOKrNU8aGDbcKKPDYwqjnrsRtordujehBxjYrF&#10;BNDAg7OyaxV4S6JUfBUl4dnEnYh848dwx+jja8n+II1tPFI31zQ7QoEKcXdw8yWjR1H5MBkLzig5&#10;+KSHs1hxQDCp9K4T5xZ7ii1xFW64tLjzodBKtruYOSXtfT39ZmVCqyyHciBiJ8Y97LydnLZf+hw4&#10;NiIybBgqzCfOKp2OzDmwVRiTmXCU0THjMChzyYjdSDSWy2PqYBmFbJ1V0C0hRSvL+t2ZVnV9oINL&#10;atQmPKANDW41q2yo1O5L7QJ9tlb3VmGIesToX1kbphs42jBS6BZt6ZzwxF6FZds4//2tgvLm9LQl&#10;Ll6GW/B8Y605X2a9nBazZVHD2Xli9AkyIjqNZaj8orYpI3gQoac/TirfvVFykiZBK4kmo0zdYlyG&#10;xm9ef6B+41MPKOsVAPLofWc54sQMdKpUR4TKP4CfZE0UuBlxvEcbtcYjA/XGXah9vahRFd1kBnVT&#10;FEd3Y0rnX7wfIORsQYND5dlv87LjZkzEVAEw6ajGaEzhQuPmJnLKY+qMlC/uaEmDyel1kd4sRUAb&#10;RqTFp/dvfKoAzrC8ruJY4Um1oFndFQQBZzbESV7rKtRGIKxtLcd/yzUgjl+pNbCsNZsEyZRPSe1r&#10;jUE9x38l6yvkAHLtusqJ+l1EtdalVgFVCzRttbdEmFockjNiJncujnUxYSaOPzFwotn3gOyzMQI6&#10;Ht0yw+nbJSuKfU+zr3NkwaEnvOp8VMRZhSb44CInzqbqbrW14Ov902aRs2fs5ctbjlhZNn+8+xEj&#10;E96qI7sfrdAxRLox6liGHEETxi2zwfHLY5LaIhuvel9Xa623oD5bsyGmqD/hVKQcux7WP4C9HmM9&#10;UWWOBR0/7ELyAjFug0u6iz/QuSPRTPd77Me9k016PKR/KbuvZvEgZMP4SF41JW8n2WRHJt1PgzA8&#10;pHQCYqAUfIm7iuMqO8LlvW++SsjHpb/vzXNmJXhlEGVqm19CNx39qRKayGo1+oKUtVQ+QeMzRLY9&#10;AypCNc2ophLjXxmxXNWxRXvwt7Jef4qRLdUmWMPU53UPGuIGyZUecPT0AiMix//8z5qGCcLkGuj+&#10;6buUHQ5aF1z6v3AZmIuMZK/8KrGG5iQ6R5v88KTIDBUOR19fn5k++vYiF3lTd9bhSaW2TUR2J6Mk&#10;K6uMLG6Y/OAta7IDGlHwdyMTAnVFZV2qz8961JZicMQJvRlqa6TNLfYMqJnqM3IRn+oIP7EMDo9W&#10;k1cYt6PWcfnx0x9UXhNucyAQrdEj+KphzMGjzihhS2ewdJCmj5PCQcRSl2QdDnRZ7IMKjKaAQkF2&#10;B9g7l27ZiYDnuQW8BUQIvR8wUGL7/Ph+MzzgC7ozYLjuktP1EA4UjlXPfA7g/SVLnW+e7DXfFsQe&#10;WbNvyH9BMxezPzcB0XLSqBSRJxrbTbbEOMx1w+S4uVlV+wtqx6Fe1BW1XQoaxOQ5UdnKhOpOIK5b&#10;AHm8x+vmNlhzMa6WBwwHuiDrQ0dJk9KRTDcOIc5ZkozOGug2Mh9mB2NkBFTqDiaTT/ND2QywoiPg&#10;6+vl7ddblip87LhxtB/ok6HSOruZI06mEk7Fs1R5f/vg+MMvbHrFKRSo3U82HKyCY1RukeoQanoN&#10;AQOP1EpDK1E2swoeegPrBp+gO+prWdf1hKtcDdWiOmVdYM1bVhKTel9TiHWr7SjB+HNqqr73KwZk&#10;e/q9Z6wZE65RtADCpOmlUNdAab8f3CeZhMWrk0zIvdr2mh4N5VGNofGUI91J+PL76XO+0Ofj/eHE&#10;OsievX58s4JyhuMMmR3+fnni9Od7Lr8BG0yFOGUrYKVX6TK1LeoyYs3jMIoOQ4xjcBODLmsjXGXq&#10;Vi1GRxVb17MxkamNWQfFSWVRD4TlqA+vckEiWLlh69Kg43W8FyG4vpbx8NkPhMK1pK+t6B9kEwbO&#10;AwYftMODRlcGkyb83IyysXyvEANFOZNSFh0hGJXe8bbo1JMhnOUI7Ubo28k5T37yDgRvmTKHFbUv&#10;o5eKNCpVtSLSahcp/GNR136zymS7JxqJsk9CkNMjVdGAUQJFQ7JNgMwWYuj63LxEZX2q4EN5HKYa&#10;lxaYi+P4SNew5eDLD0fkr8/CtlRjUrZrM1Dm1PmGjo0b9WAFVxqGCdNMFqyIDg9Ok03CpPXMNz8x&#10;eSFnqDRXm3CovDx/ZzVD6AufUWYyyRGLxxpnqMxzAmmRSnl/08A9UCjVbUk9RxxfHKAPZUxNjRzb&#10;eNzsbNyxXwIOQSDpeeMWj27R6jx664sC0zYSZQ2IN0UX5QfWSkaF4nL870FH+L/+8eLicDOI9Ad2&#10;z4m0RWgXJoRmlIMRtNUhiDD74gEqS1vWqhA8d5CFbnJ/PH9/v2WZytBxrJxlrSAko4xrNU/P3wQw&#10;VJ5z9vPKRJR1cJxspb8/++7vNTBJ7QiVKy6z4gK1kcbtZgVbrAOe2lfYA5CEZdGseqwYjNswN/dg&#10;2Mv3+BhAsSgpd7yqLGq/WNQT2IZUR/gberMAi4TeLLB5rLiowljhUFFSCcUGxu8EDC6NUYJKj3+8&#10;5EQIjjmFYZMpBY3lixdWMgp4sgFZsS7eucjGAYgTn4wlLs969pMqtodJRakCxEjsARqmUOXRfmBJ&#10;KuV6HxVMpCmGpOpLXLOKGDvS0alaTuDNtlupkZSRMFJSjMlXq3VDVV8sNbUgePRs1ChT1bRQ/XIg&#10;eOiHCmnk1DzRGId4mKtdaDfjXK/BaO3kjAHAdOVS6Pu57/tABUlqWZ8YHIE5oET0LUZQa2KyA5mR&#10;MtRef5GOC3BcUkn9wdep4nPh0iLxm2w6/NBlDn+sIxBnqXPZrQWK1jVuysyc6J4BGb2bKmEjuE2W&#10;4BguXEawzuNoG6NjLAMxOHKFm78S6dwmL9IIFHie6gCdB3YxFriJrNFGVHZJwVDZXAH9m9e6FE4e&#10;AxzkHWL8fHzyd/S/36PWPDt9YuaZk1mLZG3Nxf3JqpUYxkrAuQ4f6ciA4rard29+82FQOgUJHMHI&#10;hs/OCD1GHPd1lJOvz62isFyMtERd0dq0tzaxG0DOsiKWhkLVIMqPLx7lVgQVCX0ggYZDWOE0MGKg&#10;ofpYV17TPyKrBt5MUZwsisbwHZL0uN3PeMiPE0C96qeGGeBZ3w4EQCI502dCYKpi2TJUSEZGft7C&#10;v2exwt0OGHXIT1fe728fb0hcsOuaNoPQvaAQVW3mZC5GGLr5b+YgcrmboWkopl4CBokxXuG07TvL&#10;uoxBabiIVmp9tVZWK0EZchLoYjVqfS+qrIZKl8NyBunSpKpuRxnHhv2J7495ty3oKDAIdKnCUEnP&#10;17ojAOdmR8nmIacHlkfoSd3EKVjftin1fsgotpdn7ov0GnGM7E+cc+RiJfvOJ6CzRUz018snJ8pZ&#10;1DZ5BlCORe+cJxnX1q4WHxWKqe/U8Aggsj9SIyBf9pq0lCqyVtFPmxajdSbDibp5LQ+2BtDqphHT&#10;2Loprqb7FmUOVtzA6pfUuN3WaTBq14X6pIvCmjVSjz+sNaL5DL8bCDDn+P8VHlrWql/C+iUvvcv7&#10;wsvzr/dPnorQrFYR5tyYIgecN06s5/AT6pNvbGdYAcO+/23kNoVUKEkeE/rWeszmj8wU1FiGaAbE&#10;oVuZCcwByALSn1XLWY0+bsHmvZmOOaIWbdRah7qLwU1LVQ3dQnblmpe7ylZ/wmVEjAnyn/lk51DB&#10;lOIRiGPCA+5q5O36v80rddDOoeO9t+Zr60IlSMd/vLuk1cZXd3NqzA0snCDzXk9OoXL6w0AjB+8o&#10;c5+K0cXXy6+5NhRAUNVB4vwl0C1PsUDZ7Q7DL3KkJnPD3qqX4CK11EHzKmjzggRV6nhI6Qetcv0W&#10;JhbDZ7OJywCmaQwr66c8LlMPfqgL6MYZC9JjWaowUOhZOgiXC3zI2KiEsCqmyk9f/LNHeIAZfD85&#10;/hJJWifS8OSec9VP74/PCB6MWNf2w8ncJ8Ht104zmYXY8fGP8IuvJEoG8pGp+1dGqtrQEU+1VpnL&#10;fCUQUwWRqjQbDuopslYpS325rLDeU+hDfYmp8Bk07tJh7lVw3FPB2pbU5VOxDvkR0rVdfmWKEZeh&#10;JpaKjps0/Om/0kXMKF4q1Tc0PgEqhMiwMMefoBM938GajPOsA31PgLb4ff529opKap+ynra5CMcJ&#10;EDeDc/EtJF8VlWnoLV54dlzynoD71P1CvBB1G0KpKKqrltNJyXpI3BY/5WYcxesqiPuCBdUrLbvx&#10;hJeY16hbb/Zar5y61ow8otq6bB0QOD76rvfYbpmU76E3GOIwqJjDSWYKz3/SB8wqOs1UwTh6ep1L&#10;8BSuRUUdVjuoznehmiPqtGnFrUovz3zroMOV5BkY3M7PtJbVUn4+M5cwcJ8+nnbxkjMhIjrE+Xp3&#10;Amc71SoD9JVazX6sOBGSgdrIemFHGnJt45WCtUrl2sy2xbLoQ4ty1cf6GElt8zUS4HYzCiuyrfPw&#10;AHdfE6zLAgMBw7S6zAKfKxBhRgRntekchkpwM/gWMZHIvioIu42thQEi/l88hguzjZbVEDx/Z3Cw&#10;J5zV9EZLc3B8efHYw2myX4Pq+4Sf7++/Z0lOOI+zdalzfr3WZh8FYQpUa3eAsOr1JaG4JA0NXfaI&#10;R9fJZa3euIvqSt2IbBEbPPWxlWtMc2mlFoepskDp5ovYWnG6XKfWWnJM6yZGvIgL+GZy6MJS5Ngf&#10;8I+cDpsen+p9eptU+YkDCe4+50C1tM773Py/gC9taePcRsvqAzxlHctXn3LljccmO35Z43JC1Gv6&#10;TIBp7fnX+a2mMcrhyGS+QupG4GZV7dFfta/jwaZXYb4ROQClOC7Y3A24I0nWRbFKXcpoq44NLH18&#10;uvEqbtyQatpEVD3qMHW91ox/9fEU662zMZ8fPg3FaT8Ekz+9kKHQwYBti+h+HD1RjCvoC3HApx1e&#10;7+DTOw+KXssHqWjEb28nH3eilLd93vFJ/f7+3Q8jvXLnG2PlO2fWs1OZivzCXRrZXwtMu4GR7u2j&#10;MHILoO/fjCWw1kPtFGV9cQaE2qLKBiJBjGpgfrYslOtsWT955W6QMuskhrS6oEV7MMKl6z/K8jfi&#10;EZMwa8acjqYReikL0PRQbz+CuaNaj0Pd30lRg+VDBD6v398+RAWTYQuHz3MmFY4/GDImIDnuuIh5&#10;4Xmj3zyW9uvrhW/sdlL5ZKgkMgWjazGNUXWjMu0xD1aQO+zAFMfHqnlN8uBt7ivAtwtvG2UdbkCT&#10;iaE+yIdFHkv0ke/mYKJqX7HbDbhZ66A+aEhK7fUcdrGKfD3RUnhjIrM8b/R2qPCMgXa6jnRzwJSz&#10;sZYIWKw7GhYjxevjmweo9BDUYG3GveT48jVPXIlS3pNgxmtWtRkmr3yx7mcWuBkorGw59U6anKjl&#10;rHl+hVYIpLCRlQMl9pzSSiDXC9vxn/qEYxoxWHcdUmEziyfLeqBBq6wKIb3+UyMiXEpj7mQqWPOh&#10;PgQ0Yi3d7mwKRGsNp5h6N8rxAUcYqL/mvz7nohx4ssL86NeJcd2f7HMf9vb8No5A0U6eOrBmRhK2&#10;wbf4OD8ZGGyyMHz6NbYSLy85pUZknZR94fYr3qV6/nzy2MOkkqPeG2sbxtf75zxgXdCaaeAqPNQr&#10;WwWVjlpi/iA39uaiQ7WKo5ead5bLjzhOug2Nt1YLTEpg3NAxgBoCeLdSW822hmO2uGHtkhMyiLLm&#10;an9Bg3FjNcDfPsed9Fsvik3XXo84ic4RRC3Gd+5wXGWQoGGGQ0sEH+eBiUh1RkZevNscrwQSBMVP&#10;rxazUnEC+eZEiJGSsRItZ0CMlg+u0Zqpv6CiQKEpWHeBliPoQl22aqvaWmtkI+puR6xxyXrIziU4&#10;SVF7jVVrWg9qUo31FNhOrQN1bOOTEkXjYAxegFdArtUwVPTDI4Bh6voTsrcibvQOYjqHo9FTjz57&#10;eeWkNWVc7di3Tx+1U0MRJcYOgxs8XmQQjMEZAz/B24DuhZnYEQwMFKr3z9/up5f3Xai8f+TsOlMf&#10;g+mTe+L4HUSkvpAf9myzsyujjqCzcl0QxzyipLgkrHW/vFL44Y6SQqPKISlLgaVTQE6iErUuOzb4&#10;cRGa9bqZV6nfhuKohnjzAfCSGv7ARcaXbml36p8h4lBhnLQft5tzMOpV1XQxtxTgXESam1G4BD8Y&#10;iRR0vKMuk9cMBJvNAciRhCmMaxolrO851LinvPXjQuX7I4esT75VLJr75q9p7Y6ZqvmgaxjKCp/L&#10;gUoCapwWxI9NlBrDurZWvd5Z1sGqxslU9vgYxmuZUpVaTqV4cKwWMr4qKmuHiogyJqThLzxoEfVY&#10;5YJupLFK/3/9fnrpZf1wdGUWlHpE5yI/65boPITAD74TGjiSZjjdpyFBPPfqcn5jo9y2wmikGZ+H&#10;TKSNOKQKhmmWtPhHeuPww6wSAx8EYkxjasL+eqYYUgV9/IaAaSGPHVSAu2sK7prxRsBa1CrkUnNd&#10;ZTyUVGaTVTQAGVQ/Kl5SiN36orASJ8NYxkqmCL6kJS6M8xEtC+kjXri4bdI/fHop/6fci8T8zzPW&#10;+ofyWirps4rMVOI7v9wFmQWFp6rxymlsxxZKpxrmhYJlbbyzMYievrnrLYtmxgtHmH6bC7sS3QAM&#10;iC8f//rtrJKfN0ZKhkrWUHwNWZ/VFB6j+2CSVS7U9FBQnWLsl7LyrYA3781EjToZUXeoSDWkZjhF&#10;qlIXiaeu5YbRGkzUEjhpruBrhHE4PiiaZCWmKnQLoDeesiHVD1Trv12UM+Xf8fX9fnaAja7R/PSZ&#10;I8pHvDw4SeFnt3Lf/xqa7CEzBy4+GBDPp+cMlfR6JB6Y7jtOAs/JlUx5fXw7x3U/vl3U8jnUj3cv&#10;AYLzW4DRgcbLWs1XNnRYaSp+xLJwQ41D6pEHimMShLpWqaN6vcx/VLcNeECZ+hI0TkMMaT4kN8ma&#10;qlJPaLA+QbOMvQKkWKfxUbrhKG2cDOmhrDJ+ZxLh/GfZgLnGmlXKCciLfi1KZ474d5Qli8Q2IqsM&#10;PjISX75rfa7NHzBIFgyVnAb7cWaGVMxPCcnC9vvl9fnzd0+gw5Oi6C40oSVM7RAYMQ1WHkddEdZL&#10;kXoTNl410tIwrVDPI47R9VoVm6X6UsejbEMQ1kTQA09REcXXOC1OkJalDNS71ABLOSOshl8xUNFY&#10;jv61kzhOeEE95D6J+OUzNDWFoaf6gacvvsv0wADGRqocvXwYQmaRz28ekf1HvKMEcEVn7onpFOXG&#10;ldqc8bzmeJUlDKYpknsFiirdwVI2VH1kfQqEVSqjKBl+yGOTngYG5IvCrFI5WPaiEOu9JmUU8hUT&#10;Jm4i8i3SNL7q3wpt/BZDRRg5UJEab9RSOlnxyn+z/9DCSP07VHxoE7N/Nq3ppVjSNe0w3EdkgROc&#10;iaXsxxtLjlEKG8GdEce5+PMzq9U14Grj7gCn56/Pb5nVuvO9PAy+Of68fH1+8BS57vv+fq1oY4Rg&#10;Bayj1BAcAYwy/tUqppCVIwk1worBgzCzysT4qlxuBDk8SwfIo5wo0cyQo1FW0E0ZE6h5pHUdbYRa&#10;FseBnxNwMyyORhQdyxkNh590j529y8xsvSvphvTr88uvrF2MPEhIhgp3uyX9Wjp2MkTeP1irBEwO&#10;8FsEMcx44ROF+rPtxBZkVnnLQunti6v5A5qx0plinIMxwGrX+OOVbYSKVdU3WzUxGZFm032qGHpd&#10;hULggLGiG+bhJujyjzBeNRd4N2ZKopRRtSNTW/lzQS9xPO5mfBs/UUqXeqGGmPpP/fHCMoAeo4M6&#10;+YvzsTHzAk5FfqVbq50x5RuPkuMXQ5JzAeTji3cP4J65Z03rAa1bZJ3UmyXZX7OQ2uzf35+8AZED&#10;ZA9O/jL6KUwVV+LctGarfGnrMRiX80K/zASa+VAraKnetnoAKrEsoQeQmpCLS8LoD4QuBRkFhtpq&#10;n0yHUxshxfAHyNBjXVVbcJf/Buw4MDoCV5EhnFtqBPT30UbIzPML0s6nn90iOyWU0xSFc+UnHqSi&#10;D99pGQO7fkuLN6tZnm5dC7v31SSAZ00+PX/8zuk6b0oRqQuvlRAZR5e1UhPooDDbKVrPax2mHHuE&#10;hm+S1VYKdq0iRa0y2pLF5qmMUHG35dYA6o0+Ai5LNACyZi3FupWu3+EkUw6R2lL5AUvRTQyVLA3S&#10;t3wGnaT2NgWXRQB9PfjqYYIudpzMYAnzq5OCUMhS2Q+m+Yn5OL29NfOYAeoLb/55+787xJYxoWPd&#10;3z6e3t9/Pz9/+oX/ZAQjkKsyNtynXpmEtZYa/piDjZ10iwa2sJast/4ouGWorDjOdar8IIKqlvr5&#10;GlP5e0BkqZtGwKLEyL4uaJM05XErN74n9RLi3oKFgyD/rb+pvbjmbpC2vVh5K3tq7YIRUEeugHAI&#10;qnFccgTi+W0Olec3Sj3TeO06vjx/cuH2kFQOxcVbToESmDHqonj2nNLXhIlJfXmYrfQq6lgveaqb&#10;mZfhC+gS9cGlrc1aRSsEL3xvaJg8Yj3L4V38rHECMMQ92muylJjieA3W2cragL9lBEe6qEBHO/v5&#10;NzWRGRNwQf+fU1YdlK2wHa+AIbPNmgOpDBXfPEJyoXISjCuRH72Z2qZxCc2RUTPF61vWMZxr83VD&#10;+ITStQGtYeB96WAyi+WEHvwMW4++WpiudaXRdRocTnY/B4TDg09xhB8giTHUOjVYArEFlTz0lnBh&#10;a3Grr9JV1k8J1ClFf7QiyR+Mgt2XG32X9WKGSrqG5wTOFVQGQgWvyR3IOghadcDU1cXKhQRG980e&#10;eJ6LwLDhbDk6TZsik43vFXRf+MIpaK1FXN4/spbuQ43d97Dde72OcGH1sfywTvBRLCEu8sQcxxHc&#10;lqpTCu9XyVYvimLCfshEII+CfjjUUupuV5FNRDshS7Ir8vMa5tiX5zXczUylZfQL00yE9ITfHJc+&#10;I5BOao/vAGiLKGebAZNCZcfVj7tYbIYrtFF5q3hPkOLS8Yee0xv2QNNHvGao8oRbzabng8o8MoFQ&#10;d7qZVXWWNlDlYu91NkrVUa4kJRqN/V7fMhAhFPHReg5A41ppyECxrupLHP6O+lHcVBhwi7TQBKWo&#10;X4TVy+kndKih6sjH4SdqrE86g9vf6GyHSl7tI5sAzS1ulhkg64b0xP2Mowta4faSmL1lOs42//rM&#10;0IjKlMLYMDrbs898MZSHwCDayvOvj5dPP7I6+46lhc5UI8ErWR5cLkCtjMJkRGpl+KYYytdYhqh7&#10;tr5duIUGbLMV1cxV+fKUO6ZWtY2D0Eg9NiQolA0dzk0/xJVRVC1baFP4O/A1klTpivy/cgWs65Kr&#10;91F1HtyGRhGNITPwpHYyLtIYd8F9+pzZCN013hD85l3Gd67J8ZSDmB055xodt7bgCV6feXeZmajG&#10;/goCvTm1UaVe0eL6TRGhlKcoUay6TtMCKpVmfmS0tr5OlluN1WrYhfEjrVJ32ZqgKq8exNWscJdw&#10;ZMrmabqFqrwiDFHrW53qhh9qUO90BTdMtn/DpQfJWbDKVWgZ2Hdx0QmBihfF27xnVE64POX5KTHg&#10;PumoMlDeXNB4I1XQB5A2NLPKhsTw/fGc4fT4S8RMmtFqiy+8BuQSY2lViQI9jAXU3YKxWwurlVre&#10;+B6AUlOJ0qM88qcEzabvRUKrNb/+tS5das3gCDVZPRjrW1LDFhp+7sCDMu3Q7xwl2ikefTSp4NKi&#10;HN1GQZAi9SqEcDjRlQFgfuYq7p8297y9VLsOsNV48Q3taAk+71iK95wm+yjmMOw7v0CrEqSiaIyp&#10;rS6zaGBp1cHww0yUBRUvoXFeJ4tWZxVlDYL60qrrfOMeSWvLEcjWraYLdbA4lg3cjcq64Za+lA5u&#10;IvJdHcjSFTzk0xGTPzSXVcnFACBhesdlReUCx8i1G4aolJXt3DppmSY4AfrMjACRRlx+aJUxikWS&#10;34uZXel7S6Hix/4wunDKkubr1+23qMSOVSYXKAvNPpdXHEBe6sUvyFanAXKTamoDtZZTOg9OrzOo&#10;K0LluA8RTPB6Uaw9pRl9NflwSGAkrapoqhVS4039D7hslYioLpTv0bWnL96fuIvIPuP6+etDZxem&#10;LOKFq97VKFfjMfiVDcqSNsuSzFqleEdIoa6TKI7vnB6xUnHpS8q5rqId/fnf802F/T3cdbzIJZRu&#10;eoDjYiIrES+521ImxgIarU3lVBFSQNcl6Ic7NF5YztKqJUFWikhXfaAPrwI5pV5DHJTsa1zlHvyV&#10;4P15YFBHekBJsuiQbnj+zWTfTsm6E/6CvgE2ek7Ray10oUEV1jyXRNDT3c9OFCHweOZpkul1bJ4t&#10;Exvl6TffjMpa15UL59buGTWBXO5htQP8HYoquvLihyKEfloR1Q+7qCXleN23gcaV9bptrTSn2mUt&#10;G9VEKESiuJn/kC+lceM+ghm01TpuFGXqtG4Ux3kcxVEj/BV/MzQOgc52qNBrKXkET9GOmvBl9TMo&#10;oGamUKDTScCkZB1waz9nNIwZ3zS4jj+NpegKNk4vnGtDoW6Lpn39/fHpDfyz29SR0IaSAfylFpck&#10;fjpY9/ergB5hpFWngj7NjaBBYe+C00Y9ftgVxAQhTa1gpbZK9aEAWjEEHlWXUkVOcYxCGSA361QI&#10;/zukM5/5n6Vf+OHQY+J0Vhug00zcjgvoSLeVWMv0VWxokr/ncNZQpoaMqiRD0RqOV+BDnTKOmDgc&#10;J3l1+ESi/vh+/mCodJ+7FRXwFOwp1biNYVmdZQaX81Rb4Co5Wu0mmGx6jJAys0pd6iSWwMMS5pAr&#10;mRubWn3L3IB2SCMKa/SLqmO02rDKjlu5GoEO5av+gbHZW6r0iotKO+qA9eUkC9KPIsK/OLNBmHVn&#10;trkvivv9qZ+ePv08a3fsjav6H65EAAFOPzTAM1QCvquQm70xZj3cYxQuL29x5or/ItL8tnhQlGi1&#10;nMDlBwVQTCV7fB5QUw061v1qeDIg8zmgVYO7HM1t4/9iarbaKYCWP+gqpcfUWrkMRjHWoWpV0KDp&#10;iFP/QEMalH7gDms7xKUEdPrHkj47vsV2Ne/zBtEzVAYYec1CJguM3tBECy9+uWHvtp+VqxlS9umT&#10;aT4nyk2TLaO4SVAzep55uJP7fitau80uTok16KpJt9YnThFp9EO3iMoLWRNVy02dMjs5VMofQwWO&#10;F1m0k02lTn/6UvEzLtorK1IhN6eUrt2m7Ut4RF1qP06K0hj+hOaR1G4jhekhoqCTWtVtYN+1A/ec&#10;iSdsCC0E7CNM09sdKk9Z/zw/vJOo3LBZxab191+dn7JHnLCPf/T3jLCPN/f6hv6SAj8JBRV+P7Qh&#10;z69wOVtf8v5BIJqSopSMDlTUU1zoJbjAuopSKqS+0LGBMRmyTm4w+lU0wmr0qjq3qO0w47j26m6C&#10;uvQFuZEvLGNNR+jl/y7TASntdtqyhCmNAPgsvKOCfrV3y8NQMTfROs8WNXsGDZ8EOBk2IHjh+1MJ&#10;5NPsLGdOwvqgfeYU/tuvAxg0f9BShLzrqn9BA909devJBpBsQmWFAfpSW4NIrFUkdKC4IZaRfpqu&#10;iBM4Hq0kdJpizccBGr5Ki6UwipJK9RupldowfwMWeoj3fzzvyNnKzCqPnYVn+TC4PL9/9qFtqPSy&#10;YqOUex8B84gC0SRvOhgczYAHudL68/PbO05BRpXvFwHU94y+Pq2Q/Z6MYmuh3fzSRP/EelmejISN&#10;pjx1KTTEUyw1itVe2J9A5UtLodDAUscPlN5kKLMVMY16wk6q0R8B/yOFARZoNwsKxT+hvgnM+c/T&#10;lyfIXFU1E/m2W7OyZNGbJWbbSckXkvqpL9S4pS+7bTx3IGXV896zKfQUH9eFOaBMwQcPFTOpvDKr&#10;IO7sVjAhPb/x8Z9N9idCGqE8uPQ7N36rjf9w620FNf7jJY6sU7UUewYkJWpdXDGlUymcQiOSCuzo&#10;VgVyTXU67CoIYiMAcjbdJuHGVE491kdAYtVOB2eotIPo7/Qd/e9W9ErIgU+PfU7vkYa4uDoKfKXQ&#10;22stFS2fvvv4v+XMH5cvjz6JZ6y8fiOzH8SytQU+K839c+xwGCrymAn2ArTcCHpMDTC0Xkk5Do2R&#10;VCm79kHp5al1k5oDEDbdNstgtQ0Z3JwiGk0OVAXJYtQW1sdtMBJU2RtBoRKcBqhb1hUVhwfYLClc&#10;1EafkdKjglI7nkLv2Z4+c7rCR4g/9z9fT0rjenYzphQ9UL365e4cZ6p5ToMnj20iwcv782dOp5GQ&#10;uXPbBTG+fBz+kw+u+Xskzl8Ik4SKhtMoPpQ4WI9dNABB+8TiOZbm1HeU1uoArjreY+pQuQwr+5qi&#10;aAZjrSGO2LoZhqoRpShTWVw+1Yuja1msN69IUhr+AXVr1FxL7T/z/OcX9JsCrq2f+KJ13NJ/39dn&#10;yeI2/VohY2KU1G2wqWtM1et2r1nzdHRkmsqqFino903tsOKzsR9vDB5hvu78DfU8e8qu8jPFxT9Y&#10;VGq6MuCtaZiby/DU61UgeQDCux46UFneAEHscSCqVImglGQxKtVyxEF0M53mgZzalUVAlZkKu9L6&#10;nV0rkN166SHdSF+yRaWPsm1XQbWFVHQnAyVd+/brV32O408wjcRIK66EeMGTwkcaz1TGxPH87H0K&#10;JOeNoGt59MJTEPg4tLvhPgdKqyzQ1nxE8Rc/ix+OFUy73Gkl5fELhu+WgmVtyfFatb4teJUFax8r&#10;cqsBkRpPsPZ1fhSQL11Ql0OQpdRPa3nsln8HYXi2Iz09sR+ra7ZTLTcgGd956gXgwTg5h5WPF25G&#10;NwoY2TqrIb6ZZVzgOqm4oqFlvid3rtgyDmPj/pnuBkPlba7Uug/+ZrFATPtBxTK7VXVDu5AMI9Xn&#10;p8ctszUeZSZjUa3gnWV9YBDXy7pKw48luDs174NZ9dLJTFu4bI3LQ8jSsDgRX1/lhgxwhpmAUx+M&#10;X9wcHnRW9Q6VaHHRVDOmJs0xgtsYmQJ81r2pcM6P8pVJPhs/GYzx4JJtbflJ9BO32zk6eB9qDz8o&#10;iftiVtE5y5z3X9d+WyLzGnJM4Ppt9YC5jAUWuWOo851rPGUTlqkP+jGjU3StAnO3UYkhKhsy3LI6&#10;8zoNyrdBlOHhdHvkDobQZ2PVK2OXqG0YlX+CJnoQkGYuuTLr95Z5WeA3Dyo8vfgE9HQrY4XHWDdH&#10;zXFwLBwV0FBePdD4HrN2LpX4SXrBMeeDx/zgFDFVMrtfHMK+n31TmTz8cki03BpSupiaCtsArxGR&#10;HlQcRxuBdIv1rce0MzYgbUiHyt1W7TCXafyMu2B2f1oMSthEKso13sN3LxTqMUnqJU2x1jU8CFvK&#10;tKiQn36dip1HyVAJacaWwNPibE+ezMaQLubdIucUNk9z6Oh0OuqBzfJDBBfa2nxkPvdKRRiHMy7X&#10;RUyaaMkSN4fK6yvfP/fNsJxswooGbB7h1JXqoyrVl4Zr7Eu56QOOQAaTXF6g5CVbqvEeEP7zulUV&#10;EUAJIkoiTd4x1uMq1hhME0gTCBBrao2Iy1DH1djaxvdoh7+IGzLJ0ytO93Z0etKhElw9TgeTN+5+&#10;EhTPdGMCuXukf3SPY3TzS6aa6eEAhnT4Nf2zU1BI713hhjgMDJaMFHclM09SMzj3ztro7796/kMm&#10;i8BdOjjcIzslP6NmM8lGkLWl0pTHzI8O5RB9iXHVMDdMwrU6Ra2g0gZsQT7ZoSCaeGSBkzyi+h26&#10;A8UhQX3LUSEp33ikVn9iA7ejpsdS2L2xYqqcjYNKAp7fvJifwfSc5UqfXdHGQn7mGPH29v2rb/xB&#10;J8VCPeOByucFcpkv6565osIpTpe03MXL04xpcN5mCp4/Pv/lLtliC1JRqI1yyDsuK9JVG9fXyLes&#10;VPpJ162E29iMGDH1+SBqIK297mrjvMbSQKZq62O4MKm61TLqCJCWUrCIo29ZgwGKF/WDuIEUdN+C&#10;QwGqN7DVuGiWr4/vby/k5n/++yvLB2+GcomTpp/5co54cUHtJxJvnztfeSiCTCYvwsWSIL6fvTvS&#10;YcNE1g/EE/j84ZdL3X8NpWa3riIqrfXovFRvroEKSZZFUq8vdANvvlbQowPOgFAOEVzWoGlu9pFa&#10;kf1GXV5iGwZtW4mawFXR1EtI3ZQVhlQtuQ1eHqJe5qTb2kH2HxpXO86UUny/8d7dexYNOfDkPCVn&#10;KjxuNo76vLx/Zy4x79fL2562XOFtKlNTKYRIPEsjFS1nJcIHUQe8ZaADqyhCMpLO/W/s3MBkNrsl&#10;wlUeKsLKF+ri3+Fko6o+Go0dMRXS8i0gdQk8AIG7i06tfalLoE5OuRGrBuMLywuXGsdL2bih4I7z&#10;GopIjwS+/lyofGfwtuSHnjmDpUOFY0wMJyePaHp9/XrOwcd71nLgiVtOZey8dDzzyXgm/F/kQDpo&#10;WyE8UcbWI1FWKxSOjbfugSdhvcRD3CHevz/mScu0uWA/YUc5NZC2Xqneyg0ZrlJqdexjWY/WlDUx&#10;6I986mDOgEajCfVo1CoHyENHaIhb1T9c5Q6tK0Q1LZGla0KHMVivQEFWfgxr3rpYW2pF+gTMeTKw&#10;rZj5c4Q16evXFxdSMbDG5HMa3+nl+tZjxsbT078jXbHjIGgZOl3v7QSeannUOdfeWNdSAq7aFVnV&#10;vnGsYqcJpDZZhdNGuRGvcu3DKQcIbgPJG9qYhnW9Fam2RlKZWaUZyxb4NGAIGUmZFaxr0ryYuOX1&#10;GWvrJsBQtcIWJUc0/aBp+vor5Amx38D0jWW7/AGJ4EtJEZxXuAty7nILRmjs0xe3sc24aRU7uedf&#10;McozDyPFX4WxcR1+2JMMRoZhdtLv+8jahaHCTgfsTGvLyRmNcrCyDvvrVvsJrT/k8beONOZRoh0j&#10;oqQ6Q2W8ymIYpli93uO2DnAj3tjCBteBwA2ebf3lsSJXpxjrIMqderCJR3cQhgnA/2N6qT2aqqlE&#10;pUwiXBNTc02S3n6nPo70unh6+TVrlRs1gl4cbbxMq4cj5eP52x1gkFilMdY+Prwnu8S5sg/wmb22&#10;GtG8K46a3VJj98pYnsJQldG2rhxonVgqqVosB8ON38wq419xXoNKcaAMVlZFIlZ+sE6mPEYKf+rY&#10;UtayHnUZw5goplaqqvZ33DztGMdHayv7sbCTce77NYF3wTK2uq/ljBv58/850ka3SodbZNnz8vSb&#10;cydo7ljKSODxPJ1PbJ8R884HY/FJ7ucPLsDdf6Xzq5O/O6IdpkptyCrI6y1fM8pwCEuMPrzqOkWp&#10;V53V4DSeZW29xkg1AXpWwR99eVPBlX0osSCNV1FeQbkaDkc67DhBTqW1Fsv/Eaw3PF64AWW/lukC&#10;/epCJWBRmxi+EnvRGGPj+vHvuYSHgQEFmZef9uAKXvbNmzOJ8xILTzymgQu8E5kssknzzjvObbB7&#10;fZVwZJdJNerBOlCPPRsq2qjaCH+ADssfI8Jwqld8pPM1l+M0kKxPhfXXirSV0hVr6qXBTSPLppL3&#10;tapef1pRRiwm2YWf+qCnH+kzO85+oWseTn6CdHH86FnHA48q/uxdrgvowddrzqubwZBz9PkMwZdt&#10;e97EkpYwDmtcpi3cmxQ54Hx6LZeGvdfhmW8T83c+v0qE/c0HtZesvMXNTQllvAeSZdZgI4sjTfZb&#10;xlHRZ60CVYECjEA1AVa8Ng9kHZTAkAuNd+5EkePE6VZxQ34kOtSflgfEtp78qzupgB0mefkf7dAQ&#10;PSxUzOTy9f7GRxFvDg1u9NMTvRoP0abAy+crX4jYPWMyg6NxP/lDOJpFqI9PvuZjWG6L4Vb9RGQz&#10;QeDfxtRUpW7tHQpp+OO/hiuHUmnrAGFtpqDScNUrjfrjau1Nq3r8x5C6/LHfhMEE6Tl09Yqw+mge&#10;VkhOGHWRui8tiBeOXGFj1Ns56TV6hK5v73OtNG4zPDKgOBwA54kXvmgFXm1ZvHk9vb6xFmUodH8G&#10;L3wlcx9f6ywF55TGddiOiUWWJp/vaaNzHfPKOw8pdY+vX8IabN227oXeiBeqU1yOBfmi3mjbk1dd&#10;jNP4TFQ11ipD1l4T+u6LAgZNxZr4WRg9pc6V6pgCspYbmZICSrlUuQeHak0gpvqJ8Zvu49hCb1O2&#10;y59e3tqVQby+Xj6zkmX1gldOYL9580ejZWCfjvyaWSXl0dEyJjluceLzxA0uDMWMkw6VDC2OPB21&#10;7A43NzhUyOJo8RFy8+tQ7naQdiwR3K/hdBqlWLE15Qh3JyAz3CVaTduHV6bsrGLGWuuBWOlg7BUP&#10;FKvT2LqkMuPRtj45ShpBoXNtyI84cQit/gckB0uFJxaW7ZOrez/eFNvOC8/VefqlIT45h4le2f0y&#10;lIllov/V6oZMJ9ya4vOWeLu46xDHRobr5wwZmodiFmGoxAUVhm9FXdx/O7OnVAq7EmKNmi3HOxiX&#10;R0DwuvND+Sqm3TulNDRXa2WmTuWOzN7UyUp2sco61DsaRKsTvVAtW/OxNxCm1h+4gv63MIw+5zSY&#10;Y4mQTSrfr6PR16d0Zepj+vzcp/TQta1bVH16/ZeRC5Y0/V54foPue4eBA+T1/ReHIxbWaZHCkcHT&#10;AWepEuvHd86e/OXIZyJfEPzIqv3EYer0p8cyrZr1COt9z4wF71Jjqbe3NkG0LK239pT110xRw4oL&#10;pEt70JdOfTxsqNW0AKZeS7UAsduNu8J+Qj7W9AlLzZcXHpduz7e3uSDLnYtx8a6S+L+8aQnxnk58&#10;h+L0Sc6hktiVMlSAKet4/iJs3OeC3Unl5flXZpPMI6/vXluB4b3DoKMXr4/Pz8+EmsB8m4vMFCEQ&#10;1CvJqrmlGPNY2I9IU94YQT0y5rGkIHPFAaSWUg9DReeqh0phTORaL78gpHiQ4Md8iaKO+ioftA3p&#10;BhW1DTER0vrV9Q/Uko74/fXivYn0SjD97eOwOVrEyaukGTrZsH5wqZ0DEilk2KhO+e+OILVjA22X&#10;67ApHQRR3jNQ3jNU+J52TseivvFJjuxVXo6nnJt7qJtdd39UqO8IUb/VLOvZrWKNVKV51U9TSijt&#10;w6rrdzk8Qo9egjNGtykXD8oCcvKOSLmuqS9ZQU8NKnoo13cRbQPRBrXVBKnlWEtVFJH1pKs8Cfr0&#10;2aHMAgusfDPu15M3vUlZ8HZMH49zvBu3atz/3SWM4G7ZEbtXPd5F6aTC4SeTWxWGiQsVwK27HcLP&#10;309+VmxBJn76i1yoocXUUhPT5qccRLxlQeCFbtQYKlhKUlCNTWh+mjv22UxcCa9RC0SCW0sthlwf&#10;uQ0d9URYT5qD6tncvyFlR63QV7ST3NdfgHt6IY78Q2dheXX2IJb3rDHSXReeXv1OwVDpxLapmeLT&#10;Ly0k479T/UhWF3fMkdK1UdrOyVQG5QdnQICRkkESnVenn+fPDCt/Nffb32mSrSpRnN9uiip/YK39&#10;MdfliTDKGhGn0JOikNQ7VU+WoUXDCyWIESoZ1wy3bVF9G5BJaZJ5TaEReUIK2eI4Se6r9b14BFT8&#10;+wYgHyxPZ32m5+mqZgwixatPBcV9Yfc94+vzuK6Aj483zny4/O9apZZ7aJCWeRxTkDkrLjnU0Cr3&#10;SXnkYcBws2QOPx6DMo5YyPjQfuD+37F8t1bSWi4KDVSsekkr+jIpOdBMddpB0uqrTnqM7XoPqPqt&#10;bgWG2tJ6qge/4GpqpIqXF0prq9YTgFdday1pPU6wa/1HGEXHpLSz+O6UR5DNh53TXKkQz6waGFH9&#10;h5elOzN8uNZP9z+9eLJ82anycqfO4cdFyMcvvkIqYDLZgknFkeJyJUSKtwzp7jkgT/cviSyoTds/&#10;ga+rsE5FqNHmGG5VbPwg3vl6jaDDUZp4PVUyVKiWzUZdD6ByqU23KP8zuD6jaLSSrVTDalTH8KAp&#10;KkWGLRp6I8RR8aYPerk2/cVNAHPYmA6O89e3F/jrLpXjQhSOVp6uzBlQwCKmoRkAHpvuU45IohcO&#10;P5ho9YV7uqmqMEoYLN/UM1SevhjJnFOxD93YIdMNKsLUOKqvoX0VyDXXdZhup3ygeEU0OUUxokbc&#10;6t4nTDYAilq3KayxTanHYdlaTLrBeFgcZ3itQ2CofuONHUE/jTqiiUu6oc4T69Do2pZX/r9JkH5E&#10;a6rv1KYVkXikCh6yOMpDnD3ICueNTFpx0KlJGBAN5fDz/NbhaYOdVDJI3nP8SZmx8p5VNRd2s7z+&#10;+VgvMra1U5P3iPMjOUyLUccGMWXpxTHJI18azjJ6TUP657UHoMIgHDRnM2a4ES/gcX6qb6mpuER3&#10;5uRRHm6ksmO0RF6U+kEGj04W6Sc7rF2VpSVNpGPpYsG3+t+QpFnkKnJ1LKqTit4zKgb91o1QJ1XB&#10;CTEM7SX4852HY7sbQcdJxsdHRo1HIKap7iqNU6HM3oOWVMNQ1A9NjNRKu+bJt2QxSS725KHJYR7F&#10;JSrte0ASNmEd4oTS8i3NcUKbgrouKN2OfvOSa75F9FPqI7bS84HEZ3QURBOWELG3h/xwaLuOL2a5&#10;ejfV9nhHQaLmm1ckIvhVULXeB1gMrkKbmLGQxau6Zz9I2J4/OAHO8EAO7VjJaTOr2mwcg7rHlv4S&#10;999A0FhQS4WF+oEJYpasZ8q6jGfzVQZmhCyW3XpIS0hiI857QCcQaSNskkpmAlqPQTewqtJfyPGv&#10;gDzU4pYqQHq0l6r4iCGtUpjfrsyIYaWA/Pr+3Xue2+c8RZb8qwcv37zZp6Q+YJwtyBn9bVUKxwEr&#10;jllIwzJSclBhLjEkyIzFGOEEKKdZzCmfLmXvmzvvb63W/btVlQIdKUdzG0rtbor2oJero9Badeyo&#10;htRHFs33gMZ9s1Y6QJfTUnOKvgqzHYpqaqTIaitUBCrBad0YXrherJ7rfoX9hF4KdFIOJHaVvffa&#10;6yIR7eL0WNRFArjfBAb/upyKsTaKwvVtQJDIOZlxiQohnrM2mqNfFDZHB0eg51dWKxk188uRpcLt&#10;t5WT4KXqqzvUmHF5wERsDvRT1oi47AVDDpZofco9WTaFtG41S6OO//DjLDagZA1SCjU2eDjQepzF&#10;0CVU0PCpIDfZZvuBUMTr6ykIF7ams4JXPr5nT+riTdb7pw9e+v1g1YelynbTALNFBxVrmYwxij4a&#10;EGcGhqvowNbhOlLeP989yCl/z3vJ+9uQmMJkphw65TCtAyJqHyKAuqlFEyAcB5vbDFuOBzoviCNg&#10;qf54XUWuTv5cqLxc/QYRR300wi+Fh68WCpimAjep5qPXjajRWgXXe/eD+qR36KCeK4tEf75wCEJ6&#10;evc0edMGfgx0VO+mv6GzEhmj0MDn96/ewob17Np5rziFd0g6ZnixEyxO3jnzyUz3yVBx7dx9YK8v&#10;uCPLmLpNQNU2TYK7HNR6fCjGwVwlVxgMCduog20steU1VOoHuV533NQ4XC7yalQ1/IgfCRsemKcs&#10;arQ8kBixAj6lxxmkD0caC27x6hDZ4097/uWbL6QDPGIHr8Duf3nfsyG5PjcjsLwSgLTxmRXqN/fX&#10;OoSG/uIzp203A++bQRqlo+XdiyquUN6fv17eeWN53iCc34SKPa9swpo1KOi7NuUbjtP6QOxL7+ap&#10;D+ZxUBli1MZOjKgjhWdAa7s8Rq+X8kRUXpD2R12fbLhXsjouiEDlSPKXd4VyCvMaxeqbT5zvzCJZ&#10;CyOEPkvRQcMnB7OSTbawPGQ4WelnlxovfFJZoj3/9MIX7c8IkdEYHyaTzB5JyP23qWqLsQsVKS7S&#10;ZTQhicgcf3i+KSOk7xf2OfzEBlYVK085PlrdvRatIUelWuW4jtyK7H01V2vM1hWOdYK0DbT4dqFC&#10;6wERkFVmu4nZyClV15GtxqZGUVurQj+tvnS7oMdS9bnHTh0pXUFVhc3CHpquSskLeOqCC/SA56VM&#10;/upkeJ57UnagRMjMkKUvbydyXvXE51STt+myMU2ZNA1/Z2nSGSUatWPlm2NQBhQD5ZkvGvOXZr9v&#10;vw+yKckq3+aDihQXB6rdHCe+UBijCSuh2NCBjWG+2mz70uM7Q2XDFS2Dy5FSD/0gpChlBzSwWEtl&#10;pdmWogJQaPcqONIY2I6xSDAXyEeLCw70ULroqzOKLVi+vGfBEo++z9Oe5FSILILxheGJO+j9TfSL&#10;zCDhsccE5rj2+vzN7NBLdjFfJz9Z0nqAQio6q3zmzCfT2dfLxydnQD3+3GAaKVKulm08x3l+wXVD&#10;6w9E2d2MoF4K/ebWStzEAEuIVito8WT5GEx15a2sn9qQi/JKt4qCICVjI4+DQK9wUi+F57EqaK1n&#10;6QfA78d9N2L6iL6yA/nHjoVe50pZ6g6J0Bk6zXGA5YmbXREGvq9ISpJytswdDB85GnEbbgZqDjez&#10;hM7M89bDD21M+fzCUMlskh1l2ORlVpsW/H6zE/M7HJydq4Ou6mVwGB1na181T+2r5EZPNVhjoVaK&#10;OKKVXNZi8PUIoi/WOHNQ3Z0rk3BkzZVQRq5YIFQbLtWV9BZP2Z0Y41QFZv7vlcc2s4mliJiEDgME&#10;Vpwpn3kfhhvsoeo3jk8vGQ3tT3NyKUU3wT0NXFN79kOKJPAtABO8PP96a3ZbkOStwbeMj6jJ9J5B&#10;9jLf0OHvJpKgKoyt9I+52nisqvWUYE3+EVTRKmgbejkckQvsVH2t93JH6KN4cJgMDYvYGKsqVLzQ&#10;ulmOL+JVyva1PGQNpZUGh9dSZ/3Rxip5s27NI/JHpKCL2knMJmecCBw4NWJe+OzFFa3HByEJmSaG&#10;iRPr4UWSfmZ0ZOp4T7OxfmWh4jHPkfjrrQ2qv7MnOdp8vPVGuK/XD4ZKxqGRZGWXURYobqPreaph&#10;UXCrFvxIouPmQFyjtZFDKMJSUFWrzzjVAnatEsBfGtBRquUAFkoYNiwFzJglFFWXVtTXgpBhLgfk&#10;FjUESEdZ9HJ85UnItB9wjspZcGYHu90CZ74nOd2X85lqov27SiaGa7f4JHJFCu5bayMMtaevvsvo&#10;0GAJg1DNycs17WdWuhl9WajwfmE2dhPs/pAIdSir4W11TMsGxwP7caJA3RQU1PIKaylUpIZcIUVf&#10;t/DrAV+HqTpbiv5cWG3KCUvBS6VyNxiEFmAbLkuF040duVw2Xld4UHuxTpfGQHG14Dmy3W9RJNGs&#10;RM5IsXeplan6iVISc5nvfIDZmWbXPel8z2M4JyIFy6C3zD9I6h0mLE5y9kMoR7yP95dvpiPhrs9v&#10;ZoM2pLB1xWJkzQSMZEUK7VtKKqIoQyqvJPCBInK0CPgjXfYI16wynq3rjnygbPgArwJl7Ot3ed6s&#10;Y0zVmDsM0O+KnCyr/wS8F+F0IDY/7SifqZPo9n3QMmAhEsS2sF9jNw6Cr9Xobfyp/E6G9e4Slpwp&#10;eFopC5MMCss35xSzkI3b3DJcPj5fP56/8sPClnNl325KQnbZUmEpy9l81eImo3BRN9R0tyR0Eq21&#10;ZqGGdZTaC1aAK1ny2ichlDSsmKT61aJeZxz+AN41E9Ni6NEfAg9frVBapQkmZqqbINTwnLJHn4wU&#10;r83uLzxSfDpS4muHA7rVrs+ra9nMHHHIbJI+/WRpgeqGymGtkTyNPxVNpvTOqMkVsB/POUd+80No&#10;OdX22hszC9OU+x50t1doG5QK1QQed+AyEWYoK+THf1wqbsCKQ8i0ErBm5UedIj+cLI+5kfqoiKFP&#10;MUxRbwMaUmI90VcsW9VSunG+FGcr1ulW/QX6dW4hj73Ud2T4acfRf5Ozj1TSSLU8fT11CxNm5ujX&#10;saBARuX8JRIefLqHHBx8fDxCo2kwIjV37T+9sFZhnDhYUnyf3yp5LFO0BeUyow+GHWV0/1hyhxmM&#10;Ml6nUrREH3ttKUAdFpXwyZZZZcyWQGsli8mpiJANTtZk6jcHXYpjaHllPh6kWLt8X8hljgQuaeEo&#10;mTLW9A833tPN9to1GoD3XrMbdicrC2l9KziGyuL0y5FSlaQfvOvYXexnF0U8swTRZxKCWHkMnCuW&#10;FKxUuLXpxaESp+ZlrynF1M0/ZVq9UYNRoInHvjCBEShlTvBNqsvEom2Y9fEZKds8OB1ZQ3CEB4zX&#10;MVudYshCN6u2Ec3CNhQKTFfDVpe/3LD/DeruWKHZdBIXQx0ykbGenjevny8OsF0jokIwQYy14Ikb&#10;nqg5m0HwC1AnQ6/SOrSyTvn8yukPtFw2BwtPbOIajEOFKYWxwltAs+egSlQEdJWS9apr6cFQcDqP&#10;vPwwwPpSNVGWViq1cqBwMSP0nWX04aK0PPqFWyvTjJzi4RAo63fLQsZVa1+PSrPDyktPuuAIB3NB&#10;fyYUXDNNcPX9Oac4jJTtR0vx1Pf1Jvmhg3FKcdyzUOmqJa8ZBt+MpDEzqVBz+OG2hvfPscQjguPj&#10;8+XpO+Mj80qWsxG4D+79ekaGO/3Hr0YOitqp5eQhRxl9Ni23wk1+XExN8LCBUpNPXbdDUo05pl6t&#10;HR+hx0CXO6FVBvIYFHBVO3q9D6F++dwNU9saItV4EqPwT6jV2aCrWteXdJhABDjGNKlBuxroPHIR&#10;75zSEBOlx5adRqrwxXWpE5mF6nNOmjN5OIzqkHyZSLKs/cVMwqySOeX5+f2936aMi3vuL1dt1Ooj&#10;qkiMSwUtlcWxHKDjBhDXI5Wc1QOvMGlR1tAy2l5X4aWIdge+1nVrWaJ5msta/gbI/mC7uUxtmEZ+&#10;FrBwSx3LeV9wMEEmy3nrh4cd+xwSYcbL9u/0ObCVa6zgbuEZNudA3LiSAr/TUNbEXKoNFXLeLkwW&#10;LtH62Z4Ek8YtapbEfJw9Y5f1bGaVDKvvby+rJMzyiPuriGGPhHw8KPr66Vh+nMti0FoKLFNERD6l&#10;UHQbQqWfAwKoU82mZsM1Uck31nrMkFM+kOYZz+M4UjkCKkqPYIFKQbXBf8LrJyM7MNJRYeftXhJZ&#10;MC6y4DDXNOjbN3RrHcZvGn/9fFiXsGjJyiOiUcmvObFhs1rm04Jcc/FumPJ8w+UL70gzq7CkzZz3&#10;8f1xXSXuL0UTVofH0g3IXns9dePUKhlviprlwIhTri/lDZcP7uQR64g4l+C2ycFy+EmMluq4XSnW&#10;5wh6qCnIGD3Ok6lKcWTarMM4yf4T8KaHVfwiOUcKkY/dH8e+TbiY9uvgtKMA2IO4My7cFYFDl8TN&#10;zXuNxPExV12efcZ12keJ7TlrYsbRR+YXBkoGjisW1sdmdZ+DmzyhC6SjqcQ5NaLrbTmMtxppeKlb&#10;jFVJCmxttuUhRjfEAtMOFc2QlKtfoAUNRC0FY8hUcqW7rdLXiuOQAh31VpqqTuImBg/KwWb5euIW&#10;FW5PS5elG+2zdhwNByjbBFAOeSYCCg4jZN1Pe4R0bLxmntpd8OgTI0cqL++HdpQJfGP6ePt8fsrB&#10;KQOFNUpGCufxb787qzRPUR1K8caojDolqtqhxo8aXai0lqVSKmml9WLVL7n00eLIWuXmjNgS4VYG&#10;8Wy5/M0i2a2FTvW0oC51cOeaAm0st+wHP9YqOuDt0T/GdDY9xWmLp0AgZQXa6BnvrSHRFbGhyCxB&#10;euOBuFx9bo96xiTZEpAV7TmgZEiYBJ0J5vPtmWs8DBWXtJHe39++2FFgsmmi+1ROYlzMBXuH2mOY&#10;xWbjZ2NqUSy3JjcVpMLoFS5aROcMKAJiA22wzoHU0dAnbto6KI3vnT6kdmTryyWSmahvLNuofuxC&#10;6Qcu1t55+vryuV0dKnZ9UliItqV0e7npM45zBszhJTmldM3IYE2iyIok5nT99zsfQ6wb8xGxuEZ+&#10;4qz41RslM1L86ii+ZHXuBidVYF0FFtDCkdJIqup3j5KGLnOzH/JQD9bI2C47VUV35OzNJjLEA9Dl&#10;QK1xSIFvWUSC8KbEaHkc0Bu9hrpovoJWPeLhS6iUslzcp5UJtvaQYQ/5f83QSadN5wdxGgmWWKQU&#10;282g46zgKp5+bQgn35EeTdc09pnifFDxzCkoGbW8+5PzH06ZGTVMKixZOgmlWKjMHlFWotBQ6Bjl&#10;EICdWdcBCo5DEnbZH6SG1q5bUb5BVYuocxccHkfS2cQyi2FKIIzJqs6L8SECC8aWNaHqEchjGebm&#10;Gupym7o41rr6r8d/edak6b2oX/Rl2DNcSGw9USbIiCgbXyvsFU5+Mkudd/kYKWkms8VTztD5pCDR&#10;adWxBpWaFew7by169Pl8Zh0V3w8/LNY8guw0UAVsgxQj1XBwSF0Qbx6XNH6K+iTziuUsweHdtWzH&#10;a11Te7Is31JDPSRLjz6cJenVoI3Q64FRGxnJsjjyWPVa8pL+ezSoYHnyzMPZ6HaUHSURPZ8GjgU+&#10;UFzV6WhEjSL7NlJ3TJce3djtL+6tyyTynca4tpZx0Otx7lETYsgI+eoHxbjjLkOJiyu8rdyUOhuD&#10;ZFsUSOzKsDqe/amfVY34TDmmMrJ6aEmlujimFlJTXo0tagluD04PK48JdVhewxh36C3KECdDVuXZ&#10;qtWpME95pFH0oL67PsT9AOEWZufDOIyTGSPI2hgqMKcN3iuu1C653FOs126WCL3exjHQgfLyzveQ&#10;cWnt+d07WnKurLNxzGpcQnnh/nze/MnaJkvgjJssa81jUvNPSZSWCrJKhe4bRH0DjjK1jHHiKe75&#10;VfQs8LBcxyNhKAURoW8Xlpg6gEN1G7k43sF43BjsbdtCxW2cxjZ+9QAVGqODPipXdWFoXo3LrJGl&#10;gseAlPY4fa+xF/vJotZ1SG3c7kY4YWWQqEjtymiWR1xtoY6Jo1YWIob5mQ+OTAS5NxP+yieUP17e&#10;PjjqcCBKXgbNe7++zJyiWUmM4SYqD4t6GaZ6NN8KS2ql5UaZ5sZHlUQQFS6jFAyviM4qw65Qm8Lw&#10;P7B0c+BIUb624wGBJpBxnqIukocTJXQmdnVtYkRsFAGd3XUldcgdKtzR+uwVfdYwmWO4094Ekfe2&#10;2amCHDCm3eQBEYnjHDfDjMUpXt5gy8/Lxy/u3e9uMGRwTsLMJr940DUjheVKTp6Zg+Z63dn/lkQa&#10;ZlIlMYJVLVothl5UkR4+VRs5LQjo0TSDY0CWAVUJrzJDpbj766PmdqnrUqaxUahrqWmg09ErQIAj&#10;I4BDqh135b/hCs04uCG6nR8xh4EcI95440/Oe9j41zbqJScpOBYRmT1w6qcwMi5SMxd8cH2ekxyG&#10;wtyKTY683n5Re23nDM+M2IyMjBCPUO9+EKSrFk7927avCnCPGK9KP80T8GBBGlaxcrND3ZuZOhVG&#10;sdJF6aGuc9CbENZ34idA7SGjWB3HVgsYUE7xUGtvcXAZRxZDyEwy9TvqRsEuplcZJPSSx5906FPW&#10;mvNeMJ8UzbrUcYEzIXXicBSB27K9GzaHjm88GRL5caraYZgphc8sc9vk74kiBQ/I9jn7aaWROVd+&#10;+v784GOnDLbPzGS4ZILpzrr7vlZvKsutbhi3m2sAqW6qQyC0QoiIuQyl2uVQKIx9UPvoFTkD0rEb&#10;LyuFQNegOsLF6Vr/5bQehxt74WjbBmU3dSuK5VGGOJCrr0IPDTtU0n/0bB9hzL86n/MKmyLO3o9v&#10;UDDX2hgU/aYgPnI2NutNQWNfvCmYxL/86h+ssT09870fSUBriSUBT5L8cKh8ZAHMd1FxIMzpM1E0&#10;N5g9IVWlgzpi6s/BJepR1bLZNt8Q44KwNFrJulAdU6EVy/qx9Tbsda4NJ/3qUqV1fSrOthi9r/pP&#10;7ASnrFEWTQK5ninW8RTaBdYRgxWbIuX+6zNiok1HM2io5uMaMhOFbN86tzx/+mzBp6ffBtRqyXK5&#10;Y+WrXy7Hx5VzWNmzY45iWQO3PaaerGtcwfK9IFnrfPJx11hzDONdAJISeIAacui2WWArlh5mwiqV&#10;0eTrCNICVUcCB7BTm12z3nU7dd1S5gBUscYadMrW1xRAF9ny1YYWyJguozJbCrngMaQuP+ptA0/r&#10;vyAGXtl8T1c4t8CZO/1nF2ao7NpTVI5nxlSiv3kKilGc7NTFFCTO8YicGTRvnMhkmqCZqD6ohQkj&#10;yfoQS8weyrLAyQkyH0tlnWzWzw8e93/2GFhvSwpgGcGf4dIqTY4a745Hu/wPCDpCm21x0Sg34Kfr&#10;lL4H1BeOFepIASStKSoX6+Q2XsElbIY6HlVCM/VhdSxLianUn8DQqv70UU5XGBn01rAUjJUcWx68&#10;2Sp+ZY54espiYsZHDjIZPRNIxDVdoTKj8BEwzcn7/J3RkzHImsi2c6zJJJOT6Mw8Tz7m+DlL6tfM&#10;OS+fXKsrmhrhUqvXkGrap6TQ3Fp+wqtTqlQOVnhI6YZiRV2yKOVWvdQ4B3MTQo0ILfqjthEGrw+C&#10;2m6wS6SWarmZKssj1SuoYhngd5TxqWj5A9hw6AARSDIDOtCKm/XNgoxDI9Pr728dJ/IOFbApcmhi&#10;psqA4Upb4smP9asn0u9vPvXYTGn7iau3WahwmvX+zWBiAKfRDB6/oqNJ+vu0EAq8dNANbB3U9cEw&#10;ymTVY3leK08pJSI2GSLFMa6LMSsgptgzoGC8xAlptQIlkcZLdSfwt/0HYNFAeSjdG3HZ+akPZT1G&#10;mWrEYCUjqzpCgDW5XnIAiJL+d7AwVDhO5DW7YIdn/GQR0ZECSMeFlYJBQRebUxgN64lQkFObjKG3&#10;t2ef+ZXTKS6kPHNWndfbJ4eiZ6/PctbNW4VGsRvd84rlyh+siCOKNVKEkcVlPQ5Lj9dpoZWC/srL&#10;QJ1qoXHQoYJkU2pgJCo3jJc1MLrGW0EtT33UYcaFvRu3vtbn7nXtzrB/4mall1ikcARIH4ZmhUDC&#10;6ePAhA8gkilkfbC/vGY90rFA9fHNWUyGnQc3OaoIHO7QEkSz79+f39//4oE775wWszvcXJv4fkt7&#10;FJe37DLtXtWFUNoHf+ztlLjcbCbRiFQvsRzOd74YxogtHpr8I4Jlra7FyKm0rjJMqmNkSzEel0l+&#10;6LY9FFAam9uq45MSuuW83P4ZxjFIFqwyPcqYvH0rsCgYdvKeAYDuVxFy21o6OkPhm1Ob7nWGA686&#10;umU0fHo+7syV2AyHj6/MLNwZGVeuvWWo5IjFRbsP75cbNMdNtomDP7Xu8GVBv4saR8OCWqot4HIp&#10;Y1qMJdVJM1hdo7NKRSQxkukvpeWEsa3FXMOPeMJ0w6aOKOqjWXolUaluNU71V+CWvnZK8d+di7VZ&#10;qRoH6F0sHoBEqy5aAuOKT658cMBgpH3x+WbObCISip+LFsOyR1BcYeuA4da4t8wqjDeOfl9MLlkH&#10;cRtUJpqcOPcJ2ORr0deBbMvdd7B+NZdZx2FOkW08W1AT3HQtrSbdMNWhy1giAyR99t7agoCrEqZp&#10;wOBR/VMYuAOPVlsMjjPVMvUdww1/MncYzfjoKHHEQO4woBAZGb2ocUNPZerToMg68dpd48X1eNRt&#10;kGJkhhMD4eOdL455/vRrLLnga/3+/JnzH25V6BuFjcpGM21iSo2TFKoOax6HC6HvXuNaQ33Ho+yo&#10;FcZUwPjStNQyhayfWR7tkCMdS43HTiXlJi+Nz9Di0lJsjEksahuxSjNkm2qKO5rmAfxze3BojZ1J&#10;hMyC+SMdmnLuWLPkBJcZhFG2nV/Ljp6DYUn89TulU8tBojpG+Ur/rIM5+Ly859yYxx9kWczjXDKY&#10;XtKYv595qNl3BZJMRQGOEDSiHvWCQbigdYz3SuFIKjhKrTySXgowV6lXxLmwjxd+bnWvByxkdalK&#10;rcbeSs5NJ6n6pCqOeAkWhewY1I/2gOYVhqXbPDbkdJZJZVYkj3jsfO4z4qCBJ9EBNMWkTFWynOY2&#10;mOHCaY8MpCUZQDyyLuEL4SOzsPUMOasYPgwyGKHpDG9aExWVpXSseitSnYBNGOg9dCB1q4HeVEfr&#10;6zjWOJIuQ8xHxiiP46nJNOwpMNyToqzeCCqjl54abzEVQmnq6hN/w0/dhcO0MtV0UwbLueiRag5B&#10;i65UDtUVzYj67zw0A+SJu5UGjKogAXyw572XaF86RV0ZudM2e0EGZjgqHhiILydG7PbB+a0an2Lz&#10;zE4FR0Ccn/XGL1VdFNRHNfGds4ria62lWg2BoFjDFFpmrcJWH3E5jklGgRrbzaIoAXPEKuusUE6i&#10;TiNXxOkAj5/couyUQUdJDjzpOztqFqZ36D8yuTMUtg3iKapUxWMv1vOuwODr6eP1+fPtX95mmwHA&#10;WDpZbZux4vGJOqfib/96+s37Bh/cre0+E+GuH0w4FuSp8UKjgDtyEZnfto4W43glFEfFDWX8ylKy&#10;C/JWdRT1V1K43Vt71Qi+JC4WCf6BJvNKkpt8gDY+CjeH1qiV6kXdspzyhbvedHZMYJr8N0OF/Dyz&#10;Augks401s5iBcoYKeHpiSfrlY3cyBgO8Mp+lzjnPd6aISDOJYEVjqCZn5hL2QdPzv75zIkWIl3pt&#10;1rqI4mtYKn3GPKiK6aex/jdc6Y9pArSsRoN6oiFdPmNZXaUMD06PeGNHXJBFz4ZqVayf0TBVhgUn&#10;BOMqFS8zesVT3yB7TznbQOe4pFPSNxwkcsig02KhB3kvZ3syIg92HM16tDvoXSO4iMs9+s5T+jGW&#10;WC1zVv7xzUeCbNILfxu3Ayd+ceKxKt+f33w8NiuVfacQ6AQQ+Q0UKMampoA39tvr4C6DTU3ESES0&#10;WPsx/L/Y+5vr1pWlaRd9W7KALfXkgRrs0QQaoKZ6dGCacbvThz22EZ9vN56IyKqipLn22ueeMc47&#10;zl0JIDMyMuuHAlAsgCDFamrJs+c8y7gcKtNoOIlhGnSRIuN4llCGhE7CHrmNu4mAeBhLaANS5JFr&#10;P/xPchTPoYLM7tKhkpGAurLzkF6spmreHeKuHRwJzuHGLX5XJ03g5SOfAdwe/j1RvR3x1tTyVu0Y&#10;t2r7+NyDn2GRvdNThVYSwMLLZQtAbMnwFsfRKDNIQrMRJC9QlrXkom0cPMWhIEekKQdtFMDdWrBT&#10;nRd/CBtzXsI0PUJtkZR3vKkp7lAiYU+bQs455dn76lraC07uTA56tIj1PlyfEEd0LetmjCnpnRtp&#10;wSDNb/vW9bsP6rfWfH9RA4b/2TLNqxEupRK2ktaYcnvoKkhjiQ4RHSqXx5XfQXY+PU6/R1JXzAIr&#10;gEz+uALNWmvCK8nA7WXDG4W1YI1DOSJJ0KE6BGXyBuQUFrDTBsIHmy/ropaTR0IZmPSGO55XcBsE&#10;JSPQEnL8zZ/iimQ44X2YsPVjYfatf5FndjoE37/w6ECpLS6GNbbhayJ473M4QdMkz0vqwvc3d+R4&#10;L8q8SIMGb39w5vlHL0rLwMIQo/cf5bXbMQFkW4Igl1MrNf5mtDU1jnGpXa/bMO3mSlVFCDtqZ/OW&#10;4SUUz1NwzrZe4rhzdiTYZQ1Hx0U1pVsjDmF3qp0h0kjIAHzDUF/kiWXKcAwq3bcIR4mrW8J7CbVX&#10;OLoo4qI5ppiZ2PXy7o/6QqicprkCmtR+CorI25EOJy6WbvlAUS3y77h/fVyu/LaKZrM8jX3Nb6Py&#10;wqzSrRqYJQkYSgAkhaC0HdOjWadClGW3YFmRnRFxsDqVbbuoZOxPlvHNwI9yjsUoW3nSAXGyGSPx&#10;K+SWHXlmnOCipW1NIGOfJNmM9t6zlVSWSrXtT4Is3peWTafQiJx13PFvf/x1RS8q88Gtk1e9nfzW&#10;W5zqp11HeB/i40Huvb3euAH38cFPGz+Yojw0qPD28yzpvl8jXQ1Op5dA27rAERxnEdtLJhYVEEbi&#10;epZPSuCuf4e0OAHoqA+VRdo2cnjJsKyyxvKEm7OS4KFDkFPBczbcyrTgtUjjyfwmm3OqH2f07tZR&#10;ob2mlVB2IMMNbYwfTbjikpDRFRzz+S+EqZ5yzFYvl5f3d75N6tGHqa9B/xuucu78RNzL6wvfKuHL&#10;hPxjsblTSy17of+h20m5Usagk4l3Zoz0ZxN3AUOqOApPgaRNSiUocesjI17WfA/oqWanOdsSqgSV&#10;BTW5Ljbu8gfXLi8KVjDusMsE/SdxLb/Y4Rf+xVvvlN2uGewR7eJV4ZY5LGzZ31jSfEj46HCQf79N&#10;GJfmGDJ0rNw+9bYilzx+88tvPAq5S6rH/fK7z51+8T13+CdZ7gTSwsig/GkMBiEUL4wM4RxUqoSx&#10;rWdDCIGIrFhpzMgKMKq4HShWomgyWiYQ3BqRcUW01FYNumBp8ixBaETRIqdbOZpkyQFPIcvLyysP&#10;OGqfvVxe599uX3pxk5no2YLrBgF8BDDTARh7p4N6eFznfww6qp3+qkFEM4/PfD+MKe7l5kJ475DU&#10;S/LlftNxclMJjS16L0rM2/TCVOGxeiOH5ckdx964A1KbSyUJWahck48MSyuPpB7JIIIuMQ8hUMAl&#10;CpGd/iyJbeDNzHjLn9SzM4dMHvGdPYHGfpRU+Hi9az7J3tEJfv3gluhzS84L4z1aG59iPVT8jVRh&#10;HyOMK9iH3r465tATHpzUm4sOCq57iHC33mPKh656HgJuQNVTrS6WXx8vmsRw31c8r9BbZaC7k3Jw&#10;sWEIpFgADDhSwkxZUlMlEtYu6+Qc+hQXQQ64sRJ6sQxl622VNCDUcGShTQWvtBSn9LNsSnnoRQS4&#10;uFukuKsw/C4U4En5+4VfGWAXMw91Jey4ACqzGRUfzSFAGR8aCfvwmAA0XwXbYR0qfBWVuySuS4eD&#10;Jii5CsJ56LgBqfqPt3eebGJUkX7ojcw9zoYOdskKfSpDrNjI1tR4MVQTkkqdgOc1/oHth4Sy3b5N&#10;Ajvnmc60NtJEw42LXF95w7KtaAGiYaRsGzh9iyElnO+SlmSV/VkmiUvU++uHZyuWVBDjPewsLEoT&#10;0PplJVzwDFwHTip79aFiSqIGb68fau/R34jki818MkhtlOI/d4h1Nj86+Ovj/XHjt5rurw8/KkkV&#10;7riyrOtZKFMTcW6htx0kFDD8ik/EBs4MpuEEa0EbIylGQgqErfTRJsoQrZUotqshYOPSTQNFQlvi&#10;m6os4BJ4DgOTN9yTJFjnR1ExvnWjC1PvW2a12WWf2but2/WzssRdQrk5VKgi0x4QNV1+K7dRyjFP&#10;8fyHmnWM6Sj1cwrUzqWPC6sYDP8FkwsljSq3j7tGH+f4NbkHONhKWFYHsYDgQ1zDymHdaWtN5UhC&#10;ALsIVZgdBbdKmawkPhFZT2u1JgSMYJ1YPhxuAhYChRIlRszaHPHwttGNsYVNGZhw/0mYyupSdA4V&#10;71R/Rf2dD298Wz8Vp/bUPw471aVc0nOSjDDhmMJcPsltjvY68xkqdA18cK2JChDh9/h1uCjX8x2e&#10;g7h8fv7SuHe/fjz8X114Ue7A1GFgaz1c4mw76MDoMo2tV5SCeKUgKgk6DFhSMrACGX8lY/3twsJw&#10;aAMQFQnYcQ7yFTbDUpA6KvVjlm6SvdClYkiI/AQF3Dd2TS6R2bsy/r1HvVW8E03tkZSTxGV3ulAO&#10;sMgiEYAOFQNH82S3Abmas+jo6XsR228GuQjfZ1bGnY8KeVDy1i8A0et0Ai+yEbFYa8tQKRv3OWzv&#10;pxJkJo6KNQ9Cxx160qYR6x1D+VebWBNEgVrKuQUlnVw3/oBJMtFqI/ainziknhlvYVfek5wke4q9&#10;y7nNHpXwoLyF/ZiaUp1NthI5HnxMzMEQLgK+vIdK2L+JEaAq9DbDxU1qYzi6/Gv1QgMO74qMJzf+&#10;9VS+gMqLYyVjjF9GxEHMFhcIkXQMygHzEhybRhpyqkGTkzbiir0ZW8ZPwmwVOf5kORsiJnjlQLis&#10;oXn7kSYagVv3iize1Aoixku+uN98ydSdVbVpJ+p9ondRJOxVxYhqJ5LWgITHG+/v/DOWnOEqk4PA&#10;RwVAb2dw9kzyBhRX+S8v/gaHy0pufDdZ115uTBnXf+VfvFBQAw7/tuHBf5N63D4+Lv6tHvc94loM&#10;jCJFz2akuY1ZS4awDE4mMRN45Y/sJu2s6iln91n8caEjU9B5Kx9rBzUpoR1OLYlKtwhRvLhJgE9M&#10;QgQzFKBB88XPcpBu2LtIO4Zn05gg8Gtw4tlhGlb8GY2zEO1v7dvH9X67vNy4qpVPaR8bHBDk8P7h&#10;KiOabEyeO/SZi2EIatdRmo8N9CbEtze4f+IvADGl0Xp5v3PLTgV9H8bSF+ZexdgrC4rYg7BJICCe&#10;iRO5hK21faK4C62cBE1+YeSDlptIiXWxvCJNZjWR4iNQ2YZNwfKGDRg4L6vF2RYXCRVbtLyfRWFX&#10;qZ2lXaJDBUdQ+4+ZQ2/vQ8ipsnfldt39/f56/xfFU4aRwsLx4gNkq8tvWedxNOjS2Hkqyv9l4H+j&#10;phwduV5e+BK8vBd+pUcpr1cm11d+JuH104fU0f8YdCowxNlizglJoVhSUCtIsRWwtkw4MihsAzFR&#10;5Y8iFvPiEuwtOEPIZOBa8BID264q8MyNmGoQPtnBqXlJU2yevNNP01+lNUmzP7Onee9gYPG0xW9I&#10;CiQT7emmjikupyXcEZOraSc/I0oVrjKl0IwXgvwak48aoh/vAqoM56YDQCkppEXZnxpPdKxy15ZK&#10;JLcHP69//fjQaOZPHParCWizgYnHxk8Gm1nJpn8gLSBzNFF6BR0xTZE4A0egpuACFMAyrRVw5aFj&#10;U67aCDrSUKN2Cw3A9s3XTMWWTVoHOPfM2pLvRTSUXGUzorBf/E2st5tmuTnxR5yd+snWBQqPmagy&#10;/nO7d6f3alJzpJTKzn7VtNZA8Y/b4/WVW/esfD81hx9Bvf3oauflnc+DPngrkjDovPOFMXXg19u/&#10;6Ipbmd67RXeLV1Jsb0sw6cOuMrGLDkceIMp2yqJmQzmZ9G2kWIkLNCXuQE9rKY8bVkJOxWGX8Oac&#10;lZiMskjCLuLoJutSwA1C2Ftp5EHgDYVMbvXEuSBlYQqptwDNE5hlsi9dhTaDYPYwd2u1az/e/Dtb&#10;OUp8IPg5BuViskU+SWD00PGg3e8fWJHwPpO3OSpV9RcdQ/4dFR20/PYxJa7Xd/7L2MuHOpdfgEv/&#10;LS28wOqmwWg4L3HHr4fYffJj0k6cgdq6NlwWjTQSGEBi01l9t7aSYgBTwUlsuYl7LSgXLxrGvKQZ&#10;YYqV4wAxSjT4n8QZLgjK7tS+xOcRpP770orfgShDvnZe/sOyjpSXt88Hw4qTCGh2wXuUoBkOmxwv&#10;nzlqyOo9E+dQowGNM1XiUGFmwrcOr++87dz4BEAz3QtcPl2k7wjd2TL42ZJuYDngFkhXZ8fVxrMJ&#10;H4Sqt3AlhEmpuOWlDDa5p7UOpkhznZn0QnjcmLqSBTfnEq6u3grgkecVMCay0XdZdSjJe5Gd6Nks&#10;ezJnPTvx5e1RmLq53fLhf7DvQ+X19snXQ52glXHjwv/1pzoUcxVmP0xPmLWogXRrW9esyLtKvN3v&#10;F/7dD19Q5WF+vdfxRuSf4Be8+p/DUMZWMnUUx0WgDE5pTiRx6ym0vHHjGWJXpQ5ksyG2QmGaOvQB&#10;tPk7y8nqQtyFIg1WwCaa1vRypScUEzuOswotfBAs4oxXfZewzs4Jz66dSw7alpWRMM0gL8K7BI84&#10;7lZ+z6MoEo03r3r/cskeLBYNB3AoGiQzhWBVh44xbuvwbMrcc7lc+d0DDy/irrf758fHp1uf0lKs&#10;riB0nIIfZAoE2q7UVEKGTcUdhrN3lLYTLyUkC53cKas8z6s4aSc61cZOZdfk7HotislGUUBidi2L&#10;G8YINn49J0V9k7LJ7O6UsC85cszrjPauddak8wsnTC80O9aYwlH0wle5elAwLmmXUyAqIpBprDFX&#10;V67ZCVyXq0b/PyCFNU9xooYR94PiF75YxheWL5rxuBvuDeLu0S877iG1mTplx5wcaLUzqQAya1W1&#10;JeyOrTbRhURwnIBbrmCifbQpGiEJUzzwyNjiijaqkxp2aKXJJg83cPKSIClY/ikujgiyN9hN7D9C&#10;3ovKyN5EmEW4IuagGlT4XJFnkR5MSV9/91BRSKoHwYj5vDPhoHXA+fMlWhCRqYvKqhP8HmA+smRS&#10;ohkK3yvUOKNrIC6YXagvCIwZ2XAA9iBXQqzLpgLFpipzsRFiDteXBJZTuRY1TNBMtqjIzsoVEMh0&#10;IsKlAg9ulIsbYylovf3KggJC9gxRZsw1yeKcZ6pSSgneMT6l2W0aK+467RH2K5NODh6ncqoD+ASH&#10;GvT2QB39Kg/xuZqJKM0Hg3Kepskam6g7tatpY40volUrnYnLfVu9KfqJBY0s726tHUfcGdVbzEql&#10;bNPaMCXibjwlyjcwpbHZEjc5rjRSynnmGoEI5QTJDvVimYT4ph0wXxW/GK82xoB6acak4UQilJkU&#10;gwjumYkmwc43SWkAAwHi6SwFMhPB2UKiGUWuHFBcLZl7efnEOvmK8SXxl7K4eWeiZpdb1WMV0lsX&#10;Ub+BXW668OEdSAcLokNFI04OFUQliiSuBGs0tdetCDcjawgMTsTlSGqdYy2LRhulaFkAqiY5pQKh&#10;kofMFVDdSQlwNQaxIcvuOiRTpVsB1TTV2QmWjrhsZJJP7hSHW6zHSfabzl0F+IBG6+xKifI9LIjS&#10;+4Omsbqq9X+61WGmUYgUsnOkPB8nlPh4+3z//X69M2GhMpVzQ+1DjlaAe+Ibb3yjkG+16y2Jrxby&#10;1aD7JyXoRkzWVILNxtK1MmQd8oJ2znASI3xzJBnbNuYqYqpjI8kmF7MiTU2duVhOTlhrKFujFa7E&#10;I5ewa0rBsskI4WiTXJVjyyYj1ptT6j2JQ1OPdtI6VPwlz9nT5w53KRhZLoUFvGrv5g1LhV7y4V53&#10;u6IY/vvP2+1+udzfb78u7766IUqIKhHKeMjRYaL3G09QfMw8HhwyfF+ZH8rgt7bd8fTfi6uYelJ1&#10;ncUtlMJb5GQFn/XFR0+4orCl0GbTq6qDdBX2LYbwHVXSpMNxjSfpkCaOjBM6RULURw5AdNUZZnxH&#10;nNwqvsrmtX80EUAY+zPXoJqC7vBkmtEbAz7DiYR3rHd/TuwfxyAklUmsRW8+OoQ0VF0+P68f+TKH&#10;2nQanUgW4k5wpPhdh39RdeEXBLkJp9muyE83TPnpvUrVWARS7YhR0q2SsOP2cFPLUZfJGCNCyKZO&#10;z07K1s6GgklwEnOo1CcHA96W2FCgodl2PebDWTVAU8MADhOVUIoL2s32RcKkmHeQT2I+jPH81Xf3&#10;I/5fcb7wYL7hIv56HzFrzvT87oVvttK2WB9OTvl44fkBFdbwcP+t0r4zT8QC5HjTyjsPsxIODN58&#10;uB3IkMJPTvJLTVrTcZSrb+kwiGGoxmAO4zJOGl8SanIGxaZq5yeMlHCcaMXgKHZSJgWi8wYkJ2mQ&#10;CIRTs47gbYRTprnxWk6gkSYhjpixMzoZXXf2KY4kLUdKRWOBdGJaOVx4W8gxglBE7wSuWFgDix8i&#10;4cmAFw1IypUid40qfGOEOl/1FnRhXpoPcSSpHwtgmuyZSScqr/zDQgaYN95/mKzo+KHNJe4BdWUL&#10;FS+8K69dYp+0msZj6rQ2qpvaTgmzs44E8KrFWc0bL1Ft6w2IGGxCWZ0dY+TMZAx03NB5ZiIbNv1g&#10;lqwCP8S2nFXpbYEBhZ2p5rgX5imt3x66K+nKAArxJJKiOCjf9Oe/Zd/5Qg+PE/i48vsYeQ8PDjoE&#10;/S3SKx8cU87Vvt0/Yxl7OFB0mcNVsUY3JrUqpHlwJir8uEp/AY6ydISSoPquxrVFCm2SVHEV9l16&#10;FqhYadY6FeJxFqiM36iV9JBESbHYt8pTcE9CIco5MZ79hiO7FBUtb6OV4bCRo5YgB7/IKv4kFLBh&#10;5XKFW186HLh8EVZdvMW0WsRHikU0nw21RVQOFVeiIDfj3/2EdRYRPgwJ3y4P/zKxi9E+HwfqPSse&#10;/6KDKS0fI3NY8C3lm+IqyL8+vD4e/IMxSk0JNotZSOsAJ2zzXaAdS/mV1WIURMzEm8rDbh43JtDB&#10;qaHpo2Ad8qECAbcQsYWdXLPJlEaTa36ZKFoHr/gh0JSc1SbZ2n6W5EixJzlUvDs5KHyPjYwlfv8J&#10;8fLBJMS1R/oLFsbUxszYn+Hgm+KbgXIYbvjaF6nJV8lPDh3Jxwf/0UMTFA0q97dfbxddNMH++vWh&#10;RQcLIwrDlUq6cxUXpj5jB0sdYq6BU4/IK+EKcA0SMmgDyYiXkO1q1r5lPNORFGjO/JcxB8IMsl7k&#10;9lfDFjBFqBfUlJAmHJQ0apgFZ9WRLTTkKWZlEuD+KEeKCN+i15JjRcZ7s/NbtJwPHxvTnsSfAZlx&#10;ig+4W5+GdJ5ZLrG4jfJ+5V6wQ7wR0YzllWtivpeskjo4EuLpFBYdMpf3X0IfSndAhlYjrqyq1S3Z&#10;oWoLad4w8IlZ2229iUWI7QyKl1sZ6ZtD5hxiCZ3oLtZp7WTsaipNHQ9EfbYQCTqB6kKdQgXJJu5g&#10;zRSIJILZ3Bdx+gwp2qMMLOxVdnlqM/KdW1fl8UPvT2nJjen9hwcE+A8KOhh8cKkMD7Y5h2JMPTTr&#10;+Xjoyudyuetgc2HJbudNb1r+N8rcrONzBQV6X5Yj9uON/5IrYt2rpWZvFEaBWleEaGEkuacMQU1j&#10;ypX4Qk6j8WWXG2wnMlnGO3ul8GOkCybZKhzWvr3EnFfgKkvXiR13ot12wNDAhKOW1v2DlNfu4g3I&#10;bz8aVLTztGc6qsysltGAily9H+SnLadIlO9qLKY0fjx6/jMK+QAUqznMQ28wPI/pea9LTxs6XN+5&#10;wKGQBi7xblAuT9vxtD8hV0kkQtguVSwAZ8ESHx/Z/tCLqW8CavlpauTEyIRtJUGJIfuYb8SOZH7i&#10;2EkJuU2DlbULkBrgglXYGlnH4ycjrgo27ghcqf8gpLEiGvZ1mKB1UepDhYte1+tqEV259L6caOad&#10;rqMJjDHyGQocRwPYnHbj33TL1ajzeOQBBge8HMKMli5wZ3dXE6RJDseeDrxzXHGsma4sya65lR8Z&#10;WOhxK1ORM40A3sL77TY8cXuLQRZymy42FKBeQqYqfrSJ2GinW01ejewCy7Em8/CCjWoAq2oZ3HKo&#10;Zjg3WV8Eqo34OIlQKgMAT9WmFuaRsUr2WHD8EJtjD94X2IcQrpR0Dra2wvsPwoXW9dJ/t07TZkfU&#10;DeZMbzzY7ZpMxkgun9xb4a4c0Qp1WLklIBV7S/1BkSeX4BY7KRt0KOp37aC0EwZpCrxDMBNYEm8S&#10;JiSQ51XiReFLD3ZWoo5I7G5xopnhSXiWZNkcXgAFXMwSAlBL5TaOcKAwrrCbfLh4y8BR4XLaosua&#10;Fz6IcSTVaFZCXRpVuDumWUj2rlsIUKUq9/HCvwd70cBy1kwFEfXgpg5cdKT4fqxJ9yp9en2nm1xD&#10;802gvAAkVZAO6VJLEg+slSQ92aWdZlyQFWxkHAJq1bqlHDEARVaSmNJL4vHlDgdSxmmAIWGGj2dV&#10;t0VkDFLAIDjE0EjStjYldKT8LM7nlOduO7tJPvuFqSn//rq9kLy8+O5q1l7AuJ1/MczkzuvL6/v9&#10;8XinEjpArja5/iLAlX9Fp+Drh3Z2yls0faUeTakf3J/jkgjW3ctg14OY53Lvdz4QuvlYs7SpVldQ&#10;TzKByLwe9HPga94RphVL8CIDJA7m9brkSEJOiQy7eKnzxr7DVsnxVi7YJDEosxtLSDpl0k2vvk2S&#10;XafERw54iJNQOi7YG7zjeI9IGFyYXFBNfHoUX4MQ79yQVIP2/xpTyP8Y7PPh69kwiLT2b/7V5evj&#10;Rbm8A7kKKYYzTZL5Yhg/y0FlKci2xjqJDplPd1TjCr+YvsTVxE9vUzcSMvEQVkmYdOeDnB0K3ysN&#10;1a0knOCIOWdNqjdLncR2Gcd8t9aOzISCFBvXTNNsLQbLQ1LCyZRGRRybKhwgEREITnTJF8clfBho&#10;TOHoYI7gHYW6vN18B6MMVcVqT6csPPXoOhkgpJ16eXn865NrXf5lYRqUVolX/tmGLpNV6HG5/lIN&#10;ru/l/fP9886PM3FcfPzK7xy7PpVkKOJIsX69vKuYAV8USAa1O7ndi7iO8KWnvS0uEW6u5iiQCKHK&#10;JE3Ukdiucr2GTmwlla9evkWIL6K6isikQIVMviECWgGXBQawxkfZph3EbtQutmm82A0krgFrYUfw&#10;nXI+8NGfWHsivO+k+OMgprAU0KZVp3/i8sr5rYokjhnuxfOp8OV+ffhmDF8bzYcFOhjeKXD85uyH&#10;rohU4p17MnpnUTI7jpDD+1Chl7oC8rvl64NvLDuL5jEGz07VN92ANAtAejnLSpxPM5GDIRopTKkG&#10;JnmcEANGHOvHhXFaSUuZtRpXgrM9pAVs7EYA8pKzy23C1GASgr/K0MrX3sxzKuT6wKAKi3aHb8aP&#10;tHLfUqFqKzTPQbk6ZXP1cuWf8bN/+RUmDUOv94fq9tjyUOBy+eUCfICoSTD/dlnvXI/XX286uHSx&#10;rOEtgwa3Y5AaDVMINTw+VdD9qaYn7tPyR9xN+vks9kl3uY2R+EW2K3EYZwDPTNzCHZCsjMrhZlq7&#10;MiPmDKwmKmCMjUHvBFdoiRviOSKp74yukQVOSSZBJpw6n/n7s3pH1JHHWEO1kVbGTwz3pJYWf9Ms&#10;Ff9Du1ty0QHx0O7m/qoq16HAhIMPhBhClM8/06UPLvSmNx2uam78ys6HFBfEfHxEgprvcYLmZ+Ao&#10;IY+7ca5jXjIY7R6ZH0kfLc4ptuAc8SQ4JShVSpyWPOMRh5YkEX3SEKYSrS8heDyEYGIj8BQWu0IE&#10;vaHxQpJS5NKjDyIgxqVXXHLALasUq/723hUS9r/3zch5tYz1xqhCKl2L+Ocu0lSeXOAA4U4au/uD&#10;ien99Re1Xt7un/5qoHKd7uJ+g/Ljbtf313Ws+KkUHyocZ+RxBy7vTjj8Eg/QWqKmbEZad/SmKyVc&#10;YPCgcOBUSMVZLUlY6ckkWAJn6VXCZZBNyGrLtDYYhfVGzZGyloU300pXrZW0Fo07EBBicrDD/JXw&#10;JtP9wRWydgI7JaMKUxATSOqV0X6NC0MVeUIuzOWu9xm2PDWpXfvQhY/mJhxbGm7eOXi4/qlQTtNi&#10;cpngaHKjA4Vn33TsqHL3JfL2qktkabM6VFK82o0buisVw/G3c9Cui5KG9lqbWSgHYyWO26bE5MGP&#10;QDiWQCSeI5LheANyKqVqInbs1hhMDSvtlCQHtngtoSlS5qAw45WykDnQpdhRIz0ucnBoMKANY0QF&#10;MhvlC6YmrDUq+SlZ0MuHnzriJj4/aKp0HTZXDRsehjSgXG6vHAxpnRpdq2/c/frF03Hvr7c7zyAw&#10;zDAo0al07JXf/uLdjUJ8sO1Kph6TJYK9OLZl44Vc4owc4iYsrdr6zE1Z6NgwIROM5xykDMja3y6M&#10;G0lqcljtLxxgWQQQhDNbYhYSLM015c2r8ZH1oziF+UMPFe0OEeyaHit+HGELkxQb/h+Paw//5q+4&#10;p7GHjgXtXx7OTfR297PXXAHzYNtdVWjEmU6Sozjz5JdfH7cr3x3kSxxX/kOHq6BcfoxBg5cOFD+W&#10;oKN7bqykHqJuL5xRMAZnS7KNiDQdMXLYBVfCOMsbWa4ClG3cqS1yxJBhIoT8FJxsvLJJicoWEieU&#10;DVxQhaqcace+eUkDUuYmELOrWqJdKl2awsrR6e+DhY09kxWRn/JxdajcNAZpVOHToXASfxsoolQV&#10;oXSON7lUKz+jDZ9HSzyo0AfK8KSCMuy/8MsYL7z7XG/vfTDq4/WWX4/jvY3HE1Io+UsgI8BWXXFL&#10;pjeythxgVxNEeii04fbdajwXtSzbbAebPAJXmgTmKo4nywEDY9bxMU6CdsCES9i3QC4JYT6RFf7q&#10;wxScIs48ittuOUwwJrOfOW78aO20IqhRXxNLnn5tQ4TyseJK4s2HkhoACGteo13OBRGs3tEYcchj&#10;NMFyOKaorpD59RQdTxdNWa75hFnBOweQyuuyyA94a+rDgyxLKE5T0n7pUx2FJ2CQtEUvmfQkOCoU&#10;BwCXLRIihRyx58gIjt0v1AKSgHm0KQZ6pUY30lDAgXYP7IR19BBHY9uYiIGxg38Satbf/Zf3q8UX&#10;qLIJoDIWoFj01uCHja6afjBkJPiSCYwcbR8aR8RxnLmcv1PKe9yDSP6pUN5/rtfXB99g10DnCy3J&#10;B5NeHWq+GmK+4j7wj539rqb3pIxqaUvaTZxCd/rCFKF7bDbDH7IyHaaq+CnoIgGJjyRWTWwTz4mW&#10;cOWT8yQ6VFwPQSckEyEcU3c7mysQTMKSnRmJ87XIoAFLdk6r4P2CAaCHimj/cqP2EQQDBLWQeXvP&#10;w4w69zU15f6X65Di/tv8vaiAsnJVnu+IuS3td1298DMYugi6cP0DeHt/0ZT3zTf1XVZzW10y8c0w&#10;jS4MdTxiy+DCQZyPM1125RvWlKQf7c4SIoUTooiBTMMpbKdoVwc1gu+cYOSAVJWcKbTICK5T4uZQ&#10;kZAUi/E2wMje4KAsFCgJP3lGxmlvgR33Vm6x34Vi2p/atRwjDAPsW+14fgaDQYFzmjHBma8PXfX4&#10;EyLtLG7BczmTZnxNoogcV8x9WnwX84fEb7eXX3cNRO9MS/h3P0xM/V8I+SyI5+/TU2Vyl9bfDmNc&#10;0aHW0UXvfBqXLrpeJq0vS+muHQRlYL8ASayOXfQiJhXdKhuTzRKKddVbi+811rxzppgl1gVSpAGy&#10;JBwqm1oyTEMpOWUn/ywAKXeFJG4Q1aYcxItTXb/sswxJlnYBh0iPFKp899DiXZ39LT7fIPVbDe8W&#10;fqtKs9p8U8XVuRs855jiEgO+AMaAoHcPjszr2y/ea2B1DLy93BnMuNurXL+XXW75EIk5sA6UTIV9&#10;tDBXcSOnuKG2bgmSHvsltpxvkiLNdtXavJaTgOsMwmRrPyZAdUUIyB7xSfHFMkyTE5I0bTQxY+nB&#10;U9fwTjM3jvnIM3ySb8QzE0dzVI/0Eh8TuXVCdbO3Gfy5wqWADhPeCpS6vhnYp5xYUB+9n6YciuaZ&#10;F72lyL3wTsVbiu+/Qb99PN41Nbndf/mhax0yKsrhwaHCcEKXNK6hGcT44VIPc+56xPjkhK1Hnhx5&#10;5A40clEzE9puUwy81rNzSHi48I0uViieQRW8L5YNbLS1hJH5kXTUNJEkkP1NVtylVhlYoHHiT0k/&#10;ygqpTA+UCFe3ZjlU2OPCOlJ4jIQyucrlfeiqCQdHA//FtgUck/7Ip9EQGhD4fscrd1d0JLCfb75e&#10;YnarPX+96+jxx08U4Wi96DJHx67fgFSaqyHWq2/UMj7xTzLTr7SGafvRZpJRLgGLgoRaImLO1tuE&#10;JrUu2CV/ECcvWEmRP0hbAfkzIFcQ3816sa0Emky5Sr1NygSZmuAQFVwIVPB/FF8ne9ygvA4aTvVU&#10;ut5DOHpy+DAVtTC5yL18Lpx5S2gcpVrZx0B/iqzS9/l3UHoHuvr/VnL08ET2hd+6VbnLp44ASunA&#10;YDx55QlajhkdMprgaOpLRS+verfiNi2trOZs0oNnsLLCSATshzao2s6KrUjbSCy1KhryCFlN7goU&#10;jN4y3jxbuxnnWseTtGzUprez40dj6CNbMGvw0v9JtFe8L9gBHDDep3N4WOooc7XaqrXXP/q9YZ7h&#10;d20cFD7OdKhcH9cLw0T5O3dGkvbxxpeTP3SIeo/nAknzD/7rtoYUjyG5fa+BhP7ddd2j62P+pSXv&#10;ZXmaIV2yzV8P3e4N45xuThvklB8kJVvA5VeaHddpPlRkgSlWFGwNZoUokxQ7vQVnNxlODo4keTjD&#10;kPHNNaMcYseVmqzarYR5km+E07RPfI3BMaIDRsCHihvIkPJ03JRvQ4wqr3e3xT1+5XIktCHmK/fX&#10;G/9ngVLU+vrO/d1fbx/vL/612Y9XPlBMVRwhGl98fLxywXPzw0yaHnHJzKOROqZe+UFc7tTquPZv&#10;iFE07bmRMNrojFU1fMEpR3CKBDp7oriryqd62vZBOQPGOoWew5VGV76fV3HucyRt4OLhL5kCoxZF&#10;IaN4z+EkEKQuVhOO/yRtWX92Ttw80dQDxXuVCizsreNwMZ3K2dM4njPcHtp5NEulDlLDB4818tOR&#10;lNHk9dcLt1eZw9zufuJA7zzOZCqbY5QfSOdCizHF34bOfEWXzdy14Xdr9f7o9yhu6VvySmhv986A&#10;eo2QI/4UOBIE87bLFiHZUj/pyVnQWTitbOeDcOQGkLojWG/ojipaKBAhgLHEtTUIHdJcikTwbQsc&#10;OMNuo2WWHTn9ZmuU55z3NISRxbdSEJGH5EApJeO6dI3jNx1dFXH31ZW6Yuk0oTmrBoCPl4f2OQ1c&#10;3vn4Rg29v/vY4zMk16oNmiT/PykdOe8aOzQCQeuo4f/HvOoQ02GpSy1Pfd8efGXR7aRBTOpCbIKJ&#10;GHyXI6uSVyBu1cjfKVRMpMjMIDKBCIEzZDkBaLSRv1245MicNK8GAwmZCgKjUyYBMaanDmnwDv8n&#10;aeZV7yC6OuUvz/jPma19wE6lPtfpo8RjjYsh7hL3UzlUPGe9XfxcIwcGowfHCAHuv8hy3cyj+Pfr&#10;nTmH5MLvOWlmwgyHWmk2M6a3x5VnuV/e7lwm691HR4+yNLBo2OJHEdQwN/hfXz80q6Ef6ZcRjVlZ&#10;QBWyMMYxyAmFJiuFDwbKxpuWuMtaKEX+wQG7NjQwYScnSXo+AwIbjLimWIvhqBEqYYWcJNOwqW5C&#10;dg7K7pifhDLaDTw1IOH2lnaVjwxGlSbYl8q4PELwyttKxoQbH/7l7Yd+WfE4EoPD6sHHG18H5Csf&#10;PDbAwOE8XWupB9TjN0FVeX+oGy8fD74OxpjCocuzcBfu63LXhf+yrBIfmu7iUo3EtWldcIhuYSoU&#10;eCZqI4ql3Oo9fmFTsYYGO5CikSP5gOSESq1x/BkQ7VGDSfKyJMG8SwQtO54TW1lY17IYuzIRUlrn&#10;ruGLNIFy7Cdu3r+9anzhCHFlBpPgA4LVXZ7fZNKbgHTyeUPRmOKUOQTQImSZ9dAqO1Wa27Qpl57k&#10;90tx3T6i+asOoPuDo01HipKZ1N70dqcj0sU0wGjkuuiSyHWkKkBUrLWjAw4UOcCCZdPpimkHtmtj&#10;xxxSul4Q3MrTFtcMMjFkHSoNFICNJCBHdhC/OEGzQ5lpgiQFFwFu6n8Q0njj0P7lfmgntdpnAm6C&#10;PQoxux3hlqzms97DjjEa8agrolGCSp3rsK+RcEj3e5Rq52ZcaLXP1xON8hZEJ3TR5C8O6m2QSbeq&#10;ufAgFM9epyK9jwneNFmxX6EV6nHFo7e4FcsAUtONBMOvaMIDza/s8qAodLgYyeacsQAoMbB5czNX&#10;CZ0tYkSeRcisxQQ6Km4ywpmPTAF0WVOHDHEGks/7jC5EtJ99+ubQyN7xO4rc1AlhIIHnx6/5jMei&#10;USW35Jik6NigIyQ5UXEOIM1CPK4wA6YMtekdRgedXVr2QcehwkSW5xyQdOtyfWRQiWQourxfeVYB&#10;2M7RANCM0ZPUd+RLzO4Tt7JcIZYlKcS2xHWS43Yt4Q7KpSUtUynZp+DOWMoHOoS2D4JpAonNO2Lj&#10;B2yWMuCsZX6SKeB0vQFx0crJz6AiYbznbcPvKBUfNat+bTrtVT5XIhd+mpo6Xa0rZ9cn0fdZnLg+&#10;UvLrmkzNqZ3N4TnDiiY4D10sczuF36ZVT/jnLq/v/Jex/Cl8afT6ebtf26hXg3SRJONnIe5M8Arv&#10;3JSvg6TOFIqbqHmsEQLnpHjWk4Oqk6yBTYDzoQITD+1kdDISgbKCXmRAhCLOOSJke4sXpkpu+Z9k&#10;6kIzqGhHaYf5BGZU0ZYYO1HCLFeuMf3jtjzFNV9hCNCRlZGCGnc5j0QzyPA9Zdcs4fEk0xKey9ac&#10;mst2l+Nw0dHHz/AwrGg6q2tktXb/uPfpSmXpYFZVl8e7prlu121LUXsFbNKygEQ4q50plIrDDq4z&#10;ClnWOZu2S7SUg406iMRJ15JhprQ/A5LjjODtoyNNTxRnApQyN+JQ8ZZnyuX+k6QlHQRcgbD3NOh7&#10;V1o7YY4UDw2p1qKDRFNODxa8X/jtZYurdTU9UnSM3B/Xd3+nXc1c58cLqNSfUPOmlKNINXFDn18h&#10;1eWS3oQuOhp0YP66XXx7d6pHuN/fz6Koq90D21p/EZfPSttONhdmiWmUq5bvLAM7jkcaL3CJOCDB&#10;hBNEpmTC0TZ5AwphtYqZCxw5/A1dZmSjisOT57C3wD+JK1wdEdDIwInOMeKdkPoalpQwjuSGiVI1&#10;//R7BnfuqIqtiZTy70X6dw00g6UFHQvc6BfNDieNo/TC98dwFMjbkA4ZvjGmo0YFL7cPfhzDfbLw&#10;sTTf8PAzEe5YaFsqscSEj9fAU1rMWc4eYqQt5MiR2ODkBgLKLIiymDMR4JC9/MCXUdhVijJuylTY&#10;Vgw7K0lmAlDGoZ3PPnEoxtCJre0Psgv5GPElDLsyezAZi3sS+sm7wccHJzY31ygSvSu1oms6VHyD&#10;TgEq105eWa6YgeTd4wOeMnysaGx5aFDJR4O6gH4aP3x5xA+n+75NGnOlrsPbYpE4R+K2C2/jPClX&#10;F01aHezK3vLsRYZxbSmxstzGlHIgb0DJdixeorDxV4mp4qTNRcI6bJfU5A/llMqJlzjRIAW1A9nh&#10;0trXHBfemrDkyVEhDw0v+dS3B4mkB0scISe9vflXJP1G5xZ4G9JR0rQPrtX9eY86Y94Hi+cq3NK/&#10;vOod6PH02PXb1U9G5fgxQ13aWqVkIUIk1ZVMcrC9Ck6CLtUwCrtkubHNMzbUNlmOGSYCX9cpbc5Q&#10;h0pAEpxHMMZCocEW5wc0ZBUOGxmwOSwwm+mYH6TlOWXZNexjhg925bG/ewioHlQhmE9vJBwqWnOo&#10;kCDUohKAPO7Q+QjhaBTlSTK+kz5eLtw38Q8RTkm6xLsPowqD1pWZiqpKv7nI5+2HK+hQ7dUISc5s&#10;MKFJILABkDxXb9qsoWMAhIxCSVNcUrLzlgM4iphOcKSREL0FtwmJkF1T2PJuvKC2pZ48baAxEkfH&#10;K7ZBNvpR2F8cK95r0ngoirm+CF1aYqgTHf3iUUUHGjVpa6XkrxpeXj+ls+/tK+Ajp8cnXyrR8eZR&#10;jTikGH4mPYPL66vebyhF5YiONWq7f3KvebXlEB2hAntwdsMXW6eITQTcDXNIGEJHMMj4qQ6yRog2&#10;JYWaYLE7jEN9CCFc8iXk2JwlJxzC8uy3yg2swyDhzdlY/0FcjFQfKt3XojhSsK4VYZ9+vOoNJPda&#10;lzDx0GzFs1ofAg663uzwZEvlQwAqgEwtHI1tS4Sa15rbMxH1SLXyJUJdMEkzqUVSXhMlHmJ5MKo4&#10;YLYpOG4WyBLsILbBUqZhSSu0tyTBhpdN4bihalI6YfvBluYb1oSx4QrIAAWdbQh03LZBwRIygyxN&#10;QPCWOGDCWcMdGd+FTESAMYU9xt7zzmMnujat3uuv7/xkaC9cKOTxA6CpLTu1e5gJTgtNA26qHxux&#10;/3nHaIu0QxlHeFyJjyzpAV3SyKFZK083cFF835NaGvi4vurwu19VWQ4V6Aiuc55co2wDwpuxJBMq&#10;ldkLdBbxFSy1RHCC4zvNjsTxXeSp6BTc01rkKdWbECsAmZBpa+cZlk9AAjHi9IBkueSSXH58kST0&#10;blZ3W0WoFVl0wfF4fVz5nxkMDG7MTSiJ9XLh614htWqgceVmLLz/IDTIAKYWcky4VY4wNXrVZJXR&#10;JwerDhS9BV0+dGGk6t/dUJVE8yS9//iwk+eaXZN7sHTF8cXVq2yEUAtVupn4TagfJxLKQnpctCxr&#10;ugZrz5J0B79Rc6jUFQDaWkrVdRDV/GWnhLauX9iTc21wf0c0Qlh0+ZFdiLRqxFis5pC8Dbxz1esA&#10;0rHn8vD/cicR+dAen+IIDzk6U4qPiNqClQVeI5Pe5vzUQfqggeTGdQ5XRw/f0XdbEWV1npsXPI1h&#10;7ezWjU93eTHVqQUTad2gkDUWMLJIJ+CVGX4JRLmNIjhxj1twsqYQM5a0ASjfba/ZjsIiEitGmuTV&#10;3l8JtdVkx+gY+eBoYR+4BVc0httrfHH04355Z14xMu9Ds9fbrB+sc+2hbjzT7wjPO7gxRcZyqHAV&#10;xFda/aNgvhzTduHpfr3rXe4P35ZRZa3z5eOmqAcV10vAEQSMY4vULn9lUrZgcxUzCdOC+38WiHUI&#10;acRw88CKvUmTGXJyADOq2JBbdFLRBillvKoYKVzZ8UqVdXT7Iwd8wsr13tFu00k/jmvEy99L+4Tj&#10;Q3Pb6+09e1dC0ZglPHGgbH8B0YUJfvAv3d2UjiyOg5mQILJuj4GCCx1/Cqg3HuR6//hw/vXRCTEb&#10;iu8h9vduYSDaEVTckUDiQ7YEWaVXyJRj2UioZ2RwigtZkmlqaW0JTmRZoegRHF8s2xlFQtJQAcQc&#10;cYDFfjQZBZZ4DeBNvuVI+IM4virNVCV3a32es+dca2qS4i76i3/n/Pa4cRBYYkgD5UpZK79a3JCr&#10;4B8Eea/6282dGTHsqJjseMS0SDhMuHS+cetN5nLjh0dT+cjb457HDyJuxhZo3xxUgiPbS8SV2LVX&#10;lXUnG5v0Roy8xMslfScMJaJmOc4YA51q1hVQNGugqSRNzFH4Jthzjr0R3HBSDa0M17fd7+JQClIz&#10;O4odpL3rJ1a9lydJQHuPB4leX3598O2tm/99gkv2EHGRHBsu9/H2nif0qcAZ+ScbYtwSCHl93H2w&#10;hFKCjg0db3yuk5t6NPrgsGFUodFI7Bvzo6DGXMeTbJ/ocm1dbrEHilV0vEpQXEKWMkeizNCxSwdh&#10;qL0IJ5lCnqsUh7SslAoxL4ajmrDMiOOsYEMyEmjyN9Gf22UilES8qyQq9dpPlr0zU6ecT+25V2ac&#10;uozR5av/Gc8SUrVHWwZRO/c5VMRyWX3LL3BpY9SYg+N65RFae+k9D6Vo5PE9N0V6qQRxvz497Ebn&#10;uaHjKuOluQCLPewyfjXmz7UbVRkmATc1V0wGyfIhRcImjUe22/RJAJoLY5To+HxciJx0JCi9sCtY&#10;ZGMq+QNqYxxIEGC/NWz7H4Vdhag4+9eI+lK/Tnz/Za7aZZpfauf2uWeJ93PxiPyPX3yTgw4wdYHp&#10;VEWE319oAvyut6m6Fr1x6TDhLcq/teFJi1Z/OZnDfL8kJec6OQXd1hJHu1VLTbGD3shhb9NGMwxd&#10;0EJpB+MFkeskJ7eQyQg5qa1c/HgLWzqtTems+EkxC2M2roWSTprQBJDFQB4RwcXar/0uu0h2lveN&#10;hwZvLcmxwYNPfInncuUnRXVB626R5B0dHFGApyh/PfjuBcXFqA7mHE9NUYirY7VTwoyulHzXl3ch&#10;BppEdOzc+jP66VQ2lBsASSGxYWl5i/EiHFuU61nGshCNNCeoqc4uFxNxxVPa3pQ1gCqLmD+iubHf&#10;EkHBk8WWOnaWjcT5BE3VC5Iq0ewiAos69B8k+4P3kJziPlSoQKtO87fXO79rrsBN7wv8AJsGlWk3&#10;e7XCE//4qvLOAyipXmVvPCBHpzxIyCSdn6WF86Yjw+8nmpa4B6JU4LfmLjpQmOb6l2n7stDuYGV1&#10;6NlYhqJEARXEadg12o6pMrMcWaCNqUbqYkrVOaRN0pA38vDrOSztUWWyh3ZBCyleq2TO8GKhk3nE&#10;HHzavhS2HN5Z1BVyeCDZY5zO2ZeuhX+mr51Pno6Dl1++FAY2x0/jG2l7vfKPCF8+fr3zKxq6PBEL&#10;rwunvFn43ccNKnS7/p53Ix8ppEvx9dNWp/c7Zi4cKvwuqeYvySHoLrUMfsUNHv7gJk0k/XLx+DVG&#10;TV3AaxPhT3EaC7msB0jqUUyqkBSYSRpZb0CTtipKnQ5gUx7jDAuh8DhWJsg3F78WtvSEvwn8ypGs&#10;vcVcBONqEnrwj4xz41UnvRaubhJCSRgYJMowwwfAHx4uqPMl/zGB74/y9sGYoiw3poXvvJdQBSS6&#10;1Yw8PkYQrpuhbrpM//TTvCSh80oiKT7gsEdIuvktvbNcVZjkjAlKWgOhLUQmKlmZFfxKYqsCdOmV&#10;CNAbUOkv4iRnIKHChw02msyGj1aHtmdNzp/FOVu8SzlINPRz74TaKtzWwNew8sGVkfZ5rjmIzbHC&#10;AEO7OvVDvfIxsEpkcuIe+klaz4VpKy0qWYdAK2pdFFAxWpLKEULfNNcxfqwvs4/kBbsVgyUOLjkj&#10;iMthk2StjdUVQhTsBJcI49pR0iXtFGK3pLqCFC5HrmMbHLfgSGnUhSdNEtIWMhGc+ivoYo5uAGxw&#10;vNgYyYE2FM65qx3HdYZmo+y2vB2wy3jX4c6rhn7NP/oUNLHmkaTj5DF33FAahvwFADcAw5dIBdwM&#10;Jb1CZyCL4y35QB0cRC086qY5jL8Z0koH8VraLLCUl3LRk/EFr0ST2hqMxitvZ6TuJk1IQMuRHBg4&#10;m0uh7Nea8qgSnFDiJmpbgcO2MpHGJYeTXAirMEWNlDYhmdiziMzO4MQlyW82zA1cX3Y/x8qDX7DQ&#10;vNa3Mnx7JiHnzJ1ZiRuUpziHiqemHCP8j2W3owKVOVJkVdBHieRDjMrkzSdHig5gfvM08abFuHa3&#10;0MbZ4MM0Y8IOWhfbcY6LmG8wThBSuIzJlTSupVVYqHmyR08gwVEy5HEL7mAtUyCEHZvAemEsNZam&#10;jYMqLn1yyAGNl69E7w32h2vlUHm93zNIUJv78soNsA92fcvzY0tLDMlHfIyRlC/6cCTIfX395FPC&#10;+lrTqI8SrAq5N9xCcboOEqYosfyoShoevQwWFZuuLHn2TnfDs1irAlGfIwl9xYWTt5IrDYKmTNgQ&#10;9o4STkm6D5VJP7ITdaZ9Z9lBTYBYDH6DUtDAAIojJrZX+ywt5LB3mvbRlV1oT/uLOaTjSx7Xl19v&#10;ujR557tl72/+n16EJ4W9vcQ1cRi4MpB/MSURrmpMCTlFakmgKOay3K/1kcJXhujwNhEn0xFRbnJx&#10;deMscVrprcZKtTh5oDZlbskTkYTklSmQhi5jFgMyRtk3Y8JxzVVMOxyDbV7EnEG3Q5To4NCt2UVW&#10;ah2TfyWJukplsqvYH7OTqIQd7PEDxt/18Zz05fr5W8PLL81Y+rNaLRFxhdTMl8hkUWJ6YPjJWjKk&#10;5gCR0my5ndaWqnKcZErLQXu7+wvsVHn23QC7VJMMxTit3neZYqs+i0skZL4JrTTQYgdqxcedTHsL&#10;GzrTgs8ax2Kw76vUFYgTWfi0q/yi7Q6HBFqf9FCB1s+iHgzQDtU+03WO9542N+qduJ5wRaiS95Pr&#10;Kz/JpauUXjH/JJr/av5plJp8VPx2zP42czT5UAWx5VChGMcLHwf5Tq/7TJ3F5JK+bGLlVpBcuyuJ&#10;LTFvDrvYJB7YKV+FlPDRiEuUFeoqd2WEqgBKLTLAnyzHSeh0UgVlKvihJvLcotmJGk1WYoBIwfK3&#10;QHnzmWtRTetI0RGUKISOEkjuqnBH7M4vJ6mwQxZlsSZZV8X+gZ4KFYm75A3INTbRH+H4uOCnSIUV&#10;lTLDPTd6duF+XH6EX+H02R07mw9ROXk7izi7nBrGBxmn5p3mEO5qgbjXOoSitziDgiMhIgEtmLVb&#10;+NxXQVSKhcwmfkk1vwTc1Mlo3D71IGac2OQSMT9KYtoxmRGw+6oCbho4fB2dFlypDpDXD12iPN75&#10;lz8UrzSrI8PL9XrpRZLKf/hfefh3c0iZ+oDX6423JyEbRAU0OZlRhS8cvvFME3Wlw9YSksO6XK3i&#10;Xk5JEmucqjGEDUZSawRQWpIIYPyV2kT8oezHS26AZXtF2eT7Ckg0ugHzOzmWuGVhlOByHHD8mTNl&#10;utH/LCqj6YcugeeNR8Jx4v2lKYYTVoDDQGUubx86uG7uhIo7hqwjQHOcXzoE+JwoXRLnmbAlBdCM&#10;GYiJaAc5VBwA+Fum77TrmjDT8dFh4sLULqGU844YYModkQBWb6kz2PHaiSAnroRCI4tcpmyYMyeS&#10;G/siZ1ESPFTKarGdKspa7Dbdtrl1ypPmzd5U+GdxKj96rx2VXUNVwq6yh0pZRh/p6+vrXdOUz3/p&#10;shnaAcyURTSXeegdSBmqn8cVQL4AcqNTrZLJT5lWAHAM0chy5VDh24OUSoVsqQciEpuM5dof15QT&#10;LAu1Lqe0tIMWnMi4pNaGjXLBYLzSSByC9S2Bo1coxndr3YJdh1fljpQK7fqGiKoNHu0KJmyU9S/l&#10;iL+9+ALEO8q7hz3V94L+KAGSVLm8KWF9G44uIt7L3bSSer3ddKi4mIm3Vy6yh0iq1D4+BmEaY8LC&#10;Bw35ls8WojbaWhtmYBNSX+Zb+NF2BWWeCxN3zgQnOjIkVdhbbHMH1hYs2PpMWewig4adUQV5yq+3&#10;OMocNT4heAhXjMIeJeIeZQKziw5Jvsto7NAf9YNjpHuLYYKll7ohEa6INPl0hiCtjV5pFBT3of3s&#10;pvn66O36fnl5vfvJ2CQ6WSpN0sg0Dsn64N1Jbz38TNP5eir0jNUx1YCS4Ntk20bivINocavUGa8x&#10;dHA92NDSJTdTj5DDsSFXYGQw1UweUphDpUVlEjA2uWxk5UXIXGI6q2PJPErLDb0p5MsR4wTeZviq&#10;H1caeNlRCixreiltLuVYZe/lN/5TghtVde/8l34OgReNKC8vd0LOpKQPqawWjtRd5evrv3hIxR/7&#10;3P16tLrTI27FBfIqGt9VLDETlXJZjbFoJMThNoYOOwywyVRjAZufMFzdwJDWzom4WFkHtPFoE8SR&#10;HZscVhPIKvyUVYwYo2JFeF1ibO5kl0ASpbD25VVvJ51hes/NPutupAEvTg+nlDBLZp/TG4n/N7Lm&#10;K66Tnwv1x4zN4LBIU4eYcMBlGFP4Hw7+PvsW5VgbB7j0FvubPN150Ud0/Hl9QNeNMXNQSV92WOOT&#10;S2VgTCPIRslI+tgJHqPKMo7ZnvjgqiwgHFa75RJAy4/jjKCf5IjxuKI2f7H8+85jk8JqWhmhOJTv&#10;uxxyOFTMfyxVpqYbXM3wQ5HzLdSK6z0KcZDEMsCh+F6ABxUJzRogIF4rku5UEq0UnPFIUlDaWM86&#10;nipwfRC1TQ5EL3dS8FJaEgcybDIWl5QxSbDnW3CkuALnO2PJouumqJOMvTmSOBtccGxLR0sW+CLD&#10;51N+zz98yHgHss88KeQQogmZf9m6B/kO+74NIll7vEBT37uf6Fd6JhyXX5c8EAfpFkg9jxUfeO6O&#10;Fy58NMu53fIgU3qMSh3UHBB48BIdpGkJJTN2tKfryaFkpJXYfapNjkPOTHpwvCO4co1aR2NN2EIC&#10;5ORbzP9PqgknxdoEjNdND3I84vpQkcU5dTJJwWf9K2kaO43R/qM7SX9FHy+pGNt92d+q4EOAB58W&#10;VlQiqU+i+vWmplQfTmri8rh8rH89VtkHyUiOIDryys9Jvj34VZX+fD7NrH6HqO46/XNNkgUcL1wy&#10;hOsrlgCpLfW1IDj1Wgc6KSjRxrasikbqDEXwOSoPohfLEJaFmjYVG6HLW4IghnXeJHVb0HrkgIc4&#10;QwMEu0V7SJjfXsreQ+dKk51rpHzE5MfH47efkrXws7W7oK3rv/oYkm+Sp6X4V2KCLgfvUcQOx6jS&#10;8AU9R8lPeSG+o69CqG5I6hlAHH/LVC6hdDTJKTzZrQAXiLEDSKaDjpmwOJwka2RQU5K0RN7QjtjY&#10;xTHTFFQeQmjA7LNsaueRSmDFKGoONXSIWPRK3+iUcM5lB0n8EKxh9qzrk/gY8tP3AMnl92/+L/Ln&#10;77s/KoT0wwFPQu3a95RM9dr//OOojFBKluG4yAo2Ye15zeP1168Xfg+Qtx+3zgsh1U26O2k8VO3I&#10;9hf6lpLCUjkngDs5KDko1h2N3oTDzRA9/AEl4DNYAlTGgBSh876K3G7bWFLEm1FK24zjnEkcojJM&#10;5Mn5Iq3Y+5EvCgJ8pETmDyhhF0a4SXJ/PB5c0CyK59zojoskdRWaonpDuWRSG7qBNGdN4wxxmsU+&#10;+K19XWk/3pip+LE89+OQ8RXISs4SO/Qogt2ecZ0Y6xV23bEmve0CjZnymrijAQmGSsZELYlFYdJA&#10;iXi9Agq9dcsmF5tijiZoExgZniWx0EtVTvwsKe+iPe9xe5xYxZ8zLoloHpXkrr2LR3Ss+ImolpSo&#10;8hx03v3RDz+1b3rSDExAI7pWur9z75gvxuvSWpdAPMmgttxrrGGUOQu44Ku0dLCdJ3kqR4VJWQAc&#10;3qY5pZb3JKZTygmlJQsSd0FsvQYifraWAic/WVL2kbRjIXeIliG1RDikuTbQgf9BtJe1T302uyZw&#10;d6Bd17t2rNtCzdZdre143EBC1cw9JFLUqTnu/XPnJOS2msBRwm8r3D311TTlfvc//VmXP5HUTeN7&#10;1SZBBz3LwT2F5bi6ujjP8daL0ObhSlzUm2mMcySOp0zt+KjCkaQ5ApAlQV6mtUneJZ69Q1LFlCcP&#10;Za4Zyclmb3Ls/R3xjkJAvVnrfUed5wHDEfNwXCols8fd/Ppn3Iib58pHHClsL5f3x1w0yffBUWW5&#10;Pd750pAOsF+q6OPlqqNGbv6fZRtkCbRnZSpqzJNTwTkIqhxtUKmHGgSLSRVJCiMdN3YkJZy1AlS2&#10;vOWEcGJ8W+v9xL55SIA9J2LNjVBoUNOTyFqCnBQziIz9k5Btm52WUUUw+xVQN5J+6dKVNvJhs2TH&#10;OVSKED4+8FV3fcnL7TdfCfRhwoxEgiPD/ZMH/8RQ9dINevZxedz4/1VXDyoUj5LeL83VxoBqI0kc&#10;+DU61QWmDlsE7HXE3mqnArmpFs2faXpo2pmRsJZhQjrl2DA5VFgiuAkmvULEFMbhSbR2weaBnVET&#10;Dm2nKZIvn/1IksQT+t5xwtpz3rvsQbsj5JLuscZfIzwOAqfno8Oyrt1vSZP2wn/XVllDN1fRsPG4&#10;8wyucpF0+E1vP/4PdHd/Np1y8Gzk4kx1DUXGVkhdqNB6Bcb7SslApGptXtsBHFCI5JYCj4+acPSE&#10;bRxEjcBKBfc39oHmC0ouMIWo9qnKuJNWE6EaCBca4EC3b+Is9o53Eo8+4mQoYZdhj29n4VrxUCMH&#10;jZ2KL7YjKu/0OUpa4/tF4w5fOKU1XQ/zzwsf/BNC4lq4WFcaRdUPTVr4MWO9/fh7jJG2X2djQF6s&#10;kWSBZ5nMMSCMS5qmliLXdlaO2DvEnCOW1OZAWCdJ7CCOD5+kwAapwW5/4riBiZrbxBhkmMDUHdeh&#10;ScMLQRRtPOabbJ6jJCKHG68Iu1NedzZpNDmN5Txn2+Kdv0WDGPu/wrFyu985RrjC4Sb/K1+C1rHp&#10;SkU7h4bpko6bh955+MmmG79RqwB9oFGSxi72qwzlRHed1EEjoZdCnj2JG2gTMY2Wtokd2lbyHIWu&#10;16Bcq1AlVsr6ga9EkmA+2MbJDhR6te/FaCdaO6lUucqTs2XRa9rgQ+XVp3glTa0djqtjSWZ9KkQt&#10;AUxHzS6ffyQ1QhWfFw4VJ9CcRgveEnHwE/FsRdRFI4p/h+euQ2U6u7rsNqu7IbJZhzngX4lrSnX2&#10;UIHRY2ylaw/+a9ecNlI2yoEi8lY47MQc6n2VZKTk8urWcaRopZkpLcPisN1Jn4SJ/GGWYuvdplNd&#10;xntJk4YcGtl1tq7uTVckAD5czmeAVpSJ9B0oPg3w8WPrkvGcw56PDI0spHJRxXiUVjRB4SfZdaRo&#10;LqtDheOFf8ruUu6DKzbGdQ2oJBQtBrOCAxwnxVHTrSlCLE4NSSRUQriS4pVd1nIWS3gEx1sCkfLU&#10;0GimteajKRHGRUPZK7tFkZ05CU9pK+HviFLdvE5d77scG9633m/j4ZDJz6WTaLplE0Bc3seayL6i&#10;jCo+Cl5fXj9vmdRSpQYgH5kcMoIcpy6FZ9J383XYXq8vuuRya9TrFuuBaA/PW4J2SGopq20x3o7S&#10;I3Zd1HFTNkdVrjexJxHn+pq8k1zfYCzuEmcHTtCZrqpXQHaTUA1p3u5hN4jgNqGulE0iJoL/SpTh&#10;RrVn2DnsPKrLQwWGqia72fUr3zdFVFSs9q4yaYnGWsCHiqvFfLQqhbTer0xqy1Aa2qXUOgmMfIwu&#10;dEYHylVjCo9ZPnL7TXmjjVqVTRqMbBQ5IryCjUcvTkhweXaTQEEHnW00vgXfxtqhSbGqFGNGElhS&#10;akIZVabAU0GXNKVtFak+Mx1CUaA2m9MmdSxo4y1iP3So+LettVvZeTxiG2nd2nUPdiTJKI8VOnh0&#10;HSt/tZx9nmHEHNmuyhFxn/4nMBYfmxxpFaX4M+rX2798oGjRmKL3q7fr45UfGTxfCBVjY9KSxXZ7&#10;JGDjRlzMIGgnWEslsJsCEmqCaWexOZawhGCSS51eMksswVu+Eybbsf1x4YRssqYY2V8wUUBZxGgr&#10;NCDpoZCNvoiTuaP6kR2ngR+KXTu7VzsuHmd2Kf5RMue+Z6Rhl+TZqPKaIKUe6+v98vjgFxAUoT0G&#10;Fnl5y9JwJeLBJZKPFQlf5njh37b7E0n6S28N7LoNykYt66QQz/KcJgFko6bQ0osKpC0LCGdSd2Cp&#10;SGD15BkMxp2MyUlCiOhjWjvZoFWNJWUN6ia4clrc20h9akr0DG55ZpXI75NL2KO5WHYFuALQ7On8&#10;UoWkQaq3M76kuU0E+FcjS99fLu95k0NFK8e/BaVj4+6jzD2RaKrCb6XzFIzehWhGii4USqUFmx8l&#10;Ef8dljckL9sxO62lToEd6BhnbWmgMECw1mLeeRKBoWLMRsx0m3C77c+ATLqv1vYcDyIvdFuBsTnl&#10;LEiJOHafkx0P/CbMKZlVMq6so4PmwRW96TgULjmnG1kFl6jyRl9ulw8mH/ZJtBB+fbs/Hro05ioN&#10;nhAPvUFdHi/XK6PKvKRs8kdSubWNqfqAI3RI3CFd+YjbwEzdAfGGRMyykiHe6xJnVHYx59t1wJIA&#10;AHyEBHy3NoST3KiVOclqn4wCCWmH66Th0EcUtJ0Nj29ctRx3Rb172Muvuk4hnSMBy56rZCe7Ecme&#10;ZoykuMvgtvp9Z+Xx6+P95ZHJiw8GAcV/aVx5UE6izvlNqRMV31fRWxLX5YpSMpZcRMCUIwK1EkfN&#10;lFx+JMCU/yCLwsaTTi1bJQdIpDQWoikxJgehjyihpg1DwgrVelsXy860s3Mjp9O84slfRCReg4Yr&#10;92dZmew477yolKNGr3OkMNmFaViJh/jeKoWdr7BJt8B1b2q5f1xuL586QGhJioOCEe1yeYdyzQSk&#10;Lu88Isl0hVu1ebKhLbtO6UVtUJ21kUNcMKgmFu2Qq7VdsVMcS6bdJ8+w4jqw5Rw84hIxT0SqgLJZ&#10;IKMKnhVOS4IaQ5INiPc1mIzwaNgEl/1PojzvY69GIhk+8qmPK86e8uO1kCPT6oirKbakBWYnPgTu&#10;l/dXf6+d95w0qRGNf0X4SUYuw0m83B8acq78AIIus248hUBF1nmVI6LcTuyW3ct5DYhzu1kcnNzF&#10;wrhyN7DEziLSuu1iJ5jQLg3qFlFmEbKzIsEhNVeZ8lgRAZXkPBFDLtf+VOCGF6hM9pA7ND5WG7st&#10;N+AsKuan1Ih4q/hQ2S47F/IQGMqbJkL1lPMh9KG3ksfb3ddRfk9ypqAuhTO+SKS4j889FU9qbxqI&#10;NFXxV6Pp9HTAbhg3saDp5sSYXM6SkwC7eGtpTVlNNc0OUh4ZODmnLBp5crak8ArWmwBvQAsnUDyS&#10;ZDoHgtgZlMUk4jSc0s4eHXvQp4SW5gDpGwh72te3eptIUnYo9b/dRbWQxJdK0BHnSWEbmMY5ECSP&#10;V0128hkjjxsoM9MWptQpI6XLZV3y8NbzevXPMmi+wuPXBJPkDqAs0DbpidUWxWq37ORUZ2ShnizQ&#10;xCZuRpS5zQYXRFKssuCZYkwpCo5K4CwZb40q4G5oR+0IsIZvsZZoUnQkGeP9PWk2JkeINebON1Hd&#10;OGuHCR8BvX02V9KW1bozqEWc+4LrNnIUvr29+1/7Q/OvK310UoijwqnyrtfHuw4sDXKMKTz6wJHS&#10;x69Jcb32KiloKWjCkhVfQgbkl8DiAK08zEAE1+tSR0x5q+CBl0aIWYRKDVlwML1Yjme2tTphJa30&#10;8A4YhneZAKeCVz3UXvsfxB+3eJepvCBfvIi49j2svL5dcz/NvAFtTrbKisyhMm3H+M6K4nfupFFm&#10;XUh5+OLftzj79f5+vegA4tkE0fcXXS3xQ05Pt2pdgZuwuA1M6EjxQTVtI3uxrJtAjGOKsrr9mNpF&#10;ArT5hSBhFlzZXkfM4Sdo2fmx/QwoGRMLcIojk4EQLXKqPedOFjxoCts0ZP0sCbsmphKc4oh2KT+x&#10;xf5OKzkmemQwhXFJU0uI+WCbZNetOtpGJit6a1HVuZXrY4QJq2aymrza4YE394ALI71pXR4vt5t/&#10;u/3iH5RUNVGuEe22DjkJ4y9E1hiHMO5iak4sJk2cQgJplgUnQhk2ytldppEkrxLOs5SMLdqyn4KT&#10;lmfrpBIJSpI+hIvat7cUYt5lp5K4Dj7LcInma6c9VDJvmMkFORXva+1n7nyU5E3qq+RQURort2fS&#10;mAeb2+vjpiPAQ4paU+6F/3/74LfnlHHxg5F0xjMYMTyOzbfa82E01bg2b+1cAPyw2iobGh0RnJ3t&#10;8hhXiE7q6FTsNKPwEnKbJJMtGdJGNoMPSYb0asQbaZV4pO2vt1cI1nMmdoVdLGW3ThxQCQlbcsX4&#10;uPZIjLSs3gE4jd94Wo39h/KB4XpoCsmRw0dE8w0xR5/Eb07Ypdom/5dSx+L7y7uOjMv9g//OrSPh&#10;qtb4TQTNSfi2D/MT3nj869cSHVa/uRDiYUlXI9qWlpeKPIHlFJ6+ixzEklXZVB2XJleBI6U5YUaF&#10;sEYgiBAElJasQAoNKLersO8HJt2Gk2AnZLyyI42ScBAWF8EFIGfZlXZwlV0Bt2oZM3KMWBgxkuLD&#10;Zg6Vl7f7Pb/ZlzYh+0EeHtoktfGIborpkorR6u2h2YeOhys/rfLx9sG7mcYSHQ6K+Sdd9AbFHIX3&#10;ex1El4/H1U815Qk46qehiqErR4LQIonZX7LDK/Ql46k2R13RDywEMdsS06acJSaSM9qsJRnWSIjy&#10;VXjO9d1abc1ZUSOLIZwdVEoKrvwytU5oos0pT0wdCrIzPKpocFFxDhPoJEioGMmxInP55Mq1EVeB&#10;bd7OR3jPgeIjY0rqjUQ+X23nXtvFH0vf3uE0zvjeilrhXxzqmklXPa/vPNrEvdobDVL7Ftdrxk0l&#10;aih56kXF0Z3SfhvGpjZqkRc1lRu0AnD0kTXEzogzrsxyRhweCouXKi0l/AZk12LO6anBNgzJIU0X&#10;NCMbBnIc5IA/yS7qU1l7qD//Js1MwSGJoI+dEaW/Xv/Fw5LE2DwJ5SjTO4yZfBOVQqqK2QqVUcvr&#10;6zsjzcvL/cJ3S++/dchpyOCaWAn8g1WOo7c7v3CrNyfVenv42aYXPnpqc67MekxCdmKj0oWv0tAk&#10;LjfE8l3VbsIKSUagbFJH4nnLOtHVWJLM2TE/stI2Dc60NkUbMl3BW0RAEjbZIlOJnKO+4shGT5Ii&#10;2FfeQni4aURUM5RyiiIf1+u7jqWWdxmA9qvnGAw7lpY3QJT3ws/vgN+ufAz0wm1byr1zUcQByzuP&#10;CIV8uZxnsK+vv3gCgWLWsWnATUShzTgGBfFkEnzmXFXFsZVgCYG2HLEQiaBKu0QjlbiWJJtxvU+S&#10;bImdUNTm+ypDEI2CMZkmU9LA3JM4SDjm/6Kws28aB1SNj5ExhBw/RM7l7df66R3GCZPUQjncyBQm&#10;APDHQG933roQ39zn13g0QdGUls+AHu/Ml9TATTNcfqRJg4wGIR0sfGeZRlhQhmOozNKMREpsIc1L&#10;a1hpJpDt2gxmtQn+Ki4acRLWeJLrVBZawSAC9RGBo0imtePYTjEsimWY4rBJNGk8icZ/Eq6BtqT8&#10;S/7/Lf+HXVXwNiKRWpWRhMNEw6KsVARiJHI12sH3x6euVHgPcjgl2Xx5LdEc9vLgZq89HQavvx6P&#10;vuXxgQ//rJkWPLL48ae3+0MXW/dfOlT8D5XdExWfqi1m6IY7mwzrMZEjRGZluVNVZKOmuLln+pBJ&#10;iLJ5SjgKrDSYcIOcRJ4BxmGA5ioGcbNltTkKwWwYibtZsrs+J/4oZCRrbqZABEk4LiCcQhtb7PoY&#10;UdkSr4/3hw+1lzu/+9WaJa5kRpUrnyr7AWxYHaSfr4/PHiq6BLroUKE+heXy/Y9f/GtcvWVpDqVR&#10;5WdxXSlFT05Q1zL4SCo5xSVHUsOTAXRrFsPgJpaxUxxEDjCJzS8ITtZKHVBb5Vtw5rQRyVaHlEYk&#10;gBWzaroTseYIrnKAykYVCoSctw2gUcaPVQ3oi/AVZGdzG/7z/cE/0iWbosA0TMU6IEjEheBO2zSs&#10;so/LI89oMi9hVT4rR4qmshpQ3l/5aS9+5bZDGeLi6dVGkQN/7XgTrbWtcIwrQso4TEu2G9sjoQjy&#10;lBQ98LgUgVi8t/jOsmNoQ4DUrH0MO2kwcSmRrbxzso1OyElhogptkAV+kmR3TGHQz0GDuPY3//dK&#10;qpOgZpNohwZUKIzwX9wJaVU1PC7rY8oVyb572ht5u31qguLmPKQwidVb1MeHDxpNUC4vt/vL5XrX&#10;QfLmr6jRAA25dOqotJOWjSQ7xTnrxWASSmXl4rRQtMVw4kloHclvCcFYSzJ3aIlLteyXSNlTKHxM&#10;a5vSYrtTZkY7JjGqRwBmZAUkG30Xp0a6u3qo+C6YD5XrjfP4zf/bkttj/HHaEl3wEizJ0SVF4dSk&#10;/X2/8nt/cmhHAwx36Um0+/qpdxc8UnO0qBfydKRwK0VTKJW9PXRVrSnOfQ8qfWE0CFq9aleQjZyx&#10;pZ1GnvhKkneFU30smhqc03DF6cmrDZQKljSww4IOwyTXW8OShfIGRMzUmbKKNnZKImMd3lkGvuPx&#10;H2SX0P7RPtLZzrUyHrtdcZ5/k2Fn8pMFHDQ05Bdo4E5GNDQVaU+rGPXwYbCmGA+9I1Gh5ENTGo4H&#10;8MvH/eK7sxTpsKIDkp7kUOHC+fqiw42nHfhV/fxVaZri6cZCarnmu/SPVdnQrDdqcV7YuJHioZpa&#10;HwVjM6zLjxz4CNBQiu66sKhJMmMWJw8hBJt09uGivTlHMiDxAGtCZeo/i4njxKxQN4cGh4ok+817&#10;/ZWbaD7rSXM7OmAoQVZa2BahJGVdTG8c9jTN4GMeiSr5eLvqGglPRS6fznOWhxVdiX1wR1/HmI8V&#10;rpJfrnf+9cKrb7vQlBu18VI/W5T79x/FFbRoidRlx1XbtkrshJK1wxSshGq/as+MhneWNwuMoa2x&#10;/bK5WxuHDHJgkHiJoMp5c1fthB3H9M4bve0hpJtnN3l/vWjqyF4zZsqhPzmPNPpyeFbEJQNCMRrp&#10;SGEnuZSGDw1E3NHXQPHKr83mp2ZfXu7vZmji/aLj8PHKf6mjC3zyw2035imMKQxJGlT4RsfHR7/i&#10;3Nba97gJbKNGBv4sq/eV7dHBwrJSpXZgK4dGwyBC1OM+OhpnpMFEK0WlpxS6rOj/0V/nSZJpMBVI&#10;mEV4afAncU2UWinONtOyU8mOOEt7ZX7i88qTiexyHlBUnRddqZKWRI4i/+yB/V7War/r2Irm0SVP&#10;a3XUXUmmEPW9c7fN9Tz4bwqasV7zxTANII/fKuaDg3Y1J9E0VkOJhO8K8f6lvHdGoLSHuC788+8n&#10;nDWeAe+YAfg5RPHjDb0KgccZ7ik2OjA9mgS/Qh3s7ecut+U793NWWTrXRnSoSDiLeJ/2H5uVKZ75&#10;rsDETI4mZt6S8J/EjWsLNBOti4zrXWcuO+jtdn/oovT+rknGlV8oV8d8liuN7/xdLxc/x/h2/Zfe&#10;XHTSu2H+9SRHmocDhMDb4/1dx4L+fDrYHvfH/Tetqejt8/2d4xGlI+L9ev39f1SzmteRoYPo979+&#10;368q/Pn5qePr/vj9+Xm9X+6/P9NY/woVUzOzsQDM2Ylt0GNVsUPkRUsR/iZtwPJDeP/xJ3V61X1j&#10;orbBXcIpJIa05+CZs+V/fv0j/8jfkn8OlX/kb8o/h8o/8jfln0PlH/mb8s+h8o/8TfnnUPlH/qb8&#10;c6j8I39Tng6Vf/97AYnszQC4QpUv/LP5G+JM1wCc2sK1kn+/xv5t+XiqxGiA9Af+T+KEl3//+924&#10;Bf6efLiPU+K/Kblb+q9K/T8pPx4qeRly9Acs+vp6vvAx//73v+z9DWlhikm5sjoF0P+dXFbZgIXO&#10;Wr+LA5/E1XmMpKH/KGcby/49cbbSa/4beXOZ/9ultf9R/nCoWPlPF2aDQ+DKq/cl/q6k8L8/jVIw&#10;VLb77vtN2/UafJHzAvGDuICLFRWc5HdRrMGVlKZvf2jmkCQeZf/17/+TyH8WF92FT2Gkuv5V6/T5&#10;/35p5X+UP40qAftV/FCTKSlnj/O3xYVSfApO8TD/wvPZ/u8rCm4keV9k89+B5E+ldFAmONsvNZc3&#10;sz+UmLzPf79i6puy+lvSzBbepVXnv//9f/7YuIXo//3Syv8ofz1XmU4doSUvTdBLs2W7QP09UYG1&#10;ehsd+zvet/1IZzKt+C7tasHvATk///3vu+0XcXU2a5N6284P4lpt/TdoaikS/o60ErbfGr9X6XP7&#10;g/xvegMCpaztzz0Pk2jc7zl/IclvqZSMfjJ35o2TMdsvHwY/iE9Gv1UBzhIQmK9yJmWzNBb7TRjq&#10;ZKT+rx8qmlgpOaV+11qd2/8u+cOhInk8dfh7z3OW8ofVfMMJ33P+SihJLdYuaW3/8H44VD7+dKgg&#10;LnYCW7f1g9AJYoRnOwJ1vopHqGTsss7+Y5EfpaX+pYFvlT63/13y52ntc4e/9byETJD/av+NJF/6&#10;bSorARzw46Hy8vOh4gJovSnW3ZsP5+9CryVPyQ0czhdxCWtkUj2zZ/tb4kSpKTT+M/G/Sr4cKvPi&#10;3dco5Ieel5DJZCX5/4Ukf2nLoMSlHsw0wu/t7edr8ikfVZA5jxz7P8qZsJKenGdh3GvogrGrK59N&#10;/x1xdg4wSoFXD2b73yU/HioFewL1Q89L7JjT/gtJ/tJIZxtT3wdv45rB4p/b7Q+XpKvsAkbjm/hB&#10;VpHBCP7nzyVaI/C3dcv+q/bvCclkH8bo3P53ydOh8o/8Pyb/+46Mb/LPofK/Q/45VP6Rvyn/HCr/&#10;yP975J9D5R/5m/LPofKP/E3551D5R/6mfD1Uvs+ucrn/l5KM3//+9+3dtzzs/vvffM7xj/xHmb/S&#10;V/tfy08F/fHMz/KtvfXBqs03+XKoJI2jY1e08Z8kCdKfruC9rp1/5D8If963Wpk+f4A2+PuSfJ2w&#10;AZEDfpFJqwHw6cfQ3+X5UGmW06e81c+f+o8kWfru/BTWZvof+UvhyY3+uWb71Mbf0H/Gvy0t/P1Q&#10;+flJ0aavjczHwX+Xp0Nl2jhSA//lh9XmYzhnnU/fBOr1vTu/7j+Hyt+R/qm+bQ39ffmxoJAd24BY&#10;08+bPy//i0nD86HiQik2JQbOh2S4X5/9cQ5r3oD+zWnBQyUT/0f+LP5T/bCN/tuyC77vgiLM/Yvn&#10;eJKRHEuIbr9uPOojeCQ8yU9zlecxrNi+lO16biACbfUbzJOOyTtz/pGfZf5O3T4Gj/7b8mNBQT8c&#10;wdNTcj7OmHCfng75uZ/C+fEhjx+ntchznex6y+Lt9W0Q2qNO36e2Tvwf+bPM3+nrFvVfyCp4fCtm&#10;VfT+75egZFi8i0yE/GSu8hf77cdDBdX0EuchEuunlTeXJvr1iK0T/0f+LPN3+rpF/RfyU0F2g+Sl&#10;18xSO1iECfzNofKvvDM49EV+OlRUOV8WK+GHdtIGDzGZrzUeFz+5xwGT+D/yZ5m/07H5TcjOfyNT&#10;wVGwz8WLWI+lriD76Zn8V780dyQ9yc+jSva0xRjni7VpkqwuiGzz1hgY9Y/8tfTv2C+wjPvf//F0&#10;NHwtWCTj2nFXMMQbp3+5/+Mpimn7X+XLocI7muR6Pmc2Jf9PyanqqPEPX/L8+OOXP/+RLfN3/Gr/&#10;a/lWcP/5H3pz8XTlB/la7E/tfzlU/pH/d8rvny9q/iv551D5/wv505vKfyP/HCr/yN+Ufw6Vf+Rv&#10;yv/ws7j9vd7aSrjw3bKsYM3EB02W9AJEtzZRFSqOtGF+bTbkzrFfZqC0weFZUsVTzlq+A9KXx1qo&#10;5XTqB8Q5QcRE1npmD1fYMG6oqGyV0lqOKJ5l+C5ZUfX/f5Dn8tOL1Zs3fmea3w3vzyBX3/jn9+6A&#10;3dDrp5KpyL9jDzZDFbC7DMKPWOcfq6Qpw9c7/0Fj1bWEGN3pTyDzw9UiP/hfpfy09euVf9FAVroL&#10;skFZxPo3e/0Dyojr8iLxD/le/CvIaegQe6709XL/vLh5uUrz/w95vd3u75/855fXt9v7XRXxS8Ui&#10;r3fVhXu9Xh/3W7L9SmmCRvAB3lgGxHO8S4yJ7aNESQChljhcLrgbelQLZfWG1P1Oj3cWnFHFnasQ&#10;HG0Q5DJmJAN28Em7Ebs24RdxqERW9rKGh1NQzs5S2eyis842tcS1RoWqCh9gKrAZdWY54JflgKvU&#10;1IHJHyXo53q6gmOc6UIOTZatq0p928smvZglcTbV/zkAsUJZT3E4vfCSH8rmH8iKzPlswHl1ffml&#10;3DkvGyLKeXb1z9InrEo5We27AYqrckTV6GQkxwQduD7e+S18/yC8t4SWjEvHXCm/uS/RS5S+6Axu&#10;U0hezhL3PB1eG9o/DM5I5X8GlTLuFCJtIPV6e+d/CFnyB8tQ5J8813D48Ohi4ffW+VPwt7jf7voL&#10;UrHrelogu048qxQaYy/LKgAeXbepcQwHDWzGkWOTSFZzK/pFzEa1Ron/d6FWM+meFWE7xhs1rXqR&#10;tSs2dCTEoMmPaprVQXTzutm0AM6y1fKPeHBkom7dkEicLk3weoQWiCPNOkQAyu7KZiVrpZYeb5jx&#10;QjeeNcgkeKTIGQ7shElywHZXMGrLF9fS9CM4rltQT33S6YzjP8ba1+ZRQCT/rVQuSQVzIupdmv/o&#10;EXFN/tc6THquV49PCX0VEj9cn0ppxFh1QBF0yvWeVoh6ROD/pTa1/7NjlXuSjCG2RjgZNi0MKo87&#10;XXP3furjq0Y8j4G0rib1R5BoXFFxpieX6+Ph/6uQkeby+sF/fedfSNw9k/IfY228oO0Ux0wkgOZM&#10;PkW9+LXulyuqfEIDDyIqYGEtZywNIQKwI6UJe7X0fxeGk/KGJNGq61aTWX8Zs45HamMc9DJeTNEW&#10;91RrUwuKt1/WJjEttL5Ix8fVsrm1Sjk3GRuRG+t4iIC1JN2JkxzzBJ/KtYCUe0oWfELHktV5K8Mb&#10;pnrolrSYCU6wzpgDHMgSV3r4WjNavHpS4YuG19ePX78+5KqLIYSv74/3u6cgyhwRysgxVOz+p3Cu&#10;XR78tBQgQ+v8P0mAro0accyNGPHPkqdVd4TKkhNRuFOlkyUTVcDKVU/+Q4ryNRAwdPnVOe7NQjVg&#10;DWCeRtE2gyxDiUcVjymq7Hp/UJOqC831z/1+97CSP68XV6C1aiA0i4DtShJ0ESdlybqYFTmLUmT8&#10;rmNGXHsZ61YUb6M6gouXSnz9Q7pspi02o8K5qJc6lQUHfHEjYG0in5JiFzWgUTP2jtjJO2bZeGeY&#10;Kgoct1Jq/iCLcCcX7nJAlmQvP2YRR8AlF+7ybPbyBA5U7CVrFxMORz9bibMmHjmiRWgnrcAUszSS&#10;CUbk7eXyeH/nTgbis05y0ez+/XHjYsX3NlyBRgXGg6mswr+qhMlLCEdSGjJvj1O1gDYwSBMNkxzp&#10;tImERkhs8BAo8pJtnaHA/4vQWBMLPvImRDyDz7O83h4PTT/cPWVlPElZdUTTEw2zDChyVKlSfEeF&#10;IcWv3l2LGSs1m/sYqiEvrIDJ60LK5NtFxWlgZJgl8aSdbWxnvEgCT3S9ytD8m0scVgPDqoOz1MZs&#10;OpJEcSf9nII0YQJ1y23PeDuoRVjCmbC1Xzob7DBZdmAFibJNoIlVsZYJaYnJGjd/SbPPqSzUf3g1&#10;KVHP9KCpd0oNtNk1bcOaCEzpxcYtt9mfhNiZa/h19byEUybTFs5h6J6cwtIaV0jTWUQdBHySk0Zy&#10;KtIJ6RlF2zOVDQch25TKc/kw92HMkUfmKfY0b9Eo5v8vl9VJLuoi4yDql/styVjAJYujMHSaAcP3&#10;WJLJGnFbzDsetw8lEVEF3LOmDoRO888MmaSoFJeHL8xs8Lm/4u67j178irGGDdgC3GA5jJVNwFJY&#10;YJZRrJaTnKV4ZwVNKJLUMCePLL/Ao0o7h7I1dnD8qCXFjTValHVb0/ZqQPUsxt8IzOqYuxL6TFyk&#10;UDNsSq9YE7ffirWZC7Fo4wA7laSYWDB/yQWdjGNt4FA8OeO14PLXkjXWZtewqh4qKznDP7vldmwE&#10;FG9zX7Oa005k1eYTEPEVgk4qrj18jeCTU53GvN7e333WcEfE5+4XUUi6ow4wVgoU7LSIb5Yy9aGZ&#10;co45rVkp3sbCNWcEtD0LfabDHgYYK0MyimhM8J0gKhRzFUfKdCBA/KfvCjGIuI6MKfgMUtf7+52J&#10;ytvHB4wmNnfPVDTCcCuZV9o1LyVMTMEEu6x1uVGsoHavDKSdAGcvQkoFTACNcCpJfeIGORBlaqob&#10;c8xVnKItslGkfpO/LmOSN9uzs7Q7E7Q6Y7dmaScuOlzgobcdbBG0H9Jg0doaY4teTogFG1WJkxm1&#10;u+940F5QReMX290mYLyY5yXrEURlHZttcGSxh3z1JaVcV0T1L9btyTCPzymXLSelM+YT2p6Et+un&#10;kymFMW0xJYlGQGlGMG0GJMbQQxrC/Mhg7rB8VT6r3ASMWZnaJctXbeodAwCjwhL33B2xK6TJSC5j&#10;7KcRNu4kUQVFZG8PjysV7stcH/yjb4YXDSXcrtX1z/1+vXgOpI5MV2hMMraIcNVABxKs5xWVirTY&#10;xAalRHJJ8LLyAElubmVyEEpYLeZ0RzuH9X/iUIGWrEkobpfGKx0Lbaq6nOTI+EladlBAlkpjXheJ&#10;fK22ifBNtgnTJStkwTN9LOulz/ItYy3bjLVpN/LX0PLNuA0ci4nwQWthDbQE2pn0SUngaQkfEHHa&#10;gj/KkSKJ5zWszh2JTyIrCTdMlCCR49PMwgl2uV4vvB3nBFzi5M3h5rVkQdJqHN9TSaqy5NOMivvN&#10;Xu4qjcSlZJ1n8UCgPhs7rI6K8QigoKZeIMVxGEk8co7rz8bz4ihrw6hyubyoEBVfbndqoA451Kah&#10;iG7eHrnw0TSFYeUqkokKHY0i6U9wOQc7IKYvtl5kvBXDid6UsZnKRoP/FLWXP0SrpCJaAOcKyH42&#10;J60lYltVblPmytrO5siElk7UrmH8rY5YRCicdRNqvugiKSy+2S9OfXMHPDABb+OwBH+BC+wlZrwA&#10;sfWGiW+lZcy0uNPCpOtjGvFSdwKR4rrDRnxAH5HnpBjXKBWNo42TyNK3bAmEzrcPpgg+AaE41mzu&#10;n1cK5vyLigDz+tpKIAqXCjip2Yy7RDnII3U6xYGwFJJgnJbVgThfhaKs9NhDihJzlUPP/ZI0O7Gb&#10;JG0aZTQPyat2JQwc7+9rBsNw0nsqITwoMfzxSfLFExWGFs1auKZL/9xHiVAIlJesKDLK1nTJ+uRL&#10;VRY5tsrWacMZuR9rXaTWp8IRg5YdFpc6LB5VVndZ/foWEhsvPsYI1rGnaL0wm0WE13oIXjY3tVI2&#10;nw3dKkuFDYq77fJSpdHmFzypbKefF4fyssAsz8ZLVi81Woa1F6rAtvjr4rVAaoG1RgDfqYWRJ+eU&#10;HRh0MsKzqh8yPk0QnzYzijQkqicgp6vMy+vjkefHcg7+JL5WkaDdjIUz8u2DexW3x5Ua3IVR+Ztg&#10;OX1dABHhhElhrTrg0RV3X20xNoj2k3dcWH2cd2id5zQZhpVLpiulXnWhZx91eVypy3+cRM1qwnZ7&#10;f+jyiUsgXwF5+qKad3/nJTqAv5dGkZNmOeHG5yq1geFSMnoZ4eNaT6ql9I6WibKz2EXZ4b5K17VJ&#10;OatetWRcR+w4D+Rsl4N0sCnYoauQZtTgJjTEs9FSb/JKR22nq92EosY5Ekwtk5dRuDgpVvPYg9+u&#10;yxKOU3qv3UaXCWgtEwnFUs4yYPRzoKurCnmYU/+VrCqxQLfCamDo02RknWzkhwgDMMljGbnT+ifh&#10;ngyl3aTK6pzj7q/O1sub8CWPkDG7chfoRDXFDhHrgEP24nituF9StCdDR3l0hFGASKzGFJXQlQtO&#10;VqeS/fLxdr1f59kYark83rmeSpxPkCR+5thR2oa93d4/M1dhVLnfNWK6h3Qtna0P5dUGIZLXALI3&#10;wRIDWWdbHrouiU0PVRUSiC5EZPEawTrBy0rY2GBF5yk4C6WjMFmClw7VHHubHlQOATgSbvGSYAcP&#10;p9ZcA1N0lrDRDZc2V5ZehC4Vp+BYYqIWCE7smU/Qge1a7CzrjP6lvYYpWylTA7EqKBV4ui5VSUSb&#10;uax/lEkeOXChM6S82glIR3PyjPCWrGk/J08e6ch5JroP2H5olHjLXUlJT8Sv8qJT7HJ/3K86uzkr&#10;aV3ntWYPKcbJfn2YdjY9YsOoR4oGhUsGEFP1RdRJ9bVLXgV1MCX60AvxaGau2SngIqr3cmdyogB/&#10;Dg1611Uhlz++neJPjuSnZ4wqzE9mUGHcdP/cXy9Rddz7OmUCvxbosoE7VYKcovBWE4zYO5jG96oN&#10;bbAs3F4WzdYowveAIFeme396I87CJoCTjDqDqdwyfAF4qrRuRdFrTcTIXpUpVEqt8IgbNUMSa9V2&#10;vwWOunR08wKBBx+wy2XJevhmhos66mBhpfbYxeONM/CpMhP2x6kdZDPW5ll2tp2f5GBXjRhrr8nw&#10;uaWThRNHklNa1u/uPtPCV7jRyniQv6tkRQ6hmXyjiGY4cYU8EE0HXNrVFgNI08YTZX7oxZ43r8p0&#10;SvIYD6Zx/FNUMV8d1HDi4e925QrHyS3AK9R8o2Oo/E9d83SAvdzu72RXctNFSWokfxhZDSp86OOx&#10;xdt1vlGY1a+K/ra7e/Fa59l0QWLHl25N9ocGZRuqOFJLQeBTV6IGtPZWb7qbCXM2ugIiGzplArN6&#10;qyzo0E5b26GqK09VGi566y/rFyJUli/gzAE0slb755YSvPq4MvjoZpsynNw4P4PttMwg+P6RR53L&#10;VseSlQqOysqFDZDKuvIWtEG1cksNIjhe8jZEFleQuiWcf9ksXCb4lKIdHlzxqZST0flvH5fr/ohI&#10;4hAiYC61Uw8O04QbBKc3H9H4BE0X5NEbT046B1D++ye3K3LBQUWuNGVsrVNPZKP0xq/j5eMXLfaO&#10;SFpuX/1C9dL8ovnwC05jBwGudu53dRiOghpC1zTG5TFcEjGueJ7iMeVxUc/zotC8Nr/AuHEidaIK&#10;nhaaOFG1Mwu7pDcV813jxjSxjL2QCaxONVgwWlscyQufLCujBWyRkqHsfIFDmDNwKHKEh7IsJmxQ&#10;/UWLMR4bKmqcBsgxjnLMxHKNmhVzLuZ2JVNfjKlVzBgvbnDWYik0ZhXesSk37o+hqpQVnr4tKsi0&#10;Wemo8KjIwKRFjnCcJ2LEpNRuPC3NiYXh5EOkhQkK+SRUob0pOjcmzZxWYl5x1UGOVn9ZSHhd8Lj5&#10;iLE9jSMaBjQWvF45a/OF4Z2ZFo6S9C0depLmfXy86gLszkUYj+qb9evwMMPdkMzOGFvaC3xCF3+b&#10;mZrIZ0bjv4CYvGh5/kjo/mCqopru8m4XBkTCeUFa8tKQwfZtlpettZuZkBbTg7c6NDZl0DZmUNJP&#10;lJEbs2w2oEwpdEMOxO/dWhZLva1LFmHs1aIbkTgS6ijeuAODxhgGUGXAsCsYFWZgvIWXOYnn5RuV&#10;tWjhr+QXZv3tor0soEVezKinaJaobqXG2gxjPNsZOJYEsMmMjD8RG21Zn+ULoSLO8gKS4YTJWzaf&#10;7PjE86KVEoiCOcGyek6haQB1DFc0QsRRd+Ht9frmC5Hb+3y5qAviRtw718wEg8sLRripBHVI/dUe&#10;g98papPmXu+aUjGfkLpffeIzvGSGkQG0BVyEEY0BhhFDI4Qq8FcsNVS8apRzZ/xi1EuGHqdRUceV&#10;670XQCxjgyK1K5A1hJWB6l/erMZ5jaSY9IY7XuGi65+xU0yaXcGdNYHhS2M6V9G6xFihoAlaSdsf&#10;5zB1sECbgFlWoN5yLQGOrHBLmdpibm1HiTgNLWeB6hVd9tBhlzNLTNag2O+ZWlgnUYsyYMaPKTrX&#10;LIQmbAa9WqnRcnhjJs1FQzhY8FUS+x4w6fq9oPhIlSFFMu/mPt8xfG4C1XO2nCYc8wApZFdCARgJ&#10;DeiUpMm3t3tv7l4f8y1gtEs4sULVrzqXNQfgyoLPZCAbi1nJSBp1MK1KeJ1yXj444XltLUP3m0Q4&#10;opIE6abEI9/L5f33Jx8lM24w3vJJuL/hnKZViWtSiNFJ45TN9U5N5JAYE3HtKLPxCiuNhx/jZRSr&#10;t8piDq6yQlmTkNq2tzRqAcskIYOawZLvLLOwWtlRyulFmmi06eDGFvsTSlx5ZlICmIRgVHzJojDW&#10;Z7eydD3YOjGLfYLP4JtdbpWW9RfTslVItIHNSAjqGuhl1ALxylklccKl1/LUfGE5W1R0KcsBv4li&#10;qa1l7GRhXUMKZxBzEwxnjU8eMiTjxRHOF/wIzrmMPXFbKNIFlq8NVLm7sHrG27774RyESyZOVZ2p&#10;/PaTO9zVWU6qUDYgPLkuoJHyfr9y5SOeV0HptMrnyxJnm8sm/aHp169fjLJ8x+f35/v7++P+kH7/&#10;fNfUhQbc5Prj+DcQdH3FXOV2v2s49PTNVbpNN7RbOCKh6q/VAZZgFvBy6EO2ya6uOPUgHHSq4QLJ&#10;EVrcdsZljTs2RD5ZVrY3mzitYK/xC75qiau1K/CUWhoxXCEt9aosCydWNnYRR4rVXhJMRpnm2CfG&#10;Nl4pc/a8bFDYcqC4NqKGD7uzSbGFCrswkPVr2OuGEfsmRk+RJINsvUWKliGzcIvwERnBb41ZfJp7&#10;OPEm4ZTxKfrK146pQ+IIE5lGXl8fel+mBvxKYnVc0AmBOrG5qulvKzQQUTlmBaq2n1qnL+QYOKld&#10;Do6h4Ix603A9KtQ8RaWp168aw5J6nNe+1tOIwmfPGjDzLUFK497u6tb9/V1DnhmK0VVZfhmCZ1QY&#10;Wnyr1g2xbhBsQyvTgTKJ2UkEODkU2AkhWJfPOtCyqAWlbOqvUkYFQZs9QgF2LM5b3y606svYRnKG&#10;jOOcKeWPyC4UV03VXalJ2jmTgBm2IEEvLma4pVRzjkgzh8YOe5iAJj3lJbJhaRAQojwlo05bZIiu&#10;OPJtiRkV316XVXRV0D9GMyc4cmLLVyK+C2Wtb7Wq5gR5FgiTUj6DyBa++oaLF3wuaFJTxKeaiyyh&#10;Ca6fkqWZiqYeDtwYWmhc6TK6uNBlkYcwF9GpjYA0cfLA4Aoab9Q6zaGNnKYM3z3x7VX6dESowBkt&#10;7y648Av/3OKF336TZERxGQYomdcbjxLn7q1LEWZOoyFFVz6ZWnHllprdSMTNpVmvxGO0bCXS2qjL&#10;AvAJBYbJtjIceZIyzW1SvEKbCRd/pVZeXMl5t1arpUzQ0pJm4e9It5YoWKqAdUdPAlk4wNHCXX6V&#10;9IZsf7SWVSJSLHYyyp1LmjHaoajCVDv+XvCX4+WAWg64Fvoy9eHajPcFWFxgGDjbp5aWBD5RkZT7&#10;a1Hc62k50z0hOMXjg88cn25Ks68++ZRCX/oLipXwRxxxm/J4X/dVBdZlpBzzPYw3veF7dKFH8Dp3&#10;aZviGlWurxf/CqTExhVY0knb3aIHIo0KfU1tzq81S1wJZWjHwt9AL+r9/e77MHIS1uqPhHSpc3/3&#10;sOKOKYb2l5W5ULs/NGPxnW1XLhU4qqtdLTVaFqDGjdMEFGvAsyMdE5kYanCEtFlXJHoChUaoBcK6&#10;k0OCZlRxN49lPAPrGERorbPNGvvFiRzeRItHpgT2jG7lWLpSNUtVnYYtQyUhnGRcr6ELvVTZGWXr&#10;JauUtZaa5bOMWeV3Om4Rq1TpsMVaEi+cPtoL9BL1F7Ljf5U39Y3K6ndlzilOJl/jnOL6fAKuE1iv&#10;BqBLmXOuMhZxnkRnnc42F1MrZMxJrq0duj10HvMDJTBmPSyQD0EZJ7dbq+4EXHcCqdL3NeZnDZLj&#10;9uio27PLEl6lqVxlLuqJuiImf4Q248p7ofN48JIj9PKqSQ1TFD5Ter/znaap21V2kfgFlHNwxSCW&#10;yrJB4fKtAhKMjo2frflLb1CEGE0MpWX18WA2sUCeglsqi9cwGG+sUIMdHe3VJZ6q2NEAlIMLTXR4&#10;9ylct5jlAJAjsvkjuLQklWqB2Tkry+talhFbvJetZABFi9Rif2pdBDiOY10akApptZdJXcXOhJRz&#10;iMBX+Yl7llS3oFRq0jY+t2qleDP2yRPRCaXFYwx5vD3nNOt5atNv0VFHVCUnY9q6+OHbj7fXx0Pj&#10;SSLSnv1w7quJDE4jjvmLwJIy6kTK0aec5W3RWDWQ7vY8zbkweWgN1XthLdfa+VCYn5/1VQ/N6K/g&#10;MSyJblR/HmVpNvLOZ1L+lOhyfXxqJPGgctX1lgaYl19+AVSb6lFDtEH3gD5AJC1WS7jloALWqiW0&#10;Udid5Hhim40kebkNUkmhvZHlFmRJyKj3VdgSCMpmE98uzkr4SyFh6mqZ6i3yG1/rJJQ8OMNiC/Ao&#10;O3iWUd7Sk6EmclgSvAYOZfJYUsZI6rTBOFYnneWAe3kq/nXJGpStXm2XGLNLSC/8Kl/5pobOi86K&#10;0ims8URghpN11lr7qVifqD7XpFglnHGv/lV9KoqMXUIL1wc/NfKLr+29ffhTI0cQD2F6p48nAWij&#10;IkLK06jjBkWmbfrlrhnpfNbFm2I5zd1gxhT/ioLibk3iGBWDSfOkgtfB95O4NcLXf3yR5trTGgnk&#10;IFwB5ZkU30ZRI5rYPHSxxE1azYtUxfvn+4XxkZaqAZUntssop9kpp6XmyPFqF1spa5n04Z5Th7We&#10;wJPdaja6FWpsdUYV95ueZrMp73XsiqRG+xHjrSxCqSSLvB2L1G98eVlTZpsnaH3k1N+osaVoe9a8&#10;dmd6qfHLYllMzRc4C+rwnlOePLfLtmkXP5Jck8EoR0uWwVrCtRTKW422QZYFInE3ueqaYm1RRpvf&#10;maVlc04hPnu9+Au4nFt0N8aB17d7njx1mE3SJGtq58t3uZXCT/YT4N+BKBnGp78vcxD3xVWnpDTd&#10;4dNrt+I+UYGMTvBXHm4LdXlc76o+dWhg0EjlOdbrPGzn5vqKXbU3HkDREKHxxJ9ep2HVTUNxIm6V&#10;v1IfuOWOjUYRDSp8xJSpzo3h8fHpF+fqUbaRtKhq6rE0x0obQdavS+LjOGmgpYjEZdsIyFR0UBPs&#10;N1Y18aDDK7G59cmyCaPYDSfVTqN1n1hAN9ZsECNxU6YR1Gwj9bNG2gUY0/ghoqptJ3eoYtwUafQJ&#10;4mCy4pS2V6PYcp1gtJesxDY3y4aTtFxXqqpdO3gCwMmLHNGUwk/ACtOMcr68PyRkQ6e4mFaXJS7A&#10;6h8l8I+iRbgWstHZ5HPMSTmZOb16uvlEYx6SKLLRiNr4YGyQeb3xf3I0FHw+KMO9DOrjW0SMGekS&#10;omK0I1pzDSXwWBk0DaZ9kZz50L6FQrrS1Bee13vltxWg3FG/WNvpuX0GB2pz2Sex38ITaqL/Rmra&#10;g8v1/qmRrK9PLTKJYdrkvqIwNGtjyl6kaRMyijsA7fVg1ypyEhqMszZSVsksY4jYHlxRyQMts5zm&#10;59uFQpisLMsNEXeoME5ssFyxZNCK17qQEWZiEqBdd0VwZx5aarqK2lkmGrSUXOtWrPR783aiDCbv&#10;eQmzTInEDHYtUeFn+WLQriRETHBA0OTYWWYlWgZYl7OcWPLdhbEJbp1ZwVo5WdRbDyo6ZTiHOKly&#10;tjlGKlFHLGRh/HQGtf0gkG5GowNPyWYg0EjB14B1BdEW8iEQeVTlFumFg5p06PSnBtdGH9IFal0l&#10;bKcSTaw0bnF7uLW7b+6jk1XL5c41jF9vkhqQnlJuwygU/o3/g8SYwtTk/vDvxGjiRW81kHnW5U7M&#10;RaG7RcssmxrPcoYbMrGVDGJTb+fYCYqTGCxu+C7gRJ3QzcZsUaDDdbKZRg+VUUVVWgEpcajY6jMU&#10;OWLlJo5KxNuCmHKDEjtlM6nkWwZuNi0rw2pg0FDgqGFKPGMb/226bBN7aC8bAEFDzHKkSB0lsoyP&#10;PWJrrfO8HFK33FNo5EuJQ1rfGKV5jSekk4ST2Ce9z9qeR1HymEtQMNy2OoHuOuVdmV0LJU5RnHON&#10;3xTQ9RIMD7gnhEMFEjyiFG51mt/c/ZhdhM5ogqFcTl5LI7TZW7OQOuMZMkKMFs/QqCkGH9cwEmi2&#10;opxVR5p2qYKjYYwfyGdGoismJnDMktwyK7+tn684uaUR1eHlxPaX8SYssSnebtZxGtixsQ3EQdkp&#10;k2BUXGKKkhF3rS4wpZPpyJgQ63kVWIyrq6oN8momgcJa68S7hQ83briDONEpLTWFuzlxV7jRAY2S&#10;11Wq5Io6oCVEofR2vyxfTO1gGzwqnMDXJSbrVGDGEtTtDLMIBdd1elcpk4sJh/omDR3BlgiHI1SC&#10;VnXp498p8L0InyQ+TQDadEZJeVSQiMFA1stZn7qeZXNph5u1OZUZGFQhJ2DOQel8mKRBhYsYFUCp&#10;Xi6BcN2susUjLS7HMNf63Q3lPZTkYmT6FSQucSbjmiYUjCj+tVo4mZ1lkZt1i5tSIs/k57+JaQD7&#10;+PiVCRQxqtRF0O/fvBY4844ZRNVHr5wJJMSylc1XKxUzS1ezRyjIwDJcnazPiWA7Dbh3DU80AeB5&#10;t5atMMr2iFSZWypMaXODytlkDSk5oobjW7mzQYeJRdkMLBFqVMmlAnjhkZU24ZjtB62cUjFfl2WG&#10;oMiGu9y443epPy7dzMJqI6bU81LZMPYI/ZW4UiqfBtNBoxACnDA+CT2c5K0XMhSuJxihtoBfXvmR&#10;gjRQWQ41F9qhWU1SxOnU08kHizCyaLjggXinugZHqIBwm7/50x5oFCsJ9JGu5ZMmk67iS9tc9tzv&#10;eYFQrh/lOQ6VInmB5KQ4NHVpzOITZP4Q6lLDq5AZjTmf/g9J7ljqrpBZlKa9UvHKagpcArWzKmTC&#10;oYCE7C7ZcHJgauMEBcqEbzxrHHOEwc6FTjyQu7X2l5CKmaJlsKFwEhsA4zUqeDPnUkmElJCzoTcT&#10;GG+ihmFLxrGbWBbWGrs1Dlp9gSfCMWr+GBM70QxuqGAvWRfW0tBRfAzcYKntuMsBK2h2CyxceZuV&#10;k0q0fSu2E91aNPZY5HGO5GTT+uFTBoxn4GdZVJjTJ1KbM5BvAsk64RQRTkhA2lmWWOKBvod7uV+v&#10;JDmE4l8FTqaESxdNcn7ZL4e4lwjzCD6AoQ43lv5TJ3d18rmxO0WdacTjkOlIkcrpLyLgdtQ1Ho3j&#10;C0K0wz1m7gkpikue1sv9k6f8+Rgq9dMFYJpLY3upobcWN0VjKWVb40Qvq9jiKyUL7ZnoGuOtOswm&#10;ZeLErS01XCsNlOMroPS+Kz56lglNvETUcwK1G9kBV0sATqtnTGqh/uZ2zEE5C6+WNf5gyyZszayt&#10;IauEsqCOVryUyooibGgXaehcTsgmUH+U7Rfk3L3EPHssLvQF7WTWGIAl0G65FVoiZpGuK+sPi88L&#10;borqTOLC4PJ2f+hKCF5FOKdS0TrlJD6R6vIASjLX6YkxDG0plPHKBMTnoy4e1BqgCe6UT/YMZ4wJ&#10;Ek0G6BVDEBVAu+cdVN4+3m6fN57RVzbFmd9oOPBIwhMp3P7xt5QpS2doB+0hzU1UwLoi4/NuRfws&#10;Cl//uVCap1LEZfgCkcBHP/zDQs23PJVqE0U4y8wSmU4MyzLgxO2uU+MOK9TA+DFPpLaSizKIgljh&#10;FTuXQ+xm7d1aXgZm1qos5qIOx6YedQVjY8w8mamtkhwTiSTare4XNnI6k1BQGBvS+Igtt1z/IH4N&#10;hiHDeYlZ63Kfsg44S9d4Q3axbxh1GvcAN4UNvCQiIt5kRWKtd+7IASOT/cPCGsDVj86Om84izhfJ&#10;7cZ3Bl/9+yc63/xRDek+4c7zD/ETZzxq6oykWdyAW9hSR4ZTvOcyNzl0ZjMecHrnzBd714QAnDSP&#10;MX6gH0oLk4kOKtJiX6+f7p8IF3EDekmXGQVUUOLG15/AHXEiToVCCM/DqC6eduO3uumDRxXq/9Bw&#10;wr8JcqKuzfgVBI2/Wah/4FaITbFAcvBJipT6y2UE1Fr2Wlc6ybM0YuDmvJpoMBZZvJatHDHEm7u1&#10;YWpHVcAOloxfuIKrJTY3gdRCzXpw0a279FjMqg85iVlYLYHrRcfBuifxUWHBtUAve405ElhTC7U5&#10;3WotMWO1pJLCrY2kzn4W1nuuuWwLpdKVEHFsxMiJlh2QcO5sWZmr+izFxDhDOE10Dr18XDiJ/OAZ&#10;3xhW1CENHDrn7HmtFGVYSZXUbD5VU9wZyTuEfvmzZfVYw5a6rUFD1zC+kasBigfw/WmPopomqICy&#10;XUrCh9T3O6MK0wULLb3e3jnlqd4cr0m1+X6MitIBBfuysTCt0aUcYRS7vvNruUxCNGLwlUG9fgYU&#10;f6Jsw9P53OVhpsL92/10cCqutEZsuLQfKsFx3P7guEGLegKH2Cnj6pxjM3lJOcuFSWI6uckIhcN7&#10;G6/JKOYq9VG2waXjfQHLfBVzW2Fan5nBhkZIemK7fcKxk2g/OVKOJaEwfPCpJlJsU0QAkFBJLUQ2&#10;AzF4liHqx6Lin2Av4lCgg1xwg++lWzcmwYjtxOse9kl2qREq9JrlyawTUOdHT1Kxgr7OmGCuOuxi&#10;TslJfHnXme85hlsjmY96eCfnZWh9ngwoReOIBhVjgsw2mFK4sTd+7t4c1ycXrive3jKqZNTkyuNJ&#10;+G0mXamoujbjrxf5qTil08aTMHQMolINobxm7uSozxqxlKBxg0dSfBnGLIXbOnpJjCAeb7x4kKEZ&#10;/YHauWnQBj3KLxvKtJv+7q0MVgTOazkjr4myehuZxMN4s+xa4hUVFB+Utf0z0FryGZBfXLqE2sgO&#10;2P4Rsx+yoR2cWK1NCXAiYJqsTKDMVBUw2zKA5cbbiUDZQGg7BRsO21QTYUAFLT9/uThZDjiL/7SG&#10;u6ZZYAbITPENWqSuYbZVkuVEibRo5IAb/IWQ0y0tA6J7VloYVSB0ucCZzhnKREUkD+y76DprJUFo&#10;5dwePHhGlbTBzEeFKe4mKXgI57FOYT+H6npfbu/3txcNH/RCJyiXVJkgaQR5aFShSrol4TeV+IyK&#10;nnIZxHh44dfeGIRSHwZRrzQU5R5LKRIaLCNXS8YpDRmaefifsF9emaH84gNkDztqg39W5oGksxa+&#10;wKyezjzFVX9BBrimvA4eRBf26gxs+lZrsCmQ9QnA3OAyXJSgvZLVDhmXlQpjfEAkWiaRATxbOy8R&#10;ZYskIb4TtUbCjudoGSMzUeNLGsSfvLpfJfS3dZbiAPu1Xvey4YAnXPtUCDUW5VYS6nLALgfsknK7&#10;oqdlq50RW7Zl4rCEGDWRvOrIAn+Wn1KozMt25YVi4dznfOIU9Unq4YQ3XfVVSBxkXNJMuiaOr4rD&#10;ump5vD8eujbRGe5v7jjHqQIrXx7lNSNgfqKW+GajmmUQ0bksRmc3M4Qb32NWAffOPXFJLoqUB+/J&#10;kEYbpg8ZdNJM+oPmZ28ziXKE4o2aCedXpg7w42+s73eucNSEUzKmMIYwg1J7/KUYWrgFpZGHr0y2&#10;hXSA+oGW1AE3MZZw7oQlrpaYUDVkE2ko8QEhFTNV/iler2g4e0+06wjcgTbaqCMDxMyztXYCorCL&#10;R8hPaBtHEohTuIDNXhsIsiyYYkHx7LcfJ6dtSKBdp4Y4bCF1BJUMXrZhPKzNooYomvonw/BY+gf3&#10;dtB2jI41pDYBozjAKbwr2WovDbcS+zAjG/0gFPNSibMIDylaOa90FvE7aGql1zseQNQmJ38K2b/c&#10;3/dPKE6Su+YpwXKnTadFL/rjzV8LhIZPB/Kf4+PrYoh7FeoIMVIRSmjy8KZTW6SvPa5aPQb5nq8b&#10;oa20JtH5/87wxcWJm4vYdV/I6R/grus4hNma/hb8GZzME7783EGCKKYpms94YnOb7zQ6uSoFQ4Ix&#10;C6Z/Vog7Uj/xyOaGMhOrbZNsR/HAFbS3+IlgQd4aQQTkuqZ4KC1wuxovcwXENkCM3Tr4ccDxIUrW&#10;d9X2Chx2MLAm4sStm4BjeHLLLPXsoetMXVml2hdswGFqpQ2SVNJ8kJcaLQMsTvu6DHj2viwbREul&#10;wAJeLIYijZ2bLbI+/bA+A7XfpPmYaWU33hinJ3NmjyzChNw257dPtNxUuOVKRnMZ7lz4A17yiGUM&#10;GeG0Zmxxg4k1rhIi3C5y05WDPN7jydApmtxm27m/+0cM1A11L51KBeqWxxpd9txv/o4Qn+Jcr2us&#10;8IrQ6IXPtZjIMEiY43Nm1eCK+QswQNEGD8Monb5OY2QrpNmX/99HhhTurTCmaEAT3Zehxdqg2IvF&#10;XFgr97CswSyjbN2HgKSLsMq2ucC4sd9XL1mPElbiBlbIc+JSBtVOPecqs4CprM7mDLbNEhUxMzn2&#10;Q3lhDbe2yopPRuKmKhPR1pPIXoschuYdknJXgA4kCOXILM0ub8o463JtDI0tO9/LeAXLfTJ/WFAn&#10;rhE3rokgyEDWgRFAik0Qs8IDfyBaNeNJJvQ+lXuK9ZSmar97x1q4dYCLCeWKKk2StAk3dnnoiohh&#10;KQ3vADdguUSCMeVHe+X4zE5FWE9HXIruem5jce8ut3xbUR4jy4vOfCYy6R71+gEYJfvqhQdXMoZ5&#10;jMRI8ZLB4i6aO7lqfvRahEcbiceQ29W/zNRRRdd3zFF0kYRKj7x1QXX1Fq6Og9ZJk4AKjVDegilZ&#10;xi6g8fHDrYQYZ1gaHFib9YsdZK91GS3iyOmo4h6iFjSQGtK+8XaizGzyCY6zE6pYv0k5osl28uIK&#10;g0xUxVgXF6WerIvVMujU2x4LTIDLaPliaomHqLeW4ro1Twuri1sWY2z1dWGNrLwpLeyMr7ISyQ3a&#10;VBnX8uaPkDm9dBpeZCXum9SITzdJSlHT5uymrh+EEi95AI3PU5xGJS6gRaOKP/4RxTCl3Gld1rMF&#10;sGtiNqFz13d8XAXizup8l9fZycfHq058z0cSRRgxXKfGJn5RybdvzM4LmaFTi7+OLGGwpZj6WFcj&#10;yO3GjVpPaCSap2hgkfjFnfOU9M/KZhNGzjhXxwjYL+fFnn2vECZhnZGA/ahlEtey5Ak2VuUt8RSZ&#10;YJtsdHUgSRWPKt0cGSfGUj602eWd6yRpjSmhxQhZ4XMpMdgyiRPADhcYeSLGsYqzQKm+/HEbz7qx&#10;QNZJNVd05H1fmqq/7PgswePNElOUYl4SGKfRWKM4m2hi6RP+hSjeckG0zqozhxsRInWi6GRhuuIj&#10;Zcmce+Tn7DdtYltlnOWE2y5fA1SKSnLqwTST+qCZerQotzE8Frwy6QgHcIcZZTQGrs9ZNHBkFiLo&#10;jPD8Kn5zMm4QtmUooP6LJk4lrGnSrQIut/d3pWlIcpxPvfjXpgwnjCsag4UZUpifiOKPxu1p/sda&#10;etF+pFNdvZWpzasf1zCJ0doQ/K4tsN14BqZwTNSLb2t6mUjoJDRt6aodsAikg+MaSq1RhcWyAOJS&#10;2EkKF2hv0ZbVjOGZFcfWYJmAFHwKR1LLEdpEyWkooayl3O0CYGJxkrLYrHWdX85kIjZrWcqu1VrG&#10;36rA2/h76T6p5yUK07VbaLZ4p0U2+ktpRV6rKMnJo1PEmlPrOMVHeqJTQLqzgqT19Y0I7rJkyc1V&#10;BthfKPQ9WE5Xh73SqE93rlXcFUTxSTCy5quHfhZeuN33pMHVWTQfub9/zg9zT29kgbQEfH085j+E&#10;0QKvLwGQRpX02bxpDSAP/nEilzn0VUOJxhlPVPjYSsPJ7f03My91IP0yGNzXAMpqImzQMKSh7GlJ&#10;asIV4gsFrpgQD3c58wAA//RJREFUyxZ7u54GYyYWYMdRY3chyNoyZFmbEOt5FecsaI3tFhMAHgB2&#10;XeYCo2x+kmkdmApczsyi/6ylxsYAWmfwgNgmPC0J7o40u4mlp85j2520qWOZYtiCUY0MDBoi8MSp&#10;4Nz2gpoKKsHxh332Rr76ElFmW63EQ4nPtIqCxJxiODIlkzAnaiWnofTiqICLg0RcnYYY39J0NRBs&#10;rs2c3uz5toALNCM5XmhWq0YEPiDms2rKiLh1YuKKFOfLfbocUcYvvTqTlZe393cRaun1/sksp73l&#10;ZWdMZXS5MKqYQ6CptALgVUn4tSdN8hhkeeo2/1A5/S4o9qsxWMsY9JLygEisM9cyYKHmJXc4m9D1&#10;tQVPNNnLmootjGspb5ks5xlLNFcRE0UsrwwTm/VkQgWcKYsY38i2wDJsgPtjZqU0Ib6cVWDbsnsZ&#10;xerNxPi2i3AYa8bKflhtobQMSOTLkvUIDKjRsmtqtFjLAoXPDWQN4nwxit9YHPvV2/4dafGnhfKc&#10;JZxoOX2k9CJyqrkXSFxKpCK/N58yZc4hxfXzK7MpGFLNcDnkWoibkqYY1fIwCCexhpeXt/8PcfNp&#10;1Jb5gK5wmB9QsiRpqUivQCc4r4JTnBu2u3PKYLJEKfmP3+5chJeOZNR4vPO30MbKbEQgEYmvfnQR&#10;5FsqmqgwT3kwqPgO7yy04eXgYNtjsyuni1cDTAg7kxgCJ94oe8PhrfxRcHHCJ56+bEnMIOuobmhU&#10;6bpeGFUiw7CWqDJ7yMram4ltIBEzyYmSKbcIicsMMRCvCCigxYRdi7lSC48tMU5t2q9OpIu8Vafj&#10;XeAPN8uAUS5iR0vNLI2c/ixjagfXxD0cu/b2hkrE3nf5kXYJqRbu0qfIGFRyFsHN4ACsOLsVMb15&#10;Cn4VhdIU0kudkQwbDVuviv2I7VxGpLhjzWCk0ZiE1bhy5+aySYYPN6jK/dArgwQhbx5VEGyu95L9&#10;yrM2GW+e5XK5vl95YhfIH8XjCQOLBhRNUfpREP9bke8W8R87uL/iSy666oUWvNod0+B4Sa82F+Ce&#10;dqv2thIKwo4xnJiWFn9aULZn/pgz4DzDrLXjO2iB03Lcra0278TgrObsVnY07IpOwIBKjKKyjZaV&#10;CtomgsO6MuMM8tr0bCFPp8zAI2JvfC1xltuFLNnC52jooCx+qbaNWcUYxWVZ3FgvY9qYcN0GJ2AY&#10;tzLFntln+RpalRakDs5jziufNpxkOu16Hqo7YPspwhmckxBXiizUKUQl8Dxgb+5II+wKqbMcYVX9&#10;ynd/gA5XkaZV0xihax66c913vnJDSCU5oZk+qD16lUdqqJVPrmmOe0auzeKX8nZ5/80nTHlBFQ0i&#10;PInDFRT99HjC3KSiiy2GFK0aVPz1R1XjD5pvTK/kZWsLx7p5uhXjnrg3XuqUybrZcV1XYJT08i3G&#10;kGawMeXtdalrMf3sLepkWzYU2s7/SCU0ZhSMUX3MsgtltW9iyGFMmPQWibeCm5hGoxPNMkxB38K8&#10;HGxsl5gR55mNN8tX+IVY+ICterm1XxbHE8uaZQPBwfXRdvA2N178BRu2WX7Iv5SWttkKhk9aOZk4&#10;Y3hojZOKbY4YZVinfxKfZr6jwJUM0wVHJxsRahv5yqA/YHI8NXC+ktF+mKfyWz5iHtr9jnDGahZy&#10;ffx+yIPVYKF+3HX9QZf4NFkzBv/3eIYfn+1+GVjVJdzXpHbmFb1dHr8188HPq5YwC3t9ZVSxw99F&#10;4jHXwws/rpKpiq5+GM/ULV8L8T/TVDfda+/3SwiyNBKwlhiveHZWylod2f4R31BbpCDGScGTGFQd&#10;8oclvXjKtekK0SW/2tSqUu5czcUZvL0UWqEiB4JKJMc0cEeNyYKih/YbjkodSc3SYCRgucm0v8pE&#10;zbaN173Ey6qlzrelf8ggg7V2ES5kLYxbsmotrBTDiR9YWemjSi4xPkt8i56+JNVpEe9yQJ2ZOpMZ&#10;VvzAKQ966OzJ6WhxLyvg/DfTnoF804fn18TzcXBQSrQJqvO7fyYgaVPZflB2PERB9cS3dUs3vQU6&#10;XeAT37yYj48LXzO63tUFDS78VsONT3VyE5fiysIw6AgwZtJvakMS58MeWqRdvySJR5Pb57tmLMiM&#10;KwwpdEPjCaJhhJ9+4ndVGF95jmV3mcrrLA+b9Uizcc5ST47UMhPEPSiTJ1JCmKGqzC08ngVrKoRg&#10;EpqGAJ2w+DC8moDOVazDV8e3Zyd4POtuJsJGnmPjpRFXUdMKI6UPW7VA3fghJrAAOsszRi1PitXb&#10;pp6XBsZ46VqvFcitr2WB5ZQK02WUwVP51ezUtGusOPJVzugp3zMjrm+qjX3TTD798Ts0ASYVOfM8&#10;ySC1lqTHbT+fryVXHThmRoRYTfSCZk1qWvjy4PH7MHBar5qn0DKkaJ3act0u/s0/mCTDP0tHGIS4&#10;7OCBtnd+rJ8Pj9yM86kHpaZzlaKTPkNLxWFVef3UsOIRpYbxg1HFw5gnK+HUELxGEIYQvh7A+KYL&#10;ImYqGmUY0Ny0ljEDzCxUfy/2jpxRrMbYKrN7yUromXlaUZh62Zq97YSqhwca1TWqc/J9Ck7+ft0L&#10;Goc73CbHL3VIyVgXq7/RNoYJuEuLrpklAW+TFx/C7JjDro0iLvYEXDzAFMtep5grYJPjjLjE6nbV&#10;ckRYjey0uBUmtsEymFJLxVoOf5NIvDLPgWcbsYei3JTVOeS7pm+/eKtep5ussBIYDnyeqZ9cU/Bc&#10;veco2rjKUCUeVZxGAV7VFhMNPQWxfopNaLoilYdhicmnAy4mAs2zb+4IT6Jc+Aaxv9wH5f5wh1aE&#10;xwSpeS0IZa0ZpBpLV1y7usKsxC9Uwrd7qIGfkJTVhs6o4rspfP+H+Yp/T45Hhj20Ma64t+00xjpI&#10;ktZqS8VlNbsVTOSIeQvGMQzbygIX4WgjZ4nw8Zs/QUNn1EvIRBx0ScvypfK8SsqiFljeoNO3qHwl&#10;VWRhbVqVQXlkMSeWCSqwE7/StGZYilBThoV11zJL1oULoscNLNGajb2MaUL+gOGcuoni4V2V+bJZ&#10;voMsK315FufFHgY56S3fiMXsyumQfOYp/gD3VW+0PRHF847v8w+X81uTDB4c1WnkYn1BVnK9STy4&#10;TMyPuwIhnJTQBtgJgHQl4UFFG/MKzlj6wr8MYvTSqKKQhI7xiKtGFk54xLV5aHn/9BeJ3dW0otoY&#10;EKmZLvZlSdwU7Ovr49P3fFNZhib+1bKtfQ8pDCpMjTSAZJZEHdzp4VvS/EItQ2xeS8ChAmhylubs&#10;ZcPm0rfRP6wLZeGFoIoPequlHVkpVQlFY7uZGl9qKDtR4/d5lb4WAwvExg4XVw+11UCMtnBjGohX&#10;kM0UHQp+VjaOB+Es04Rzs3HHz7AWx8azWsuEvlg+qxREsS66zixlX3oiwMjNup2nYlm/LJSV3YQX&#10;Vm/IVyuQsPTivssRMmyZNqCpARMPIZ2uGlNyFjID0ZSEGQyiyYlIThdxvuPhnOjUaJFPdut2GFV9&#10;cCWWUIXD1KL5R6sNz8bO4LtJsr7di6RvnOQeACSmeDhF9ONdA9KFLzG2ClfnMY7yHiVwLO3P6/23&#10;mm49kowhzEcySbHykKILICYp/MUuF1XMDVs/XOv/7Uq33fmxBpWwgImHQhVgZ3XXkltqg0KZsSib&#10;5mhxUwRKzYYuTi9MgHcsy8bEWeN0dYkmhekVkBdXF203TtzlBHsxX8I2yM6SYQsnCOkKQpkuFF09&#10;q4ksi5UKtddlUoMXVNHEl1vUeJYvcHkL1PmGyZ/tefkKavbiVcBb1xIIlrysLX7Ks/cHSS1TiZeI&#10;zyCfMDe99efeyAv/BoP7orxH5yTstRDXASbUEYsHkVRKjTGJwAdgDBORKYhQLJtGDS498tQa0mgq&#10;M+HfXJCIUcfdIzqFdDBQIuby/n7XpRoDUVp08b4eqfRc0pEUdXv/xLiaTE0Ae1SJJ/G9Wl/yMDYJ&#10;3vjRa+lMrdpeG32WRe2kvshzQdYfaUXNlRYJ1rK5EkV1nFifNbxREmpS4TM1aUdk3GONGexfQvDr&#10;Qzlih9WOA5gGSpSW1JdJjQbhghYBWE5stqVRNlg7CUXGIs0z5UTgaSwratUFBVE/JhhvOZuxWYmx&#10;GPvx1rIhJdmKd+jJORZU81HnZuqL86S/GNlByFMQvWrkJPMpqXUuI+gfn55w+vGxjRM5z3Ii86dA&#10;8kIQh4qdK0ymtpASGrQyqLbQjAmd/UxEOFWbOpU1P33JBMr9QNPjJfZE5qW88Btu9/fL28evqZAH&#10;90lxWfpotPoi5/bgsRUnZawSZBxhTGFY2Z/8eKzRWKI6cHn0Tdc/V3fanfcLoNGoBQxRg9QeHqG+&#10;1GEXJs8EK36VTBwXD2U6Ya8OByRUOO4g6cAkG1HtYjCBY4OwnqqbweYKiFCqMUCSHQhwkitJElRz&#10;SmX1Vr0z4yNNLl5+jAPPfnIsNeYTWRlBh15kem0/zrDbWWvV09KsrbRkfVqoHi3scFkbOwZeo7A1&#10;RWs75KCWSXJlwyd65KmsM1JeC5zmBR1L/LEGPdW5zTzBp91rvoVDWZ3wItcpaYkJm7ycpjgkI85H&#10;QqC0NWjE7Zs0zTMqV/Ukod1LAMYOP0SQzqFpkPZG7LOC33QtpfmKXk/uOlOTNhpIBwRItS2jGc7n&#10;RUkCiP4AaC51PFvR5vEEpT+cIjC+T6uNPJqhr7TllZrD2Rt6bV7XslWBN+MDxl8wQeE4IYYsEtlw&#10;8xLwunivh4k4aG8SY85V6qgjz6tEQS8Vu3TWLKUNB9j5IjBhnVjkzIQCguNjUUWW4faWTMEiVP1x&#10;h/BKAF0/y1b8TY5Al6wpttisznc0KbYG5mY5ICGDmjBFexmVrfiAhzjzCXyVg56c1YaXvhVL9PbM&#10;maUgn9SSeNFknknDfFVGKZxqOQed2yIVvuOjcqLyywM0wCuMcStSV25BkEddvL+Nc+WH8D05UDJs&#10;ijk6SWH9/C+1Ie7MluJEtCr7cv99z13aVWPuTUvID5I4yPzm+vneV0odEgaTDDLozlUyslz572Ua&#10;TBhRGFNuD/+WpduKstgU2zpkZWctUUsHSFnHxRYYrqSBSZAtvzjrbA6MXzR6pNHoVVeJAwYv5Wbn&#10;M6B4fdUlArPiGnablPgxw9i4DXRpg0oKxx1sj/QvAjOZTfI29U/p5Dgy6on2ffnhGjEhdK4sW2nZ&#10;qv6RnFVKxjY5Y3cgKIH4e9mQ1ep0DylpE/+Qg9v8maFi7gWkbO4SWHwSrVTFdP5zncFT+5yBHlFs&#10;ORMNo6NseZo09arkLR4uWqX9T3raDu3vBhlR/MGThwuxnSqRmPLUkBUqv20poYi7g16SCIa6qPXz&#10;/coNWNeA6DXl1gzZbmmFJBra/IS+w9yPpVKRalcsg8oeVhhpfJtWYwor35XMrVqUzDcYa8bLcrra&#10;Dx42uORiohchI08wGn/FrQwLmjBwxSawfCclEZxIy+WVhDLdDFSfrXWGSwRF8L06aAb1jXFtQ6eS&#10;caLsRtkapPYuxQnVHDUlli2s9XqpXsI+efY393XZ7dYWHwuqeEVKjtd264bay0pP+cEtNnqW1hVl&#10;/9kgtuP8R2k2Rppm6QNnsE8bLTkp3SGGXp7/uN16upKdKYWKOm3O2FnAChB23RZqxbph7oHqSsI+&#10;JzG10QlfVl3f85OSjDOkJDYS6OxEtOaDZQfcg3bkFPmrT3TmzuSplZltLImShuxrPvL5rlExuJSG&#10;jAwvHlW06LIIo9EX8VTlpoY0LUo/0+kaUGkiQV0OmKBlMyYaPALmS9qkdiSuwdg6mDoNNOXIqyx6&#10;lqhyoXJcsLAWetGoIjPeysPGj8FTlmxIW6fGd8bIhOoa1FlwN9kIkjKJr8AkJmS7iCfAGrXxGR4/&#10;JniWEx746c87qCsOlMmhugxoSZamDbOyD06UA4aLOcR0JdHZKgc8pOzUyCxFzfoU4UTitEmEe5me&#10;6G958yUR6ZTgHKMsgje2rF+Jt5BuVY5/GdIJacYGmm/MeHKipBScMjjfFsdu8+8GJRTSptaQtDq9&#10;mVrI1kXZa57etwjMx+NOsCkh5/X62/93XgSXdGYefMSjMZjxhHkKo4m/Xoh4mqJ5yvFQrZXKGhoP&#10;9IuIKlulhdVqMeSlfCVkGK91HQs/4c01z4udIQibmdiznaVEbGSSBllEmPNcxR4mFj9gIrag8Uts&#10;6vRkA2OGjl4LxASibIWSOtsQp+cVwsbACUGSkKKOZcOs37H9aAOh/Km8oAZ3QX3n643LssHA5yLO&#10;yNqcvcUs+m9Ly59lVLveYqV1fujs6JnImWPhERUFoCqJ+CzNaXdup1A1qzeECQ/v9FSiZFWCvOq8&#10;k/ATjH5KzWOKI5KkuSZXKFsdFocrJl+IjfQlIMZrmWo9Yr7ef79T2rRfEp/d+BW98Xm6M10tFV3e&#10;f2voMkPT+sO83t4/PxlYeODWl0B86s5gYkdjCh8G8RVLukmLUxSxL2MdN8Ez4GWKpvS4NvEq9o6S&#10;lnCzRgLQrtCAdVR1bFBM/JWRNcp4Yss9bT5ZTott1xbljhykWctT9jiWcBMtFWQbbqj0wUgSljV1&#10;fO0AyhYJxnUwOVlCt7jV2MYHxNmtnctRsQmrEvbinqW2OeJPra2V6he2b2dwF/dhSUOLij0SJC1l&#10;NApSNdvjAxAmKzqfGT3EM8lPkjbfwF3nKYYyuTpheRYXj5G4enQciZ9spcb8PJszfdXD02L0Iz65&#10;mSrQD5fc0vom5kaYLPCffFTe/ZJIUYG7bArrM/5+vz/U/Nvl/VNtXu7+KqM/OXe1klTRZrj00d/k&#10;8cnTcO21/1yq6fPzwac8F81NMpYgmqfoktGzlceDCyAqmJ6ig2b1JqVlgmGPhQoG2kuF40NhDhiD&#10;rEL1JeOFKWr1AyYWZLu6yZb4+DEJ+M/oDLNZPaqk096Cg2zr4M+6nK1g0FNmOJRl3M0geG0AM8t3&#10;3/VuF5EdWF6Lw0/rIKkYZ51umTMcpm5B1rrkB4cLHtOUqCODYtgqEokfrLU3MyOuw8D6P8hZsNai&#10;8/zGxxyHMFugAzwrojgMZ6XEiii0UiBI/SZhXb8X5eNT7hSe1VUy/77w7kYdT7bUGtvwEfXD4x7d&#10;UPo0TpIGJs0TnrrDyPCth/7vZNirxwoNFa7PnYNY6aYqcBoH+a1b5m70gq4wibvxuC4zFI8qHkk8&#10;rPhq6OXG7x9EqB4VWIRMALWxrZptHw7XcIp2CVsxiNrptsPHCQz+YoOlDVONCWtHvRqZS1v2SjrB&#10;jl2PKtQ1apaR55hhgqk3TGQBISevEt6iZBYR63W6FNIpy61MKtBgosMOTMR61lY/7LgxWlaendhx&#10;WU6Dbg/lJnCA8caCDIewHvwU01I/UjuuxU66uNwvcnKucgifd7414FMVcbRVJTxSTILFPwa55cSS&#10;vK27uZTYmyt3r/hppY4oEDbSynE7SdLZD2dxI+4JtjnO6jylfsXpMYV0iLCS0df8WMMqwWixcsc6&#10;UyPI79dfH4wpGlq9SK6fGkCYejHEeHrCp8keWfT3efcP0qXRaVooXdRSS/MlJmubbqWsViQyCOuQ&#10;dWoW3lRBVN16cc8FlcDR9myHi0ZKHjBegUYVVWRF1KKITZi12k3ScFVDjsYiYy2mXbVpnGJ6Er9F&#10;6xVEBjRpVWR+go6FlR6n4FiqniN2u+0u2c4SVdo2mcVeoghMH7viOqVZU+bJAa51CzcBI18jkVI2&#10;K+zK7GP58ISzxEMKZxSnD/HUzpkX4X2ZztsB+Eybuw+lGnDEIM1oifjlhuWJ1o+3q/9xzt2/3AKX&#10;2UkSVQWFcf0tHxzKm4OlCW3mvSQXwbHPIOOU0k8Smv8k71+pnk57xjMvcgl/qtvt/ZEf0N+iaxzN&#10;UhhoNDB7PMlHyrqg07Tm7n/W0f6lX5XBZdy5scTWkvVpGXAmjwjbLcua/NDekgasWv4O2T0iP0Cj&#10;AGTRrDHeENw1V7EWFQRYznaHyPYUWlIoc9ILGRxBw3hRCWzOjpa6w+7YsTaMM0vWr8taz2jVqc/l&#10;2U/TwPlTdomJdZbQJO3F5FoOYCeEC6O/yc/sLmVnPGlP5XX+8KYr6cBiIYG3WAhogtvZJ5zenYsq&#10;qnekCMZw/Hri89MJOjMzlFDdSs3sJTdtaTAj6K4NOXtChXwwtYICil797F3adGlXs+TtRZdBry+3&#10;z09fDrkUd1f8YyvHy4xSe1d+As4LIq3LHn5hzi6/v6ABhRmLP1PWtObhn5Wcpo/V3UmfzKB32go+&#10;LQeUgxuJTRX2akGQXg3gcRsdgfHW1cFk2GmMrcFzS0os0pTS9bTlKbiu3QjF0EFL0AoElV7UbKeu&#10;CDStISnr8lbxR4zNWgfVtcisAOvqdHLKdhlAFq6pVQIVZ3koL3YTdhkoo7UMRhmt8JMK0JLV6Nlz&#10;BmsCp+AqXHSGU08Syk+w1fp3pTVY8JmPhdNGESst3KfgrPVgE/HZxTiQjnO2u4T5b6Koa4tQZ0G2&#10;y515CmOahwzHUpusTtjkoWnZrBdNJdrl1l2a2Qbd5iNv1+Jo8pwrzZRsxkersNf7+/v7LeWkqOd1&#10;XdmlGm9Udnl8XvnniQwpGVqYrnxqimKQycrVnzjzncj8DxLX6lX1xLMOqvTlNpJ14QSe/ai9bSpp&#10;yzNwPHXULS1jCicB2ZPBKWdyaK+1Xho0a5lQmN6tbd5apcxHbMuDDY3sFICS4WCVKYJjvXgNUyIy&#10;RNYdfkqov1JsDKtYjb2s16uVwAolcMBE7G/+TIcVPPkhvG47lPEKHSqr1NJZwXErC23qhCOizFJD&#10;lwG+EZATLdKXQgJlON8RnSy2iK+Ick5Wcmr23Psmadk1bkkbH68aVbhLyy/KusVdL5ZeuzT9nJs+&#10;0hP5+JV5DKIuKVOiqcmD5+f4BzxHowpYXH/asut2DG6Px+fvT5WcLvQJ/l0HWa9vPEzLF5g9HntE&#10;sb3duWPrix+eqvVF0IWPuz2oqBa6V9XVW8yxpsGieMNYTIZf3M5KfJCVTJUFDAwTb+pDFlzMwGr3&#10;2I6JSXuydWSyRtZ3lgVpNPV0sRtZ1Bfl0BKzK1IPRO0NWZTROvZqumpqiJ3syAmgMbF7QY0dZGjj&#10;1Z4BVdmYNJ9Y8RCBZAZNxArzzR3K5FrLpMFsdkcp2gSrSKBDRctoO6INlJP64OrDp6oV44t3vYXz&#10;V6VMgSv5gMXv2DRItU5A/0ncXJK+5vnfWfDPLHxt45bEuk5sgBrNjRtqcm37tfTyyKJJTpnL/f2u&#10;OQM3aqZmywISJiKqp43JUu7x0HxFzM6bbwal7x71GExu74/8FTSa+A4t91PePZYwUWFI0VSFX+7n&#10;p7ezsHZzg2bwB8ULU3/sXsKgwACToEkYNUvVhMYeeBUdbbCMIVIY32BvS20nbotE5r6K6UqyhjI9&#10;sXCllWfYSld4NlORDVfsSAhMZa3yYHbkWcpiZhnFGmfzrPWs8QfsbK8CxbVh4kXNgrIdFMe59rRR&#10;+eTFs46/6L0leSSwRKs7xOfTV3E9TtV5lSFFm88V0XOOyuRDEAKaJnhEAHNNME7ynDtYYNwIkAYt&#10;YwG8GM013rj1YAfROdr0qZFPVHzHxQnuv/kRKsnnKySRoJGECzZdf/CT3Lwi+MtjdSqlmXFZ8kIg&#10;9PfSyPD+eNzvvfRxc2tYUQlo/lrq1uPhH4NgpqJhhVGFL11mRMEyU/l4u/L/E+lle1cTZRsGf5Cx&#10;X9pa7HpzQtBaJoiOYzTBSh2UN6msyDZOS9EFRsWuxDFhsy0WsFBWJJ8BmYg4ISAqq7bwpu3uvDgr&#10;YqIBbeZxUsDumDqAWXbo5KKqn6xX/K2zODRe1JgzjaVxo8QLbWxXoVZyOkFJjJNcMwGoJcky6SXR&#10;5SZFS/MsZauGPZCA11mgeGCMs0MDS4cWt0W3OVF1Oud7fa989GIgTR4I1+e605+E8+6bkDcb4oIe&#10;K369zn8C4jJHV0Lum4Ve+d9+lHIF4CaoJ/QQTkMHMyuicnSmq6gq47WReGHuomKugYUB1zArAa+e&#10;On0+3j/feY0hKQTwS1ur1O3z86525sYKT9XxpIqnKxg+q75c+SchqabLkmdi4dJjYku7I4E4Y4wa&#10;sx12pJG1KSN1JDE6Yi7rV1Ssl19qGLNP/vPC6k16f2eZJS+4apHjPKkFreMjoGELK2LcrHOiThzj&#10;NWVNLCgJGs7a67aDAVn/aqmys7y1VLmyg5EJXGVmefK8FkhZL2s4Ie+GcUxbxi6ZlDOwMaje5OTZ&#10;Vg8QnLtc/DTACcOJyRmdl5NfqG0qZ6k0ymc0glf4JIv069iCq9awtMSPKlhcIx0EazDrDy24W4c4&#10;w1ltgDsyZDZXI4OE+xvMH/Ii/TlT201lmOTHCas6r++/NcVRhald9c2vOVVeuBnFr1q/8V+at3gs&#10;mWnKjR/KVk/eNVtyI+4d2o3Ze/ZhNvbi1vaCgtgIMo50+XHib0nMaXaK0DtkdyGkuAk2tt5i0Idf&#10;m2rDxwv0XGW32axAb5jGAYTLliwwmyyt9kDeIhNcYELloDEuHIc14BDTIaWnWHIn9GXJ6uWnjAO2&#10;ktWZXfCZyuqStUAby/JQAxZ0G+ECbWFC1ELYtQxc9cQ5xG04zMc+3AqoZKqSDJ9KTk2KOst7sQpx&#10;YjnZZ5gDx4nWM/CbiCbC63bzu5Ab8XrjH5PSvK/ADNQmD3/g4C9ZraRk6mXWkUZSp7yOlxeu8Pw6&#10;ucXibieFF9XLGhM0rAWhIB9MuSIU8kujcPNpT3OUf31eP/gC0IPKuY3ME7X5gSaPK9IaVV5a0XSV&#10;pqMCEqsLyGrUbRbWbodrMAtSHDeUrTl02MS3b9RSUTbjNg/XiaBNJ6fmjOd1xeki3Lu1LG4yHip5&#10;KTUcq/nBDYxvqgmxQTHOYGugZOHKHQmxI+OsFRYdv45hTGPRcbzwogJr9nIYo7wWrTgrPetS0l3x&#10;WyhqQNZTDT5M1+1sUBop3MZorLSWXPz7XGPhvNOpwj3NnPPkMarAIz2V50SV8Coy2vjHUv5COJGf&#10;pX5fOb+clJ+35pl9xQjzpq8u/SJM10n2ZknJeT1MJN4u/vBnamTK80Uu/il8Upo0/SigpkRxFb9w&#10;vcT4y/cYnMawwuiqBl8/f9/vv995Hjj/uFCDSmYqnqZw7SNwv75+XPwInPvp+gdIo0D2tkqSFsS2&#10;avhEAu2tddHLsUWVCkRNyU1NhNXKNv0JtJuSToQfTwJwTtzI5E6IZY8q5zpqmYOx1B1iZwW5hU0j&#10;m4l9ouwN39jSKbPgE7XAwEOlFysJGxALs/4WVgNWylqeTcscBrvLmY4auG1LWRms2GlGCg/mj+LC&#10;rkADgYcDzoaKhgnfZeDEIxHDueKPXTwuiEtUb/58gcYkfnokG4FxG8sL+ll0hvrezZFDp/iUWY2l&#10;u6os66qcviREhpx0u4TvqXjItCTM1w019Gjk5C5u6iKYYgiFMWg1oPWT/6jKXVb/FRzodIWR8PGu&#10;/r1p7MkfMd8o9KCCBYr6eLnv51SyRJlzncEGrE3Jao/2AsbP6o4E1UOS5zQ7xX7JtOIA1sjOgFIt&#10;W67liwsWXdvAVF/lF3UEqmQyqiBkha2ZxaGyVkM/FzgUJnZ5S1oicPUjfLiooaoqBSnj0HLrxxRO&#10;KE7+HKbi7zVWqmEpfJdwKLwrCFzrWkJMYFCCVo3GL7uJQptnGT8pke92OsZEoCdb32V1xPk9mTPa&#10;WQrk+kcXJD75oDnbDe2gA1UWfcoQyUyWpSUi7hE/9eZuuB0xesPnc1zuk7jX7vGTjJ9X5aJ2ISzc&#10;qE1fLWqWLylpJNCMSGOnErkpQim/GrfRSp1uEXF5PF65ZQ2WOOI/Vnpm7va4+qMfGmQ09HDCTMXo&#10;/XJ98JCwe4WiXLUrGcJ4sV4SLLYfFWsTJmxIE1HxDgdM8nCzHFCLW9VSf8vms7qqFTCzrOmsdpx9&#10;LHNfpRobaG+Tmy53hAYiK15prtVTJI42OhVgOmnG1gmYWSEOHUuZrEVdFpgKtoPy3wLUes5KuiSw&#10;PBPG49ZmKd6Rkq2U1RtitrmcXbM4hEIbHfLVH0nuqtBfpNEZwlnn91TibqQyp6niOlHgfabJQVSS&#10;898mdpc8RS25FgnFj/rPAi+vj08/405TEl00qHGuxJg5ud+7JJ2P+JKLl5Vhzi3xUlWMclRF5y30&#10;lMdwuAXix+wq/akDEgyOTpnFv39ys9qiOokwNHk8gsJe3t/dGBs3VTxZuTI0esai6zgaS1Fvlrjj&#10;y8w6S4ykoDVgFwJ3Mx0nTFNGYOsNbbtzvpDpFl5C0A1q9RLHeLLshAj5xRW228+A5qWLMJoNg9jG&#10;+QojguNh21y9mFBDlkcmkGWYZrlHtaXLzOZA7PJiCoxmeYa7SPJU+UTdzOE4cMbBp6clpir1reWU&#10;ek7CwXZz6pG/wBdp1k6OYmrCWeaTmDfs+TIfv3+g7vp0ElDbOVMyblBSzj4RvcDB0ISNxTk/y3OI&#10;/LTDI7M6Ae93vbHnkbW0mcWJUREa5SuJnnSlUpItvC46zSuke4hKXO8aTnUt4rqd2ApXiiQMEWql&#10;svt76qeZ5Mhq+lGsGP+sjOmehJtV/mkYAwYVUemZKwVEb2dtNmFju7hXq2NHaBvTcSxDGycrHjQo&#10;4VUg1F7KncTYSqNDDd45q1mIoceX8lwlMVm/5m5RCZ+Ey4KzhqoxaEVPhSrhZrMsgmK75rDhQoa1&#10;Qsoo1CJeJsecocPDl/4Cxp0icXeEBYX+GoiBzGoC67oCUIlvxmu6FTEVfsnpbt5ptpHJ0knAQMH5&#10;xgHPRyK5IvCQwe7Wez+5niAlMeePUnzuKwTvbK+JotABklRW+bPjMswa1LH7+13TlI9f7lAqsznl&#10;KOxXw5hXRws18U8JKz7RKWJPM7L5Jk4qpoLU70HBL7S1aaMgPzmpYcXc2XaehAnWn+nmLxkyXHso&#10;6TNw0rnTkhbToPEhwx4rrQ8KXFagBn82x83EeosaGEdy5ESXlGrWAeNFZbOWmtzNYmwNE4pvL3Wa&#10;M9tRZRbW+IYxK4iYbajeYpqWyod4kiQXNqU4oaI4WUsNc7wIkwFiyxmwQpbCOjIxr0/KMeeVC107&#10;FewF/6DLFkRRo20ig6PshXJVy6mcOPKdaWlDRgnm7ryTc/z7NMqQovo5BfvKppTORDI725cvRibn&#10;m09XR6RcgzTuk3xn/iCqgakBsw8+We4pTE+o5Hs1bvTt6gf06G4Vo4qmL/1oi/5naDHF+e8Pms4K&#10;jcQgZEpwaZ4/iLr1+ORV+8WnV0lkXIHCezxoyE++efEsRQPK/fZ693//SSd3Ly0GpbKwJldLlMRw&#10;2ESkwx7klpOKNR46C+vJWZJbYgFHYkuHjV0phx8u28IYi7njd2uj4y9Qb5jBCbAda1W8wA0k4PGK&#10;UAPau8QK1mb/yQGnQJyFvNA3wqnR2DG7zvCyzcmm1lSBGDXUoLntHAvrctaCcqh4/DA2B/W3JHm+&#10;lcC1ApMNTgedYzrLOMNy7ePT5HgxEnFcR2jhUbCLH3b1vECJZPsUywLlEupXpJaO/iA+FX8OqZ6c&#10;qRVurpJZroaiam/+DxFtW0s0U/GYolPeZ73lcsk/UPVtV7/sVJC6XWGmS/EE0glq98/DBVtkXSP/&#10;uIQWzF3fNfHjj+sZilf9wW6P60WDiluhiwWSsTErGPMdn2AWMmBZLUfO/5eztzlwI1eCde9KFnDV&#10;O3nARe9oAg3Qsnd0QK7Ih2PF9e3FFxEJoNiac+a+BCozMjLxU5wBVFX86bReImdGWGmTfDWGHNuJ&#10;QkyPMdspXNnV1NUpyNAUS3eVTs0Kr8fiqJb0tpjglFLRUlPDWiYRZVSrXjcGjDvH0Fe0oNH4Va09&#10;pmyQCCpsPZdUlUmKGz/pGHh7k37w46W2IdZwu6bCS9NdXBzwuyR2hrid0QaRNypYErOlKMC24Um2&#10;Y2kc5dCEjYVVBKWrFj97OVcYyq1IoFYm5x+ETW6QpSua92t9W+a57O4QuizD6X3473nEifA4povd&#10;MoA/L5iLMm0AL56+egC3bgcUXiM6ZzNju9C5ifu8P4/dBtKvC503iy8X3bnn4eXyZYp2F91v8eTW&#10;v6jvtp1lBho0nmxrOJfwbp1A6pU4Uuwv2OMsq15DqX/3289IMHs3p2DHshu+u4Wnk6w8V4lXVKVj&#10;/MCgZJ3+CRo/1apSGsWOGyxZ0BlTdUwxDkDZGsZZZ7RqS7gLbzUNUAuRR6fBZUM5frbf5Q2s+i1z&#10;FLWd1i68Im+yiADpM/MXa5VrFfaU2Ra812hxZyUlN9DF24/XZR9d8Il9LyLWkpGtvDSQpP0W+eRA&#10;v4duTz49IvYMGPuLi0aa0QxmcTbDUbkz86TlqGB1oaMVnRXvw8I1BI0RdldtrTyydTc0pCkO0iZq&#10;E6sY3xxKjCibcytZvEJqfHvc/fFdTis3QRqEX4XjN7YZpCMNWK4OFLBlTMDWqctbkUU5blzQ+Mhk&#10;FLqYM1FtoraFWEgflsy7eEKTGYFoDWfdPil8XiUoCjPH4swvU5tWzRlqJ20gqCExOeIBQkVV0lW6&#10;nJTtjT1ZOW4Y3nAVamBwuWUOG8dDYGesxIqWT1lqpx6lkeWaMV691EM2skz4b7Ka5KFJbgr0P32X&#10;gv7tZoNglWghsCoiGh6hPXtKci0OkmzBzJaiWtajGnmfOUXrukl/l5UtkLPybpc2x7+KQ/Dd5FxW&#10;JEALtgv/vL3PkneGEGM+oSvxX4f+9ZNf1L+7p4zmF2mdhroZAf3ky8YzEbpL9/F42s2fVPSm/dKI&#10;6p6f8uZHmhBNhnE9O4SP10oYFOXBW5xzEi2Sw21KWXkj4fFH+4hTm7p9axXzZ8SjxBkxXQzYkcD4&#10;6JVnp9isS07B1OwqaeUcM6MSjFMgQypOqDATCrVDdLrc5FSjDjueCdDJpe+FYkyVj8kJNLZ06LIL&#10;LDFZEIf81FVaHTU4aP3/WTzlgM0ZtQs1Aqhz0n+TM8jlCP97+19SlP9ntzvraETrZf7jatFkQ7Ei&#10;UbSzvY+wBNe2QtDi2F8l3Qi4l3/KqrgnJymbz8eZI8KwRishDlP2vc98Xu/j5i/mRHSn5elp89Ad&#10;kraefKO4O6UbyGpbaOfaLF73fLTf7WdXWQRDy3AJxHvh3Bx+fLy+bh/cgOleqJ9Y0bWKbp24JFrF&#10;gonTg/OIYz5n5LoA41djTbXJ9pbOUbNcqVQd02jxwUfznRMikeGqkmr9jbJrNrVWIMjPVSgxxYGn&#10;ySna3Z6hndNzrYo7wGbZohkzXWMggZNi3XAV2ol2D6ewWCXGtYxLqlSa18y4MklzVtHpJT1Qqmwi&#10;dmIWmYjZ7ZuibWXQSv67TJCnJn546ScF+nd2thMWCP/puRVgvTEIfBvKIVlMBEqk15Ob0cFAR9Rw&#10;xa7iKJ9BA9nZQh+wodvcD3sk7pE9kKuWpkg0Fx6s8qfg8XTwiIgLMs7rIu7flxB+IfgziC9vqbpc&#10;+cgZRRhp7pLUQLXnzjizq9A5A1u8pWh2vtdR6HG/+cuHunjRKGzcn3xdkg49dSn+q6SGXF6RTQsV&#10;sBkSZEq7lf0TJsO5y603DpKclmHGTo0dnMxvLHi74yRj9BR5MmsyPFepQzdFM1lA4tY7pRQEFnNt&#10;vLg4ORo7jcU2ROkjMiNKueqYFEcGuuoIbKjKjDNXcNU6q6xW2ESsmxXYrJ2UoD0b1zIGqS7TKO5q&#10;Ghm75EIsR/908vDBuwmaVSDw/GQpN220BlSKtCNdOt5YspycscSLy/MHStIDPU3ioCoPBPwmTCyd&#10;SDQUifiTTjtuJ5hCKG0qTCBD88hEKcrhrSq2gU7ewMzv379+aR95qfBAVRvCkz/crK1pibPJN7a4&#10;E+5gbl9+rpLuZNmX2VMk2lTYVTSHj8eXtl72QN/56FaMhys+bdddqGGGr1fAqxU+YFAt6OQ2GNdW&#10;JZSFnm2dER0A38ONnFZYIpy1/XGscwyq6bFb1ylhs74HhEsdGBDU5BWpx7FNEDomSWFCmGyNAURW&#10;YKpU6MHpgynHHyI1nacsMIVk2UZKlhjnMEEpq8kCZWWM64a2X2cI1KWiho/ankztIt4EVpcfWhTe&#10;UxAWgrYUFV4cenPTjmLfC3A4t6jyctK/9eRsORegz3DKNY22YivX2FvmiGjeQsmHeOnQVy433bk4&#10;DEGnHlszlfr1W2fKpQZclr4711x0mfX718fz/mK1ZytAeNbix7X/IO6C89cL4IF7WlDhuf9RYRvh&#10;RXq+Htp/+rvXj8eTT8LxqJcxqPvl4bCJBcau4hbLc0kv2+5wEOK0RiMZZTo/M6sauxCFrmeh+qgp&#10;PEDErhucUiImHfqdZUODc5YhThS16TnMhIvnuqBDEOAkObqs0Ial3WK86gYm7wJ27FTUiONlyjsG&#10;dqQalfINphpFL9oJdU8IHzjK1tgex8IjJz4l/E8++M6lOYUlxweyuCRgu+Ghofuf/8ByR+Jp3bCn&#10;UL1mWK00kmThbgHTxBVlFj2dnp1b0pshIrdOjIbXmOM76iuMz7tuZTwG9zrZrRhQV2T8AWO3SF/O&#10;UihDqWH3FHXj/UC9Pe7+q6eKu10FTDu6z2vwwYdO2Kh0c6PXj7aqGo1dhb/MoXsdgk549UO1voRh&#10;T8k0YlFrZqMSG3QUn9xRTFQN08OO1FB2L15M84KnkZkhxyQax35TzNinex/lyhoutIAPS/i4fmdZ&#10;ztI2kVDD2XO7VbZZdVsZgSDjSviGNrK3TANxPepy7AYgpYc4smzHtzYoMwbZDBL3kuca+JfiIGhT&#10;LdP3WbbJYCE283dZsQ/emnjoOp1P5GtxcM/gPQWJ2eeUnru6FOEXz7zyZFjOXWyEnCJJ7rb0QVub&#10;LQ5fqKz9UyA2CZrO3FAESOv6xm+U+CGQbohEKOw58ZQ27+q2G7nPz8/X/XV3fb24F8npcGb5uUnt&#10;AO5iD32Iz5ndg0uk56t3jH45fvr35eiByxTvHmRrZhrW3/+RPD+fz36HMXO0Ti3mtCbmo/5bSXX6&#10;KmPSYvSoAmRDVI6i1Po2BpZFlkNPRnVcZ2T4JXLth03GQPThrucqkxU/nokppjnixK0MVIjujap3&#10;aNyNLDOfwUckaoIHCIlnHfqkShegM8zOQuUlgDA3Dvhi67SLOhRXMdN+tauvgFE94rGLcx92/5vs&#10;uBaeFxHLwv/wsyR54oqoI0/JKl1Tvd4V1FrIowPa8/4smRLePm1WubWM24VnEKeKnMKVepXpaeJp&#10;m8/w/pgnH16ffElPWwLv38B5ID+F1fpmYc8AvCOj7mC08LMDZHcUY6T6ePLjLZ7tX4Tz83NXdfXx&#10;ej6+dHPjl+XzefenYXhls6toBEbW/G7z1IZnKmrJnP2SOFoY0xpl7EAPl1K2YYx9YIpNxzYYp3bX&#10;SkKb38FxLwZQ1xn2qKGkHV3ztJtCrQFZFhWwrlUqA9N/jjNj3JQSVjpM7lhDyyy+oDkbFU/Y+uCW&#10;s4nGjMfZJvziLGFMXcsJBjnXNgRwUMoo25igbzgHYmLJ1atcE8YasdBYSCwALSL9Y6412NdKR/8j&#10;twGiTFveLNEFvtv6Yl8hLdt27wXnRJZxgLRD7o/eTG9pOpKhJKt1qQbUP30lghbPNqCJ6Opjd+Th&#10;NLJnNB+9IcCSpxUT4mNu7ZeTIcqO4l9ycReSDOzGbo+YUoztQUPrmo8P3c9Gy0f3BLmd4k6H2x/P&#10;+eG/1cFc9WJnU2F4l8MMsnZKlPkGC+0dlkBwfGO8EONfubhAWg++aomBg0NNV2aoO3qmrLrVROIF&#10;uNSnWLhWGQZZWHkFp23OqLIqhzVobGFMavAYN6qtMyUq4IzlFID1l7fQQeMPDF5oRw4sYNmRFTy4&#10;olUzpEtUHVzFrVQsyzOT+iZXJh6af8O1kHLR761BywluJbHMMn9XyRDsKjRVW5YRXXTV+Z/ryboK&#10;/XqaGWL6lPC57nE7kDUDvsM5ECYu8Z/o8jUAO0d69/z9xSbcn7kBqQTq5FW14nmy4QmY9+9Asr/+&#10;8k9Wci0hcb4HTkfufYX82rG56K6Gx6883Hk8eMSinryJqJFSdSHFTZfvf7j9gqOrS6ECPOQqqf9Y&#10;Ug+lbFD89FWMNmemxNZjegyKHLG3OsZi4LaoRUsuo9g7o8hkqLjmaW1pE+MjaLsbJ2MnnB5g+zoM&#10;rqM68wItTt7W5qICaqpCndY4+uoGrVmUMbcdE1LbW2XPfoAhNd6QgRutgodZzWJB0f9VVoJ3Ff3/&#10;7osNFgtraI+giSJjLV2PauxrE28otKV1VhuhLD9SZbwKLQ5mhKP/AW5XJ5cFbri3lS3+CAqZGtsJ&#10;mTg7CBFpWZrJMCA7Xzti3iEdyyVMkvk9W0PdLT3vD/rj3upTq5/kiPvgBNwDIFkag8e8vC2luy/t&#10;HM+v7DLSOpG82Px9NG1YbCraVR4f3cLbUWVmV4/C+EUFNS6jqAfGiz34KhtsQlVhAfHwQ6xAWEcC&#10;6xuNDxMyXNUOhj7rgmdC3MvTWqNkLRQp7BETAI6zsFVD8eQagHsMkqaaSpqr/cAhl78OjKmqBagG&#10;WCPlxbOtZ9/ZxbExU1Arn3Io67pkjatCv3DGUrv7gTaVBSSJhTl15Sf/yr/u+t+eJezgjKWdxnNo&#10;D1gvvaRpIfGwgO2EywCL2vhmg2RJsq2zP7hn9xgNM0kwuaVZrSdUtryl3dFRDBJoXetxNNVsKjTK&#10;Xph8Upr+8kMWCz+zy9vT/KVBvQQCD65pRKV9BrP25Gzlcu/FrY5eE20Yr0/tILn7yYUKW9RNFyl5&#10;R5nnt2wquf+pMLi3SbY3ngSF9Jn7RGoy4BCp4xzYBh3g8MDNhCt4c2WKG/TI7tChHR7XNo59uzB4&#10;TbCXiDPCJMvKhI+43VUmegFIwVYLqwdjGzuQdkJPrAUVS7KRdWh3YEgAp0KCzQENYgxSl/sGVhFn&#10;kMqoy52IzNApB3R5D6+eQmDNLmaVA6ZQ38UdFC9x8pI+56znIBNAuhPghJjF7EytERaQV54yW1i9&#10;TnZmtiEC43eIjDO9RkQqzY9mZDNSGxf9gyg9tY67og88Fd3R8FZQxJ+r9VASNyNDF2tDaHPUHuQf&#10;oeVtJMWcT6FjiFgINh2+zsPbRzxY4TJEhnd8dI2ik6ErXhM+B8zXJH2r9sFWoxzuv7jYYydiWhIp&#10;dmeuHpWq/czT8/CrHhYNWI4nlwPiEDvQQUvqLxNxoskpTdkJdSe2jszuTeBtMsuZ61aRphkFU72r&#10;HE3s2bXU81GDGlpN7NmvxGvQwNyqDo0h65KXWGrV4DH2jYNGwqiswADjBl2uxhM4/Ss8S+rFp+Nx&#10;ja8jXTAmdQhzhyznwkq2n38RJflnczpTmYWWgoRx29/82gFXKuwpvQXyakiCMStEpq0k6n4PEVEQ&#10;aFeslljTZVy3u8VOluFIetQxdFyd1U8tfD9tIdhQhrMGLN/vBr/+c7+9Hj9/95Vxl8nlNLE5Cfmf&#10;/OC/9gVvFFyY+D1kLlL4nAu3ROwpNFeLmy5gcvMj/fzk0e4MbTHKQNrs9VLc//OVocjKXArd7p+h&#10;+yl0HTJHqSsIGgdZpHWDUUN9L0lI8okSO+i6OxLZeWVleFr7dvJWBSu6ieUgm1tNDoXOPMKZT7qD&#10;YUdbDFeonnOCayi2FdMpIbefMso2535NSg2SXuS1UGOWH2ZPIF03qyYBIceqnWT97+R7ajumUGcB&#10;uUZY42n56zcL0FsJmpVDFEkOSaGm/UfeoZ1QasXD8xmP+iN0l2FtruJGhdeWziTMo9p8RsWPcRVw&#10;XjvkEW5s5qLueEykUZ/aVbiZ81Szv8r6qiJnyC2Of12unYllDPaM513XLT91s8NDFe5+SFKCn7Z4&#10;U2Hv4Y//sI8fE/cUlIjhue7Xi00xwtwyHeZDs9gxhnIWTn/xomocTGZxUZmFTyLugDqnCUYadmiM&#10;QVJiQVu2569cNezT0X+/fGfZM3YMGLAIN6gfCVs/vCuDVYWgxpwUZGSF6tg1ebDNmBm2UMuuPKoP&#10;h0ue5YApY2Lp0S3ds6rxblX+dFNnxCiZwHoqKzyM2yAD1vUHApnAyvsuHqXQB+vAA2UExItHtxD+&#10;h/+XL++9mCRQxFTdFV2kgVtaaCXW3/Vzj+3WQBHvOoGRtN09ZPkGXcUr0ZLZy5dW4YNvGu8IS5jl&#10;9pJp6yb4t+dX7k72Y13vm03wJ00guCZD6JOrEi5NuEbx1QifLWQ/UxK5uv2B5LZRRrdB/o9E9xjP&#10;iT6yJf/8eN35ZlFHN2gqvj3bCaU0Ch8dO8jatb2gLHEnGjrRHIRK2AhcwxzLi8Kpv1yZhXKM1G9u&#10;x9OBsKvMGAW25RAzpCfBPPVwY0yk2h/dxEZW3qlaPDOXNHA09QJn7Elf7WLj7DjWeA73gnXgcGJP&#10;TmbswR0QOzFGCbA+ygUYjWz0NzzMNdL2AdP3LEUhH/xf7wXEpvXblypaLFYJZG2xKvxvcFq0G5RS&#10;MopW7fGmig1KC1IZwEYsbo4E7C6vsinGsPDJN12odMMjkt7dv+JuNBweEyTMuzj3l38SDs+TorpL&#10;LX02DOdx96fTl9x4owfhjyVrL+GzLn1peFF4oXxz5O2Ge6T8NbFM1v3nIiXjf9xeX5/6Z5oJNIvI&#10;htI1F+jTSReRjZ0T32muaXmG07pkuaCtMmrc9mDiLM4jHV0q5nBGjRhdMjDSfVqLPiVcgaEbuImZ&#10;ST+4DBNoLgcZlKiYwnGcWQaJ59rmZavDNTJmDZSSSQg1ZSuZ5Y0NuyIq6S4dHHmhTRapxFB35ruN&#10;WY0OqYMxvCRcMg8vKRnPjrruSjSWsDwkXiQ/frO6WCvWjSgHk+4qWX5bMkCfTSaLIcR5AIJXEWs+&#10;5uzuPTNCb/SiJnw0fl0YmV46wmA+4HIGHoa/U5/fbyLGhZgg4r8NqzQg02FLoR8+8sOOospvMmkH&#10;4a8Wce/DK0KUrcQ7CvsKn/udt3g8BY8DcI+fz/tcqDjmEnsClyMBj36EljWMmRTUZAQucjA10tCq&#10;M9oOvhlXXNkA6wGredmEQn735FjPtwsv52rT7PGTFRAmgbeiVjJOWRUaZAkZNqZ2MbbGp2PizRxO&#10;yiWDur33YjlcM821uhYU2ie4Ehuzb63ilLNETYNt38XsPwW/ye7JDbQccuFQ1quNdcQy0aby+xc3&#10;QmBUhbgXmSe9xTEem2QJej42HmgJ0eWTeagtmQf97QDjLi/9cwa8u2tiddthh8AtDHb3fubxky8S&#10;eZrq2j/mpAssn4GQh6NyB+T7Ie0pFu0XfMSW5yrcDymHt8q05Wg30p7iZypsLf7ZppEM39E/bl9/&#10;PhP0qMtY7JI8lHWahx9lMMfhripV6qBjdDiGtp2Ybah4hiWmMcp1lAwwaFibouBEGbImvErfA6IH&#10;+402B3ZZmYQXIhKRNW9mukq4WRzWJ1CoTcwBwy7l1HFlsAkYmSy2LdgSqu3shFtMSnO3u6nF0qyo&#10;ViVcnNA249s4GmWN/QehCUlbWzYsGmMb5X+w83lyjZxVJMXTD3/qK9sIq8oGgvrzJ59/pyu3G+H6&#10;RP+mq4vwTmgGTyZZlr2vsCQCQc9Bo8eM3eMIUf1zMc+XFrgyOJ0Ge2arPYKfOLx2DL8v/Dl/aYiw&#10;9goHm4PivAV5X5m3ltlEfAZ8AO7z8/7grTAytT2o/Z2thmcpXLBIPT9//fZU6D7bI7sVn1X+vHPv&#10;xawSjF1mxIGUqcU9Ix0SszkIYw6U7EAapyEsniM9wkJTJmSNsrY/NsZg3GlnPnBnpJtATn9wVN8D&#10;ktg1izWRWnfsJiZl2R4LOhFU4hAHJi5LGFTS2uis4Tt9wwJXJ6CGGfpa6GDBVtqe1MlMoS5nlQOu&#10;kpG/dZAuiqpNWYfzEeqbXOg4Tm5PLJH+2rRYryNfl/AbRrC+9ZE4YuGVtKSTd7nNOzwexO++JE06&#10;T3uHOKQuu5H3rKSZxv5FFOLhx/PFpsJXj0ta6D9jfDLhv3Shux+165VKXhfl8w6ym9FdWurlyAsQ&#10;0aYigg+p8FyFt3uUTQ/qi5+SZE/xhQp79fOj71qrT5+OENv3TZP24xwPnLFHWZi8lcHYqH12Kcjh&#10;bSqggaGRUgYzWogeCWUwc8YpdW0KzW1Ulo7rSqFXoyB0uoWm9j2g1kRifMSTNrmCCQXADsb42Oas&#10;Oo60uDtgtcsas+57UqlhdsTvbU129NlXY8YgqrH9WEPqeslMTymJCrPV301RBLvc/M9aZzK+idsH&#10;rNQpKLSuSX5pNfHvcVeSFhHXEzwC5US6lrq0vN4scz6Bx8JVhroV0RHJSGqnDb60kJztqdt/y6Ol&#10;b084Pu+6gMibukwtHXs+aafLAuCWuEyPJyP5GxpUN6XyN32U5PnRpU6cFyNn3wsV1SefXNOlHH/2&#10;h0smv/3++Px6eVPxxQq7yoMQ/2PRvXpnuA9+yrIDm421iWXepjeL2ewU1AitNus+pDivBCZsm9cF&#10;UAZsi7ilgfnmtF9i1n1lk5ocgxinU93WB24cgE1jQ/yfxJx4WBLSX6RsgJu0h+QMst2OZcCKHSkH&#10;Gxk0CTtsfrvvUKVm5aHLxHwrPg/D7yliqtaLRYmJGoCJTY9tUO0wFq1GVRCByxyyEr+Hhn8v2kW0&#10;EFhI+X+elcQ2wrs//DtsT6tE/z6rsqiZROcxeP4Xswz2oB62aYa2SwzdQEojgeKMHHBjNXPPLFE+&#10;7Sqvu4qDiaHdK5XGOCTQzrcxXDhozfPnv9KENO0r/pZQ8tlI0oH3F7Xyx2J0keKP5P76+bzzB1vV&#10;mTcTDEhXMprW43ljW/GQ3nt4NvP1+ny9ZryZaGZbAHWUGIeWt8qS5TgFa2ZlND0GdpzFWBGwn5Sj&#10;oIpP1fZncut0Xf+vAByE7nMVYM43dUo56/jrsCtt0wR3Ou4YHUkGuEQ5uNyUVkvs4hy2bnEV2AkJ&#10;V58w44epOYLux0yrqdHOei9pbDwZsrsPnLAxLaOSubTNDpTcciHaUxtM0UhsITyP5DGFXW0ij7z7&#10;wwVc1hXC2kpXEv3DzFIExs96lXz4Coe+3X9zBLxMm74k7dK/LI5tUKNLbVF/9MrvSfFYJQ+AGvPQ&#10;GB3tt71TzPqCw1/bxnfDmepkm/W8fnApJ8Buwmuj3eL1/Pnb2/AP/+lTthM/SumuIuf5UHfPl/YS&#10;deM9he74thGXKls8LibCdJiHZ5NCNZmEwFKTgj48UEAYsye1IzUqMa4OT2Yj4xstaST0hCbPNUWo&#10;LHgQxjBufmPfU4g0i3gicCbcMtg+aGzqwIamUNNmugiuHgktdrVKRoSW8cjoSBBJc1RlIUcMze+8&#10;XagFdW3awgIu334o1EawpnxIhXWdMiqHZcAONrX6u3T4Q0ykreFa7PxbKu6mbYGfdmVX0abCv8Dc&#10;E3lB7qe3uj7wTWO7IzYnPt8UthcReP7547/4p+IWpZGseKvVQrLX9pLlpB+Jr6/81+XZ+xr0AL6V&#10;87ZwFTr22zU6yGOq3EIhyncvOnLv1A11C/dAz7suQbIjSW75tUo2FQu3P3wO7ueP37qQuTGZvFD0&#10;yy/5s3kzKI1tU+pU6Qj2FF0ai2slQx7O1LRoaMKxaZzYpCw3tSllwxm/sRyZzIRqDmrAHKhtVyww&#10;JbtK5trujcNOiUrClhVJNKFSZwC1mWCLic6nTky8SVm2ueVQgYQCY5IRjHOlrPAOOHURFXsl01Hp&#10;VMoo8ys35luhrmTqUJbm/CuhYfLdpgspE5CrdcNDBC5b5Gg1aBHx3MI5UPG8fuXSwbu4I9ZQ1qwY&#10;Fvfz+eAP+aShi3MxhvFZebUaeLtbZv1H1IquPBbXEg5mAu6QTYFzmssti+nbp4qzWmPUkXcbt5Jn&#10;Oxq53T7vz5/5QRY3+/HzU7sKW4pvgLyn8In9vFaffBpfKbxnpKsUvQAZScodoGKXz/wpFgMmtlDK&#10;GIl1lQPjByH1djzE6uMtZrNlEqE1hQvjRjaBy54c6JC4STCIo67zeZUomwTwm2OuPLU5Jq0Nht0g&#10;apzt+rBzCUhIdexiHI4u52CqysEN1TIAlOOSAFNiK5Vr0obNjkDYgYyeHOpfStIvciWc5Lz/kZgk&#10;H7uwdDQ61x0KeP3x1ggu34/RKmIf8U8leJWx1khr15n4iCDhBjwUwvstzxsPWmkvzlNIAl5h3onK&#10;dKRvfsPoKvSwoJUKLdk0tLC996V7XyB4D+TygngQU+CE/FCW1FMUw7CxkI+7dxT7H7r84O9+HFPn&#10;XectPKf9/LzxowwPfhBBnT4+9fL6xPIq03bNcpzNE+lZBOEYN9wS5WyMj1IhmrRk4Ioc3Y3yceCz&#10;NPDWbOwywZmrZQCsneWOZ+P3gJpiEFXmPWAfpNaWEoo0PeTF2X6pzcBtHnPk7aQESsVGZRpHmlQx&#10;keUlOaVe2wY2mIyTu7xiZi+Ew86sSWmiISAK1kTE0UpQGKfsEPKeOJL0TFLCOtL/6/7fHUfrTpBl&#10;w7UG68//dKcB33TR4hLUDRJvIbvViFY3dxYewIsIjp9v/fQfVWcxv27+Ai8JmQWbARcldApBQMW3&#10;L+khegRPh8kZhe6y5DM3+dyhKK6dyXsKJ6FLB8Q+lw7+0l/uc2ijQ+c526e3EjRH+o6wqeRKJW00&#10;mDietUR0CcSH8vQiam/ib4rx3Cef7OGEqQFLNWarw5W+i6bgecg4HnpqyWqk1uGFXSbv7I5C3XAp&#10;Two01JRmY2qrzZvCt2GsCQY4dOQZ9NuF0FUjBIfG0OYkjBaMJxnagKgzLBO6+E2YuriJGEudCQUp&#10;J0gd7ojtkMsCKfipb43+qbQ3t0TM7fBylj1MZcCFimNisSPDHvaYrFdSpiPtBeR3RvjHWAF2layp&#10;LPufPGux+MNhSp2WEe0ePMnkx58/e6ekLrW0MiLNPvjg6vQi3xcTWuQapgz3COrc467EY5CRnIGf&#10;4cg6XbNO5z9+Pu53bmb8gXpfbZmmG8/j9nrS/K3bjKfDJ8xcEPXcU3k876/PvDgetK8pv49d4Q1l&#10;jUbTx0t3WLRxWjIPjfVJREpDqMhzqK4hEmeBwtadHxfdSH3JDu6I201kerCnYrzIUvXcwCrUCiRq&#10;3rgG2WSc45hvFxpTqzKgcY9lADF1VaIcqTRg1MymJUYdfCEzrcyn7NKFu5+GGi2+xMKUCFwFeaNS&#10;DqhyQEp62x5lFBbKrJVNUXDU346r/m+ijDRaJWvIp8RK0BLXTvFL/xizn/BPt9djLlU4eK4hS6ZW&#10;Wj47B23hsW6ySmeVelSspdy7QHvdvv7cuUnydP6aKWHFk6PDKbnX0di/f/PLKZmVlvTD7+76k20S&#10;Lk1QOLT6Jp1DtxTO35It5fF63fkQD3sKg7YPNF8Z0F7ixyqfeSR9+/j8ZA/mz0IyHENbjaghhR7G&#10;AUi72qcGcqea8TChtkVNaohI4gdRz0wBNW1VYxcY3FaLdDU1fQwZY9tmMaeTjCnUKv++yhFD1aX2&#10;sBunuIdrow0Vr1iUj8W5DCjfoKlMYbsB1JhdYg4vTM1fywkP/LcWSQZaU1F+P3GicLHXQo3avqkh&#10;Vc2XWNH/KSsv46cbgFcmi1Trx//O8gzgpg2Cz7H4O0Akc9Zor2KvOtYdlyESIt5nnGkKtsEeFoZC&#10;LWLntOefn193bsmG2Pab+GRi+XNen/5Qm7tiGE5HdyP8kFM2lMSQzoyu27nPx60MMDp0Rr5Z0hWI&#10;OqGNthTd+vlzO/IzmF6t+z1byufnl38E94MPwP1WF89PRnX1ETyenbBxd9lwpqsDU7+M5cC7wZki&#10;Tfe2Lvg2yNUmoZmHe9iZK14I6ymhUk244Ne4rIxq1P52oYNJxC8VSK58U0FDxL5RhzGJKrvCE7KL&#10;kjtZ8K1VZ1kZo5YedEC00VKL9SuAG84G72AnZUqm22Dn28jYOKPSwfhI/YJgtFFDke/MCE0VoO90&#10;Z8LCKvLNjq7auc1hYXGdwsNGV6ez7uwgcj91WeGx8B103xdpk46/WgtQJr80fX28vh5+uNkOxx6y&#10;Wnb+P37psoQfctSVhK+muHh5Itoc2QgydnJRSHuVcXeM0kMlZ69tSVchTKDTV0d87oTLGB7AWOhQ&#10;lzG+/XnemcSv2+v1U5uKLmI+3SavkWuPdphjCDTdHWawD+WU4MplIpXEAJi3IJJ4o8sPRtqEediV&#10;5yk59BdbZ/B4ad9wYGv8qVXwiG0/BRd+4EU7zzrMylrGSXEKJI0bxcFvJ8huObGWoA0yZJlwOJ1I&#10;zCKbMkasQ4lG2ZrDGc+l2ZTUlgWOsrOp4Yq2WaWedRJwwtUx8Rf5zrtBygL8x5SwTCg3rQYtSP37&#10;7oXFEpsUSVegQkKA553nGg7BVICQi+IhDQ8lnrSuuKMDI5yjrhBevgfS+HuCiVujGG3FdGZe6o/H&#10;T38gmATOlruW3H8sSTfTcETDc0accYCh9pT7q1OQGuFceF2W0Jluj9hV+PaAMm98h5o35T/98GZK&#10;xNYTNFi4OXRoBzzFoxyus3pETEeOvOVvEK9H0qZULbBNs+21tXkTu1CtCjfrOmVFcrZhLOvzKpEC&#10;8qh2B6UuhVm+XJnRpSoJDA9d9yiSoaNdv7VOaWygSv3WBRNxBn6C45qIyLGEjY1DWeAsbgFaqj3h&#10;xgxqGB1mAWqUQcSBb/KNE5FOWrKgZFhQWpj8Tq13k7XYWIpqRG4lC8+IpxmHuMdvwi8OaIl93bVb&#10;pZlpi2C6W5xWrR9G+NO7q79rz+kFYRUzOSne12EnJOZkHsmOkGTpOHanG4+P2btKftGNawLELxwa&#10;Ya5rthLS+ZNi/Iwtm8nnnY/8/Hzc+NCKG+ymF+OA8FIu9nrEpSIbSexMoa64iWjqjlfbiDZw3eri&#10;DBNs/8BTXCc0yhHHCNmxpfowFxOEXndAMWlTosBiYpmgQvdzMkMMJR1qXKNVcwQM2RzoklPGLLDw&#10;ETIO3D0MOSW1uMdbaeNLsykxyUidsSj2Fp/uNzLwMdKA0cbfxYEVdaaLVxbLgrdmtSJ53umtwpzS&#10;WGmZEZj8WVLSeQum3ZwXNSNK5hkNT3F1Y8P7MO2lxto1vYbjr3/JtzO9r85DZGr8IeOcmQhdrvhT&#10;wG5I1bURmRW3a+MtTvfoGGu9DFx14NKxG+RVcw9cq7hppQ6bJh+r023h86Wx9Xq+nrzBzZg0vhij&#10;qFV17Oh4LhtsJ3gBU1LhNmExGc7QR9GiVx1+wQoINrbQoH5ksac5dcCWRfnzKjlxc8b1iy0DdtAM&#10;UMB12ymRsaU0yoLozKLsjtjU3czKnbTQBZs0fZhA20DUtItG7YJ/4ajp4OhnU3HcIl6oBQ6isFJm&#10;Cc3tn+Qhbn0GgenEl/NaSl5Q/KS+/vkXke2CxxMvPgzXZe0FSLUnxJaTjrZAnr7G0N3B6+vOQiXS&#10;hVgg5W7rJPj4YidCNIe/iWhdDvjDujoVPzrh7oenHT6Tj18/X3+0N1nSa3o6Zys2I2cCvuvRFUf/&#10;jLsoJ+f18syleGMHYDGisVLylJmN7tcvXk5dvPgbP3Rw6cgWk8hg+s/EFjtklJl41kkeZtlxagTS&#10;sNzglRA/vGsyptHBQJoDufpAyizWYLtHTb/Wskke6HeWh7AxjIxNxDZ4+7abCo2YkZtqPylxXI82&#10;hq51D8/AuNHYIXZJPZF03bOgMrcdAqGGTB0H4J4We5SYq7dKAtQSq7jX1pEFAXZ2cJBsI+7FRp1r&#10;AbIweLuDhyr5l9jrjKXK3xdtpoWAV1VXlvGKSnx/UIKlaundTLIjHsHdkCU8RcIkb3dtQnnQCYOK&#10;pAumphCfp4XQVEXcmKyKt4fnS+Ids23UR7qZU89ozoe+6XqD57t2lNWhnb9eAeP0Nx3YKPl2/3q4&#10;C17KviXkQI7pBgMhsCjnrPBRnMIYC9uXqq23jcDm40NxWFYOWrATGFcKJ7DSiI3dBLc+GaNlBg20&#10;cokRUd8pea4CLkC9w0sZgERfJY3O6mzV8Q6u4GQyQ+NWy0ooWgUmMMmlT1wDsbwG47TEpOJONHbn&#10;LuAyImz3om030UIjwFuVqhht9yJuvfrY3bIo2Cq0GPiyPkuMdSbDuxm+GNGKrTRYKMU70SrUf5Kk&#10;KwHASLMaPVQHmzLy8fI9iLpfcoYlOBreH5blHV8MOZwJXyrmbOT5kocjk3ybpwKehcRPXLMNILxY&#10;zk8jsqaD7lUMBlnRHQ9vQ2f75NtCOgO/1C5RdNl+jUJ6lOASFCtnFppvNYOEtGuiikaHBwDXjDOF&#10;WsJmeo1MVvLO2sPOIif5nXCfci2Dk1H3x/HOsjkkmjybwrKyKYXLLsYYb8KJ+Wh8UdIDEshI4WyM&#10;QnaCddNZwEKHlTlsId0vupSBuwDabTUVespWA1w3lVzUIqIn+TCJLTGkq8GWI2Ecp+hYBpUlpdWn&#10;FfX7N0SWGQ9Z+GyGL1VIG0nY65F6ex4Lv5KYDwvZGmKIMZC2DiUcresOfi3Nc7bMJ+tlcoWSmy9p&#10;Py9WXr81xLWSNhX+shf8L3PtRZayxA0Yn0ub+/3FNY9FSdpIFfYmY8Z56cqTZqTVA/bG33T3W8vc&#10;Vc7sO6T7kNgPwFrTE33FB8Rdjmu84VADSbSppJtEE4s7+CzUyPgQxT7i1pukeEuFrCYX3kdiKVsR&#10;QoTqODC/r2Ler8YYEKyZgCtbL2DQe0kYOHj4Ixbl+p545EZCoBx3GZz6l+JuGtzJB/lWBkzL4MW/&#10;uePh68CZmsiUq5eCimx0kTdyZ7vB1bCm+Tef375mPlnlqlyj+FrEwgrah3Sqj1OyLxzSZJ41JGTX&#10;dQ1FMWEIYF16kkvgt9DSr5uWPzcc3mTcjXaIZ7chBXuapNGCBtOnx9SlDr8op8lpH2XwyeZzgNwP&#10;uQHF43Gn5a49H6pPQfdPXOvovkeJ+Z1KXj1/ASg9up9Ivc6sqsXzRZ8U5KFcY8PUs6+GVh3A8a1s&#10;7Bkfdgs9uO1m3R82dEqbNTuwwfHtRlYGCIcOJx4yuwoFu82UqIDWa0rUm5kjY0YGZOS6Saw/czMd&#10;fNoprbEmErVSgStUoTZBZXFgwyvndDHxqKFdDthydB2z7JE8GaaKr+i/Sf/RHTkbFblAeF1oSf38&#10;wY+selHLZa0oqAXLP/hmLYmTMgR/Ip2u7CRYJRFPCxaeF98hi23GJc53a/z1Zkl450U898ov/rpi&#10;Hq+4kxsPU5TDDtHUZXM7pdn6YNpq8XjxyTWQtlc/VIGX6/74g4gejZaE1j0iVdbVoY/H152vKPPL&#10;2WyIapMjg9urP7IS5thleXT9rcDNYV/KKLC00UiSXQNTot50YIOY2Baqj4Nu43Gk3ZqmBqHLg+0e&#10;Eev5FFwNyaenpEXEwzUOmPD4IVfdoc2lbctJJXW7MDGLCMXU6xTs0qylMM7HxY+TUF4FF2ridS7W&#10;usVtUl2ogfWMGjc1KSVTycEkMNL87zL0DmcAShTrmTdPWDD5B52D1UK2lw0ps3os+13kdIyt64WW&#10;3LQdZkqqS6pRBlBNOzFfT1m6XWNFLrNn8B989cdd3T510fHTT4d6h6TrhTTXmelK4lObhK5qGMmD&#10;3F73F1+iXudHj2yiTEIvC1+T9O6T/IzXPddk2tnR6He+DcQfH+OXW/Ka00a2Ew0zRGL1CxcLYcYg&#10;zkjQyqRC7QSJY+l60qtDOA4aJrXuiq5juWeoAcvyTnKsWBDKtWpoR87fV7GFMooXOfHyZBbvRm2Z&#10;5pbAcsPi1rNJrYqX2aWMOuBhzrLNdhYeV0A+XCi7CVMTdBjaXJDKqO2s4qzCeLj2zS2U+ML2KkWb&#10;sDTtTdK03bUvFo9XJdc3XiesJ1aNbwa8urKGKkQOgj7Iq4MkaE1mDjoyR1tbkwksQxuHtOL/ZFuh&#10;mFuSiS/5mQsVPqDy0pWVdgUauPMjHQSlncI/26aT1h6kOx/f0ijz1w/etOFJjJvpuoYPtPlvmqix&#10;OVm9SsetXOatiuIJrTrWFG7+XVqyPXIr3D4yqROMValTzB5efo7U0Kcc3iVwNt8m1rwTmuUau9BB&#10;l0yxs6mmXCkjgyRYEpQzQNCfVzEuGHsQ9LT8EmbMmjFXYshjnCbEmLCHOhIK0mH4yQibaiLkxm+8&#10;M4+ywzVHoY6jcMFqsYhJjD+O3R2M06NlM+7TTFDdRQTU/X7305rDo6m6ICwN3kWZXYXFyJrxtYrD&#10;/KvvVbRMJE57SnfpspJe2qHNELt4vAaWAHVJwI8ZvHUpEReak9Oc/ZiWu5fX3T+15phy/PMHnCrC&#10;7LI4+VAOCR/8WoNH9vQ4986EA/bBAxceutoPzajK2nkGJvQiPr/810B+PubdHxovFKduOHQmZ8B0&#10;LeoWV8BkY6NMu7FDNtR6g+KM74NK9w1Tl0oiqlFcZ080xd5AJDaM8AlmLOA11THTiVr7WiW1yjpd&#10;TeLgiJ0hhlxuiIMur7oweuMdOw26E18lrU4/J5XEJrvamBgcbxWRBZtfwA6HzcV3qWk84K2Q07qO&#10;DVOXG+ef5ZoilBrHo0l5PfiLthIvrKwRieIOZ5kx6e9CCo8r6HNLWmBd0l36qVN6xQhYuZ0EMjc0&#10;zNMMXCATR2n6N9+PsEc4xXN2jvdKHgqd4gFpq7ycuweSL8BTpDAmdTNz50rGHTpLxs9VjO2Gty/9&#10;eN0fP3//0m7kGfKKWjyewRiBJADiJikNVaIGjlVZqLLAig9MrKkTs3UEv56xAcqoqsB6o4i9utuA&#10;zkj1iDOimzfEXKsg4taBOMtumLQqwhYXYOka60P6TEt3saVQdZaOb90YnQx7SfHRIVSq4qgsUGfh&#10;tFiOiic++B8aNiPOhodtoYfSlgmUa2CYuODv8k+sp5IoKl2xKh6fDz7/5qcRWVQ/fz4EtKJun3x3&#10;x4yF5yynqBvvKvuf9IjSstCM4+VxRO4fIg7FmzQaGKTyXIOZRyYoyanwgw2Sx8NfFVZsgkA+eben&#10;lYhCHlYiRS3P7vR68E2eRvmBWto7m5fJFz7zFlBaefKU9MLL9eeppp+e3jpGjxCdjJZWVNEltjhj&#10;tYt1GZU4QRt8m1WXG8TwA0Ov3jADJ7DLVgegSu2oD+PRTgyWXcZplnkPaBR1YUtt+KjUcQ5Irbsh&#10;CeAVKixtsOkz5LJAE1ErJbXFxHLsAoZxaKPDSzdpH2rAeAKH40KNeSsx9LfmQJkuhk1N5H9Jc2xW&#10;i3g9Yy0MyzyqrZu1okyt16yfNCkGATkSQBZA2gOHG9mnY5ZrghmGnuLRg9Np4P4lmkHvaizJl/gk&#10;mB1vDHeObYvD3sETaF9pJOAc381lGjgctBHwuX7e7/4ZNzG3m+5+cqHCPZbbKKl3ifai6Urd8qkd&#10;fk3z/ud+0/VRfoMSZdGEDgTW4TqeC10UWAIaQW9iURwTsVVJhVlc0IDAKVdA7XEwEOHVdZBDp1+E&#10;NIY0MYyPnLBjDdj0E/sqVB/ViduXrPh3xmoKtaZEwEINDFV6bIZcyiwSsEPj4KM3uUyCNu41gaD6&#10;Ug5PwwkklTIh5005VTk7SY6/EGaOocPjnjbBgKv8haKFaLf3yFoYt35URfReaAFeLyQmfS2iSkMM&#10;FLvE20MS2olg+sUCS5BClokww06QjeAiuV7is7RsKX5Aq1YZ1f3Y572eTKp9G3GhpB7tMhAinYsQ&#10;pC1un1/8PR/yVNi23InyaEPialzE415+0+X+0gvi20m/3rUA+qbYFgcNaRA2HAPFaSBmVGNxN9Lh&#10;wHKMh7a/GKP4ww7e3laZgJTrYR2vP/1PIADVlpvBKVb1HVDoGEs6bB0cOJSk4bSeuKzBRFJwMgly&#10;TbiFPR/hcQa7RL4nnqx7WkEdu6CunLMTsNcxlzvWnW6zc1zyGl7IBVwaIG93WYWZhEB7/1Lcy26d&#10;rrhw4KkKb8ZmmWWFeCFnxVjqZj0xZUu8dEWXp6RFEC1TGdIDHJXf9HcSihsOWNyIJnNci1gYjU2D&#10;D7+tPJ8ON0NmBLypMCkPeOkyA8SY/fFLne347fH84vvHau1tqE3UHx+OaZ7M9KIjGxlfTfR1iod2&#10;DwJRsWGsL55KSduF40X1SEkIFY1zZoWcXpyE20hwDiRYZaXvss1Yp7Rs5LIJA4tMo4onNL4ds5ju&#10;KlGmg6h4OcxbvZE6qDi4NicAb4ME7kLd0EmLXIGxNsEUAsMudCRvFOPzu3AuA4rHbYduhR+SMpXg&#10;Yk/jYaLqDnDSYkyNnPifxE2OQV349ChL4sYvM/JUAvFzCrN+rsJUvYC8frqeELAoISV5iFMS2c3c&#10;VPXGh1jx4nIwEnAygcbaYoyPXaXRn7ooeNz821I+NxhP4YcvXdwLfTqgI94WRhzB1wUIPxqpQFry&#10;1JWnxGK4HDoS9UL99IMmvA6TevvzRRcPftLFVyq8LilLBF23GvLkXKhzAvHMu+KNbOi4S2ukLRgI&#10;z66TIjs/kZ0Hu+OD7e9uqEH20hq8s4ND2HPdGVXW/XYh3Zw2cEyZZJi7eGZCbQD2seeRUnwm4jni&#10;wMVMQuwY0IraxK+Xsrw33jM6/BDtb8rfSBR1eSWuWUmJLRFYVqp0KEnB8v9BLmnpQ0XV64U11hsA&#10;rxZTz8/XftTpJbTMRfg32p2N7Fz+8U51p9Sf/BrckKO1hleCVZrbSDDHA1ty6PvBD1CbIeJT4O7k&#10;cb/3pJ78mkF6s0yXVlyKdUAJv0/JlY2FTe7Gx21JwJ1dRQ5j5FWb+biRfLXhgotrHD+39jGaOdZP&#10;7bGcFVdnyaYYtcbf+IQY61CnlWSARW0zOektpa5tUsKtPswkNGpACrnOvpSY8YBjV9e2x7UKYcO4&#10;tYExBwisbcvyUAn4WCPbDRe4LNIE5hVwhDHXqOGaceFyvmFgUwyLVkF1jAQPO+WAiUuh667BTLu4&#10;R4KLiGuwmRXtYeofJW2aBUJmtXBRkmsVVpoWCU9UyQwHa2NXIl44C81domAdGknnu11dfEP2E43E&#10;xUuybNJsitv5r8iPMID2QJG6XOFihSxvCvwVQW0HbmQ34om1J92DzSzUu0mdpX/sKSx7xq0PbWnV&#10;LUWG1IzmeVENHc47VbfH688n+3NLa1Wsa8vKGeT5JJCjuFwyxrexDRVr01TcmGnQQeyEnNRao0W6&#10;+ogaRmqyF9cWp5n4HrUANDmn9q7iAHqj8ZHTBpcZQodb0OPypo9hAtFxfQxpXKqWiKOpYQsmZib0&#10;UVfktKXNNDB+mbCLm1C9Nh2ilhrCxXUlIsX2Vs6M4BL1b6X5tDAEsyqyWsLgeI1w2a9/ej1ZhJxZ&#10;SSYk4H7m081VcBxpPn0tn/6HBbENkNBsAkZNsCnzwd8snrkwmtYvP3NNskmUu7s9/EUeQaIVRVXV&#10;2ZJ0HUIXKp++zsjInLn/TFgm4P1EFMmqHWjEbZT34DO5vo3y5/sjfV18ZNaLO0qnt9gYar0ydfDr&#10;KiHOzmhCj/GHskmrhhKc6lE3ELRjHS+u61CT8I8lYR/bW7GUZfIeUF+jWoAzSi2ZjAm5j2WqJ7RN&#10;eSYSMTFtTCQp1MhKMGg01BTqAV3tXLwW1MnaX2jAoNNz2nhWMj2+laq2WjoN403Bc+jQedch+O9y&#10;6QiVZeMRWROzRlhEfDJ1Zmk51lIEgiPdBixJNt1J+NAuz067jBHWLCrIs7BeXruQotv5YboKf2fU&#10;YRzboI+XVrefNO+5LDSdG7u4d/4E8kTQ2lEfrwfvE5NKIwczew/i3tpvUuZKhW8A+OKJ+ax6kU05&#10;ydq9jW3tcS1RDdqEOKPBYasM0I1sY03tYX7ZmM24wAASQNmDW6ez1CrfQSGdODnOPFfhsDij+CIm&#10;m5q2EKcOB6T72vHnenJMAPrwVuydCDk4gVNPCtBkmBTHDGoPFPcEKfEL0198Uymo4UzgxSxlbcce&#10;UiaywJYrtb2zfWyc/DPcqMbHz7piFfkfe/EsnChWEOeEGMRNZwaxzab6rwl+fPKrbF55jJOmHNOd&#10;ACPb2gUn7Mn+zGfdiHAd8WJLcVeHod64JfKW6IlkMp0U5HSdYfLBvfzSrSUD8DMpH5/+iV2yeSFc&#10;2ato4OyMCiTr5m8q80nc+/pWoce1Ey/AXJT0whRqFdbECk5p8FKoJQvTKg5K3iJMjphryAGjkTiu&#10;yVmZb7Mqu+ma5WAP6OIBaoKU0m8XRgYS3d67LN5po9LG7BwOFCxj29gmDHMkgj1LEnXI6YmUsbG7&#10;uPF9hilG47gMKJ5uNmd/KUtzdpl0aWrIwCCbQQNRRdY+3uQvlEm3pWzgFeNu/EDU683PObxUuopI&#10;RLr0Il5P/o1YxP37lqm5kqQr7/bkJ9I++bpwH/9yEPd45AQbpGTDcw/uUpx/+zG/opKJ+RzcVc6G&#10;T6DxbjNRuqjMjNo31SeYeejeyqPm/ewPvhr4eHz80tUKLq3YTizZL/xUxmOnVxW/va2RH6+vr/1Q&#10;RcIIM8FKY/EN4u95Rmgbs5xSyw+iDK4hnBSoSRkm8c1bxfF0QpR7VwdflDZLxawTxZ/DLngcqr3x&#10;FV5Pa3McXW06qmTkEq7Q44J4iR7c4GTu6MzKkcSDllr5iygMHyZcUas9auijvIGFz3pEKO3FBpS6&#10;EndppN7khjNoR/L+X6St25+7kMmKmQwvIa3mLiJJhoFnLfq4yBBu7R54qCGzhO/xfLJP8WTV3xJW&#10;8ryFTfssdAYIQgUYMXyZdIuzBCpTdzA3RnThrJUa4NNiO6nQUPscV2QeHmGCnw/drb10AdMBkWws&#10;NGFXoS0drKhPjJ/75o8P8X1pF8/K00PM2Ilvwp6Lu8OMcqQebtQ2W+pgGo7gqBejxWLimhrXyNXl&#10;RASPLHMrt3LJIqM27Z3bJOfZvhWUqnYVmkfZtI846ygYbap4YvELjpCr2Wkne0bxd1AywYSxKdSo&#10;BaTij06JgioTkzql6i8vjksUxsdb4ApTi8ya2jIprcsa/3tJekZiWhKviEDeA/IDzuwpXmdcFRDi&#10;TNYSrbWpCuWOJ9vy4+fvn7rA8MWFhF2FvyWo2wv9e766ZZEStm1v6bES56RyBjSw4DC2P9uv0fwI&#10;xh0q0qApnZpundpMnvYUnzIna/HuJ/Lzi0seJUKqAd8IkMfp/coPP9GtAklhVDYV3jX3S9ABQT6m&#10;DrdrOJd2OnBRA43qhJnDurxtyq5jKmHMqWwUD/dI2t6ipPdEbFfkG72JwrOE86AN53tAFQLzuPAU&#10;J0zW4Ui7m8210znkTMjWMijktIhZhCk7rob7gHdJ7bmkDIhKi7NMm6PVCXYHtMaIMMKYDUg9yzId&#10;IjXlCo5JxUMW+CYTafbRFCXpxoGsf8wRLRZinmsFBOO1VMzH1JyV3i4iTlcqrHIK61X/4t/4qs3X&#10;/clX+CT05T4ZkIU7HhK9ZI0wPGmqGVonhJtOJGPTTJcTEMxibtpuT58ribTizB2WfL5yBeMA286N&#10;S5q5pqMjXsA1EF/N5BLn/uVNxUEVJ8cdAYVi2tKFLavWWTj8ogLHsxnaZo5yo2Mt7wGQDtcpm0mW&#10;KlO2nyPcoVJyhqTsLCM77+YAtMs7yyMrEDEY78K29chQYQ69VKKTYVlpKxaziRONyKs78aiBFbyU&#10;I8klL1K9M7Gv3mScDkMuTK0JRnZXomIWgT48xM3mWKzkgJLlCazM9LMKi8a7CtNj+fj6xKQXy/U5&#10;yYZaZ9ZBNFRvROnUiPrr54e//ru2lQc3CvzZ4ueTBUhP6SUK656l1J5JMItEJAywPBwTmq9H83j5&#10;5J674SF006X5B099eVuT5+5zV0MqgseOwiVHLlTcCRM3z0lylnz3iG4ZPPPRpvJ88EDmxY8m8BLM&#10;y20NWE50Gg/ELEBgQJwYoiUMgwNjS++WB7Rc0HQSsradHHXKwnYy3Uk5+OGS4QnAoZNlIqW5zpwi&#10;nPeAVgfbDqXjjBQHnnpkJQRYZwhBqRUfazq1WXvWxjSZsCkkOFmUQ+KYbOySOe0ySihKqkpU46YN&#10;7Bx4ygGkC9PBdJVgY8MkgcOxLWUurLmDaU+SrCooFhmrxYckK62rx7uP0bvAevG5V0kNSE3yiZJ0&#10;VeHnGv2cZX8VQGKgzrySzXRIz2DkxB7KlTOjAxkuGnSrQkwzkp1pY5iF/17qpLJ1ZESErYNLGR6O&#10;+DltggSIYfwp/F/8yYF8SCeiJB7W8qcOtalwa+eJMYgk5nADaQ2Ir17S4eB4yw06Qyul3iJS/+ar&#10;mpzgEUO3wXBlyrlMvBox6llMpuucWdwg42WoyEGl9PMqqRcbVWK3qARabz6oOUNZa0i0iSNriAM5&#10;yTDuUSZlC84kNScZ6xRrpmyYGjWcvHHyWhktlQJe9aI2xHhqdGEKx8Zy4Eb/nThzunPxwmGVxRpg&#10;cnhNMQEl5h9qpvNNRJLqqQyj8ks7wp0/YC5xr77/0erz1YR/c3saMBzGTk27ItIwXi1RD2KFqXgL&#10;YDoZd80pPQh++MMsPELi8UtolOcHcdP1Bn+WDPFlkLeUxLSVaNKcmJqk53Rw0+7Jbd3X4/hMLblb&#10;ykXVaZlovY04r2QP17p6iGCNHZ0exm1Z8YjJiZlM9nJhAgn4GH4LtGtz6SBZNib/qcRMO3tW61Nw&#10;HJbQdstts5ATDq86oIcHUMWJWbNYRAsoYPCKREnX93HISlq5qB4nUgexpoLqHc6JPWSA0JBTRh3n&#10;2WzK4qgT3aRprPEp34gRN2+TDGqgNeHVkoXLUvE68iIzm81EDfoswt2wkli6qnMloeSMQm33fq/V&#10;Ua9ZrTv2Fd0m6GaBZZ2SOD9w1N5NMbhH8Cg9OtbI9KDiobX3PXSN4RNgw9SuIetEt0RpeN7Y0Z3S&#10;8XssiuS2T8ftcfdfXU8/I2qGz0B8ms9T6dRprQsw3vDmT4UoqEinNKaEzbWkqpRwtzEKDGKUxkta&#10;ElUNKJ/E8gYmdYwTd9nJsg7w4CGsE4hfSWiqQqlS60wb/YtjaNlMUijzXAXH3ba/MhmiITtuCI6H&#10;QSVsbtg6DcRN61RL2zpgeocbKuuWKyUZFsA4zmmqTO2UDQrVoEy7sYtPTcBlGWjAIlahAqiWOHhG&#10;bwfpApaAU/9FGnBLGQ4eD2h57NVDpxjWjH0VvnvjZlQvJlbREqcH1bp/Rvh48WVi+vEiZLvSWuZ3&#10;jTSgMlh+R08II9rmwkB7wPM129KUo0nOhXnFsqso/KHdy5OeLc0D0aE2NU6X+fHwdbryWFyN8NCH&#10;n7Lua6JW6hSH3RCiI/liZU+Ejv3L2vf7TXuOz5+8Va+GPtQqYNSibXJO8cYcnJJD0VDAUavWCAC/&#10;/SUEtIR23SXemF1n8jjRUbgn07KzgrY3payd4VLE9ndrpSx2lgQeBDLJ6dKED1cTlgOTiZlqPDCq&#10;/mksm0I7zS6Ow44NF7XyJiLt5oGA2OBhgty+vpNiXKjNT6C84cZR7qfQbkETJzRm5OIsoV1ajjVi&#10;NbB6kKySYJZuliG7iv+B9gSRaIVrKJJsHBlK+4Wa8Y6tHC5J6OjHx8O87n/MO1GdtbU89hD+IrHG&#10;fL548/n1qVuRJw9c/0F2gF7cnafkM0A00scnv86Gk4xee/mihkbEeALjixhdRfEZFec7kc2DX1Xw&#10;MxWfKrP2xUpmbutkHhd9PfsnoVepMOSmqfEiZxSVM9tnF1EoCVuCzRu4cXrAXbC80T6WrBbmmVCs&#10;A5hSlEqco6BMx7cXVyb+irTEOBTWCs/vLKd47Bl/e5Ngb/DWJ2HXiZiSxjlGO2+nuFFgOmgs6XUk&#10;8VPsDEaXXDmbqGNJ3lmWshUKTS44jotD7WSyFixB3SaAqJ0SC8T+k0wIuxscBzc1WXisF9aSF5+X&#10;yUbSNKwIzWJ6k30Kug7QbsBmRDpXDCxQDaAF9+Fnt+SklYd0FlWYP7Z+Jwl8e/3hjWhCW46R3cqj&#10;SDiD2Rq5sCDu4dnePvIeNkSuNLJ9IXTIYGwzvvlhE0xXRDRndhVtruoqU9emAvbLA8dM/cRIM/fT&#10;XI9bWydDd0qFCcoys5agYWzqR4Y7DGDRc4yZ3pBO4eRWjgP2j0qDooCKcJyVaGpOtUQNmTvPTlpP&#10;eAeXP89Vog7Bn4BrEi6UaviyZawSYLiGRzKBSXG2DzLPug6bOQvjqGt8KVsVhwbX/q0McLYrlLk1&#10;KNEBIeMLzpqJr5Iai5y8XWr+3/034qa1LQNYe6osCm6FWCiWAK8bFivtMTgoi0M5Mn/uOjQvvu/z&#10;fPpLNDRTnG//PNgttCy5T+CdH4Zn6N2JRnvkL2jQI3PkguD2dWdXOdKiKj4VzoTuFufnqo4g+QSv&#10;+4W0y5XU5Gs34HZGNz66VHn6l5gkdNG5qL8n74aPq4OLLuF2wd0U906fn9qT+A/D/FuJSvMfYCwt&#10;HEDZTK4ZK8zYzSHhm1siAu1uQjllchwb0gmNmBpuudawUSo1hv7ngoSJxqxqZ+EF2yWkQFQ8VCJB&#10;67O1ZVIHrdCQhqFT44BxzMWNF4lv12EPb2bopadU+VhsGtW0VfLASUIlbhIef0IOxtoUxUlsmxVq&#10;1Ca4XrCRsB0TPrZyPE7sv5VLcntH2WNheAGhIll81o7ZySNNN80ysg6s1cXJ6/PJ78Zm4xC9HoV6&#10;jfuff37OlesGZXntRbQf8JTzzoLGg9L+A9TaffH1vhkrYq9U55Qz47REoLiUIOgwby/r0O7hiLiH&#10;f/MAxDlqhtpTXto6Xt1bj5dE4i3DpzGjSvzi4DubDG0r/t1sJtLZTLYd26M4BHLADOQFEXSKCcSx&#10;lPFy2Oy8IcsNXad5O2XVUT6izPk45jEAvgobBcFhULXjJlZ8CsoItZ/WVgA5nDBUvKu/yBSqj4UW&#10;G1R8wk64zrIz4zCrsUr5mDoTk4k+ocAiG1jR2Esw5htzFOpyVNIJhXp21m5SD1sx2q7lzZU0CzOw&#10;ni4gtFRYLGsVZaUYxHG1uKGnGKJ0++LfeAAPStXUq5rfPuCygIiuYXio8vz84GJBsUyFLj06Hbn/&#10;S+fq9w8XFUfEuNBjQ7ALmXNu2Oaob4mGYNdSGhEeFTnm82Z/0QR0ecUfZnY6kpgO75B9oTpRXfEY&#10;uaXE+87jcdeuxBVWTi1Tq4WgQphzyBW3QMV0hZwdMR3K9iL4zpyI0XLRq1/YOKYBA1MGhTaKHZBA&#10;TMI+mhm1HBnAOCakxrq4gxER339hUuI2OSqTEj7BeMGr1n1LuEbeoU0SlpSIuZbUrSo7ZBh3nMsL&#10;4OT61NOLzRnSysyKQxXVP2B03dXiAOgA41Hf5MI2r+0OxZODrglr1on9YzvJ0tFCURMGP4QsC13R&#10;pf6V/uBnDlimJPPD0lpudA3Dzze+nvwtY2QWpTqZbmF6pLIV3fizOnsmyGpKpz4XdwHLQIQzJWdA&#10;agJPHvvmtLV/kEImp87ZO+Oyp0A5BNSlTC5VELX0ruLu3YCz5L2jp7YldhWffOZQsYsxl+BRBjCr&#10;QXYO4/ZBl4xg+wN8mDdt4wq5WYhTmQmeoaYbc00ba5TDUxOZeilNbj/NVYky26jRhPq0Fj0m2VeM&#10;uuQtZL7Bw6yUkzAsGI8aA9UeClzDNB64GCdYDZ3A0exQ2EW41POxyCl5lZZ7FpTrwVjaT7i3Mqzh&#10;d0nKXyQtCNZY2Eb2Ugnk0HpB1Xr1qJUVpsvJ8UPUIW+iqAfxzcy+VagmWna6XHBnV5mePKYXanwt&#10;0Ntdt0CRPR4ons/I4gl54D1rh+juUzdYfCpW0NucEwggbAq3x+fX52L8wsw+ovslQfz1iRVddt0+&#10;v/LLuxLaa+N5vPK3mD0LBrdGjX9iz90Odbwk2LXdRkcSFtvMaEebwpFQfYOFa1GMbBtiSolI3AZ2&#10;fIgcKlH4iWCiHSyyDBUiwJwLuNcqqmNik2DapEM7UqqEVRMstu4/Y+5CtQCJuYZF7bDnv3xJOljF&#10;LUF2x24TOMe1HBEp99IyYAfIa8EPeOszXrVrS2d4tjDYcuJD3lKobZ6IVjwPB/z8o8vDC5L16AMf&#10;xMNS5kEHYXycosgvmrLu6CGZkfTI49DHU5cD+aumTMLRLe3XcwmjSX48vv6wq+xnsRKymKkzFEpP&#10;fK4NyVNlcSRoQ/Ab3LqA+OW/c6TzJYx4O/FW6k2FDQ9HB2fCpQraxkliPnVFwq6i7tT7jKGLId//&#10;sM/0c7VMjLiBZ2hyTdgFVZy4Acr2kDffvX9LCpPDvYHPJLdKKFGKM+aIIe6y1ca2B6obvb2Y8cJg&#10;k2BnwPD2Y/p5FR8DjC1xmn0SxdbYkic1Ys9E2bjtNBx601FzpOo4QemDrNeC2rJI2DrJSaEeRqHF&#10;T0Gl7jJpUxDZ1mmOGtl4c/9LmjndLaBV4sXzWL/M6rW6dADD63JD/wJ7vn8VuiSrCzKUxX8fmc2L&#10;9fvQkvupyuDuN0kzEGO5rX2A0h6f9//bP9w+4+MxjsWzEvb0VL0RZK7sYvzMLXvNr9+/fRNHgpvR&#10;A283s20wOfYUYpwB4j2kaPlcjrDF+gnREg3vN5W9femFYqoRkL0aAMhu67gNLZ5QxGSPwcMss2lE&#10;dkWDcTVA4CZNT94lFrnEVsaiOMpyetuoxASFWeUEl85ijeYOaCoRXkH6H0BkjJOXCF9ihWlpaqNl&#10;eoQA101Z4iC+uRUYr7lFUzgvm7OYIrv+xqdr38ewLqu/sWduYQC9NL1HA47ZJhh1yLs/Ap9DeoCT&#10;jwXkpeZFZJJVyqc1pAjIyXs7qmoLC1ltmshHvqjnFj4LJ6hXPhr/4LuEzz8vHtC4lzRGnMXhph7U&#10;JaKt4Y92FabLFJw6MS1v9+Qu51VjqyBbO4B/cU4bAAHviuspLZ3wwVoKj11uzzvXa3ot8hLIaBfx&#10;lJLEjsKu4R936kSWcKUiPn9E1aORsoHteqWkjF2A4avGtDr1u8A56y2pbTkWMyoycGd6wBAOJ+IS&#10;Y/YIoYLeygF3rm1qPBMt1JgrJ7uuVVKrLGSMF1tPhqZbxju5eIsnJaaWmphBiR6ui0IHh1tNpq/F&#10;upQFwSfzkkFBbS+tAqPCHO638p1sC7fZ4TqSAYuI4B5UoHR4u/banSErJcvC6zQGZWRKhykeRfTs&#10;ruKOJPmXPPmRaUsb1qPvshjZMzCehNEeymUx3AL9edLu5+3OFwdUVrhjzyxUNYZ/hZoZS3qJlVEl&#10;3jSw3S+itSnwK7NDXKVcNhW+xaTe2afShYUnuZjn685fTvV40Ugmtwi7jQ+/i88iJxUdM+qwu0G4&#10;CYVuOU3kRIaNqqSvONTGUodczqKk3uFy8EsYG8x5b6VCLbTDrzbFzrG9gASWY0MwR2m80Km4B1W8&#10;+pANm3C6qTfKx/anbLNgtJ0oa5VLllTQlBWa8gbG8ysqe6SHKt7kTiVqIZK6qKA3990MWGxKqgpL&#10;TIuB5TIrDY0YY8Mr2W/KemZ/EUhtO9wFtA2N3J860Q2I1huffNsT0ajJk2Rcm73kXXGUffvPy5cp&#10;Nz5IH1KyZuJz8dRUdUafTzl8tFZrnSenuVrxNnDzN5WV7AF8opz/4/n1oskSXpZCSTxucPi5XN1e&#10;cSKeZpN4BbWJvXgcrNEcdpLnFH0l38oBKamH7yMqckBn1G/a8gQSNaBGDtKmtgTVx8FzjDNnUpdg&#10;o607lnJASsyB43iQI9nXKqr1U/GR2LDrkHJzLO4WiJUVaYMmt4VRxE2sQoV3wnBX61COzfXFSP1e&#10;YrZKw0CcSRjGeFJLmMKzE2bg6b6XFUxipZEl797Vd9wUlnXNn/XykuhKZX1krWFZ08M7nR8kkkfH&#10;76IOWZt+4jDRtuWtYe04fLxsVuPqIWZG7/g0jKmjvr9eXq3OT/YIFPtETk3LXCejaaD5BF7ue6wZ&#10;yNdbPdgp1JDnrLpv+YSTzAvikZ1lkvd3Hv7tFD/39XtaTkDcFRcyOknNKDMZ07nZ+AAuymVVscmq&#10;O6bVR0yJYZ1U3+1WsGYfDVPqW0HFKR82xTXxa9ncW30vKzE1KWEAYzeB6XOVXdx6iXMq6TX+mbkI&#10;JyzmFHWDNnAWvptsb0VSwMhCjbfaNURNYx+JqJgsMPFWUlUUXT3aTSDOVtYrr1k+FnEtUQHFh0IA&#10;y7nK6qQ4VvXDv1HvBeSFwY4RVMWyoURJPl66teBzp+rnIlrtH7r2f6ov/khXwzRSUy4TdKXyvN1y&#10;FyPJVFoZzMPFpmWNRTncAVXYBg5xR5Fci+QrOLfP16f2iQxjUYJO1p+UU6LHy+datNU8v7509uwM&#10;bCraazBOUQ5XITm0q/Imz2ydnrITnSTNX1XOk1onBLX4VT/wKldIPRrXt0zQsOgSjQmQBsTUOSTu&#10;hPAyXsrIjocddJBThlk1ZMF7Wfy4IpDS7kLSz9bOC1aU1C32l9rRzUvvkPQm3VlciUHpk3TdyTFO&#10;oS5TFN4gWW23y+EucJZlhuDFsCE0XODf8G5nLLN9l23Gaa2ybPQXWUH3lO4ALCjWYZeFNJsDa8WR&#10;KvJiaPq4v0ifp6YWAX5YzR9+5dr/0Z+hldDsx4/H02ENAufzVOHbwhi4DiNd4DEmIHn80RZxyHxk&#10;lt6otOQqIp9AY19RBz5lCxcq2jxy6aJW9M8JG3H3c7/98M7gl4GYrLP80jTEgyEOOTx8Jq6DPrRh&#10;aSPiZ/W52fO4TAvdOSwSZObw5yXBWvUo74Cri93lr5yKo5faA+xDyklB7s7FqOwqdceLOcCUMy3I&#10;cPcWaIahYOyeZUA9X6sk02YC8S3upXVhgA0jlZkAMY6La2IlQ5w4ajH1llPek0+weimb5smbUPlU&#10;HTsUPyAtXK7GZYNK/RoBv97XMqbp6LqWxg7Gck1aYlpD2Hj/0DrwusgS+/j5m6/J4If0ekGjjNXK&#10;TyVNeMpsL7pM4cbCg/78+bprUefLe1prDNoHnFwMHafJAh6f3I6TvusHSx7/8YNeZDWRCO8eiDMg&#10;RSyrmxlZFNXm8Ugyz2RzleIrjdvn1532uhv0uzv+k4MEUX5pvK08Hk92FYka+34qCew43oYUfGp3&#10;8nBRHX4mkonFdpKxm1KJ8lEpjEk03jTgKFHGKbHhqB0oOavREAs0gBucevjxpja5ZpyOt0OrOjRM&#10;ouOu4h64ViElyobg4YzZKKDaVNwBpXuYnAq1VGMlYptt9TcuJvafizPWazBl3O1bj6sywLIYIOgS&#10;2MmrhHHSKGwPU+/CJf8/yDRp57twJ6OlQGMtjU8+RuJPkYjVYVMUUY7/vDGrD0nHqr8+/FeI6dN5&#10;z3Wvkk1DNw78/QuuJXxr1GbuOk0qDDXD+eKjGPn84/d+THlDMjv+oPQdYT4MJMVYPBchhzA7Aacn&#10;AHx9aXrsDNow/Kpo+yDBYitPZ/HyYxUJz1U8BqG+ky7AH0796mMVRsVuGZwwXo5LyfxQrrEBkUlc&#10;xBL1hU6LguSFC9r0GjtyhA801WT5lFTzh4O/4n89wxU5SjM3Uae/r/ItMFrHwdZrHcrWwGaBqVCL&#10;BIy3nG3jjPURZS6nkRdgpN2n2Iepu5EPJL7KgJpLuQbdWJSdS0m9lqqj6SFXb+Tv7Ig7dBI1K8Ef&#10;AtUGwxumT/+AkVaeF2hWnYsZlmCuPHjI6zxvZnxofT5x5sSZ+Yh65akptyTsRE18T3L/No6stDDs&#10;KvmLxe+irYqpVI4+BfDcEddkPDRqgNlnuI8ft4/HS9cXvBQkzQ5hLfFuo5dHaU+eqfAXF2UgJtOX&#10;Kuqc33zgFzPZmTP/2piKJ4RW2CCO/c3a6XQdAbROvMpgZMd0TKT2aGkQP9wBratsgwmZOjixBnW2&#10;WU7OJllW1uNEEQ1bkxrEHVBSHA1ZJzwyuAEfjuzA1V8Y1UiQu2/UYGlnRBpcXI/S0VOnUE9/F9T2&#10;KKlBw53n3YLKyMZl30qMLfVUCRx8WOQfL1N2yoj7d+nK8jah/9ReGTxp9EITAdeyACsnMbe+8RfD&#10;CPNjKJ6cY2/C28esQnYERqMlV0lknw3onIO+s21lphGRz/9oct9FkTzDmVR3IjfN28WNzUI4g/rM&#10;mQZI9yz8JJ2TlOWLktkxMPJM8QFdbSjsOyrwbC3tS61988RPQPm/BwNHvRtkYp5N8CpwCVhik5ow&#10;vZgxN2Ts5NnXnGyauY3rgquIMp3Wk3Ep1Ji2tFol5qrCTdlKprYFQrawWZc7IDMbxrOl9lj+Thkz&#10;ZI8dtiw0GUtCtEHtZG/WTojaAT5cw4RbkMwk2DUTNWcXwr6Rex7sMrmO4Ay7oOsUu3MMfFf/Rhjv&#10;6FTLwUsotz+sHNbY864FxhojwQVh1XgRQlvogK2It1n4hu83SWKG8R0Drha2r1c8ws88qoVGLavJ&#10;6erh6z9/nh2sYV2reFT50+AUhpo6BNPkXOfeB+GcPQe68RXanS8TqnKpotfBn7fhpdEsjXhxfKZc&#10;p7BB+mmtIsJsVurKOdqblJVNZYThUZ3JOMzOVgrtcqghXZ1j0n5V4+AceLVBIdYQIaMiw24NUH6K&#10;vffiStaVjLYNdZbUVU7PzuFhrsnsKpRUohOPg6rPMeDUFbvLS+xgkm1xaDMLolOoMS6uTZ2jaYey&#10;jQxr3YIae5adJGSwfQeTMGkKGwRHGZQzZWYdjpS+ysH9DQ5InywEVdaMXK80M0Kvp4OwXqA+EjOW&#10;/HDYPf76eeOLM5BiDkkqA/m2go+pmOROg3/g5fHxNEu7jXg6fJfmP1/OQjz2489nhhC7A1e7gc/T&#10;E2BT8d9HC6u9wjc5SmVPeX1ll5GfD6TkVelWEgHzTQPtQOwjHORqD3o8/LCX109z1kCvF8NSY41w&#10;UqhRxlUqNSqmPNFqo+Vub1E9pNW2ICT88tz7Mo4Nn0D4YLuNhZp4WIr9hlNQ2ztDtMSPYwRcLcZ3&#10;Tanpp+BIiOCevhmzrRclY11hRFvXJnCYqJtSdvg5dkK88ScqmZB06qKSmhI1x8GPXQSnu50zkNhm&#10;vpfUYqT+uAWLWvT/lnYZw/HLy4jl8JNv2/laHlfsjTcxujpNCGMMtqS/Xx/cPMA7ZqUTXaI95FNL&#10;UX0r23GNJtfB9BtAKA5d3178ja7ZCRDN9PMPn4KzE0WTOGXbvuIRJTwiTiRT4KR//shm8Of+iUXY&#10;Owqis5v40oVf22dT8f5ogZLhSu/x2Zbq/PPLn8ex8GrHCWL8xQ7ypAYeCHZIJBjWNVIq0E4Yhgxz&#10;NhvpyGNczOew2/TtTtoge0t1qhzW5lJijArlBG5Olpw6u6ByBzSeM1HIgB2c+Ko6UkosNkf8Rcdf&#10;nKntjlkWWQF0Ds5xR4qM01crPqVmlQHUAZNldUAq4EJNyxIhXcF18YY+65u0+ZY6mB67w/wLq7XD&#10;G6SYuFnmn3zkfK93tN1U+532frMHostavY+wqeT7wpDuHKD12O4hnJmmznDKJQJ5e760qzjLYtZz&#10;brMdGkl7nxsPn+xl04DWSX/xZ1ghSju095NHNMXPabmP4+6HSxUcNhWfGBdXbJUft2e/q5SqGThh&#10;FH4dlxoDKoIZyjI540/KJW2gPWenDlFpxsqKDlvbUm9F6m9oPSmLjn47w2KDsTaxeyz7VtOBat4D&#10;oppajS6KwHjopNQ98yMTLCWzgnsakCdYSaaGqywckzFThzoK1Yf0YooA6NSUjdro9N4plQGhA8qE&#10;jJzuyf8LcVO3oeO+aFo+FcJc0HvxZX3y+FVJPN1EFut1bCoB7RfsL/QcYsQDiudDZ75QMUdjtGfi&#10;XjUmcDeGnOaSBJxD8kvXKpYYd1sRHK9tEc37h293xqdNPLrzZ2nBFV4BEng1pLSbSHNZwteXTgmr&#10;bYWXFWFIkl+6feTEzTjiFyd2TOOueJeyqlSF7OidYrF1LMfy401+IrZmFxFuAimdWl1ZsBMcTSAO&#10;ykcMgMaUrcwtkDLGKYQRcyYn3pLP1hqn2ivpgMhIgijQlASStEI7ZTFS40fKGkVNvJFxI/HPEtZg&#10;UxnE1XPaxz+VxKqlwgYE1ZGKAFZglxWI4LXXeLbIRn8VpyY/h4qqV5AXEWGWUaXL7vG6Z6FmPW5o&#10;5D60XNlT6NbEiIkUfpv2fNN3uiNbUZbnBGOdq2PYLQzy8fjy7wtIyGH+kxySRT1NdS78TTSedjjN&#10;iat/BXVL4yn6tPtiIABfpHApop1CswR5M1ErLlV8/fJ5+8zPVLpgx1tOrCnXlSojQRmHrr+iTgy2&#10;NMNw6wUn1rztBo6PzeHua90mysU81iZ4F4ejFmE9CS0HjLNSgg8y7ITFx0V8rRKyr+ZZqBcZ38Fq&#10;m51d0l5YD1y8E6w2gWpko8UfqHRPyk64Rk0RaLR0SJealhNQ33HThQNaUlWaOGRURLZwmIvs8BK3&#10;dS+Bh5MFJPGy3kvKC4+i+w0aMz4cFIlZlzwc4U9yKGpJSGJkgfz49LVM4mk871lb0tUSue0dNHhn&#10;abJcCUwPTGnmpTPwoxMtd2WZUOjHb77mtLrJWdBcObf7nbsXcTjaLowkpLHJehfRZsKFClhbiUbg&#10;E8J+tsI7zDfdVHF2U33YBPTlwWVYs3llcJEVKyboBuPCTANX8MiJLUc4+RlsPKr9kqRfypjl2B/e&#10;ahtA9GJHGxirpNLrxW1ynQJxNqVSfK3SRAOj7SH27Cw2hOF44wx9tgJ54HrLv3JNnTmGsikyvVgV&#10;QlawY422d+hy0+IsqUUtmUcd8XY20XKC9GPXKCDkVcocb2lODpaOBhqwcpb80p3MrCmvPK9X7Rr3&#10;24/8fHwifBAeg/BFwX5Cxb2ZHMkQPHLhzwBpTqHd1F3LzlFhkMKAeIeWUlv+jtA8IemsIiA2MCDX&#10;FOKVpj1FOwE5JFuUwq7x+uM/rC5CO9HeUyPeZbRxyOqShN9nYldR4CfPa+1oE9OVSl5RdY+2V1mQ&#10;KSmhBF4OV+MpYUqsGNZHeRpHJq1C7ACrQegyceruwYVkjDvoHMk7VKzM2HC2oUyPLTHRFHNmLaAe&#10;eLVOMeyn4DxkJmrPLfDMbj1c4BDLWJtdxghsx2TVaXIgwYvxVEOkQo3jExicgnLSSkG9F9eTSFeX&#10;Eh/lmqNc7BSHCE4fI0HJX25k8ME5bavG3K2OLB5WiY7jWS3C8rT++fnFu8Fet6xNkSP9kRX3a39C&#10;zK/w+frUus7vx0ZI0rFy0qiDWdFR2dh07LAOTYYZaVQznm14qTUHaDnsGbpQOVjO0uj2/OKNHzU0&#10;u8/eAELClQrij6awj/h9I1N+L+jpmehUjkKNCTj4Kpcx80KYmcN5ZgOOoMO2EoWXNMHMxh0xjO2o&#10;hozix53SBvEEzCU05ayLswRJLypRu1JrnAnIDlhUHQf+T4gkVewtI5VOIskL4XoEMcRtj27DJAhO&#10;iY/ajvEQb3yOeo6NV8YkyHor67rYwADwKhtk9qtsuIDKTjq9yjixi5acuPKWJJC64FpA3P9oLK0h&#10;HK9MF5Tk5icPWoc4Vp4Y7fxloEqQ4qpgHdw1gJq0u/T+NA0Yr3TaFzt3+SgzP379+vjkB5t+/PY4&#10;7tMpckU4HeQz/fUz7ycnoVtKmry+2Dr8GqSKy7k7Ec7bCnc//Ck0tpYbPfrTtSMMxkAM7THjRA0w&#10;LzN8Oc8JcduQzrFrPX6JSIlSO7IzM8S4KyP9bf+IJgC2mbbpaBVRhbWWQmqgHRU3GK/B5bkab2q9&#10;TlOoafd/Nj3qcAKwytqetOGogbaXEhPVvFVQKyMaLy6EuR0zNPK36Y6WYanfSwLrJZkBT9CCSjWq&#10;PTqu2eA7NabH1UOiJbqa153G5TOdkdVqmqp4CUlYOuwq3WFEC2iqhiyxD37K8VcuN7I4lc0TUR5W&#10;uNOIY02g+eOlBI++JCmST38+xJyEYeQsP9Dcu/CrTx+6Hfl8vp4vTrjtnNyRGFTaFyr83JvjPT0P&#10;xdXJQzMQn53Uuw09WfNcRnuJcnJR8vDXfthV8pT48eIRCz+ErSRuxPqiGuQVCTbwEaOu4RttBsS4&#10;LpPFkXgdH3+RNoq473Cy21mcnTICnsJJ2e3EwtWWOf3ijAk4fEqNi3sEpeXip6CMJpY8a9z5vEo6&#10;j/IxZrUz4XhTHEbAjacGr4IrS42CrcRN/RttbozhePZXiTnrqVqifPItZ3j3Z7YwBm8jFedcml87&#10;SCzxSgCaP63DF1T8S6kXsSvlblztzTJD5LOwFuM1ycV+5PbFX7VJe0SD6QJAa9ErODyrMUoMT2j5&#10;WBzQ4oDFy5qPib00A/sNGhiikiaZHjxrb25sgt4lHq+nH9o4h2svp6EiWvBcqJimRTYN987n7hXJ&#10;ntLTdgcF2i8i7Ce83dP7H3UvwEdruVoRYlZ5BTyN7cVegKxj0rBlcBNJyLqCs5ISrbh9MbIDwWds&#10;PPXkaHsEzxRKHmHpGTF1IbBRUlNSXVzHOdhBzY1zcDXbuZbjnWWVw0hj6znrMM1a9ru7y3KXBB5U&#10;k6x4HSa0UqDAECYvIOdGWtQROhxLkBmbtCxlP9S3clQTZyejU+1Fxr7Jx/pEWXxfsdDDzndXQ/Uh&#10;iURLiz1Gm0rWchQ7h2jPXVcmd36CaIku/NVDxrMI0SeIJamVOFcpyXGIoH1N4Nftzx9vDzOEJfGe&#10;hw51wXnwAyn50QUem2q2/sSe7oR0xXTP3ueeODFaS3t0vyYZEkP1jsSfZedpknYNd8q+4oFJ6B4j&#10;4J0lH3zzL6bwQmn39T7j7eb21Dbze15Q5ulhfYQ0u/0YF0QEyI6DoWBsEgpcSCrMSBumN7d3HK/W&#10;QlpTp0UZg9r6RuOdfR45VoXS5SYtCUGrDGhK3RO7pEOK+7Pt01qzNRuvui192LFXOnWnwdfDAQiZ&#10;ShDVEEHiDYUqGSJ2HAHmgLuaSEyFrJMpnKUBQ/ow0YFDn8XZK1Iz2cF0YtQ0m60rFwdpunvwygm9&#10;M2XbXYR1tkWrNKsprDVrjPnQo64t+OSZkjJILm5IapieQVqMfR+ZSoialNHKYn63539e+XlqURyI&#10;4xEFuOLx34DnwiDPMtj5uFm9+RHyx0PrultFmkxTxtc9ilmPqzLq865G7BdsaznVaCyvA7sJ1yZs&#10;IHx678FWwsdWdJWmefjDKt5Y/LuVM57MUimeRcBCjdDwLJ6n+1rIMsCUnTDuKChUulzHQATXuCRN&#10;EwtqbEXrNOTJn75VDhdBBGPvUlwNlw+u02P8lGmwSkzugJJfFRDsnJZUqcpGEhwTZWWoQ2Hbi4+Y&#10;oh0yjNeweYesbJKdMszUYUqkm0ldr4DQwLgNxZ1SJe0Dd2XYwWIiJosSusqF4WKCLPYVngBcZXcg&#10;7XWUjURKAcOuMX4i0cu7i9WYz7F9aB3SRbjH3dcaTaEtP4nAk10SULDTlbGl9sfH68+6onGLU+D9&#10;V79Y/p9e6owwjbXfeMDH6+UP7UrYcpRAf7nA+eCrhO64M0B+/rjdde9Ftx/a/Zjc6hfAy8FFDBcm&#10;3OHoRon9xW8BZVJsMN5kHjedq19UyqhIueirijFatvMsdfGAQ49joXfbhK0iWOOAga6xzCHeFOpy&#10;wPY8RplNR0+h1mwyZRhU0LW4/nO7hOxLzx1Q1NTkDXdRI/ZNNbb8RnuUnBLVo6iRcTY5dlwTAW9I&#10;SoYqYHQql9QSVgaHxg5IPdt3EHOb+sFaM0xChaw3+U65D1XenlmSbtxjpWssojmxmEa81OwbEbX2&#10;fcgsVPVBG+GuRe5N5os+W6YLKfeXguKf/T8sS11SqF1mPcIUuQVz4h5f0qba35TAtsKdifcSWqtn&#10;N+WdGlqnSQaW8Gj3cf+6+3S1bbhBlRMs2kbolH3jec+mwun5wewPX6dwoaIAe2JeVo3KwN8MsuIu&#10;EmNDoZIJah5QlULrsu0BvTqprIBDxBJvk4XaTtGTn9KEcaydGkT8gCiHTO3EXahHXpzFxTiSLpZK&#10;SQ3iPSAV8g4Qa72MI6F32cqgfiTwwhfGQ6lMJGWD6A3tWJZJPCl2AZspZS+pm5pK7nA4TYt21MBJ&#10;jjuYzGSVsw74Lic/WP/X57EKVy1vVyser6lEs4CsWVG5bun6orIOcQwjebRCc5id7n/LWcT07ZG8&#10;QJzmjuw528Bacrvzp3oYHIL5xaSfn/59BNzFI+7kduOvqtrV8tbonKzfxeNF0MvAT7GlTXvv8LfX&#10;1/3OJ/A1CSpcI77k0cvgHYSthL/owyXKvDTq9vb5uuvy6PPxfPkPDflsfcKjqNvpsRKY0vLmvMzW&#10;W06Bq4mwy05MdSJLVmxCazSNu0AHnhLawEal5igz8ThHk2+5CRy5Th2cbsaXyktldwCJtfZ1rRKQ&#10;QvUROjU+MmmlDeIkarW50MjkDtgRZEVWXcxbSMVMoErUApv20ZN0IW0QJRU3fsoJk3lptEA6a8p2&#10;rQP+hTA0K5XlV0pS6J6xWScRLW+vG5G87QO0pRMJimUHdpdgusm7w1wuvLTGtebY1DyEG7ts4N7a&#10;SeSDh51i6XGkM5TSvjEu5hB1xw0QeQpwacFDl5uupNzSH5blI/tpRnbH5Z2fL//cG9QIG6za9Wmw&#10;dxW65OZKd2AQOvKi8UH9z3xa/6kbL/+AJCWV+UTFhknceW8qpTVSfFKR5hq16zo7NYMCqFaNmT49&#10;l+asEpNEWoxnGzPh7atMfyoTNk4dfI664G5saxh9Fstcq6Qe6jgmocCNjQZUiodOxqLSkBomZMQA&#10;P2VMyQV9rJRFldnIZqm4hzFcVNSEd8JRqBsOs1wHbTH2Iwf8u7CCZLTC/ZtKp8w4rKr++yvBk7CS&#10;2B3YcRTMyqOzrskuUrrEIaw0Ft3j8+MXb4S0b0en2WocRb8lpbSraAfgZWvf9O4p/vj5XN8P3OIk&#10;5qeWitZlX+HXW/iOn9b5j588BGljTgyl0X5poi++s8QcIFZxSi/e2I5yA/R5f/odJLYZ/3EOdpLc&#10;/Xz85GnOg/famS6zzrRRBsBoWJOBdQzGMXAvMfF71FuSBgbGOw7KiGWWXhVlBC4oPU6IE1vG0WFQ&#10;6xLTAMdRd+SIrpK6qKLvWXbXe0AhfQyONJRyqITijvONP9JHzzFoY9tlipZfs1oAd2CTU+cVMjQa&#10;j2K8W+3i0G4Q47yiplAmYNnOMBH2jL8KHytJFzjzLnN6oHMP59XGYRFgWepfZ0XzqTKRXnDogjaO&#10;8AYOn91wr7SCUs8OJh1pB6zZcRjNEMQbOLRKYWLuRZO46Q5jhptBK95V+EyvO4PJuWgvYfo6AW0G&#10;baSzIonxtWny7SE2D1pRLemEPdU7pIWbH01ALfxtZ72IenW4ycuFyu2nPxbHW1Gde+yoXX0cKvQq&#10;1IA6Jc+SjInFHTXkymQQVPwMuIa0pU6D+gcc1wC1YibkTkZIuMDNBZzUgc8yZo+ScslGUXXkae1I&#10;slDJg+oRZspya6bE2PpYFXeSSpa1DtujOcjkmPDrgDmStnJelPzhsS1Xs8p7Dv+bH66KOz2at9r1&#10;eBasuIjBOP9FVoN5T8glYsRqYiOJ8ECBV0GCyyKb55hrATau1iiuJAbjOW3L1bE3GbwtI+RhJLri&#10;YLYKPP/cxTNBAq87exZdh+tQEm0afHaed5X5gQPEI2gz5O8k6u6H8/KZKsB9kIfWbuI/OcagodCd&#10;ll3+6k92FV4Q/y0fXYRpdD5Qy57iXcWXKiC5np4nx3CerYEZF4e2Quc0mmPHYGH7mJHg5DdjiX3T&#10;doLGj5BixqR7rpsSdfgHOtzmSUUnZlRiyjIkeGi7Z9LBr/yBjhw+iqrj8s4ypdDSLtOobmxN2UkI&#10;tfjoVGdAICvc2slPpF4zXIzjL26VRTWjzBzXktrpmIiFCUEZZpxUO7UTHjEOscnKNwLJNYxWCToQ&#10;vZI1gLYabRqsIV/ss4wcgIPOYmO1LRAnc0P7F1UAFmdMyiFpKX0BS+jbE9Hc6BPjf/3ZAOjf9Lwg&#10;HY2x+R4AnxqhNwIjiqlHHtwWWwDu0n9GI8OazYToBKLi1+Ohmx+9KLrN0u71wadl4LKjeHNByXs+&#10;8qJ2ZqpgH4PLOMGui1PfsMHCmxnt4PaCI01GJiVJyctE4rZMNE4QWXVTqD4mw2DFYmwPpl5MndQo&#10;yybQfy+oScvAvlYx7dC0HTe8/RDFlkKbwUcYskVsAofemSAPMtlMbcT0imfy8aIhAFOoAYY78L2c&#10;oM7ZFWo6CZPEcU8/xN/lHwOW41xZN7ZRTCDLR4eu5lnUcF5tXmUuxdCp9OKXEPVYfzsMScohWbFz&#10;TD37i/3IXxeUMDuQr5/uPARmutC1FV2R8GSWixTvQsekfO+nRc+eoiAdYQwer6/SkU7E8fjJy8XK&#10;4/nlB7dqxovEbsIOjLCZZGcRoQsa78eZZY2JeFarSApWADU4npNGDrJsHVvHIkMvLnF7mzp4O0ii&#10;ruWrYpNxamc1JlvOXmviTsESNDnE8ib7L0WRglTjvAcU3mi8vtyFtavzMnSJN+QRWrXOwQ1WMTKe&#10;kOnDxiTpIN6CaOGDtbexS33DMCnyyoA69C6ELs7h2lnHkovzTa5RLZMi3hDJ//yqPHjwItJi4WtD&#10;fIIjS2ouX2y6zph2lh3T53RyTpdHpenO6fYibZa+SMAu2jYRQ08usY+nv/THQFFhN+PrJN7mcaMk&#10;YJlcfrIJkfGw4Mf97mcqxJjIWVZVwKLdgu8AaHvh91kQRXl62/setDCbD9c/DKuBmUtnNATesOaZ&#10;o53UYh87uWLgtB7F5QxH7Lc397APtHFgxrcK43i9E3e8tkmTStlVxkTGkTa0t5LOQh1weJcyoCZP&#10;a1MWEIwFLD/QfPxAu+O5NntSVz1iUuWMhzNPViLpwKmmkhDeapmCjjkMgBrviAAGxcYAmjOuUiJ1&#10;z4jthCIL/FvhH/VpxbZSB6WpeO2wsfgfcAgrCXqqS0Ij2Z1Yu+loC21pfohHoqYXolNjibPlOTfd&#10;fXy8/Ist8tZsf/bXFIBK8HtDfPguWTbWfEKvndG9NxF1z2dOOM8n3/zxOdrQVeZhKOmj2k9+Z05b&#10;l3YX7yU84PGXCXvb8+ALQXx/+fF8+usGzNNzCPQR96ymqFb27FhPZBmkgQStchxuYUwhcoH2zCzl&#10;ssw4zQeUDUbPhGNcDgi/sLNP56IMBvlluQRrDGINzPU9IA7crQ0KfdjEiSs9rqGLsaMbDUAuLWIP&#10;XUoFRk5swj6cY9hIgPXJSBlFWduZVyYpjQvHuhywZXodnFqlEkNFNvof0kYslt2C5RZEhMezXkd9&#10;r2TWGAsR46UG6RXH2VlIVQc8FKXrkBVnuQPzE6SbdGa9ShpwZErMjB84ePrmxr1D0mV8EqW0qTz8&#10;YNY0MolidUURDmGLUN7NP2CrC46bv8+TeXjk1YNEpK4+aKK7qw9+P+XPnRsdvVAUntVatJWoM1nt&#10;Mtrd8npSewyyrMjMcUqq51yLxG5/SyMyqfaCaxbHeCYm4Njb2AHVhxnSJWaFj4hjly453gpqLCY6&#10;TogA49qjwSWXgqxdJVwcB2PwYwxjDckIa0B3PpyUUCRoc+GlhwqMN8zmSq2gK07SKCGNQlsdZUDN&#10;lO8g5YAuvhsJW3vkRLAT/e9yxs8ntgg+a8HE75+3VzcVCf+xWKOBWWtBDUXUPlZHfqbI7kXcyX43&#10;CXFn7ooxig1XnI7wOXm+cpM5JyzhPWJTeU10xcETHbxDEsqvSCbCKOr2wT2eAfsFm6lOXNkOW4KY&#10;EhlcnvCxPF2wfL34lL6/WsTtziffKNQ9400DscW87rwnfl6pRPlATJgL24IkfJ6F7ZkiASRtUch2&#10;FGz64txzIWxqzAFUJoI6+JoD7ARGO9gNDzZlGDecpkc5oB0T6T5EeVQhlV0FNpUWSzl7BWwCC4zp&#10;rVSyFm7zhK1XuBFUWdPxqgNtCjMhh94qYyXqNFNRbwV19c5kq7PE0HnEYCdbmmm0cneTf5aVcrST&#10;/PJzCK1eLQT/Ix5RhpO0rrhsYXmH3MtuZOUnwGQMDoFgAcfbMivXeAY9RRRT4IP0TCZFLCdh6Oru&#10;texz18GOTGfuTlm8UwPWjpHePj50K8O7xXxQJRsKJcne+5gKFu1N5fG8+4JFJ/H60nXJhzYQ7ym+&#10;VNG+wi/XKC73qcuiy78JPcrgBF+hSoKAuBHHrDA+g4lt1xGLQRWl5zFeav3gdQQUNntGLkxVido6&#10;Ewes1kepkk4dqm3DtCCHn5x61EKVGFuuVaYfbJWPZKSWTOIUxN3ugLPKJsFgnNFOTP9vWVMIFw+B&#10;GtBWxe5pGbPQEw1Y2bsZEBGkDkuDOsR2SqmKYbIHAer8dzk6Euw//EgvX9a7yt1X+L+RTN1XsNBC&#10;SlhnrvO/a2J+j8YeZxKZcxppAqIB3cjdpacEJ4XPs9KU1vwyW56WtE/znrQ7gXw8+eGB4xynq9vz&#10;kwfPEEyAqw0+xcZn95XN1D1xDBnaOGjpzEyM4/a6e+fhebDuf35oo+GJLRcs2lN4u4x3m7VB8Rnb&#10;2y/eBGeOjJDpdr54u6Ay6apFjpfwuEaRwzYeLn6JzQwdwsaswaBURZsGjA2gIYcofEI2BqGbGSb0&#10;Jla5wtO2Fzk+0nVw+xkKwoyKau+AXEv6QNw2KJHxl+oxTScJMbZdhwlbI4M2SRQ7Uzu9ECbDHmAr&#10;c0BwTnd6S7HnYJDZIAftNxqyVEt78EC1DozdeEn2iMrijwQ7+kd6cf7CnZ9ndj+J4XNkSmRxZZ2l&#10;WJiql9tAAb/hyiwl6jvKYEnC08TSHo2I8uaKbiccY4JQL12EuOUQ9JOemZJF9zi+RnGGTQbWnY6/&#10;SV0P8VcPvKW0u5z37J3KXr26HTRvFSlP8cfXkyuSCG+WadPiJkqdyLPoteTjL2pK84xTsVcK5TTK&#10;VjY+jAcGj8KuVMsCDVjH+rjEURm9zq4uJlfMRCg7AdVh0mKii7u4ZDAsmPyhd3EVWJhyVeasZNCF&#10;+zvLeJwceFNHoU40algCNRe8KJNhcY5248abIwa9wKSpxJwBRLqBIDthWqrahpLE5dnUnW5a0nqa&#10;FlkGp/5Pec9Jc12snAH9yz1bxuwqXtpew/LAVawy0Ij6YSbJytmEK6qQYu9o7K7ofzwbr2yJm/Jr&#10;a+033bnjSNtJblrLkuY5jWuR3Lwp0HPjAoMHIN56nWdLiAsPibj02gyT2kZef+5sO9qkNB1vK36r&#10;J89U6Jf3myE+X71UyUxVojA+4pmJ4xJVXRu1qS3lnLMlbMhL2waMw9Qma/m4LolR7S8Q6IRYTIg6&#10;+AMGrxD91qldHR3u93J2Q1m9SBnls7V21otqLBBPZjEurZYym1opWw2ZQY9YAdW02TiSM2MdizZf&#10;1XJ4J39xmIPz5vhWUEZjp6wqVQlTFLODGzLiEnB86QGyfTSB6GKFTYXFwT+5WYFaf8pQZcVk9a41&#10;/C7K81n6ZDYRzzWWFa6qoxwM1Ye7J4vBgSTw7V/D5NtKApLPcXuphSx1cnTlwgdKPEJPia8QcomR&#10;HkYcz6lb5JJAI14T9a7d48uf6dedkJ+lVD5ffNKXy5zsNI/Ph+7E2LOYw5SoOp7a4oyZNsPl8Lwc&#10;Bhg2a3MV+8TROSwQ4zk2ifZj6wwtG1PP9ISNUosXt9ztIYb1oXIGJwFXYhfU2NWGeklOhQuLyXOV&#10;hkaaEcmssDIlY5Y23yzVJJaCHC/O9iZee9QJyRKP53LBaVu8rEuNyhg0nt3qwIUXl+K6uJW48Jv8&#10;Ax0Z+j0s34Pl8Serj8NLQ5JdRVWLjE/Jez1qoWVrydL/Jpyr+zQYUfe02+IRJTuLkSgxoQqUxEdD&#10;DD3j1dgluOb2yXcD4yDi5Zyfe2PXYIfSeel6go0qEUmCnOQUdcW3pMTzPJaP5/OIlr4ed/WZZ7Te&#10;RHSt4ua6ulK/bCn8iSOP7iNTzNF5CzQWFKO+e+AOt6oOCjLeaGQhGWOH3dOiSscdf3cRnISIMV6y&#10;pBIq2EfOJtJU2yNiOznQ8d8LsbNEpTvjKQNWA38P6D0JXcOQRnbO0loVyraOw2W/BSd20NuTMcYN&#10;OcfmcgIlw9hEO9BYYEvqpWzg3F2oAXHKWozHWfKN+O9y9MzViiHy63c2D28sLCwvlGwCZro630Xh&#10;ykZulHFADnlQ3T7w0LSsV3PtEkOltBFDpwEVzhqXTtqPTP4y6yQ57rWeU2TT0JbCW9NsFHwbyAlt&#10;zLMczlE7SM5UHNc43ml8Acfn719q9PHz8493Gt7+4bP52kLYc7wl+TO2bCw3P7PxHI76d2WbYkS1&#10;BLpWGQhaf5fJXsmpZhKOU8ZoeUZ15kAgM696OuBiaw5nhVC4dsrZYAnY/K2EP5361Bg6mPhQxzvL&#10;c+CnnJxtUPuKv2jjZcPZLZpWw8QxsHNBce1J27QUS5dIaa13lKQHkYAqcZR3jhrQBnYaGy7wkHfi&#10;W8Ih7UGlZtasdpVuKKwOyWwvbhUugb+I+xtJkiitRobDyVhgrb6SS7KMqR4kpGSyPIPW6SpjHv18&#10;+OdwnVvh7ax1ncLVSd7HksMeoZWfD9TxBrC3BNrI1UGWsPZUthgaewvhrWOd0u3rqd4++IU5ennx&#10;PUPe+lEfvnbRxYt2FU+B6dATU7Wp2F+kS0Y2KjEsd3Fv0fhY6UTTq2GOFV/qlHjWiRXuMpHlecrN&#10;PCNmBzVUM+WALijnGMeWsNsM3MR6eivXcFDd/Yn9EAPLBY44Wt6RlWMAdkJjJmyPNs0dWGPoA7Xt&#10;ii3jyODY8aWLp0yucZT0wmPSaTz3MXQz4q/0GvMT/X+W9JSupsu4P/gjF9lU/I81q2ntKsoptQVS&#10;PjSec8K0Zz4H68+BJWJORS2kYKc3bNotoY2TGV251BBlzdvBldx4l9zfRdySKStB5/T5YvWz9iOs&#10;/hcczdhnvANqJ8KV+u3uEZ+g8m+6vPH3eh5fz59qzUbzeeNBLTuI+uabixFdvvBpOLVPF50wx6lz&#10;XMo269iMskdCRJqw4vGTsSp80uJsMbfarGRrmx2b+JUtP/4Kjrd4uDjkIPimw9Wp54RdV7mYVSnz&#10;XEWYuqyDStoBwwlNTWTpVB2D7cVFL27I+C70tRwX95T6RsINTDzdF5xNchLTqCp1ksmwW7blNNMK&#10;SA3nlkGRA/4PoRO378yh0hvX+ewob5uK31lWTqg0zD/rPHSY1AaWoesbv3G/aMY1Wm/tTCtbyXSE&#10;aONZGFFa58rA7iyYAxinnjU/fpKmOiVtILcfv/Vvvk7IH4HlsuPz/nr0+0JcVfUrO25ChZ5tSpsW&#10;9zrahASfLy5c+Dk4fzBfiCsXPsXibYW3ldlPaTaK2cdGMgZuBiuyFzGM11AqlOk0DbMiSPy4E410&#10;4FGOgIYibtzOhx1kG0RCYpSphA1P8krZDFChbuhioa8hOgVUG48bW9xdJR3ahC4zxXUBsmLsbUpi&#10;VC5lgxUaoy6xdpLzXqgTk13knmRtuoJIzqUkvqBLasuYvFIq8VNcV34rstEKLf9/CaltcRTG4hcP&#10;KlpM3i28v/S2gikqcgqLleXk2wr6phVbRrr0MNkAyqUTrTzywTarUwOG9tJn3ZqmI693deB5GIB5&#10;29ifYkNsnSWhK195MYIW+/PF71Rzq8MzHT+/vT3v3BBlc0TcsNPMmaLs+mmLNgx+UfJDDX2Z4v2D&#10;v76oPeV+F5NnKtB8VchTQblLK4MwVssYjvGg8W3ituIuaYrrmFpDi3stClwWegZsJBOK7wjm7yVq&#10;2p5lm7P2ZOucBTVhocYnNbjBMMlwnVY2vVaZ/EAHtoeyrZa0gwm5hllEKCObBYJXsHBFVnSbHlPG&#10;vPMrUjAamcBRxgy0fOsv1c6yJquDtgXQzSlvLjK9DxiP6xKezEZYVYXaJjpFyVprCvNYgvc67l9f&#10;Ly9e/rixgFeybj74XTWxfNFQHXAfkqLVzkfnvRl5eIt7zvwNGF9Lf3y+FqjxXrpY8AfOJHd/SOTp&#10;vy6W/QPxu1XqWa15JMJ4XFt88miCU3WP6F+/bp//+eNdpYM0Si+cN8bN/SKoM57LaOJ8qhYm+4c3&#10;EO1sTubihb1nNhX6S7d/K5OB0+pjq0zGcWu7h+yITT3LTg9fegC6x+p2mize4+NJqbyplbm9M91K&#10;JedXKHa8mvFrWq7mWqgdY9zBvlYJ6rA7aPE4GxiHkFxBWtcd56gqVsHMCeWjrK2MwXJNmJtjI5yV&#10;FXeVpiZudQIh8LjAHipbHcyZXDdjcGz8b6VdxRiB1zbi3eX08gFUS4z5x1P/3ivLRBYRFwfh8uGO&#10;Rnn/lpY0tlEq/RJrjxEibACCGoHLnJ9cEfhehYsDN2GcJDAab+5yqZArB249QEw6OySZPz+fd12o&#10;/HZTn3J7+fHx+POHzxYrh2sjWO503C6T9zz9rpBsuucBjbYWBvz4fLGvaVORKF13XJ4F58BWlRFt&#10;jIJd7dR6PlIgOwELWhZ1oDiV0imjFlzmAJKDSrFzUss55uvSEBIm9VSD60w5YMqRYW+cazlApjIE&#10;TsD5PaDQKzZlESDr4NgDolYDjnLDM/yOJ4MO4zkrpwKKoSZCqTqY4uWcMGC63LEJ1NsmodVFitvt&#10;xlNIk/2b/JXd5EL0Yy8dpk/tAnmKYiVZu0omh2h1idfKIWCG5vx7fvOvmxDh8oS29OmkdM+/5a6j&#10;dP0wVyp4AFUPqxl4H9I9WT5Z0sGQtMimYgFpRKfoSCbXEQkSet7/PD949uqT73iKqa+P2/3PS6dI&#10;y+jPR5Dm4E//ccP0oUsPTePx0o6hTezj8cXewXbGA+BPf0TXiT/0OvhK5ZWP6jNeTFE8zs3E4sx6&#10;XmhAHIlBSaOkF+xEe4taxgUvXGzSCiZI1vY2iJkyJp3aKROTE8HuVkZ1sIEhd1aLAz42Nahuvc0f&#10;yf28ipWlOCXKrIGPAlc75hYzKcuPE5YWHCHDGGNMTxmwSDfw4aCPibVsGLVyUAmov+Axw+ho1iW9&#10;7nQVmdhIvU38b2m6zRThPppF2Em8zrzCxWuOXXShIDxfiyg/lrWfDgPUq/7lZ8xyphG6yq8lkOPb&#10;FqXy8VQt6/buX8L39wGTA+dCKynSuuUAPT9CuhvRjtVdhc3BfzBMVzy+H+LTw+munX7e2d1omA+c&#10;pLO0dlFQm5ROUdcl2lx0QcIfEOOe68fH55c//cJ1iVL5sJ5yeKKbKxVK1HLHAzAHaddFVMUds0V5&#10;aGPLSjRSMVEVwSZ0oSX2xxAiKaaEa+0qy6tZ+dfiZsiFGMexKDtUXHstWx1+Cy3crE7M3lXmbJcY&#10;TnT4+rhh400xNd2nlrYyEyolaqDtMnWq3+P1g81b/XOhXk0dqVVWlbIuGXpLEpZyLfdvRGO2sa0K&#10;igciWUjZSIJYkt5DaGZxxHNnhZaxZrldurQaH6mR0CXXE95MlKIrBv9NUd5TWW86q612lf4V1ArI&#10;o6RTjcrHYzUFje5ORWsn4g9/hWHD41fiOBPtA09WPU9SMjNXTo9Hvj91t+VGPiefto4fv35rG9Kd&#10;jn/QSX38/PXr837njSDOQ7uKNkHvVEr3O+kaQQNO/xlkjVZknbPxCQnYJxY0NVnGDoy3bdCI/ZU1&#10;Gm6Myo43sHXKqlUG0UPbN0wIFc/M0H8pMaP+a9IVLjClys5U7oAcSZWqgJw5wUipcqsudWkycI4V&#10;ji5j1fMa10rF5zuErVPwpsmU1E2uZi72SwyXQr2CKVfYail5lRDfaMnfuHRSAEZ7BXYlek2N+Mre&#10;qSy3Q7i8IT9en07yb/Q6TRLSELdchb2EgbQidaPjhyArknTfNvFw5tJOkiBINyOZJLtH2ivgla0t&#10;gv617ei6QiFy2obrFn6jMvugrzTY49qBRKnZTUHE/ACWbYnrkp/3L3YVoo+7bp/6FUJO5uE/MMZn&#10;8fJd5X0qzMsgcJOmiIWLdbHYjBKbQMML2rM4JeykxD9gwaKSbKreqrEAp1idJYoUgealXSLJ2ATl&#10;gC2bi5mupv3RZCuD2FOtbxdKuYPDNWhdqBmDalSiAoyWg1IBQcRONgzlYlfE1Mr/m7eyoqxTkOIE&#10;wi0qxLglSo+hxtirPuRwv8VGhq7FBM4QY1iVWmde3bl5YEWx1L32mD3E3leASYrL81m6+vDTTxqk&#10;UUeaMcPapTf3kPeIOojFce5l8iTnItO9R+dpbabgyTFjwmqYZtpVdC0zO47n96FtQPr20CWHLpF+&#10;cjGilOmAvvM6/NQ1yuv+Yi/hMYqucXg4rNuru0g/bv78+lQ/TIRG6kQ72JNvBGnuTCMStL1q6JKe&#10;WhQlynI6CcaZeGW70yC9mp9WdixmVmwrOE/MkcWOKYiyxhaopEvITRWUNaqeEGz0t2I5iZRR2OFW&#10;+2NXYUaDrSBMWkw2cKQ4IeaNrWsJ2pGBuydow/EMw0RWyAywhU4Cg5tXroTd5Sflry+XisVgvG0j&#10;agge95C/UH+TpO0xUKwn1omXE5KlxULLRKn+9xwmCTJSI3G02OieVm0X61EKY3QVwmbyoQsLr2TI&#10;kd2AR7qewwzFTGW0bnW/4UsR9hUW/MzacbVlN3QTLDMiIsY7jHYsKZ3Q88XWIkqbi4gMpImxp/A3&#10;S7Zwg6bzZ6d5ftLP4/H1eXvqLo7nMrS88Ua77oF81aahMIgnsKuO6FRm03J14lYajMRpEv7Kn6Zh&#10;SiONW4acDHyMX5hymV2Cw03yco7i9INIHRy/Tkz1afLSgH1sfkpMatVlUIp3ldIj2w3nxDiBdqMD&#10;HUw1Ey7MQQ/eblV5xwKOAKc1TjUsoDVBF2ogmLCp2jg+aprqxKMk0QDljOi0KY9KpKbOf5c0b9XR&#10;XrIat7AGQ3mVpQH/YuNZAHbIYGYYj9AureGtIvnfNizPIFiNq8ct6YeiHN5TKt8RQ+gq5rOfatWW&#10;MnsKQTYMZu9UiXlfZ3A7lZMT51GYrzYnPnTD1wbViZL4oxz0r861aWnLEuDdLX74jXeCtHeI+3ze&#10;RXZunAivD49qeVOZKXYAy3YUcQkGpu4yanqOS3pJUxOfDHxzhq7XFiUjtmlWGNfKxkdrko64SqpK&#10;4kY5pdBF47RafC7fYi1iD++ELqmho6x3yWdr3Y8zq+xGuUXZS8S2WnY6sXPWGB+W0mWqMDk8xURd&#10;Y5tUZuD0bSdGh51JQfmwh5hTcRRzLd8M1YfFzywk5UdO/K9k2mcYZqE1cRGvRC0h8+Qyef7EjhFN&#10;/A+bxEt2zMenjiRbLethSPHA9m2SexHTTtfot888//CkvHXo4HLj4ScxzmlNAili2QToDIf+eF8b&#10;Yen7Qcs8RHFL381Y2Hm0rdx551gubx5zd2RWqVyr+GP73lVebCrKSsf8NTYi+U6hz4HTwBm7Fdbi&#10;0AZAHTVmj7i0g5swslnclMpAp0xeYHWsi2fnHNetdNSJ6xO4MMZxd6ECNkNps7rvQcdt/0tp0i4b&#10;9j0gR8NEilezWBNI+NTFG1ETrTq0qY2gF3NJiTcO/bVTDo8ZGz+BoEO7RQEqR0IpqVBuEpKyzHDN&#10;WVkj6bCy6e8yee4T26MBzSyrQocWZhZYlptXncfU5XFXKMkqVIsdA4W4MXFKeh0xw0imE1OX0gyT&#10;Dtxl4qTydg1/+lwXATx7/eRxRZa6ly+XOTRin+sppDNOoeeCuO+Jj4jXVQXPQLjUoU9S1A/v5WjL&#10;ut3uX/6LQ/66Iu83580pdfvrI600FT61zzMo96g+xbFf8YeVc6ouvHSWBctPRiplpsoxwBmHsTj9&#10;5K8Re1S/Rk2xQsK1Hl4tE8S4TGxhy0TNHqDHYjY0cD17Hxx6BcxYjdd+rFSKh67ropo7IDu461hM&#10;yhDSm580O6uXU6OM3Opk3Ni4ZNhlp/N/KtQBKiF3I+qGR+nrVGfDlJ0dZVPZMH3rcNIwliNfIny6&#10;WxJYjemIT5PqH2IvG2lWnddnJN1wqcLNCDPzWiViy1RHdFHACk0DUk2uMkLTiLu6dKIsthB++p7h&#10;8p6SyH6qzJ82YU7qRFuCh4JGtQdvKnSZXvewhk4XIMjpce3B85B8wMXXJL/4MBuXLPc8VxGpgwb8&#10;UEQobUr3zw/l6VKHufCklr2vM/I4hRt5BnZ9MjFi4YOIG0QdUv+IFR4mxyIMU8e7SHijSamOmhYH&#10;DiEzseIjl+yYpOObCEtZpkSN+faUw6VmwG49xXh4X6tEDCYlxvDA9qNyLMI6aEebugJVgxtcfNwd&#10;GOasnfiO7JhPq9OtRmGIGxNB3si4QSmkuFDH/Ddx3A3+u1wS2sia9XQRLTjvNCxQJzFxsf4HleVV&#10;bX5k7xVLJp4+1Jr1np4aGv+traLkVwjGQTtW5G7wPEd0JD/sbY7PoeSckOQTSQyfKO8297kKT2Qf&#10;Xw9my0d7eQ+J6yY+5+uLFG0ebCzKF/fBU15OK5uTP6iCdIgWaliVuJ5GYpZEDOLCDD5CoWpOjTRz&#10;EQDcYau2JOi0GNSQYZIubHdx8QzAuKE2ljctlx87ZdXlrrLVNrXOG3xtNZ/YFxiZdqMbk5omgxPx&#10;scjFp/pAVsuq+j2Mj8hS11PkWK/RkDYLxU1pJii1KqaDj7k2pWy1MiVX1MM5yAKVeQiz5Npb0tGs&#10;quwgayfhI6RdhnlPp5P/Jt+3A/+T7ndF2saAWxcn84EOes7Yklnth/gjIgZxl/6nWbi3dJQUZqy7&#10;md+/f2sUQZ0Fkp48I85ousPv+XcjbYz3iLSX8Jl8olzScQmTd4+1r7z4ez/co7GpsN28evtD64wy&#10;R1wDiAlLdayLJjaOgVQjiL3lB1iPcjT1YsqHmtrJbTWlXuN/Lyhb0HQ1xezqJyXZgSBDG5T5a0GN&#10;Ht/YjUxYhu2ugih26BbUEDZR2FCjI3hqE/ZN2WDxxg9jp3RiBtvBXVEoq5xHnB316Zk0U7LEtlNW&#10;wsq2X4wp75qukRBFo5s/kWX/Loqmql8tJNYdlcWvWx0eJmQbYEbUru4uzC2EQtLUQCTAjVAeTWEv&#10;zlI6mpxhcEIs2g9qAGaU0bmKcABSR87BH5ZbIkac9gTvBtpWfnPr4j2jGUgm0kEwyvUroE2RVA8j&#10;5euTNPbg9PnBL00+Hz/Yt5gi31V+ffJBFXfZknnIdkZRjchg7YdkJsgB3ba2ErAzLOmEoy3Gjlzz&#10;E4Wbw1xQlYw7DA8pbYZ4BapRVLDKENaUkSLMCsSpv0DJMKd2YF7BsMCWy7cLB0xQJW4qhRrcERo/&#10;sI5qk+NZtmt7TahndQEqSZFJWclXU3zAmj2VvByrI/iNzgEKTG9p5KrPhH+Wo+mSGYr1g3hRsXge&#10;t5+/vat4vTB9cg2XJHgV+kiHeLIjNF/CedKbqbV1YYMQ4hVPrNiXXyzgLPgRdg9MPLpnFtoZuKu5&#10;f/nX77mkyAnyAX9Jsv0iGHkCfQUyaAd2O+9OjsMp5/N5//Olbv3S8JyW+pw/mWgWVaGTurGEl1HJ&#10;ONbjODq0ZIEDJdHFrNrYDlPcuhDTcKRNV6BVxyooozqTtCxQyLquUVPPMvnLL0gm4RImoZaqu/1L&#10;7ln2rkKhxjPalLFdE0NHeabAOaKkp4PlF69IWlLPwHIGt8TUqzHkArswdR3bz+uJaxzHpVxL5c19&#10;E5ocCf+c+Fdxa7cKWktoLR0Vrix8RWCHdGexonQlk7Um7pBw3VXS7yTYs4NJUboYGkl5/8qSfZMO&#10;yoSUrrsRPj7ykx9LME8nfLQ+I3nuVM3Bn55lh7i9vr74JIpn1LTbM1umBHICkQbU1xLunaAd0kz4&#10;gwO3Tz5gq2sgeX5+y7aSR7VMwGlGkTQLquvi/pYtxLZ5cCgDk1N2gmnVs1WIKh/Dp+DJdjrHpBLC&#10;LAxajMcwMOMjMCV13K0MFjpIupC33LZPsvPCDjHlm49iV2mraWdlMw4VOeL2WoMryUmxm24ToUrZ&#10;j1kVhcmxaGDQHJPWMr3Xt9MAnsO7hLm4UxcVmbQtZ7uTl6xQA2d4kciJZiYSFqMqn/tCQqCyjARo&#10;4QjEx6c/5CWxiijBwmUO2deglYfzHOTRV5VHnFolXSczcg/e9aT9ubjPF5QW9GwPCpCPqyH861E8&#10;B7n94DdRdMHy1F1QTsN9y8xeQduYBTwoPbp2S9HepcskNio6eX69tLX9/sF7XnJ5/0ebHk9Zco6n&#10;AR2uQVyf2Xqp7BIJ2pHthGnYIuQmAVMhdrRsQJOLWjIb4xBHDIYacSRM1TLhA+iyfEJTYopyuMfw&#10;LgPq/S2UgrIsRkW7iiI5oapxTDgpcJWdgapV5vKK6jpWYgGH9mQgkoo2sUtqc+MmIf4qE0Ntcrtp&#10;MzjuGY7ro5TLKfVjrqFv8g/h0OrBvXt+rAnWiQ8UhP799yTtTBbQdC77LTHEY28P/8JTe9dRnoFl&#10;6EldwY24U3c8NIMWDKdmft7rLm933nM+0nV0chTOkE+dhNQdE59X+5PfkI0konbeWdoMofcMkRnY&#10;ZwTuB8X5JyYR/42y11MDpSu4z5e/zqQ2HsMnO9XioAtK4tQcFtMrUls50MBNjaQDD5FHW/ajcows&#10;3hMw4XA8tz9wAhMOlDQQpmeSEy2uIi054wVMqbq8RKspdg4yaV1o+nBTvKuooCwGF88zKJlyiF2Y&#10;I7rMN7S9gVI09jwNQjeIRyB2cQEtg8eMTV19SAW9l6P7uOdROaBwxg/eulLnwm1vGvgsqvyMgAXJ&#10;6kK8Qr2AWU12acTPWvtbdBL3Emv/FH592mM4NP9jc3AxlJbpReIh0bEedAURyHTQKZGrnu5f2jPM&#10;DDlFwpXKr588vBWBaL1/fX34+oqpMTf2Ad23EE0aDRO2jVen6fk8ij+Rx/0On01xSC+gHHmvR84P&#10;ZXSUuqlnQVF9BBs1EqZURZGKI9NgJ5keGIQ2PQHExLI7JoRTbpl34Mpkyk0rlR0Z5h9LqovdHsfr&#10;hypO9iCXxgpl5g4IdQLDOa5ljEWdjJuY48Uo680cIYOxy7TaNcUxAP1u0aRIe/BjBi0bJt2pGFJ3&#10;5qiIs7BxK+Kac+X/vaRXFMjF646Vit3Kc1zLVIpthwYf/J0Lc7MUJTmfGP8gv4slPQSIFFrtZIW9&#10;plMWa+tZRLSok5bI7fXFD6a0cTTKuQzy+1fOQsKaf3z+0WVFomPYZDyZfho/zXU0g35cEN358N1l&#10;bayf2oz8cZUbH63NE2A1Z5PhL8G7tdsJtOzXHWA8xqO5hYWENDfVnAYlRXDAxksFegzjxJy4nBY7&#10;1oOvcXu0LLQbGGOwm5laZ2fnCDTvYgsm35GGFjRKyVlJSV+jcA6UUM3TWomjaCcY7rLVwjqCrGPH&#10;LND8ObZGHEo5nBXJLOohApn+38p1yngr013ECzFRu9SwTYus0KKwSdixHT3RRY4+I7iQspmnF6dW&#10;FHuGIdL1GaDLf3tjeHIyi89qRZbQRUlpg4y9M9U13XuIFA9HQw4yIMn39YC9cNKfX3zIFUc69zBu&#10;6uG0Y/z+6R9t4jvN/sDa/c+Nz+IrwzdExNxABxMjUdtC34fO8Id88Fv895+8h3x7eVvhTzRrn+FH&#10;EW68/8Om4neVI5qGJ8Jc4oTGxHVwFcRajtPMONQy0aqkNA1Z3cUzyFFksPA4l1jK1QRIB1ETSjVC&#10;B/r0Bsjkv0gzqaevEvJkUkbZttC0dhja48Upza5SlJQ9KZUS5lZwMcs6c5ew5rEll5pCHcZOSGnG&#10;DWookEqsZYE2MsBa182xsQMO2mIWslNJg+UDEkbHHuE3ZK/vbu6IJc0nSYccLy6trv7LHlfCrPbq&#10;cp7/ro7Edx769zmPV/4iJRv0kC3UirroYIbCZjOmfeKyuYwYz7k/P+5cejAjAu7ARuIz1fLXRQUX&#10;OAL8rizfQVaDp/9UM40shm5Hb0DeYuLOSNsLw3rCfL6WBzm/fvFuuxJ4Xq3N5fl6/tCNlsbRzsWd&#10;UR4nWXy2ccIMTJeJ2dQxvTiwtUkXw4W2PcStDXZgNzZa7pQD0gTCqOqA4qfDsaZC2AUN6FBmJt/K&#10;LtHUxSTHPpmjWvAaaDLGbBJqUNlV6mDQzq6zAlOjCDTWGnzCpDUl5VCIye1hGbw0nnPKpEzSYpLn&#10;SNsUhzByibE0AaosaDyrFlRq0EH9O7kmxkt7qn9R0Q8XssL0j7IWVJZnVhziP6HjxWeHdfbxM78h&#10;YjdqC67f7J3a+AIebIpGWRNY0dBAh+NPtnp/vVaKjVmE09Kmqi2Bi4hPTePHQ3cur7s78Pm3M/4l&#10;9XWOrSqfl/34xZeN6Iyq3eKpzcNf1GbL4BGwGF/X6ALlyWMUfiWbhyyPn/k7hy6MgnFVCTS68FMy&#10;80CpoRZxKAUbAJj8driuXkKUNFMURYcgQgtmfii7UW03icFzrvgNoAYQpBpDcoxzRMxLxVOhXrwL&#10;OZKGKQvMtYqTLSD5RwdRu+wat2YFG6sF2kzAdqMrjT78ww4InFOwu+mjlHAKJWk7aaspy8sLhR3G&#10;hXibBf6/StpIr35YXLot6HWKhd1A+4yDEibjh6wAexIcL0dLJ7zC3LXI5dpgREhB01uyEdBPVvUi&#10;vcTlyjDPRdWSdru/7FTKegivfS41/CxWSfKe9z/9iI2OfGeHyIf2BbYRXwzRBZdFnK1eFO6X/HIx&#10;Ab9ktP7Bz7DoFsgfm2Ff5Z0pHqrIyZcfp9DUdYtofIwzXIFLEgmybXi4CLHB8dA+AcHps1k1Tlm8&#10;lc2CcY+S2hyjJY67pBafTooauum10N048WON4jnJYn7KOzwInHbz4/8MGmKg7cZjjig9NoA0u9ZY&#10;KrqOjdsgWFNvKbvNlAO6XDLGjI3ZJXUNchT3UocK6FmNGn65lrFLvhHIhaSLmIybvrWYdK/QTYUv&#10;5bLUtEb5t1kzYR0K3e78k6wlh7+FDHf1Jt8ZSXYaZSfqJZ2Fndsps9CB8FnqJZ07Rtzjq3MMR2L7&#10;8NlyFyMyj2F1TfH6ujNMz98XZzRlK9Cek0/65xXRTdLLfXhzMq1oz0mXKPwCgy9TPvlLJT9+aYz8&#10;9fbHZ1rRT090kK07HRximTWAvKJhLH/BR8uajbejMiOOLFfqsCajYJMzVAGRRZkNYWhvmCOlqLF1&#10;DBGzQeZ79a6l7W3HVzFpq12FHjgmRj9Q7Q5EQv1RA4MCLwEkCSV2GTO5STZjAs5zGL2Y7aTac6zl&#10;GyRjiGGmxISwf2SWDoQHJI6MPeWNc7akD1jquVdncu/z4wfX8L4J4OEFv3bPEtXdwqcuYIS89vjc&#10;h8VrT6qrbHrzsYQrHMzUkaRG6COHB2Z483wO38CXSQDmgMF1NVKj5x/ZpJmDJJNhNHfu61T8jIS3&#10;gV9fPATKUyAnMy57i790iK+m2kXYaP2hXblOljBQzsXfi+TPi/EHPJSozZbW2ms03vOTbwT0FZHJ&#10;gZ4yah2mSY+xBB2hv2ukSP2gja85Mq6xI0ffYUOsgrrUM6OcS06uHhXgurkwQ/Tl2H680xgeaOCl&#10;iQr+clxG6eDzKu3mLVbY1oZwK93aohGMGlVJLqyhQ2fdMFlhUnZMx1CYOZF06VpkY2r7KsmPGI4K&#10;7dS4/wxQ0ukhDDDWstH/kElMa/r1d/24mNeSy7pEvMR5X1YEJ+3k/Lt9is/lv8oR7ojDMIbHYU/w&#10;lVJoHgArCXa4JkcBRWif4+Ep7aNDO9tnqEWuiwd3IU+n+HVPFKGB7n3ufIMne5okM1MDbRDPez7K&#10;Bueu7cjznzjV/ZKuVPgFhBffx9QGxoUKvzCVbYlUSxoFxYlZGQKuBuvIcK1jzNWPJH5eSG2Z1FOb&#10;Gnd8DW14MTMhHJWBqbuEHGfYUOOkx/RXaH7KAd/KBbTV2Xgl1Kgg5Ii6fLY2JXhVZ0vM2u1QibbA&#10;TcuhouMcHUDtXJs3dpU2Kgh3gpTUK6IBYufKlbJeIZcozHYhTm2Q4x/lTJCdhqXMaGHyDzm/dubn&#10;B79m3WJZjXMCCKtFLRBHEFHJuICz1fBGW9ODR2ENq8ylQsIM41kwBx8ik+yj/OPLn7QjQNy6A0Jr&#10;Q+Hvkqry008vPl+TU/coGlI8f2zQz1E8Zvpw37fnVx9Dw3sEulXRrsIvRumS5cUn4Zg825LfkH7c&#10;8wsIyktNoe/tJFB4lDWCgY8YarylU+MXH6hqsG26QM14grouhYyzlAp1TW+FVriYpEU4Y5Uz0LaL&#10;QBk1MFzYI1HlDSZqcLyqW62i2veA4hjXJNdwlwMeXVnSwgCzcpclOhA1RyaLU2ZK8GZ2D7SwjZKm&#10;xkxsdzcDXAq5CzjtvThs6Iwq25D/W/6W1dbcbnz8+s3H65kCNzwRlq5XVxca8tDlfuEWd2VgXbk4&#10;iAd7Z91/B/N3jSVsLsyLSUhg/F4UswnTJipe+MoAI9EWzkWXKTxOeb7u2jXZULwxzuR4n/jJj6Kw&#10;KdDjEj94+fnx+uIRSQiUZuZz4Ke71Uz9a5/iz3d83PiakTaVX7f7J98H8OlSKoBxbVdCi30Djxc7&#10;1VTCi4WoDVp0rDFNEknuTliBKB/bnejiY6ZEDVBqiTB2zrKBux0vYJqYsko5gZ3xd7maQOtiFXaV&#10;1nQw3dQ09ygoZwe3QdAYdAnJbred8IdpQoPLqzlyOvEdYTYLT3E9iZRUlTotVAAmrktDOx6nSf9d&#10;knCmrd70mkoeupP4rX9+tWb4eDvrK2uYN4Aq8m4fn5/PL35E0f+Ai/B7O+lol6aDFsUi/SYMwGZQ&#10;O7vKZE5ACDFlAO1NwM6T5yROpEwWVpP8eD39q/wS35MYzgjK1xXa7efvXz91taEmaeVYTvDTP5qv&#10;0QhpL+FyRsIEuBPUXvL4+r/3h9860kWPhC369fQ1n8eRwlZZYlfQLnilrVKWFIZFApYr5DLZDgRG&#10;2SIbY5zplpTVffzKTMsYQN2cwbieQNsmQCl1GBR9bGOyzGrYsuGZnGLCo7mDIIfNhlbprmJ1tctN&#10;MTJM87joOEUC9uJvGGyQXhIKVJm+Vk0ZNMq2HawS41pwmCmohC8JWxE5nBQ8S5ygBStvLvKdcjNo&#10;dyz54O+Sa1nwzmsf065VmnWkxetnE3L4cPo9fzgrwqm2I5/X5luSOnSEnsfMYNrUPFg6g/Xg3kKI&#10;O5cyArq9fK2SCHaJhv3188nfYs+O4glIuXM39cdndcac+o6BfEK3O3903RuYO84IPEimTyWpPfdU&#10;fCc6F0R6WX6xU/Hq0BXdUNNfdWgPEj8elTaGQSFCWg4IPuMLA2wi4SuGqCQlzXWcIx61DpvhM/VJ&#10;2UKoZG3MgqOoC1Wl/BWkzutVFOeKXQ7o31dpw0Fx8Dc+jYFrfeshplms+SoccuzVH6fUUiqXaf5T&#10;+Q49NcrMDzhMRPjSEL2hxU4U/ZQLc5UjWnwysUJUd4UW4xXGirn502r6p92MF1EWKeuPt0i8tuiD&#10;J6QsNfdmykd6tHQ0OK9p1DS3pDOP4OEsjSYVGk/b2XgkX0RTu/vpa8NuYJUp/NDVA71kJqo9a3G6&#10;X/EdEbtLW1jSmyb88fq/dzIzDooOZB+860Me1ye6s/r49eOTTeX5SVcfz/W9Qk+ho9Y5ywaFINM5&#10;Dj3VxFYjdZxSE1z3KvCdSt2IgQOJ1W7juKqc1KokWB3euMJjE1uRqymg2mAXhbcaXs2lbONjPgW3&#10;VUGqypVe0Akcg486qnr5Uyc48sbnpIyXOJiMlMl3SU2TnNfQA+0EuSU1IddJWt2OQWOQoSwLXGS9&#10;i/wm7jBWh8ssGlt2EGbBGvI68trxTsP+I1E7ZfGAkk6q1nlYAvkRfkbxB0/V1Hk6eNeV/jgyqK3b&#10;2DCaR1TlbRbiFC4aRtpWc3vd/VzF+RfhUoWP5ZfHMD7TU0PecPZn7J++8DKNECR+u93/w37FIA7A&#10;J8Cf/8kFkO52XvxRaJ3e5yd/YvkXfyqe31VhKJ+tQZR0vaMwoophZhBkHHrEiSUP2g1qQYobl0+b&#10;AWFqVqhypBrXSKOkTZptLQudkppw43Hfi6szypRMsZjar9dp0AYqrk3eJAde3wNyILVKZQWGn4hx&#10;YdwFlhmwKfd3+tQqjI6FUT0WDs+E5vzChJvccjs3tN1Et9cSY5RmIfAs9IOxU4lzoSKLAhxZ7nKC&#10;WTesFp6isBB1hOPkhM5nK0tMux8LHU2xkJqEj5eEr/Xy4RHY/ae4KN0f7INlsnsY8x4OwDw2kWV0&#10;xfH8Spy8QQj3JY/Xi1Yzy0FqeNN0dK58Qs7vYZ/Cvqf94s6bx05mKF/P+JYJ+KENRC+TLpSe2jz9&#10;njyPb3W2t+ddt0R+pTn9qR76jXJtWSCZPt4ktBuNG5O+8KeHyEaNp0p1OMuOlDpjxjhD1q0Itqvp&#10;sV7LkkRCFWyvZVXot7zyBnMcXMuYA749rT2y/gZSdgdWELYByx/aJjahiQRPhj3slK3+Uta5UZH6&#10;w7+3vAKHQWm5+DoORsZ3WRL4X65MpC7pdWQyEB9RH/EjCK4kvLA1N4FPnrl4pX7oH3baRJJt4M7a&#10;H10n246S+Ctculz5/Hzyz/zr/vXHP+9q6U6ghlwQsXpNs2wNGAVFdTbTQjG6UXYVX324OSWiF+Xj&#10;fs93DsP5dMngl2sV5wmJ+0mQWBxdhPDo5PbijZ1+3LaD+ekSnrJ0naSePvmEij/u/1sv3Y+P5/2P&#10;76xcPKRf7rw0MdaOrAyguo1eYmc4JYXpUdZ6JN0lmpTa09QGrYzMybDabFDwzGDVuPV2nlSZ1B2R&#10;reuXAaqcR3dZiRzuzETiW7kscDZZHjV3QCfjYjhudSJTUmN92J1uSqYG6zhcw5U3h6narVwWUEmV&#10;siYUdjwpE0MuLyCeo+PGWOewNHJBMSvlKo35X01w0ppsyh3tKwOE93QUEMm7Hrqm4A1UT5s95P1z&#10;+t5V2k1QekwW/fBZsaf/Lb89nvw62ufjeX89f/jXHVmZEobl03d4HGqWxgAmhh/TWSKZ9ewqTknU&#10;WKKtlr9kyhzTY1g64R1m/xSC9xS1EMhdFFctH0zlwR8i1B7Ix/zJ4HaHT9Dme5LuxRvO86UNE0Dk&#10;N13wl8a8yzPwqikeAx2/9oC2SxoNlcbmhJNrfyx8UFVBSmuIQeMGF0Z2WgViylb1Yy/OKmMERicz&#10;/HIvJTX5QWdJPdXmjm5d+vsq5ziGxWXew1NSjZBFj6wMc6OcsjKtEMiwLjtnqpTTYoe054Zn/Vam&#10;65rkTPJJ/UXJ+Pgfwr+af5XpqH2xPFiLFhamObGsTr81whf6eCeZNpHb+hWEdOImQVQ6qifkHz7x&#10;BZD6kPmlf8vvuVjhbRNtJ/yeWhY3Xdowzzgu4orovBLIIr57L/AxqRKN9PXSUr/5Y2/TpcJcbzAT&#10;WieV7XL6mxGeX7cfP+8v7Sncu/38wd8Ok/iiiJ3GrfgeIV8EoHKp4q3q+Yd7SL8CFo/Oq+EZlG38&#10;Ygg6I+pvXFTzHYxf2SApk4DESpuqotqc+dgzqGjohBJwPcoo7CWEosagGrigUdcyoEblrZr67/30&#10;PSAOeaBvKSkDqDEL6MACkGZNKCZEEoNLtCxwTbgUFPT2wLHBKfV273F3pusZHgQZR6wjK9bq8KjD&#10;Sg54Ebe2btHSngXFyhZ2GoumT07Q+VzKrNclbDbtJvODRIUA/Pjox0y1iHG1nB9/Xjc1WzLr2X1H&#10;+UFHOcLJiB285KW940LTmKE++Sj/j5+fdyhOhE61k3GlwpbmTKaa6bLb0Ew9+QqF2xo+jA+rXUK7&#10;iv8mKg+POR/dAN34O618uYjnL9kztXvyjUR3CudEH3XHYFViq68qZYyPOjSPCkOdY5LLIrXDT4ZN&#10;uVSVhuwEmB5wJOAkFMrlzHaLZlkFDOOwcSLjKRKPzDNtlwFv9CoOTHC9BzR2uQbDqJSOGoi5sm4S&#10;Ik7Spjl0bAhLUw5Yo3L1yLGmbtLlADnGi6Kp9CCxVAed0qRBk3YgyUaRd//voiz3SJGwCrOdRHhP&#10;9JdHv/mNjg8+g8E/weS6nqJLATpsf7bpNuliPvKTaCxnljZPOF9/Xv4Tf7DsGVLt1pZfVzKn9lg2&#10;PqcxmwQ6YaAcrWLGS4JTEPXup7BsEjhLFPeMmkibZPnCjFNQj5qspu4/q8weolmTwPcIsXqZdJEi&#10;eb1I4RN0JNHtj9uLixz1whhWsPjpfEBJV0/AkYuUa7OhqhretbLQamUTJBh6slY23IRSEjxw6jUt&#10;1HbDqGylUvMGVZpWTyVmvPgnLtBxDqsywPjwvaucrso2a+iocc6M0BdpxgGbtLhNj1oOZkGXuphN&#10;qqRu5E5cIRNxOaBKfFX/fx0Zyr5MXjvgjsGXIeuf5UyJpccC69lQvLi41+GqxAs+/5bztjCUCEkX&#10;rCQr8WDcI/MyrzsbRbTQPvKHhnVf4E3F3fDe6yd/O4fbtJHMgO7yljVXFnnUYZZA5pk9JWubrerH&#10;x+srDYklEYedgBOoeIaWnvoMnWT1lAc7zOnG2zkfui7hzWc+bQzJnnLnw8d+ZXy2ulaBke+X0e8p&#10;6c7p4ds7xlljFdNoKbRJK0ydLQnAmBV0wmQ1CD6yjEPbrxuUsT1U0OryvaReveltn5FtKuGyRhfH&#10;tnyIcGOag+sDE8Z1umgR1V5WOSG6UGqe1lrcNvU4hpuQatqU8zGo/AA73/VUiNi6ISzDLBXXxUSY&#10;k9+uAM6FsyFSb1LJW2QauY3Tzf3/FPftTtxlGNYhy0GFVc+u4jc8lJT1KcWXft3MHjGHPn7en0yM&#10;Qz1MlzRVRm8lfvzig2ZAdxBKQIvw5j+ewcp3rzYG3ukg+LCLF/oKbsOcWclG651lx1FIRmQ+tjmG&#10;YSL2rdwNH64x+fF43R/82gq3QebYJfjCkGg10Ag8P/H7ypqkX0RdrryeH79//frQzsNlmFpZbA+H&#10;AQ0zEdTwFOoheKarY1xLjKTHCY0tlio4yAsaGGfwjp8NXcgicbPXPBefcrIWOQhbNaFFH71sdSnJ&#10;2I1rWsLPsXeVrXdBzlir/SlvinDBlNX0kjbw8LZ1KG5qbI4dK/+tIMqc2FYLb6deiLTctmTNX+Q7&#10;m8zFy+0w4XmXdIti0n7vlDyvthmqnhcs5DaOJgNhzX188gTDo7BJtQv70llzP3WnwA+m0STdui0/&#10;fPKhf/8lD+1andU6VASIAmJ/Pl59DJMUzEXYB5nrzPHGdgHIxHw7o+2LhkrRjZDiX/4b0O7el0ze&#10;YZpBO3g2tsdLm41u6PxsRRvN/c8f3/GlaxsPs9wMGk46oczFmHnFq9lBsnHLgQAQZgxXH7Swtm8d&#10;qt7wCx54WhZPQLaMLeJgWEos2gFzdgpiADkUCqdygJXpHLJKGGy/RkV4myFT9nOVKINB7sygdcoA&#10;V/ylvqUl3ujAlSC4sYNVuzAL64NLOeByDtN2gKM1Cnb8lg2WXEnUjp55km8BmWlXaOtVcYhXpIHf&#10;XyXuRWUh3QKxHIk2jcjum79mCOIGiAsAY+1Uv37++vH6jy5R3IQPkPFUZkQdazz/cVFtazwipeGM&#10;X8n0mFem5rDfCaYjrrUgPEABVEjPyMhnmUfRnrOuOZSoXcMR3ibWhQdtfTnEKJ7Zh/LYW6jsMg/+&#10;jBj3RS8evyhXly5+PkyfHo0Bo0zaSczTWWQYuJGi8I0KyIYIc+INr248g2MUw9QxSHIaXOWALk5M&#10;9hmb86jZ5zXaABO9S9QBjxRrgAtZwxiHj4IqcZTz91XwV60tcFmOrblRtiEHg5JqZG3supVzPD1V&#10;S1qgHRkCVdLlgO7i9HfQPSQ4BNRyL/1sEP3m/r/INDOYoVlBEq8crzwvIDxdTeTpLNf/zA+d5fUm&#10;Wmpem3UsfOYlI+iqg9sYoC4o/GPRdx6akKjxH1+PPAXO4Co4H3z87C8jzvo2lyrh7Jiyb6y6q0Qj&#10;Qnw3J28pdXoSEjjRptEHJ/LBR/c/+Oogu4wp5e48NhyJrkp8OcPb4szVjn9pgdPZtz/Rtu6tDK+M&#10;56KD2gCkZ1g655DMLXg5Ji0w7KaGC2sAdGCX1shbfFTJJsSaCR2LPkuYS2A1ValRGbzcjWLHey8K&#10;WwHLhV6EXVSvVcYtH5GzE/F3PLURUFMaQdGWJqa2cj27aa8nlVKjsryxNKNuTBEM2CUh1OSOKhh0&#10;wiVyF1fltOV/l0WnodNVjPr4wosGyf/Fa0EqrmsAfy6Fib8Jj2ItZHWUdKx/97WPpPzon8Ygpi1G&#10;K84JUTyV+Jq/9cX69dA//PWiMuiqcIeEcK/uwq0vidCJdYx2SYp4TjnDStiZtDPk2o2TwUpIhswW&#10;gnaeXbYSBI4EPt3nH73yqUcYKHbKdhIDMIFQb7K4ZWhWoHJpMU5SksWx0Ql1oG32RBbVWhdms0WL&#10;fS9VOg4iTD1byOhxp6BSV5m2JsOYoAyBSeIa2YVdJTVl44VWvmU7tZv3t7sYsSJqZYSdmK3bW7kM&#10;pk44vZkzSEb9dN4DxzOFJKHTNmw8kVj4Ng6zqxlsGtDRd5nUI3amtce0jpWfdYMYekkmR+vI1ype&#10;YMz9f4kvVzpE7njk/vrx8fJn/ekjP47mJDYdSC1F/jDxOcKPn5/+1o7m4SllyW95c9WWN2xez9uT&#10;T7h6zdOKjmZgn5GHUKA0HgOY4+zXC4Awdu6FTPMhuKcuTriCyaaCaDR2FO58uF5RlrjX/cHG6XOy&#10;tjCNozSmcUJ0PplX6jpOffQyNGZN2hGVhirmHRgd41THzAyx6JZGGHtoVBnrFksiFzpqMUmqI3Zi&#10;kzjGRz3nTbfJT3WSc96KgyuWOyDzK0RvxlYqidSuXAdXPFSC1stdx6HQrnjtASf92Q8a27LhAlPC&#10;VA1pcOTiA6CGu+KKUdzv+n9I28q4T1wfWgZZNgFdYawoPoPCO6msLUTJnmmecIIi/R+64mFMdiRd&#10;qbhLnp3obqcN6ddJv37xEwbpHKG3z2cXt8gsaodGmGyhEvjjYboy0KLX3cfX/X6//brd7l90MTn0&#10;7f5pOKfBdEyKxtKrzlUIGkgyuwebhjcSvygi+MYP3z4Qzq7CHwKCdPyTD6p0V9mCb47usdItlU0Q&#10;zIyPI9UHEkv2GFdcd21UMRyK7rdn3SPGYBjQQUXhNFATjmJnqv3YlUCJOaiGRw2UsaSBXxWgj0lY&#10;qS4DaIQpYTk+W2sJThmhxaJMS7WWdl1s1XKHtQyynT53P1bLkRifpfnxmmYnjMEgA6PDXtNj6Cgu&#10;soPGI+/+PwgZM7Bqe/LtT9YTIsj616LiCzlebIhYT8X+bDIS+QtbkqGUNZIuO/pFRBOxMc3Twr1/&#10;ORPR3sNHW647wsg5WPt3w8eL56U/+Ojv83n/evH3lD/4XQI1IN6u2+zSpUURn30BLwrClsG+4SsS&#10;6zyh1cb6evKuszO0mflShb9a+PAc8qsqHtjDDR54yqRoFoC6ONRlbQos5evba6i0Sx4L9dpzBptc&#10;KHIjgYkYpL6VxRkWFy1ngAsqHaYM3F1Noc5RZoRe/GJNpCBqYdspBxHsaxVKxChEQZRDhinTk2kY&#10;k9BmkrKgjI/oCy9VbphYgGlzIVZwyndwZNSpN0W5VjhtRo36DiwCC/8bcQ9utAZQyWryGsJ6XUlu&#10;floJ7s0QCBeM/fX/tfcu15EkSZPuv0oKsMIuOcACO5AQBOQSu2AgWSke+gwRw9uVT0TUzDyArMrq&#10;rj535l6omquKPuzhkWkGcw+PCB5S8zVMKkBtMZnuUOaTlggh3/VIgi+T0pI/V/P929P7+5t9jvC4&#10;vMltScmpofn5mXFWivjiJE1vmz4TbSRuf/zxrmu356f3Fz965/oZqCump48kn18FNcLOR5sSNiZZ&#10;U7RqsIBkXeF5OCxvYvjOGJQXFiW8aq/yyonMi77UwGqXKw+Y8Rjvocpc8aUOFGBaFt1tM4ckILqi&#10;kYSW+ThGvDkDjPHa4KixKo0z2NqBnfEZp4pRxaWhupvg4JluXj2MQ/w/k2onCa4HwLbhxJUyeVGW&#10;wbFt2JGGaviIb4o9ddRZd+tMA3YwLrNL4fhsnJ64AJO6a9UURwQMbQNEe0MbfU7EnePO3InbiItN&#10;fchbkE5nz3aC7Eqc55FBlkmb941JtMNYRbXowDXz3o9wWnJCWhR4ulmpP35DMAH9oc/0T9IiDcbf&#10;cSKibcW1UGlRedGaQve4WA+4ZHl7fXl5/qk4X2DgdtRkFrO0kBO4khrj7SNeC7WQxaRLSshe7eAk&#10;eWW07tDTExdDN5YXvquW9YXnVRiaB5mTelCMwjCuYI/BftSiE4uaPsZjvvHpMIw5EXc5tiGdW5sL&#10;TpftFmGbKxZ15Dpv/CtcE57Q1St2zSN6YusaRiva2MGUD97cVzFS6SBSEHXnENtbcmzMaisHXKyC&#10;fYyKE+mg1cDiehdg8DXHF45KOTlq6d1UPK1IaSx6e7Y86IPjI+3GrVz4kxzyXGJREeuvvy9x7GxV&#10;lgRaoNYxJ5nldrCOtHnZaqkG38MvaMJHshH5/uEuPOS9vPA7onxJgvtymkeQDPrwviZE03zi2d++&#10;Rncekq6kuChhyr/yA+rKeWKv4irTqqQuUm6XTzWKCKj/3kJh0eCdZUM1qObjZHFRiI8c+VsdWES8&#10;oHhNCfkngHL6iyvoBmDTBtjnU7XYg1rYtsTC0TYn23St0BRgxATdbc2BkxDhIxEc9uyE0aOChpeI&#10;RlGSZTE8oGoZg6seasGrTO4WGyshvdu+vge0oAUpC++Qj4IEDlnPgKiYh+VS5ICH1LjF5hSxO0Dj&#10;MUxZduAv2D088ioOjicEmHBohR7pMTAtDWtWqAPmiKavJ6fnJhc/7pfZh2Zy4nGLZDDdrbFoqmYp&#10;Kwz+eUOZyklchoKvL5ra9jmiGaopydIRp6bwK/PW+yBtSlCpS4a0FgDPfkdyDsrlCuiJDxf5miu9&#10;srJRXJ3c++v7H1o+XRHhMD+WrFUpWxXWkyxQNtXiTdsufqzEXd7uf/zx+nbjh935uqabgtqv6NoH&#10;g9NKh252DLopTshhxhc82o5dTNZjmJYB0DFtjAol2O5axrvcxvihjM2BhkesrKArR41F3sYwZRkx&#10;t2UecKjUiWN817iR5dE3fLS3OvaqEn8cWBC2sxqwILoylmuK2eFiMWULa8nAOmxaB3doW4grbBuL&#10;jcew6bI9SSmwHzUuWakwWe2+bsvokhN/TcSOVgWnQlaSIZYYLxZZazzZZPtdIKVmfBazpIQ89mq3&#10;K5W+uOu6nlJBu1Gwk3i83n/SbaQiE55P5gE0wTWxNb15eM21k5EGNCx/gk+FpUW1lUMFrYQvtyft&#10;RfxUHcmhakbw7Zkl4tj5CHCfRF7vTWiGR1b08mi58CWUknV1xMukpYWXjbeufv5U0QWXLor4ycL7&#10;/cXfsOIfae4oPdIPtGJRHYI0ooBid2nyTIWHJ6Qk+VaxZxvVxe0phgcydEEYTlwZqdbqUZsHDNpi&#10;5yKKaBVssXiJatsyomsdePE142rK0VUlFOiUVeyLcaAoRSfXB7TwOAZJktwK4uLEc9hBSMGagGPQ&#10;A6rEF7X9RwPhDSsuZJPAplZp+S2aKqkxzfGkOvMEwUTy6X1ng+8ZKsuT1rm+h+E4lEkuwhcXrca2&#10;wv9NOwKbooQNfCjhSVFWA9fxkPhWRufI9cZjdx4L+w68rAdT1+m0we+EPbPB4Ry8qmi6v910fcIP&#10;8/DbylSlVs/Id6B/PPcTArNA6uz6jhEvhdrjZi3fGKl+WDjevLi6CX8fk9YgLyq8Khjf+VAhZ2PP&#10;Tw8uY4zwmGsOCAfOSdVnD87IidOOeQLVpg3bVHDUooTkncByGBscRj1BY8kwargA+sxdNKeMx3on&#10;RWxY3tbKHI46MlZjVas19Mqbd5ZVdn86HIx9+JfPbiGgc8czh32l4PFXNAF1eOFEa9pjpixDjJAc&#10;TNQJhmfceoQcUPPHCbRwgeIca2jqfUqJpD1hF/fEZ2w26W+8Y77e6GTTJNM09MCmEbxTMAkrAOYq&#10;AxTNoSsUKoha2z3AeLxVEdK68caXxmoMWkV0GUS33/mGAcalHvhqyulwsUsHK1tKFzTsGHzb4+2p&#10;V0C5yCFe4iM/ImLLreXv5Y93ntHXGHRB86Z1SobWDa8f397YfQgIdkFh7RAxQi1JWnZeeZh23Iyt&#10;2kMtXjDAPS8Dtsd5HltKvTULhpZvnFjLeQTs28fIRRczjYTHWvAiV2zhwNEtixHj2OKRIevdjjj4&#10;5APCEVZKHrS9fbZ2Xu0wotiBGJXxK2elON/IVsQc25OMADtiVyZgI/2P7ezNBxQnzxmtgjaGOEco&#10;GYnHCaynoPrP6S9TElYaJYcmJHPIu3mI7jWF/U6MIX9+16SlBWEaiaukv+h2um1LWiJbTu5GNDUp&#10;ygGAJbWQkM6FVweQw1XI5a0kWnt+u7OZkG+6MlaccIYu4g2f+/2Puy5JuGzyvQ1lpmmas+S6xvhC&#10;vG9z5xk6XTlpWVMtLSNeQnTd4y+IWQtJerfiU4mmp9vLa+JeepIAMarA1qvpw65II4wDVZoOCGF+&#10;iNbRBpIySXaNTugkj6gRzJWY1GqDWLAzDZYQB1kSLw+oOpsBBkXbZUdKXZvthzIC81LLKC7X3/eA&#10;7DBKzCLu5Vi4SQMH2zj8NjgajLspNkPJHH+HeZTGatcctjdIgmBU8t3ayXIuXxIASQ9NVYIX2zJ6&#10;1AUFuklgutHkYhegGccdSQOIT/xmokh2usrVBjJGhwzk7BvQ2Bmz3fSjSwp2HYrEStSMYCZysYJJ&#10;LCkOtIaR6EnXFlyFUe/ayBPv72jwTtMS4Leu3u7vfMPS240P4sxIUy/VACd5hJymKrHP0QLjHU6X&#10;EV2APfF+84U8Gu6zKE0mv5n4pB2LruCoxKUXNd0dCKLSWB2IO7axGWHU8GiHgusNWGY0Zpuu7cNZ&#10;R4WKbRjYVcKPlQwOB4WabLRAoCmmHXaN/ZE3XOBzjpIGm/BRf0dhew2izM6umysgXCtSSlZzE2vK&#10;QidIWlQcljXGs5FbbgwyiNsOG0D7FkeNVU4xJ+Gwgwgs6FZqOyPdH1QnVERm0J9QMpzqHgw03b2O&#10;sKg85a4E8xPZmeilQocfEkkTbUDOpIzWjud1ehDl+oJrGV8e4Q0TG48/r2iYw9JXROxLZJGaIcyW&#10;wJq6bkDT3auWxymXlM5AK5CugviGWWeOaMFM41fi3SA2Mb78olEnMQ6tVM3PGA7qaBmB9iqkUdVr&#10;U3qB0lJEetcRmNHEdHu27V4Ue3wBwBz1O8lkHW9bXSp6qQbwu/bqo+7w1d3Bj3dSHnjA1QKkmfpG&#10;TGLZ7Z+OqyHe8BJCIN1EoOsSMyPO51WSCNm066rGOziOk1Zg9BYFUYU2lt0oApkj4WQkp4aD5VUm&#10;bLkigNoyzxQs59gxdinW1XehI0Fiilg6lzj8919bFBPTE/Y8ifBEYlXRn183xcjirUSppHXanesL&#10;vnbAMGNw1Rxk6Xi6P/OxT2OWE+00cmfCW4yQQG6qWsShgyblYWPB/GUz9ePbT+6reJhvL0/Pr/nF&#10;DFdoHatSTw3KaqSiF4SFzi8FCwY5tOC+XAUPSv1aR0roNbprRWZV0rLGkyv7h1AZg9lN5ZiB2ByP&#10;fRH4x/Lh6HhHQc1o7RhYVXaV6KcosZhLx1UTCxCjUQftiW9xBPLSCi3k9FbBv8QwZaBJqMmf8gQn&#10;N/BDlS2SpeJVhRKBG3+dLuEFxIhxmKqgRhI8qjVp+UI2bLfGmBZLPUA4xXyi4REGZBjbu0DLooYO&#10;OZ6D5PDf+E9IobQvdpdMme5P/ISIp5hnicWwsP+GM7uoVJL7IN50Qbtptg+qqRzet83pzUmiv9/4&#10;LkmP4/V+NCn09v4HD8lqVcHBHHXE2RQq0QYuOA/ni26vrsT3VKqWNhgKPN3ziyDJvgiIU/I64bGq&#10;t1ftMMQ5NfWs5jhPDYFrLzdDZ6zCuFlWyLV2xN+EzeMzivr5/Vu+dJOBnuMvGqtK3DLHuLZnWQ64&#10;5oXkQRpDTmtBoFoLKXbApu3KBGtNaIlwykXPKaWPC29x8PQQM+UBrzH8ihGkGQuO3/YE0M2c51Xi&#10;FTCO+QBirIQWHQdHJcfo0qG9deLFjnDOxA2dJzn2ylli2QvHtnb18Qn7OIwznKiQZY5SPIdDFOuU&#10;ptWaVQT3HzwlvVvJ+6hyMz1kd7KB4/N7vKlpyly0pWb9Ti0GCarsXjXx6NsZqdYB+BtocekCaEIi&#10;LSo87fH+8oJ4mp2RGCIhjt7gcAMannpmf+Bvu9faoisfloPnHz+/vz33NzPITqWQr7I4Zc6MkYt4&#10;Pbq0kj1LBctaNjx0TocsJ7xsbMiMRG7n7f7iUFK4E6SlJQ/3unq1WwKeXjNlGxciMbEtB05+JDSe&#10;g+poz7VT7C463PE1vcju8dsktD1t3saAEdttR6WBsauCDePaPKDptepztxTiuOJffECFj1WFAdeq&#10;w86I+scMXnBHYq0htUQFiAO3d1xLjwUaGBuOSgnasLqnDhcTqw07PEMoqDXoz+nIM3QxR/ni33OC&#10;ycGuhT+5mmyaHmL+3DNTyO/M8U+fMrsyOMImdJq0mTiTtiF3TDxXEs7sBZgmtv6Ud9LZzVO0WuA0&#10;Ld//9cft/vQzb8B45+KWSgEaDwugl4Zv37VFeNNUfn57f/epcSraOGQo1DcDfujCjJ/Y0BLGyqph&#10;csGlZB7W8Vqmtt/8i/XBasKABnwvV013UbHh14qFlw9JazFlTKwt2qxwu5jbtj1ByJCm65uhje0A&#10;faMqKD4CYuFGjt+6VO+gGIUrr52XCNgwSOby2Dna3K4HJxeuEjiq2l54ytQZ38SBdo91idlzhMwp&#10;Nl18nHU2nPeAaraCbCgRowmBIxrcvrqWsNqGHSscw9YK1Y8YWbj84SpXGGM7k7fMGJaowIqAAx10&#10;tf6EaMm1I1qYCp4JnlVmuZhbniCeJuQljUQeSEsLyz/kJkfEQ8dqOv070vhiR17zsUJMPFokGA/9&#10;v729v9zuNmTxab4XnpVXdma9SMP9qSDXXs6hO81kXfd48N9ut6e3915qhTuyb/7oEM3lQXvfTn7S&#10;SqMFQ2vATy+K3OdNdhoQZan0sjKEwyz99HTXzkjZvFyh71wD+WcRZwi0E6pJsSpHiJALxdiuXaPm&#10;EtZCZ4QuAmo6KGEd77RWOCiU4DFK8YYjSLTbjrqulbZZ9RA+qoqDT+A2rS0fGzdvsZUynWsHexVX&#10;PfSyogA1TfYl6/DGjM/ZKVEnKF6U9EY3T4GOLDNiWS52iZfaLmAClPRo/zAlqnFRXNsuHY5CK4lp&#10;TOzu9GdWTk/XzAxBu8C2QBiZHM7puzXP+QJ7kdNNu3ETvfKsq/NLBpPXXJ6rbTZKf9Q9MB38sX9+&#10;9X0KNgUaJSPV4qJloO+t/NC+4Cdfad9u+PUyJX17fn/nDNT6010z+njC9dkXZECdOD8yePNHjrSu&#10;8H4R92Juas7P3/HisMBw25idCtWF6aYLX9bj9ATJ8fquyx13pqR5Ye/v/HIAXndssCgevxy8AhEU&#10;kaWDdUAr83AO2FnFp0PGzgP1qDPtTsbYCzixHDXWQArvEsagohKj40z5UJ0ywFUmEHPQqHFc8sQD&#10;hAY8toUI7qqy2m8JjnE6l2mQpNI4jezf2OYC4ztGWhMQT12GY5BvzxJLfcIVBdNuHMZtyxDkwy50&#10;5dYbHMgw7cQI1oSQ1P94/efvIhLif4Ede66Y0VpVuAnKX93SgDQbGMH001VGujGtFCsJtNYdjxJi&#10;3v34phnu8aQlHnzT3Pc7x4zaw1AtrRWi5+9eF/hwM2fAKsJeSzscf/ubVrWX9zd/PdwaYU7LTTMy&#10;3qnhk8ZaW1SJdYWn8rWF4Y4Iq1ke8KW21xYLvXgcWVt4qWjS5DeWM0aPzyHJ2x/+3swLeTwbeDwe&#10;F/KAaED9djVgy+gAyVineVDMtKQmL2GbbqMovuNYsnk1YsWOcImDXmzUkVOchAaiRtS9w+Ityp9D&#10;M6LoIXi+1n22dky45ogJbuViPNY4wykJWDCAwLoOTlnWroN0KRpQ03nGsU8+oOPe1Ns9ZQ7XXtzu&#10;Vwxn7KihRDc4bQn993dT8/7PkKetwp4Lc3Te+OCJFSa/KydeaJWOgKwPSmfe+T7NTokyUi63eD0k&#10;H3Lndz3UsJ+d0VTmJuyNx+a52nGGW/rOfOcbbXnCxO/8ZP+iaf90/+OFdciN3bn9nM7SRZlMjdH3&#10;QPydB1pDtLK83J+0CnGXlYUFH1sZrzzcuMlYWVT6ugQyXoifd/aJy+ZfVBXk5IV44Tu+qVyJ0jA8&#10;kj0kPNtlccAtyra2pwmPNMHPIY0Aa7kkajJADC8Lfwca7nh2StuOgXLceHzI+pK4feEBuItixhBf&#10;VVk2Hh+uC08A/D/RZzsJlCkhW0UTsGfSLnpUO8OB1aNRgoDwApuT4sgkTh1QXbY+8PhWDJimxmNu&#10;wkkOrGgdY1xSYyxX6mRVYS5CnRdGzHFPam5WhJgxdqBdjwZ8mAzscQd+UM2Q2UWjRyaNBzhFuwK2&#10;zCdpTno9oUe3RP4zmyQJD0KzVUsHd2Y11zmeZXFDRSuQvwrz+e7vw5StvQN7GsbTHg+VftWbVgY2&#10;Ja/emWh3w/dX+91hrVtPx9qSR/lU0acFaTwIvzRgf+0Cr5KG69aV7tCTtkzTc0Wa8jCUERszA0PG&#10;jGvhWsmftFCxneO9xreIX8c4P5QOx4mBn7hOvvpG+FhDPXj7BlU98gmR04kF9hJyJWhDXDXsBoL2&#10;8yoc1MNdh7nmaOOIhROof4XTzeIUJ+yU8XY0dq28LcOIBheTIR24GghTGsZeDoMjKV5Tfb9BZDUz&#10;lQ7m6Qtt9Yc8T5i8ksouZNIIWZae+2tgOZeQgZu1ly2D9zNci/CNj41KOl6Oer1FN8VNa3Fggnqr&#10;4d8bdf+6VJL7llVIG5WbLoxc7Y2VicXOuz2d19Pby/37D97L0d5jXV+t3i0wcXhRAufKRtsWvnH2&#10;XWsDHyvsJRBPsHhl4XJOaX11ICGMvFDfnviqKLsk3D69slXRWDOGdozqMCgeVIdmWADVvTwH0IEw&#10;ig6Kc7wHTV1Cq52ITQok5ngEepBh4sMRAW0h2KUnbCNw7FoxYi/4YNiMNY4rj7/mhREUB+3pqpJI&#10;cWxjezkVtON2NZSwRQ6b0Jh2uZw8ajJrE5AcmFHYGFdjJycBYXpMQqRgJNnw0TYOjf4LciMHXMwU&#10;0F9y7laEPA9CimKmeLaABvqOplv4SMr49uR9grvUBcYb763Qe6m9r3JZpMpaMrR20Klv3LpZcrVi&#10;CGFohblzhfP0ze/VeKdCigbHrQ5tK555Z0mrDB8P8oUI7SIX0aX64V1sQmqERdB7Er/h/KRXJ5dF&#10;WldYUFhYuKlExb4aeWvendOgVpXbCy4NQeuP2oPo9E3XRaDYodEmRo+ilA/VOL0MYSThdAd/9JgG&#10;olei2zagtHtKzAmEEm3GwQeEESlH5KH2RoSqL74Y4Q2PrI3HA1+cB4RPqFWlNJ5pAM/hPq1VHrXh&#10;6S626lF0OtznRMKTZLycEsqLPhIWz+DLY45IoxXpcaXYOzgJv6bWKKWGpRvQTNBsY3LMuxnME5Qv&#10;e2x65oACmTqy2Bjk7zXktsZw8/wwu3QuAH688VW1BBze+RmMFpVeF+RwogrfQ8BWpd3Tv0IMxG15&#10;T/F68zNv1Prxwx8lFrGkPD+98D1t6veH9g4sOybV6/JS0v5BOdkSEYNzH+hJ6vWNTZAWE+VpTXh/&#10;f/fGRfVoJOr5/q+7Fw9Zcby96BrtiV2VLJYq98dlkW0G4SGMXAJ1QPiC6dBH8EFOjB6xcgBzWCW+&#10;bePw8hyO5be2dYlIAj4M2NrDcHICtXIc9SzMEQZ+gS7+MmXBOitiLId5gYPp4vyGSdNS4VEDLRZ4&#10;TKQsZHWMYYGHnM0pHtYZHRBXjbPdQbEeOb6WOepqhmEKpj2/oF/Edk23o6mvnYDnkN+zDTFdiWpx&#10;yJqyxKLcXSVJdAYgBXTdwA0N9chc1ZRUq0mWWiDEU7UMNw2GVTS/WUi0eDSVbp75FBKGfM9+rJ7B&#10;Ms0ZPg38yN7h6faqTY73K4Y5e5+3RO70ytBGxNAXTiE19e3nj+f7ne9pYsHhc0/aFmn10VJ1Y1Xh&#10;NfL6Rv7z7V2p6tADU0TXOcrUC+C7ynhEb7d+yyTkej5LK+TGiA9MMdVw3ZhnJHyQk+ewkYQzcSMn&#10;2mQYxqdvK8RheOh2rDQBpKNOWO4NYljWd4AJjms1UD7g4gNuPuAHnqfgzFHjWEaLj8MISO6k1jFp&#10;dawynPIRm3nd0sI41imcp2J85FWJt9JhMTYGZB1veCsTqvAz+hCyQw24FSYif5mzmvi/f5YOPG4Z&#10;6moysSKeWFEK9ohE7dUk1BTjrzTv1/z4pr/2vAc8CZTNfv7Nf84zwEZNjMmXP1A6no7YRHQlkefb&#10;txsPs9GOh/90uz//UKKb8LYJ0rbl9nq73V+BudqB0oB7bc9az17+UDNadLy2eOnIVRDEKFSLUfDI&#10;HMNif6N2GK/2JL0I0wqj7Y7rkErbHpKBe+KohQMmNbx8FPc21rgqUHEVjTNiqVByxvUhg24tw2sY&#10;lA2MzHWNCtqc9ozqGUZsS4zYVjnlgVOmxoBPcxHFl2gUV0AKjCNGbONkrcC4B9QaMWZUrahVYZhC&#10;9PRNHv4Yq3B2D7lwyp+x4qlobHJg1x3hyJB9j7T+8obODLcJ6xKDP9r87+cweWIwfanBcHjWhFzP&#10;ZxM601vE6FDOdRrvkvhhez//yuz99k3XMtrcaMYze53cSrD+yGdctmAEBScXNSS/3gU6QPrSuOfz&#10;ihJql53L7f7EKvLMF85q1Mxztf/UX83QyfIJAC6bXu4sBX7qhFvFuT4Li9zom6LcYdFKoqssvzWk&#10;lSPEa2TiTWjuHmsEbJustWixFmkhyaLVE2nTqFUq1qmXbMcRL3mFCOvKbUePuQXqasUTc9B4gyQb&#10;iDJflRlxDP+a72YW3NJMqbKJbFI8K/cQpu09Y2bXqTFoixOAAGuvkiLhHlqWcRHb3bIdjQdkfNuT&#10;sswZbErFcMrCZp+eHYczPHZKU+va2iBi6htH2ft3yBXS8tGfpmLeU7aYKyCvGMwTj01T3ldJok5m&#10;iCRlM1BnMSZIk5nfxlEgWwztWJTx44enIm/DONct68govt95INY+k70JsTj6vWQHGBxXHTY1ej4D&#10;3I4ltEBqir9rsdCA+QlU9e9fM9NS4KsbpSpNgxPi9rHom65Qnl+1AOmVcCNpL4e3Mv5mhme+EZuN&#10;kQQvh18evWCQlw9eim9v3EXRovJyp2teIprNaaR7QLo4HBJJiRa7VB3Yo/MRGXDxjAOKrnUxREbL&#10;3Emnn1Y9KmPDDLce+7YBGD2qqK60Vt7C20sbZJlkOpiAGTRRHPYewgA0UaC5eDwtmOg8Wwu3jeCE&#10;iyosHR/fOE7ssEVyTHhSPvDKS0acmw8Yw0hweim3gMdl3o2aopoTYXtzwouKP3GJglZNF68K/O8v&#10;ebZkvoCcxBcZeG5ciXmtPAkiZKP4s42LTYGAL0a4HazrDmlmI2Ng55OaHsczb7bajJLPIfqU+Nkf&#10;E2mfzoni61hIYtzf6VkdMfInrr58FaHYk9YM3zN1w1qiZD498cWT3JNhVXnj2xaUsRYe98DllSzv&#10;NfhCPN4TYvlAa4lhmeqyYuL0+FZbOV9uuaZkYN6D0Vi6X8DuGKBGlo5RK/5TRRsVFGOkQeMlJ/lq&#10;nNa0gm54DMwto3UI2qqzarJibh5hvXGM8TEilVqF4Jb4l6qe8IWnkStD0jUiegVEexFL79QLT2SA&#10;jZTj2F7sQctvZXeUnda/GDmDN3SW8Jk4YFyGy0a0YFosD077P6FPnCt9YtIYbjLKk9LTcLYpXh26&#10;zFCFe4zck2B9KHUBMY5BVTX3dMvPnOKX4N1XngNzQ17AlMf7u6nsITAi7n9QBQtHKVGlqwI/uFM3&#10;YyNHDWonki0Gmr2EH/BXCnOcb2XJOWmLxIWIlwe1qESfsKqqitYb5d50ccaztU1Sg4xTOe6Sc+D6&#10;h4f3df3E+0G+n+OeWFCy6Gk89Ha/+zNEGrHvtvBgC2fZ8/VZ+kxjjm7CdtUcYLKjSHwJRpHhrOU3&#10;xVUvgQQZhY2YQckIOhlRZFlMcTMc0PYvuBLhODe31BrfaDivVjwH15lyMCKuWquZ+Gou9jvLuxGF&#10;bS6fDYNtgp0dR70HPkLjcAJqD6C2A5ERw1s1aNn6RzvltNWkzat2QMW0Elrugy7m5wk4fKQxs6Yg&#10;093EjFjaczerCndDfHdAL7dXg2pDN8KFjqynmyeXKznkr4tThkhz2m8p8VYMGxfSnES2piFZrpUO&#10;PLpNP779ZEEiQ4c7K+BjOr4fwv1NVgG+VcXx57cXLzjyvd1554XvH8gGyj1xklohuEusdl6fdInD&#10;pwfTrXy8K64krRgsIqI8Uuuna0OKsWKBAjhuWti+PXGPmPer79oCcZVVovE5kMEXRjC+4PEw4JJx&#10;6i0TAuz85R6Kq/HlUMnrEV+huDotbo8zrJpXPmB4RrhDVQcjjGJ+fC3ELquz5XnkDZDXBMSyUl/i&#10;8PgKaBnEjM1JD4Js0co4V6iVDGxjUOrv0GyNTp6Lfc3YdbbljHEZ1SO+qMRTBkHC6WQxNeKPGViK&#10;J+JTSoXCqR/A5GJqMhM9Sa7U70Ni6fGY/H+QQyEJt+FWZLCieFRWJr8FtEh/9xXsAxy00gpaGLT8&#10;aDr7/oXI898h2MQdVc1nenYG9MzndDqj5QW8cGOFcZOnHQrrkKa6f2HDzXDd5esv75y0lXl65ikW&#10;ZdHCm4byzl0Z6qsdtkNaTfiNZNYOVo23N38kKLds2erIlO9OMq1rWdMWiVH5Wxm0IiuPr4qac+kJ&#10;hXKGYrw5YHsGBsQae1PtlEWuEdoJk9KgmxpftCOrbkA84LEfkZnWxpn0ZTj4wFska3giYze8hIut&#10;xU421Z5y8IYLnJwrIHi1UxBhx5SLjlHCSF0USCJZcBL2YFYoeoyFFk9T8DU+agGJoAugVm2XK4gC&#10;lDY8nA/USGquNEYiYkoyC/UnnJnAjMRkymeukqOD2RhLdMBp87AWGbZH3sLN1YSuDG5+18mGcjRj&#10;1Rf7l1bYxFBcXfTju64/NIHTtRzEc3jIby+vPM3qqKT6ZSViFXt5mZsqTHuRFzs+kKiNCutZOqbe&#10;89PL+zvP3QmzbLCKcCtWFz2kQzJ4p/mJp+RYhrx9yZcvaKnSAsLPmHGhRIN+SEfDfvVQyOD8nCoC&#10;5AXyMWflFHTJOYrVLI2JPg+JCQ2N55RLH8p5LluXD9h4jROtrIiqmnOuky7tnBjLLaZElaPiqFqu&#10;Ve+qhqPGir0tsS2/B9Syjjomz8rOJEzaSoL8p0uO8UTLHBTgnHDNJC9qcIMyBeAUO2yNQG8lrneC&#10;oGajrDc2ChWu+AM5vYCDSw8mA7t3TxHWEuau/zZnVdHk8gQTpJKpasgmaaaVFf+I6BnAN35qSPTj&#10;uz8fY6IeFxisApBcdJ0gPv6VpjrPoL2ysniMakcu76Ww/YW4zy/5Vqf0qlN9VZp6awu+7uKmq1Ix&#10;leP01Z/GcmPzoTMn4veReYG0shSpnhYT3jXXoP04ikbE9oXfcBU93d6feDiny5860G7n9cU/F2Lq&#10;UKSm4EFiiJABEUdkXI1Z19mWMJrkOjbHZ2p0+Ve4lmXKuBYjtuUeKsefUrFc12aiJqXqYGi5ERtt&#10;jpKe7TK8hKTxcATq2o4Lnt5XsS/+APECSSkOcGm8jmWuUp0cW5spUacVGOHh1WyHix0D2Vjiwgew&#10;UbS8PiKDLtTbASfVIxUE8BzmxoDmg6YNPzvcpYRlplDTwbOKZSM1RXt/stA4HH+wIPUY6Ta4y+I9&#10;gv6g80BJiY/fsKiFaMQV8CBt2I7UdZCmsOescpPEOL9/++k3f5jmWgvZJLAsfP92e39RWua0LpK0&#10;HuSk2qVv9+ZUeT3U8O3m9cNtsn7IxaLioFqmWSGue7RpkVv7lFfOR0PTovTy5t81ZB9DAxoRm7M7&#10;vzU23QJSsDOO+gMQKYhmRAcuILXAiQ1qmQ58hcncvro6sFUQY4QHFxgPqmHHqQNt2gLUET5gOeVi&#10;L5gWTnbBvTz1mimtU4+hDu9VHEXSho3xxEBa7BabVWAc2fM1Htm8BNpQUP0+Dpctq1OO2PVWevkR&#10;SIecrcMeQrEjNvUP4J/S1NXR/YifUONvrGaYpohcJv1NZiq1ZIHJqGRrHAls2uuMszzYB3Kna8ya&#10;lLjUUt8aUSe3F96dcWVlnM3YdAWEFoa562JLywPPjHQInIbEzx/fWXO6Dbm9//H2xK3TVvmu8+Mi&#10;zK+aq9Ggz1xDCdIi8XLzxRFRmtM+I4+nsJC5miuwsGit4bqoP8ehNe3tzo+5cuH13XsZktW0/C/e&#10;rDCMnJalmZHhcdsGdi+bHk9KjcHOHli3w5MSsCxRo1ENTFyOaTMNFtdOqR+3IdieBAwJIp0T58SG&#10;CdU5loE9B0dZrzawfGDtOhFIt5b0QKOIGOb62KugNy3LGTbberCYUmV/YvaaJq9e+xMH1h+fZfIa&#10;townXNVMxKSOXXCaUDPgCeJdSb9JOxG06kt6H88TJPqPz19Uj4u/0Z5OWV6UqslgN3+eU4nijOIA&#10;AGPDSURBVN0UxezjLm2RDqc3R7QQ9RzwWNhN5ZoA1rWDKmp50+TlTzu5dL46m1ooargZrt24JhO5&#10;hmY6k5cNg4b68seN5YE7v9K+Z8JnchRLg6TL64brAPj8GQxnL3p7v/dSycuDlj2eqf3G5k4+VF4n&#10;3y/h6se7G1K1BeO3303fcxlF23LxvhCfw/Tp5HwsbTII8BS8GV39y13XlZq+I1FpdZFhEsdrI3CM&#10;drcsoymYVkd/CQSMBYrDyYQXqLEscUSq+LVo+Koq4wkPqFrALRWXz+oWj7V7BWTCtmGwrInEHFnX&#10;BWx0BRkaKp5jlLUBdttbRyx0/eUIt7msM8/IBqaPccXdWKK/QzvPDQV54mg+MgPkZHHgLQ7cRDjU&#10;n+WaZ67uUcgJgBagDWvnlIrTL8XrmPpljZLluJeV13lnxkn0ult2A32sJYaStComXZi1MciXIRCL&#10;BrdJtaawoCikFnUKNJ92WBWw8UAZS05fqwVZauudh+PI9LLy8sK26PXZnwLwHSlX1bKiSx++elJX&#10;cEqUefeTOB6Wn8SlNff/fL89vTz/dDSvyhJIacvyAOOMsc44RjUt5rjcpt3x7EDkqnCgUnFrOih2&#10;e7FsxhtXsW3M0zrgcX5VV0ZcrelRvCOMpEcspMTocKuBrHax+chR/9N64MkPlxKNZ9xNsD/aMMfK&#10;bJaJtPGGeNGgZY4SGIFlZE8sF5OzEzEsqnYoR6yqKSN+n5ysOmmBUWhGZTIy2/jvzuf7NVU8+yBy&#10;JEhmpuGgEbcyEzzEqlSaeDx+UMOUXu9MPbfFBRAtu7J2Ga+3J61wqUpdxdKjM6iu1U8bhGvP9EW7&#10;EsxR5fiGrRHTVrsUGsLHx310rjY8SBkaDBrLrYHUa86WVL0sz7ydlAWIJwBf+CFVL75eeprIXRUt&#10;XtqssPrwQSnfXHHDNP125+v5O/a3++3lTUuUEyxd4Ghq1LHBMiDDlVUPh0u9bmckYqieSatVswSK&#10;nRRHJj96p0+ieYlxACh2jPXAD+qDHW1GFFeZowYDY8bewwNfIaVkX5/Yt7iAnWnDUtyEGk5yXm04&#10;evntc71xL21w2NPCTiMeOULmNRcRdNQKm4jSfTxJGvSR8vf613R0p7kgh/5vs6zwl/kH8y4riiaL&#10;irr1JFAte5lirewQf6cnASLHzftI6PYv/4wXlTTH3/yUqVvxqnK0xPO0eVRETl/ZpEHaolDJUddJ&#10;t7PuEI9OpkO2XENJWhOS6YaoLB+ov0kK4U3juWRaSwY7Fd4txqF9z513kuX/wdOyvFCcAEAp2hux&#10;/3vm/hBNehgcvB+FqVweyLnLnFWFYdAtMMOzHafHHLT84zSKf1RcZ9X6pnL0pAVMDznsMlJgpduq&#10;YfNirOCDcKRBm0cbc+YpYvsq2nMFsvWvcIEHY1R1WitcaKwNp9f5HJDM49TsWYGDUxKPwzoiZaEr&#10;m6xqN5DiaF0RNWymfDA2H/CS2mZK27GcK/abRH4O5g7Iqwr3DXQa3IGEPEc8V3D7FHNBwF/rNBN3&#10;4zZdK9jREjjZmlm6SOA2pfcTfNWKnFRTUfNvL/6ixTbuoBC3U4Us5dUoMKhEk7xX3ERmd4lW8CWR&#10;B+u1gUjUa6hWLW6s0hTvIeV7XNysyC8GawVLixhixeAzx/xEu66u+BCi1hlvVZSk8/Z5aOXRLoYB&#10;KduPvXgMafubahHSRkavw/3OvV2NoH8FnCThdLJmMObBPlZw/AHJPPNFaXA8R16MOuIcz5G+rNMz&#10;hunIACLtimP4PKd6qs0+dZRlfVYrPWq8wQ+wpo6rnSSXIqsRicFRLut5FZpKko2o2vXVjoFYjarY&#10;XlpHWtsOx3Cln2Wgqi/oyEGP/+TDO6bT7TJVQUkkaUUP6v/OvyDVmyKmO09xSueSrzAETMYQBpPW&#10;6xAmzr2omBymabd8kD3U01WBP+7nofi5WJyajnTMBcrLzG9RK6czmfZphajTi410njazkU8GKUVz&#10;P8tkUrx+MAS7RG29fc05i7gSTH9UY9HgfTCWDjnJ1KohjxYYbsp6ZdFKwr7lmzZ63qv4W+aeZwO0&#10;OqFDPjqQcWn9ufv9on/5E9s+PmWEgx6S6wYirUa42JX0RJar5JitRLa15agGXZwdJlDT1vjt2KbR&#10;GEm1tkygQq5thlOmiRU5mm9zF3Bh/CjDaaIihvG19ko8PrNsUUP8sQJBHaQu76/Z6QOrRxSOsczB&#10;pwnH4Xq7WcoChBN07RwmR5HG8fwWfZpGO26RNr1IeE2h8I4Kf781KgFSvLCwokBZVVLXSTJKzmJx&#10;oNEEr2Qv32OtP/AZFl+HIKdb1gzmz/bzE3/NIeJUYpAnespTrq7mNNVZ2e5Vm6C+9YIlcjoZXFLJ&#10;6fNG6ZTxazl1E6rmGyyMhdPxyPQydK+iwvWb79R6S8KSwmXRC3sOVfzx4/vT/ebH83WZxyO97g8R&#10;2TtTWbm0gGpZud942XNqDC36AyM85M02TYdn00pYuSu7Kp7Tfy2OqKyYPeO3q/7oiInHU/ZpGTQS&#10;N7yKOOXK8hiMbbCQDhvjTWCBw1rp66A06PElXt5XQLaSTrjC/hRc45GjurkF4AnY/ABdDOZ4DC9Y&#10;uYCjOibBnJLozjE142Itc5M9H92/IBLVkMkgbm9VmDpM+sx1LxKek5n6nsdZElrXHs9bA2ekaaR9&#10;Y7pf3lH10yN28AlFqlCLvYBI3SvPXnpxTwap7UfIZMywSPWbQPLFZJuiK5KXP7ximQhxard3Z+J3&#10;W1lTqBsnKTffWmLrkffKFfGg1KiHx7ZEXfDuMchfByXoRYXHU3R152+i81fm07N7EGV/Rh/e9qhF&#10;qtEhAWWSOwodwzyqWhzh1OI4bFfTm2VzPxqDnFrjbKfpmwek4CgZxwWwQakHNKYDiw9YnvC0UvNa&#10;bVesqHGYPmweVREuU2WlmFPwZq9SR5xxL96BQoSLfXSAjmNQjKWOYI4Y6CrLZQ03f6yL25yCY9N6&#10;cRxp9mrclnGMv0mpV06D+Ruuov/v3COQnymkmWbpUiDXVPWxlYhdQ5v/hOhB9NzfQGVSM3uZtJ5k&#10;zFs6IkA3IcaSwVE5S4IOh/E9v2WrQh6znqnOW8peGp3IadxE/uAyXrLJt2U7t260rD75Ebf23ZBI&#10;I2O38uaPBXpZeaVFVgY2LLqoo0Vd9rw+/eRr5fKDrG6dMQJd+GgVy5Gac0v8MpHfB3LYyb/gAzQP&#10;Wk7jgmpEHZM0cdFjivQ1o81O1YR0uPflGj6A5BinOfXicHC7oLgauTBl+e3AnBq7ZtoC1XVVDxxV&#10;awlK0H5iX3aAmVI1ZjxuMSW86scYF54m2+vDxb7GlkP8CKrEKUbV4gEUU/PqqzUBA5tBphPmbsXp&#10;+oRWK5ScsdjEFNd/eHxMRluelMVZVVKfJMdcMwRWY1l3TpKVbqjJh4Xd+4+ffKuJLy2YtH57xf2x&#10;QWBPkprRumpgwPYuJ5nM3wxI05lbydhsvOKjkprjZoeHj51QzgaXHAyDHcnz6/tLbpLQkGNO18h6&#10;JaS1oDdTfIeF3csrg2Wr50sivnCFJYqaqU2X1upPybTDYuTHmF+4++LwlOTmEKcYVV+tUZCtHGME&#10;1107NcKr2BDYTmzJFPvsaFSlHGV/TjLBw21kS6IBQjjwNGHcscZecAWMA80Iiq0014hdo62i6wjO&#10;mM80+HIF5EPh7YIpUQ6go0aXhZ0IV21GXK3NA9LNeNxgQKyiB5bXtMwZ/kHxP3pF2HP8FiVZ0sDV&#10;Ipg5bBy412jyxGOexxTZQ7KbOCizU0ST1oc0tSs+u+ssT32eYuchMq8tLC4qyqQjpr2XFhkdaulA&#10;XmZqa3i8pSSidZYV9jz2+92fFIaB06FRPFKTyx7fGGG1WM1K+dT94pTYE/lZNy8OfCJALXEXltvN&#10;L2+8Yax6Zp+pyaPNByKopJp39i28J0VwMV2mQo2MwmaM4BUicwcbM330GK3uHgIu4g0XFaIevE6r&#10;sDYPqDJHtcpmRJGl2eZYFZZozngxYv0RiK/q5KgtAuym1K42WO8sSygvTrQ9DSxOWoBD9qImGnMb&#10;ReVWqhjvTkop2riHOYOze5UdbcQOYFwJhSknPZihT5x1oc6G0Fzva1aZFNH0ymRiTs+sEmFOCwcx&#10;OXtkJjPcK815qHB5YkM+zc21B/AAJNxUuwFzXVVyRERVhYvdllLf3ucbcJ1AOoNmC6KKXNi1V58V&#10;13sk2euH03Rwt5iLFE1+Esl1SzRIWzNU1gMvDVy7sbyoLZrWqsTXQZFfYR76/vSkJdvnyl7l5Y2n&#10;4hpK7iru0r2fZZEz6jkxJOS6BvYcZF/ZFSejGjX+FQ9ehv2H9mFj/JId/sEIl2U7K3krjImarDhW&#10;qsRyFzUdERyevEDjOBYYK3xAsa+AoDZQd4WNeOAUOZpXR43JGBxOtFaVeQSaJneQSoG7MYtxbhx+&#10;BFUG00TsUTWuVFfTTJ9kyScvghH33dRZVLKqZEoyk6qQno6cqquRYVzCtYJqI3iTerT0sxpdKlgL&#10;MlMh9zIBi7aRqovaEDJjUKO8gfXizyL7nRYec9XM9YKyxpndSzvZCxiUr7blCoWf7NFmZK05a0ju&#10;lqZpl+fytbhokyIQqAi3cf3DAIwoL3CwQYbNosLOSHud95sv1ZrHIZBiVALFb/cODG3fGTsyF5Qa&#10;LN1xxR/f0OQYuIpzYwQePrubN9622yyKgTqtstyNnUyROF0feSXUBtSs/WecImF5QW5lrSrLZRVT&#10;XLtW4xU1PcIxA/EGRO1mbJlTHjm+ZCJSs/WlzFXiHQwOWJHyCOgEIQd/h6beZgTTaVYV/uh6suGz&#10;KBXTgv8BQmvOqR1dBTBHajaHKkNGXgBM3Jjl0zKak5ClA6sNtxKK64ht4hy0Vj29+0taOm65PFxS&#10;k0Aj2D4PBgbyoHRS3BbRYuJJz/Kima/LFW7HmOgu2awdLCrsNXiTHEuQ51f4Ttq3+60PzNIlfRvC&#10;P/ztmtxf1g6H66aXP159qZRk8m0l+6NOsX1Ieyceqito/Fc7FVqx1hKh0/UBn3UNNq/Yx0gCYxTH&#10;nBfLfpek+0XBnxICJ92Z8FjlA4q3EIMK7Rt8Ze9VnBBzR8xRlDmmjAtIWjyII2ZcV53TZJ0y4x6R&#10;uMXiFIS7+sgUH1h2rQ7AmIUxDj3mB/pVYBrqSPQf/QezpeS3L/o+UITdIkanOhmpa4ei2d7fblpY&#10;2BD4voaTLkQT7nEagXJPQ5M5nyhuMCSEyeHP4ADH7wTRNPjqzwV0zTD0EjnUECRtSEraSDcsJzp3&#10;f+ktk5+tDjltDxJUhkJaRfglQq0qr6wzuprR9uP+ymcO1FLHJNoDyCl88y7Kz+a6t8ZdY4nhBERW&#10;HQJVLMZZf1SNaActTGMWBUJ4MaKNR1g7NYED2IhcjgWug18uWUHLd6288DCClCk5VggmMGii4zFf&#10;QbFY+LCrDPPLHTWixMnenYwXkWg9lAn4sLuhQz1A+CHjqOqB1KQYmJO1a44fDC8UMSAQaVeRacPD&#10;+ReUJpWf0puzJv5Qy9EZyCSy2xNRxERglDRyEs09M6d4o1R/8N+fby+frSw+w+WiGVHuDmtN4gNC&#10;P/hGt8ad6xFKsm2wscNMcgxc355fXtGMNZ4sAc7HxalxWj6JsgrrBsRpU1uFh0gE327ZOqXFBVj/&#10;vK16U4daibgKYnHh00H88AAnzbg97CW4KcsdJT/uz+cHnn/y8lzvqnjYg+YkBqFHVYp2zvYtWtWG&#10;ZDymKyM9cqRI2NPKdWLZdjjegOERqS6OmhSX1bJ9gb9kiquH0DnSDAmWRou3OHnAZyG5psXFXVVq&#10;tUQNr2BRTYPTeY2eJxCPcw40cGPbCQ7bZREay0H4BAuvpFWpLZ20zQ+hX5ESnYkWALP1Z15bsqpo&#10;6ngOITv5bIiYex0lhXBbkuRBDO1XRPpjfL/dX574OjbfO0h6eg5MRRpicj37/oQvRBw1EbKQ0p/4&#10;1q5sjoclz/PryzZ5xMR1SWXh8BlwIqBhn5SHYT/ZJD/7tw9z92dWXMW9KlHJawJriNYIP3iiF8zb&#10;ldvbt598NrI8okXEZVU+18wXJXj5Ea1c82CGFR2xXWcsIVSLozUCfkFt2xq0MgViG5S3EDeN+PLF&#10;PBV5gw4+4COnfJIyYHV8dGJOEY8jfEA4osYRfcwzn+8BDYQKKxZsxOISsenDhDeOCWXQuyxbvEpr&#10;Row2B0sBSwaNY1wgZbkuvsq/T26gwo0K6q9yV5VONPn0V1p/f+0CZvaJCLq2z0N7GnR8AnyAl4sZ&#10;X0VJaZefuwzZ4Wj2eQJThfmZZkSqzvcVaKdDdLy43TjgmxYdvwmLn5QUZ1G+P73caXDyGapiLFJ0&#10;1RPMKSpUto2ClOi3grQLYbPy41nLRCqTwiaOHrWosPDwpBubLL4zRbV0HcSPNLMo0v9wx+Lx4FA2&#10;mxx/PZwDzY5A9qyaP46NfFgle+zDaOBKcrVBsXUpmILL7jTQ9Fqo0CQ2bhWKYS+llk9rpRYufOEH&#10;/wHDKRd78QA5BxqYlucIFraV2uO7rCpFbYbSl2Ei0ds7ulY94xheage2OEHVyjr5zKahMUoTdM2U&#10;M21zKGgs6Fc4W/LSVHJ1D5fpP1MuRIQ5Rv9MvSwuGDk/Cw8uriim5DdNMc1/muR5Uy1WT7cX3qv1&#10;vZrJnHz+xoc8jPg9gJL2CTi/0bK/wTpNqDglWDWp/Pz2no/UYDB8HiDRHHd7COs2T/W6J8Y2Im3h&#10;4VtYfn7jzquTnaANhqAWBZmcl3+kjJ9D1DBZVLSqeNHT4XZEe4wZ6I+nu9/7ub/lH6W5nIuZsoCj&#10;kOWyhpxWAuk4XSV7L9Tmm7tUKOPZKejgmqdwCEOgLrieJeKwGD7gqvYZT1XJcTG8aeAQO44hucGl&#10;t5MjaohjjsefWb5WjpILHNtlxwJsHPYCFOjioL3YE2iQJj5tpiAaahtOrnfQTqtpGaOMoCxya0Mn&#10;vtARcAuWozPxvK7M4sIFiYfBnHMhh+HjdXsAcaQdbo1EWuRbi3Tx83S7v/vr7F3zkWhxjpD3Pjbp&#10;zuerA/r5jefTiNQrwTDXvZbn250+WUOJa94rzHVQT6tnoMPt04R9iZRozNsVFhld0OlKB58iaoO7&#10;t1oSvBXTbkbt82XbtnJV482LXwYPKeOyFVP0g8y31/vNFrFroqV4hngIU2KTUbomTgMrZZs6Hr12&#10;bU7kNG0Z2iHhUKLLAYjiCnlsgvZvRlTbDm7rxiltvN7PwNnMxT1tVTsx0HmBZwWrSSNkh++rmBKu&#10;UbB8gDEWGscVBtdO8RG8uKfOSJZnkDjeGgOLrQPTbq0I1DYLxlv8KeVv9S/Ita+Ml8/nXXcrakZy&#10;TbsQZ5thH4zDmvsezEFNMfmef+br7Pku6NuLJxupDzRNUluk3nBZmDzkaK0q/oBOhkF/7bVhbVX8&#10;FUkOqI2sCuSLZlVpwz983zTv8zSnZ++22OFwGixI8itBGzCTXPMyobkx+11LiYg3l2/3fKSnAwoj&#10;KMG0/v1Va4of06+f8Tqx6SgfA+IJpaHtSNhyvDWinY6ZrFGmJlDGCh2+JmCOUdxIHNso7DF2ACKO&#10;R07Cts0HFFOSVasvXsuFKYDkDtv1CR8wHDGfA0oPPkbYhUigpnjhmAHRzjToeYiT4GBcRByyaBB/&#10;7ZNHWIvbalSKhA+To2bKFeaIkKzfKL4/ocl0cgVv6zJzQkxpph6D8xQcn71QO5WyYc2lgaaKn/Hg&#10;oqWz87uuEp6+8zNf6W5TG6NRj2JZjTTukHv7+e31j/d+mbR7FaViUjT/+1OACbV/xm1Si64av9aJ&#10;t9s7a5T9oi4XzaA9Xby9EgX6/WU/nZI8dUgdv0vMA/5awrSPud2zVjAwRgB3QEib0E/f4bXhBJKT&#10;jsyxVGOR24gnlGbyDtZQ0TQa03L1E1+VbUOU4SjrZYev6oBF25gmL01QbNmMDWhssdMMkxpKBTsW&#10;X60w+U49HIdRXY44jfUekI9gWHrnjc+iSTGWILlGrJgRcS59YKwgjDQS/6q5HMmCsIyPSFXR5hQJ&#10;H1vVNRZ04kdyY9POcB9U8XSZ5YW7qiCmtx2Zb9RFtC3g08uL/uZrvsmed4641aBJo0qsNren3r90&#10;BVGamrZtDC1LId+2hehNW4CX9/udz/rG5YNvz66pfl6e/CYt5wQxQK0eGbyPNO9rlrcXxt1ISOee&#10;AaS+XxZlcGdWVzts5rqhoxE3OHW9VVHk9X7nO+6OERjY3MJHyZ2ZG0X5IEKJI8gSctoZWJHP6RfR&#10;1t1ojGrAoze+hgb6TOJcGXBidRksqx6kxCVQtYyFxe7GsB7EtebOT9mWY4LbjlHd5HHMs7W1KFgR&#10;9YwPbae99SQYNUHTijbkw85DgVLiLFfYkBw4jMfIBZN4WlyskqtUmBrOSdq/S204GntmFjNGUhYd&#10;ycs8S9AzMtMplTw0FX9homaSr7uoyOTSFOMD/89cD/mb5jPTKCfRnqcyhB4MJZ3eqatJ/vx+545G&#10;2rDPSJQz0IaIlyqjs1b1kHLW6BXm8sb3RnJSZKzFQkRNkn6wW+GxlGRlk+LxsoYpRRarMH2Xbve3&#10;nz99Vycj8ElYxwyU059mrrUZGzWDWNpuBxIVOdiY6cQH7fCOPvhsFgchrspH1EijJozJEbjM4AKf&#10;IMNuXqM+E9s1A5trtKqYx4eoHf+RVDRmIKVHQ65zNJ1WDecKyNLlYhC1DzwWRzzHIaEMkjCthisa&#10;rGfrHDXFB7YwbxzDOCV6QHi1UqvGR/rcu6nxqIxCpZpp5QkzxHRk0mTaRVHm3CP42gXuPHqqad3Q&#10;bOKSgB/oe73zN56Gnl5f2meIVvCX+KpIxexxx7Qr5fdiGpFmXbrf8s2UbipRDwHAtH5+u2cBToZq&#10;Ms8ZvdrwYXfOS+POQgI+zrwjSONeNt74UJD3XWSzjKR39lJD6Yfu3u7csckaCymVptrmQtYxwBge&#10;m5GdY6/DRJ1txY7p9o1QoKqgkMHyjxvH4UHgAp+eJU/oXuMbjQiw05oyvi1qp2qNBVvm2IFy603E&#10;OtBmPA9lIqchsUBK2hbnPaDG0rpp9VMzeAmx8YoAiheTEhh88M5FKDh2Rc2HvG1dQhjWKbbcSHB9&#10;EZuO/8G/pp3iRlYTWGo4U2NIsw8Baa4Q7XwUuUqlDs/I2/u7UtiOQHLxyRi2LLSha5QX/8zp86sb&#10;WC0BSOtXK+0e1Do9ew3xgkWr+vt/uzO9ea/3xjMvGsM6DUEeZMm9U2Jqx6PvwkHrowlq//Hi32L3&#10;EE0EHXd9t2ClJvhUcRrC7RR34CZSz6uaSH3e3jVy9jcaSl+StJQx57AnID0upiyyY1QDTaklWjWv&#10;ZEeFw5MTExx3ragD7mLzypTTeABhn+yj8yMf4DT74tgDXofDzjA6+YDhKKMdXKDNpSGLBRKa51Xs&#10;dAAVbbgPybiDDr3NJmJGxwcF257Q5+wy1W2G7QzeUXk4DmC81LahBf4mUatHWqNnpsZBGDr4o8x8&#10;0YwR8GQSuWYO/a3mJ3GYSm/5OWGvXm5e4R8/fv7UxVsmlmuIph0aDnrKYlNKWnIZh5/r4JmQH99v&#10;L29+2tXfds0Cou0DN1UYJ28+3dXeXj15pISRuUd3VkA1bSje+WUfTNaepE3YrQDSEPeItDyR2sOL&#10;no5WM1ZfXsO8vPBZ5tvtzq1jWjCHTq3DocQXR9BNDB0W9Zoc2J7EF3RkGq88IlsiPiSNmXBLHQM8&#10;+naB24fduFLqqLEarZnI5hHW5smovdEJMsbNiG2ZZwgfAuKrMkcN3nsVrECDQnutr/yJmup1FNla&#10;MkdtQyH3trUDheMpWiXuS27SCmLU6ZRH+uj5U5p0NdnOPD80IZiEkKaOJkhmCIbZ5Eo0wGR8ftXl&#10;iK6TaIH3M9Y4vvti6Kf2JnkeXYHWFrWlNIvqTQtbrv3MOuFYKuivv7Y+/IqONi5JIYZmQ5BuGf2b&#10;FpZsmFovZ0PbkjTZPmmYXZBdnCkKI0HOkjbUEMsLrTmY2pwt61VfLOrzavngXSCuq0hk4Upjbo/W&#10;arjEl+4mPk7YxYCcREorBXnm7MQpdi69Cc+KZWDxrERjW4Mmx/D0tbbd4JjDaSLIcvcmHowIKj/U&#10;+sjUIbYcNqXaJuFx2Zq+6gE5o9Z4q8SEsqokakWgHOGjVF/DHFNGjDKMGkd5gUaWGJZVILGQtfkj&#10;oCeopu1Kc2mBX9JkXDJrtCna55Wb6VfS7Hm7i/zHtqsKs8m1XIfDlazd1LPy/YALbwQp8vq6ntxo&#10;pUVuC3JntKOEEJsf3zlZlFGyavmTwU1LhNgyaejt9eU912FxuHkfJoGU7So1HXXQdGBsD6TFg++v&#10;VhusJCZ5OA2+CSFvEXEnhqeKNRbVTDMZ61hIc4RVSnztscHSci8lCjrTTnKLKaQEJ1AQjzu2WC47&#10;43dGopgSRkPxI3xi4xg+i7nKdnHVCaseoMNFlsOPSkkgG3UuTEnEzp2Jii6Yu7XNdK7JdVqmBfMq&#10;NkZH4diuyGVXb0450WgpY2CVBMYSD9wKAwzjn2joxH9Oq96qcql7TjM0755q6vNsqS4rPMWVRUBh&#10;1gSPG0DIc5HfT32+8SFcXxy88dvlLARv+mPv9By0IuCqrS7yADoRfXeXAbvGIk1O1+h4n7juAYlG&#10;MDwFeF7fIZ1G2resoKMNXBC4srhNKm3P1Rx5MxwN07uS9EYdNQBkm8KnKWU21WM10YbLWAjzCNKp&#10;YTsenHI4YhWye8oWrhoaXapJTvWSohWdbtcRu85B4OVHrqAZV+CIliPHJ2U55kK7cbNLjer4Fh9Q&#10;vOwq8bYsNmMPLS+En7Ia+eTThWZ75nAjk5ISHTGOLVsdeyOKD1ubV1mM+JgnHjXpdUwTJBTaagBd&#10;07TAn1JrlwZJO5C/rswvk++0Mh4PiImjLE96P7WhDCKQ518IB8uIVoUbjVFHVwOvfFaZsGYoD87T&#10;JY1O3dWC6/dYNIbryJJNngbMhsiPscX0O88M9cfT+7vWArpgnMx511NNUJwNDKmFS68MtuuJiAsZ&#10;nQ5N0oFeK79ayP2S8ZrxRXBsTtgpDVHNakEkTXEeHLjrWuTwkZNjuSDVGDrgpiN9ValsZ5fmtjXB&#10;qLrrXLics0ql5bKOscCItrKY+BgjrM2ucUmPuXJcDseRaz860XE3E2kQw/bmWtNsnoI72ljA8Wbh&#10;9VEz1gTqW6jO5iyxA0kLdto4jlj4qtpFDXEFHmlaOoRjB6xlOvGvKDltODRNMr86P6x8gyTD8Ezk&#10;xqhA5hEPjX3jOsThNR21YNAaH8K531lAfuhqQFcFb7fnfH6OB9Tfbi8v338yXZ2dmumm+pdEursy&#10;4M4FWFVYEtnegH0C3+9/3Ehk4YiwwZmQsNYTHNaNJlGU10SkbvgOOL7t7TvbD+WwkGQ14aGZ9a4y&#10;Lw2/Vfj8g6XTL4Qb8WFr80UdDix6d3HAtijwPA5JccIq8cf4WNUHQlKq3VggDyu0Emac09uY21oo&#10;Zl+BlWKnJMrsgm/bcW7LwHBbaaJmjbGu7MaD7Ii3Pleypo0BuFAhmWLfV0mOw8VQUTPBWNgFjbtB&#10;2/Yd9kqI2Pg4ELhdBXNxPeYROcax2E7DBE2JBf02Xf9qfkZ4M8s62VgMOGWRJ1xmHZ178n3TTOJy&#10;JEvD1CHb4+Y6RbNN8Ic2Krfb+ys/SPHjh5aSZy4OXv/oJqjySmqOToxqDnmYuACpvFrQPiH5DOe7&#10;+ni3BePPkaaS51HbF+A0UV4On+vqo1Zzn/hkobcqftDFHt6i1ppyv734qx6o4TZoqi0umvbJS387&#10;XYxvhFtqqTaqY9OkOGGlrKSzXRtCY9QT8pjOoQyNn3GeCUcaUdthxEZXcHLU1YIpflVKDupwFO9Z&#10;08LOw7YwLyBGWNddjxUo4qjiwn2Vi0O2yY6iHnaMv5W2YVXkgLlq5Q/4UInMjha3XcFuYxlGR+tF&#10;aSgU83Bc4EGfe39Nynfbni48S8tk4c+uHJ5+OvjDDCS9Uy9TGEfmJNmcQ1xq0HdAuDzRVHu/a6Nz&#10;e/vx8+dPfqpCWxkySKaG0wMOSuebWkHrGZsf36Thkmr1N+MQMZTnl5fc11itMEYnVYl0njI8+jRE&#10;WyI3xnohfzwiTPu1P9ECkhcpreiQxdc0vb6+8DskSlRztCdoZdfgkZhx5VhBQSg62GQ49hg7foQv&#10;sO0hrsfwhWzWN9hF3OQoNqsO2bZvQPwXx3DrB47T7rwEcF+FMe06wqTaccgVgWtFBZd357GWbN4W&#10;4eaqzN3aeOzs0YSUcRvG2ByRhFpWGyUiXs7FhIwoC508YIu6fIrj8TFkXMdj7BP6jRRRsiQ7z0os&#10;Ip5TTKSZUCINzRGZ2nLwm8Aesb0lmrOAuc3x7VmXQd+0nNxpmcdWfrJrmTTLtlJSWzS3mhzycJ+5&#10;FmE7kMpUL2nQ3McxfXt6+derIpyBFMit8s1T1sBj0JwIAXYfXU5wz8jozZQEqK+RiSWFe0n+nilX&#10;cxWPN2TgZgKmbaBt2HhBmtg4ZDQex6COdcvEBkPFbQ6rhwzHmm5jHQOsjrpnHdAOVX/kqwrY+ZSz&#10;HQeDY+60baW+tWFTR22OWPGVEVeMeoJsWITtmyug+i5g9AgfC0Yb+ohHjS4ogHl6wAghilPGGhWU&#10;xAtwaLTYTTRq9Sk1+gv68+hBHaFhJofniycLs06jsej0qy3Ffl/Tx3Pb5KyMXcx7zGCR9irffmhm&#10;08O3p9vr2/3l9nZ/5zOGTV+UTtrDlcahqyhtdnzngrqre2dkX8HTMoq+vdwd7XB1cGK7uwUU0enp&#10;tP3QrFNdiwQdVRCv0BC5Ln3N3t7u3F25vebt7BldXtxfQrWcLtwDYrtMhit46tRG2hj/mGOLckZx&#10;rnSVs6MVW+4YJ421wkE2dsO/YkrVlAsfUKxw1eYBS9HnOANbiDRm8cgHFCcbefisxgroZ5YnCEe5&#10;hSrMgSPtQtjVFNetZRm0oM1kWjukY3knya0GIGPMC3jygDbg4sqQa8QY1+e0ovw/f6TVhRXvHfNx&#10;XC8o3/ijDzGNmGZI0/z/tNZ8StPj8MiiOkgd2luwFJBtg29Y+ePlhW9QUjxVPAxJWtGRElrATXH8&#10;4COMN95D8iMgGb/f/nErGpT8P7gAsn1S0uP12aloOWA1cNzECY9M09MKr4ZXEvW1yEsKt2jfnrQl&#10;e/WvmmVM7SvgQSQpMiwkNRbdRdTYo/iMzthgtCun5Zg5No3llEMPWAbCPrHFWFuI54weEw0ZB4ZT&#10;khhJ68288rhTXDEeGkG5HBxVEcP8CIvFhwoKX62O83hiX2ZyQvFQdrbBGHa7LGzlYIW9a0Q7cHH0&#10;kA2hzfEErhSbw9DGE4/P1FDdI/+aVgX0MSQ783SsX6xZVDzrQv4zv6a4HGA/KiIGn/MSl5YPfudU&#10;pIZvWlNe/Rz/zx9PL7fX2zO3bVMXqkr7bvpobWZ5SGvJ800tvHoN8YmIsz3INYyQ6Pnt3b/aYWI8&#10;9deVsxK5+Wk8enVH7jQBKVHEknK8LiYtKX6U9pV7OdObiwdWBWioQUBtM0XkILpHYotOHGqSaaLo&#10;I3O6OFwle5Z7qumIr5U8ykDL8AY9Om5HVibCqKIZlnUlSajWlcdXcxujz4i9NaKCyxuufwDzAcWU&#10;KMaZRF8B9UAEG7VKeIEFTbVbN2B8JRv1bUYUWW79yPgDx7Nq2xNXgrbiWXVq/RV9tkuB3IqbjdY0&#10;0eTojFokaAttynbAQPX40hQ3kHoGIaF5y5fajOPV92e1mvBm7B5C8ofcfVtTvbE3qR4fV2YOayy0&#10;b89+NkRaaTobzW/2MoxF7nTkjz+73ZzT6iB9ZDCcq2PxniOk2kJZT7ihwlc9cDnIZZQ3ZKZ0HLEI&#10;p4fUWJRkAu0O4bQrxV0mnoRrmtuZzA90cQa2gg2Po8567QlOSBRPveEBVeIjQ8bhRgxMqRhfatpn&#10;Kk5jWy/XJ7ziv+AND6ADdKkpc5LZq7imR1h/ahgtMRUShCOQC4yx1ZXPSmnJtJ3B45r0j7otYZFt&#10;b+iaE8fv0zV5N2Rt+7smBZcoODU5mHKZeGt6MYeZbCLHASxDqm/qfGPeOjluP5rGL6inF/j7az53&#10;7Dhk52pl9ydOmyvq3G/ffmrfw9vetGLSSPiO2Ns9y43OQ1dzfWD/qByizXZiZRC0Q3ZBfXO9eSJd&#10;gAG5j8K1EF856y+TfOOLYzoek885qhC5udbkGK/B4r+CoeZBqfQhY9EH93YcbVig5tiwHbjYV6rf&#10;PCLncI25yoiLm3KYjqYULd7Bw9HWxnVU3XzAzzgixjQnM2i4vY2VKyCXnWjXGAO28lFrqsVA70h4&#10;lcUPoQcu1VjqTK27ZrNSKSIpQxP9azr+t68qbo5ObOSS5+3Zz79y60Czag6/sJlxrDuqZJJ2TLUN&#10;CIFDRp6hqeZAoroYKvQp2BfgVtLUaNHbC19rP9mcjd/V9Q+QsRvRXoEH0TxcLS4vN+7kPN3/OG6r&#10;zEmUVienO0aG7NakfW71Sjvj+9v7v/5gAFpTWFVYWFhWWDrXfR5eCUSoAx8tgTS6Ot1+9OANrnRW&#10;CLJBg78i90k5Uxb2MIrH2tk9jfoy6uXYwDpwgwOPkfbi+4TTtrjq4A3SxjkWgo4dLVwZsa1W3uYw&#10;7jZsbkqvgIyPqHuT8nH4YEps8wjr5Yqe+tH2/ZoraphSyWL4oTDOAOvk1h7j1L+iD/HVgpEwJrPI&#10;pL/ETNM+qBJXZpPnljPEYASrT21IPmOEGo0HqbR6bUu6/1ib3EdlqkpoiZg9lAs3frnw4BYGHzX2&#10;p4J7Bj6T13cutbRV8fe4fEaMh7Mz3p1BBVclmhwqcenj7vzJBa0qPHbr3zb0Ofm1ZdwM1pYpaPw9&#10;G+MydY5jaAX+lNzEX2aZjqx2Cwm0vp0pUQHhBYAX08bUvzIipxo7r4OteuI+OKpo2SeeqsNtK2qc&#10;ZkRx1BmOWqWGFZISH7J7lUjA6B4uFy22WEwBUNrq8LKm4lF1gfJHII6AlufEEvEZOwSKhaMH6u+S&#10;66S+JT3N3Vn2FHJxyyATj7lk5fmkDBAUl7cuNBFbzWTkOUwApjsUj3KbFLJf9VMgI3BtaOprP8Cq&#10;wlMh3AXiGX2GyxlwEmpXIY3j6eXOzmFIJ2Wdc/LJtVQbLW21oM+bfqS9R1Ff6prVhEsxiN81ZUeY&#10;gUpXcnY1a4hHQGPFLHRa4qIFPiOnBkTYnAZwJp7mLEyTMfFFdocdmLDNGCtmVC9FYNnx9bzRobEs&#10;k2F5YQRl5bu1M8/xosNf70QP15jh7ZS3LVPqrCkmZLfF+WxtK0iSdnVa1ULQyOHY/ppi42Wk3Vpm&#10;0zIpgeOsWt4GLMzGhg6FRm9g+oW7dLnOH0qmm4/QH3zPGU0U+tYEnIfQRZ1oRll1ZNklICf5ps5B&#10;WXc+fUNUJUH32A4hvggu2wtidpnS1yT5aLMi6kM/eHP6RlVciXMlwndEcmHyxje5PN/edSHk2KbV&#10;2mr6bF9kT0FICZDaZQ1V8apC8aWP+sxm5faU3jhDgShG20H71MvEk7NcrmkqTInTInRAYaw1Upq0&#10;x/5pNaJqieauTDmKMybKlZy8z4LSoz5bY0jZCnSwaCVEn5FV22Ipg7RW++A17ggSe1DseeTtq6q9&#10;cE07jKaCvwkh3vrmNIAVlPGmmGsW1Rpt3sKuohW2kaMypQlbpI5RHeGpuehiiKbm3yc3TE2BdtUn&#10;SUveCnSroouJt8w9TSJWEDiVQppd2/KCg3H7wz+YQfsmZTxr//CuKxJ+cBiP/VGtBLmvOTJbLOnU&#10;+yCaYnx8XhofA1YUBfm66O328vzz5/Ptj1ue5k8T7UGkvGpqmm1G1JRyHNgXZ9YTuvB3NGibxCYF&#10;G0cfB0RQAsLji2EfIyK73AHW94EmZUKDkm1c4X+EmmTZMG20IhS7EdsX72HBNsdrj1HM4lVPXGVe&#10;pZzgGFZBADrZAUR8tVqqt12zDSF6TN0HPry7ZuzhAbWgWVWqKijGwylLbOfhHlfNCMvwCU6s1j4Z&#10;q/mAqbIr2rIwCAoZNbBk6WL8ilJXMgDBRkWUmelFgsfhfGOF3b76Z/5KU5hoquJZZyUPbRhbYvEO&#10;T4xIvsH++/cfauyVjxcm2FrKvt9ud2kGFkpLVoWJesQ/WFTyfraIETMIYE/h6f7yxI8a+rGRRrTS&#10;SVAjWQJ888vRfomwZdIIA1hK/JJI65pHW6Gf2uHdb6wquVm7Pk3IyKI8RqxQTPxJM45FCRUQrLFC&#10;oOV9GHdDH+hDO4d030MemkpdKw2QYR/sc+hzTQTjizu0qsR/cZk3TBHvOm4nPosdKh/wgQ9IFrpm&#10;1cnuSSz52CZlge32e0DOXh6QaTmWsjPG8nKshKqLpzgB6cMjGHkM4Cyn57CidLiSPXE6EOfAv0GX&#10;y6CzMZrLosKCwpG3UTV5mFKZVf4v7HmW/8zUG1IKDRWPv54x+YCy/pDzmcLbH3/8wSO1F9JuSZdM&#10;ynaFmS/M7pMcV2c/vn3v19WKnNPJH60Lk9vt+cfz/d33TlfmajxnuxpP5dK04VMf0ouyytv9VcP/&#10;+VO7udenO1sV9is6L7Z4fkE5+by4PgbbRCdHfFUenWgctscpOqDpU/vBmVbPyE5wF0kwHXAh6ebY&#10;s0zA4TG2d+s2Hq7j9JzWmGSZa9RyTDzWAkZjXHB5QFrcvBtPZGzXSCBq9LDKPFubzi4yYLuWAYw2&#10;fjhGSjsLavSzWlGT2dAZS76tqIG2sOuYDGOHKkUGyzrpE6dcFKtpLvOHe53MIF3wKA+jE0xrhY1a&#10;/gdgZCE5aHawWqSQao14f395vYv5fpU7X2X//i/e8G2mcwT4jqNlm+guKEQFn4LWwbqawfi0mhgI&#10;8jmjt5d7N1WLMnafVpGlHeNG8I0xNEMJ1GrCJxnuL3c2KTxvp53Q/eX25F8pgbTU9PVUk8BaJZ/u&#10;4gjk8uTcYruBjawsoViPNN5EGnfd8HJsMpZo+Mjr0OwLxkrlWOJE5DOeiHNMRFZGguVEHa8ejto4&#10;iHa2ZTTATCSQzHh29lFtLBTkpPHWHMaubuVhryr2UdxjAMGIpeJpWZpgktv48iR6pGze3iozgoB1&#10;7CbU3PYprIcRkqCTmvXb9JDq+XOQe/D0WtuVaAEwr0UmpIinQ2b2xskQDUIeHZcNNxHf2OZZ6av/&#10;5tEbiAdlMRGLegUD8kl6cFlU1hhEGThFVypaVW5vfMjo2pTDAeUFzG0gbUl568YGhVuxd/92gBYc&#10;Px3z/Y1PR7LloivtVF7ZFnEeVkss8ugnAgmKU4o3jDlh6mJaHoT96PtIqVvRdFQhoAGr4D0Ii7gP&#10;f8zFg6vEu7lR8fr8FxePuYF4Q7sNx35o5uQDruaqHoJIA+NmW4yvhz3i5mRVicM0GEWordpDibtG&#10;9TbENg0LbNTGKmGcrByrmAYJwIvIS4rFNSp8pF7oV/5fUPrvwaJyEJOInkRxeOYxF41DiRMxjclo&#10;YfegayG0vUHyc0MFsj9zepO8/rYj+ZyBTiQkJ3XVBL9CNjW7DFTbo3N4fbnfc6NWrkkl7qTJdYGn&#10;6JAQZdvGpRTfuHvXBZwfBfaTPNzb5ssO/BaWlLcqWm08OnI8fKOM2J7I2FSMbXfPM77o2COWdsgN&#10;bDrSU4yb03fH3LF9TjFshggjzhncRHdOwuYLTMXaTgeN8OFAHHkNcTt3IhYDBsMRBYczxT5o+X+H&#10;UzrQk6Gj+yjlDrIh7l7FvhyBtSwbTt167BIXRbSyEXXtjWMlTTCOR0+sUWgKmXhSrkjH5ngiDv1b&#10;dCYLuzl6Bs11g4jJpAnioCeZZ1/+Z0rZK3K4XpHzT3Oot1mczQ7IZTybVg+0+8wXk2zKAI65AWmK&#10;x0FD1PbgncmnjXStcn9/4dER5TiTgKTjgVPPljtIC7wE3Jfl5wRe+GEwNcbHLX3P5LuvfrQ7uWux&#10;4RfZtYJxT+X26h+NZjQeH+fhwdZsIEdlShyL7TVVjwkdKXbH+kjNKXRp1XrjudJkFus4uaXHg9GU&#10;02E8kWFEcVX5IzgZsS1x1CRL46kRJS4e86+YsoyT43XcDhWtKob45J0IRlHtD0B8tcS2KY0s4U4o&#10;8aDtOkTBYKdY2x6/W7GgDG3H4fxTutyaFdl+qJwuEZpQmkrMKE+qfD5HERmZamTosIKpVEdpmgPG&#10;I/rx/V//u87MW+F2uBqsrkWzz0933y7e7YioLaK2zibP1rgxSBhCi0l6u73zxS1C041T3A7ZKl2X&#10;bCWa1YTv0uXH5UlQA/h0IkJqS73/4JdEeN9Hi8qPZx7E08WPdjLJqGAMAXHFB8TBqVV89CBDW8dv&#10;OoPBKwQ6Mk+i9wlZbuPUM5iQPa2aDMOliodTgybqeRDDrlhj4nWYEjFTxqgdgTWZI6rjPDlqrAtX&#10;7BTKSq2vaFvzzrI9HAYnjhz3h/Alx3oxgmLrHMIROox4bMc0XPwpnBLleoOkCv4G7TrSq7pmFA+O&#10;MX0kKYT4B/aUgwB2ZFtDbZGHGk3LU6t17bj9kX0HnbAYufZq/kLtQPqJzzLXgjzrAe1EmwVWlZCH&#10;R9zLA6y+3l7e/fWO+BqxhHSWiwI5dTYkutDxw/+cgbxUAeQrqTxmn8Ab35KpHQptUo37wkomwaXU&#10;0dYf6TJMaZvxQJEmw9rjPsKh+bd4JJwOtOHYH1Plubj3SEpxxLnxTskZjZfmODg121UHH1B8KifH&#10;FrvoGENsFGiTY5vDn6g2sECcp5xiTidQq3A1Xy9inq11kp0xxAe2KKekyYeAdcoRElrQasUoUfXZ&#10;OdEEiwbEGXC4t4o2jf5NIj1VFpLgJkF/L7gTDKWIYp2GnpEckft/cgKZhNOu64V8vis1v/2hTB5/&#10;mZRFNGsFM0mnlUsm7XvI/tDPGTtH+u377Q/NdGf7tAineOXsYiIo4k1hbTVu8fHet7I1Qpim6KNn&#10;xh0K1XrVysOtFF4kvsyBe7VcC/nMnbnlqlqrKQaHFM/ZSNr3gQhYTewh55MqItdadejuE3LSoFSw&#10;EEfVqvrIF5hzSlmn9wu+wI1hj9VtxfGQHN5i8xYXdoPDKWeLhyE0jRheXxI0q4qtlFXXxWA8G0Ys&#10;O2X8y7fxkgWrYajYwWli8YYLfGSKW4gWLfB3iYqtvNvgaqKPq2RmaUIlU+QpCYAW0FhEmM/f+HoD&#10;e2gTmHIKU1YKJ3XCnpSmLdk58acf7OxNGTAfAGJci7ICRGnFenq5e7ejyl4felbS3pSogydtSu53&#10;rTxdSuiUJQLU4QXpYNGkLXufn95e/ICKNitsYfiIsn9HzRdbnJ4PxOih2DQq2HiOMqXxUvEcl8A2&#10;TGdOI2162aWxrtrJKliptz0GPVbSoM94uh5UwzxAaOA2dWCNa+MmI8B11fM5P4AUatuqEWGNd8Cc&#10;aoI5zFXZq1BCDkUmIQ7TMmllWcmc/OotPvRIcfU5hrdY6uRHZRmMWnrJUZ9Qd+yfErWOmswWz6y1&#10;pgBzWnwFSiaT5YhRTEJjMtscTdu2C+GNCfcfDCh294DUxkBmt3cRsZY71C74rTI1iGNSPIwOhq9p&#10;ero/sR7kfCCdG+8Os3o+vd4V9Sio7h2ZcXQwWghPXi239vR2f2Gf4udoFeXbVLQ29eE9n7lzL+a4&#10;LoGU2HXVqFgKWjD1Nl0M0bKtETqithw6QxMfOjIdjTkQgaNGVDWlnsWxKsdJhbZiXbtcFPfJKRH2&#10;TMpygOMyR+BzTiixKvOA4KmBilm/1f9ggRDWjdSIPVhgmS0mR+KoOLmtTLFVD9aY41ggZXH7Gasu&#10;aIFf0l9nQG41IK3j0BRmKh8zULPHr6mmTT4cJMtzbBFntciTz3/RfTouyaAXFiaIWUgAqkb2UFm9&#10;MBraa9RU4AZ5h+c6nBgWir3fn57uvTHTCkSHtLvgwXq/P3y42yvH1Hu+8TX5fr20OeJqyY+lsKLo&#10;ZXlyS683LVJeoygkW7qBwNF1VNSoZWhaIGRzZSSour+kyS/VPCsMnsxL34WrtwHu0oc9ILw2l7EV&#10;ZIjYySdvtZF5GqnrUnULuYHBo3Cs8Ipa2IhjhPWnfADJSYwjwndrl+MAV6W6UC0XnKm6/BewcYxa&#10;wxFIVFB8SxSkPPKqY1n7oPFYfwz/kpR6dMCNh179mLzAiPyvKcocAxwzd2JGhpOXhr/zqAhv4yTD&#10;EU3KJFeJJAuiSu5pXQKZaDamBqzj6c3XaDMaSFBj4JG0l5en51uuf1bM5wZpZdA5yqcwY/a2iLjX&#10;1i6npLsawWR6TdGq4k2KruW03LJj0Zry/ZVvzHRv5iIARPWoBCzKsehwjtilwA+OR7J3C+vdzqMe&#10;qo2aY5MsDU1q3FjNW40f6gSTFVRPI30JxodRX3FgUmtsOOaVTyVpKyV8GcNyWiW9eIlRplp2HJwn&#10;9h8r1a5n3Ntjs6KOw2Pf6rIu82ewYsxUqHpwVSQc7wKlZF/pM9/n5Lx1KjGYTMe8g5hbpVyLMP9s&#10;kt6zLxWzV8Fy07SXphOE+llDt80FFkTupiR7LMxa4UST1UMd8A0I0/KlA4bAovL0duOJNNEKrxPk&#10;SohbK/bZDVpEBzw4ayGTa0kvKTq6pGhRYXQaxJ2vfbs99WuaYMrCPcaKyunMyTC0ug6PISiOhSsY&#10;9jSyXKKNPqPdRyRg2ghq3IEk1BNnUnBVRyyDMjG8dVeYUz7yhk2WZxxRAMlVwlEJPXKKeDfRRj4y&#10;BXDWihpuK5W+rzIhMyKNNGBUVWBYVxz21N68AXIMGDEIUGTPyQeEm5iucipxjyswqjdPcERUXuhw&#10;uTEcFPw+mB/nnLPiz7mTmKumKhMRz0hb/L0PcicOh8EIK1KeublJB3GFzjwaTXnNyrPbwrTyzVqv&#10;TWm0lT3Tvj2/6PLnjR8idSsOk5eTWsoO3AqaERBt0Nzz28u9l1mu4VWFn6rX9c/3p9c3HsOTSX/3&#10;Zy1gGSS108DgceSQ377EbYVqwhY2rEbHGcJVKwqHwSfkQBPORmzFBMRoXsAxlGhgMyYWVcMJgY1/&#10;yjvmOphFi2P5qKtlO4ZbosTo4jpSJeVsoSru4EPJTSgecgxqZ68SRlgXC8RarroB9YQpp3HlKFJ2&#10;rfjgDgd2KVg2XDMS0JAdByMSe6SL65ObtY2vluLiK1S+8w0FmV+da37b1nHvADLfiFsyiCvJp0ns&#10;iwX+sjO/SzRy67esiJ7yEx5jQozlQulNq8o1j8wUzo6hdkAlQa1Dz7eXN76agH2Rw5yP14wh1iMP&#10;0GeYTsjJ2XqL5XXn9Y/323e+YmaIrYqWlJuuoF6ffnz3PVs+CsTnITmJ8ALiTcH1SkAr14atGlZH&#10;2oWctYXHjj4URIOl5MUemXDaQEaPTxzXpCB8QJwJKn6MwnqNbcVwBdSIVBlOX+L9Eh281IfYAc1L&#10;bbmcGUzAuBY/iILVQcSqF8GqMukGqTIuO7/xkILkuB6aWMX26R/RwOEyL2V9eMCDIgPAoOgGrBIu&#10;Grpav0GroRQJ/gYz7TYxoVHpdt5pcQ4qs9G2TS0VdyN/JiZ3QEWpDNd2ejuPh5jLPJtCxjSqlS0g&#10;2dNQmmTk3R9NPqQlgO+U1DVQHs1Vemr5rEqskh6LNPdis6nRyOV59T0XvqOK52WztQnxMnHjOl8k&#10;qdZf73wPg5YWKX4kzYM6JcJ6KLaCFFONOGewiAXGORYk9MH3KdEsyUlDHh0lhIWjR3zmDgo0rhUL&#10;OLFBJTTWRGqRPe1VmQ94+g8IX0GxeECKeTmKDWOd7gR8xBznYYhbYsXFE/vFLgL2u3LcCVUULBw+&#10;XBuJ09dpx0gJt5+kLv+ogAzKsL7oiV6sj/Sp86RVvS1MN1zy8JjqQU9vN+YhA6IwAf30FyeAQ8Lu&#10;pizimiVE4810xMTbNjjkSnAdRxKkIUj4tgq0kyFZFDpxe6Iq0fPz7cbV0Qs/nsF7z0onyvMvnJkA&#10;m7AMPC1qsbjfX9Xbq5aRO2/4eF30mJRGfsi3VLj8IfX7Nz4B+Z2fSfMX6jMcyhrcxayLZm26ax+I&#10;ENnRj3TmxEBcwaLl3nolCLiM3r4ejM4iMbyNV9py1HmxW0aZlk1bAVbRxQYuOahjnfipBlBaERRt&#10;/CgMgo0Ml1nOUI/GDz4ixqHx9W6t4TRZucUEbLetbQ6KiEkPVFpWEKJR4vahVomof+yU7RzVY1Bl&#10;HPUcdDqEP8QXtSMV9vdMrMwepl/nHVNKGaI8uQJwgah+EpYzNN+4thg7mWnGTRc2uqwmr/alNQbt&#10;BDxY0yg3aL9WFWV4qEPPz/f7t58/n3T9w48k9mPXpDip54aZSlpA2N483d9vDiiiV8Rt62DAruSK&#10;WlR4LoUtjDc0b3ce/bu9yCSZkWVYmxh1Ii4Is7u2JmfTxdjkdla01tKlwcs9Mg4se+K+epdvs82W&#10;KLHd47GrgRobB52uScVA4UlwsorG7RLYV27FLMwpRCxHRAXF0oGPUt+VIyYICVq4HXsXspF3lsky&#10;mIJvmVHjPHk16YAlNM5Gr1aZ7Kae5bRqRwbWf+oJiAyWJTrxnxGjubK9njrMzpM68VxJxHwTxG+Q&#10;1px3IU3EJ6aYcxDODvT8TFVHgSRcaM1/sFezwGpR6iNyR4jQWiS+a1F51lbl/v707dvLO6tS3OFS&#10;XQR9+k/cPbajLc/QsgS5nr+bgV/mYMPC0yrSetm8b+Fjy65pOWh8j0TbcLoP2hTr8CrbytI65fdI&#10;DTX3scruuu2NsQPLGD4SbX6IRNR1JFC2NYxo8pEr3mIp8xZyj+6LaiP6UmmVSw9Xjmh1i3BUhO0J&#10;2vM/TdjuzQdcHBV92i7GWxsN3H3vVIsL6CtsnGwbKbgmAC1kcEZExx3Zh4hpPCuNJCem4Jm5dsw6&#10;kA0eR+dBMXYfkL+XiToh12HuZUaamOXpJGIkwlO0nQMQ9nF1tWkMD8BJJiGvMtRnFJCmNUP1KBzW&#10;9YjmOveGn99eXtI4lddAk+2GdUXjB1eeXl8IKNRXigqiaOe96SpHi8ksI29P2q3QHpdEb3yjvsdE&#10;suujznGiCiHnVk03ohg1FyjZkkj5FRHinCfnTKXmsjHGRtiuNWCiy7PTqj8waYg5yfEDD+zobo8C&#10;JfaxdswaSV+O1jv9Bx8e51wyRpy+4VXGbA/jAHiv8pDXxgqCI1L1cESbB0TMMd4wgmIVX1oLBjUW&#10;oy6BaLJjLo+9BfX+Fp15xmngcOt/ITON+cfEupLyVOG53x5NSqqXyHikfBkA6aagWqQbxjc5j+RG&#10;6ezSOt2mnos7yTWKv/zROXznidaJ2wtv+r7cdbnVh2fdGKeZhsVK0EqhPQhf+H/PnoQ20xCyiIQ7&#10;68+TFhV2Kawq/oySLH/858a3X3M6Zo8vJqXH8BY0jsjwTjo8gc02rbrLd6SXLp5rmitLRMZ9gGh7&#10;EvBYTaliK0f80Q6QvuyPPGLplVafUdSDp1i8kp2kw+rPOCpiWl16B8a123tMKloBP6+SIdh0MSo2&#10;ueVEttt5dk2pe4ViNaU9Wk1pZlnWAWFTXW5kVyC5rh3YVOt0/QWphlt2s7FZGpiaiNxPwSopw99i&#10;L+Lx26mVFjITAZ2BtHbnXaC0rCJ26gNlCGkEETKUGJfbT1oqhNw4RfSDn2n2gJP+zFeivGqReHvl&#10;1wp921WDyk+kitq0FO1Rjwgt8HYy2ZyLYg6zR7nzISi/+fOqjY12Jt6gaIH5xv0V4I1vcFGFNayF&#10;VnGDA2gaa+QJTMs5dAY3ucXiTY+1lg2YCqlqa4HQjhs3ZfuX0VOxpyLsuD3WxQWRyxz14Cg8zBRx&#10;DSOgX+7Du3jZaQVh+8xDbOvCTYxls02g6s07y8YLWBa4VtmeQRNJ2UmFlMm+RKfhlkdOfIWqkh11&#10;cYsTgE+Kdfiu4Y+keFtx8TuqzCnfnSiGpFR845X9ACESVnVgnMzCFRZ41Q6hHSjHD9HS76LAOg5/&#10;iG7dIEqVSUh3A9dZ4Bb2euE6VNMuRSN4zfLAG8WmZz70o9qk5gPMzpb5pOsfr6WKsqo42y+Ktijv&#10;7/cX7mKzpiC0hmjXpm2KfyiAiyDolY8qd2QIHwHLF2FtTok2jR7Cjs9pAUudx4Wm9Qk0adqoGYf9&#10;Mcfh8cVHKM6EU2yfKKYzbNQRbCWmFIIWNG8Y6wgvUF8dhvXECUbGMleMET34tGUdeHiV3WDkmLBX&#10;lfq2DvbRSvYvmbL8OA+8tVtCN165UhmZvct58kWgF0iVmCZ7AqED/pLYm2+itTZSoPmjSfbmKcnk&#10;8gw1CfurnZXoSaejHboiqaYqCKjLpYTpY1Egu4AjfcVXSwIpNp58vYUh4ULfdkVDM1qY5+efnm8v&#10;Wo1y3q7mlh66VkC2n7p3bbeGV8293e83XRx5k6JLHRYY2pelDYu2bk93PiPpWyq+AuIR3vISHpxh&#10;XBfLo7ocpgVEyTs90IfU6CPtlzVMbVEi/t1D7URsoFe8g4k6GGGU/Dk/11o4jDhehzhTcWGKIjFT&#10;6lyuKx+wFWpUfeANp6Ta5pTyAvEVD+e+SrPiKlN6jqllOLyBj5VYe0Fqts8zaibJL3Labxq8c2xs&#10;7JCp6HAZ7oTfpFSYtqNpJ3PSz5EWa/5kijKl+kljGdMGlazrHyr8pj/hrESuInYfAZNQ4MhJbkEC&#10;7REASE8VLx/umt7dYLBH7zpKub9pj/HE7srNTSdpigpp28hfZa0Vw1WdSB+vL3KygSFRxEvjtrTA&#10;aOui/rQfetLlj14d7rG88BHGDtPFyg3mSIDWgUmsGyueCB9DjZ70EP4TcjRt7kxAjC19rM7t72gp&#10;QKwxHIpxsNxtYoRTEzRveBEJYJkmL6GWtpMyDtSVDwhHrWrllMM1WKkZtziq3W5OWYw1d2sfU92E&#10;K1TYKymxQ840f4BGATrskp1g9aSO23A5d3iekoCdEHmadeg47L+k1glczRl+9/6eecmrmmkkbWBD&#10;ShsApu3zjdNzQ2gOoq52kCadfxDHmU2kmoN79pqqIHotDGVEGeaqo3Wudv0iHrfxokiFp7vGqUsw&#10;theO04Lq5lJIkFXvdr99+/njp5Lf82Ac65EaF71qmyKXV1kIrHbbjnYxL9qncD+aeyq5AuLTQHkq&#10;O2NapTrdxgRH2TK8aCiyrqCNCyXrq9u+YMtlNr7TRiQnZaoO2E4GGj/a/glYT7TC7hiWJgw7cK34&#10;sP2T4EIVqzp0DE7qaqCqUIdxilH1cpg3tDsdLR6rJaru1W6M9bxKjsaQgVKydqQozugeA1ya3ciY&#10;VGk1wxUwGS/flXcJLSA68Um/8p9Ef2SijFuJyVtipF1VUEbcgNBFCKacqxakE7QbZRlFH7psyi/9&#10;kNBk5ycn0BLR2psOR8bbulBrxR/lZYVV0YO83b69cZeW76d+1Y6Czxz7UTpxl07Z2YI9v77nfgmL&#10;iofC1y/J5TWFRp+8nNIT96zVgvZAb+8vtzd+UczMwuKfhfegMlyrQXVXDCybrBAFbqyWddGDip4s&#10;503dcVpvO+joINJ0KI/8sKQMRkulOCHuZFXHb8+KPwAXgRzxWDraugs63Rlkb3946tQ23BaSQiBH&#10;Uxy32JxiTim75jKWmFWFoyr+MWNRe9sF1mHT4TE+uzS62HFZBpwhS4/ZRt0GRSMbjOORPveWrsG2&#10;FaWD+ZOFJR+FKR2LjeeidIbp1jJACDfhwqhvz9/f7n/88f7K4/u+veFIKtF3LKUmMOqBWk159I7h&#10;Fuzdo7DmmRMnPd2f+NbI5x8e+xu/2OzutfTo9LTJyBKimCrc3l+zKWmD2t/I0pWNpLt94p2jdEEd&#10;PqP8g0Xrzk5FuxQ+EMS6wk1e5yCcnSpxTFnmYeVcEKCtPaRAqR1claADBNaxFGCOqKLqxDaPJS0x&#10;9h5uRCnhRJvg8w5orj1k2ayrBpF4KmyZHwClVhvcvpW8IrEoF3Oxy+lYRkMrPv7WoUhYmn23Vkx+&#10;yHXsGrB9iRe63qgyxYfleJyPVbmjcGIrGGXTqjKiIBQQ5+f0K/9JZ840zuwS+SpAnpqihfTf23Of&#10;MBVcEelzLzEFkNbMQknN86eXd77fZKU/Kje6HHOYbGyPu2Y0NiVYGoa0GvqLVpj/39/e+Fp9Lkls&#10;PrPAkMO9W7n4YiU2L7TCotJNjk9KL4M3KdmfUBnkzt0v91Bk8X21/myh6e6n4RgGSWUbh1XfkRIB&#10;GQ/6E0r0zBmM3n413C5szFFPwHYv17LtG5jUOiW2Jzh92bAjxYG4cCQHZO+Dmoqp8sCjKgeM5xPt&#10;Ij6aWyCMyMgCwikS8nEgoYmXR6CJ5p1lJ9u7K0SMUcI9wWYbGjUxICOgJMVwcwILulAnMDzCetgO&#10;H1YFV4rzIbeUt0A+IaexL3njW+FZUDS1GJwnbhYSuYwzNVUlbUv2hHCxLFhY+ZSi3frzEzdD/7h5&#10;FjvfUURgkumMq5FJSvMGzOs0LajDY+EWEDdS+ysaSrfCqRwF3u68rcxtFC6N3u4v2qVon8IjLFTM&#10;z5jyhOz9jxdd0LA+4eHtrtublisWFrriBbrx7S5qXpdY2pIo8O0JcH994pei395AJPmmDYM2h6zt&#10;sC8hwKBVB5/xhabeBCyb6lBcdWwrDsslCqRSQsvrSKVB5ObYPpbD2LquQyQmNRIRUH5QhUHLPTxg&#10;vaLGPahy1tjCTClYzpjSaQ/QqIWVq41hE10Rl9TleRWHNo/IMQ47T0id1otxcPJSxHEuPuBpNHnh&#10;gVgXsuODV/SZ78+JGjo0PyF2+3y0TufFxAIwp3JYKaIRlzpQDxNKNNWiqO503jDRPLy92+xpkZ0m&#10;vOyQCwl6EXvlJ70mw9uIJlyJlYWbPXQT4sZKe9fuxN9J7bA/ufzu78PWJYuuy97/5bectTRoY6Jd&#10;zY1P8vgjCTyao/6yPUlLushJHyzACkDcm+WXxbjw0ZLsXy8ki+4YuJXrWEcaTNwuK5+pOzMd8IFo&#10;PZViHORQ0bSmzOBGloVoEsK+lJ2esbnU42DqGdV1OJIOU0zLPLg55QOKoz5pEabsRhcjtnUNr+wq&#10;Oj8yjrG4q+bVE2Vr9PKSGgR3VbmmxYyFLFzWlvY5ocHNqTXJW29GFE3dFByDU8o0Z09F5aeUZjZp&#10;khQtImEnGTFttA5oknjS+a81Hsshtiki/p6bMroiyDPZSPWiRW6QJE1ea/tQnrJte3yMGCw/d1EV&#10;cI19ufMAFNKKgLUog6eev1WFs5lXQX1qnVFQK4wuiP7wPRCaYATPunzhOyi5s3vTXiYDo5a6YMGh&#10;aW63cAuFtY8vfnvVRdZNr9uN95G0qKwvlhzhw3ihcfgU6gmkhAKWWcKeiPSEx/UJ7ZCOdr8JX2GB&#10;M4BJTIXi5Qqw+4TrjGIfCdPxOE4+IOzeBSjjWy2krJarhqNqUWolX/AMjmrpMa7wRleGiuqCeGc5&#10;NB5QrYoWm9GrYEJj1BOMrDeF2DgHd8C2xxONx94tIEdPUv1P6OL8sJw0niQk3bFf9/wx3e58O5Mi&#10;GJpfqBKzTal+Rd1AhmsOOfZAflTEXwygyc2Q8CXktWAAkPdVMDVh+YXidjvkmMTqM+N3vrIyJhct&#10;YHwXm5q5v+fxkUXK5zYrJ/Ltu1YVLaImhqkLGm9B+GAP37+kRjNEBkRc1bVn0ebEJtdEL/z8qd/6&#10;+f7zJ19qxxescJIZhrs0FR6e5CAGeBzVv6aP8TmFP69MyAnOac/1Rw8qNaNJQapmy1Tn8AE3H7C8&#10;hVs72rpwS63tAxjbc/IBHzjK1esJeBBSkEcTe4+sqqDy9EHzzjJyBc1ThO1owoiWirjDNYJCsRha&#10;IwdHRUymVTw5BiViYFr+w/dAWVLO+MKpOT3zRUf8rQ7xvUjO0IRitoqkfUjkXMhQivPK+BwZelgM&#10;POsx0nZ8vEsdm0dz5FSHt9tds5Zx8DTa6/3d39NEEHYD1ODsjK0Zf0Km7z/4Jkoeq+ENmuvVUYyn&#10;Vz4T9HZ7f/EtV3ZN3JvRXoVVRcTawcrD4kG3CmuVYnXhYz664lL7fMU2my819v7848dPZTP6dKZw&#10;dQhdDyGHU2JFWNowNlUd9OAZUxqYw84xL3A6GE87HhOxqi9vDwo+lyunLPzAA64Kd1ANtx4NhGJu&#10;ThFT4lrOGrvS1VoGYmR4CcjanmFEyvC1ZmHv1o6v1sWwGu9DVHK6PyJ0G7Mej2SAeYQ12aa4Fjp5&#10;OaNPejD/hMg8st0uA4slYs0oxV2fl5ZqM5QGfEoUsm1topWDGtIe4a7JOJccpGlL4j0JH8zRjLzp&#10;CkSGm1VYFZ9f/N1JbkHCvakB8/TuyzXWIFuQLmK4fHr1/Q+31SpOofu3P97f+Dn2FxYTsjUEbUO0&#10;DmnJ8G6FpY2YKIMhiY/+sPB819UOO5WbWny63d+ef/zkXgzvYnMbB3Zn6bHQh2OMwmYjB5cWeKD4&#10;J6q6xtt7HCkmwxE+TGd/jtbuSFyKNxoxjhWMiBlhF97CxSmH1dTaI8dvNXp7Fq+XUmx7rKAa4QFG&#10;hqPrhq8NbgxHjRVGUKfvLMsRZwJHdhseR5UhxzZPpizjwohtwXJBqZR6hUmGFrAefLj/Pu0Gw0LM&#10;J2/xKfySxnKKAGDPKw0aYvAPY4gD/6fk/th6MPd7P0VEB5rGmv437xXajnOTwrrDMuMGIhmP/Jr5&#10;reNajBAY+sGYeexV5+PWaJoG3AZP4bOGsSehG5+nWoT4EHIug3QRlTZ9m8ZNcTebO7t595qditan&#10;O9+HmyHwg0eX2yphUz0WRxRRHL1ooPUWm1S34DEMOpLp5MwNtnZZTABQv42MEFRzn0u5UXEswCAf&#10;jq06cVCuDpLtiBeAdwwzwrJ2fYMfzLIbClgcgVxgGPNiTfXy1RJHcHivMg6JFbcub+8SZ5spy/qF&#10;PpIWGIYuVqqN2NjhlBqX498h1WthUg1lVVEPIju2yjx3TDuDZK1cWmTPgGuyTLHaE0kNo9IkVzNO&#10;Seb0SViFjwO3KuSQlxQ+4SfBey6uJrnppzy6PtFWxV3sBtz1040LI94nUjcu7EI4UBCO51d+tIxR&#10;cTs2XfIxIa0sjOL+8spywwi8yrDO6IoqNY7+jKzcd2QM8wlLRiNSDmrg6pQHx+lc+HAOTG4a0RF4&#10;cQRvt3iJOkwBW5qjxoI3bKl14RSHeKEgQCpbhE+xfDhcp44wZRkXHoEe31iRh7D+c4ZyX8V2Bt9Q&#10;1EcwKjrGrmaw0WmuEVZTppmlTzwZbh5sNQZ0Vb9Nkz8dyrbgzzRTlemlmcPzGopAuSzwtYoZkuPG&#10;joMkGnvlCkVVuZJxgr1Pb24eM4cLEWsCIUNNThu26JNeQBxPtEujTqWv7iYk1efTnedlxV4PjZys&#10;Yb7cXpRISyI7TT/4uA+fIWhXajQLipr2kvL2lp8TYJ0AeTPlLrOm8F0Ifi5FffKQPuPjJdP1j78E&#10;TpQhrcGgUozFttBGAz+hD/46UEcs8DGWns4eLEw46m+8CUvXMKoFg3Ia46QcJpZFY1HHqcPBiz+o&#10;ICfXsqO4vmBxitFqP+YKmFuj1c1VA4xqxdFjMYKciwO+rCobjeFjqUZbrGoPn/BaI33buqZZFWNZ&#10;VyVabF/TKq/G3yGqXKupZc9UE/PK75/KL4rTszJznGzNJ+0S2HOw6/DzcuSy4zFwF7d88BBLha/Z&#10;F3DP1QSSAA2yTnee7Ta10imi3ljwZHMFoiWDWc9gNGoeVxOxpdmkxDt3XOcE4mQtedI+RXVZeKjk&#10;BB1aLXqZw66ELrVOEOTRFZYSHrjh5Mlh9/LMoqNrtxe14Ru5t1z+5CQtDOyxI7BFg7JMoIadQ4PQ&#10;ExXthNCf2O7HVVOu1IDVeQyUeIjFTOAKw1EExrN5D8a8inh5LlZNuMKG5a4SveSqbpfJIIKAS+xa&#10;BRLxg3BVU4LNiNCgBKgw91WSi1hRDvlN8QQYxxm09MqPTiK4KMZhDnLVNry8TQ2++Ff079JUa0MV&#10;cTEfmDoBnrk8y6UZh/cpGxaN03V5oIVHVvmVCjn9RY5pxhk+H5EaSi+uZdm0ZuKwrLmJft21lLtF&#10;UM+Zms0aLJsLwu5bg+G9XgbrPuhCSqsHt068QExTbvf2B79/LKi1jhN2Rb8GFFYUrRpK5fKGnYnC&#10;vkHLqsLNXBKe+cqEH3yf5NvNv9HOMPymMp1nBAzCwtjW+DhrlybUwuFR2qg4vctlmhy3eBKWfQir&#10;Oo5AraGmWE/e2KEdGXHkraC9Lj6xosNpIJ6a9sSRwPKmShyWrVOzfEB4QIXsMepFO1IDezjlsMRH&#10;WScUf1wZ1Lj/pzgy1RqqOQ77gvA6UpkIRvNTduqoRgePNDBHJWMiHpzFcMkZVod7RT8nwklxNRQ2&#10;uw3+TPtzOkwZzSd5c7MA0kzKtMPwn+i4/XatF500ljedc8jGx4bg9NUQNuo8F20kYoYvAjPHaU7L&#10;RHYNbE8y2xUjn/d2uQDje1zouwPw7VSuU1g7fOWiCnzU0Nd437/7p8duL3ca0sUMLwCbD5YURsR6&#10;66/QZ6l55eYtRaQMWc8svVq2XrQtU2/cZ3nhCbo5Q4ZSssNjasitEzCwPbReiwEa2m/SrxOng+jp&#10;9lAhGZNx+D3qlAe9zgFrq0a3Q8p5473QijmEIi2pwQOPlIcyLuOalmP0H2GsIxNkFxa0EogsIx4k&#10;vnDtGhLfvv8P/x3l9N+qxE38R+YD7kBH5rCtsPMzYQD6j0qCvK6Mw3EaWrYpLmdhzTEisUhmpCGh&#10;GRw4vTqXCP/x43ZKqi3i1WLyulKqyEgK9TA1PzQf9SdXf5Y1LUXerDBLdZmgWexvfVVYM0vkW6Os&#10;PvKx6jBPacw9sNKwBmjac2filfmmKNcYexwKczuCGW5Ce7pbU9td2eWkfk4Yer0zUmZ3/gOI2E4Q&#10;f7vf+QZr9eFXwqRtxMv9RWcAqZ6sWy5t+NThK1/g9np//+Nf2naon6wXPHYvg0a097j/8a939Xl/&#10;fXvhKRq+EU5tvLKEven8RO+K8x/g6e3+rk2QX/K8ugZQEC8mL3hMW5DPd07e2iFeiYbyIkgTdUkQ&#10;ktIryuvrEJEixwolMOLOv4CsGUHr2wc7oR0ET/Ouwd41ZI1IS64szf/JeNKoCOVDIq5HMBUoCQj6&#10;hRrLzcnAh4HMsV5MhZt9vMDQkePqOdQeTh3ROGz7RbQDn+FUL8nyXyGFm8IrJs///PyiL/qiL/on&#10;6WtV+aIv+qJ/lr5WlS/6oi/6Z+lrVfmiL/qif5a+VpUv+qIv+mfpa1X5oi/6on+WvlaVL/qiL/pn&#10;6e+tKt/+l+hbjS/67xKv9f8qDr198HzRF/0fSL9cVfgPfC8O4Rmy43uN0r+a49gvyIlDtROBxmv6&#10;1zX2DxGNfl+oHRRZDTnw8+cfNc+hYP0o/i+Reyy1q1qmeA6XT6lY5Ohv0/FKuzZky4FFdv2TdDTq&#10;DkSP5xrzH6W2DF3s/K/4r9EffK2vHxL7P5xut/c/OuZ/m/50VXktNuFYYCODRR89VyK+qHYipnEP&#10;LvwH6cc0+w5oDwUXO7DA6t2xI/jfo90FgOXaYHmCvHMMMSUMzvhvkiucbXslxXyR/t+A9PQE/Mco&#10;f5MMn4OWo2DMf5bceGjMo+v/Fj38Bf4/nDrof5v+dFW5/Dfavf3vgds19NHzKfH/1mDy0YCxg/7Z&#10;/8ah6QENCXJhwZJRE/KaI71ch22y03/MZzszQQcMbO5aDvweHekDtwv04IKWdXX/FXlGtwb/sGvX&#10;I3WT8qqyJv7Pn08A6G/8bXf+BRTWGFDtNez0/5PEORZCj12NPh2zJMT5v/7Xv/WnPFX/L6GO+d+m&#10;v7eqQDWhbf749t2b14eEX9DOCkLGsf7zrj3FP03MFDXs/1z895UrnuvgTywa02rH+GP+kZL3kX7/&#10;qmmmbk2ons9cp0/00fMn5OSpMXoAr5U3Su1rdCmR36GmH5VA/GOPYcAirRdpzDP/HyPaNOVfA4Tm&#10;zwhb87EXQH8gZ/wt8v/n/2uog/636U9XlefikjsMfXCIxuPQn9GRZHjYabI6nn+a0rKE5svC/osc&#10;K3TiX1tdouLyFVIdKK/Jtf2/qpdQv0XeD4Y6r91UyfZ518MO04P5F5TcqbKqFryiNzlUerT/ityA&#10;aFu5KsBaexNOev2riBb4B4k2S9w2ROOee0tjL3Dqi+Pv0WwJ/++gDvrfpr+zqpjuxw2J0Zs+ej7S&#10;mQM21Z7oxfXPElPltZdg4N3XAqIDe/973rjeMVaV85JhgUfbq8rf3zmfN39Ct9N17COCDM/0P6dJ&#10;ftQDLquKA5cbBPX8HrlGX0WhFylek7ENmNpaesfc4J+kf2UQbXu64D8EL+fYCzzqDb7ol/Snq8q5&#10;ZT9fzMGnL/TR84HWPRWI/P/l/X4dbUJHL+j/eaIDked4cXpfQLTwdXCm7bkLXbYkAx7tv7eqUGlu&#10;W4DPv9+iE0PLBlwif0HOX/TQkNRxX6WUNU2g6vfJFXfrB+3GqlF/43r63yS1rXObLh71Xwe+6Nf0&#10;p6tKoQm7DubS9ZVe9NHzgS4pNU5f/xj/VTP/PvVmSIxHvFHg9m3avt9fVdjl//5ehVpvG1alxfUW&#10;zfIU+KLJjt8lKmyqY6u8UoBFy/Eh8udEeuhimHZjD5qt0lz+/VNE02cfD+bSfx34ol/Tn64qm+Tw&#10;WrKIlMc7UK1F6NdEpX05MfnoeboO/Fet/Efk9jvFjdtZ8NBHlz2ijZl2fvt9uQoebV9X/40ZQrVF&#10;3rYcN1pEj0lX62+9QSOihsG+VeN7QLN+bXJsqL7foGY/1OJ/VJADJpvHfyzb/yS1XejBfjBF4zj1&#10;Bl/0S/rNVWXfMId6ZeRHPQ9qRoK/IjL2//mVD5jNNvjv3Nn8u0T7a5Qbf/J/uWapTntzCsxCrxUr&#10;XPBo7/3d79Ka4LVFdXzw3A5curx795dEjcI0kxY/3f04Lmfkb5F3n4Gg9RQUxq/+lDza/yQ9tH0x&#10;DXW88wdjOQ69wRf9kn65qnzRF/3/kL7WjH+CvlaVL/qiTV+ryj9BX6vKF33RF/2z9LWqfNEXfdE/&#10;S1+ryhd90Rf9s/S1qnzRF33RP0tfq8oXfdEX/bP056vKeUccXKonVJ/oP/qSuLZxGscD1XVteIa+&#10;6Iv+E+J/kqgPMy+71pixi0P2/DfobP+Txx8P+tT5F+Q6opqX3koy9zObCf+dXv50Vbk0ZiNUDxTH&#10;Wz+SWee/Q2mgLQS/BByejY/QF33Rf0L8Rwo9mI/2Q/S/9t+vrUOy/IDzomQs+tz7p9QqpgfbcZGN&#10;eQDehun3P3Hyy1UlX/8lqn3Ak7YbdCafO5czJnowTfaJilmhdV7+hOwRHrjVF33Rf0Tz/6iaT1Ty&#10;YPeD+/G/24P5TxJPVV++6iU03xtxEg8A+yHs2j9/zKcy94diRGdNsv3gOkCKh77nfD1lAVCfrwae&#10;+rfol6uKWzmaGrvmEO4HZ1xQHmuvAX1iDtmOj0fngbwydu/owkt90Rf9J8THCc5Ztv5bPdijQzI+&#10;+5qQf4RWT5cuL8aQncdnQPfnuEQ4Cj/7CAferRbwl4OwtOaCsN6/Sb9eVSx2m8BSPaH6oKyPIDRf&#10;IcCeaeyC0zz/YexPcATfwcGeRYuTXfwHyCu3KnzRF/1nxH+j82sXqgb4w2FjzgbAf/b+azQ9biA6&#10;8aI6d2x/HLQA5fuTdp7UhF25wK8Fq8rHT5fZ8Vv0u3drB338GKvIqyXUrVRu9ODI2nculHhNtYfi&#10;QuR7HyX2nxCLK176i77oP6D136jgwb6sKnMDU3Dd2v3naXrc4AI3LecCTETPmvEhP1Y8/R+BiHbO&#10;VeXXDX1Ov7uqLGLzUGjaVpNRi7IMXTeL647N5Z8Ge1WOvT4NPB+ZZ7Py4ctOv+iL/gPi/6cnUP8/&#10;rf9WD/boK/xv0Gp+97PRQTgPwsUE6RcCxIXsNwwchPf8sPgViHhR9pWH5yHL6+VmzZ/R392rXDqP&#10;NWbh4TEtW6vI46alEKqJGrC3PKJPscEXfdF/QPP/qJq/mvw3xeSvXt3Hf7eN/js07aP791jo+p18&#10;ovVjB0PyceWSsRWgHh/4aKiExUKE7g3aY6nd2VxzfFyffkG/vVcBls4lq64S91F682h9qQaaM0Mp&#10;bnPcxEunuxdSeSHtaab3o8UbfdEX/fvk/1Khz+z8lzMl/7//H8+dhbYj6KCLE0PTJd+spr/G1vV3&#10;81LaVwoiFpxCKBkiltZeSZ03gOP5Dfr9KyC3C9Ueqhd69Hxq79OyOVTHXMeu69lWDzzx4f2iL/oP&#10;yP+pRDXn+75rPob9/7f4v0Rzn7Lmp//V8R2/Aoj53avKfJfacl/f/nFsyFuh+c5zh0OYcxNp1aj5&#10;O/Tnq8oXfdEX/d9Dx93a/1fpa1X5oi/6/wpxufLhBsz/C/S1qnzRF/1/hf7ulcp/i75WlS/6oi/6&#10;J+nnz/8HOy1mAPhnC4wAAAAASUVORK5CYIJQSwMEFAAGAAgAAAAhAFZ1lUXgAAAACQEAAA8AAABk&#10;cnMvZG93bnJldi54bWxMj09rwkAUxO+FfoflFXqrmz9GJGYjIm1PUqgWirdn8kyC2bchuybx23c9&#10;1eMww8xvsvWkWzFQbxvDCsJZAIK4MGXDlYKfw8fbEoR1yCW2hknBjSys8+enDNPSjPxNw95Vwpew&#10;TVFB7VyXSmmLmjTamemIvXc2vUbnZV/JssfRl+tWRkGwkBob9gs1drStqbjsr1rB54jjJg7fh93l&#10;vL0dD8nX7y4kpV5fps0KhKPJ/Yfhju/RIfdMJ3Pl0opWgT/iFETzJARxt4NkGYM4KZhH8QJknsnH&#10;B/kfAAAA//8DAFBLAwQUAAYACAAAACEA/gp5k+sAAAC9BAAAGQAAAGRycy9fcmVscy9lMm9Eb2Mu&#10;eG1sLnJlbHO81M9qAyEQBvB7oe8gc++6u0k2IcTNJRRyLekDiM660vUPakPz9hVKoYFgbx6dYb7v&#10;d/Jw/DILuWKI2lkGXdMCQSuc1FYxeL+8vuyAxMSt5IuzyOCGEY7j89PhDRee8lGctY8kp9jIYE7J&#10;7ymNYkbDY+M82ryZXDA85WdQ1HPxwRXSvm0HGv5mwHiXSc6SQTjL3H+5+dz8f7abJi3w5MSnQZse&#10;VFBtcncO5EFhYmBQav4z3DXeKqCPDas6hlXJsK1j2JYMfR1DXzJ0dQxdyTDUMQwlw6aOYVMyrOsY&#10;1r8GevfpjN8AAAD//wMAUEsBAi0AFAAGAAgAAAAhALGCZ7YKAQAAEwIAABMAAAAAAAAAAAAAAAAA&#10;AAAAAFtDb250ZW50X1R5cGVzXS54bWxQSwECLQAUAAYACAAAACEAOP0h/9YAAACUAQAACwAAAAAA&#10;AAAAAAAAAAA7AQAAX3JlbHMvLnJlbHNQSwECLQAUAAYACAAAACEAMMWtVYkFAAASLwAADgAAAAAA&#10;AAAAAAAAAAA6AgAAZHJzL2Uyb0RvYy54bWxQSwECLQAKAAAAAAAAACEADH4r9CC9AAAgvQAAFAAA&#10;AAAAAAAAAAAAAADvBwAAZHJzL21lZGlhL2ltYWdlMS5wbmdQSwECLQAKAAAAAAAAACEAvJO2yyu+&#10;AAArvgAAFAAAAAAAAAAAAAAAAABBxQAAZHJzL21lZGlhL2ltYWdlMi5wbmdQSwECLQAKAAAAAAAA&#10;ACEADkb1weFhAADhYQAAFAAAAAAAAAAAAAAAAACegwEAZHJzL21lZGlhL2ltYWdlMy5wbmdQSwEC&#10;LQAKAAAAAAAAACEAQH1vCu/WAADv1gAAFAAAAAAAAAAAAAAAAACx5QEAZHJzL21lZGlhL2ltYWdl&#10;NC5wbmdQSwECLQAKAAAAAAAAACEAPqM3h4iqAACIqgAAFAAAAAAAAAAAAAAAAADSvAIAZHJzL21l&#10;ZGlhL2ltYWdlNS5wbmdQSwECLQAKAAAAAAAAACEAkz3OKPqRAQD6kQEAFAAAAAAAAAAAAAAAAACM&#10;ZwMAZHJzL21lZGlhL2ltYWdlNi5wbmdQSwECLQAKAAAAAAAAACEANIPHiM3JAADNyQAAFAAAAAAA&#10;AAAAAAAAAAC4+QQAZHJzL21lZGlhL2ltYWdlNy5wbmdQSwECLQAKAAAAAAAAACEA9wM7B99jAwDf&#10;YwMAFAAAAAAAAAAAAAAAAAC3wwUAZHJzL21lZGlhL2ltYWdlOC5wbmdQSwECLQAUAAYACAAAACEA&#10;VnWVReAAAAAJAQAADwAAAAAAAAAAAAAAAADIJwkAZHJzL2Rvd25yZXYueG1sUEsBAi0AFAAGAAgA&#10;AAAhAP4KeZPrAAAAvQQAABkAAAAAAAAAAAAAAAAA1SgJAGRycy9fcmVscy9lMm9Eb2MueG1sLnJl&#10;bHNQSwUGAAAAAA0ADQBKAwAA9ykJAAAA&#10;">
                <v:group id="Group 22" o:spid="_x0000_s1027" style="position:absolute;left:11135;top:36;width:76534;height:9962" coordorigin="11135,36" coordsize="88543,10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4" o:spid="_x0000_s1028" type="#_x0000_t75" style="position:absolute;left:11135;top:36;width:12525;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5b/xAAAANsAAAAPAAAAZHJzL2Rvd25yZXYueG1sRI9BawIx&#10;FITvBf9DeIXeanZFRFajlIqgoBWtHrw9N8/N0s3Lskl19debgtDjMDPfMONpaytxocaXjhWk3QQE&#10;ce50yYWC/ff8fQjCB2SNlWNScCMP00nnZYyZdlfe0mUXChEh7DNUYEKoMyl9bsii77qaOHpn11gM&#10;UTaF1A1eI9xWspckA2mx5LhgsKZPQ/nP7tcq2Hoys806HdwPcvWVnvSyxuFRqbfX9mMEIlAb/sPP&#10;9kIr6PXh70v8AXLyAAAA//8DAFBLAQItABQABgAIAAAAIQDb4fbL7gAAAIUBAAATAAAAAAAAAAAA&#10;AAAAAAAAAABbQ29udGVudF9UeXBlc10ueG1sUEsBAi0AFAAGAAgAAAAhAFr0LFu/AAAAFQEAAAsA&#10;AAAAAAAAAAAAAAAAHwEAAF9yZWxzLy5yZWxzUEsBAi0AFAAGAAgAAAAhAGwrlv/EAAAA2wAAAA8A&#10;AAAAAAAAAAAAAAAABwIAAGRycy9kb3ducmV2LnhtbFBLBQYAAAAAAwADALcAAAD4AgAAAAA=&#10;">
                    <v:imagedata r:id="rId74" o:title="" cropbottom="5917f" cropright="11890f"/>
                    <v:path arrowok="t"/>
                  </v:shape>
                  <v:shape id="Picture 25" o:spid="_x0000_s1029" type="#_x0000_t75" style="position:absolute;left:23781;top:36;width:12435;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GF4wwAAANsAAAAPAAAAZHJzL2Rvd25yZXYueG1sRI9RawIx&#10;EITfC/0PYQt9qzmtlXIapShifSpaf8ByWS+Hl8012Z7Xf98IhT4OM/MNs1gNvlU9xdQENjAeFaCI&#10;q2Abrg2cPrdPr6CSIFtsA5OBH0qwWt7fLbC04coH6o9SqwzhVKIBJ9KVWqfKkcc0Ch1x9s4hepQs&#10;Y61txGuG+1ZPimKmPTacFxx2tHZUXY7f3kCQZzc9SDfbTk9f/UCb3T5+7Ix5fBje5qCEBvkP/7Xf&#10;rYHJC9y+5B+gl78AAAD//wMAUEsBAi0AFAAGAAgAAAAhANvh9svuAAAAhQEAABMAAAAAAAAAAAAA&#10;AAAAAAAAAFtDb250ZW50X1R5cGVzXS54bWxQSwECLQAUAAYACAAAACEAWvQsW78AAAAVAQAACwAA&#10;AAAAAAAAAAAAAAAfAQAAX3JlbHMvLnJlbHNQSwECLQAUAAYACAAAACEAGwRheMMAAADbAAAADwAA&#10;AAAAAAAAAAAAAAAHAgAAZHJzL2Rvd25yZXYueG1sUEsFBgAAAAADAAMAtwAAAPcCAAAAAA==&#10;">
                    <v:imagedata r:id="rId75" o:title="" cropbottom="6435f" cropleft="5795f" cropright="6946f"/>
                    <v:path arrowok="t"/>
                  </v:shape>
                  <v:shape id="Picture 26" o:spid="_x0000_s1030" type="#_x0000_t75" style="position:absolute;left:36489;top:36;width:12545;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XJVxQAAANsAAAAPAAAAZHJzL2Rvd25yZXYueG1sRI/dagIx&#10;FITvBd8hnELvNFsptqxGEVGQFoRaf25PN6ebZTcnS5K627c3hYKXw8x8w8yXvW3ElXyoHCt4Gmcg&#10;iAunKy4VHD+3o1cQISJrbByTgl8KsFwMB3PMtev4g66HWIoE4ZCjAhNjm0sZCkMWw9i1xMn7dt5i&#10;TNKXUnvsEtw2cpJlU2mx4rRgsKW1oaI+/FgFK7c5Xbqje15r83Kuv+r3t2LvlXp86FczEJH6eA//&#10;t3dawWQKf1/SD5CLGwAAAP//AwBQSwECLQAUAAYACAAAACEA2+H2y+4AAACFAQAAEwAAAAAAAAAA&#10;AAAAAAAAAAAAW0NvbnRlbnRfVHlwZXNdLnhtbFBLAQItABQABgAIAAAAIQBa9CxbvwAAABUBAAAL&#10;AAAAAAAAAAAAAAAAAB8BAABfcmVscy8ucmVsc1BLAQItABQABgAIAAAAIQBCsXJVxQAAANsAAAAP&#10;AAAAAAAAAAAAAAAAAAcCAABkcnMvZG93bnJldi54bWxQSwUGAAAAAAMAAwC3AAAA+QIAAAAA&#10;">
                    <v:imagedata r:id="rId76" o:title="" cropbottom="5917f" cropleft="11806f"/>
                    <v:path arrowok="t"/>
                  </v:shape>
                  <v:shape id="Picture 27" o:spid="_x0000_s1031" type="#_x0000_t75" style="position:absolute;left:49181;top:36;width:12420;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76owwAAANsAAAAPAAAAZHJzL2Rvd25yZXYueG1sRI9Bi8Iw&#10;FITvC/6H8AQvi6Z6cKWaFhFEV/aytQePz+bZFpuX0kTt/nuzIHgcZuYbZpX2phF36lxtWcF0EoEg&#10;LqyuuVSQH7fjBQjnkTU2lknBHzlIk8HHCmNtH/xL98yXIkDYxaig8r6NpXRFRQbdxLbEwbvYzqAP&#10;siul7vAR4KaRsyiaS4M1h4UKW9pUVFyzm1EQ5Xs8tGdN85NrfrJv/7nZ9aTUaNivlyA89f4dfrX3&#10;WsHsC/6/hB8gkycAAAD//wMAUEsBAi0AFAAGAAgAAAAhANvh9svuAAAAhQEAABMAAAAAAAAAAAAA&#10;AAAAAAAAAFtDb250ZW50X1R5cGVzXS54bWxQSwECLQAUAAYACAAAACEAWvQsW78AAAAVAQAACwAA&#10;AAAAAAAAAAAAAAAfAQAAX3JlbHMvLnJlbHNQSwECLQAUAAYACAAAACEAxze+qMMAAADbAAAADwAA&#10;AAAAAAAAAAAAAAAHAgAAZHJzL2Rvd25yZXYueG1sUEsFBgAAAAADAAMAtwAAAPcCAAAAAA==&#10;">
                    <v:imagedata r:id="rId77" o:title="" cropbottom="5917f" cropleft="8638f" cropright="3706f"/>
                    <v:path arrowok="t"/>
                  </v:shape>
                  <v:shape id="Picture 28" o:spid="_x0000_s1032" type="#_x0000_t75" style="position:absolute;left:61737;top:36;width:12556;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TWXwQAAANsAAAAPAAAAZHJzL2Rvd25yZXYueG1sRE/LisIw&#10;FN0L/kO4wuw01eKg1SjiMCCC4xPcXptrW2xuSpPR6tdPFgMuD+c9nTemFHeqXWFZQb8XgSBOrS44&#10;U3A6fndHIJxH1lhaJgVPcjCftVtTTLR98J7uB5+JEMIuQQW591UipUtzMuh6tiIO3NXWBn2AdSZ1&#10;jY8Qbko5iKJPabDg0JBjRcuc0tvh1yh4bcxPdv0aXs6n3W49Lsp4y3Gs1EenWUxAeGr8W/zvXmkF&#10;gzA2fAk/QM7+AAAA//8DAFBLAQItABQABgAIAAAAIQDb4fbL7gAAAIUBAAATAAAAAAAAAAAAAAAA&#10;AAAAAABbQ29udGVudF9UeXBlc10ueG1sUEsBAi0AFAAGAAgAAAAhAFr0LFu/AAAAFQEAAAsAAAAA&#10;AAAAAAAAAAAAHwEAAF9yZWxzLy5yZWxzUEsBAi0AFAAGAAgAAAAhACohNZfBAAAA2wAAAA8AAAAA&#10;AAAAAAAAAAAABwIAAGRycy9kb3ducmV2LnhtbFBLBQYAAAAAAwADALcAAAD1AgAAAAA=&#10;">
                    <v:imagedata r:id="rId78" o:title="" cropbottom="5917f" cropleft="5598f" cropright="6162f"/>
                    <v:path arrowok="t"/>
                  </v:shape>
                  <v:shape id="Picture 29" o:spid="_x0000_s1033" type="#_x0000_t75" style="position:absolute;left:74569;top:36;width:12346;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YhDxQAAANsAAAAPAAAAZHJzL2Rvd25yZXYueG1sRI/RasJA&#10;FETfhf7DcoW+SN0oKEnqKiXYIlUKVT/gkr1NUrN3w+7WpH/fLQg+DjNzhlltBtOKKznfWFYwmyYg&#10;iEurG64UnE+vTykIH5A1tpZJwS952KwfRivMte35k67HUIkIYZ+jgjqELpfSlzUZ9FPbEUfvyzqD&#10;IUpXSe2wj3DTynmSLKXBhuNCjR0VNZWX449REHpf+O33+ZSlpCcfxX7xdnjvlHocDy/PIAIN4R6+&#10;tXdawTyD/y/xB8j1HwAAAP//AwBQSwECLQAUAAYACAAAACEA2+H2y+4AAACFAQAAEwAAAAAAAAAA&#10;AAAAAAAAAAAAW0NvbnRlbnRfVHlwZXNdLnhtbFBLAQItABQABgAIAAAAIQBa9CxbvwAAABUBAAAL&#10;AAAAAAAAAAAAAAAAAB8BAABfcmVscy8ucmVsc1BLAQItABQABgAIAAAAIQDJaYhDxQAAANsAAAAP&#10;AAAAAAAAAAAAAAAAAAcCAABkcnMvZG93bnJldi54bWxQSwUGAAAAAAMAAwC3AAAA+QIAAAAA&#10;">
                    <v:imagedata r:id="rId79" o:title="" croptop="-164f" cropbottom="6435f" cropright="12970f"/>
                    <v:path arrowok="t"/>
                  </v:shape>
                  <v:shape id="Picture 30" o:spid="_x0000_s1034" type="#_x0000_t75" style="position:absolute;left:87052;top:36;width:12626;height:1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5BwAAAANsAAAAPAAAAZHJzL2Rvd25yZXYueG1sRE/LisIw&#10;FN0P+A/hCu7GVAUZOkYZBB8IitbR9aW50xabm9JEjX69WQy4PJz3ZBZMLW7UusqygkE/AUGcW11x&#10;oeD3uPj8AuE8ssbaMil4kIPZtPMxwVTbOx/olvlCxBB2KSoovW9SKV1ekkHXtw1x5P5sa9BH2BZS&#10;t3iP4aaWwyQZS4MVx4YSG5qXlF+yq1GweY7Cdu8eq8U6FEe33y2rkzkr1euGn28QnoJ/i//da61g&#10;FNfHL/EHyOkLAAD//wMAUEsBAi0AFAAGAAgAAAAhANvh9svuAAAAhQEAABMAAAAAAAAAAAAAAAAA&#10;AAAAAFtDb250ZW50X1R5cGVzXS54bWxQSwECLQAUAAYACAAAACEAWvQsW78AAAAVAQAACwAAAAAA&#10;AAAAAAAAAAAfAQAAX3JlbHMvLnJlbHNQSwECLQAUAAYACAAAACEAfqg+QcAAAADbAAAADwAAAAAA&#10;AAAAAAAAAAAHAgAAZHJzL2Rvd25yZXYueG1sUEsFBgAAAAADAAMAtwAAAPQCAAAAAA==&#10;">
                    <v:imagedata r:id="rId80" o:title="" cropbottom="6435f" cropright="11927f"/>
                    <v:path arrowok="t"/>
                  </v:shape>
                </v:group>
                <v:shape id="Picture 23" o:spid="_x0000_s1035" type="#_x0000_t75" style="position:absolute;width:11474;height: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K+lxAAAANsAAAAPAAAAZHJzL2Rvd25yZXYueG1sRI9Ba8JA&#10;FITvBf/D8gRvdaNikdRVjBAMpYeq7f2x+5oEs29Ddk3iv+8WCj0OM/MNs92PthE9db52rGAxT0AQ&#10;a2dqLhV8XvPnDQgfkA02jknBgzzsd5OnLabGDXym/hJKESHsU1RQhdCmUnpdkUU/dy1x9L5dZzFE&#10;2ZXSdDhEuG3kMklepMWa40KFLR0r0rfL3Sr4MO/6zXwV2XF9PSXrbJNnB71QajYdD68gAo3hP/zX&#10;LoyC5Qp+v8QfIHc/AAAA//8DAFBLAQItABQABgAIAAAAIQDb4fbL7gAAAIUBAAATAAAAAAAAAAAA&#10;AAAAAAAAAABbQ29udGVudF9UeXBlc10ueG1sUEsBAi0AFAAGAAgAAAAhAFr0LFu/AAAAFQEAAAsA&#10;AAAAAAAAAAAAAAAAHwEAAF9yZWxzLy5yZWxzUEsBAi0AFAAGAAgAAAAhAI2wr6XEAAAA2wAAAA8A&#10;AAAAAAAAAAAAAAAABwIAAGRycy9kb3ducmV2LnhtbFBLBQYAAAAAAwADALcAAAD4AgAAAAA=&#10;">
                  <v:imagedata r:id="rId81" o:title="" cropbottom="6333f" cropleft="7982f" cropright="8918f"/>
                  <v:path arrowok="t"/>
                </v:shape>
                <w10:wrap anchorx="margin"/>
              </v:group>
            </w:pict>
          </mc:Fallback>
        </mc:AlternateContent>
      </w:r>
    </w:p>
    <w:p w14:paraId="7535864F" w14:textId="77777777" w:rsidR="00F81203" w:rsidRDefault="00F81203" w:rsidP="00F81203">
      <w:pPr>
        <w:pStyle w:val="Caption"/>
        <w:spacing w:line="276" w:lineRule="auto"/>
        <w:jc w:val="both"/>
        <w:rPr>
          <w:rFonts w:ascii="Arial" w:hAnsi="Arial" w:cs="Arial"/>
          <w:i w:val="0"/>
          <w:color w:val="auto"/>
          <w:sz w:val="22"/>
          <w:szCs w:val="22"/>
        </w:rPr>
      </w:pPr>
    </w:p>
    <w:p w14:paraId="216E88CD" w14:textId="77777777" w:rsidR="00F81203" w:rsidRDefault="00F81203" w:rsidP="00F81203">
      <w:pPr>
        <w:pStyle w:val="Caption"/>
        <w:spacing w:line="276" w:lineRule="auto"/>
        <w:jc w:val="both"/>
        <w:rPr>
          <w:rFonts w:ascii="Arial" w:hAnsi="Arial" w:cs="Arial"/>
          <w:i w:val="0"/>
          <w:color w:val="auto"/>
          <w:sz w:val="22"/>
          <w:szCs w:val="22"/>
        </w:rPr>
      </w:pPr>
    </w:p>
    <w:p w14:paraId="2882DCF1" w14:textId="77777777" w:rsidR="00F81203" w:rsidRDefault="00F81203" w:rsidP="00F81203">
      <w:pPr>
        <w:pStyle w:val="Caption"/>
        <w:spacing w:line="276" w:lineRule="auto"/>
        <w:jc w:val="both"/>
        <w:rPr>
          <w:rFonts w:ascii="Arial" w:hAnsi="Arial" w:cs="Arial"/>
          <w:i w:val="0"/>
          <w:color w:val="auto"/>
          <w:sz w:val="22"/>
          <w:szCs w:val="22"/>
        </w:rPr>
      </w:pPr>
    </w:p>
    <w:p w14:paraId="3F62D36E" w14:textId="77777777" w:rsidR="00F81203" w:rsidRDefault="00F81203" w:rsidP="00F81203">
      <w:pPr>
        <w:spacing w:line="276" w:lineRule="auto"/>
        <w:jc w:val="both"/>
        <w:rPr>
          <w:rFonts w:ascii="Arial" w:hAnsi="Arial" w:cs="Arial"/>
        </w:rPr>
      </w:pPr>
    </w:p>
    <w:p w14:paraId="4D56008C" w14:textId="77777777" w:rsidR="00F81203" w:rsidRDefault="00F81203" w:rsidP="00F81203">
      <w:pPr>
        <w:spacing w:line="276" w:lineRule="auto"/>
        <w:jc w:val="both"/>
        <w:rPr>
          <w:rFonts w:ascii="Arial" w:hAnsi="Arial" w:cs="Arial"/>
        </w:rPr>
      </w:pPr>
    </w:p>
    <w:p w14:paraId="775FCFAD" w14:textId="77777777" w:rsidR="00F81203" w:rsidRDefault="00F81203" w:rsidP="00F81203">
      <w:pPr>
        <w:spacing w:line="276" w:lineRule="auto"/>
        <w:jc w:val="both"/>
        <w:rPr>
          <w:rFonts w:ascii="Arial" w:hAnsi="Arial" w:cs="Arial"/>
        </w:rPr>
      </w:pPr>
    </w:p>
    <w:p w14:paraId="31AF115D" w14:textId="77777777" w:rsidR="00F81203" w:rsidRDefault="00F81203" w:rsidP="00F81203">
      <w:pPr>
        <w:spacing w:line="276" w:lineRule="auto"/>
        <w:jc w:val="both"/>
        <w:rPr>
          <w:rFonts w:ascii="Arial" w:hAnsi="Arial" w:cs="Arial"/>
        </w:rPr>
      </w:pPr>
      <w:r>
        <w:rPr>
          <w:rFonts w:ascii="Arial" w:hAnsi="Arial" w:cs="Arial"/>
        </w:rPr>
        <w:t xml:space="preserve">Tables 4 and 5 provide the mean grades for each quantitative damage characteristic, the standard deviation and the mode of the qualitative observations (n=3) for both embedded and individual hairs exposed to microwave radiation respectively. For completeness, Tables 4 and 5 also include </w:t>
      </w:r>
    </w:p>
    <w:p w14:paraId="2439FDD2" w14:textId="77777777" w:rsidR="00F81203" w:rsidRDefault="00F81203" w:rsidP="00F81203">
      <w:pPr>
        <w:spacing w:line="276" w:lineRule="auto"/>
        <w:jc w:val="both"/>
        <w:rPr>
          <w:rFonts w:ascii="Arial" w:hAnsi="Arial" w:cs="Arial"/>
        </w:rPr>
      </w:pPr>
      <w:r>
        <w:rPr>
          <w:rFonts w:ascii="Arial" w:hAnsi="Arial" w:cs="Arial"/>
        </w:rPr>
        <w:t>the grades for the characteristics observed using the SEM; these will be discussed further in section 3.3.</w:t>
      </w:r>
    </w:p>
    <w:p w14:paraId="5FCB1D61" w14:textId="77777777" w:rsidR="00F81203" w:rsidRDefault="00F81203" w:rsidP="00F81203">
      <w:pPr>
        <w:spacing w:after="0" w:line="276" w:lineRule="auto"/>
        <w:rPr>
          <w:rFonts w:ascii="Arial" w:hAnsi="Arial" w:cs="Arial"/>
          <w:b/>
          <w:sz w:val="20"/>
          <w:szCs w:val="20"/>
        </w:rPr>
        <w:sectPr w:rsidR="00F81203">
          <w:pgSz w:w="12240" w:h="15840"/>
          <w:pgMar w:top="1440" w:right="1440" w:bottom="1440" w:left="1440" w:header="708" w:footer="708" w:gutter="0"/>
          <w:cols w:space="720"/>
        </w:sectPr>
      </w:pPr>
    </w:p>
    <w:p w14:paraId="0E330601" w14:textId="77777777" w:rsidR="00F81203" w:rsidRDefault="00F81203" w:rsidP="00F81203">
      <w:pPr>
        <w:pStyle w:val="Caption"/>
        <w:keepNext/>
        <w:spacing w:line="276" w:lineRule="auto"/>
        <w:rPr>
          <w:rFonts w:ascii="Arial" w:hAnsi="Arial" w:cs="Arial"/>
        </w:rPr>
      </w:pPr>
      <w:r>
        <w:rPr>
          <w:rFonts w:ascii="Arial" w:hAnsi="Arial" w:cs="Arial"/>
        </w:rPr>
        <w:lastRenderedPageBreak/>
        <w:t xml:space="preserve">Table </w:t>
      </w:r>
      <w:r>
        <w:fldChar w:fldCharType="begin"/>
      </w:r>
      <w:r>
        <w:rPr>
          <w:rFonts w:ascii="Arial" w:hAnsi="Arial" w:cs="Arial"/>
        </w:rPr>
        <w:instrText xml:space="preserve"> SEQ Table \* ARABIC </w:instrText>
      </w:r>
      <w:r>
        <w:fldChar w:fldCharType="separate"/>
      </w:r>
      <w:r>
        <w:rPr>
          <w:rFonts w:ascii="Arial" w:hAnsi="Arial" w:cs="Arial"/>
          <w:noProof/>
        </w:rPr>
        <w:t>4</w:t>
      </w:r>
      <w:r>
        <w:fldChar w:fldCharType="end"/>
      </w:r>
      <w:r>
        <w:rPr>
          <w:rFonts w:ascii="Arial" w:hAnsi="Arial" w:cs="Arial"/>
        </w:rPr>
        <w:t>: The mean grades for each quantitative damage characteristic, the standard deviation and the mode of the qualitative observations for embedded hairs exposed to microwave radiation.</w:t>
      </w:r>
    </w:p>
    <w:tbl>
      <w:tblPr>
        <w:tblStyle w:val="TableGrid"/>
        <w:tblW w:w="14388" w:type="dxa"/>
        <w:tblInd w:w="0" w:type="dxa"/>
        <w:tblLook w:val="04A0" w:firstRow="1" w:lastRow="0" w:firstColumn="1" w:lastColumn="0" w:noHBand="0" w:noVBand="1"/>
      </w:tblPr>
      <w:tblGrid>
        <w:gridCol w:w="2414"/>
        <w:gridCol w:w="754"/>
        <w:gridCol w:w="629"/>
        <w:gridCol w:w="717"/>
        <w:gridCol w:w="606"/>
        <w:gridCol w:w="717"/>
        <w:gridCol w:w="606"/>
        <w:gridCol w:w="717"/>
        <w:gridCol w:w="606"/>
        <w:gridCol w:w="717"/>
        <w:gridCol w:w="606"/>
        <w:gridCol w:w="717"/>
        <w:gridCol w:w="606"/>
        <w:gridCol w:w="717"/>
        <w:gridCol w:w="606"/>
        <w:gridCol w:w="717"/>
        <w:gridCol w:w="606"/>
        <w:gridCol w:w="717"/>
        <w:gridCol w:w="606"/>
        <w:gridCol w:w="7"/>
      </w:tblGrid>
      <w:tr w:rsidR="00F81203" w14:paraId="5F3BDE25" w14:textId="77777777" w:rsidTr="00F81203">
        <w:trPr>
          <w:trHeight w:val="449"/>
        </w:trPr>
        <w:tc>
          <w:tcPr>
            <w:tcW w:w="2882" w:type="dxa"/>
            <w:vMerge w:val="restart"/>
            <w:tcBorders>
              <w:top w:val="single" w:sz="4" w:space="0" w:color="auto"/>
              <w:left w:val="single" w:sz="4" w:space="0" w:color="auto"/>
              <w:bottom w:val="single" w:sz="4" w:space="0" w:color="auto"/>
              <w:right w:val="single" w:sz="4" w:space="0" w:color="auto"/>
            </w:tcBorders>
            <w:hideMark/>
          </w:tcPr>
          <w:p w14:paraId="567A2031" w14:textId="77777777" w:rsidR="00F81203" w:rsidRDefault="00F81203">
            <w:pPr>
              <w:spacing w:line="276" w:lineRule="auto"/>
              <w:jc w:val="both"/>
              <w:rPr>
                <w:rFonts w:ascii="Arial" w:hAnsi="Arial" w:cs="Arial"/>
                <w:b/>
                <w:sz w:val="20"/>
              </w:rPr>
            </w:pPr>
            <w:r>
              <w:rPr>
                <w:rFonts w:ascii="Arial" w:hAnsi="Arial" w:cs="Arial"/>
                <w:b/>
                <w:sz w:val="20"/>
              </w:rPr>
              <w:t>Damage Characteristic - location on hair (for light microscopy only)</w:t>
            </w:r>
          </w:p>
        </w:tc>
        <w:tc>
          <w:tcPr>
            <w:tcW w:w="11506" w:type="dxa"/>
            <w:gridSpan w:val="19"/>
            <w:tcBorders>
              <w:top w:val="single" w:sz="4" w:space="0" w:color="auto"/>
              <w:left w:val="single" w:sz="4" w:space="0" w:color="auto"/>
              <w:bottom w:val="single" w:sz="4" w:space="0" w:color="auto"/>
              <w:right w:val="single" w:sz="4" w:space="0" w:color="auto"/>
            </w:tcBorders>
            <w:hideMark/>
          </w:tcPr>
          <w:p w14:paraId="2631CAC0" w14:textId="77777777" w:rsidR="00F81203" w:rsidRDefault="00F81203">
            <w:pPr>
              <w:spacing w:line="276" w:lineRule="auto"/>
              <w:jc w:val="both"/>
              <w:rPr>
                <w:rFonts w:ascii="Arial" w:hAnsi="Arial" w:cs="Arial"/>
                <w:b/>
                <w:sz w:val="20"/>
              </w:rPr>
            </w:pPr>
            <w:r>
              <w:rPr>
                <w:rFonts w:ascii="Arial" w:hAnsi="Arial" w:cs="Arial"/>
                <w:b/>
                <w:sz w:val="20"/>
              </w:rPr>
              <w:t>Exposure Time</w:t>
            </w:r>
          </w:p>
        </w:tc>
      </w:tr>
      <w:tr w:rsidR="00F81203" w14:paraId="5D75010D" w14:textId="77777777" w:rsidTr="00F81203">
        <w:trPr>
          <w:gridAfter w:val="1"/>
          <w:wAfter w:w="8" w:type="dxa"/>
          <w:trHeight w:val="44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C62CB4" w14:textId="77777777" w:rsidR="00F81203" w:rsidRDefault="00F81203">
            <w:pPr>
              <w:spacing w:line="240" w:lineRule="auto"/>
              <w:rPr>
                <w:rFonts w:ascii="Arial" w:hAnsi="Arial" w:cs="Arial"/>
                <w:b/>
                <w:sz w:val="20"/>
              </w:rPr>
            </w:pPr>
          </w:p>
        </w:tc>
        <w:tc>
          <w:tcPr>
            <w:tcW w:w="1418" w:type="dxa"/>
            <w:gridSpan w:val="2"/>
            <w:tcBorders>
              <w:top w:val="single" w:sz="4" w:space="0" w:color="auto"/>
              <w:left w:val="single" w:sz="4" w:space="0" w:color="auto"/>
              <w:bottom w:val="single" w:sz="4" w:space="0" w:color="auto"/>
              <w:right w:val="single" w:sz="4" w:space="0" w:color="auto"/>
            </w:tcBorders>
            <w:hideMark/>
          </w:tcPr>
          <w:p w14:paraId="4BADA126" w14:textId="77777777" w:rsidR="00F81203" w:rsidRDefault="00F81203">
            <w:pPr>
              <w:spacing w:line="276" w:lineRule="auto"/>
              <w:jc w:val="both"/>
              <w:rPr>
                <w:rFonts w:ascii="Arial" w:hAnsi="Arial" w:cs="Arial"/>
                <w:b/>
                <w:sz w:val="20"/>
              </w:rPr>
            </w:pPr>
            <w:r>
              <w:rPr>
                <w:rFonts w:ascii="Arial" w:hAnsi="Arial" w:cs="Arial"/>
                <w:b/>
                <w:sz w:val="20"/>
              </w:rPr>
              <w:t>Unexposed control</w:t>
            </w:r>
          </w:p>
        </w:tc>
        <w:tc>
          <w:tcPr>
            <w:tcW w:w="0" w:type="auto"/>
            <w:gridSpan w:val="2"/>
            <w:tcBorders>
              <w:top w:val="single" w:sz="4" w:space="0" w:color="auto"/>
              <w:left w:val="single" w:sz="4" w:space="0" w:color="auto"/>
              <w:bottom w:val="single" w:sz="4" w:space="0" w:color="auto"/>
              <w:right w:val="single" w:sz="4" w:space="0" w:color="auto"/>
            </w:tcBorders>
            <w:hideMark/>
          </w:tcPr>
          <w:p w14:paraId="5F0C0BA4" w14:textId="77777777" w:rsidR="00F81203" w:rsidRDefault="00F81203">
            <w:pPr>
              <w:spacing w:line="276" w:lineRule="auto"/>
              <w:jc w:val="both"/>
              <w:rPr>
                <w:rFonts w:ascii="Arial" w:hAnsi="Arial" w:cs="Arial"/>
                <w:b/>
                <w:sz w:val="20"/>
              </w:rPr>
            </w:pPr>
            <w:r>
              <w:rPr>
                <w:rFonts w:ascii="Arial" w:hAnsi="Arial" w:cs="Arial"/>
                <w:b/>
                <w:sz w:val="20"/>
              </w:rPr>
              <w:t>15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6C276E70" w14:textId="77777777" w:rsidR="00F81203" w:rsidRDefault="00F81203">
            <w:pPr>
              <w:spacing w:line="276" w:lineRule="auto"/>
              <w:jc w:val="both"/>
              <w:rPr>
                <w:rFonts w:ascii="Arial" w:hAnsi="Arial" w:cs="Arial"/>
                <w:b/>
                <w:sz w:val="20"/>
              </w:rPr>
            </w:pPr>
            <w:r>
              <w:rPr>
                <w:rFonts w:ascii="Arial" w:hAnsi="Arial" w:cs="Arial"/>
                <w:b/>
                <w:sz w:val="20"/>
              </w:rPr>
              <w:t>3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3FC4B30D" w14:textId="77777777" w:rsidR="00F81203" w:rsidRDefault="00F81203">
            <w:pPr>
              <w:spacing w:line="276" w:lineRule="auto"/>
              <w:jc w:val="both"/>
              <w:rPr>
                <w:rFonts w:ascii="Arial" w:hAnsi="Arial" w:cs="Arial"/>
                <w:b/>
                <w:sz w:val="20"/>
              </w:rPr>
            </w:pPr>
            <w:r>
              <w:rPr>
                <w:rFonts w:ascii="Arial" w:hAnsi="Arial" w:cs="Arial"/>
                <w:b/>
                <w:sz w:val="20"/>
              </w:rPr>
              <w:t>45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7815D701" w14:textId="77777777" w:rsidR="00F81203" w:rsidRDefault="00F81203">
            <w:pPr>
              <w:spacing w:line="276" w:lineRule="auto"/>
              <w:jc w:val="both"/>
              <w:rPr>
                <w:rFonts w:ascii="Arial" w:hAnsi="Arial" w:cs="Arial"/>
                <w:b/>
                <w:sz w:val="20"/>
              </w:rPr>
            </w:pPr>
            <w:r>
              <w:rPr>
                <w:rFonts w:ascii="Arial" w:hAnsi="Arial" w:cs="Arial"/>
                <w:b/>
                <w:sz w:val="20"/>
              </w:rPr>
              <w:t>6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78E64708" w14:textId="77777777" w:rsidR="00F81203" w:rsidRDefault="00F81203">
            <w:pPr>
              <w:spacing w:line="276" w:lineRule="auto"/>
              <w:jc w:val="both"/>
              <w:rPr>
                <w:rFonts w:ascii="Arial" w:hAnsi="Arial" w:cs="Arial"/>
                <w:b/>
                <w:sz w:val="20"/>
              </w:rPr>
            </w:pPr>
            <w:r>
              <w:rPr>
                <w:rFonts w:ascii="Arial" w:hAnsi="Arial" w:cs="Arial"/>
                <w:b/>
                <w:sz w:val="20"/>
              </w:rPr>
              <w:t>12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353FFFE8" w14:textId="77777777" w:rsidR="00F81203" w:rsidRDefault="00F81203">
            <w:pPr>
              <w:spacing w:line="276" w:lineRule="auto"/>
              <w:jc w:val="both"/>
              <w:rPr>
                <w:rFonts w:ascii="Arial" w:hAnsi="Arial" w:cs="Arial"/>
                <w:b/>
                <w:sz w:val="20"/>
              </w:rPr>
            </w:pPr>
            <w:r>
              <w:rPr>
                <w:rFonts w:ascii="Arial" w:hAnsi="Arial" w:cs="Arial"/>
                <w:b/>
                <w:sz w:val="20"/>
              </w:rPr>
              <w:t>18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734946D0" w14:textId="77777777" w:rsidR="00F81203" w:rsidRDefault="00F81203">
            <w:pPr>
              <w:spacing w:line="276" w:lineRule="auto"/>
              <w:jc w:val="both"/>
              <w:rPr>
                <w:rFonts w:ascii="Arial" w:hAnsi="Arial" w:cs="Arial"/>
                <w:b/>
                <w:sz w:val="20"/>
              </w:rPr>
            </w:pPr>
            <w:r>
              <w:rPr>
                <w:rFonts w:ascii="Arial" w:hAnsi="Arial" w:cs="Arial"/>
                <w:b/>
                <w:sz w:val="20"/>
              </w:rPr>
              <w:t>24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5D2E8A1A" w14:textId="77777777" w:rsidR="00F81203" w:rsidRDefault="00F81203">
            <w:pPr>
              <w:spacing w:line="276" w:lineRule="auto"/>
              <w:jc w:val="both"/>
              <w:rPr>
                <w:rFonts w:ascii="Arial" w:hAnsi="Arial" w:cs="Arial"/>
                <w:b/>
                <w:sz w:val="20"/>
              </w:rPr>
            </w:pPr>
            <w:r>
              <w:rPr>
                <w:rFonts w:ascii="Arial" w:hAnsi="Arial" w:cs="Arial"/>
                <w:b/>
                <w:sz w:val="20"/>
              </w:rPr>
              <w:t>300 seconds</w:t>
            </w:r>
          </w:p>
        </w:tc>
      </w:tr>
      <w:tr w:rsidR="00F81203" w14:paraId="1445F9C5" w14:textId="77777777" w:rsidTr="00F81203">
        <w:trPr>
          <w:gridAfter w:val="1"/>
          <w:wAfter w:w="8" w:type="dxa"/>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B6485B" w14:textId="77777777" w:rsidR="00F81203" w:rsidRDefault="00F81203">
            <w:pPr>
              <w:spacing w:line="240" w:lineRule="auto"/>
              <w:rPr>
                <w:rFonts w:ascii="Arial" w:hAnsi="Arial" w:cs="Arial"/>
                <w:b/>
                <w:sz w:val="20"/>
              </w:rPr>
            </w:pPr>
          </w:p>
        </w:tc>
        <w:tc>
          <w:tcPr>
            <w:tcW w:w="775" w:type="dxa"/>
            <w:tcBorders>
              <w:top w:val="single" w:sz="4" w:space="0" w:color="auto"/>
              <w:left w:val="single" w:sz="4" w:space="0" w:color="auto"/>
              <w:bottom w:val="single" w:sz="4" w:space="0" w:color="auto"/>
              <w:right w:val="single" w:sz="4" w:space="0" w:color="auto"/>
            </w:tcBorders>
            <w:hideMark/>
          </w:tcPr>
          <w:p w14:paraId="2802B5D5"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0B068014"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136C2EA0"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38455BCF"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57DFEA11"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44236E29"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1E45E886"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7AF6170C"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4DDF144E"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021AD260"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5A055EC7"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1B11D117"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158F0CD7"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2BEC5166"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23FB7FDC"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0264F18B" w14:textId="77777777" w:rsidR="00F81203" w:rsidRDefault="00F81203">
            <w:pPr>
              <w:spacing w:line="276" w:lineRule="auto"/>
              <w:jc w:val="both"/>
              <w:rPr>
                <w:rFonts w:ascii="Arial" w:hAnsi="Arial" w:cs="Arial"/>
                <w:i/>
                <w:sz w:val="20"/>
              </w:rPr>
            </w:pPr>
            <w:r>
              <w:rPr>
                <w:rFonts w:ascii="Arial" w:hAnsi="Arial" w:cs="Arial"/>
                <w:i/>
                <w:sz w:val="20"/>
              </w:rPr>
              <w:t>SD</w:t>
            </w:r>
          </w:p>
        </w:tc>
        <w:tc>
          <w:tcPr>
            <w:tcW w:w="0" w:type="auto"/>
            <w:tcBorders>
              <w:top w:val="single" w:sz="4" w:space="0" w:color="auto"/>
              <w:left w:val="single" w:sz="4" w:space="0" w:color="auto"/>
              <w:bottom w:val="single" w:sz="4" w:space="0" w:color="auto"/>
              <w:right w:val="single" w:sz="4" w:space="0" w:color="auto"/>
            </w:tcBorders>
            <w:hideMark/>
          </w:tcPr>
          <w:p w14:paraId="75931412" w14:textId="77777777" w:rsidR="00F81203" w:rsidRDefault="00F81203">
            <w:pPr>
              <w:spacing w:line="276" w:lineRule="auto"/>
              <w:jc w:val="both"/>
              <w:rPr>
                <w:rFonts w:ascii="Arial" w:hAnsi="Arial" w:cs="Arial"/>
                <w:i/>
                <w:sz w:val="20"/>
              </w:rPr>
            </w:pPr>
            <w:r>
              <w:rPr>
                <w:rFonts w:ascii="Arial" w:hAnsi="Arial" w:cs="Arial"/>
                <w:i/>
                <w:sz w:val="20"/>
              </w:rPr>
              <w:t>Mean</w:t>
            </w:r>
          </w:p>
        </w:tc>
        <w:tc>
          <w:tcPr>
            <w:tcW w:w="0" w:type="auto"/>
            <w:tcBorders>
              <w:top w:val="single" w:sz="4" w:space="0" w:color="auto"/>
              <w:left w:val="single" w:sz="4" w:space="0" w:color="auto"/>
              <w:bottom w:val="single" w:sz="4" w:space="0" w:color="auto"/>
              <w:right w:val="single" w:sz="4" w:space="0" w:color="auto"/>
            </w:tcBorders>
            <w:hideMark/>
          </w:tcPr>
          <w:p w14:paraId="2675E7AF" w14:textId="77777777" w:rsidR="00F81203" w:rsidRDefault="00F81203">
            <w:pPr>
              <w:spacing w:line="276" w:lineRule="auto"/>
              <w:jc w:val="both"/>
              <w:rPr>
                <w:rFonts w:ascii="Arial" w:hAnsi="Arial" w:cs="Arial"/>
                <w:i/>
                <w:sz w:val="20"/>
              </w:rPr>
            </w:pPr>
            <w:r>
              <w:rPr>
                <w:rFonts w:ascii="Arial" w:hAnsi="Arial" w:cs="Arial"/>
                <w:i/>
                <w:sz w:val="20"/>
              </w:rPr>
              <w:t>SD</w:t>
            </w:r>
          </w:p>
        </w:tc>
      </w:tr>
      <w:tr w:rsidR="00F81203" w14:paraId="1BA5EAE2" w14:textId="77777777" w:rsidTr="00F81203">
        <w:trPr>
          <w:trHeight w:val="227"/>
        </w:trPr>
        <w:tc>
          <w:tcPr>
            <w:tcW w:w="0" w:type="auto"/>
            <w:gridSpan w:val="20"/>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B8BC232" w14:textId="77777777" w:rsidR="00F81203" w:rsidRDefault="00F81203">
            <w:pPr>
              <w:spacing w:line="276" w:lineRule="auto"/>
              <w:jc w:val="both"/>
              <w:rPr>
                <w:rFonts w:ascii="Arial" w:hAnsi="Arial" w:cs="Arial"/>
                <w:sz w:val="20"/>
              </w:rPr>
            </w:pPr>
            <w:r>
              <w:rPr>
                <w:rFonts w:ascii="Arial" w:hAnsi="Arial" w:cs="Arial"/>
                <w:b/>
                <w:sz w:val="20"/>
              </w:rPr>
              <w:t>Light Microscopy Damage Grading (n=3)</w:t>
            </w:r>
          </w:p>
        </w:tc>
      </w:tr>
      <w:tr w:rsidR="00F81203" w14:paraId="431A8F85" w14:textId="77777777" w:rsidTr="00F81203">
        <w:trPr>
          <w:gridAfter w:val="1"/>
          <w:wAfter w:w="8" w:type="dxa"/>
          <w:trHeight w:val="227"/>
        </w:trPr>
        <w:tc>
          <w:tcPr>
            <w:tcW w:w="2882" w:type="dxa"/>
            <w:tcBorders>
              <w:top w:val="single" w:sz="4" w:space="0" w:color="auto"/>
              <w:left w:val="single" w:sz="4" w:space="0" w:color="auto"/>
              <w:bottom w:val="single" w:sz="4" w:space="0" w:color="auto"/>
              <w:right w:val="single" w:sz="4" w:space="0" w:color="auto"/>
            </w:tcBorders>
            <w:hideMark/>
          </w:tcPr>
          <w:p w14:paraId="47309719" w14:textId="77777777" w:rsidR="00F81203" w:rsidRDefault="00F81203">
            <w:pPr>
              <w:spacing w:line="276" w:lineRule="auto"/>
              <w:jc w:val="both"/>
              <w:rPr>
                <w:rFonts w:ascii="Arial" w:hAnsi="Arial" w:cs="Arial"/>
                <w:b/>
                <w:sz w:val="20"/>
              </w:rPr>
            </w:pPr>
            <w:r>
              <w:rPr>
                <w:rFonts w:ascii="Arial" w:hAnsi="Arial" w:cs="Arial"/>
                <w:b/>
                <w:sz w:val="20"/>
              </w:rPr>
              <w:t>Bubbling – Root</w:t>
            </w:r>
          </w:p>
        </w:tc>
        <w:tc>
          <w:tcPr>
            <w:tcW w:w="775" w:type="dxa"/>
            <w:tcBorders>
              <w:top w:val="single" w:sz="4" w:space="0" w:color="auto"/>
              <w:left w:val="single" w:sz="4" w:space="0" w:color="auto"/>
              <w:bottom w:val="single" w:sz="4" w:space="0" w:color="auto"/>
              <w:right w:val="single" w:sz="4" w:space="0" w:color="auto"/>
            </w:tcBorders>
            <w:hideMark/>
          </w:tcPr>
          <w:p w14:paraId="2E21805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64620F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B6A7705"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1E64E0D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F138DA0" w14:textId="77777777" w:rsidR="00F81203" w:rsidRDefault="00F81203">
            <w:pPr>
              <w:spacing w:line="276" w:lineRule="auto"/>
              <w:jc w:val="both"/>
              <w:rPr>
                <w:rFonts w:ascii="Arial" w:hAnsi="Arial" w:cs="Arial"/>
                <w:sz w:val="20"/>
              </w:rPr>
            </w:pPr>
            <w:r>
              <w:rPr>
                <w:rFonts w:ascii="Arial" w:hAnsi="Arial" w:cs="Arial"/>
                <w:sz w:val="20"/>
              </w:rPr>
              <w:t>0.67</w:t>
            </w:r>
          </w:p>
        </w:tc>
        <w:tc>
          <w:tcPr>
            <w:tcW w:w="0" w:type="auto"/>
            <w:tcBorders>
              <w:top w:val="single" w:sz="4" w:space="0" w:color="auto"/>
              <w:left w:val="single" w:sz="4" w:space="0" w:color="auto"/>
              <w:bottom w:val="single" w:sz="4" w:space="0" w:color="auto"/>
              <w:right w:val="single" w:sz="4" w:space="0" w:color="auto"/>
            </w:tcBorders>
            <w:hideMark/>
          </w:tcPr>
          <w:p w14:paraId="4C2CF8F5" w14:textId="77777777" w:rsidR="00F81203" w:rsidRDefault="00F81203">
            <w:pPr>
              <w:spacing w:line="276" w:lineRule="auto"/>
              <w:jc w:val="both"/>
              <w:rPr>
                <w:rFonts w:ascii="Arial" w:hAnsi="Arial" w:cs="Arial"/>
                <w:sz w:val="20"/>
              </w:rPr>
            </w:pPr>
            <w:r>
              <w:rPr>
                <w:rFonts w:ascii="Arial" w:hAnsi="Arial" w:cs="Arial"/>
                <w:sz w:val="20"/>
              </w:rPr>
              <w:t>1.15</w:t>
            </w:r>
          </w:p>
        </w:tc>
        <w:tc>
          <w:tcPr>
            <w:tcW w:w="0" w:type="auto"/>
            <w:tcBorders>
              <w:top w:val="single" w:sz="4" w:space="0" w:color="auto"/>
              <w:left w:val="single" w:sz="4" w:space="0" w:color="auto"/>
              <w:bottom w:val="single" w:sz="4" w:space="0" w:color="auto"/>
              <w:right w:val="single" w:sz="4" w:space="0" w:color="auto"/>
            </w:tcBorders>
            <w:hideMark/>
          </w:tcPr>
          <w:p w14:paraId="7457B3EE" w14:textId="77777777" w:rsidR="00F81203" w:rsidRDefault="00F81203">
            <w:pPr>
              <w:spacing w:line="276" w:lineRule="auto"/>
              <w:jc w:val="both"/>
              <w:rPr>
                <w:rFonts w:ascii="Arial" w:hAnsi="Arial" w:cs="Arial"/>
                <w:sz w:val="20"/>
              </w:rPr>
            </w:pPr>
            <w:r>
              <w:rPr>
                <w:rFonts w:ascii="Arial" w:hAnsi="Arial" w:cs="Arial"/>
                <w:sz w:val="20"/>
              </w:rPr>
              <w:t>1.67</w:t>
            </w:r>
          </w:p>
        </w:tc>
        <w:tc>
          <w:tcPr>
            <w:tcW w:w="0" w:type="auto"/>
            <w:tcBorders>
              <w:top w:val="single" w:sz="4" w:space="0" w:color="auto"/>
              <w:left w:val="single" w:sz="4" w:space="0" w:color="auto"/>
              <w:bottom w:val="single" w:sz="4" w:space="0" w:color="auto"/>
              <w:right w:val="single" w:sz="4" w:space="0" w:color="auto"/>
            </w:tcBorders>
            <w:hideMark/>
          </w:tcPr>
          <w:p w14:paraId="639EA500"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582CCE6F" w14:textId="77777777" w:rsidR="00F81203" w:rsidRDefault="00F81203">
            <w:pPr>
              <w:spacing w:line="276" w:lineRule="auto"/>
              <w:jc w:val="both"/>
              <w:rPr>
                <w:rFonts w:ascii="Arial" w:hAnsi="Arial" w:cs="Arial"/>
                <w:sz w:val="20"/>
              </w:rPr>
            </w:pPr>
            <w:r>
              <w:rPr>
                <w:rFonts w:ascii="Arial" w:hAnsi="Arial" w:cs="Arial"/>
                <w:sz w:val="20"/>
              </w:rPr>
              <w:t>1.33</w:t>
            </w:r>
          </w:p>
        </w:tc>
        <w:tc>
          <w:tcPr>
            <w:tcW w:w="0" w:type="auto"/>
            <w:tcBorders>
              <w:top w:val="single" w:sz="4" w:space="0" w:color="auto"/>
              <w:left w:val="single" w:sz="4" w:space="0" w:color="auto"/>
              <w:bottom w:val="single" w:sz="4" w:space="0" w:color="auto"/>
              <w:right w:val="single" w:sz="4" w:space="0" w:color="auto"/>
            </w:tcBorders>
            <w:hideMark/>
          </w:tcPr>
          <w:p w14:paraId="49F86592"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595D656F"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6F09338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F0ACAF0"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6C182DA1"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769B6E86" w14:textId="77777777" w:rsidR="00F81203" w:rsidRDefault="00F81203">
            <w:pPr>
              <w:spacing w:line="276" w:lineRule="auto"/>
              <w:jc w:val="both"/>
              <w:rPr>
                <w:rFonts w:ascii="Arial" w:hAnsi="Arial" w:cs="Arial"/>
                <w:sz w:val="20"/>
              </w:rPr>
            </w:pPr>
            <w:r>
              <w:rPr>
                <w:rFonts w:ascii="Arial" w:hAnsi="Arial" w:cs="Arial"/>
                <w:sz w:val="20"/>
              </w:rPr>
              <w:t>4.00</w:t>
            </w:r>
          </w:p>
        </w:tc>
        <w:tc>
          <w:tcPr>
            <w:tcW w:w="0" w:type="auto"/>
            <w:tcBorders>
              <w:top w:val="single" w:sz="4" w:space="0" w:color="auto"/>
              <w:left w:val="single" w:sz="4" w:space="0" w:color="auto"/>
              <w:bottom w:val="single" w:sz="4" w:space="0" w:color="auto"/>
              <w:right w:val="single" w:sz="4" w:space="0" w:color="auto"/>
            </w:tcBorders>
            <w:hideMark/>
          </w:tcPr>
          <w:p w14:paraId="43EC0064" w14:textId="77777777" w:rsidR="00F81203" w:rsidRDefault="00F81203">
            <w:pPr>
              <w:spacing w:line="276" w:lineRule="auto"/>
              <w:jc w:val="both"/>
              <w:rPr>
                <w:rFonts w:ascii="Arial" w:hAnsi="Arial" w:cs="Arial"/>
                <w:sz w:val="20"/>
              </w:rPr>
            </w:pPr>
            <w:r>
              <w:rPr>
                <w:rFonts w:ascii="Arial" w:hAnsi="Arial" w:cs="Arial"/>
                <w:sz w:val="20"/>
              </w:rPr>
              <w:t>1.73</w:t>
            </w:r>
          </w:p>
        </w:tc>
        <w:tc>
          <w:tcPr>
            <w:tcW w:w="0" w:type="auto"/>
            <w:tcBorders>
              <w:top w:val="single" w:sz="4" w:space="0" w:color="auto"/>
              <w:left w:val="single" w:sz="4" w:space="0" w:color="auto"/>
              <w:bottom w:val="single" w:sz="4" w:space="0" w:color="auto"/>
              <w:right w:val="single" w:sz="4" w:space="0" w:color="auto"/>
            </w:tcBorders>
            <w:hideMark/>
          </w:tcPr>
          <w:p w14:paraId="4FD7E3F4" w14:textId="77777777" w:rsidR="00F81203" w:rsidRDefault="00F81203">
            <w:pPr>
              <w:spacing w:line="276" w:lineRule="auto"/>
              <w:jc w:val="both"/>
              <w:rPr>
                <w:rFonts w:ascii="Arial" w:hAnsi="Arial" w:cs="Arial"/>
                <w:sz w:val="20"/>
              </w:rPr>
            </w:pPr>
            <w:r>
              <w:rPr>
                <w:rFonts w:ascii="Arial" w:hAnsi="Arial" w:cs="Arial"/>
                <w:sz w:val="20"/>
              </w:rPr>
              <w:t>5.00</w:t>
            </w:r>
          </w:p>
        </w:tc>
        <w:tc>
          <w:tcPr>
            <w:tcW w:w="0" w:type="auto"/>
            <w:tcBorders>
              <w:top w:val="single" w:sz="4" w:space="0" w:color="auto"/>
              <w:left w:val="single" w:sz="4" w:space="0" w:color="auto"/>
              <w:bottom w:val="single" w:sz="4" w:space="0" w:color="auto"/>
              <w:right w:val="single" w:sz="4" w:space="0" w:color="auto"/>
            </w:tcBorders>
            <w:hideMark/>
          </w:tcPr>
          <w:p w14:paraId="2850E980"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11DBC536" w14:textId="77777777" w:rsidTr="00F81203">
        <w:trPr>
          <w:gridAfter w:val="1"/>
          <w:wAfter w:w="8" w:type="dxa"/>
          <w:trHeight w:val="227"/>
        </w:trPr>
        <w:tc>
          <w:tcPr>
            <w:tcW w:w="2882" w:type="dxa"/>
            <w:tcBorders>
              <w:top w:val="single" w:sz="4" w:space="0" w:color="auto"/>
              <w:left w:val="single" w:sz="4" w:space="0" w:color="auto"/>
              <w:bottom w:val="single" w:sz="4" w:space="0" w:color="auto"/>
              <w:right w:val="single" w:sz="4" w:space="0" w:color="auto"/>
            </w:tcBorders>
            <w:hideMark/>
          </w:tcPr>
          <w:p w14:paraId="6D00A7BF" w14:textId="77777777" w:rsidR="00F81203" w:rsidRDefault="00F81203">
            <w:pPr>
              <w:spacing w:line="276" w:lineRule="auto"/>
              <w:jc w:val="both"/>
              <w:rPr>
                <w:rFonts w:ascii="Arial" w:hAnsi="Arial" w:cs="Arial"/>
                <w:b/>
                <w:sz w:val="20"/>
              </w:rPr>
            </w:pPr>
            <w:r>
              <w:rPr>
                <w:rFonts w:ascii="Arial" w:hAnsi="Arial" w:cs="Arial"/>
                <w:b/>
                <w:sz w:val="20"/>
              </w:rPr>
              <w:t>Bubbling – Shaft</w:t>
            </w:r>
          </w:p>
        </w:tc>
        <w:tc>
          <w:tcPr>
            <w:tcW w:w="775" w:type="dxa"/>
            <w:tcBorders>
              <w:top w:val="single" w:sz="4" w:space="0" w:color="auto"/>
              <w:left w:val="single" w:sz="4" w:space="0" w:color="auto"/>
              <w:bottom w:val="single" w:sz="4" w:space="0" w:color="auto"/>
              <w:right w:val="single" w:sz="4" w:space="0" w:color="auto"/>
            </w:tcBorders>
            <w:hideMark/>
          </w:tcPr>
          <w:p w14:paraId="4D3040B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F2EE5A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52DDEB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BC6B7A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1813878" w14:textId="77777777" w:rsidR="00F81203" w:rsidRDefault="00F81203">
            <w:pPr>
              <w:spacing w:line="276" w:lineRule="auto"/>
              <w:jc w:val="both"/>
              <w:rPr>
                <w:rFonts w:ascii="Arial" w:hAnsi="Arial" w:cs="Arial"/>
                <w:sz w:val="20"/>
              </w:rPr>
            </w:pPr>
            <w:r>
              <w:rPr>
                <w:rFonts w:ascii="Arial" w:hAnsi="Arial" w:cs="Arial"/>
                <w:sz w:val="20"/>
              </w:rPr>
              <w:t>0.67</w:t>
            </w:r>
          </w:p>
        </w:tc>
        <w:tc>
          <w:tcPr>
            <w:tcW w:w="0" w:type="auto"/>
            <w:tcBorders>
              <w:top w:val="single" w:sz="4" w:space="0" w:color="auto"/>
              <w:left w:val="single" w:sz="4" w:space="0" w:color="auto"/>
              <w:bottom w:val="single" w:sz="4" w:space="0" w:color="auto"/>
              <w:right w:val="single" w:sz="4" w:space="0" w:color="auto"/>
            </w:tcBorders>
            <w:hideMark/>
          </w:tcPr>
          <w:p w14:paraId="05603E85"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584B2F95"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576D5AF8"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1947AEE4"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6E0D2FA6"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0AE9F6C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CAE0E4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C66CB0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E86BFF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27EBE45"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4356339C"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5D06B9A4" w14:textId="77777777" w:rsidR="00F81203" w:rsidRDefault="00F81203">
            <w:pPr>
              <w:spacing w:line="276" w:lineRule="auto"/>
              <w:jc w:val="both"/>
              <w:rPr>
                <w:rFonts w:ascii="Arial" w:hAnsi="Arial" w:cs="Arial"/>
                <w:sz w:val="20"/>
              </w:rPr>
            </w:pPr>
            <w:r>
              <w:rPr>
                <w:rFonts w:ascii="Arial" w:hAnsi="Arial" w:cs="Arial"/>
                <w:sz w:val="20"/>
              </w:rPr>
              <w:t>2.33</w:t>
            </w:r>
          </w:p>
        </w:tc>
        <w:tc>
          <w:tcPr>
            <w:tcW w:w="0" w:type="auto"/>
            <w:tcBorders>
              <w:top w:val="single" w:sz="4" w:space="0" w:color="auto"/>
              <w:left w:val="single" w:sz="4" w:space="0" w:color="auto"/>
              <w:bottom w:val="single" w:sz="4" w:space="0" w:color="auto"/>
              <w:right w:val="single" w:sz="4" w:space="0" w:color="auto"/>
            </w:tcBorders>
            <w:hideMark/>
          </w:tcPr>
          <w:p w14:paraId="660CBDD7" w14:textId="77777777" w:rsidR="00F81203" w:rsidRDefault="00F81203">
            <w:pPr>
              <w:spacing w:line="276" w:lineRule="auto"/>
              <w:jc w:val="both"/>
              <w:rPr>
                <w:rFonts w:ascii="Arial" w:hAnsi="Arial" w:cs="Arial"/>
                <w:sz w:val="20"/>
              </w:rPr>
            </w:pPr>
            <w:r>
              <w:rPr>
                <w:rFonts w:ascii="Arial" w:hAnsi="Arial" w:cs="Arial"/>
                <w:sz w:val="20"/>
              </w:rPr>
              <w:t>2.08</w:t>
            </w:r>
          </w:p>
        </w:tc>
      </w:tr>
      <w:tr w:rsidR="00F81203" w14:paraId="7F7B3B2E" w14:textId="77777777" w:rsidTr="00F81203">
        <w:trPr>
          <w:gridAfter w:val="1"/>
          <w:wAfter w:w="8" w:type="dxa"/>
          <w:trHeight w:val="227"/>
        </w:trPr>
        <w:tc>
          <w:tcPr>
            <w:tcW w:w="2882" w:type="dxa"/>
            <w:tcBorders>
              <w:top w:val="single" w:sz="4" w:space="0" w:color="auto"/>
              <w:left w:val="single" w:sz="4" w:space="0" w:color="auto"/>
              <w:bottom w:val="single" w:sz="4" w:space="0" w:color="auto"/>
              <w:right w:val="single" w:sz="4" w:space="0" w:color="auto"/>
            </w:tcBorders>
            <w:hideMark/>
          </w:tcPr>
          <w:p w14:paraId="372975DE" w14:textId="77777777" w:rsidR="00F81203" w:rsidRDefault="00F81203">
            <w:pPr>
              <w:spacing w:line="276" w:lineRule="auto"/>
              <w:jc w:val="both"/>
              <w:rPr>
                <w:rFonts w:ascii="Arial" w:hAnsi="Arial" w:cs="Arial"/>
                <w:b/>
                <w:sz w:val="20"/>
              </w:rPr>
            </w:pPr>
            <w:r>
              <w:rPr>
                <w:rFonts w:ascii="Arial" w:hAnsi="Arial" w:cs="Arial"/>
                <w:b/>
                <w:sz w:val="20"/>
              </w:rPr>
              <w:t>Bubbling – Tip</w:t>
            </w:r>
          </w:p>
        </w:tc>
        <w:tc>
          <w:tcPr>
            <w:tcW w:w="775" w:type="dxa"/>
            <w:tcBorders>
              <w:top w:val="single" w:sz="4" w:space="0" w:color="auto"/>
              <w:left w:val="single" w:sz="4" w:space="0" w:color="auto"/>
              <w:bottom w:val="single" w:sz="4" w:space="0" w:color="auto"/>
              <w:right w:val="single" w:sz="4" w:space="0" w:color="auto"/>
            </w:tcBorders>
            <w:hideMark/>
          </w:tcPr>
          <w:p w14:paraId="4C9BA9E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AD1DE1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0428DD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4478D3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801BF0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60ABBB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4D080E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DEEB9F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A614FF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24472C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6F4AFF5"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40F3E85"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7DE391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3416A8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FA1370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6C7F96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0B7E5AC"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49F2B79F" w14:textId="77777777" w:rsidR="00F81203" w:rsidRDefault="00F81203">
            <w:pPr>
              <w:spacing w:line="276" w:lineRule="auto"/>
              <w:jc w:val="both"/>
              <w:rPr>
                <w:rFonts w:ascii="Arial" w:hAnsi="Arial" w:cs="Arial"/>
                <w:sz w:val="20"/>
              </w:rPr>
            </w:pPr>
            <w:r>
              <w:rPr>
                <w:rFonts w:ascii="Arial" w:hAnsi="Arial" w:cs="Arial"/>
                <w:sz w:val="20"/>
              </w:rPr>
              <w:t>0.58</w:t>
            </w:r>
          </w:p>
        </w:tc>
      </w:tr>
      <w:tr w:rsidR="00F81203" w14:paraId="01A9ADC5" w14:textId="77777777" w:rsidTr="00F81203">
        <w:trPr>
          <w:gridAfter w:val="1"/>
          <w:wAfter w:w="8" w:type="dxa"/>
          <w:trHeight w:val="227"/>
        </w:trPr>
        <w:tc>
          <w:tcPr>
            <w:tcW w:w="2882" w:type="dxa"/>
            <w:tcBorders>
              <w:top w:val="single" w:sz="4" w:space="0" w:color="auto"/>
              <w:left w:val="single" w:sz="4" w:space="0" w:color="auto"/>
              <w:bottom w:val="single" w:sz="4" w:space="0" w:color="auto"/>
              <w:right w:val="single" w:sz="4" w:space="0" w:color="auto"/>
            </w:tcBorders>
            <w:hideMark/>
          </w:tcPr>
          <w:p w14:paraId="359A4D8C" w14:textId="77777777" w:rsidR="00F81203" w:rsidRDefault="00F81203">
            <w:pPr>
              <w:spacing w:line="276" w:lineRule="auto"/>
              <w:jc w:val="both"/>
              <w:rPr>
                <w:rFonts w:ascii="Arial" w:hAnsi="Arial" w:cs="Arial"/>
                <w:b/>
                <w:sz w:val="20"/>
              </w:rPr>
            </w:pPr>
            <w:r>
              <w:rPr>
                <w:rFonts w:ascii="Arial" w:hAnsi="Arial" w:cs="Arial"/>
                <w:b/>
                <w:sz w:val="20"/>
              </w:rPr>
              <w:t>Discolouration – Root</w:t>
            </w:r>
          </w:p>
        </w:tc>
        <w:tc>
          <w:tcPr>
            <w:tcW w:w="775" w:type="dxa"/>
            <w:tcBorders>
              <w:top w:val="single" w:sz="4" w:space="0" w:color="auto"/>
              <w:left w:val="single" w:sz="4" w:space="0" w:color="auto"/>
              <w:bottom w:val="single" w:sz="4" w:space="0" w:color="auto"/>
              <w:right w:val="single" w:sz="4" w:space="0" w:color="auto"/>
            </w:tcBorders>
            <w:hideMark/>
          </w:tcPr>
          <w:p w14:paraId="7B9DB4D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C2EC8A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9D3E1DE" w14:textId="77777777" w:rsidR="00F81203" w:rsidRDefault="00F81203">
            <w:pPr>
              <w:spacing w:line="276" w:lineRule="auto"/>
              <w:jc w:val="both"/>
              <w:rPr>
                <w:rFonts w:ascii="Arial" w:hAnsi="Arial" w:cs="Arial"/>
                <w:sz w:val="20"/>
              </w:rPr>
            </w:pPr>
            <w:r>
              <w:rPr>
                <w:rFonts w:ascii="Arial" w:hAnsi="Arial" w:cs="Arial"/>
                <w:sz w:val="20"/>
              </w:rPr>
              <w:t>2.67</w:t>
            </w:r>
          </w:p>
        </w:tc>
        <w:tc>
          <w:tcPr>
            <w:tcW w:w="0" w:type="auto"/>
            <w:tcBorders>
              <w:top w:val="single" w:sz="4" w:space="0" w:color="auto"/>
              <w:left w:val="single" w:sz="4" w:space="0" w:color="auto"/>
              <w:bottom w:val="single" w:sz="4" w:space="0" w:color="auto"/>
              <w:right w:val="single" w:sz="4" w:space="0" w:color="auto"/>
            </w:tcBorders>
            <w:hideMark/>
          </w:tcPr>
          <w:p w14:paraId="308CD498"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25C4A7FB"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046D1D15"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9015A63" w14:textId="77777777" w:rsidR="00F81203" w:rsidRDefault="00F81203">
            <w:pPr>
              <w:spacing w:line="276" w:lineRule="auto"/>
              <w:jc w:val="both"/>
              <w:rPr>
                <w:rFonts w:ascii="Arial" w:hAnsi="Arial" w:cs="Arial"/>
                <w:sz w:val="20"/>
              </w:rPr>
            </w:pPr>
            <w:r>
              <w:rPr>
                <w:rFonts w:ascii="Arial" w:hAnsi="Arial" w:cs="Arial"/>
                <w:sz w:val="20"/>
              </w:rPr>
              <w:t>2.67</w:t>
            </w:r>
          </w:p>
        </w:tc>
        <w:tc>
          <w:tcPr>
            <w:tcW w:w="0" w:type="auto"/>
            <w:tcBorders>
              <w:top w:val="single" w:sz="4" w:space="0" w:color="auto"/>
              <w:left w:val="single" w:sz="4" w:space="0" w:color="auto"/>
              <w:bottom w:val="single" w:sz="4" w:space="0" w:color="auto"/>
              <w:right w:val="single" w:sz="4" w:space="0" w:color="auto"/>
            </w:tcBorders>
            <w:hideMark/>
          </w:tcPr>
          <w:p w14:paraId="73F564CC" w14:textId="77777777" w:rsidR="00F81203" w:rsidRDefault="00F81203">
            <w:pPr>
              <w:spacing w:line="276" w:lineRule="auto"/>
              <w:jc w:val="both"/>
              <w:rPr>
                <w:rFonts w:ascii="Arial" w:hAnsi="Arial" w:cs="Arial"/>
                <w:sz w:val="20"/>
              </w:rPr>
            </w:pPr>
            <w:r>
              <w:rPr>
                <w:rFonts w:ascii="Arial" w:hAnsi="Arial" w:cs="Arial"/>
                <w:sz w:val="20"/>
              </w:rPr>
              <w:t>1.15</w:t>
            </w:r>
          </w:p>
        </w:tc>
        <w:tc>
          <w:tcPr>
            <w:tcW w:w="0" w:type="auto"/>
            <w:tcBorders>
              <w:top w:val="single" w:sz="4" w:space="0" w:color="auto"/>
              <w:left w:val="single" w:sz="4" w:space="0" w:color="auto"/>
              <w:bottom w:val="single" w:sz="4" w:space="0" w:color="auto"/>
              <w:right w:val="single" w:sz="4" w:space="0" w:color="auto"/>
            </w:tcBorders>
            <w:hideMark/>
          </w:tcPr>
          <w:p w14:paraId="2828E856"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465F96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71D5C7A"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5C71846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9F1DD62" w14:textId="77777777" w:rsidR="00F81203" w:rsidRDefault="00F81203">
            <w:pPr>
              <w:spacing w:line="276" w:lineRule="auto"/>
              <w:jc w:val="both"/>
              <w:rPr>
                <w:rFonts w:ascii="Arial" w:hAnsi="Arial" w:cs="Arial"/>
                <w:sz w:val="20"/>
              </w:rPr>
            </w:pPr>
            <w:r>
              <w:rPr>
                <w:rFonts w:ascii="Arial" w:hAnsi="Arial" w:cs="Arial"/>
                <w:sz w:val="20"/>
              </w:rPr>
              <w:t>0.67</w:t>
            </w:r>
          </w:p>
        </w:tc>
        <w:tc>
          <w:tcPr>
            <w:tcW w:w="0" w:type="auto"/>
            <w:tcBorders>
              <w:top w:val="single" w:sz="4" w:space="0" w:color="auto"/>
              <w:left w:val="single" w:sz="4" w:space="0" w:color="auto"/>
              <w:bottom w:val="single" w:sz="4" w:space="0" w:color="auto"/>
              <w:right w:val="single" w:sz="4" w:space="0" w:color="auto"/>
            </w:tcBorders>
            <w:hideMark/>
          </w:tcPr>
          <w:p w14:paraId="1EC6AA48"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467F500B" w14:textId="77777777" w:rsidR="00F81203" w:rsidRDefault="00F81203">
            <w:pPr>
              <w:spacing w:line="276" w:lineRule="auto"/>
              <w:jc w:val="both"/>
              <w:rPr>
                <w:rFonts w:ascii="Arial" w:hAnsi="Arial" w:cs="Arial"/>
                <w:sz w:val="20"/>
              </w:rPr>
            </w:pPr>
            <w:r>
              <w:rPr>
                <w:rFonts w:ascii="Arial" w:hAnsi="Arial" w:cs="Arial"/>
                <w:sz w:val="20"/>
              </w:rPr>
              <w:t>2.67</w:t>
            </w:r>
          </w:p>
        </w:tc>
        <w:tc>
          <w:tcPr>
            <w:tcW w:w="0" w:type="auto"/>
            <w:tcBorders>
              <w:top w:val="single" w:sz="4" w:space="0" w:color="auto"/>
              <w:left w:val="single" w:sz="4" w:space="0" w:color="auto"/>
              <w:bottom w:val="single" w:sz="4" w:space="0" w:color="auto"/>
              <w:right w:val="single" w:sz="4" w:space="0" w:color="auto"/>
            </w:tcBorders>
            <w:hideMark/>
          </w:tcPr>
          <w:p w14:paraId="1D2E7F34"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1BD2B320"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7D2EA62B"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5E1A2DFD" w14:textId="77777777" w:rsidTr="00F81203">
        <w:trPr>
          <w:gridAfter w:val="1"/>
          <w:wAfter w:w="8" w:type="dxa"/>
          <w:trHeight w:val="227"/>
        </w:trPr>
        <w:tc>
          <w:tcPr>
            <w:tcW w:w="2882" w:type="dxa"/>
            <w:tcBorders>
              <w:top w:val="single" w:sz="4" w:space="0" w:color="auto"/>
              <w:left w:val="single" w:sz="4" w:space="0" w:color="auto"/>
              <w:bottom w:val="single" w:sz="4" w:space="0" w:color="auto"/>
              <w:right w:val="single" w:sz="4" w:space="0" w:color="auto"/>
            </w:tcBorders>
            <w:hideMark/>
          </w:tcPr>
          <w:p w14:paraId="657C12A4" w14:textId="77777777" w:rsidR="00F81203" w:rsidRDefault="00F81203">
            <w:pPr>
              <w:spacing w:line="276" w:lineRule="auto"/>
              <w:jc w:val="both"/>
              <w:rPr>
                <w:rFonts w:ascii="Arial" w:hAnsi="Arial" w:cs="Arial"/>
                <w:b/>
                <w:sz w:val="20"/>
              </w:rPr>
            </w:pPr>
            <w:r>
              <w:rPr>
                <w:rFonts w:ascii="Arial" w:hAnsi="Arial" w:cs="Arial"/>
                <w:b/>
                <w:sz w:val="20"/>
              </w:rPr>
              <w:t>Discolouration – Shaft</w:t>
            </w:r>
          </w:p>
        </w:tc>
        <w:tc>
          <w:tcPr>
            <w:tcW w:w="775" w:type="dxa"/>
            <w:tcBorders>
              <w:top w:val="single" w:sz="4" w:space="0" w:color="auto"/>
              <w:left w:val="single" w:sz="4" w:space="0" w:color="auto"/>
              <w:bottom w:val="single" w:sz="4" w:space="0" w:color="auto"/>
              <w:right w:val="single" w:sz="4" w:space="0" w:color="auto"/>
            </w:tcBorders>
            <w:hideMark/>
          </w:tcPr>
          <w:p w14:paraId="63E400A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CF9311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EDD7BA7"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51DD7AE7"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38C0C377" w14:textId="77777777" w:rsidR="00F81203" w:rsidRDefault="00F81203">
            <w:pPr>
              <w:spacing w:line="276" w:lineRule="auto"/>
              <w:jc w:val="both"/>
              <w:rPr>
                <w:rFonts w:ascii="Arial" w:hAnsi="Arial" w:cs="Arial"/>
                <w:sz w:val="20"/>
              </w:rPr>
            </w:pPr>
            <w:r>
              <w:rPr>
                <w:rFonts w:ascii="Arial" w:hAnsi="Arial" w:cs="Arial"/>
                <w:sz w:val="20"/>
              </w:rPr>
              <w:t>1.33</w:t>
            </w:r>
          </w:p>
        </w:tc>
        <w:tc>
          <w:tcPr>
            <w:tcW w:w="0" w:type="auto"/>
            <w:tcBorders>
              <w:top w:val="single" w:sz="4" w:space="0" w:color="auto"/>
              <w:left w:val="single" w:sz="4" w:space="0" w:color="auto"/>
              <w:bottom w:val="single" w:sz="4" w:space="0" w:color="auto"/>
              <w:right w:val="single" w:sz="4" w:space="0" w:color="auto"/>
            </w:tcBorders>
            <w:hideMark/>
          </w:tcPr>
          <w:p w14:paraId="56177403"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5CCA7161" w14:textId="77777777" w:rsidR="00F81203" w:rsidRDefault="00F81203">
            <w:pPr>
              <w:spacing w:line="276" w:lineRule="auto"/>
              <w:jc w:val="both"/>
              <w:rPr>
                <w:rFonts w:ascii="Arial" w:hAnsi="Arial" w:cs="Arial"/>
                <w:sz w:val="20"/>
              </w:rPr>
            </w:pPr>
            <w:r>
              <w:rPr>
                <w:rFonts w:ascii="Arial" w:hAnsi="Arial" w:cs="Arial"/>
                <w:sz w:val="20"/>
              </w:rPr>
              <w:t>1.33</w:t>
            </w:r>
          </w:p>
        </w:tc>
        <w:tc>
          <w:tcPr>
            <w:tcW w:w="0" w:type="auto"/>
            <w:tcBorders>
              <w:top w:val="single" w:sz="4" w:space="0" w:color="auto"/>
              <w:left w:val="single" w:sz="4" w:space="0" w:color="auto"/>
              <w:bottom w:val="single" w:sz="4" w:space="0" w:color="auto"/>
              <w:right w:val="single" w:sz="4" w:space="0" w:color="auto"/>
            </w:tcBorders>
            <w:hideMark/>
          </w:tcPr>
          <w:p w14:paraId="5D6C6B5B"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235F6916"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1E4F417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18F4F37"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51DEDAC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D7BF069"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46C2F078"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3F8FFD0B" w14:textId="77777777" w:rsidR="00F81203" w:rsidRDefault="00F81203">
            <w:pPr>
              <w:spacing w:line="276" w:lineRule="auto"/>
              <w:jc w:val="both"/>
              <w:rPr>
                <w:rFonts w:ascii="Arial" w:hAnsi="Arial" w:cs="Arial"/>
                <w:sz w:val="20"/>
              </w:rPr>
            </w:pPr>
            <w:r>
              <w:rPr>
                <w:rFonts w:ascii="Arial" w:hAnsi="Arial" w:cs="Arial"/>
                <w:sz w:val="20"/>
              </w:rPr>
              <w:t>1.33</w:t>
            </w:r>
          </w:p>
        </w:tc>
        <w:tc>
          <w:tcPr>
            <w:tcW w:w="0" w:type="auto"/>
            <w:tcBorders>
              <w:top w:val="single" w:sz="4" w:space="0" w:color="auto"/>
              <w:left w:val="single" w:sz="4" w:space="0" w:color="auto"/>
              <w:bottom w:val="single" w:sz="4" w:space="0" w:color="auto"/>
              <w:right w:val="single" w:sz="4" w:space="0" w:color="auto"/>
            </w:tcBorders>
            <w:hideMark/>
          </w:tcPr>
          <w:p w14:paraId="11EB537C"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0BEE7047" w14:textId="77777777" w:rsidR="00F81203" w:rsidRDefault="00F81203">
            <w:pPr>
              <w:spacing w:line="276" w:lineRule="auto"/>
              <w:jc w:val="both"/>
              <w:rPr>
                <w:rFonts w:ascii="Arial" w:hAnsi="Arial" w:cs="Arial"/>
                <w:sz w:val="20"/>
              </w:rPr>
            </w:pPr>
            <w:r>
              <w:rPr>
                <w:rFonts w:ascii="Arial" w:hAnsi="Arial" w:cs="Arial"/>
                <w:sz w:val="20"/>
              </w:rPr>
              <w:t>2.67</w:t>
            </w:r>
          </w:p>
        </w:tc>
        <w:tc>
          <w:tcPr>
            <w:tcW w:w="0" w:type="auto"/>
            <w:tcBorders>
              <w:top w:val="single" w:sz="4" w:space="0" w:color="auto"/>
              <w:left w:val="single" w:sz="4" w:space="0" w:color="auto"/>
              <w:bottom w:val="single" w:sz="4" w:space="0" w:color="auto"/>
              <w:right w:val="single" w:sz="4" w:space="0" w:color="auto"/>
            </w:tcBorders>
            <w:hideMark/>
          </w:tcPr>
          <w:p w14:paraId="5555F80F" w14:textId="77777777" w:rsidR="00F81203" w:rsidRDefault="00F81203">
            <w:pPr>
              <w:spacing w:line="276" w:lineRule="auto"/>
              <w:jc w:val="both"/>
              <w:rPr>
                <w:rFonts w:ascii="Arial" w:hAnsi="Arial" w:cs="Arial"/>
                <w:sz w:val="20"/>
              </w:rPr>
            </w:pPr>
            <w:r>
              <w:rPr>
                <w:rFonts w:ascii="Arial" w:hAnsi="Arial" w:cs="Arial"/>
                <w:sz w:val="20"/>
              </w:rPr>
              <w:t>1.15</w:t>
            </w:r>
          </w:p>
        </w:tc>
      </w:tr>
      <w:tr w:rsidR="00F81203" w14:paraId="55E3A8B5" w14:textId="77777777" w:rsidTr="00F81203">
        <w:trPr>
          <w:gridAfter w:val="1"/>
          <w:wAfter w:w="8" w:type="dxa"/>
          <w:trHeight w:val="227"/>
        </w:trPr>
        <w:tc>
          <w:tcPr>
            <w:tcW w:w="2882" w:type="dxa"/>
            <w:tcBorders>
              <w:top w:val="single" w:sz="4" w:space="0" w:color="auto"/>
              <w:left w:val="single" w:sz="4" w:space="0" w:color="auto"/>
              <w:bottom w:val="single" w:sz="4" w:space="0" w:color="auto"/>
              <w:right w:val="single" w:sz="4" w:space="0" w:color="auto"/>
            </w:tcBorders>
            <w:hideMark/>
          </w:tcPr>
          <w:p w14:paraId="2D633B3F" w14:textId="77777777" w:rsidR="00F81203" w:rsidRDefault="00F81203">
            <w:pPr>
              <w:spacing w:line="276" w:lineRule="auto"/>
              <w:jc w:val="both"/>
              <w:rPr>
                <w:rFonts w:ascii="Arial" w:hAnsi="Arial" w:cs="Arial"/>
                <w:b/>
                <w:sz w:val="20"/>
              </w:rPr>
            </w:pPr>
            <w:r>
              <w:rPr>
                <w:rFonts w:ascii="Arial" w:hAnsi="Arial" w:cs="Arial"/>
                <w:b/>
                <w:sz w:val="20"/>
              </w:rPr>
              <w:t>Discolouration – Tip</w:t>
            </w:r>
          </w:p>
        </w:tc>
        <w:tc>
          <w:tcPr>
            <w:tcW w:w="775" w:type="dxa"/>
            <w:tcBorders>
              <w:top w:val="single" w:sz="4" w:space="0" w:color="auto"/>
              <w:left w:val="single" w:sz="4" w:space="0" w:color="auto"/>
              <w:bottom w:val="single" w:sz="4" w:space="0" w:color="auto"/>
              <w:right w:val="single" w:sz="4" w:space="0" w:color="auto"/>
            </w:tcBorders>
            <w:hideMark/>
          </w:tcPr>
          <w:p w14:paraId="52E4AEC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A12392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8264DE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0866EA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04EF1A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F9A55D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EDCB4D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41330E5"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F4773EB"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3336D716"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59E6433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1ADF8E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A32F19D"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F6BEE5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AA2BB45"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FF72D1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889C24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7EE8EA9"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6A13D30B" w14:textId="77777777" w:rsidTr="00F81203">
        <w:trPr>
          <w:gridAfter w:val="1"/>
          <w:wAfter w:w="8" w:type="dxa"/>
          <w:trHeight w:val="449"/>
        </w:trPr>
        <w:tc>
          <w:tcPr>
            <w:tcW w:w="2882" w:type="dxa"/>
            <w:tcBorders>
              <w:top w:val="single" w:sz="4" w:space="0" w:color="auto"/>
              <w:left w:val="single" w:sz="4" w:space="0" w:color="auto"/>
              <w:bottom w:val="single" w:sz="4" w:space="0" w:color="auto"/>
              <w:right w:val="single" w:sz="4" w:space="0" w:color="auto"/>
            </w:tcBorders>
            <w:hideMark/>
          </w:tcPr>
          <w:p w14:paraId="19CC1441" w14:textId="77777777" w:rsidR="00F81203" w:rsidRDefault="00F81203">
            <w:pPr>
              <w:spacing w:line="276" w:lineRule="auto"/>
              <w:jc w:val="both"/>
              <w:rPr>
                <w:rFonts w:ascii="Arial" w:hAnsi="Arial" w:cs="Arial"/>
                <w:b/>
                <w:sz w:val="20"/>
              </w:rPr>
            </w:pPr>
            <w:r>
              <w:rPr>
                <w:rFonts w:ascii="Arial" w:hAnsi="Arial" w:cs="Arial"/>
                <w:b/>
                <w:sz w:val="20"/>
              </w:rPr>
              <w:t>Medulla Disintegration - Root</w:t>
            </w:r>
          </w:p>
        </w:tc>
        <w:tc>
          <w:tcPr>
            <w:tcW w:w="775" w:type="dxa"/>
            <w:tcBorders>
              <w:top w:val="single" w:sz="4" w:space="0" w:color="auto"/>
              <w:left w:val="single" w:sz="4" w:space="0" w:color="auto"/>
              <w:bottom w:val="single" w:sz="4" w:space="0" w:color="auto"/>
              <w:right w:val="single" w:sz="4" w:space="0" w:color="auto"/>
            </w:tcBorders>
            <w:hideMark/>
          </w:tcPr>
          <w:p w14:paraId="4531B5B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F1403F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DEA060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5F73EA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92C226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D3196A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26C489A"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5F29F291"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674B8E7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8A5A41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594713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AC88F5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B30E60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DF6B04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BD5840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9372AD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473E87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DA97C55"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5A54F7EF" w14:textId="77777777" w:rsidTr="00F81203">
        <w:trPr>
          <w:gridAfter w:val="1"/>
          <w:wAfter w:w="8" w:type="dxa"/>
          <w:trHeight w:val="455"/>
        </w:trPr>
        <w:tc>
          <w:tcPr>
            <w:tcW w:w="2882" w:type="dxa"/>
            <w:tcBorders>
              <w:top w:val="single" w:sz="4" w:space="0" w:color="auto"/>
              <w:left w:val="single" w:sz="4" w:space="0" w:color="auto"/>
              <w:bottom w:val="single" w:sz="4" w:space="0" w:color="auto"/>
              <w:right w:val="single" w:sz="4" w:space="0" w:color="auto"/>
            </w:tcBorders>
            <w:hideMark/>
          </w:tcPr>
          <w:p w14:paraId="15944B1A" w14:textId="77777777" w:rsidR="00F81203" w:rsidRDefault="00F81203">
            <w:pPr>
              <w:spacing w:line="276" w:lineRule="auto"/>
              <w:jc w:val="both"/>
              <w:rPr>
                <w:rFonts w:ascii="Arial" w:hAnsi="Arial" w:cs="Arial"/>
                <w:b/>
                <w:sz w:val="20"/>
              </w:rPr>
            </w:pPr>
            <w:r>
              <w:rPr>
                <w:rFonts w:ascii="Arial" w:hAnsi="Arial" w:cs="Arial"/>
                <w:b/>
                <w:sz w:val="20"/>
              </w:rPr>
              <w:t>Medulla Disintegration – Shaft</w:t>
            </w:r>
          </w:p>
        </w:tc>
        <w:tc>
          <w:tcPr>
            <w:tcW w:w="775" w:type="dxa"/>
            <w:tcBorders>
              <w:top w:val="single" w:sz="4" w:space="0" w:color="auto"/>
              <w:left w:val="single" w:sz="4" w:space="0" w:color="auto"/>
              <w:bottom w:val="single" w:sz="4" w:space="0" w:color="auto"/>
              <w:right w:val="single" w:sz="4" w:space="0" w:color="auto"/>
            </w:tcBorders>
            <w:hideMark/>
          </w:tcPr>
          <w:p w14:paraId="7511F2D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C9D3BF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712CFF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7C22BE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F19F9B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28E4E1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8572D1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36A7A1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6D9B16B" w14:textId="77777777" w:rsidR="00F81203" w:rsidRDefault="00F81203">
            <w:pPr>
              <w:spacing w:line="276" w:lineRule="auto"/>
              <w:jc w:val="both"/>
              <w:rPr>
                <w:rFonts w:ascii="Arial" w:hAnsi="Arial" w:cs="Arial"/>
                <w:sz w:val="20"/>
              </w:rPr>
            </w:pPr>
            <w:r>
              <w:rPr>
                <w:rFonts w:ascii="Arial" w:hAnsi="Arial" w:cs="Arial"/>
                <w:sz w:val="20"/>
              </w:rPr>
              <w:t>0.33</w:t>
            </w:r>
          </w:p>
        </w:tc>
        <w:tc>
          <w:tcPr>
            <w:tcW w:w="0" w:type="auto"/>
            <w:tcBorders>
              <w:top w:val="single" w:sz="4" w:space="0" w:color="auto"/>
              <w:left w:val="single" w:sz="4" w:space="0" w:color="auto"/>
              <w:bottom w:val="single" w:sz="4" w:space="0" w:color="auto"/>
              <w:right w:val="single" w:sz="4" w:space="0" w:color="auto"/>
            </w:tcBorders>
            <w:hideMark/>
          </w:tcPr>
          <w:p w14:paraId="48784E81" w14:textId="77777777" w:rsidR="00F81203" w:rsidRDefault="00F81203">
            <w:pPr>
              <w:spacing w:line="276" w:lineRule="auto"/>
              <w:jc w:val="both"/>
              <w:rPr>
                <w:rFonts w:ascii="Arial" w:hAnsi="Arial" w:cs="Arial"/>
                <w:sz w:val="20"/>
              </w:rPr>
            </w:pPr>
            <w:r>
              <w:rPr>
                <w:rFonts w:ascii="Arial" w:hAnsi="Arial" w:cs="Arial"/>
                <w:sz w:val="20"/>
              </w:rPr>
              <w:t>0.58</w:t>
            </w:r>
          </w:p>
        </w:tc>
        <w:tc>
          <w:tcPr>
            <w:tcW w:w="0" w:type="auto"/>
            <w:tcBorders>
              <w:top w:val="single" w:sz="4" w:space="0" w:color="auto"/>
              <w:left w:val="single" w:sz="4" w:space="0" w:color="auto"/>
              <w:bottom w:val="single" w:sz="4" w:space="0" w:color="auto"/>
              <w:right w:val="single" w:sz="4" w:space="0" w:color="auto"/>
            </w:tcBorders>
            <w:hideMark/>
          </w:tcPr>
          <w:p w14:paraId="4A6895A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94161D6"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C531D7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B9F40F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78B330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232108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5AFE0BB" w14:textId="77777777" w:rsidR="00F81203" w:rsidRDefault="00F81203">
            <w:pPr>
              <w:spacing w:line="276" w:lineRule="auto"/>
              <w:jc w:val="both"/>
              <w:rPr>
                <w:rFonts w:ascii="Arial" w:hAnsi="Arial" w:cs="Arial"/>
                <w:sz w:val="20"/>
              </w:rPr>
            </w:pPr>
            <w:r>
              <w:rPr>
                <w:rFonts w:ascii="Arial" w:hAnsi="Arial" w:cs="Arial"/>
                <w:sz w:val="20"/>
              </w:rPr>
              <w:t>0.67</w:t>
            </w:r>
          </w:p>
        </w:tc>
        <w:tc>
          <w:tcPr>
            <w:tcW w:w="0" w:type="auto"/>
            <w:tcBorders>
              <w:top w:val="single" w:sz="4" w:space="0" w:color="auto"/>
              <w:left w:val="single" w:sz="4" w:space="0" w:color="auto"/>
              <w:bottom w:val="single" w:sz="4" w:space="0" w:color="auto"/>
              <w:right w:val="single" w:sz="4" w:space="0" w:color="auto"/>
            </w:tcBorders>
            <w:hideMark/>
          </w:tcPr>
          <w:p w14:paraId="274D44CB" w14:textId="77777777" w:rsidR="00F81203" w:rsidRDefault="00F81203">
            <w:pPr>
              <w:spacing w:line="276" w:lineRule="auto"/>
              <w:jc w:val="both"/>
              <w:rPr>
                <w:rFonts w:ascii="Arial" w:hAnsi="Arial" w:cs="Arial"/>
                <w:sz w:val="20"/>
              </w:rPr>
            </w:pPr>
            <w:r>
              <w:rPr>
                <w:rFonts w:ascii="Arial" w:hAnsi="Arial" w:cs="Arial"/>
                <w:sz w:val="20"/>
              </w:rPr>
              <w:t>1.15</w:t>
            </w:r>
          </w:p>
        </w:tc>
      </w:tr>
      <w:tr w:rsidR="00F81203" w14:paraId="65004169" w14:textId="77777777" w:rsidTr="00F81203">
        <w:trPr>
          <w:gridAfter w:val="1"/>
          <w:wAfter w:w="8" w:type="dxa"/>
          <w:trHeight w:val="220"/>
        </w:trPr>
        <w:tc>
          <w:tcPr>
            <w:tcW w:w="2882" w:type="dxa"/>
            <w:tcBorders>
              <w:top w:val="single" w:sz="4" w:space="0" w:color="auto"/>
              <w:left w:val="single" w:sz="4" w:space="0" w:color="auto"/>
              <w:bottom w:val="single" w:sz="4" w:space="0" w:color="auto"/>
              <w:right w:val="single" w:sz="4" w:space="0" w:color="auto"/>
            </w:tcBorders>
            <w:hideMark/>
          </w:tcPr>
          <w:p w14:paraId="08B88403" w14:textId="77777777" w:rsidR="00F81203" w:rsidRDefault="00F81203">
            <w:pPr>
              <w:spacing w:line="276" w:lineRule="auto"/>
              <w:jc w:val="both"/>
              <w:rPr>
                <w:rFonts w:ascii="Arial" w:hAnsi="Arial" w:cs="Arial"/>
                <w:b/>
                <w:sz w:val="20"/>
              </w:rPr>
            </w:pPr>
            <w:r>
              <w:rPr>
                <w:rFonts w:ascii="Arial" w:hAnsi="Arial" w:cs="Arial"/>
                <w:b/>
                <w:sz w:val="20"/>
              </w:rPr>
              <w:t xml:space="preserve">Fractures </w:t>
            </w:r>
          </w:p>
        </w:tc>
        <w:tc>
          <w:tcPr>
            <w:tcW w:w="775" w:type="dxa"/>
            <w:tcBorders>
              <w:top w:val="single" w:sz="4" w:space="0" w:color="auto"/>
              <w:left w:val="single" w:sz="4" w:space="0" w:color="auto"/>
              <w:bottom w:val="single" w:sz="4" w:space="0" w:color="auto"/>
              <w:right w:val="single" w:sz="4" w:space="0" w:color="auto"/>
            </w:tcBorders>
            <w:hideMark/>
          </w:tcPr>
          <w:p w14:paraId="29AD280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2E6671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C0CEA0B"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67B6D0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811A45E"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47DB7E4B" w14:textId="77777777" w:rsidR="00F81203" w:rsidRDefault="00F81203">
            <w:pPr>
              <w:spacing w:line="276" w:lineRule="auto"/>
              <w:jc w:val="both"/>
              <w:rPr>
                <w:rFonts w:ascii="Arial" w:hAnsi="Arial" w:cs="Arial"/>
                <w:sz w:val="20"/>
              </w:rPr>
            </w:pPr>
            <w:r>
              <w:rPr>
                <w:rFonts w:ascii="Arial" w:hAnsi="Arial" w:cs="Arial"/>
                <w:sz w:val="20"/>
              </w:rPr>
              <w:t>1.73</w:t>
            </w:r>
          </w:p>
        </w:tc>
        <w:tc>
          <w:tcPr>
            <w:tcW w:w="0" w:type="auto"/>
            <w:tcBorders>
              <w:top w:val="single" w:sz="4" w:space="0" w:color="auto"/>
              <w:left w:val="single" w:sz="4" w:space="0" w:color="auto"/>
              <w:bottom w:val="single" w:sz="4" w:space="0" w:color="auto"/>
              <w:right w:val="single" w:sz="4" w:space="0" w:color="auto"/>
            </w:tcBorders>
            <w:hideMark/>
          </w:tcPr>
          <w:p w14:paraId="4A88DC6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F7C87D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773A82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B05EB3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D1D1557"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2FC87037" w14:textId="77777777" w:rsidR="00F81203" w:rsidRDefault="00F81203">
            <w:pPr>
              <w:spacing w:line="276" w:lineRule="auto"/>
              <w:jc w:val="both"/>
              <w:rPr>
                <w:rFonts w:ascii="Arial" w:hAnsi="Arial" w:cs="Arial"/>
                <w:sz w:val="20"/>
              </w:rPr>
            </w:pPr>
            <w:r>
              <w:rPr>
                <w:rFonts w:ascii="Arial" w:hAnsi="Arial" w:cs="Arial"/>
                <w:sz w:val="20"/>
              </w:rPr>
              <w:t>1.73</w:t>
            </w:r>
          </w:p>
        </w:tc>
        <w:tc>
          <w:tcPr>
            <w:tcW w:w="0" w:type="auto"/>
            <w:tcBorders>
              <w:top w:val="single" w:sz="4" w:space="0" w:color="auto"/>
              <w:left w:val="single" w:sz="4" w:space="0" w:color="auto"/>
              <w:bottom w:val="single" w:sz="4" w:space="0" w:color="auto"/>
              <w:right w:val="single" w:sz="4" w:space="0" w:color="auto"/>
            </w:tcBorders>
            <w:hideMark/>
          </w:tcPr>
          <w:p w14:paraId="3785BE0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0D705E8"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40A4B14"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49EF2824" w14:textId="77777777" w:rsidR="00F81203" w:rsidRDefault="00F81203">
            <w:pPr>
              <w:spacing w:line="276" w:lineRule="auto"/>
              <w:jc w:val="both"/>
              <w:rPr>
                <w:rFonts w:ascii="Arial" w:hAnsi="Arial" w:cs="Arial"/>
                <w:sz w:val="20"/>
              </w:rPr>
            </w:pPr>
            <w:r>
              <w:rPr>
                <w:rFonts w:ascii="Arial" w:hAnsi="Arial" w:cs="Arial"/>
                <w:sz w:val="20"/>
              </w:rPr>
              <w:t>1.73</w:t>
            </w:r>
          </w:p>
        </w:tc>
        <w:tc>
          <w:tcPr>
            <w:tcW w:w="0" w:type="auto"/>
            <w:tcBorders>
              <w:top w:val="single" w:sz="4" w:space="0" w:color="auto"/>
              <w:left w:val="single" w:sz="4" w:space="0" w:color="auto"/>
              <w:bottom w:val="single" w:sz="4" w:space="0" w:color="auto"/>
              <w:right w:val="single" w:sz="4" w:space="0" w:color="auto"/>
            </w:tcBorders>
            <w:hideMark/>
          </w:tcPr>
          <w:p w14:paraId="76E3B9E0"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195ECD8C" w14:textId="77777777" w:rsidR="00F81203" w:rsidRDefault="00F81203">
            <w:pPr>
              <w:spacing w:line="276" w:lineRule="auto"/>
              <w:jc w:val="both"/>
              <w:rPr>
                <w:rFonts w:ascii="Arial" w:hAnsi="Arial" w:cs="Arial"/>
                <w:sz w:val="20"/>
              </w:rPr>
            </w:pPr>
            <w:r>
              <w:rPr>
                <w:rFonts w:ascii="Arial" w:hAnsi="Arial" w:cs="Arial"/>
                <w:sz w:val="20"/>
              </w:rPr>
              <w:t>1.73</w:t>
            </w:r>
          </w:p>
        </w:tc>
      </w:tr>
      <w:tr w:rsidR="00F81203" w14:paraId="7DE136C2" w14:textId="77777777" w:rsidTr="00F81203">
        <w:trPr>
          <w:gridAfter w:val="1"/>
          <w:wAfter w:w="8" w:type="dxa"/>
          <w:trHeight w:val="227"/>
        </w:trPr>
        <w:tc>
          <w:tcPr>
            <w:tcW w:w="2882" w:type="dxa"/>
            <w:tcBorders>
              <w:top w:val="single" w:sz="4" w:space="0" w:color="auto"/>
              <w:left w:val="single" w:sz="4" w:space="0" w:color="auto"/>
              <w:bottom w:val="single" w:sz="4" w:space="0" w:color="auto"/>
              <w:right w:val="single" w:sz="4" w:space="0" w:color="auto"/>
            </w:tcBorders>
            <w:hideMark/>
          </w:tcPr>
          <w:p w14:paraId="55DA32E8" w14:textId="77777777" w:rsidR="00F81203" w:rsidRDefault="00F81203">
            <w:pPr>
              <w:spacing w:line="276" w:lineRule="auto"/>
              <w:jc w:val="both"/>
              <w:rPr>
                <w:rFonts w:ascii="Arial" w:hAnsi="Arial" w:cs="Arial"/>
                <w:b/>
                <w:sz w:val="20"/>
              </w:rPr>
            </w:pPr>
            <w:r>
              <w:rPr>
                <w:rFonts w:ascii="Arial" w:hAnsi="Arial" w:cs="Arial"/>
                <w:b/>
                <w:sz w:val="20"/>
              </w:rPr>
              <w:t>Presence of Expansion</w:t>
            </w:r>
          </w:p>
        </w:tc>
        <w:tc>
          <w:tcPr>
            <w:tcW w:w="1418" w:type="dxa"/>
            <w:gridSpan w:val="2"/>
            <w:tcBorders>
              <w:top w:val="single" w:sz="4" w:space="0" w:color="auto"/>
              <w:left w:val="single" w:sz="4" w:space="0" w:color="auto"/>
              <w:bottom w:val="single" w:sz="4" w:space="0" w:color="auto"/>
              <w:right w:val="single" w:sz="4" w:space="0" w:color="auto"/>
            </w:tcBorders>
            <w:hideMark/>
          </w:tcPr>
          <w:p w14:paraId="2EDFDF59" w14:textId="77777777" w:rsidR="00F81203" w:rsidRDefault="00F81203">
            <w:pPr>
              <w:spacing w:line="276" w:lineRule="auto"/>
              <w:jc w:val="both"/>
              <w:rPr>
                <w:rFonts w:ascii="Arial" w:hAnsi="Arial" w:cs="Arial"/>
                <w:sz w:val="20"/>
              </w:rPr>
            </w:pPr>
            <w:r>
              <w:rPr>
                <w:rFonts w:ascii="Arial" w:hAnsi="Arial" w:cs="Arial"/>
                <w:sz w:val="20"/>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5D8836D7" w14:textId="77777777" w:rsidR="00F81203" w:rsidRDefault="00F81203">
            <w:pPr>
              <w:spacing w:line="276" w:lineRule="auto"/>
              <w:jc w:val="both"/>
              <w:rPr>
                <w:rFonts w:ascii="Arial" w:hAnsi="Arial" w:cs="Arial"/>
                <w:sz w:val="20"/>
              </w:rPr>
            </w:pPr>
            <w:r>
              <w:rPr>
                <w:rFonts w:ascii="Arial" w:hAnsi="Arial" w:cs="Arial"/>
                <w:sz w:val="20"/>
              </w:rPr>
              <w:t>Yes</w:t>
            </w:r>
          </w:p>
        </w:tc>
        <w:tc>
          <w:tcPr>
            <w:tcW w:w="0" w:type="auto"/>
            <w:gridSpan w:val="2"/>
            <w:tcBorders>
              <w:top w:val="single" w:sz="4" w:space="0" w:color="auto"/>
              <w:left w:val="single" w:sz="4" w:space="0" w:color="auto"/>
              <w:bottom w:val="single" w:sz="4" w:space="0" w:color="auto"/>
              <w:right w:val="single" w:sz="4" w:space="0" w:color="auto"/>
            </w:tcBorders>
            <w:hideMark/>
          </w:tcPr>
          <w:p w14:paraId="4DACCA52" w14:textId="77777777" w:rsidR="00F81203" w:rsidRDefault="00F81203">
            <w:pPr>
              <w:spacing w:line="276" w:lineRule="auto"/>
              <w:jc w:val="both"/>
              <w:rPr>
                <w:rFonts w:ascii="Arial" w:hAnsi="Arial" w:cs="Arial"/>
                <w:sz w:val="20"/>
              </w:rPr>
            </w:pPr>
            <w:r>
              <w:rPr>
                <w:rFonts w:ascii="Arial" w:hAnsi="Arial" w:cs="Arial"/>
                <w:sz w:val="20"/>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78DA7B0F" w14:textId="77777777" w:rsidR="00F81203" w:rsidRDefault="00F81203">
            <w:pPr>
              <w:spacing w:line="276" w:lineRule="auto"/>
              <w:jc w:val="both"/>
              <w:rPr>
                <w:rFonts w:ascii="Arial" w:hAnsi="Arial" w:cs="Arial"/>
                <w:sz w:val="20"/>
              </w:rPr>
            </w:pPr>
            <w:r>
              <w:rPr>
                <w:rFonts w:ascii="Arial" w:hAnsi="Arial" w:cs="Arial"/>
                <w:sz w:val="20"/>
              </w:rPr>
              <w:t>Yes</w:t>
            </w:r>
          </w:p>
        </w:tc>
        <w:tc>
          <w:tcPr>
            <w:tcW w:w="0" w:type="auto"/>
            <w:gridSpan w:val="2"/>
            <w:tcBorders>
              <w:top w:val="single" w:sz="4" w:space="0" w:color="auto"/>
              <w:left w:val="single" w:sz="4" w:space="0" w:color="auto"/>
              <w:bottom w:val="single" w:sz="4" w:space="0" w:color="auto"/>
              <w:right w:val="single" w:sz="4" w:space="0" w:color="auto"/>
            </w:tcBorders>
            <w:hideMark/>
          </w:tcPr>
          <w:p w14:paraId="70AFF564" w14:textId="77777777" w:rsidR="00F81203" w:rsidRDefault="00F81203">
            <w:pPr>
              <w:spacing w:line="276" w:lineRule="auto"/>
              <w:jc w:val="both"/>
              <w:rPr>
                <w:rFonts w:ascii="Arial" w:hAnsi="Arial" w:cs="Arial"/>
                <w:sz w:val="20"/>
              </w:rPr>
            </w:pPr>
            <w:r>
              <w:rPr>
                <w:rFonts w:ascii="Arial" w:hAnsi="Arial" w:cs="Arial"/>
                <w:sz w:val="20"/>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296602C7" w14:textId="77777777" w:rsidR="00F81203" w:rsidRDefault="00F81203">
            <w:pPr>
              <w:spacing w:line="276" w:lineRule="auto"/>
              <w:jc w:val="both"/>
              <w:rPr>
                <w:rFonts w:ascii="Arial" w:hAnsi="Arial" w:cs="Arial"/>
                <w:sz w:val="20"/>
              </w:rPr>
            </w:pPr>
            <w:r>
              <w:rPr>
                <w:rFonts w:ascii="Arial" w:hAnsi="Arial" w:cs="Arial"/>
                <w:sz w:val="20"/>
              </w:rPr>
              <w:t>Yes</w:t>
            </w:r>
          </w:p>
        </w:tc>
        <w:tc>
          <w:tcPr>
            <w:tcW w:w="0" w:type="auto"/>
            <w:gridSpan w:val="2"/>
            <w:tcBorders>
              <w:top w:val="single" w:sz="4" w:space="0" w:color="auto"/>
              <w:left w:val="single" w:sz="4" w:space="0" w:color="auto"/>
              <w:bottom w:val="single" w:sz="4" w:space="0" w:color="auto"/>
              <w:right w:val="single" w:sz="4" w:space="0" w:color="auto"/>
            </w:tcBorders>
            <w:hideMark/>
          </w:tcPr>
          <w:p w14:paraId="4985531A" w14:textId="77777777" w:rsidR="00F81203" w:rsidRDefault="00F81203">
            <w:pPr>
              <w:spacing w:line="276" w:lineRule="auto"/>
              <w:jc w:val="both"/>
              <w:rPr>
                <w:rFonts w:ascii="Arial" w:hAnsi="Arial" w:cs="Arial"/>
                <w:sz w:val="20"/>
              </w:rPr>
            </w:pPr>
            <w:r>
              <w:rPr>
                <w:rFonts w:ascii="Arial" w:hAnsi="Arial" w:cs="Arial"/>
                <w:sz w:val="20"/>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1AD1D8E0" w14:textId="77777777" w:rsidR="00F81203" w:rsidRDefault="00F81203">
            <w:pPr>
              <w:spacing w:line="276" w:lineRule="auto"/>
              <w:jc w:val="both"/>
              <w:rPr>
                <w:rFonts w:ascii="Arial" w:hAnsi="Arial" w:cs="Arial"/>
                <w:sz w:val="20"/>
              </w:rPr>
            </w:pPr>
            <w:r>
              <w:rPr>
                <w:rFonts w:ascii="Arial" w:hAnsi="Arial" w:cs="Arial"/>
                <w:sz w:val="20"/>
              </w:rPr>
              <w:t>Yes</w:t>
            </w:r>
          </w:p>
        </w:tc>
        <w:tc>
          <w:tcPr>
            <w:tcW w:w="0" w:type="auto"/>
            <w:gridSpan w:val="2"/>
            <w:tcBorders>
              <w:top w:val="single" w:sz="4" w:space="0" w:color="auto"/>
              <w:left w:val="single" w:sz="4" w:space="0" w:color="auto"/>
              <w:bottom w:val="single" w:sz="4" w:space="0" w:color="auto"/>
              <w:right w:val="single" w:sz="4" w:space="0" w:color="auto"/>
            </w:tcBorders>
            <w:hideMark/>
          </w:tcPr>
          <w:p w14:paraId="7F79C756" w14:textId="77777777" w:rsidR="00F81203" w:rsidRDefault="00F81203">
            <w:pPr>
              <w:spacing w:line="276" w:lineRule="auto"/>
              <w:jc w:val="both"/>
              <w:rPr>
                <w:rFonts w:ascii="Arial" w:hAnsi="Arial" w:cs="Arial"/>
                <w:sz w:val="20"/>
              </w:rPr>
            </w:pPr>
            <w:r>
              <w:rPr>
                <w:rFonts w:ascii="Arial" w:hAnsi="Arial" w:cs="Arial"/>
                <w:sz w:val="20"/>
              </w:rPr>
              <w:t>Yes</w:t>
            </w:r>
          </w:p>
        </w:tc>
      </w:tr>
      <w:tr w:rsidR="00F81203" w14:paraId="3070CA6C" w14:textId="77777777" w:rsidTr="00F81203">
        <w:trPr>
          <w:gridAfter w:val="1"/>
          <w:wAfter w:w="8" w:type="dxa"/>
          <w:trHeight w:val="227"/>
        </w:trPr>
        <w:tc>
          <w:tcPr>
            <w:tcW w:w="2882" w:type="dxa"/>
            <w:tcBorders>
              <w:top w:val="single" w:sz="4" w:space="0" w:color="auto"/>
              <w:left w:val="single" w:sz="4" w:space="0" w:color="auto"/>
              <w:bottom w:val="single" w:sz="4" w:space="0" w:color="auto"/>
              <w:right w:val="single" w:sz="4" w:space="0" w:color="auto"/>
            </w:tcBorders>
            <w:hideMark/>
          </w:tcPr>
          <w:p w14:paraId="43FEAEE1" w14:textId="77777777" w:rsidR="00F81203" w:rsidRDefault="00F81203">
            <w:pPr>
              <w:spacing w:line="276" w:lineRule="auto"/>
              <w:jc w:val="both"/>
              <w:rPr>
                <w:rFonts w:ascii="Arial" w:hAnsi="Arial" w:cs="Arial"/>
                <w:b/>
                <w:sz w:val="20"/>
              </w:rPr>
            </w:pPr>
            <w:r>
              <w:rPr>
                <w:rFonts w:ascii="Arial" w:hAnsi="Arial" w:cs="Arial"/>
                <w:b/>
                <w:sz w:val="20"/>
              </w:rPr>
              <w:t>Expansion Shape</w:t>
            </w:r>
          </w:p>
        </w:tc>
        <w:tc>
          <w:tcPr>
            <w:tcW w:w="1418" w:type="dxa"/>
            <w:gridSpan w:val="2"/>
            <w:tcBorders>
              <w:top w:val="single" w:sz="4" w:space="0" w:color="auto"/>
              <w:left w:val="single" w:sz="4" w:space="0" w:color="auto"/>
              <w:bottom w:val="single" w:sz="4" w:space="0" w:color="auto"/>
              <w:right w:val="single" w:sz="4" w:space="0" w:color="auto"/>
            </w:tcBorders>
            <w:hideMark/>
          </w:tcPr>
          <w:p w14:paraId="1C87D810" w14:textId="77777777" w:rsidR="00F81203" w:rsidRDefault="00F81203">
            <w:pPr>
              <w:spacing w:line="276" w:lineRule="auto"/>
              <w:jc w:val="both"/>
              <w:rPr>
                <w:rFonts w:ascii="Arial" w:hAnsi="Arial" w:cs="Arial"/>
                <w:sz w:val="20"/>
              </w:rPr>
            </w:pPr>
            <w:r>
              <w:rPr>
                <w:rFonts w:ascii="Arial" w:hAnsi="Arial" w:cs="Arial"/>
                <w:sz w:val="20"/>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2278ADFD" w14:textId="77777777" w:rsidR="00F81203" w:rsidRDefault="00F81203">
            <w:pPr>
              <w:spacing w:line="276" w:lineRule="auto"/>
              <w:jc w:val="both"/>
              <w:rPr>
                <w:rFonts w:ascii="Arial" w:hAnsi="Arial" w:cs="Arial"/>
                <w:sz w:val="20"/>
              </w:rPr>
            </w:pPr>
            <w:r>
              <w:rPr>
                <w:rFonts w:ascii="Arial" w:hAnsi="Arial" w:cs="Arial"/>
                <w:sz w:val="20"/>
              </w:rPr>
              <w:t>C</w:t>
            </w:r>
          </w:p>
        </w:tc>
        <w:tc>
          <w:tcPr>
            <w:tcW w:w="0" w:type="auto"/>
            <w:gridSpan w:val="2"/>
            <w:tcBorders>
              <w:top w:val="single" w:sz="4" w:space="0" w:color="auto"/>
              <w:left w:val="single" w:sz="4" w:space="0" w:color="auto"/>
              <w:bottom w:val="single" w:sz="4" w:space="0" w:color="auto"/>
              <w:right w:val="single" w:sz="4" w:space="0" w:color="auto"/>
            </w:tcBorders>
            <w:hideMark/>
          </w:tcPr>
          <w:p w14:paraId="0AB78407" w14:textId="77777777" w:rsidR="00F81203" w:rsidRDefault="00F81203">
            <w:pPr>
              <w:spacing w:line="276" w:lineRule="auto"/>
              <w:jc w:val="both"/>
              <w:rPr>
                <w:rFonts w:ascii="Arial" w:hAnsi="Arial" w:cs="Arial"/>
                <w:sz w:val="20"/>
              </w:rPr>
            </w:pPr>
            <w:r>
              <w:rPr>
                <w:rFonts w:ascii="Arial" w:hAnsi="Arial" w:cs="Arial"/>
                <w:sz w:val="20"/>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3D50AE1A" w14:textId="77777777" w:rsidR="00F81203" w:rsidRDefault="00F81203">
            <w:pPr>
              <w:spacing w:line="276" w:lineRule="auto"/>
              <w:jc w:val="both"/>
              <w:rPr>
                <w:rFonts w:ascii="Arial" w:hAnsi="Arial" w:cs="Arial"/>
                <w:sz w:val="20"/>
              </w:rPr>
            </w:pPr>
            <w:r>
              <w:rPr>
                <w:rFonts w:ascii="Arial" w:hAnsi="Arial" w:cs="Arial"/>
                <w:sz w:val="20"/>
              </w:rPr>
              <w:t>C</w:t>
            </w:r>
          </w:p>
        </w:tc>
        <w:tc>
          <w:tcPr>
            <w:tcW w:w="0" w:type="auto"/>
            <w:gridSpan w:val="2"/>
            <w:tcBorders>
              <w:top w:val="single" w:sz="4" w:space="0" w:color="auto"/>
              <w:left w:val="single" w:sz="4" w:space="0" w:color="auto"/>
              <w:bottom w:val="single" w:sz="4" w:space="0" w:color="auto"/>
              <w:right w:val="single" w:sz="4" w:space="0" w:color="auto"/>
            </w:tcBorders>
            <w:hideMark/>
          </w:tcPr>
          <w:p w14:paraId="5B33DFB4" w14:textId="77777777" w:rsidR="00F81203" w:rsidRDefault="00F81203">
            <w:pPr>
              <w:spacing w:line="276" w:lineRule="auto"/>
              <w:jc w:val="both"/>
              <w:rPr>
                <w:rFonts w:ascii="Arial" w:hAnsi="Arial" w:cs="Arial"/>
                <w:sz w:val="20"/>
              </w:rPr>
            </w:pPr>
            <w:r>
              <w:rPr>
                <w:rFonts w:ascii="Arial" w:hAnsi="Arial" w:cs="Arial"/>
                <w:sz w:val="20"/>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7019E86F" w14:textId="77777777" w:rsidR="00F81203" w:rsidRDefault="00F81203">
            <w:pPr>
              <w:spacing w:line="276" w:lineRule="auto"/>
              <w:jc w:val="both"/>
              <w:rPr>
                <w:rFonts w:ascii="Arial" w:hAnsi="Arial" w:cs="Arial"/>
                <w:sz w:val="20"/>
              </w:rPr>
            </w:pPr>
            <w:r>
              <w:rPr>
                <w:rFonts w:ascii="Arial" w:hAnsi="Arial" w:cs="Arial"/>
                <w:sz w:val="20"/>
              </w:rPr>
              <w:t>C</w:t>
            </w:r>
          </w:p>
        </w:tc>
        <w:tc>
          <w:tcPr>
            <w:tcW w:w="0" w:type="auto"/>
            <w:gridSpan w:val="2"/>
            <w:tcBorders>
              <w:top w:val="single" w:sz="4" w:space="0" w:color="auto"/>
              <w:left w:val="single" w:sz="4" w:space="0" w:color="auto"/>
              <w:bottom w:val="single" w:sz="4" w:space="0" w:color="auto"/>
              <w:right w:val="single" w:sz="4" w:space="0" w:color="auto"/>
            </w:tcBorders>
            <w:hideMark/>
          </w:tcPr>
          <w:p w14:paraId="2CF6E7AE" w14:textId="77777777" w:rsidR="00F81203" w:rsidRDefault="00F81203">
            <w:pPr>
              <w:spacing w:line="276" w:lineRule="auto"/>
              <w:jc w:val="both"/>
              <w:rPr>
                <w:rFonts w:ascii="Arial" w:hAnsi="Arial" w:cs="Arial"/>
                <w:sz w:val="20"/>
              </w:rPr>
            </w:pPr>
            <w:r>
              <w:rPr>
                <w:rFonts w:ascii="Arial" w:hAnsi="Arial" w:cs="Arial"/>
                <w:sz w:val="20"/>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1722D3B5" w14:textId="77777777" w:rsidR="00F81203" w:rsidRDefault="00F81203">
            <w:pPr>
              <w:spacing w:line="276" w:lineRule="auto"/>
              <w:jc w:val="both"/>
              <w:rPr>
                <w:rFonts w:ascii="Arial" w:hAnsi="Arial" w:cs="Arial"/>
                <w:sz w:val="20"/>
              </w:rPr>
            </w:pPr>
            <w:r>
              <w:rPr>
                <w:rFonts w:ascii="Arial" w:hAnsi="Arial" w:cs="Arial"/>
                <w:sz w:val="20"/>
              </w:rPr>
              <w:t>C</w:t>
            </w:r>
          </w:p>
        </w:tc>
        <w:tc>
          <w:tcPr>
            <w:tcW w:w="0" w:type="auto"/>
            <w:gridSpan w:val="2"/>
            <w:tcBorders>
              <w:top w:val="single" w:sz="4" w:space="0" w:color="auto"/>
              <w:left w:val="single" w:sz="4" w:space="0" w:color="auto"/>
              <w:bottom w:val="single" w:sz="4" w:space="0" w:color="auto"/>
              <w:right w:val="single" w:sz="4" w:space="0" w:color="auto"/>
            </w:tcBorders>
            <w:hideMark/>
          </w:tcPr>
          <w:p w14:paraId="2E2083E6" w14:textId="77777777" w:rsidR="00F81203" w:rsidRDefault="00F81203">
            <w:pPr>
              <w:spacing w:line="276" w:lineRule="auto"/>
              <w:jc w:val="both"/>
              <w:rPr>
                <w:rFonts w:ascii="Arial" w:hAnsi="Arial" w:cs="Arial"/>
                <w:sz w:val="20"/>
              </w:rPr>
            </w:pPr>
            <w:r>
              <w:rPr>
                <w:rFonts w:ascii="Arial" w:hAnsi="Arial" w:cs="Arial"/>
                <w:sz w:val="20"/>
              </w:rPr>
              <w:t>BC</w:t>
            </w:r>
          </w:p>
        </w:tc>
      </w:tr>
      <w:tr w:rsidR="00F81203" w14:paraId="486320E9" w14:textId="77777777" w:rsidTr="00F81203">
        <w:trPr>
          <w:trHeight w:val="267"/>
        </w:trPr>
        <w:tc>
          <w:tcPr>
            <w:tcW w:w="0" w:type="auto"/>
            <w:gridSpan w:val="20"/>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2127017" w14:textId="77777777" w:rsidR="00F81203" w:rsidRDefault="00F81203">
            <w:pPr>
              <w:spacing w:line="276" w:lineRule="auto"/>
              <w:jc w:val="both"/>
              <w:rPr>
                <w:rFonts w:ascii="Arial" w:hAnsi="Arial" w:cs="Arial"/>
                <w:sz w:val="20"/>
              </w:rPr>
            </w:pPr>
            <w:r>
              <w:rPr>
                <w:rFonts w:ascii="Arial" w:hAnsi="Arial" w:cs="Arial"/>
                <w:b/>
                <w:sz w:val="20"/>
              </w:rPr>
              <w:t>SEM Damage Grading (n=1)</w:t>
            </w:r>
          </w:p>
        </w:tc>
      </w:tr>
      <w:tr w:rsidR="00F81203" w14:paraId="2B5ADF3D" w14:textId="77777777" w:rsidTr="00F81203">
        <w:trPr>
          <w:gridAfter w:val="1"/>
          <w:wAfter w:w="8" w:type="dxa"/>
          <w:trHeight w:val="455"/>
        </w:trPr>
        <w:tc>
          <w:tcPr>
            <w:tcW w:w="2882" w:type="dxa"/>
            <w:tcBorders>
              <w:top w:val="single" w:sz="4" w:space="0" w:color="auto"/>
              <w:left w:val="single" w:sz="4" w:space="0" w:color="auto"/>
              <w:bottom w:val="single" w:sz="4" w:space="0" w:color="auto"/>
              <w:right w:val="single" w:sz="4" w:space="0" w:color="auto"/>
            </w:tcBorders>
            <w:hideMark/>
          </w:tcPr>
          <w:p w14:paraId="1DF25C8B" w14:textId="77777777" w:rsidR="00F81203" w:rsidRDefault="00F81203">
            <w:pPr>
              <w:spacing w:line="276" w:lineRule="auto"/>
              <w:jc w:val="both"/>
              <w:rPr>
                <w:rFonts w:ascii="Arial" w:hAnsi="Arial" w:cs="Arial"/>
                <w:b/>
                <w:sz w:val="20"/>
              </w:rPr>
            </w:pPr>
            <w:r>
              <w:rPr>
                <w:rFonts w:ascii="Arial" w:hAnsi="Arial" w:cs="Arial"/>
                <w:b/>
                <w:sz w:val="20"/>
              </w:rPr>
              <w:t>Scale Pattern Identification</w:t>
            </w:r>
          </w:p>
        </w:tc>
        <w:tc>
          <w:tcPr>
            <w:tcW w:w="775" w:type="dxa"/>
            <w:tcBorders>
              <w:top w:val="single" w:sz="4" w:space="0" w:color="auto"/>
              <w:left w:val="single" w:sz="4" w:space="0" w:color="auto"/>
              <w:bottom w:val="single" w:sz="4" w:space="0" w:color="auto"/>
              <w:right w:val="single" w:sz="4" w:space="0" w:color="auto"/>
            </w:tcBorders>
            <w:hideMark/>
          </w:tcPr>
          <w:p w14:paraId="75D5086D"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08B125D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F04DC9B"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488FEEB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4C4C19C"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1B445830"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7F7ED19"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6D4FB2B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5891AFC"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17DD080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58A6750"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79AA2F5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0E62CAA"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694C418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D7A0A92"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3DF43D8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DEA6B78"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0529B03E"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637D4B11" w14:textId="77777777" w:rsidTr="00F81203">
        <w:trPr>
          <w:gridAfter w:val="1"/>
          <w:wAfter w:w="8" w:type="dxa"/>
          <w:trHeight w:val="455"/>
        </w:trPr>
        <w:tc>
          <w:tcPr>
            <w:tcW w:w="2882" w:type="dxa"/>
            <w:tcBorders>
              <w:top w:val="single" w:sz="4" w:space="0" w:color="auto"/>
              <w:left w:val="single" w:sz="4" w:space="0" w:color="auto"/>
              <w:bottom w:val="single" w:sz="4" w:space="0" w:color="auto"/>
              <w:right w:val="single" w:sz="4" w:space="0" w:color="auto"/>
            </w:tcBorders>
            <w:hideMark/>
          </w:tcPr>
          <w:p w14:paraId="58330126" w14:textId="77777777" w:rsidR="00F81203" w:rsidRDefault="00F81203">
            <w:pPr>
              <w:spacing w:line="276" w:lineRule="auto"/>
              <w:jc w:val="both"/>
              <w:rPr>
                <w:rFonts w:ascii="Arial" w:hAnsi="Arial" w:cs="Arial"/>
                <w:b/>
                <w:sz w:val="20"/>
              </w:rPr>
            </w:pPr>
            <w:r>
              <w:rPr>
                <w:rFonts w:ascii="Arial" w:hAnsi="Arial" w:cs="Arial"/>
                <w:b/>
                <w:sz w:val="20"/>
              </w:rPr>
              <w:t>Thermal Degradation by Melting</w:t>
            </w:r>
          </w:p>
        </w:tc>
        <w:tc>
          <w:tcPr>
            <w:tcW w:w="775" w:type="dxa"/>
            <w:tcBorders>
              <w:top w:val="single" w:sz="4" w:space="0" w:color="auto"/>
              <w:left w:val="single" w:sz="4" w:space="0" w:color="auto"/>
              <w:bottom w:val="single" w:sz="4" w:space="0" w:color="auto"/>
              <w:right w:val="single" w:sz="4" w:space="0" w:color="auto"/>
            </w:tcBorders>
            <w:hideMark/>
          </w:tcPr>
          <w:p w14:paraId="37BFEE6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92A29A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18CE102"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54A0CE6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81C67D1"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34C7A18E"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698D9C40"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78B03104"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A556AA1"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59E865D9"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3981AFC"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3D5017A1"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44A74C69"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612B389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22656D6"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23DE3E1D"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2001A75E"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7A7E89E7" w14:textId="77777777" w:rsidR="00F81203" w:rsidRDefault="00F81203">
            <w:pPr>
              <w:spacing w:line="276" w:lineRule="auto"/>
              <w:jc w:val="both"/>
              <w:rPr>
                <w:rFonts w:ascii="Arial" w:hAnsi="Arial" w:cs="Arial"/>
                <w:sz w:val="20"/>
              </w:rPr>
            </w:pPr>
            <w:r>
              <w:rPr>
                <w:rFonts w:ascii="Arial" w:hAnsi="Arial" w:cs="Arial"/>
                <w:sz w:val="20"/>
              </w:rPr>
              <w:t>0.00</w:t>
            </w:r>
          </w:p>
        </w:tc>
      </w:tr>
      <w:tr w:rsidR="00F81203" w14:paraId="6E97F304" w14:textId="77777777" w:rsidTr="00F81203">
        <w:trPr>
          <w:gridAfter w:val="1"/>
          <w:wAfter w:w="8" w:type="dxa"/>
          <w:trHeight w:val="449"/>
        </w:trPr>
        <w:tc>
          <w:tcPr>
            <w:tcW w:w="2882" w:type="dxa"/>
            <w:tcBorders>
              <w:top w:val="single" w:sz="4" w:space="0" w:color="auto"/>
              <w:left w:val="single" w:sz="4" w:space="0" w:color="auto"/>
              <w:bottom w:val="single" w:sz="4" w:space="0" w:color="auto"/>
              <w:right w:val="single" w:sz="4" w:space="0" w:color="auto"/>
            </w:tcBorders>
            <w:hideMark/>
          </w:tcPr>
          <w:p w14:paraId="58B5B799" w14:textId="77777777" w:rsidR="00F81203" w:rsidRDefault="00F81203">
            <w:pPr>
              <w:spacing w:line="276" w:lineRule="auto"/>
              <w:jc w:val="both"/>
              <w:rPr>
                <w:rFonts w:ascii="Arial" w:hAnsi="Arial" w:cs="Arial"/>
                <w:b/>
                <w:sz w:val="20"/>
              </w:rPr>
            </w:pPr>
            <w:r>
              <w:rPr>
                <w:rFonts w:ascii="Arial" w:hAnsi="Arial" w:cs="Arial"/>
                <w:b/>
                <w:sz w:val="20"/>
              </w:rPr>
              <w:t>Thermal Degradation by Scale Removal</w:t>
            </w:r>
          </w:p>
        </w:tc>
        <w:tc>
          <w:tcPr>
            <w:tcW w:w="775" w:type="dxa"/>
            <w:tcBorders>
              <w:top w:val="single" w:sz="4" w:space="0" w:color="auto"/>
              <w:left w:val="single" w:sz="4" w:space="0" w:color="auto"/>
              <w:bottom w:val="single" w:sz="4" w:space="0" w:color="auto"/>
              <w:right w:val="single" w:sz="4" w:space="0" w:color="auto"/>
            </w:tcBorders>
            <w:hideMark/>
          </w:tcPr>
          <w:p w14:paraId="4E513C0D"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1D79A5E7"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EDE46F6" w14:textId="77777777" w:rsidR="00F81203" w:rsidRDefault="00F81203">
            <w:pPr>
              <w:spacing w:line="276" w:lineRule="auto"/>
              <w:jc w:val="both"/>
              <w:rPr>
                <w:rFonts w:ascii="Arial" w:hAnsi="Arial" w:cs="Arial"/>
                <w:sz w:val="20"/>
              </w:rPr>
            </w:pPr>
            <w:r>
              <w:rPr>
                <w:rFonts w:ascii="Arial" w:hAnsi="Arial" w:cs="Arial"/>
                <w:sz w:val="20"/>
              </w:rPr>
              <w:t>2.00</w:t>
            </w:r>
          </w:p>
        </w:tc>
        <w:tc>
          <w:tcPr>
            <w:tcW w:w="0" w:type="auto"/>
            <w:tcBorders>
              <w:top w:val="single" w:sz="4" w:space="0" w:color="auto"/>
              <w:left w:val="single" w:sz="4" w:space="0" w:color="auto"/>
              <w:bottom w:val="single" w:sz="4" w:space="0" w:color="auto"/>
              <w:right w:val="single" w:sz="4" w:space="0" w:color="auto"/>
            </w:tcBorders>
            <w:hideMark/>
          </w:tcPr>
          <w:p w14:paraId="1055467A"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27D7A8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12D18BF2"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0BF277AB" w14:textId="77777777" w:rsidR="00F81203" w:rsidRDefault="00F81203">
            <w:pPr>
              <w:spacing w:line="276" w:lineRule="auto"/>
              <w:jc w:val="both"/>
              <w:rPr>
                <w:rFonts w:ascii="Arial" w:hAnsi="Arial" w:cs="Arial"/>
                <w:sz w:val="20"/>
              </w:rPr>
            </w:pPr>
            <w:r>
              <w:rPr>
                <w:rFonts w:ascii="Arial" w:hAnsi="Arial" w:cs="Arial"/>
                <w:sz w:val="20"/>
              </w:rPr>
              <w:t>1.00</w:t>
            </w:r>
          </w:p>
        </w:tc>
        <w:tc>
          <w:tcPr>
            <w:tcW w:w="0" w:type="auto"/>
            <w:tcBorders>
              <w:top w:val="single" w:sz="4" w:space="0" w:color="auto"/>
              <w:left w:val="single" w:sz="4" w:space="0" w:color="auto"/>
              <w:bottom w:val="single" w:sz="4" w:space="0" w:color="auto"/>
              <w:right w:val="single" w:sz="4" w:space="0" w:color="auto"/>
            </w:tcBorders>
            <w:hideMark/>
          </w:tcPr>
          <w:p w14:paraId="6FE589CC"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53E45D88"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7AE4FF26"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E1D3F5A"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031444ED"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BA4FAC9" w14:textId="77777777" w:rsidR="00F81203" w:rsidRDefault="00F81203">
            <w:pPr>
              <w:spacing w:line="276" w:lineRule="auto"/>
              <w:jc w:val="both"/>
              <w:rPr>
                <w:rFonts w:ascii="Arial" w:hAnsi="Arial" w:cs="Arial"/>
                <w:sz w:val="20"/>
              </w:rPr>
            </w:pPr>
            <w:r>
              <w:rPr>
                <w:rFonts w:ascii="Arial" w:hAnsi="Arial" w:cs="Arial"/>
                <w:sz w:val="20"/>
              </w:rPr>
              <w:t>4.00</w:t>
            </w:r>
          </w:p>
        </w:tc>
        <w:tc>
          <w:tcPr>
            <w:tcW w:w="0" w:type="auto"/>
            <w:tcBorders>
              <w:top w:val="single" w:sz="4" w:space="0" w:color="auto"/>
              <w:left w:val="single" w:sz="4" w:space="0" w:color="auto"/>
              <w:bottom w:val="single" w:sz="4" w:space="0" w:color="auto"/>
              <w:right w:val="single" w:sz="4" w:space="0" w:color="auto"/>
            </w:tcBorders>
            <w:hideMark/>
          </w:tcPr>
          <w:p w14:paraId="4335BDD3"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7FC01919" w14:textId="77777777" w:rsidR="00F81203" w:rsidRDefault="00F81203">
            <w:pPr>
              <w:spacing w:line="276" w:lineRule="auto"/>
              <w:jc w:val="both"/>
              <w:rPr>
                <w:rFonts w:ascii="Arial" w:hAnsi="Arial" w:cs="Arial"/>
                <w:sz w:val="20"/>
              </w:rPr>
            </w:pPr>
            <w:r>
              <w:rPr>
                <w:rFonts w:ascii="Arial" w:hAnsi="Arial" w:cs="Arial"/>
                <w:sz w:val="20"/>
              </w:rPr>
              <w:t>4.00</w:t>
            </w:r>
          </w:p>
        </w:tc>
        <w:tc>
          <w:tcPr>
            <w:tcW w:w="0" w:type="auto"/>
            <w:tcBorders>
              <w:top w:val="single" w:sz="4" w:space="0" w:color="auto"/>
              <w:left w:val="single" w:sz="4" w:space="0" w:color="auto"/>
              <w:bottom w:val="single" w:sz="4" w:space="0" w:color="auto"/>
              <w:right w:val="single" w:sz="4" w:space="0" w:color="auto"/>
            </w:tcBorders>
            <w:hideMark/>
          </w:tcPr>
          <w:p w14:paraId="078FBEEF" w14:textId="77777777" w:rsidR="00F81203" w:rsidRDefault="00F81203">
            <w:pPr>
              <w:spacing w:line="276" w:lineRule="auto"/>
              <w:jc w:val="both"/>
              <w:rPr>
                <w:rFonts w:ascii="Arial" w:hAnsi="Arial" w:cs="Arial"/>
                <w:sz w:val="20"/>
              </w:rPr>
            </w:pPr>
            <w:r>
              <w:rPr>
                <w:rFonts w:ascii="Arial" w:hAnsi="Arial" w:cs="Arial"/>
                <w:sz w:val="20"/>
              </w:rPr>
              <w:t>0.00</w:t>
            </w:r>
          </w:p>
        </w:tc>
        <w:tc>
          <w:tcPr>
            <w:tcW w:w="0" w:type="auto"/>
            <w:tcBorders>
              <w:top w:val="single" w:sz="4" w:space="0" w:color="auto"/>
              <w:left w:val="single" w:sz="4" w:space="0" w:color="auto"/>
              <w:bottom w:val="single" w:sz="4" w:space="0" w:color="auto"/>
              <w:right w:val="single" w:sz="4" w:space="0" w:color="auto"/>
            </w:tcBorders>
            <w:hideMark/>
          </w:tcPr>
          <w:p w14:paraId="309C8B33" w14:textId="77777777" w:rsidR="00F81203" w:rsidRDefault="00F81203">
            <w:pPr>
              <w:spacing w:line="276" w:lineRule="auto"/>
              <w:jc w:val="both"/>
              <w:rPr>
                <w:rFonts w:ascii="Arial" w:hAnsi="Arial" w:cs="Arial"/>
                <w:sz w:val="20"/>
              </w:rPr>
            </w:pPr>
            <w:r>
              <w:rPr>
                <w:rFonts w:ascii="Arial" w:hAnsi="Arial" w:cs="Arial"/>
                <w:sz w:val="20"/>
              </w:rPr>
              <w:t>3.00</w:t>
            </w:r>
          </w:p>
        </w:tc>
        <w:tc>
          <w:tcPr>
            <w:tcW w:w="0" w:type="auto"/>
            <w:tcBorders>
              <w:top w:val="single" w:sz="4" w:space="0" w:color="auto"/>
              <w:left w:val="single" w:sz="4" w:space="0" w:color="auto"/>
              <w:bottom w:val="single" w:sz="4" w:space="0" w:color="auto"/>
              <w:right w:val="single" w:sz="4" w:space="0" w:color="auto"/>
            </w:tcBorders>
            <w:hideMark/>
          </w:tcPr>
          <w:p w14:paraId="0094FC19" w14:textId="77777777" w:rsidR="00F81203" w:rsidRDefault="00F81203">
            <w:pPr>
              <w:spacing w:line="276" w:lineRule="auto"/>
              <w:jc w:val="both"/>
              <w:rPr>
                <w:rFonts w:ascii="Arial" w:hAnsi="Arial" w:cs="Arial"/>
                <w:sz w:val="20"/>
              </w:rPr>
            </w:pPr>
            <w:r>
              <w:rPr>
                <w:rFonts w:ascii="Arial" w:hAnsi="Arial" w:cs="Arial"/>
                <w:sz w:val="20"/>
              </w:rPr>
              <w:t>0.00</w:t>
            </w:r>
          </w:p>
        </w:tc>
      </w:tr>
    </w:tbl>
    <w:p w14:paraId="5652D98A" w14:textId="77777777" w:rsidR="00F81203" w:rsidRDefault="00F81203" w:rsidP="00F81203">
      <w:pPr>
        <w:spacing w:line="276" w:lineRule="auto"/>
        <w:jc w:val="both"/>
        <w:rPr>
          <w:rFonts w:ascii="Arial" w:hAnsi="Arial" w:cs="Arial"/>
          <w:sz w:val="18"/>
          <w:szCs w:val="18"/>
        </w:rPr>
      </w:pPr>
      <w:r>
        <w:rPr>
          <w:rFonts w:ascii="Arial" w:hAnsi="Arial" w:cs="Arial"/>
          <w:sz w:val="18"/>
          <w:szCs w:val="18"/>
        </w:rPr>
        <w:t>Expansion shapes; A = No expansion, B = Node swellings, C = Root expansion and D = Full hair expansion</w:t>
      </w:r>
    </w:p>
    <w:p w14:paraId="43705687" w14:textId="77777777" w:rsidR="00F81203" w:rsidRDefault="00F81203" w:rsidP="00F81203">
      <w:pPr>
        <w:spacing w:line="276" w:lineRule="auto"/>
        <w:jc w:val="both"/>
        <w:rPr>
          <w:rFonts w:ascii="Arial" w:hAnsi="Arial" w:cs="Arial"/>
          <w:sz w:val="20"/>
          <w:szCs w:val="20"/>
        </w:rPr>
      </w:pPr>
      <w:r>
        <w:rPr>
          <w:rFonts w:ascii="Arial" w:hAnsi="Arial" w:cs="Arial"/>
        </w:rPr>
        <w:t xml:space="preserve"> </w:t>
      </w:r>
    </w:p>
    <w:p w14:paraId="47B45940" w14:textId="77777777" w:rsidR="00F81203" w:rsidRDefault="00F81203" w:rsidP="00F81203">
      <w:pPr>
        <w:spacing w:after="0" w:line="276" w:lineRule="auto"/>
        <w:rPr>
          <w:rFonts w:ascii="Arial" w:hAnsi="Arial" w:cs="Arial"/>
          <w:sz w:val="20"/>
          <w:szCs w:val="20"/>
        </w:rPr>
        <w:sectPr w:rsidR="00F81203">
          <w:pgSz w:w="15840" w:h="12240" w:orient="landscape"/>
          <w:pgMar w:top="720" w:right="720" w:bottom="720" w:left="720" w:header="709" w:footer="709" w:gutter="0"/>
          <w:cols w:space="720"/>
        </w:sectPr>
      </w:pPr>
    </w:p>
    <w:p w14:paraId="6CD0CEC7" w14:textId="77777777" w:rsidR="00F81203" w:rsidRDefault="00F81203" w:rsidP="00F81203">
      <w:pPr>
        <w:spacing w:line="276" w:lineRule="auto"/>
        <w:jc w:val="both"/>
        <w:rPr>
          <w:rFonts w:ascii="Arial" w:hAnsi="Arial" w:cs="Arial"/>
          <w:sz w:val="24"/>
          <w:szCs w:val="24"/>
          <w:lang w:eastAsia="en-GB"/>
        </w:rPr>
      </w:pPr>
    </w:p>
    <w:p w14:paraId="2199A307" w14:textId="77777777" w:rsidR="00F81203" w:rsidRDefault="00F81203" w:rsidP="00F81203">
      <w:pPr>
        <w:pStyle w:val="Caption"/>
        <w:keepNext/>
        <w:spacing w:line="276" w:lineRule="auto"/>
        <w:rPr>
          <w:rFonts w:ascii="Arial" w:hAnsi="Arial" w:cs="Arial"/>
        </w:rPr>
      </w:pPr>
      <w:r>
        <w:rPr>
          <w:rFonts w:ascii="Arial" w:hAnsi="Arial" w:cs="Arial"/>
        </w:rPr>
        <w:t xml:space="preserve">Table </w:t>
      </w:r>
      <w:r>
        <w:fldChar w:fldCharType="begin"/>
      </w:r>
      <w:r>
        <w:rPr>
          <w:rFonts w:ascii="Arial" w:hAnsi="Arial" w:cs="Arial"/>
        </w:rPr>
        <w:instrText xml:space="preserve"> SEQ Table \* ARABIC </w:instrText>
      </w:r>
      <w:r>
        <w:fldChar w:fldCharType="separate"/>
      </w:r>
      <w:r>
        <w:rPr>
          <w:rFonts w:ascii="Arial" w:hAnsi="Arial" w:cs="Arial"/>
          <w:noProof/>
        </w:rPr>
        <w:t>5</w:t>
      </w:r>
      <w:r>
        <w:fldChar w:fldCharType="end"/>
      </w:r>
      <w:r>
        <w:rPr>
          <w:rFonts w:ascii="Arial" w:hAnsi="Arial" w:cs="Arial"/>
        </w:rPr>
        <w:t>: The mean grades for each quantitative damage characteristic, the standard deviation and the mode of the qualitative observations for individual hairs exposed to microwave radiation.</w:t>
      </w:r>
    </w:p>
    <w:tbl>
      <w:tblPr>
        <w:tblStyle w:val="TableGrid"/>
        <w:tblW w:w="14463" w:type="dxa"/>
        <w:tblInd w:w="0" w:type="dxa"/>
        <w:tblLook w:val="04A0" w:firstRow="1" w:lastRow="0" w:firstColumn="1" w:lastColumn="0" w:noHBand="0" w:noVBand="1"/>
      </w:tblPr>
      <w:tblGrid>
        <w:gridCol w:w="3054"/>
        <w:gridCol w:w="783"/>
        <w:gridCol w:w="666"/>
        <w:gridCol w:w="667"/>
        <w:gridCol w:w="567"/>
        <w:gridCol w:w="667"/>
        <w:gridCol w:w="567"/>
        <w:gridCol w:w="667"/>
        <w:gridCol w:w="567"/>
        <w:gridCol w:w="667"/>
        <w:gridCol w:w="567"/>
        <w:gridCol w:w="679"/>
        <w:gridCol w:w="577"/>
        <w:gridCol w:w="679"/>
        <w:gridCol w:w="577"/>
        <w:gridCol w:w="679"/>
        <w:gridCol w:w="577"/>
        <w:gridCol w:w="679"/>
        <w:gridCol w:w="577"/>
      </w:tblGrid>
      <w:tr w:rsidR="00F81203" w14:paraId="4A47B30F" w14:textId="77777777" w:rsidTr="00F81203">
        <w:trPr>
          <w:trHeight w:val="348"/>
        </w:trPr>
        <w:tc>
          <w:tcPr>
            <w:tcW w:w="0" w:type="auto"/>
            <w:vMerge w:val="restart"/>
            <w:tcBorders>
              <w:top w:val="single" w:sz="4" w:space="0" w:color="auto"/>
              <w:left w:val="single" w:sz="4" w:space="0" w:color="auto"/>
              <w:bottom w:val="single" w:sz="4" w:space="0" w:color="auto"/>
              <w:right w:val="single" w:sz="4" w:space="0" w:color="auto"/>
            </w:tcBorders>
            <w:hideMark/>
          </w:tcPr>
          <w:p w14:paraId="1E100B67" w14:textId="77777777" w:rsidR="00F81203" w:rsidRDefault="00F81203">
            <w:pPr>
              <w:spacing w:line="276" w:lineRule="auto"/>
              <w:jc w:val="both"/>
              <w:rPr>
                <w:rFonts w:ascii="Arial" w:hAnsi="Arial" w:cs="Arial"/>
                <w:b/>
                <w:sz w:val="18"/>
                <w:szCs w:val="18"/>
              </w:rPr>
            </w:pPr>
            <w:r>
              <w:rPr>
                <w:rFonts w:ascii="Arial" w:hAnsi="Arial" w:cs="Arial"/>
                <w:b/>
                <w:sz w:val="18"/>
                <w:szCs w:val="18"/>
              </w:rPr>
              <w:t>Damage Characteristic - location on hair (for light microscopy only)</w:t>
            </w:r>
          </w:p>
        </w:tc>
        <w:tc>
          <w:tcPr>
            <w:tcW w:w="0" w:type="auto"/>
            <w:gridSpan w:val="18"/>
            <w:tcBorders>
              <w:top w:val="single" w:sz="4" w:space="0" w:color="auto"/>
              <w:left w:val="single" w:sz="4" w:space="0" w:color="auto"/>
              <w:bottom w:val="single" w:sz="4" w:space="0" w:color="auto"/>
              <w:right w:val="single" w:sz="4" w:space="0" w:color="auto"/>
            </w:tcBorders>
            <w:hideMark/>
          </w:tcPr>
          <w:p w14:paraId="6892294F" w14:textId="77777777" w:rsidR="00F81203" w:rsidRDefault="00F81203">
            <w:pPr>
              <w:spacing w:line="276" w:lineRule="auto"/>
              <w:jc w:val="both"/>
              <w:rPr>
                <w:rFonts w:ascii="Arial" w:hAnsi="Arial" w:cs="Arial"/>
                <w:b/>
                <w:sz w:val="18"/>
                <w:szCs w:val="18"/>
              </w:rPr>
            </w:pPr>
            <w:r>
              <w:rPr>
                <w:rFonts w:ascii="Arial" w:hAnsi="Arial" w:cs="Arial"/>
                <w:b/>
                <w:sz w:val="18"/>
                <w:szCs w:val="18"/>
              </w:rPr>
              <w:t>Exposure Time</w:t>
            </w:r>
          </w:p>
        </w:tc>
      </w:tr>
      <w:tr w:rsidR="00F81203" w14:paraId="3AD81F5B" w14:textId="77777777" w:rsidTr="00F81203">
        <w:trPr>
          <w:trHeight w:val="41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AD2DDA" w14:textId="77777777" w:rsidR="00F81203" w:rsidRDefault="00F81203">
            <w:pPr>
              <w:spacing w:line="240" w:lineRule="auto"/>
              <w:rPr>
                <w:rFonts w:ascii="Arial" w:hAnsi="Arial" w:cs="Arial"/>
                <w:b/>
                <w:sz w:val="18"/>
                <w:szCs w:val="18"/>
              </w:rPr>
            </w:pPr>
          </w:p>
        </w:tc>
        <w:tc>
          <w:tcPr>
            <w:tcW w:w="0" w:type="auto"/>
            <w:gridSpan w:val="2"/>
            <w:tcBorders>
              <w:top w:val="single" w:sz="4" w:space="0" w:color="auto"/>
              <w:left w:val="single" w:sz="4" w:space="0" w:color="auto"/>
              <w:bottom w:val="single" w:sz="4" w:space="0" w:color="auto"/>
              <w:right w:val="single" w:sz="4" w:space="0" w:color="auto"/>
            </w:tcBorders>
            <w:hideMark/>
          </w:tcPr>
          <w:p w14:paraId="7DC4D125" w14:textId="77777777" w:rsidR="00F81203" w:rsidRDefault="00F81203">
            <w:pPr>
              <w:spacing w:line="276" w:lineRule="auto"/>
              <w:jc w:val="both"/>
              <w:rPr>
                <w:rFonts w:ascii="Arial" w:hAnsi="Arial" w:cs="Arial"/>
                <w:b/>
                <w:sz w:val="18"/>
                <w:szCs w:val="18"/>
              </w:rPr>
            </w:pPr>
            <w:r>
              <w:rPr>
                <w:rFonts w:ascii="Arial" w:hAnsi="Arial" w:cs="Arial"/>
                <w:b/>
                <w:sz w:val="18"/>
                <w:szCs w:val="18"/>
              </w:rPr>
              <w:t>Unexposed control</w:t>
            </w:r>
          </w:p>
        </w:tc>
        <w:tc>
          <w:tcPr>
            <w:tcW w:w="0" w:type="auto"/>
            <w:gridSpan w:val="2"/>
            <w:tcBorders>
              <w:top w:val="single" w:sz="4" w:space="0" w:color="auto"/>
              <w:left w:val="single" w:sz="4" w:space="0" w:color="auto"/>
              <w:bottom w:val="single" w:sz="4" w:space="0" w:color="auto"/>
              <w:right w:val="single" w:sz="4" w:space="0" w:color="auto"/>
            </w:tcBorders>
            <w:hideMark/>
          </w:tcPr>
          <w:p w14:paraId="02986731" w14:textId="77777777" w:rsidR="00F81203" w:rsidRDefault="00F81203">
            <w:pPr>
              <w:spacing w:line="276" w:lineRule="auto"/>
              <w:jc w:val="both"/>
              <w:rPr>
                <w:rFonts w:ascii="Arial" w:hAnsi="Arial" w:cs="Arial"/>
                <w:b/>
                <w:sz w:val="18"/>
                <w:szCs w:val="18"/>
              </w:rPr>
            </w:pPr>
            <w:r>
              <w:rPr>
                <w:rFonts w:ascii="Arial" w:hAnsi="Arial" w:cs="Arial"/>
                <w:b/>
                <w:sz w:val="18"/>
                <w:szCs w:val="18"/>
              </w:rPr>
              <w:t>15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2BBB61E6" w14:textId="77777777" w:rsidR="00F81203" w:rsidRDefault="00F81203">
            <w:pPr>
              <w:spacing w:line="276" w:lineRule="auto"/>
              <w:jc w:val="both"/>
              <w:rPr>
                <w:rFonts w:ascii="Arial" w:hAnsi="Arial" w:cs="Arial"/>
                <w:b/>
                <w:sz w:val="18"/>
                <w:szCs w:val="18"/>
              </w:rPr>
            </w:pPr>
            <w:r>
              <w:rPr>
                <w:rFonts w:ascii="Arial" w:hAnsi="Arial" w:cs="Arial"/>
                <w:b/>
                <w:sz w:val="18"/>
                <w:szCs w:val="18"/>
              </w:rPr>
              <w:t>3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4EA776A5" w14:textId="77777777" w:rsidR="00F81203" w:rsidRDefault="00F81203">
            <w:pPr>
              <w:spacing w:line="276" w:lineRule="auto"/>
              <w:jc w:val="both"/>
              <w:rPr>
                <w:rFonts w:ascii="Arial" w:hAnsi="Arial" w:cs="Arial"/>
                <w:b/>
                <w:sz w:val="18"/>
                <w:szCs w:val="18"/>
              </w:rPr>
            </w:pPr>
            <w:r>
              <w:rPr>
                <w:rFonts w:ascii="Arial" w:hAnsi="Arial" w:cs="Arial"/>
                <w:b/>
                <w:sz w:val="18"/>
                <w:szCs w:val="18"/>
              </w:rPr>
              <w:t>45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097F6A5E" w14:textId="77777777" w:rsidR="00F81203" w:rsidRDefault="00F81203">
            <w:pPr>
              <w:spacing w:line="276" w:lineRule="auto"/>
              <w:jc w:val="both"/>
              <w:rPr>
                <w:rFonts w:ascii="Arial" w:hAnsi="Arial" w:cs="Arial"/>
                <w:b/>
                <w:sz w:val="18"/>
                <w:szCs w:val="18"/>
              </w:rPr>
            </w:pPr>
            <w:r>
              <w:rPr>
                <w:rFonts w:ascii="Arial" w:hAnsi="Arial" w:cs="Arial"/>
                <w:b/>
                <w:sz w:val="18"/>
                <w:szCs w:val="18"/>
              </w:rPr>
              <w:t>6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78204421" w14:textId="77777777" w:rsidR="00F81203" w:rsidRDefault="00F81203">
            <w:pPr>
              <w:spacing w:line="276" w:lineRule="auto"/>
              <w:jc w:val="both"/>
              <w:rPr>
                <w:rFonts w:ascii="Arial" w:hAnsi="Arial" w:cs="Arial"/>
                <w:b/>
                <w:sz w:val="18"/>
                <w:szCs w:val="18"/>
              </w:rPr>
            </w:pPr>
            <w:r>
              <w:rPr>
                <w:rFonts w:ascii="Arial" w:hAnsi="Arial" w:cs="Arial"/>
                <w:b/>
                <w:sz w:val="18"/>
                <w:szCs w:val="18"/>
              </w:rPr>
              <w:t>12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08E297BC" w14:textId="77777777" w:rsidR="00F81203" w:rsidRDefault="00F81203">
            <w:pPr>
              <w:spacing w:line="276" w:lineRule="auto"/>
              <w:jc w:val="both"/>
              <w:rPr>
                <w:rFonts w:ascii="Arial" w:hAnsi="Arial" w:cs="Arial"/>
                <w:b/>
                <w:sz w:val="18"/>
                <w:szCs w:val="18"/>
              </w:rPr>
            </w:pPr>
            <w:r>
              <w:rPr>
                <w:rFonts w:ascii="Arial" w:hAnsi="Arial" w:cs="Arial"/>
                <w:b/>
                <w:sz w:val="18"/>
                <w:szCs w:val="18"/>
              </w:rPr>
              <w:t>18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77E3B094" w14:textId="77777777" w:rsidR="00F81203" w:rsidRDefault="00F81203">
            <w:pPr>
              <w:spacing w:line="276" w:lineRule="auto"/>
              <w:jc w:val="both"/>
              <w:rPr>
                <w:rFonts w:ascii="Arial" w:hAnsi="Arial" w:cs="Arial"/>
                <w:b/>
                <w:sz w:val="18"/>
                <w:szCs w:val="18"/>
              </w:rPr>
            </w:pPr>
            <w:r>
              <w:rPr>
                <w:rFonts w:ascii="Arial" w:hAnsi="Arial" w:cs="Arial"/>
                <w:b/>
                <w:sz w:val="18"/>
                <w:szCs w:val="18"/>
              </w:rPr>
              <w:t>240 seconds</w:t>
            </w:r>
          </w:p>
        </w:tc>
        <w:tc>
          <w:tcPr>
            <w:tcW w:w="0" w:type="auto"/>
            <w:gridSpan w:val="2"/>
            <w:tcBorders>
              <w:top w:val="single" w:sz="4" w:space="0" w:color="auto"/>
              <w:left w:val="single" w:sz="4" w:space="0" w:color="auto"/>
              <w:bottom w:val="single" w:sz="4" w:space="0" w:color="auto"/>
              <w:right w:val="single" w:sz="4" w:space="0" w:color="auto"/>
            </w:tcBorders>
            <w:hideMark/>
          </w:tcPr>
          <w:p w14:paraId="74FA2130" w14:textId="77777777" w:rsidR="00F81203" w:rsidRDefault="00F81203">
            <w:pPr>
              <w:spacing w:line="276" w:lineRule="auto"/>
              <w:jc w:val="both"/>
              <w:rPr>
                <w:rFonts w:ascii="Arial" w:hAnsi="Arial" w:cs="Arial"/>
                <w:b/>
                <w:sz w:val="18"/>
                <w:szCs w:val="18"/>
              </w:rPr>
            </w:pPr>
            <w:r>
              <w:rPr>
                <w:rFonts w:ascii="Arial" w:hAnsi="Arial" w:cs="Arial"/>
                <w:b/>
                <w:sz w:val="18"/>
                <w:szCs w:val="18"/>
              </w:rPr>
              <w:t>300 seconds</w:t>
            </w:r>
          </w:p>
        </w:tc>
      </w:tr>
      <w:tr w:rsidR="00F81203" w14:paraId="02FAE847" w14:textId="77777777" w:rsidTr="00F81203">
        <w:trPr>
          <w:trHeight w:val="20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37B5B6" w14:textId="77777777" w:rsidR="00F81203" w:rsidRDefault="00F81203">
            <w:pPr>
              <w:spacing w:line="240" w:lineRule="auto"/>
              <w:rPr>
                <w:rFonts w:ascii="Arial" w:hAnsi="Arial" w:cs="Arial"/>
                <w:b/>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4442BDD1" w14:textId="77777777" w:rsidR="00F81203" w:rsidRDefault="00F81203">
            <w:pPr>
              <w:spacing w:line="276" w:lineRule="auto"/>
              <w:jc w:val="both"/>
              <w:rPr>
                <w:rFonts w:ascii="Arial" w:hAnsi="Arial" w:cs="Arial"/>
                <w:i/>
                <w:sz w:val="18"/>
                <w:szCs w:val="18"/>
              </w:rPr>
            </w:pPr>
            <w:r>
              <w:rPr>
                <w:rFonts w:ascii="Arial" w:hAnsi="Arial" w:cs="Arial"/>
                <w: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4F78C554" w14:textId="77777777" w:rsidR="00F81203" w:rsidRDefault="00F81203">
            <w:pPr>
              <w:spacing w:line="276" w:lineRule="auto"/>
              <w:jc w:val="both"/>
              <w:rPr>
                <w:rFonts w:ascii="Arial" w:hAnsi="Arial" w:cs="Arial"/>
                <w:i/>
                <w:sz w:val="18"/>
                <w:szCs w:val="18"/>
              </w:rPr>
            </w:pPr>
            <w:r>
              <w:rPr>
                <w:rFonts w:ascii="Arial" w:hAnsi="Arial" w:cs="Arial"/>
                <w:i/>
                <w:sz w:val="18"/>
                <w:szCs w:val="18"/>
              </w:rPr>
              <w:t>SD</w:t>
            </w:r>
          </w:p>
        </w:tc>
        <w:tc>
          <w:tcPr>
            <w:tcW w:w="0" w:type="auto"/>
            <w:tcBorders>
              <w:top w:val="single" w:sz="4" w:space="0" w:color="auto"/>
              <w:left w:val="single" w:sz="4" w:space="0" w:color="auto"/>
              <w:bottom w:val="single" w:sz="4" w:space="0" w:color="auto"/>
              <w:right w:val="single" w:sz="4" w:space="0" w:color="auto"/>
            </w:tcBorders>
            <w:hideMark/>
          </w:tcPr>
          <w:p w14:paraId="67370F84" w14:textId="77777777" w:rsidR="00F81203" w:rsidRDefault="00F81203">
            <w:pPr>
              <w:spacing w:line="276" w:lineRule="auto"/>
              <w:jc w:val="both"/>
              <w:rPr>
                <w:rFonts w:ascii="Arial" w:hAnsi="Arial" w:cs="Arial"/>
                <w:i/>
                <w:sz w:val="18"/>
                <w:szCs w:val="18"/>
              </w:rPr>
            </w:pPr>
            <w:r>
              <w:rPr>
                <w:rFonts w:ascii="Arial" w:hAnsi="Arial" w:cs="Arial"/>
                <w: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465B194A" w14:textId="77777777" w:rsidR="00F81203" w:rsidRDefault="00F81203">
            <w:pPr>
              <w:spacing w:line="276" w:lineRule="auto"/>
              <w:jc w:val="both"/>
              <w:rPr>
                <w:rFonts w:ascii="Arial" w:hAnsi="Arial" w:cs="Arial"/>
                <w:i/>
                <w:sz w:val="18"/>
                <w:szCs w:val="18"/>
              </w:rPr>
            </w:pPr>
            <w:r>
              <w:rPr>
                <w:rFonts w:ascii="Arial" w:hAnsi="Arial" w:cs="Arial"/>
                <w:i/>
                <w:sz w:val="18"/>
                <w:szCs w:val="18"/>
              </w:rPr>
              <w:t>SD</w:t>
            </w:r>
          </w:p>
        </w:tc>
        <w:tc>
          <w:tcPr>
            <w:tcW w:w="0" w:type="auto"/>
            <w:tcBorders>
              <w:top w:val="single" w:sz="4" w:space="0" w:color="auto"/>
              <w:left w:val="single" w:sz="4" w:space="0" w:color="auto"/>
              <w:bottom w:val="single" w:sz="4" w:space="0" w:color="auto"/>
              <w:right w:val="single" w:sz="4" w:space="0" w:color="auto"/>
            </w:tcBorders>
            <w:hideMark/>
          </w:tcPr>
          <w:p w14:paraId="2FE5F9A9" w14:textId="77777777" w:rsidR="00F81203" w:rsidRDefault="00F81203">
            <w:pPr>
              <w:spacing w:line="276" w:lineRule="auto"/>
              <w:jc w:val="both"/>
              <w:rPr>
                <w:rFonts w:ascii="Arial" w:hAnsi="Arial" w:cs="Arial"/>
                <w:i/>
                <w:sz w:val="18"/>
                <w:szCs w:val="18"/>
              </w:rPr>
            </w:pPr>
            <w:r>
              <w:rPr>
                <w:rFonts w:ascii="Arial" w:hAnsi="Arial" w:cs="Arial"/>
                <w: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24A790B4" w14:textId="77777777" w:rsidR="00F81203" w:rsidRDefault="00F81203">
            <w:pPr>
              <w:spacing w:line="276" w:lineRule="auto"/>
              <w:jc w:val="both"/>
              <w:rPr>
                <w:rFonts w:ascii="Arial" w:hAnsi="Arial" w:cs="Arial"/>
                <w:i/>
                <w:sz w:val="18"/>
                <w:szCs w:val="18"/>
              </w:rPr>
            </w:pPr>
            <w:r>
              <w:rPr>
                <w:rFonts w:ascii="Arial" w:hAnsi="Arial" w:cs="Arial"/>
                <w:i/>
                <w:sz w:val="18"/>
                <w:szCs w:val="18"/>
              </w:rPr>
              <w:t>SD</w:t>
            </w:r>
          </w:p>
        </w:tc>
        <w:tc>
          <w:tcPr>
            <w:tcW w:w="0" w:type="auto"/>
            <w:tcBorders>
              <w:top w:val="single" w:sz="4" w:space="0" w:color="auto"/>
              <w:left w:val="single" w:sz="4" w:space="0" w:color="auto"/>
              <w:bottom w:val="single" w:sz="4" w:space="0" w:color="auto"/>
              <w:right w:val="single" w:sz="4" w:space="0" w:color="auto"/>
            </w:tcBorders>
            <w:hideMark/>
          </w:tcPr>
          <w:p w14:paraId="4B6707BB" w14:textId="77777777" w:rsidR="00F81203" w:rsidRDefault="00F81203">
            <w:pPr>
              <w:spacing w:line="276" w:lineRule="auto"/>
              <w:jc w:val="both"/>
              <w:rPr>
                <w:rFonts w:ascii="Arial" w:hAnsi="Arial" w:cs="Arial"/>
                <w:i/>
                <w:sz w:val="18"/>
                <w:szCs w:val="18"/>
              </w:rPr>
            </w:pPr>
            <w:r>
              <w:rPr>
                <w:rFonts w:ascii="Arial" w:hAnsi="Arial" w:cs="Arial"/>
                <w: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4AA06F91" w14:textId="77777777" w:rsidR="00F81203" w:rsidRDefault="00F81203">
            <w:pPr>
              <w:spacing w:line="276" w:lineRule="auto"/>
              <w:jc w:val="both"/>
              <w:rPr>
                <w:rFonts w:ascii="Arial" w:hAnsi="Arial" w:cs="Arial"/>
                <w:i/>
                <w:sz w:val="18"/>
                <w:szCs w:val="18"/>
              </w:rPr>
            </w:pPr>
            <w:r>
              <w:rPr>
                <w:rFonts w:ascii="Arial" w:hAnsi="Arial" w:cs="Arial"/>
                <w:i/>
                <w:sz w:val="18"/>
                <w:szCs w:val="18"/>
              </w:rPr>
              <w:t>SD</w:t>
            </w:r>
          </w:p>
        </w:tc>
        <w:tc>
          <w:tcPr>
            <w:tcW w:w="0" w:type="auto"/>
            <w:tcBorders>
              <w:top w:val="single" w:sz="4" w:space="0" w:color="auto"/>
              <w:left w:val="single" w:sz="4" w:space="0" w:color="auto"/>
              <w:bottom w:val="single" w:sz="4" w:space="0" w:color="auto"/>
              <w:right w:val="single" w:sz="4" w:space="0" w:color="auto"/>
            </w:tcBorders>
            <w:hideMark/>
          </w:tcPr>
          <w:p w14:paraId="07E4F754" w14:textId="77777777" w:rsidR="00F81203" w:rsidRDefault="00F81203">
            <w:pPr>
              <w:spacing w:line="276" w:lineRule="auto"/>
              <w:jc w:val="both"/>
              <w:rPr>
                <w:rFonts w:ascii="Arial" w:hAnsi="Arial" w:cs="Arial"/>
                <w:i/>
                <w:sz w:val="18"/>
                <w:szCs w:val="18"/>
              </w:rPr>
            </w:pPr>
            <w:r>
              <w:rPr>
                <w:rFonts w:ascii="Arial" w:hAnsi="Arial" w:cs="Arial"/>
                <w: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75F10956" w14:textId="77777777" w:rsidR="00F81203" w:rsidRDefault="00F81203">
            <w:pPr>
              <w:spacing w:line="276" w:lineRule="auto"/>
              <w:jc w:val="both"/>
              <w:rPr>
                <w:rFonts w:ascii="Arial" w:hAnsi="Arial" w:cs="Arial"/>
                <w:i/>
                <w:sz w:val="18"/>
                <w:szCs w:val="18"/>
              </w:rPr>
            </w:pPr>
            <w:r>
              <w:rPr>
                <w:rFonts w:ascii="Arial" w:hAnsi="Arial" w:cs="Arial"/>
                <w:i/>
                <w:sz w:val="18"/>
                <w:szCs w:val="18"/>
              </w:rPr>
              <w:t>SD</w:t>
            </w:r>
          </w:p>
        </w:tc>
        <w:tc>
          <w:tcPr>
            <w:tcW w:w="0" w:type="auto"/>
            <w:tcBorders>
              <w:top w:val="single" w:sz="4" w:space="0" w:color="auto"/>
              <w:left w:val="single" w:sz="4" w:space="0" w:color="auto"/>
              <w:bottom w:val="single" w:sz="4" w:space="0" w:color="auto"/>
              <w:right w:val="single" w:sz="4" w:space="0" w:color="auto"/>
            </w:tcBorders>
            <w:hideMark/>
          </w:tcPr>
          <w:p w14:paraId="3B000E72" w14:textId="77777777" w:rsidR="00F81203" w:rsidRDefault="00F81203">
            <w:pPr>
              <w:spacing w:line="276" w:lineRule="auto"/>
              <w:jc w:val="both"/>
              <w:rPr>
                <w:rFonts w:ascii="Arial" w:hAnsi="Arial" w:cs="Arial"/>
                <w:i/>
                <w:sz w:val="18"/>
                <w:szCs w:val="18"/>
              </w:rPr>
            </w:pPr>
            <w:r>
              <w:rPr>
                <w:rFonts w:ascii="Arial" w:hAnsi="Arial" w:cs="Arial"/>
                <w: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0C36FBF7" w14:textId="77777777" w:rsidR="00F81203" w:rsidRDefault="00F81203">
            <w:pPr>
              <w:spacing w:line="276" w:lineRule="auto"/>
              <w:jc w:val="both"/>
              <w:rPr>
                <w:rFonts w:ascii="Arial" w:hAnsi="Arial" w:cs="Arial"/>
                <w:i/>
                <w:sz w:val="18"/>
                <w:szCs w:val="18"/>
              </w:rPr>
            </w:pPr>
            <w:r>
              <w:rPr>
                <w:rFonts w:ascii="Arial" w:hAnsi="Arial" w:cs="Arial"/>
                <w:i/>
                <w:sz w:val="18"/>
                <w:szCs w:val="18"/>
              </w:rPr>
              <w:t>SD</w:t>
            </w:r>
          </w:p>
        </w:tc>
        <w:tc>
          <w:tcPr>
            <w:tcW w:w="0" w:type="auto"/>
            <w:tcBorders>
              <w:top w:val="single" w:sz="4" w:space="0" w:color="auto"/>
              <w:left w:val="single" w:sz="4" w:space="0" w:color="auto"/>
              <w:bottom w:val="single" w:sz="4" w:space="0" w:color="auto"/>
              <w:right w:val="single" w:sz="4" w:space="0" w:color="auto"/>
            </w:tcBorders>
            <w:hideMark/>
          </w:tcPr>
          <w:p w14:paraId="346CF053" w14:textId="77777777" w:rsidR="00F81203" w:rsidRDefault="00F81203">
            <w:pPr>
              <w:spacing w:line="276" w:lineRule="auto"/>
              <w:jc w:val="both"/>
              <w:rPr>
                <w:rFonts w:ascii="Arial" w:hAnsi="Arial" w:cs="Arial"/>
                <w:i/>
                <w:sz w:val="18"/>
                <w:szCs w:val="18"/>
              </w:rPr>
            </w:pPr>
            <w:r>
              <w:rPr>
                <w:rFonts w:ascii="Arial" w:hAnsi="Arial" w:cs="Arial"/>
                <w: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524C5F77" w14:textId="77777777" w:rsidR="00F81203" w:rsidRDefault="00F81203">
            <w:pPr>
              <w:spacing w:line="276" w:lineRule="auto"/>
              <w:jc w:val="both"/>
              <w:rPr>
                <w:rFonts w:ascii="Arial" w:hAnsi="Arial" w:cs="Arial"/>
                <w:i/>
                <w:sz w:val="18"/>
                <w:szCs w:val="18"/>
              </w:rPr>
            </w:pPr>
            <w:r>
              <w:rPr>
                <w:rFonts w:ascii="Arial" w:hAnsi="Arial" w:cs="Arial"/>
                <w:i/>
                <w:sz w:val="18"/>
                <w:szCs w:val="18"/>
              </w:rPr>
              <w:t>SD</w:t>
            </w:r>
          </w:p>
        </w:tc>
        <w:tc>
          <w:tcPr>
            <w:tcW w:w="0" w:type="auto"/>
            <w:tcBorders>
              <w:top w:val="single" w:sz="4" w:space="0" w:color="auto"/>
              <w:left w:val="single" w:sz="4" w:space="0" w:color="auto"/>
              <w:bottom w:val="single" w:sz="4" w:space="0" w:color="auto"/>
              <w:right w:val="single" w:sz="4" w:space="0" w:color="auto"/>
            </w:tcBorders>
            <w:hideMark/>
          </w:tcPr>
          <w:p w14:paraId="56F744BA" w14:textId="77777777" w:rsidR="00F81203" w:rsidRDefault="00F81203">
            <w:pPr>
              <w:spacing w:line="276" w:lineRule="auto"/>
              <w:jc w:val="both"/>
              <w:rPr>
                <w:rFonts w:ascii="Arial" w:hAnsi="Arial" w:cs="Arial"/>
                <w:i/>
                <w:sz w:val="18"/>
                <w:szCs w:val="18"/>
              </w:rPr>
            </w:pPr>
            <w:r>
              <w:rPr>
                <w:rFonts w:ascii="Arial" w:hAnsi="Arial" w:cs="Arial"/>
                <w: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67146E02" w14:textId="77777777" w:rsidR="00F81203" w:rsidRDefault="00F81203">
            <w:pPr>
              <w:spacing w:line="276" w:lineRule="auto"/>
              <w:jc w:val="both"/>
              <w:rPr>
                <w:rFonts w:ascii="Arial" w:hAnsi="Arial" w:cs="Arial"/>
                <w:i/>
                <w:sz w:val="18"/>
                <w:szCs w:val="18"/>
              </w:rPr>
            </w:pPr>
            <w:r>
              <w:rPr>
                <w:rFonts w:ascii="Arial" w:hAnsi="Arial" w:cs="Arial"/>
                <w:i/>
                <w:sz w:val="18"/>
                <w:szCs w:val="18"/>
              </w:rPr>
              <w:t>SD</w:t>
            </w:r>
          </w:p>
        </w:tc>
        <w:tc>
          <w:tcPr>
            <w:tcW w:w="0" w:type="auto"/>
            <w:tcBorders>
              <w:top w:val="single" w:sz="4" w:space="0" w:color="auto"/>
              <w:left w:val="single" w:sz="4" w:space="0" w:color="auto"/>
              <w:bottom w:val="single" w:sz="4" w:space="0" w:color="auto"/>
              <w:right w:val="single" w:sz="4" w:space="0" w:color="auto"/>
            </w:tcBorders>
            <w:hideMark/>
          </w:tcPr>
          <w:p w14:paraId="15CD25C9" w14:textId="77777777" w:rsidR="00F81203" w:rsidRDefault="00F81203">
            <w:pPr>
              <w:spacing w:line="276" w:lineRule="auto"/>
              <w:jc w:val="both"/>
              <w:rPr>
                <w:rFonts w:ascii="Arial" w:hAnsi="Arial" w:cs="Arial"/>
                <w:i/>
                <w:sz w:val="18"/>
                <w:szCs w:val="18"/>
              </w:rPr>
            </w:pPr>
            <w:r>
              <w:rPr>
                <w:rFonts w:ascii="Arial" w:hAnsi="Arial" w:cs="Arial"/>
                <w: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7A2F4870" w14:textId="77777777" w:rsidR="00F81203" w:rsidRDefault="00F81203">
            <w:pPr>
              <w:spacing w:line="276" w:lineRule="auto"/>
              <w:jc w:val="both"/>
              <w:rPr>
                <w:rFonts w:ascii="Arial" w:hAnsi="Arial" w:cs="Arial"/>
                <w:i/>
                <w:sz w:val="18"/>
                <w:szCs w:val="18"/>
              </w:rPr>
            </w:pPr>
            <w:r>
              <w:rPr>
                <w:rFonts w:ascii="Arial" w:hAnsi="Arial" w:cs="Arial"/>
                <w:i/>
                <w:sz w:val="18"/>
                <w:szCs w:val="18"/>
              </w:rPr>
              <w:t>SD</w:t>
            </w:r>
          </w:p>
        </w:tc>
      </w:tr>
      <w:tr w:rsidR="00F81203" w14:paraId="152E7278" w14:textId="77777777" w:rsidTr="00F81203">
        <w:trPr>
          <w:trHeight w:val="208"/>
        </w:trPr>
        <w:tc>
          <w:tcPr>
            <w:tcW w:w="0" w:type="auto"/>
            <w:gridSpan w:val="19"/>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EAD9B5F" w14:textId="77777777" w:rsidR="00F81203" w:rsidRDefault="00F81203">
            <w:pPr>
              <w:spacing w:line="276" w:lineRule="auto"/>
              <w:jc w:val="both"/>
              <w:rPr>
                <w:rFonts w:ascii="Arial" w:hAnsi="Arial" w:cs="Arial"/>
                <w:sz w:val="18"/>
                <w:szCs w:val="18"/>
              </w:rPr>
            </w:pPr>
            <w:r>
              <w:rPr>
                <w:rFonts w:ascii="Arial" w:hAnsi="Arial" w:cs="Arial"/>
                <w:b/>
                <w:sz w:val="18"/>
                <w:szCs w:val="18"/>
              </w:rPr>
              <w:t>Light Microscopy Damage Grading (n=3)</w:t>
            </w:r>
          </w:p>
        </w:tc>
      </w:tr>
      <w:tr w:rsidR="00F81203" w14:paraId="78FBF6C9" w14:textId="77777777" w:rsidTr="00F81203">
        <w:trPr>
          <w:trHeight w:val="208"/>
        </w:trPr>
        <w:tc>
          <w:tcPr>
            <w:tcW w:w="0" w:type="auto"/>
            <w:tcBorders>
              <w:top w:val="single" w:sz="4" w:space="0" w:color="auto"/>
              <w:left w:val="single" w:sz="4" w:space="0" w:color="auto"/>
              <w:bottom w:val="single" w:sz="4" w:space="0" w:color="auto"/>
              <w:right w:val="single" w:sz="4" w:space="0" w:color="auto"/>
            </w:tcBorders>
            <w:hideMark/>
          </w:tcPr>
          <w:p w14:paraId="31EA1FD0" w14:textId="77777777" w:rsidR="00F81203" w:rsidRDefault="00F81203">
            <w:pPr>
              <w:spacing w:line="276" w:lineRule="auto"/>
              <w:jc w:val="both"/>
              <w:rPr>
                <w:rFonts w:ascii="Arial" w:hAnsi="Arial" w:cs="Arial"/>
                <w:b/>
                <w:sz w:val="18"/>
                <w:szCs w:val="18"/>
              </w:rPr>
            </w:pPr>
            <w:r>
              <w:rPr>
                <w:rFonts w:ascii="Arial" w:hAnsi="Arial" w:cs="Arial"/>
                <w:b/>
                <w:sz w:val="18"/>
                <w:szCs w:val="18"/>
              </w:rPr>
              <w:t>Bubbling – Root</w:t>
            </w:r>
          </w:p>
        </w:tc>
        <w:tc>
          <w:tcPr>
            <w:tcW w:w="0" w:type="auto"/>
            <w:tcBorders>
              <w:top w:val="single" w:sz="4" w:space="0" w:color="auto"/>
              <w:left w:val="single" w:sz="4" w:space="0" w:color="auto"/>
              <w:bottom w:val="single" w:sz="4" w:space="0" w:color="auto"/>
              <w:right w:val="single" w:sz="4" w:space="0" w:color="auto"/>
            </w:tcBorders>
            <w:hideMark/>
          </w:tcPr>
          <w:p w14:paraId="7DD34D91"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E53C02B"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DFFFB46"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40579B79"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7BF45223" w14:textId="77777777" w:rsidR="00F81203" w:rsidRDefault="00F81203">
            <w:pPr>
              <w:spacing w:line="276" w:lineRule="auto"/>
              <w:jc w:val="both"/>
              <w:rPr>
                <w:rFonts w:ascii="Arial" w:hAnsi="Arial" w:cs="Arial"/>
                <w:sz w:val="18"/>
                <w:szCs w:val="18"/>
              </w:rPr>
            </w:pPr>
            <w:r>
              <w:rPr>
                <w:rFonts w:ascii="Arial" w:hAnsi="Arial" w:cs="Arial"/>
                <w:sz w:val="18"/>
                <w:szCs w:val="18"/>
              </w:rPr>
              <w:t>0.67</w:t>
            </w:r>
          </w:p>
        </w:tc>
        <w:tc>
          <w:tcPr>
            <w:tcW w:w="0" w:type="auto"/>
            <w:tcBorders>
              <w:top w:val="single" w:sz="4" w:space="0" w:color="auto"/>
              <w:left w:val="single" w:sz="4" w:space="0" w:color="auto"/>
              <w:bottom w:val="single" w:sz="4" w:space="0" w:color="auto"/>
              <w:right w:val="single" w:sz="4" w:space="0" w:color="auto"/>
            </w:tcBorders>
            <w:hideMark/>
          </w:tcPr>
          <w:p w14:paraId="66FFF91B"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05046C56"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15BCC575"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05EFE569" w14:textId="77777777" w:rsidR="00F81203" w:rsidRDefault="00F81203">
            <w:pPr>
              <w:spacing w:line="276" w:lineRule="auto"/>
              <w:jc w:val="both"/>
              <w:rPr>
                <w:rFonts w:ascii="Arial" w:hAnsi="Arial" w:cs="Arial"/>
                <w:sz w:val="18"/>
                <w:szCs w:val="18"/>
              </w:rPr>
            </w:pPr>
            <w:r>
              <w:rPr>
                <w:rFonts w:ascii="Arial" w:hAnsi="Arial" w:cs="Arial"/>
                <w:sz w:val="18"/>
                <w:szCs w:val="18"/>
              </w:rPr>
              <w:t>1.67</w:t>
            </w:r>
          </w:p>
        </w:tc>
        <w:tc>
          <w:tcPr>
            <w:tcW w:w="0" w:type="auto"/>
            <w:tcBorders>
              <w:top w:val="single" w:sz="4" w:space="0" w:color="auto"/>
              <w:left w:val="single" w:sz="4" w:space="0" w:color="auto"/>
              <w:bottom w:val="single" w:sz="4" w:space="0" w:color="auto"/>
              <w:right w:val="single" w:sz="4" w:space="0" w:color="auto"/>
            </w:tcBorders>
            <w:hideMark/>
          </w:tcPr>
          <w:p w14:paraId="5F40A0B2"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4D61A54E" w14:textId="77777777" w:rsidR="00F81203" w:rsidRDefault="00F81203">
            <w:pPr>
              <w:spacing w:line="276" w:lineRule="auto"/>
              <w:jc w:val="both"/>
              <w:rPr>
                <w:rFonts w:ascii="Arial" w:hAnsi="Arial" w:cs="Arial"/>
                <w:sz w:val="18"/>
                <w:szCs w:val="18"/>
              </w:rPr>
            </w:pPr>
            <w:r>
              <w:rPr>
                <w:rFonts w:ascii="Arial" w:hAnsi="Arial" w:cs="Arial"/>
                <w:sz w:val="18"/>
                <w:szCs w:val="18"/>
              </w:rPr>
              <w:t>2.00</w:t>
            </w:r>
          </w:p>
        </w:tc>
        <w:tc>
          <w:tcPr>
            <w:tcW w:w="0" w:type="auto"/>
            <w:tcBorders>
              <w:top w:val="single" w:sz="4" w:space="0" w:color="auto"/>
              <w:left w:val="single" w:sz="4" w:space="0" w:color="auto"/>
              <w:bottom w:val="single" w:sz="4" w:space="0" w:color="auto"/>
              <w:right w:val="single" w:sz="4" w:space="0" w:color="auto"/>
            </w:tcBorders>
            <w:hideMark/>
          </w:tcPr>
          <w:p w14:paraId="360F769B"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A45E6E9" w14:textId="77777777" w:rsidR="00F81203" w:rsidRDefault="00F81203">
            <w:pPr>
              <w:spacing w:line="276" w:lineRule="auto"/>
              <w:jc w:val="both"/>
              <w:rPr>
                <w:rFonts w:ascii="Arial" w:hAnsi="Arial" w:cs="Arial"/>
                <w:sz w:val="18"/>
                <w:szCs w:val="18"/>
              </w:rPr>
            </w:pPr>
            <w:r>
              <w:rPr>
                <w:rFonts w:ascii="Arial" w:hAnsi="Arial" w:cs="Arial"/>
                <w:sz w:val="18"/>
                <w:szCs w:val="18"/>
              </w:rPr>
              <w:t>2.33</w:t>
            </w:r>
          </w:p>
        </w:tc>
        <w:tc>
          <w:tcPr>
            <w:tcW w:w="0" w:type="auto"/>
            <w:tcBorders>
              <w:top w:val="single" w:sz="4" w:space="0" w:color="auto"/>
              <w:left w:val="single" w:sz="4" w:space="0" w:color="auto"/>
              <w:bottom w:val="single" w:sz="4" w:space="0" w:color="auto"/>
              <w:right w:val="single" w:sz="4" w:space="0" w:color="auto"/>
            </w:tcBorders>
            <w:hideMark/>
          </w:tcPr>
          <w:p w14:paraId="36B840E0"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559DAF1C" w14:textId="77777777" w:rsidR="00F81203" w:rsidRDefault="00F81203">
            <w:pPr>
              <w:spacing w:line="276" w:lineRule="auto"/>
              <w:jc w:val="both"/>
              <w:rPr>
                <w:rFonts w:ascii="Arial" w:hAnsi="Arial" w:cs="Arial"/>
                <w:sz w:val="18"/>
                <w:szCs w:val="18"/>
              </w:rPr>
            </w:pPr>
            <w:r>
              <w:rPr>
                <w:rFonts w:ascii="Arial" w:hAnsi="Arial" w:cs="Arial"/>
                <w:sz w:val="18"/>
                <w:szCs w:val="18"/>
              </w:rPr>
              <w:t>1.67</w:t>
            </w:r>
          </w:p>
        </w:tc>
        <w:tc>
          <w:tcPr>
            <w:tcW w:w="0" w:type="auto"/>
            <w:tcBorders>
              <w:top w:val="single" w:sz="4" w:space="0" w:color="auto"/>
              <w:left w:val="single" w:sz="4" w:space="0" w:color="auto"/>
              <w:bottom w:val="single" w:sz="4" w:space="0" w:color="auto"/>
              <w:right w:val="single" w:sz="4" w:space="0" w:color="auto"/>
            </w:tcBorders>
            <w:hideMark/>
          </w:tcPr>
          <w:p w14:paraId="1D53A7EE" w14:textId="77777777" w:rsidR="00F81203" w:rsidRDefault="00F81203">
            <w:pPr>
              <w:spacing w:line="276" w:lineRule="auto"/>
              <w:jc w:val="both"/>
              <w:rPr>
                <w:rFonts w:ascii="Arial" w:hAnsi="Arial" w:cs="Arial"/>
                <w:sz w:val="18"/>
                <w:szCs w:val="18"/>
              </w:rPr>
            </w:pPr>
            <w:r>
              <w:rPr>
                <w:rFonts w:ascii="Arial" w:hAnsi="Arial" w:cs="Arial"/>
                <w:sz w:val="18"/>
                <w:szCs w:val="18"/>
              </w:rPr>
              <w:t>1.15</w:t>
            </w:r>
          </w:p>
        </w:tc>
        <w:tc>
          <w:tcPr>
            <w:tcW w:w="0" w:type="auto"/>
            <w:tcBorders>
              <w:top w:val="single" w:sz="4" w:space="0" w:color="auto"/>
              <w:left w:val="single" w:sz="4" w:space="0" w:color="auto"/>
              <w:bottom w:val="single" w:sz="4" w:space="0" w:color="auto"/>
              <w:right w:val="single" w:sz="4" w:space="0" w:color="auto"/>
            </w:tcBorders>
            <w:hideMark/>
          </w:tcPr>
          <w:p w14:paraId="2D5E1860" w14:textId="77777777" w:rsidR="00F81203" w:rsidRDefault="00F81203">
            <w:pPr>
              <w:spacing w:line="276" w:lineRule="auto"/>
              <w:jc w:val="both"/>
              <w:rPr>
                <w:rFonts w:ascii="Arial" w:hAnsi="Arial" w:cs="Arial"/>
                <w:sz w:val="18"/>
                <w:szCs w:val="18"/>
              </w:rPr>
            </w:pPr>
            <w:r>
              <w:rPr>
                <w:rFonts w:ascii="Arial" w:hAnsi="Arial" w:cs="Arial"/>
                <w:sz w:val="18"/>
                <w:szCs w:val="18"/>
              </w:rPr>
              <w:t>2.67</w:t>
            </w:r>
          </w:p>
        </w:tc>
        <w:tc>
          <w:tcPr>
            <w:tcW w:w="0" w:type="auto"/>
            <w:tcBorders>
              <w:top w:val="single" w:sz="4" w:space="0" w:color="auto"/>
              <w:left w:val="single" w:sz="4" w:space="0" w:color="auto"/>
              <w:bottom w:val="single" w:sz="4" w:space="0" w:color="auto"/>
              <w:right w:val="single" w:sz="4" w:space="0" w:color="auto"/>
            </w:tcBorders>
            <w:hideMark/>
          </w:tcPr>
          <w:p w14:paraId="0DD9D639"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r>
      <w:tr w:rsidR="00F81203" w14:paraId="53CEB8CA" w14:textId="77777777" w:rsidTr="00F81203">
        <w:trPr>
          <w:trHeight w:val="208"/>
        </w:trPr>
        <w:tc>
          <w:tcPr>
            <w:tcW w:w="0" w:type="auto"/>
            <w:tcBorders>
              <w:top w:val="single" w:sz="4" w:space="0" w:color="auto"/>
              <w:left w:val="single" w:sz="4" w:space="0" w:color="auto"/>
              <w:bottom w:val="single" w:sz="4" w:space="0" w:color="auto"/>
              <w:right w:val="single" w:sz="4" w:space="0" w:color="auto"/>
            </w:tcBorders>
            <w:hideMark/>
          </w:tcPr>
          <w:p w14:paraId="7537720E" w14:textId="77777777" w:rsidR="00F81203" w:rsidRDefault="00F81203">
            <w:pPr>
              <w:spacing w:line="276" w:lineRule="auto"/>
              <w:jc w:val="both"/>
              <w:rPr>
                <w:rFonts w:ascii="Arial" w:hAnsi="Arial" w:cs="Arial"/>
                <w:b/>
                <w:sz w:val="18"/>
                <w:szCs w:val="18"/>
              </w:rPr>
            </w:pPr>
            <w:r>
              <w:rPr>
                <w:rFonts w:ascii="Arial" w:hAnsi="Arial" w:cs="Arial"/>
                <w:b/>
                <w:sz w:val="18"/>
                <w:szCs w:val="18"/>
              </w:rPr>
              <w:t>Bubbling – Shaft</w:t>
            </w:r>
          </w:p>
        </w:tc>
        <w:tc>
          <w:tcPr>
            <w:tcW w:w="0" w:type="auto"/>
            <w:tcBorders>
              <w:top w:val="single" w:sz="4" w:space="0" w:color="auto"/>
              <w:left w:val="single" w:sz="4" w:space="0" w:color="auto"/>
              <w:bottom w:val="single" w:sz="4" w:space="0" w:color="auto"/>
              <w:right w:val="single" w:sz="4" w:space="0" w:color="auto"/>
            </w:tcBorders>
            <w:hideMark/>
          </w:tcPr>
          <w:p w14:paraId="6B1F78CC"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16A11BD"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D373B3A" w14:textId="77777777" w:rsidR="00F81203" w:rsidRDefault="00F81203">
            <w:pPr>
              <w:spacing w:line="276" w:lineRule="auto"/>
              <w:jc w:val="both"/>
              <w:rPr>
                <w:rFonts w:ascii="Arial" w:hAnsi="Arial" w:cs="Arial"/>
                <w:sz w:val="18"/>
                <w:szCs w:val="18"/>
              </w:rPr>
            </w:pPr>
            <w:r>
              <w:rPr>
                <w:rFonts w:ascii="Arial" w:hAnsi="Arial" w:cs="Arial"/>
                <w:sz w:val="18"/>
                <w:szCs w:val="18"/>
              </w:rPr>
              <w:t>1.67</w:t>
            </w:r>
          </w:p>
        </w:tc>
        <w:tc>
          <w:tcPr>
            <w:tcW w:w="0" w:type="auto"/>
            <w:tcBorders>
              <w:top w:val="single" w:sz="4" w:space="0" w:color="auto"/>
              <w:left w:val="single" w:sz="4" w:space="0" w:color="auto"/>
              <w:bottom w:val="single" w:sz="4" w:space="0" w:color="auto"/>
              <w:right w:val="single" w:sz="4" w:space="0" w:color="auto"/>
            </w:tcBorders>
            <w:hideMark/>
          </w:tcPr>
          <w:p w14:paraId="5AE8096B" w14:textId="77777777" w:rsidR="00F81203" w:rsidRDefault="00F81203">
            <w:pPr>
              <w:spacing w:line="276" w:lineRule="auto"/>
              <w:jc w:val="both"/>
              <w:rPr>
                <w:rFonts w:ascii="Arial" w:hAnsi="Arial" w:cs="Arial"/>
                <w:sz w:val="18"/>
                <w:szCs w:val="18"/>
              </w:rPr>
            </w:pPr>
            <w:r>
              <w:rPr>
                <w:rFonts w:ascii="Arial" w:hAnsi="Arial" w:cs="Arial"/>
                <w:sz w:val="18"/>
                <w:szCs w:val="18"/>
              </w:rPr>
              <w:t>1.53</w:t>
            </w:r>
          </w:p>
        </w:tc>
        <w:tc>
          <w:tcPr>
            <w:tcW w:w="0" w:type="auto"/>
            <w:tcBorders>
              <w:top w:val="single" w:sz="4" w:space="0" w:color="auto"/>
              <w:left w:val="single" w:sz="4" w:space="0" w:color="auto"/>
              <w:bottom w:val="single" w:sz="4" w:space="0" w:color="auto"/>
              <w:right w:val="single" w:sz="4" w:space="0" w:color="auto"/>
            </w:tcBorders>
            <w:hideMark/>
          </w:tcPr>
          <w:p w14:paraId="12BE368D" w14:textId="77777777" w:rsidR="00F81203" w:rsidRDefault="00F81203">
            <w:pPr>
              <w:spacing w:line="276" w:lineRule="auto"/>
              <w:jc w:val="both"/>
              <w:rPr>
                <w:rFonts w:ascii="Arial" w:hAnsi="Arial" w:cs="Arial"/>
                <w:sz w:val="18"/>
                <w:szCs w:val="18"/>
              </w:rPr>
            </w:pPr>
            <w:r>
              <w:rPr>
                <w:rFonts w:ascii="Arial" w:hAnsi="Arial" w:cs="Arial"/>
                <w:sz w:val="18"/>
                <w:szCs w:val="18"/>
              </w:rPr>
              <w:t>3.33</w:t>
            </w:r>
          </w:p>
        </w:tc>
        <w:tc>
          <w:tcPr>
            <w:tcW w:w="0" w:type="auto"/>
            <w:tcBorders>
              <w:top w:val="single" w:sz="4" w:space="0" w:color="auto"/>
              <w:left w:val="single" w:sz="4" w:space="0" w:color="auto"/>
              <w:bottom w:val="single" w:sz="4" w:space="0" w:color="auto"/>
              <w:right w:val="single" w:sz="4" w:space="0" w:color="auto"/>
            </w:tcBorders>
            <w:hideMark/>
          </w:tcPr>
          <w:p w14:paraId="263F692F"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69B2FF1F" w14:textId="77777777" w:rsidR="00F81203" w:rsidRDefault="00F81203">
            <w:pPr>
              <w:spacing w:line="276" w:lineRule="auto"/>
              <w:jc w:val="both"/>
              <w:rPr>
                <w:rFonts w:ascii="Arial" w:hAnsi="Arial" w:cs="Arial"/>
                <w:sz w:val="18"/>
                <w:szCs w:val="18"/>
              </w:rPr>
            </w:pPr>
            <w:r>
              <w:rPr>
                <w:rFonts w:ascii="Arial" w:hAnsi="Arial" w:cs="Arial"/>
                <w:sz w:val="18"/>
                <w:szCs w:val="18"/>
              </w:rPr>
              <w:t>3.33</w:t>
            </w:r>
          </w:p>
        </w:tc>
        <w:tc>
          <w:tcPr>
            <w:tcW w:w="0" w:type="auto"/>
            <w:tcBorders>
              <w:top w:val="single" w:sz="4" w:space="0" w:color="auto"/>
              <w:left w:val="single" w:sz="4" w:space="0" w:color="auto"/>
              <w:bottom w:val="single" w:sz="4" w:space="0" w:color="auto"/>
              <w:right w:val="single" w:sz="4" w:space="0" w:color="auto"/>
            </w:tcBorders>
            <w:hideMark/>
          </w:tcPr>
          <w:p w14:paraId="12F23A4E"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71B38758" w14:textId="77777777" w:rsidR="00F81203" w:rsidRDefault="00F81203">
            <w:pPr>
              <w:spacing w:line="276" w:lineRule="auto"/>
              <w:jc w:val="both"/>
              <w:rPr>
                <w:rFonts w:ascii="Arial" w:hAnsi="Arial" w:cs="Arial"/>
                <w:sz w:val="18"/>
                <w:szCs w:val="18"/>
              </w:rPr>
            </w:pPr>
            <w:r>
              <w:rPr>
                <w:rFonts w:ascii="Arial" w:hAnsi="Arial" w:cs="Arial"/>
                <w:sz w:val="18"/>
                <w:szCs w:val="18"/>
              </w:rPr>
              <w:t>2.33</w:t>
            </w:r>
          </w:p>
        </w:tc>
        <w:tc>
          <w:tcPr>
            <w:tcW w:w="0" w:type="auto"/>
            <w:tcBorders>
              <w:top w:val="single" w:sz="4" w:space="0" w:color="auto"/>
              <w:left w:val="single" w:sz="4" w:space="0" w:color="auto"/>
              <w:bottom w:val="single" w:sz="4" w:space="0" w:color="auto"/>
              <w:right w:val="single" w:sz="4" w:space="0" w:color="auto"/>
            </w:tcBorders>
            <w:hideMark/>
          </w:tcPr>
          <w:p w14:paraId="0F5C1FFA" w14:textId="77777777" w:rsidR="00F81203" w:rsidRDefault="00F81203">
            <w:pPr>
              <w:spacing w:line="276" w:lineRule="auto"/>
              <w:jc w:val="both"/>
              <w:rPr>
                <w:rFonts w:ascii="Arial" w:hAnsi="Arial" w:cs="Arial"/>
                <w:sz w:val="18"/>
                <w:szCs w:val="18"/>
              </w:rPr>
            </w:pPr>
            <w:r>
              <w:rPr>
                <w:rFonts w:ascii="Arial" w:hAnsi="Arial" w:cs="Arial"/>
                <w:sz w:val="18"/>
                <w:szCs w:val="18"/>
              </w:rPr>
              <w:t>2.08</w:t>
            </w:r>
          </w:p>
        </w:tc>
        <w:tc>
          <w:tcPr>
            <w:tcW w:w="0" w:type="auto"/>
            <w:tcBorders>
              <w:top w:val="single" w:sz="4" w:space="0" w:color="auto"/>
              <w:left w:val="single" w:sz="4" w:space="0" w:color="auto"/>
              <w:bottom w:val="single" w:sz="4" w:space="0" w:color="auto"/>
              <w:right w:val="single" w:sz="4" w:space="0" w:color="auto"/>
            </w:tcBorders>
            <w:hideMark/>
          </w:tcPr>
          <w:p w14:paraId="5C43679A"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20EA581D" w14:textId="77777777" w:rsidR="00F81203" w:rsidRDefault="00F81203">
            <w:pPr>
              <w:spacing w:line="276" w:lineRule="auto"/>
              <w:jc w:val="both"/>
              <w:rPr>
                <w:rFonts w:ascii="Arial" w:hAnsi="Arial" w:cs="Arial"/>
                <w:sz w:val="18"/>
                <w:szCs w:val="18"/>
              </w:rPr>
            </w:pPr>
            <w:r>
              <w:rPr>
                <w:rFonts w:ascii="Arial" w:hAnsi="Arial" w:cs="Arial"/>
                <w:sz w:val="18"/>
                <w:szCs w:val="18"/>
              </w:rPr>
              <w:t>1.73</w:t>
            </w:r>
          </w:p>
        </w:tc>
        <w:tc>
          <w:tcPr>
            <w:tcW w:w="0" w:type="auto"/>
            <w:tcBorders>
              <w:top w:val="single" w:sz="4" w:space="0" w:color="auto"/>
              <w:left w:val="single" w:sz="4" w:space="0" w:color="auto"/>
              <w:bottom w:val="single" w:sz="4" w:space="0" w:color="auto"/>
              <w:right w:val="single" w:sz="4" w:space="0" w:color="auto"/>
            </w:tcBorders>
            <w:hideMark/>
          </w:tcPr>
          <w:p w14:paraId="594309DB" w14:textId="77777777" w:rsidR="00F81203" w:rsidRDefault="00F81203">
            <w:pPr>
              <w:spacing w:line="276" w:lineRule="auto"/>
              <w:jc w:val="both"/>
              <w:rPr>
                <w:rFonts w:ascii="Arial" w:hAnsi="Arial" w:cs="Arial"/>
                <w:sz w:val="18"/>
                <w:szCs w:val="18"/>
              </w:rPr>
            </w:pPr>
            <w:r>
              <w:rPr>
                <w:rFonts w:ascii="Arial" w:hAnsi="Arial" w:cs="Arial"/>
                <w:sz w:val="18"/>
                <w:szCs w:val="18"/>
              </w:rPr>
              <w:t>2.67</w:t>
            </w:r>
          </w:p>
        </w:tc>
        <w:tc>
          <w:tcPr>
            <w:tcW w:w="0" w:type="auto"/>
            <w:tcBorders>
              <w:top w:val="single" w:sz="4" w:space="0" w:color="auto"/>
              <w:left w:val="single" w:sz="4" w:space="0" w:color="auto"/>
              <w:bottom w:val="single" w:sz="4" w:space="0" w:color="auto"/>
              <w:right w:val="single" w:sz="4" w:space="0" w:color="auto"/>
            </w:tcBorders>
            <w:hideMark/>
          </w:tcPr>
          <w:p w14:paraId="7BDDEEAC"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0C1A2DB4" w14:textId="77777777" w:rsidR="00F81203" w:rsidRDefault="00F81203">
            <w:pPr>
              <w:spacing w:line="276" w:lineRule="auto"/>
              <w:jc w:val="both"/>
              <w:rPr>
                <w:rFonts w:ascii="Arial" w:hAnsi="Arial" w:cs="Arial"/>
                <w:sz w:val="18"/>
                <w:szCs w:val="18"/>
              </w:rPr>
            </w:pPr>
            <w:r>
              <w:rPr>
                <w:rFonts w:ascii="Arial" w:hAnsi="Arial" w:cs="Arial"/>
                <w:sz w:val="18"/>
                <w:szCs w:val="18"/>
              </w:rPr>
              <w:t>1.33</w:t>
            </w:r>
          </w:p>
        </w:tc>
        <w:tc>
          <w:tcPr>
            <w:tcW w:w="0" w:type="auto"/>
            <w:tcBorders>
              <w:top w:val="single" w:sz="4" w:space="0" w:color="auto"/>
              <w:left w:val="single" w:sz="4" w:space="0" w:color="auto"/>
              <w:bottom w:val="single" w:sz="4" w:space="0" w:color="auto"/>
              <w:right w:val="single" w:sz="4" w:space="0" w:color="auto"/>
            </w:tcBorders>
            <w:hideMark/>
          </w:tcPr>
          <w:p w14:paraId="6358178C" w14:textId="77777777" w:rsidR="00F81203" w:rsidRDefault="00F81203">
            <w:pPr>
              <w:spacing w:line="276" w:lineRule="auto"/>
              <w:jc w:val="both"/>
              <w:rPr>
                <w:rFonts w:ascii="Arial" w:hAnsi="Arial" w:cs="Arial"/>
                <w:sz w:val="18"/>
                <w:szCs w:val="18"/>
              </w:rPr>
            </w:pPr>
            <w:r>
              <w:rPr>
                <w:rFonts w:ascii="Arial" w:hAnsi="Arial" w:cs="Arial"/>
                <w:sz w:val="18"/>
                <w:szCs w:val="18"/>
              </w:rPr>
              <w:t>2.31</w:t>
            </w:r>
          </w:p>
        </w:tc>
        <w:tc>
          <w:tcPr>
            <w:tcW w:w="0" w:type="auto"/>
            <w:tcBorders>
              <w:top w:val="single" w:sz="4" w:space="0" w:color="auto"/>
              <w:left w:val="single" w:sz="4" w:space="0" w:color="auto"/>
              <w:bottom w:val="single" w:sz="4" w:space="0" w:color="auto"/>
              <w:right w:val="single" w:sz="4" w:space="0" w:color="auto"/>
            </w:tcBorders>
            <w:hideMark/>
          </w:tcPr>
          <w:p w14:paraId="458C48CD" w14:textId="77777777" w:rsidR="00F81203" w:rsidRDefault="00F81203">
            <w:pPr>
              <w:spacing w:line="276" w:lineRule="auto"/>
              <w:jc w:val="both"/>
              <w:rPr>
                <w:rFonts w:ascii="Arial" w:hAnsi="Arial" w:cs="Arial"/>
                <w:sz w:val="18"/>
                <w:szCs w:val="18"/>
              </w:rPr>
            </w:pPr>
            <w:r>
              <w:rPr>
                <w:rFonts w:ascii="Arial" w:hAnsi="Arial" w:cs="Arial"/>
                <w:sz w:val="18"/>
                <w:szCs w:val="18"/>
              </w:rPr>
              <w:t>3.67</w:t>
            </w:r>
          </w:p>
        </w:tc>
        <w:tc>
          <w:tcPr>
            <w:tcW w:w="0" w:type="auto"/>
            <w:tcBorders>
              <w:top w:val="single" w:sz="4" w:space="0" w:color="auto"/>
              <w:left w:val="single" w:sz="4" w:space="0" w:color="auto"/>
              <w:bottom w:val="single" w:sz="4" w:space="0" w:color="auto"/>
              <w:right w:val="single" w:sz="4" w:space="0" w:color="auto"/>
            </w:tcBorders>
            <w:hideMark/>
          </w:tcPr>
          <w:p w14:paraId="31D1AC60"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r>
      <w:tr w:rsidR="00F81203" w14:paraId="6DDE9598" w14:textId="77777777" w:rsidTr="00F81203">
        <w:trPr>
          <w:trHeight w:val="208"/>
        </w:trPr>
        <w:tc>
          <w:tcPr>
            <w:tcW w:w="0" w:type="auto"/>
            <w:tcBorders>
              <w:top w:val="single" w:sz="4" w:space="0" w:color="auto"/>
              <w:left w:val="single" w:sz="4" w:space="0" w:color="auto"/>
              <w:bottom w:val="single" w:sz="4" w:space="0" w:color="auto"/>
              <w:right w:val="single" w:sz="4" w:space="0" w:color="auto"/>
            </w:tcBorders>
            <w:hideMark/>
          </w:tcPr>
          <w:p w14:paraId="3C93F606" w14:textId="77777777" w:rsidR="00F81203" w:rsidRDefault="00F81203">
            <w:pPr>
              <w:spacing w:line="276" w:lineRule="auto"/>
              <w:jc w:val="both"/>
              <w:rPr>
                <w:rFonts w:ascii="Arial" w:hAnsi="Arial" w:cs="Arial"/>
                <w:b/>
                <w:sz w:val="18"/>
                <w:szCs w:val="18"/>
              </w:rPr>
            </w:pPr>
            <w:r>
              <w:rPr>
                <w:rFonts w:ascii="Arial" w:hAnsi="Arial" w:cs="Arial"/>
                <w:b/>
                <w:sz w:val="18"/>
                <w:szCs w:val="18"/>
              </w:rPr>
              <w:t>Bubbling – Tip</w:t>
            </w:r>
          </w:p>
        </w:tc>
        <w:tc>
          <w:tcPr>
            <w:tcW w:w="0" w:type="auto"/>
            <w:tcBorders>
              <w:top w:val="single" w:sz="4" w:space="0" w:color="auto"/>
              <w:left w:val="single" w:sz="4" w:space="0" w:color="auto"/>
              <w:bottom w:val="single" w:sz="4" w:space="0" w:color="auto"/>
              <w:right w:val="single" w:sz="4" w:space="0" w:color="auto"/>
            </w:tcBorders>
            <w:hideMark/>
          </w:tcPr>
          <w:p w14:paraId="13521973"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FA71F60"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96B9478"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F2B9D55"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73F8246"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7A757A56"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07E33D51"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3B3FA82"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A9E1BE7"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3EA13C1E"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4A8C2483"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7D6198B7"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242CB099"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617FAAD5"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79C991A1"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44E4CF0A"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18E78EB9" w14:textId="77777777" w:rsidR="00F81203" w:rsidRDefault="00F81203">
            <w:pPr>
              <w:spacing w:line="276" w:lineRule="auto"/>
              <w:jc w:val="both"/>
              <w:rPr>
                <w:rFonts w:ascii="Arial" w:hAnsi="Arial" w:cs="Arial"/>
                <w:sz w:val="18"/>
                <w:szCs w:val="18"/>
              </w:rPr>
            </w:pPr>
            <w:r>
              <w:rPr>
                <w:rFonts w:ascii="Arial" w:hAnsi="Arial" w:cs="Arial"/>
                <w:sz w:val="18"/>
                <w:szCs w:val="18"/>
              </w:rPr>
              <w:t>0.67</w:t>
            </w:r>
          </w:p>
        </w:tc>
        <w:tc>
          <w:tcPr>
            <w:tcW w:w="0" w:type="auto"/>
            <w:tcBorders>
              <w:top w:val="single" w:sz="4" w:space="0" w:color="auto"/>
              <w:left w:val="single" w:sz="4" w:space="0" w:color="auto"/>
              <w:bottom w:val="single" w:sz="4" w:space="0" w:color="auto"/>
              <w:right w:val="single" w:sz="4" w:space="0" w:color="auto"/>
            </w:tcBorders>
            <w:hideMark/>
          </w:tcPr>
          <w:p w14:paraId="065B0BC1"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r>
      <w:tr w:rsidR="00F81203" w14:paraId="049A5AEE" w14:textId="77777777" w:rsidTr="00F81203">
        <w:trPr>
          <w:trHeight w:val="208"/>
        </w:trPr>
        <w:tc>
          <w:tcPr>
            <w:tcW w:w="0" w:type="auto"/>
            <w:tcBorders>
              <w:top w:val="single" w:sz="4" w:space="0" w:color="auto"/>
              <w:left w:val="single" w:sz="4" w:space="0" w:color="auto"/>
              <w:bottom w:val="single" w:sz="4" w:space="0" w:color="auto"/>
              <w:right w:val="single" w:sz="4" w:space="0" w:color="auto"/>
            </w:tcBorders>
            <w:hideMark/>
          </w:tcPr>
          <w:p w14:paraId="0F1DE80D" w14:textId="77777777" w:rsidR="00F81203" w:rsidRDefault="00F81203">
            <w:pPr>
              <w:spacing w:line="276" w:lineRule="auto"/>
              <w:jc w:val="both"/>
              <w:rPr>
                <w:rFonts w:ascii="Arial" w:hAnsi="Arial" w:cs="Arial"/>
                <w:b/>
                <w:sz w:val="18"/>
                <w:szCs w:val="18"/>
              </w:rPr>
            </w:pPr>
            <w:r>
              <w:rPr>
                <w:rFonts w:ascii="Arial" w:hAnsi="Arial" w:cs="Arial"/>
                <w:b/>
                <w:sz w:val="18"/>
                <w:szCs w:val="18"/>
              </w:rPr>
              <w:t>Discolouration – Root</w:t>
            </w:r>
          </w:p>
        </w:tc>
        <w:tc>
          <w:tcPr>
            <w:tcW w:w="0" w:type="auto"/>
            <w:tcBorders>
              <w:top w:val="single" w:sz="4" w:space="0" w:color="auto"/>
              <w:left w:val="single" w:sz="4" w:space="0" w:color="auto"/>
              <w:bottom w:val="single" w:sz="4" w:space="0" w:color="auto"/>
              <w:right w:val="single" w:sz="4" w:space="0" w:color="auto"/>
            </w:tcBorders>
            <w:hideMark/>
          </w:tcPr>
          <w:p w14:paraId="095BE9B5"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62173F6"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6C6A687A"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4936EE6E"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5B65D132"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6C173FD5"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52F8B1F5" w14:textId="77777777" w:rsidR="00F81203" w:rsidRDefault="00F81203">
            <w:pPr>
              <w:spacing w:line="276" w:lineRule="auto"/>
              <w:jc w:val="both"/>
              <w:rPr>
                <w:rFonts w:ascii="Arial" w:hAnsi="Arial" w:cs="Arial"/>
                <w:sz w:val="18"/>
                <w:szCs w:val="18"/>
              </w:rPr>
            </w:pPr>
            <w:r>
              <w:rPr>
                <w:rFonts w:ascii="Arial" w:hAnsi="Arial" w:cs="Arial"/>
                <w:sz w:val="18"/>
                <w:szCs w:val="18"/>
              </w:rPr>
              <w:t>0.67</w:t>
            </w:r>
          </w:p>
        </w:tc>
        <w:tc>
          <w:tcPr>
            <w:tcW w:w="0" w:type="auto"/>
            <w:tcBorders>
              <w:top w:val="single" w:sz="4" w:space="0" w:color="auto"/>
              <w:left w:val="single" w:sz="4" w:space="0" w:color="auto"/>
              <w:bottom w:val="single" w:sz="4" w:space="0" w:color="auto"/>
              <w:right w:val="single" w:sz="4" w:space="0" w:color="auto"/>
            </w:tcBorders>
            <w:hideMark/>
          </w:tcPr>
          <w:p w14:paraId="29CFED48"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28CE9E80"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19A368F2"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2CFDDA97"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1B7A20F"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CD0CCB4" w14:textId="77777777" w:rsidR="00F81203" w:rsidRDefault="00F81203">
            <w:pPr>
              <w:spacing w:line="276" w:lineRule="auto"/>
              <w:jc w:val="both"/>
              <w:rPr>
                <w:rFonts w:ascii="Arial" w:hAnsi="Arial" w:cs="Arial"/>
                <w:sz w:val="18"/>
                <w:szCs w:val="18"/>
              </w:rPr>
            </w:pPr>
            <w:r>
              <w:rPr>
                <w:rFonts w:ascii="Arial" w:hAnsi="Arial" w:cs="Arial"/>
                <w:sz w:val="18"/>
                <w:szCs w:val="18"/>
              </w:rPr>
              <w:t>1.67</w:t>
            </w:r>
          </w:p>
        </w:tc>
        <w:tc>
          <w:tcPr>
            <w:tcW w:w="0" w:type="auto"/>
            <w:tcBorders>
              <w:top w:val="single" w:sz="4" w:space="0" w:color="auto"/>
              <w:left w:val="single" w:sz="4" w:space="0" w:color="auto"/>
              <w:bottom w:val="single" w:sz="4" w:space="0" w:color="auto"/>
              <w:right w:val="single" w:sz="4" w:space="0" w:color="auto"/>
            </w:tcBorders>
            <w:hideMark/>
          </w:tcPr>
          <w:p w14:paraId="1149D229" w14:textId="77777777" w:rsidR="00F81203" w:rsidRDefault="00F81203">
            <w:pPr>
              <w:spacing w:line="276" w:lineRule="auto"/>
              <w:jc w:val="both"/>
              <w:rPr>
                <w:rFonts w:ascii="Arial" w:hAnsi="Arial" w:cs="Arial"/>
                <w:sz w:val="18"/>
                <w:szCs w:val="18"/>
              </w:rPr>
            </w:pPr>
            <w:r>
              <w:rPr>
                <w:rFonts w:ascii="Arial" w:hAnsi="Arial" w:cs="Arial"/>
                <w:sz w:val="18"/>
                <w:szCs w:val="18"/>
              </w:rPr>
              <w:t>1.15</w:t>
            </w:r>
          </w:p>
        </w:tc>
        <w:tc>
          <w:tcPr>
            <w:tcW w:w="0" w:type="auto"/>
            <w:tcBorders>
              <w:top w:val="single" w:sz="4" w:space="0" w:color="auto"/>
              <w:left w:val="single" w:sz="4" w:space="0" w:color="auto"/>
              <w:bottom w:val="single" w:sz="4" w:space="0" w:color="auto"/>
              <w:right w:val="single" w:sz="4" w:space="0" w:color="auto"/>
            </w:tcBorders>
            <w:hideMark/>
          </w:tcPr>
          <w:p w14:paraId="58102E48"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7FCC739E"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617C7114" w14:textId="77777777" w:rsidR="00F81203" w:rsidRDefault="00F81203">
            <w:pPr>
              <w:spacing w:line="276" w:lineRule="auto"/>
              <w:jc w:val="both"/>
              <w:rPr>
                <w:rFonts w:ascii="Arial" w:hAnsi="Arial" w:cs="Arial"/>
                <w:sz w:val="18"/>
                <w:szCs w:val="18"/>
              </w:rPr>
            </w:pPr>
            <w:r>
              <w:rPr>
                <w:rFonts w:ascii="Arial" w:hAnsi="Arial" w:cs="Arial"/>
                <w:sz w:val="18"/>
                <w:szCs w:val="18"/>
              </w:rPr>
              <w:t>0.67</w:t>
            </w:r>
          </w:p>
        </w:tc>
        <w:tc>
          <w:tcPr>
            <w:tcW w:w="0" w:type="auto"/>
            <w:tcBorders>
              <w:top w:val="single" w:sz="4" w:space="0" w:color="auto"/>
              <w:left w:val="single" w:sz="4" w:space="0" w:color="auto"/>
              <w:bottom w:val="single" w:sz="4" w:space="0" w:color="auto"/>
              <w:right w:val="single" w:sz="4" w:space="0" w:color="auto"/>
            </w:tcBorders>
            <w:hideMark/>
          </w:tcPr>
          <w:p w14:paraId="7E0AEFB1"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r>
      <w:tr w:rsidR="00F81203" w14:paraId="48415E7A" w14:textId="77777777" w:rsidTr="00F81203">
        <w:trPr>
          <w:trHeight w:val="208"/>
        </w:trPr>
        <w:tc>
          <w:tcPr>
            <w:tcW w:w="0" w:type="auto"/>
            <w:tcBorders>
              <w:top w:val="single" w:sz="4" w:space="0" w:color="auto"/>
              <w:left w:val="single" w:sz="4" w:space="0" w:color="auto"/>
              <w:bottom w:val="single" w:sz="4" w:space="0" w:color="auto"/>
              <w:right w:val="single" w:sz="4" w:space="0" w:color="auto"/>
            </w:tcBorders>
            <w:hideMark/>
          </w:tcPr>
          <w:p w14:paraId="309F193B" w14:textId="77777777" w:rsidR="00F81203" w:rsidRDefault="00F81203">
            <w:pPr>
              <w:spacing w:line="276" w:lineRule="auto"/>
              <w:jc w:val="both"/>
              <w:rPr>
                <w:rFonts w:ascii="Arial" w:hAnsi="Arial" w:cs="Arial"/>
                <w:b/>
                <w:sz w:val="18"/>
                <w:szCs w:val="18"/>
              </w:rPr>
            </w:pPr>
            <w:r>
              <w:rPr>
                <w:rFonts w:ascii="Arial" w:hAnsi="Arial" w:cs="Arial"/>
                <w:b/>
                <w:sz w:val="18"/>
                <w:szCs w:val="18"/>
              </w:rPr>
              <w:t>Discolouration – Shaft</w:t>
            </w:r>
          </w:p>
        </w:tc>
        <w:tc>
          <w:tcPr>
            <w:tcW w:w="0" w:type="auto"/>
            <w:tcBorders>
              <w:top w:val="single" w:sz="4" w:space="0" w:color="auto"/>
              <w:left w:val="single" w:sz="4" w:space="0" w:color="auto"/>
              <w:bottom w:val="single" w:sz="4" w:space="0" w:color="auto"/>
              <w:right w:val="single" w:sz="4" w:space="0" w:color="auto"/>
            </w:tcBorders>
            <w:hideMark/>
          </w:tcPr>
          <w:p w14:paraId="6297ABD2"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6FA78AC0"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982E46F"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7D823363"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6FA5E98" w14:textId="77777777" w:rsidR="00F81203" w:rsidRDefault="00F81203">
            <w:pPr>
              <w:spacing w:line="276" w:lineRule="auto"/>
              <w:jc w:val="both"/>
              <w:rPr>
                <w:rFonts w:ascii="Arial" w:hAnsi="Arial" w:cs="Arial"/>
                <w:sz w:val="18"/>
                <w:szCs w:val="18"/>
              </w:rPr>
            </w:pPr>
            <w:r>
              <w:rPr>
                <w:rFonts w:ascii="Arial" w:hAnsi="Arial" w:cs="Arial"/>
                <w:sz w:val="18"/>
                <w:szCs w:val="18"/>
              </w:rPr>
              <w:t>1.67</w:t>
            </w:r>
          </w:p>
        </w:tc>
        <w:tc>
          <w:tcPr>
            <w:tcW w:w="0" w:type="auto"/>
            <w:tcBorders>
              <w:top w:val="single" w:sz="4" w:space="0" w:color="auto"/>
              <w:left w:val="single" w:sz="4" w:space="0" w:color="auto"/>
              <w:bottom w:val="single" w:sz="4" w:space="0" w:color="auto"/>
              <w:right w:val="single" w:sz="4" w:space="0" w:color="auto"/>
            </w:tcBorders>
            <w:hideMark/>
          </w:tcPr>
          <w:p w14:paraId="4E0BA9FC"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30850E4D" w14:textId="77777777" w:rsidR="00F81203" w:rsidRDefault="00F81203">
            <w:pPr>
              <w:spacing w:line="276" w:lineRule="auto"/>
              <w:jc w:val="both"/>
              <w:rPr>
                <w:rFonts w:ascii="Arial" w:hAnsi="Arial" w:cs="Arial"/>
                <w:sz w:val="18"/>
                <w:szCs w:val="18"/>
              </w:rPr>
            </w:pPr>
            <w:r>
              <w:rPr>
                <w:rFonts w:ascii="Arial" w:hAnsi="Arial" w:cs="Arial"/>
                <w:sz w:val="18"/>
                <w:szCs w:val="18"/>
              </w:rPr>
              <w:t>1.67</w:t>
            </w:r>
          </w:p>
        </w:tc>
        <w:tc>
          <w:tcPr>
            <w:tcW w:w="0" w:type="auto"/>
            <w:tcBorders>
              <w:top w:val="single" w:sz="4" w:space="0" w:color="auto"/>
              <w:left w:val="single" w:sz="4" w:space="0" w:color="auto"/>
              <w:bottom w:val="single" w:sz="4" w:space="0" w:color="auto"/>
              <w:right w:val="single" w:sz="4" w:space="0" w:color="auto"/>
            </w:tcBorders>
            <w:hideMark/>
          </w:tcPr>
          <w:p w14:paraId="7B826D12"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559F4838" w14:textId="77777777" w:rsidR="00F81203" w:rsidRDefault="00F81203">
            <w:pPr>
              <w:spacing w:line="276" w:lineRule="auto"/>
              <w:jc w:val="both"/>
              <w:rPr>
                <w:rFonts w:ascii="Arial" w:hAnsi="Arial" w:cs="Arial"/>
                <w:sz w:val="18"/>
                <w:szCs w:val="18"/>
              </w:rPr>
            </w:pPr>
            <w:r>
              <w:rPr>
                <w:rFonts w:ascii="Arial" w:hAnsi="Arial" w:cs="Arial"/>
                <w:sz w:val="18"/>
                <w:szCs w:val="18"/>
              </w:rPr>
              <w:t>3.00</w:t>
            </w:r>
          </w:p>
        </w:tc>
        <w:tc>
          <w:tcPr>
            <w:tcW w:w="0" w:type="auto"/>
            <w:tcBorders>
              <w:top w:val="single" w:sz="4" w:space="0" w:color="auto"/>
              <w:left w:val="single" w:sz="4" w:space="0" w:color="auto"/>
              <w:bottom w:val="single" w:sz="4" w:space="0" w:color="auto"/>
              <w:right w:val="single" w:sz="4" w:space="0" w:color="auto"/>
            </w:tcBorders>
            <w:hideMark/>
          </w:tcPr>
          <w:p w14:paraId="5AA26FC6"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4A6DA32" w14:textId="77777777" w:rsidR="00F81203" w:rsidRDefault="00F81203">
            <w:pPr>
              <w:spacing w:line="276" w:lineRule="auto"/>
              <w:jc w:val="both"/>
              <w:rPr>
                <w:rFonts w:ascii="Arial" w:hAnsi="Arial" w:cs="Arial"/>
                <w:sz w:val="18"/>
                <w:szCs w:val="18"/>
              </w:rPr>
            </w:pPr>
            <w:r>
              <w:rPr>
                <w:rFonts w:ascii="Arial" w:hAnsi="Arial" w:cs="Arial"/>
                <w:sz w:val="18"/>
                <w:szCs w:val="18"/>
              </w:rPr>
              <w:t>1.33</w:t>
            </w:r>
          </w:p>
        </w:tc>
        <w:tc>
          <w:tcPr>
            <w:tcW w:w="0" w:type="auto"/>
            <w:tcBorders>
              <w:top w:val="single" w:sz="4" w:space="0" w:color="auto"/>
              <w:left w:val="single" w:sz="4" w:space="0" w:color="auto"/>
              <w:bottom w:val="single" w:sz="4" w:space="0" w:color="auto"/>
              <w:right w:val="single" w:sz="4" w:space="0" w:color="auto"/>
            </w:tcBorders>
            <w:hideMark/>
          </w:tcPr>
          <w:p w14:paraId="300D6CC8"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0E130C7A" w14:textId="77777777" w:rsidR="00F81203" w:rsidRDefault="00F81203">
            <w:pPr>
              <w:spacing w:line="276" w:lineRule="auto"/>
              <w:jc w:val="both"/>
              <w:rPr>
                <w:rFonts w:ascii="Arial" w:hAnsi="Arial" w:cs="Arial"/>
                <w:sz w:val="18"/>
                <w:szCs w:val="18"/>
              </w:rPr>
            </w:pPr>
            <w:r>
              <w:rPr>
                <w:rFonts w:ascii="Arial" w:hAnsi="Arial" w:cs="Arial"/>
                <w:sz w:val="18"/>
                <w:szCs w:val="18"/>
              </w:rPr>
              <w:t>2.00</w:t>
            </w:r>
          </w:p>
        </w:tc>
        <w:tc>
          <w:tcPr>
            <w:tcW w:w="0" w:type="auto"/>
            <w:tcBorders>
              <w:top w:val="single" w:sz="4" w:space="0" w:color="auto"/>
              <w:left w:val="single" w:sz="4" w:space="0" w:color="auto"/>
              <w:bottom w:val="single" w:sz="4" w:space="0" w:color="auto"/>
              <w:right w:val="single" w:sz="4" w:space="0" w:color="auto"/>
            </w:tcBorders>
            <w:hideMark/>
          </w:tcPr>
          <w:p w14:paraId="0BD2534E"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ED2868B" w14:textId="77777777" w:rsidR="00F81203" w:rsidRDefault="00F81203">
            <w:pPr>
              <w:spacing w:line="276" w:lineRule="auto"/>
              <w:jc w:val="both"/>
              <w:rPr>
                <w:rFonts w:ascii="Arial" w:hAnsi="Arial" w:cs="Arial"/>
                <w:sz w:val="18"/>
                <w:szCs w:val="18"/>
              </w:rPr>
            </w:pPr>
            <w:r>
              <w:rPr>
                <w:rFonts w:ascii="Arial" w:hAnsi="Arial" w:cs="Arial"/>
                <w:sz w:val="18"/>
                <w:szCs w:val="18"/>
              </w:rPr>
              <w:t>2.00</w:t>
            </w:r>
          </w:p>
        </w:tc>
        <w:tc>
          <w:tcPr>
            <w:tcW w:w="0" w:type="auto"/>
            <w:tcBorders>
              <w:top w:val="single" w:sz="4" w:space="0" w:color="auto"/>
              <w:left w:val="single" w:sz="4" w:space="0" w:color="auto"/>
              <w:bottom w:val="single" w:sz="4" w:space="0" w:color="auto"/>
              <w:right w:val="single" w:sz="4" w:space="0" w:color="auto"/>
            </w:tcBorders>
            <w:hideMark/>
          </w:tcPr>
          <w:p w14:paraId="0D80469C"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D21866C" w14:textId="77777777" w:rsidR="00F81203" w:rsidRDefault="00F81203">
            <w:pPr>
              <w:spacing w:line="276" w:lineRule="auto"/>
              <w:jc w:val="both"/>
              <w:rPr>
                <w:rFonts w:ascii="Arial" w:hAnsi="Arial" w:cs="Arial"/>
                <w:sz w:val="18"/>
                <w:szCs w:val="18"/>
              </w:rPr>
            </w:pPr>
            <w:r>
              <w:rPr>
                <w:rFonts w:ascii="Arial" w:hAnsi="Arial" w:cs="Arial"/>
                <w:sz w:val="18"/>
                <w:szCs w:val="18"/>
              </w:rPr>
              <w:t>1.67</w:t>
            </w:r>
          </w:p>
        </w:tc>
        <w:tc>
          <w:tcPr>
            <w:tcW w:w="0" w:type="auto"/>
            <w:tcBorders>
              <w:top w:val="single" w:sz="4" w:space="0" w:color="auto"/>
              <w:left w:val="single" w:sz="4" w:space="0" w:color="auto"/>
              <w:bottom w:val="single" w:sz="4" w:space="0" w:color="auto"/>
              <w:right w:val="single" w:sz="4" w:space="0" w:color="auto"/>
            </w:tcBorders>
            <w:hideMark/>
          </w:tcPr>
          <w:p w14:paraId="5A2E961B"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r>
      <w:tr w:rsidR="00F81203" w14:paraId="53C4779D" w14:textId="77777777" w:rsidTr="00F81203">
        <w:trPr>
          <w:trHeight w:val="208"/>
        </w:trPr>
        <w:tc>
          <w:tcPr>
            <w:tcW w:w="0" w:type="auto"/>
            <w:tcBorders>
              <w:top w:val="single" w:sz="4" w:space="0" w:color="auto"/>
              <w:left w:val="single" w:sz="4" w:space="0" w:color="auto"/>
              <w:bottom w:val="single" w:sz="4" w:space="0" w:color="auto"/>
              <w:right w:val="single" w:sz="4" w:space="0" w:color="auto"/>
            </w:tcBorders>
            <w:hideMark/>
          </w:tcPr>
          <w:p w14:paraId="0ED251E7" w14:textId="77777777" w:rsidR="00F81203" w:rsidRDefault="00F81203">
            <w:pPr>
              <w:spacing w:line="276" w:lineRule="auto"/>
              <w:jc w:val="both"/>
              <w:rPr>
                <w:rFonts w:ascii="Arial" w:hAnsi="Arial" w:cs="Arial"/>
                <w:b/>
                <w:sz w:val="18"/>
                <w:szCs w:val="18"/>
              </w:rPr>
            </w:pPr>
            <w:r>
              <w:rPr>
                <w:rFonts w:ascii="Arial" w:hAnsi="Arial" w:cs="Arial"/>
                <w:b/>
                <w:sz w:val="18"/>
                <w:szCs w:val="18"/>
              </w:rPr>
              <w:t>Discolouration – Tip</w:t>
            </w:r>
          </w:p>
        </w:tc>
        <w:tc>
          <w:tcPr>
            <w:tcW w:w="0" w:type="auto"/>
            <w:tcBorders>
              <w:top w:val="single" w:sz="4" w:space="0" w:color="auto"/>
              <w:left w:val="single" w:sz="4" w:space="0" w:color="auto"/>
              <w:bottom w:val="single" w:sz="4" w:space="0" w:color="auto"/>
              <w:right w:val="single" w:sz="4" w:space="0" w:color="auto"/>
            </w:tcBorders>
            <w:hideMark/>
          </w:tcPr>
          <w:p w14:paraId="359CCDC1"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B8E3FDA"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7B3466C2"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4571524"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BD2D8E0"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2D6D834"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730F9AA" w14:textId="77777777" w:rsidR="00F81203" w:rsidRDefault="00F81203">
            <w:pPr>
              <w:spacing w:line="276" w:lineRule="auto"/>
              <w:jc w:val="both"/>
              <w:rPr>
                <w:rFonts w:ascii="Arial" w:hAnsi="Arial" w:cs="Arial"/>
                <w:sz w:val="18"/>
                <w:szCs w:val="18"/>
              </w:rPr>
            </w:pPr>
            <w:r>
              <w:rPr>
                <w:rFonts w:ascii="Arial" w:hAnsi="Arial" w:cs="Arial"/>
                <w:sz w:val="18"/>
                <w:szCs w:val="18"/>
              </w:rPr>
              <w:t>0.67</w:t>
            </w:r>
          </w:p>
        </w:tc>
        <w:tc>
          <w:tcPr>
            <w:tcW w:w="0" w:type="auto"/>
            <w:tcBorders>
              <w:top w:val="single" w:sz="4" w:space="0" w:color="auto"/>
              <w:left w:val="single" w:sz="4" w:space="0" w:color="auto"/>
              <w:bottom w:val="single" w:sz="4" w:space="0" w:color="auto"/>
              <w:right w:val="single" w:sz="4" w:space="0" w:color="auto"/>
            </w:tcBorders>
            <w:hideMark/>
          </w:tcPr>
          <w:p w14:paraId="1CE6C022" w14:textId="77777777" w:rsidR="00F81203" w:rsidRDefault="00F81203">
            <w:pPr>
              <w:spacing w:line="276" w:lineRule="auto"/>
              <w:jc w:val="both"/>
              <w:rPr>
                <w:rFonts w:ascii="Arial" w:hAnsi="Arial" w:cs="Arial"/>
                <w:sz w:val="18"/>
                <w:szCs w:val="18"/>
              </w:rPr>
            </w:pPr>
            <w:r>
              <w:rPr>
                <w:rFonts w:ascii="Arial" w:hAnsi="Arial" w:cs="Arial"/>
                <w:sz w:val="18"/>
                <w:szCs w:val="18"/>
              </w:rPr>
              <w:t>1.15</w:t>
            </w:r>
          </w:p>
        </w:tc>
        <w:tc>
          <w:tcPr>
            <w:tcW w:w="0" w:type="auto"/>
            <w:tcBorders>
              <w:top w:val="single" w:sz="4" w:space="0" w:color="auto"/>
              <w:left w:val="single" w:sz="4" w:space="0" w:color="auto"/>
              <w:bottom w:val="single" w:sz="4" w:space="0" w:color="auto"/>
              <w:right w:val="single" w:sz="4" w:space="0" w:color="auto"/>
            </w:tcBorders>
            <w:hideMark/>
          </w:tcPr>
          <w:p w14:paraId="5B6595DE"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6333445B"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40D247AD"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5E1491E9"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562E7E38"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50AD1DBC"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1C5A84A6"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79F957E"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036DDAA"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73E282E5"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r>
      <w:tr w:rsidR="00F81203" w14:paraId="4D9A0907" w14:textId="77777777" w:rsidTr="00F81203">
        <w:trPr>
          <w:trHeight w:val="410"/>
        </w:trPr>
        <w:tc>
          <w:tcPr>
            <w:tcW w:w="0" w:type="auto"/>
            <w:tcBorders>
              <w:top w:val="single" w:sz="4" w:space="0" w:color="auto"/>
              <w:left w:val="single" w:sz="4" w:space="0" w:color="auto"/>
              <w:bottom w:val="single" w:sz="4" w:space="0" w:color="auto"/>
              <w:right w:val="single" w:sz="4" w:space="0" w:color="auto"/>
            </w:tcBorders>
            <w:hideMark/>
          </w:tcPr>
          <w:p w14:paraId="332D9595" w14:textId="77777777" w:rsidR="00F81203" w:rsidRDefault="00F81203">
            <w:pPr>
              <w:spacing w:line="276" w:lineRule="auto"/>
              <w:jc w:val="both"/>
              <w:rPr>
                <w:rFonts w:ascii="Arial" w:hAnsi="Arial" w:cs="Arial"/>
                <w:b/>
                <w:sz w:val="18"/>
                <w:szCs w:val="18"/>
              </w:rPr>
            </w:pPr>
            <w:r>
              <w:rPr>
                <w:rFonts w:ascii="Arial" w:hAnsi="Arial" w:cs="Arial"/>
                <w:b/>
                <w:sz w:val="18"/>
                <w:szCs w:val="18"/>
              </w:rPr>
              <w:t>Medulla Disintegration - Root</w:t>
            </w:r>
          </w:p>
        </w:tc>
        <w:tc>
          <w:tcPr>
            <w:tcW w:w="0" w:type="auto"/>
            <w:tcBorders>
              <w:top w:val="single" w:sz="4" w:space="0" w:color="auto"/>
              <w:left w:val="single" w:sz="4" w:space="0" w:color="auto"/>
              <w:bottom w:val="single" w:sz="4" w:space="0" w:color="auto"/>
              <w:right w:val="single" w:sz="4" w:space="0" w:color="auto"/>
            </w:tcBorders>
            <w:hideMark/>
          </w:tcPr>
          <w:p w14:paraId="76D03CE8"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DBD90EF"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C6DF604"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183E574"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C063921"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5CA8459"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5443C12"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5C17467"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99B628A"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9204125"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56FE955"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515720E5"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1695C1D1"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0A39337D"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4F78FD9A"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6FA5E9D0"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B07CDD8"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570A5EC"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r>
      <w:tr w:rsidR="00F81203" w14:paraId="3AC3DE3F" w14:textId="77777777" w:rsidTr="00F81203">
        <w:trPr>
          <w:trHeight w:val="416"/>
        </w:trPr>
        <w:tc>
          <w:tcPr>
            <w:tcW w:w="0" w:type="auto"/>
            <w:tcBorders>
              <w:top w:val="single" w:sz="4" w:space="0" w:color="auto"/>
              <w:left w:val="single" w:sz="4" w:space="0" w:color="auto"/>
              <w:bottom w:val="single" w:sz="4" w:space="0" w:color="auto"/>
              <w:right w:val="single" w:sz="4" w:space="0" w:color="auto"/>
            </w:tcBorders>
            <w:hideMark/>
          </w:tcPr>
          <w:p w14:paraId="29593786" w14:textId="77777777" w:rsidR="00F81203" w:rsidRDefault="00F81203">
            <w:pPr>
              <w:spacing w:line="276" w:lineRule="auto"/>
              <w:jc w:val="both"/>
              <w:rPr>
                <w:rFonts w:ascii="Arial" w:hAnsi="Arial" w:cs="Arial"/>
                <w:b/>
                <w:sz w:val="18"/>
                <w:szCs w:val="18"/>
              </w:rPr>
            </w:pPr>
            <w:r>
              <w:rPr>
                <w:rFonts w:ascii="Arial" w:hAnsi="Arial" w:cs="Arial"/>
                <w:b/>
                <w:sz w:val="18"/>
                <w:szCs w:val="18"/>
              </w:rPr>
              <w:t>Medulla Disintegration – Shaft</w:t>
            </w:r>
          </w:p>
        </w:tc>
        <w:tc>
          <w:tcPr>
            <w:tcW w:w="0" w:type="auto"/>
            <w:tcBorders>
              <w:top w:val="single" w:sz="4" w:space="0" w:color="auto"/>
              <w:left w:val="single" w:sz="4" w:space="0" w:color="auto"/>
              <w:bottom w:val="single" w:sz="4" w:space="0" w:color="auto"/>
              <w:right w:val="single" w:sz="4" w:space="0" w:color="auto"/>
            </w:tcBorders>
            <w:hideMark/>
          </w:tcPr>
          <w:p w14:paraId="5EB3CB52"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28BF91C"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EE0655D" w14:textId="77777777" w:rsidR="00F81203" w:rsidRDefault="00F81203">
            <w:pPr>
              <w:spacing w:line="276" w:lineRule="auto"/>
              <w:jc w:val="both"/>
              <w:rPr>
                <w:rFonts w:ascii="Arial" w:hAnsi="Arial" w:cs="Arial"/>
                <w:sz w:val="18"/>
                <w:szCs w:val="18"/>
              </w:rPr>
            </w:pPr>
            <w:r>
              <w:rPr>
                <w:rFonts w:ascii="Arial" w:hAnsi="Arial" w:cs="Arial"/>
                <w:sz w:val="18"/>
                <w:szCs w:val="18"/>
              </w:rPr>
              <w:t>2.00</w:t>
            </w:r>
          </w:p>
        </w:tc>
        <w:tc>
          <w:tcPr>
            <w:tcW w:w="0" w:type="auto"/>
            <w:tcBorders>
              <w:top w:val="single" w:sz="4" w:space="0" w:color="auto"/>
              <w:left w:val="single" w:sz="4" w:space="0" w:color="auto"/>
              <w:bottom w:val="single" w:sz="4" w:space="0" w:color="auto"/>
              <w:right w:val="single" w:sz="4" w:space="0" w:color="auto"/>
            </w:tcBorders>
            <w:hideMark/>
          </w:tcPr>
          <w:p w14:paraId="419D717C" w14:textId="77777777" w:rsidR="00F81203" w:rsidRDefault="00F81203">
            <w:pPr>
              <w:spacing w:line="276" w:lineRule="auto"/>
              <w:jc w:val="both"/>
              <w:rPr>
                <w:rFonts w:ascii="Arial" w:hAnsi="Arial" w:cs="Arial"/>
                <w:sz w:val="18"/>
                <w:szCs w:val="18"/>
              </w:rPr>
            </w:pPr>
            <w:r>
              <w:rPr>
                <w:rFonts w:ascii="Arial" w:hAnsi="Arial" w:cs="Arial"/>
                <w:sz w:val="18"/>
                <w:szCs w:val="18"/>
              </w:rPr>
              <w:t>1.73</w:t>
            </w:r>
          </w:p>
        </w:tc>
        <w:tc>
          <w:tcPr>
            <w:tcW w:w="0" w:type="auto"/>
            <w:tcBorders>
              <w:top w:val="single" w:sz="4" w:space="0" w:color="auto"/>
              <w:left w:val="single" w:sz="4" w:space="0" w:color="auto"/>
              <w:bottom w:val="single" w:sz="4" w:space="0" w:color="auto"/>
              <w:right w:val="single" w:sz="4" w:space="0" w:color="auto"/>
            </w:tcBorders>
            <w:hideMark/>
          </w:tcPr>
          <w:p w14:paraId="50176D93" w14:textId="77777777" w:rsidR="00F81203" w:rsidRDefault="00F81203">
            <w:pPr>
              <w:spacing w:line="276" w:lineRule="auto"/>
              <w:jc w:val="both"/>
              <w:rPr>
                <w:rFonts w:ascii="Arial" w:hAnsi="Arial" w:cs="Arial"/>
                <w:sz w:val="18"/>
                <w:szCs w:val="18"/>
              </w:rPr>
            </w:pPr>
            <w:r>
              <w:rPr>
                <w:rFonts w:ascii="Arial" w:hAnsi="Arial" w:cs="Arial"/>
                <w:sz w:val="18"/>
                <w:szCs w:val="18"/>
              </w:rPr>
              <w:t>2.67</w:t>
            </w:r>
          </w:p>
        </w:tc>
        <w:tc>
          <w:tcPr>
            <w:tcW w:w="0" w:type="auto"/>
            <w:tcBorders>
              <w:top w:val="single" w:sz="4" w:space="0" w:color="auto"/>
              <w:left w:val="single" w:sz="4" w:space="0" w:color="auto"/>
              <w:bottom w:val="single" w:sz="4" w:space="0" w:color="auto"/>
              <w:right w:val="single" w:sz="4" w:space="0" w:color="auto"/>
            </w:tcBorders>
            <w:hideMark/>
          </w:tcPr>
          <w:p w14:paraId="2DD37DD7"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258F67FD" w14:textId="77777777" w:rsidR="00F81203" w:rsidRDefault="00F81203">
            <w:pPr>
              <w:spacing w:line="276" w:lineRule="auto"/>
              <w:jc w:val="both"/>
              <w:rPr>
                <w:rFonts w:ascii="Arial" w:hAnsi="Arial" w:cs="Arial"/>
                <w:sz w:val="18"/>
                <w:szCs w:val="18"/>
              </w:rPr>
            </w:pPr>
            <w:r>
              <w:rPr>
                <w:rFonts w:ascii="Arial" w:hAnsi="Arial" w:cs="Arial"/>
                <w:sz w:val="18"/>
                <w:szCs w:val="18"/>
              </w:rPr>
              <w:t>2.67</w:t>
            </w:r>
          </w:p>
        </w:tc>
        <w:tc>
          <w:tcPr>
            <w:tcW w:w="0" w:type="auto"/>
            <w:tcBorders>
              <w:top w:val="single" w:sz="4" w:space="0" w:color="auto"/>
              <w:left w:val="single" w:sz="4" w:space="0" w:color="auto"/>
              <w:bottom w:val="single" w:sz="4" w:space="0" w:color="auto"/>
              <w:right w:val="single" w:sz="4" w:space="0" w:color="auto"/>
            </w:tcBorders>
            <w:hideMark/>
          </w:tcPr>
          <w:p w14:paraId="0995284F" w14:textId="77777777" w:rsidR="00F81203" w:rsidRDefault="00F81203">
            <w:pPr>
              <w:spacing w:line="276" w:lineRule="auto"/>
              <w:jc w:val="both"/>
              <w:rPr>
                <w:rFonts w:ascii="Arial" w:hAnsi="Arial" w:cs="Arial"/>
                <w:sz w:val="18"/>
                <w:szCs w:val="18"/>
              </w:rPr>
            </w:pPr>
            <w:r>
              <w:rPr>
                <w:rFonts w:ascii="Arial" w:hAnsi="Arial" w:cs="Arial"/>
                <w:sz w:val="18"/>
                <w:szCs w:val="18"/>
              </w:rPr>
              <w:t>1.53</w:t>
            </w:r>
          </w:p>
        </w:tc>
        <w:tc>
          <w:tcPr>
            <w:tcW w:w="0" w:type="auto"/>
            <w:tcBorders>
              <w:top w:val="single" w:sz="4" w:space="0" w:color="auto"/>
              <w:left w:val="single" w:sz="4" w:space="0" w:color="auto"/>
              <w:bottom w:val="single" w:sz="4" w:space="0" w:color="auto"/>
              <w:right w:val="single" w:sz="4" w:space="0" w:color="auto"/>
            </w:tcBorders>
            <w:hideMark/>
          </w:tcPr>
          <w:p w14:paraId="3A38188B" w14:textId="77777777" w:rsidR="00F81203" w:rsidRDefault="00F81203">
            <w:pPr>
              <w:spacing w:line="276" w:lineRule="auto"/>
              <w:jc w:val="both"/>
              <w:rPr>
                <w:rFonts w:ascii="Arial" w:hAnsi="Arial" w:cs="Arial"/>
                <w:sz w:val="18"/>
                <w:szCs w:val="18"/>
              </w:rPr>
            </w:pPr>
            <w:r>
              <w:rPr>
                <w:rFonts w:ascii="Arial" w:hAnsi="Arial" w:cs="Arial"/>
                <w:sz w:val="18"/>
                <w:szCs w:val="18"/>
              </w:rPr>
              <w:t>2.00</w:t>
            </w:r>
          </w:p>
        </w:tc>
        <w:tc>
          <w:tcPr>
            <w:tcW w:w="0" w:type="auto"/>
            <w:tcBorders>
              <w:top w:val="single" w:sz="4" w:space="0" w:color="auto"/>
              <w:left w:val="single" w:sz="4" w:space="0" w:color="auto"/>
              <w:bottom w:val="single" w:sz="4" w:space="0" w:color="auto"/>
              <w:right w:val="single" w:sz="4" w:space="0" w:color="auto"/>
            </w:tcBorders>
            <w:hideMark/>
          </w:tcPr>
          <w:p w14:paraId="15126F08" w14:textId="77777777" w:rsidR="00F81203" w:rsidRDefault="00F81203">
            <w:pPr>
              <w:spacing w:line="276" w:lineRule="auto"/>
              <w:jc w:val="both"/>
              <w:rPr>
                <w:rFonts w:ascii="Arial" w:hAnsi="Arial" w:cs="Arial"/>
                <w:sz w:val="18"/>
                <w:szCs w:val="18"/>
              </w:rPr>
            </w:pPr>
            <w:r>
              <w:rPr>
                <w:rFonts w:ascii="Arial" w:hAnsi="Arial" w:cs="Arial"/>
                <w:sz w:val="18"/>
                <w:szCs w:val="18"/>
              </w:rPr>
              <w:t>1.73</w:t>
            </w:r>
          </w:p>
        </w:tc>
        <w:tc>
          <w:tcPr>
            <w:tcW w:w="0" w:type="auto"/>
            <w:tcBorders>
              <w:top w:val="single" w:sz="4" w:space="0" w:color="auto"/>
              <w:left w:val="single" w:sz="4" w:space="0" w:color="auto"/>
              <w:bottom w:val="single" w:sz="4" w:space="0" w:color="auto"/>
              <w:right w:val="single" w:sz="4" w:space="0" w:color="auto"/>
            </w:tcBorders>
            <w:hideMark/>
          </w:tcPr>
          <w:p w14:paraId="7F3A33E9"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76E65FB6"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7EF2C2DF"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422AEBA8" w14:textId="77777777" w:rsidR="00F81203" w:rsidRDefault="00F81203">
            <w:pPr>
              <w:spacing w:line="276" w:lineRule="auto"/>
              <w:jc w:val="both"/>
              <w:rPr>
                <w:rFonts w:ascii="Arial" w:hAnsi="Arial" w:cs="Arial"/>
                <w:sz w:val="18"/>
                <w:szCs w:val="18"/>
              </w:rPr>
            </w:pPr>
            <w:r>
              <w:rPr>
                <w:rFonts w:ascii="Arial" w:hAnsi="Arial" w:cs="Arial"/>
                <w:sz w:val="18"/>
                <w:szCs w:val="18"/>
              </w:rPr>
              <w:t>1.73</w:t>
            </w:r>
          </w:p>
        </w:tc>
        <w:tc>
          <w:tcPr>
            <w:tcW w:w="0" w:type="auto"/>
            <w:tcBorders>
              <w:top w:val="single" w:sz="4" w:space="0" w:color="auto"/>
              <w:left w:val="single" w:sz="4" w:space="0" w:color="auto"/>
              <w:bottom w:val="single" w:sz="4" w:space="0" w:color="auto"/>
              <w:right w:val="single" w:sz="4" w:space="0" w:color="auto"/>
            </w:tcBorders>
            <w:hideMark/>
          </w:tcPr>
          <w:p w14:paraId="039F759C" w14:textId="77777777" w:rsidR="00F81203" w:rsidRDefault="00F81203">
            <w:pPr>
              <w:spacing w:line="276" w:lineRule="auto"/>
              <w:jc w:val="both"/>
              <w:rPr>
                <w:rFonts w:ascii="Arial" w:hAnsi="Arial" w:cs="Arial"/>
                <w:sz w:val="18"/>
                <w:szCs w:val="18"/>
              </w:rPr>
            </w:pPr>
            <w:r>
              <w:rPr>
                <w:rFonts w:ascii="Arial" w:hAnsi="Arial" w:cs="Arial"/>
                <w:sz w:val="18"/>
                <w:szCs w:val="18"/>
              </w:rPr>
              <w:t>0.33</w:t>
            </w:r>
          </w:p>
        </w:tc>
        <w:tc>
          <w:tcPr>
            <w:tcW w:w="0" w:type="auto"/>
            <w:tcBorders>
              <w:top w:val="single" w:sz="4" w:space="0" w:color="auto"/>
              <w:left w:val="single" w:sz="4" w:space="0" w:color="auto"/>
              <w:bottom w:val="single" w:sz="4" w:space="0" w:color="auto"/>
              <w:right w:val="single" w:sz="4" w:space="0" w:color="auto"/>
            </w:tcBorders>
            <w:hideMark/>
          </w:tcPr>
          <w:p w14:paraId="176F9287" w14:textId="77777777" w:rsidR="00F81203" w:rsidRDefault="00F81203">
            <w:pPr>
              <w:spacing w:line="276" w:lineRule="auto"/>
              <w:jc w:val="both"/>
              <w:rPr>
                <w:rFonts w:ascii="Arial" w:hAnsi="Arial" w:cs="Arial"/>
                <w:sz w:val="18"/>
                <w:szCs w:val="18"/>
              </w:rPr>
            </w:pPr>
            <w:r>
              <w:rPr>
                <w:rFonts w:ascii="Arial" w:hAnsi="Arial" w:cs="Arial"/>
                <w:sz w:val="18"/>
                <w:szCs w:val="18"/>
              </w:rPr>
              <w:t>0.58</w:t>
            </w:r>
          </w:p>
        </w:tc>
        <w:tc>
          <w:tcPr>
            <w:tcW w:w="0" w:type="auto"/>
            <w:tcBorders>
              <w:top w:val="single" w:sz="4" w:space="0" w:color="auto"/>
              <w:left w:val="single" w:sz="4" w:space="0" w:color="auto"/>
              <w:bottom w:val="single" w:sz="4" w:space="0" w:color="auto"/>
              <w:right w:val="single" w:sz="4" w:space="0" w:color="auto"/>
            </w:tcBorders>
            <w:hideMark/>
          </w:tcPr>
          <w:p w14:paraId="2E550901" w14:textId="77777777" w:rsidR="00F81203" w:rsidRDefault="00F81203">
            <w:pPr>
              <w:spacing w:line="276" w:lineRule="auto"/>
              <w:jc w:val="both"/>
              <w:rPr>
                <w:rFonts w:ascii="Arial" w:hAnsi="Arial" w:cs="Arial"/>
                <w:sz w:val="18"/>
                <w:szCs w:val="18"/>
              </w:rPr>
            </w:pPr>
            <w:r>
              <w:rPr>
                <w:rFonts w:ascii="Arial" w:hAnsi="Arial" w:cs="Arial"/>
                <w:sz w:val="18"/>
                <w:szCs w:val="18"/>
              </w:rPr>
              <w:t>2.33</w:t>
            </w:r>
          </w:p>
        </w:tc>
        <w:tc>
          <w:tcPr>
            <w:tcW w:w="0" w:type="auto"/>
            <w:tcBorders>
              <w:top w:val="single" w:sz="4" w:space="0" w:color="auto"/>
              <w:left w:val="single" w:sz="4" w:space="0" w:color="auto"/>
              <w:bottom w:val="single" w:sz="4" w:space="0" w:color="auto"/>
              <w:right w:val="single" w:sz="4" w:space="0" w:color="auto"/>
            </w:tcBorders>
            <w:hideMark/>
          </w:tcPr>
          <w:p w14:paraId="0F473B8A" w14:textId="77777777" w:rsidR="00F81203" w:rsidRDefault="00F81203">
            <w:pPr>
              <w:spacing w:line="276" w:lineRule="auto"/>
              <w:jc w:val="both"/>
              <w:rPr>
                <w:rFonts w:ascii="Arial" w:hAnsi="Arial" w:cs="Arial"/>
                <w:sz w:val="18"/>
                <w:szCs w:val="18"/>
              </w:rPr>
            </w:pPr>
            <w:r>
              <w:rPr>
                <w:rFonts w:ascii="Arial" w:hAnsi="Arial" w:cs="Arial"/>
                <w:sz w:val="18"/>
                <w:szCs w:val="18"/>
              </w:rPr>
              <w:t>1.53</w:t>
            </w:r>
          </w:p>
        </w:tc>
      </w:tr>
      <w:tr w:rsidR="00F81203" w14:paraId="09E46F2D" w14:textId="77777777" w:rsidTr="00F81203">
        <w:trPr>
          <w:trHeight w:val="410"/>
        </w:trPr>
        <w:tc>
          <w:tcPr>
            <w:tcW w:w="0" w:type="auto"/>
            <w:tcBorders>
              <w:top w:val="single" w:sz="4" w:space="0" w:color="auto"/>
              <w:left w:val="single" w:sz="4" w:space="0" w:color="auto"/>
              <w:bottom w:val="single" w:sz="4" w:space="0" w:color="auto"/>
              <w:right w:val="single" w:sz="4" w:space="0" w:color="auto"/>
            </w:tcBorders>
            <w:hideMark/>
          </w:tcPr>
          <w:p w14:paraId="0731EACF" w14:textId="77777777" w:rsidR="00F81203" w:rsidRDefault="00F81203">
            <w:pPr>
              <w:spacing w:line="276" w:lineRule="auto"/>
              <w:jc w:val="both"/>
              <w:rPr>
                <w:rFonts w:ascii="Arial" w:hAnsi="Arial" w:cs="Arial"/>
                <w:b/>
                <w:sz w:val="18"/>
                <w:szCs w:val="18"/>
              </w:rPr>
            </w:pPr>
            <w:r>
              <w:rPr>
                <w:rFonts w:ascii="Arial" w:hAnsi="Arial" w:cs="Arial"/>
                <w:b/>
                <w:sz w:val="18"/>
                <w:szCs w:val="18"/>
              </w:rPr>
              <w:t xml:space="preserve">Fractures </w:t>
            </w:r>
          </w:p>
        </w:tc>
        <w:tc>
          <w:tcPr>
            <w:tcW w:w="0" w:type="auto"/>
            <w:tcBorders>
              <w:top w:val="single" w:sz="4" w:space="0" w:color="auto"/>
              <w:left w:val="single" w:sz="4" w:space="0" w:color="auto"/>
              <w:bottom w:val="single" w:sz="4" w:space="0" w:color="auto"/>
              <w:right w:val="single" w:sz="4" w:space="0" w:color="auto"/>
            </w:tcBorders>
            <w:hideMark/>
          </w:tcPr>
          <w:p w14:paraId="2109CB76"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FCF338E"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AF97F38"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70923665"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43DC398"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0855E48"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77ED59C"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7D59944"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8658625"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9D7F503"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CDF3714"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A50BC93"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665F4A16"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70AA2367" w14:textId="77777777" w:rsidR="00F81203" w:rsidRDefault="00F81203">
            <w:pPr>
              <w:spacing w:line="276" w:lineRule="auto"/>
              <w:jc w:val="both"/>
              <w:rPr>
                <w:rFonts w:ascii="Arial" w:hAnsi="Arial" w:cs="Arial"/>
                <w:sz w:val="18"/>
                <w:szCs w:val="18"/>
              </w:rPr>
            </w:pPr>
            <w:r>
              <w:rPr>
                <w:rFonts w:ascii="Arial" w:hAnsi="Arial" w:cs="Arial"/>
                <w:sz w:val="18"/>
                <w:szCs w:val="18"/>
              </w:rPr>
              <w:t>1.73</w:t>
            </w:r>
          </w:p>
        </w:tc>
        <w:tc>
          <w:tcPr>
            <w:tcW w:w="0" w:type="auto"/>
            <w:tcBorders>
              <w:top w:val="single" w:sz="4" w:space="0" w:color="auto"/>
              <w:left w:val="single" w:sz="4" w:space="0" w:color="auto"/>
              <w:bottom w:val="single" w:sz="4" w:space="0" w:color="auto"/>
              <w:right w:val="single" w:sz="4" w:space="0" w:color="auto"/>
            </w:tcBorders>
            <w:hideMark/>
          </w:tcPr>
          <w:p w14:paraId="4A1D1875"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9402C06"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DE5D520"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52DD22A"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r>
      <w:tr w:rsidR="00F81203" w14:paraId="7DCC14AA" w14:textId="77777777" w:rsidTr="00F81203">
        <w:trPr>
          <w:trHeight w:val="208"/>
        </w:trPr>
        <w:tc>
          <w:tcPr>
            <w:tcW w:w="0" w:type="auto"/>
            <w:tcBorders>
              <w:top w:val="single" w:sz="4" w:space="0" w:color="auto"/>
              <w:left w:val="single" w:sz="4" w:space="0" w:color="auto"/>
              <w:bottom w:val="single" w:sz="4" w:space="0" w:color="auto"/>
              <w:right w:val="single" w:sz="4" w:space="0" w:color="auto"/>
            </w:tcBorders>
            <w:hideMark/>
          </w:tcPr>
          <w:p w14:paraId="1B89C3A1" w14:textId="77777777" w:rsidR="00F81203" w:rsidRDefault="00F81203">
            <w:pPr>
              <w:spacing w:line="276" w:lineRule="auto"/>
              <w:jc w:val="both"/>
              <w:rPr>
                <w:rFonts w:ascii="Arial" w:hAnsi="Arial" w:cs="Arial"/>
                <w:b/>
                <w:sz w:val="18"/>
                <w:szCs w:val="18"/>
              </w:rPr>
            </w:pPr>
            <w:r>
              <w:rPr>
                <w:rFonts w:ascii="Arial" w:hAnsi="Arial" w:cs="Arial"/>
                <w:b/>
                <w:sz w:val="18"/>
                <w:szCs w:val="18"/>
              </w:rPr>
              <w:t>Presence of Expansion</w:t>
            </w:r>
          </w:p>
        </w:tc>
        <w:tc>
          <w:tcPr>
            <w:tcW w:w="0" w:type="auto"/>
            <w:gridSpan w:val="2"/>
            <w:tcBorders>
              <w:top w:val="single" w:sz="4" w:space="0" w:color="auto"/>
              <w:left w:val="single" w:sz="4" w:space="0" w:color="auto"/>
              <w:bottom w:val="single" w:sz="4" w:space="0" w:color="auto"/>
              <w:right w:val="single" w:sz="4" w:space="0" w:color="auto"/>
            </w:tcBorders>
            <w:hideMark/>
          </w:tcPr>
          <w:p w14:paraId="0F22A666" w14:textId="77777777" w:rsidR="00F81203" w:rsidRDefault="00F81203">
            <w:pPr>
              <w:spacing w:line="276" w:lineRule="auto"/>
              <w:jc w:val="both"/>
              <w:rPr>
                <w:rFonts w:ascii="Arial" w:hAnsi="Arial" w:cs="Arial"/>
                <w:sz w:val="18"/>
                <w:szCs w:val="18"/>
              </w:rPr>
            </w:pPr>
            <w:r>
              <w:rPr>
                <w:rFonts w:ascii="Arial" w:hAnsi="Arial" w:cs="Arial"/>
                <w:sz w:val="18"/>
                <w:szCs w:val="18"/>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3F563F4B" w14:textId="77777777" w:rsidR="00F81203" w:rsidRDefault="00F81203">
            <w:pPr>
              <w:spacing w:line="276" w:lineRule="auto"/>
              <w:jc w:val="both"/>
              <w:rPr>
                <w:rFonts w:ascii="Arial" w:hAnsi="Arial" w:cs="Arial"/>
                <w:sz w:val="18"/>
                <w:szCs w:val="18"/>
              </w:rPr>
            </w:pPr>
            <w:r>
              <w:rPr>
                <w:rFonts w:ascii="Arial" w:hAnsi="Arial" w:cs="Arial"/>
                <w:sz w:val="18"/>
                <w:szCs w:val="18"/>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6AC6E87A" w14:textId="77777777" w:rsidR="00F81203" w:rsidRDefault="00F81203">
            <w:pPr>
              <w:spacing w:line="276" w:lineRule="auto"/>
              <w:jc w:val="both"/>
              <w:rPr>
                <w:rFonts w:ascii="Arial" w:hAnsi="Arial" w:cs="Arial"/>
                <w:sz w:val="18"/>
                <w:szCs w:val="18"/>
              </w:rPr>
            </w:pPr>
            <w:r>
              <w:rPr>
                <w:rFonts w:ascii="Arial" w:hAnsi="Arial" w:cs="Arial"/>
                <w:sz w:val="18"/>
                <w:szCs w:val="18"/>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6BD16E0E" w14:textId="77777777" w:rsidR="00F81203" w:rsidRDefault="00F81203">
            <w:pPr>
              <w:spacing w:line="276" w:lineRule="auto"/>
              <w:jc w:val="both"/>
              <w:rPr>
                <w:rFonts w:ascii="Arial" w:hAnsi="Arial" w:cs="Arial"/>
                <w:sz w:val="18"/>
                <w:szCs w:val="18"/>
              </w:rPr>
            </w:pPr>
            <w:r>
              <w:rPr>
                <w:rFonts w:ascii="Arial" w:hAnsi="Arial" w:cs="Arial"/>
                <w:sz w:val="18"/>
                <w:szCs w:val="18"/>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5C77F1EA" w14:textId="77777777" w:rsidR="00F81203" w:rsidRDefault="00F81203">
            <w:pPr>
              <w:spacing w:line="276" w:lineRule="auto"/>
              <w:jc w:val="both"/>
              <w:rPr>
                <w:rFonts w:ascii="Arial" w:hAnsi="Arial" w:cs="Arial"/>
                <w:sz w:val="18"/>
                <w:szCs w:val="18"/>
              </w:rPr>
            </w:pPr>
            <w:r>
              <w:rPr>
                <w:rFonts w:ascii="Arial" w:hAnsi="Arial" w:cs="Arial"/>
                <w:sz w:val="18"/>
                <w:szCs w:val="18"/>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00888E54" w14:textId="77777777" w:rsidR="00F81203" w:rsidRDefault="00F81203">
            <w:pPr>
              <w:spacing w:line="276" w:lineRule="auto"/>
              <w:jc w:val="both"/>
              <w:rPr>
                <w:rFonts w:ascii="Arial" w:hAnsi="Arial" w:cs="Arial"/>
                <w:sz w:val="18"/>
                <w:szCs w:val="18"/>
              </w:rPr>
            </w:pPr>
            <w:r>
              <w:rPr>
                <w:rFonts w:ascii="Arial" w:hAnsi="Arial" w:cs="Arial"/>
                <w:sz w:val="18"/>
                <w:szCs w:val="18"/>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11C8EAB6" w14:textId="77777777" w:rsidR="00F81203" w:rsidRDefault="00F81203">
            <w:pPr>
              <w:spacing w:line="276" w:lineRule="auto"/>
              <w:jc w:val="both"/>
              <w:rPr>
                <w:rFonts w:ascii="Arial" w:hAnsi="Arial" w:cs="Arial"/>
                <w:sz w:val="18"/>
                <w:szCs w:val="18"/>
              </w:rPr>
            </w:pPr>
            <w:r>
              <w:rPr>
                <w:rFonts w:ascii="Arial" w:hAnsi="Arial" w:cs="Arial"/>
                <w:sz w:val="18"/>
                <w:szCs w:val="18"/>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63E0F273" w14:textId="77777777" w:rsidR="00F81203" w:rsidRDefault="00F81203">
            <w:pPr>
              <w:spacing w:line="276" w:lineRule="auto"/>
              <w:jc w:val="both"/>
              <w:rPr>
                <w:rFonts w:ascii="Arial" w:hAnsi="Arial" w:cs="Arial"/>
                <w:sz w:val="18"/>
                <w:szCs w:val="18"/>
              </w:rPr>
            </w:pPr>
            <w:r>
              <w:rPr>
                <w:rFonts w:ascii="Arial" w:hAnsi="Arial" w:cs="Arial"/>
                <w:sz w:val="18"/>
                <w:szCs w:val="18"/>
              </w:rPr>
              <w:t>No</w:t>
            </w:r>
          </w:p>
        </w:tc>
        <w:tc>
          <w:tcPr>
            <w:tcW w:w="0" w:type="auto"/>
            <w:gridSpan w:val="2"/>
            <w:tcBorders>
              <w:top w:val="single" w:sz="4" w:space="0" w:color="auto"/>
              <w:left w:val="single" w:sz="4" w:space="0" w:color="auto"/>
              <w:bottom w:val="single" w:sz="4" w:space="0" w:color="auto"/>
              <w:right w:val="single" w:sz="4" w:space="0" w:color="auto"/>
            </w:tcBorders>
            <w:hideMark/>
          </w:tcPr>
          <w:p w14:paraId="47C2232B" w14:textId="77777777" w:rsidR="00F81203" w:rsidRDefault="00F81203">
            <w:pPr>
              <w:spacing w:line="276" w:lineRule="auto"/>
              <w:jc w:val="both"/>
              <w:rPr>
                <w:rFonts w:ascii="Arial" w:hAnsi="Arial" w:cs="Arial"/>
                <w:sz w:val="18"/>
                <w:szCs w:val="18"/>
              </w:rPr>
            </w:pPr>
            <w:r>
              <w:rPr>
                <w:rFonts w:ascii="Arial" w:hAnsi="Arial" w:cs="Arial"/>
                <w:sz w:val="18"/>
                <w:szCs w:val="18"/>
              </w:rPr>
              <w:t>No</w:t>
            </w:r>
          </w:p>
        </w:tc>
      </w:tr>
      <w:tr w:rsidR="00F81203" w14:paraId="163D0CB9" w14:textId="77777777" w:rsidTr="00F81203">
        <w:trPr>
          <w:trHeight w:val="208"/>
        </w:trPr>
        <w:tc>
          <w:tcPr>
            <w:tcW w:w="0" w:type="auto"/>
            <w:tcBorders>
              <w:top w:val="single" w:sz="4" w:space="0" w:color="auto"/>
              <w:left w:val="single" w:sz="4" w:space="0" w:color="auto"/>
              <w:bottom w:val="single" w:sz="4" w:space="0" w:color="auto"/>
              <w:right w:val="single" w:sz="4" w:space="0" w:color="auto"/>
            </w:tcBorders>
            <w:hideMark/>
          </w:tcPr>
          <w:p w14:paraId="1941BB1E" w14:textId="77777777" w:rsidR="00F81203" w:rsidRDefault="00F81203">
            <w:pPr>
              <w:spacing w:line="276" w:lineRule="auto"/>
              <w:jc w:val="both"/>
              <w:rPr>
                <w:rFonts w:ascii="Arial" w:hAnsi="Arial" w:cs="Arial"/>
                <w:b/>
                <w:sz w:val="18"/>
                <w:szCs w:val="18"/>
              </w:rPr>
            </w:pPr>
            <w:r>
              <w:rPr>
                <w:rFonts w:ascii="Arial" w:hAnsi="Arial" w:cs="Arial"/>
                <w:b/>
                <w:sz w:val="18"/>
                <w:szCs w:val="18"/>
              </w:rPr>
              <w:t>Expansion Shape</w:t>
            </w:r>
          </w:p>
        </w:tc>
        <w:tc>
          <w:tcPr>
            <w:tcW w:w="0" w:type="auto"/>
            <w:gridSpan w:val="2"/>
            <w:tcBorders>
              <w:top w:val="single" w:sz="4" w:space="0" w:color="auto"/>
              <w:left w:val="single" w:sz="4" w:space="0" w:color="auto"/>
              <w:bottom w:val="single" w:sz="4" w:space="0" w:color="auto"/>
              <w:right w:val="single" w:sz="4" w:space="0" w:color="auto"/>
            </w:tcBorders>
            <w:hideMark/>
          </w:tcPr>
          <w:p w14:paraId="09B41D08" w14:textId="77777777" w:rsidR="00F81203" w:rsidRDefault="00F81203">
            <w:pPr>
              <w:spacing w:line="276" w:lineRule="auto"/>
              <w:jc w:val="both"/>
              <w:rPr>
                <w:rFonts w:ascii="Arial" w:hAnsi="Arial" w:cs="Arial"/>
                <w:sz w:val="18"/>
                <w:szCs w:val="18"/>
              </w:rPr>
            </w:pPr>
            <w:r>
              <w:rPr>
                <w:rFonts w:ascii="Arial" w:hAnsi="Arial" w:cs="Arial"/>
                <w:sz w:val="18"/>
                <w:szCs w:val="18"/>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5DCA790C" w14:textId="77777777" w:rsidR="00F81203" w:rsidRDefault="00F81203">
            <w:pPr>
              <w:spacing w:line="276" w:lineRule="auto"/>
              <w:jc w:val="both"/>
              <w:rPr>
                <w:rFonts w:ascii="Arial" w:hAnsi="Arial" w:cs="Arial"/>
                <w:sz w:val="18"/>
                <w:szCs w:val="18"/>
              </w:rPr>
            </w:pPr>
            <w:r>
              <w:rPr>
                <w:rFonts w:ascii="Arial" w:hAnsi="Arial" w:cs="Arial"/>
                <w:sz w:val="18"/>
                <w:szCs w:val="18"/>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3B92A397" w14:textId="77777777" w:rsidR="00F81203" w:rsidRDefault="00F81203">
            <w:pPr>
              <w:spacing w:line="276" w:lineRule="auto"/>
              <w:jc w:val="both"/>
              <w:rPr>
                <w:rFonts w:ascii="Arial" w:hAnsi="Arial" w:cs="Arial"/>
                <w:sz w:val="18"/>
                <w:szCs w:val="18"/>
              </w:rPr>
            </w:pPr>
            <w:r>
              <w:rPr>
                <w:rFonts w:ascii="Arial" w:hAnsi="Arial" w:cs="Arial"/>
                <w:sz w:val="18"/>
                <w:szCs w:val="18"/>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039AB6B8" w14:textId="77777777" w:rsidR="00F81203" w:rsidRDefault="00F81203">
            <w:pPr>
              <w:spacing w:line="276" w:lineRule="auto"/>
              <w:jc w:val="both"/>
              <w:rPr>
                <w:rFonts w:ascii="Arial" w:hAnsi="Arial" w:cs="Arial"/>
                <w:sz w:val="18"/>
                <w:szCs w:val="18"/>
              </w:rPr>
            </w:pPr>
            <w:r>
              <w:rPr>
                <w:rFonts w:ascii="Arial" w:hAnsi="Arial" w:cs="Arial"/>
                <w:sz w:val="18"/>
                <w:szCs w:val="18"/>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616062AB" w14:textId="77777777" w:rsidR="00F81203" w:rsidRDefault="00F81203">
            <w:pPr>
              <w:spacing w:line="276" w:lineRule="auto"/>
              <w:jc w:val="both"/>
              <w:rPr>
                <w:rFonts w:ascii="Arial" w:hAnsi="Arial" w:cs="Arial"/>
                <w:sz w:val="18"/>
                <w:szCs w:val="18"/>
              </w:rPr>
            </w:pPr>
            <w:r>
              <w:rPr>
                <w:rFonts w:ascii="Arial" w:hAnsi="Arial" w:cs="Arial"/>
                <w:sz w:val="18"/>
                <w:szCs w:val="18"/>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49B6324E" w14:textId="77777777" w:rsidR="00F81203" w:rsidRDefault="00F81203">
            <w:pPr>
              <w:spacing w:line="276" w:lineRule="auto"/>
              <w:jc w:val="both"/>
              <w:rPr>
                <w:rFonts w:ascii="Arial" w:hAnsi="Arial" w:cs="Arial"/>
                <w:sz w:val="18"/>
                <w:szCs w:val="18"/>
              </w:rPr>
            </w:pPr>
            <w:r>
              <w:rPr>
                <w:rFonts w:ascii="Arial" w:hAnsi="Arial" w:cs="Arial"/>
                <w:sz w:val="18"/>
                <w:szCs w:val="18"/>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6DB4C1A9" w14:textId="77777777" w:rsidR="00F81203" w:rsidRDefault="00F81203">
            <w:pPr>
              <w:spacing w:line="276" w:lineRule="auto"/>
              <w:jc w:val="both"/>
              <w:rPr>
                <w:rFonts w:ascii="Arial" w:hAnsi="Arial" w:cs="Arial"/>
                <w:sz w:val="18"/>
                <w:szCs w:val="18"/>
              </w:rPr>
            </w:pPr>
            <w:r>
              <w:rPr>
                <w:rFonts w:ascii="Arial" w:hAnsi="Arial" w:cs="Arial"/>
                <w:sz w:val="18"/>
                <w:szCs w:val="18"/>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4A765CBE" w14:textId="77777777" w:rsidR="00F81203" w:rsidRDefault="00F81203">
            <w:pPr>
              <w:spacing w:line="276" w:lineRule="auto"/>
              <w:jc w:val="both"/>
              <w:rPr>
                <w:rFonts w:ascii="Arial" w:hAnsi="Arial" w:cs="Arial"/>
                <w:sz w:val="18"/>
                <w:szCs w:val="18"/>
              </w:rPr>
            </w:pPr>
            <w:r>
              <w:rPr>
                <w:rFonts w:ascii="Arial" w:hAnsi="Arial" w:cs="Arial"/>
                <w:sz w:val="18"/>
                <w:szCs w:val="18"/>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39D0B1AD" w14:textId="77777777" w:rsidR="00F81203" w:rsidRDefault="00F81203">
            <w:pPr>
              <w:spacing w:line="276" w:lineRule="auto"/>
              <w:jc w:val="both"/>
              <w:rPr>
                <w:rFonts w:ascii="Arial" w:hAnsi="Arial" w:cs="Arial"/>
                <w:sz w:val="18"/>
                <w:szCs w:val="18"/>
              </w:rPr>
            </w:pPr>
            <w:r>
              <w:rPr>
                <w:rFonts w:ascii="Arial" w:hAnsi="Arial" w:cs="Arial"/>
                <w:sz w:val="18"/>
                <w:szCs w:val="18"/>
              </w:rPr>
              <w:t>A</w:t>
            </w:r>
          </w:p>
        </w:tc>
      </w:tr>
      <w:tr w:rsidR="00F81203" w14:paraId="740D7A3A" w14:textId="77777777" w:rsidTr="00F81203">
        <w:trPr>
          <w:trHeight w:val="257"/>
        </w:trPr>
        <w:tc>
          <w:tcPr>
            <w:tcW w:w="0" w:type="auto"/>
            <w:gridSpan w:val="19"/>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1DC4A3" w14:textId="77777777" w:rsidR="00F81203" w:rsidRDefault="00F81203">
            <w:pPr>
              <w:spacing w:line="276" w:lineRule="auto"/>
              <w:jc w:val="both"/>
              <w:rPr>
                <w:rFonts w:ascii="Arial" w:hAnsi="Arial" w:cs="Arial"/>
                <w:sz w:val="18"/>
                <w:szCs w:val="18"/>
              </w:rPr>
            </w:pPr>
            <w:r>
              <w:rPr>
                <w:rFonts w:ascii="Arial" w:hAnsi="Arial" w:cs="Arial"/>
                <w:b/>
                <w:sz w:val="18"/>
                <w:szCs w:val="18"/>
              </w:rPr>
              <w:t>SEM Damage Grading (n=1)</w:t>
            </w:r>
          </w:p>
        </w:tc>
      </w:tr>
      <w:tr w:rsidR="00F81203" w14:paraId="138A5340" w14:textId="77777777" w:rsidTr="00F81203">
        <w:trPr>
          <w:trHeight w:val="410"/>
        </w:trPr>
        <w:tc>
          <w:tcPr>
            <w:tcW w:w="0" w:type="auto"/>
            <w:tcBorders>
              <w:top w:val="single" w:sz="4" w:space="0" w:color="auto"/>
              <w:left w:val="single" w:sz="4" w:space="0" w:color="auto"/>
              <w:bottom w:val="single" w:sz="4" w:space="0" w:color="auto"/>
              <w:right w:val="single" w:sz="4" w:space="0" w:color="auto"/>
            </w:tcBorders>
            <w:hideMark/>
          </w:tcPr>
          <w:p w14:paraId="4416FB2E" w14:textId="77777777" w:rsidR="00F81203" w:rsidRDefault="00F81203">
            <w:pPr>
              <w:spacing w:line="276" w:lineRule="auto"/>
              <w:jc w:val="both"/>
              <w:rPr>
                <w:rFonts w:ascii="Arial" w:hAnsi="Arial" w:cs="Arial"/>
                <w:b/>
                <w:sz w:val="18"/>
                <w:szCs w:val="18"/>
              </w:rPr>
            </w:pPr>
            <w:r>
              <w:rPr>
                <w:rFonts w:ascii="Arial" w:hAnsi="Arial" w:cs="Arial"/>
                <w:b/>
                <w:sz w:val="18"/>
                <w:szCs w:val="18"/>
              </w:rPr>
              <w:t>Scale Pattern Identification</w:t>
            </w:r>
          </w:p>
        </w:tc>
        <w:tc>
          <w:tcPr>
            <w:tcW w:w="0" w:type="auto"/>
            <w:tcBorders>
              <w:top w:val="single" w:sz="4" w:space="0" w:color="auto"/>
              <w:left w:val="single" w:sz="4" w:space="0" w:color="auto"/>
              <w:bottom w:val="single" w:sz="4" w:space="0" w:color="auto"/>
              <w:right w:val="single" w:sz="4" w:space="0" w:color="auto"/>
            </w:tcBorders>
            <w:hideMark/>
          </w:tcPr>
          <w:p w14:paraId="40AEF425"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12D90084"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9F58FF6"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4CA09932"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8220248"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5BBE6C4E"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34DD89C"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4C7B9E34"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D71204F" w14:textId="77777777" w:rsidR="00F81203" w:rsidRDefault="00F81203">
            <w:pPr>
              <w:spacing w:line="276" w:lineRule="auto"/>
              <w:jc w:val="both"/>
              <w:rPr>
                <w:rFonts w:ascii="Arial" w:hAnsi="Arial" w:cs="Arial"/>
                <w:sz w:val="18"/>
                <w:szCs w:val="18"/>
              </w:rPr>
            </w:pPr>
            <w:r>
              <w:rPr>
                <w:rFonts w:ascii="Arial" w:hAnsi="Arial" w:cs="Arial"/>
                <w:sz w:val="18"/>
                <w:szCs w:val="18"/>
              </w:rPr>
              <w:t>2.00</w:t>
            </w:r>
          </w:p>
        </w:tc>
        <w:tc>
          <w:tcPr>
            <w:tcW w:w="0" w:type="auto"/>
            <w:tcBorders>
              <w:top w:val="single" w:sz="4" w:space="0" w:color="auto"/>
              <w:left w:val="single" w:sz="4" w:space="0" w:color="auto"/>
              <w:bottom w:val="single" w:sz="4" w:space="0" w:color="auto"/>
              <w:right w:val="single" w:sz="4" w:space="0" w:color="auto"/>
            </w:tcBorders>
            <w:hideMark/>
          </w:tcPr>
          <w:p w14:paraId="37F1545C"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03E2936" w14:textId="77777777" w:rsidR="00F81203" w:rsidRDefault="00F81203">
            <w:pPr>
              <w:spacing w:line="276" w:lineRule="auto"/>
              <w:jc w:val="both"/>
              <w:rPr>
                <w:rFonts w:ascii="Arial" w:hAnsi="Arial" w:cs="Arial"/>
                <w:sz w:val="18"/>
                <w:szCs w:val="18"/>
              </w:rPr>
            </w:pPr>
            <w:r>
              <w:rPr>
                <w:rFonts w:ascii="Arial" w:hAnsi="Arial" w:cs="Arial"/>
                <w:sz w:val="18"/>
                <w:szCs w:val="18"/>
              </w:rPr>
              <w:t>2.00</w:t>
            </w:r>
          </w:p>
        </w:tc>
        <w:tc>
          <w:tcPr>
            <w:tcW w:w="0" w:type="auto"/>
            <w:tcBorders>
              <w:top w:val="single" w:sz="4" w:space="0" w:color="auto"/>
              <w:left w:val="single" w:sz="4" w:space="0" w:color="auto"/>
              <w:bottom w:val="single" w:sz="4" w:space="0" w:color="auto"/>
              <w:right w:val="single" w:sz="4" w:space="0" w:color="auto"/>
            </w:tcBorders>
            <w:hideMark/>
          </w:tcPr>
          <w:p w14:paraId="2BBFC3A7"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76C198A2" w14:textId="77777777" w:rsidR="00F81203" w:rsidRDefault="00F81203">
            <w:pPr>
              <w:spacing w:line="276" w:lineRule="auto"/>
              <w:jc w:val="both"/>
              <w:rPr>
                <w:rFonts w:ascii="Arial" w:hAnsi="Arial" w:cs="Arial"/>
                <w:sz w:val="18"/>
                <w:szCs w:val="18"/>
              </w:rPr>
            </w:pPr>
            <w:r>
              <w:rPr>
                <w:rFonts w:ascii="Arial" w:hAnsi="Arial" w:cs="Arial"/>
                <w:sz w:val="18"/>
                <w:szCs w:val="18"/>
              </w:rPr>
              <w:t>3.00</w:t>
            </w:r>
          </w:p>
        </w:tc>
        <w:tc>
          <w:tcPr>
            <w:tcW w:w="0" w:type="auto"/>
            <w:tcBorders>
              <w:top w:val="single" w:sz="4" w:space="0" w:color="auto"/>
              <w:left w:val="single" w:sz="4" w:space="0" w:color="auto"/>
              <w:bottom w:val="single" w:sz="4" w:space="0" w:color="auto"/>
              <w:right w:val="single" w:sz="4" w:space="0" w:color="auto"/>
            </w:tcBorders>
            <w:hideMark/>
          </w:tcPr>
          <w:p w14:paraId="7C097D2D"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3143125" w14:textId="77777777" w:rsidR="00F81203" w:rsidRDefault="00F81203">
            <w:pPr>
              <w:spacing w:line="276" w:lineRule="auto"/>
              <w:jc w:val="both"/>
              <w:rPr>
                <w:rFonts w:ascii="Arial" w:hAnsi="Arial" w:cs="Arial"/>
                <w:sz w:val="18"/>
                <w:szCs w:val="18"/>
              </w:rPr>
            </w:pPr>
            <w:r>
              <w:rPr>
                <w:rFonts w:ascii="Arial" w:hAnsi="Arial" w:cs="Arial"/>
                <w:sz w:val="18"/>
                <w:szCs w:val="18"/>
              </w:rPr>
              <w:t>5.00</w:t>
            </w:r>
          </w:p>
        </w:tc>
        <w:tc>
          <w:tcPr>
            <w:tcW w:w="0" w:type="auto"/>
            <w:tcBorders>
              <w:top w:val="single" w:sz="4" w:space="0" w:color="auto"/>
              <w:left w:val="single" w:sz="4" w:space="0" w:color="auto"/>
              <w:bottom w:val="single" w:sz="4" w:space="0" w:color="auto"/>
              <w:right w:val="single" w:sz="4" w:space="0" w:color="auto"/>
            </w:tcBorders>
            <w:hideMark/>
          </w:tcPr>
          <w:p w14:paraId="08AE0D6B"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8458576" w14:textId="77777777" w:rsidR="00F81203" w:rsidRDefault="00F81203">
            <w:pPr>
              <w:spacing w:line="276" w:lineRule="auto"/>
              <w:jc w:val="both"/>
              <w:rPr>
                <w:rFonts w:ascii="Arial" w:hAnsi="Arial" w:cs="Arial"/>
                <w:sz w:val="18"/>
                <w:szCs w:val="18"/>
              </w:rPr>
            </w:pPr>
            <w:r>
              <w:rPr>
                <w:rFonts w:ascii="Arial" w:hAnsi="Arial" w:cs="Arial"/>
                <w:sz w:val="18"/>
                <w:szCs w:val="18"/>
              </w:rPr>
              <w:t>4.00</w:t>
            </w:r>
          </w:p>
        </w:tc>
        <w:tc>
          <w:tcPr>
            <w:tcW w:w="0" w:type="auto"/>
            <w:tcBorders>
              <w:top w:val="single" w:sz="4" w:space="0" w:color="auto"/>
              <w:left w:val="single" w:sz="4" w:space="0" w:color="auto"/>
              <w:bottom w:val="single" w:sz="4" w:space="0" w:color="auto"/>
              <w:right w:val="single" w:sz="4" w:space="0" w:color="auto"/>
            </w:tcBorders>
            <w:hideMark/>
          </w:tcPr>
          <w:p w14:paraId="3E1DAD33"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r>
      <w:tr w:rsidR="00F81203" w14:paraId="568D9221" w14:textId="77777777" w:rsidTr="00F81203">
        <w:trPr>
          <w:trHeight w:val="416"/>
        </w:trPr>
        <w:tc>
          <w:tcPr>
            <w:tcW w:w="0" w:type="auto"/>
            <w:tcBorders>
              <w:top w:val="single" w:sz="4" w:space="0" w:color="auto"/>
              <w:left w:val="single" w:sz="4" w:space="0" w:color="auto"/>
              <w:bottom w:val="single" w:sz="4" w:space="0" w:color="auto"/>
              <w:right w:val="single" w:sz="4" w:space="0" w:color="auto"/>
            </w:tcBorders>
            <w:hideMark/>
          </w:tcPr>
          <w:p w14:paraId="3CA869EF" w14:textId="77777777" w:rsidR="00F81203" w:rsidRDefault="00F81203">
            <w:pPr>
              <w:spacing w:line="276" w:lineRule="auto"/>
              <w:jc w:val="both"/>
              <w:rPr>
                <w:rFonts w:ascii="Arial" w:hAnsi="Arial" w:cs="Arial"/>
                <w:b/>
                <w:sz w:val="18"/>
                <w:szCs w:val="18"/>
              </w:rPr>
            </w:pPr>
            <w:r>
              <w:rPr>
                <w:rFonts w:ascii="Arial" w:hAnsi="Arial" w:cs="Arial"/>
                <w:b/>
                <w:sz w:val="18"/>
                <w:szCs w:val="18"/>
              </w:rPr>
              <w:t>Thermal Degradation by Melting</w:t>
            </w:r>
          </w:p>
        </w:tc>
        <w:tc>
          <w:tcPr>
            <w:tcW w:w="0" w:type="auto"/>
            <w:tcBorders>
              <w:top w:val="single" w:sz="4" w:space="0" w:color="auto"/>
              <w:left w:val="single" w:sz="4" w:space="0" w:color="auto"/>
              <w:bottom w:val="single" w:sz="4" w:space="0" w:color="auto"/>
              <w:right w:val="single" w:sz="4" w:space="0" w:color="auto"/>
            </w:tcBorders>
            <w:hideMark/>
          </w:tcPr>
          <w:p w14:paraId="23F4CBB2"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137254A"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B9E2F25"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E837F2D"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5B2B365"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4398FF8F"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F90F0EE"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677CE73"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D37F282"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765F522B"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1E03FDF" w14:textId="77777777" w:rsidR="00F81203" w:rsidRDefault="00F81203">
            <w:pPr>
              <w:spacing w:line="276" w:lineRule="auto"/>
              <w:jc w:val="both"/>
              <w:rPr>
                <w:rFonts w:ascii="Arial" w:hAnsi="Arial" w:cs="Arial"/>
                <w:sz w:val="18"/>
                <w:szCs w:val="18"/>
              </w:rPr>
            </w:pPr>
            <w:r>
              <w:rPr>
                <w:rFonts w:ascii="Arial" w:hAnsi="Arial" w:cs="Arial"/>
                <w:sz w:val="18"/>
                <w:szCs w:val="18"/>
              </w:rPr>
              <w:t>3.00</w:t>
            </w:r>
          </w:p>
        </w:tc>
        <w:tc>
          <w:tcPr>
            <w:tcW w:w="0" w:type="auto"/>
            <w:tcBorders>
              <w:top w:val="single" w:sz="4" w:space="0" w:color="auto"/>
              <w:left w:val="single" w:sz="4" w:space="0" w:color="auto"/>
              <w:bottom w:val="single" w:sz="4" w:space="0" w:color="auto"/>
              <w:right w:val="single" w:sz="4" w:space="0" w:color="auto"/>
            </w:tcBorders>
            <w:hideMark/>
          </w:tcPr>
          <w:p w14:paraId="52FF186A"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F588283" w14:textId="77777777" w:rsidR="00F81203" w:rsidRDefault="00F81203">
            <w:pPr>
              <w:spacing w:line="276" w:lineRule="auto"/>
              <w:jc w:val="both"/>
              <w:rPr>
                <w:rFonts w:ascii="Arial" w:hAnsi="Arial" w:cs="Arial"/>
                <w:sz w:val="18"/>
                <w:szCs w:val="18"/>
              </w:rPr>
            </w:pPr>
            <w:r>
              <w:rPr>
                <w:rFonts w:ascii="Arial" w:hAnsi="Arial" w:cs="Arial"/>
                <w:sz w:val="18"/>
                <w:szCs w:val="18"/>
              </w:rPr>
              <w:t>4.00</w:t>
            </w:r>
          </w:p>
        </w:tc>
        <w:tc>
          <w:tcPr>
            <w:tcW w:w="0" w:type="auto"/>
            <w:tcBorders>
              <w:top w:val="single" w:sz="4" w:space="0" w:color="auto"/>
              <w:left w:val="single" w:sz="4" w:space="0" w:color="auto"/>
              <w:bottom w:val="single" w:sz="4" w:space="0" w:color="auto"/>
              <w:right w:val="single" w:sz="4" w:space="0" w:color="auto"/>
            </w:tcBorders>
            <w:hideMark/>
          </w:tcPr>
          <w:p w14:paraId="21939390"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590C917" w14:textId="77777777" w:rsidR="00F81203" w:rsidRDefault="00F81203">
            <w:pPr>
              <w:spacing w:line="276" w:lineRule="auto"/>
              <w:jc w:val="both"/>
              <w:rPr>
                <w:rFonts w:ascii="Arial" w:hAnsi="Arial" w:cs="Arial"/>
                <w:sz w:val="18"/>
                <w:szCs w:val="18"/>
              </w:rPr>
            </w:pPr>
            <w:r>
              <w:rPr>
                <w:rFonts w:ascii="Arial" w:hAnsi="Arial" w:cs="Arial"/>
                <w:sz w:val="18"/>
                <w:szCs w:val="18"/>
              </w:rPr>
              <w:t>2.00</w:t>
            </w:r>
          </w:p>
        </w:tc>
        <w:tc>
          <w:tcPr>
            <w:tcW w:w="0" w:type="auto"/>
            <w:tcBorders>
              <w:top w:val="single" w:sz="4" w:space="0" w:color="auto"/>
              <w:left w:val="single" w:sz="4" w:space="0" w:color="auto"/>
              <w:bottom w:val="single" w:sz="4" w:space="0" w:color="auto"/>
              <w:right w:val="single" w:sz="4" w:space="0" w:color="auto"/>
            </w:tcBorders>
            <w:hideMark/>
          </w:tcPr>
          <w:p w14:paraId="0E7F3FAA"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42BA1B19" w14:textId="77777777" w:rsidR="00F81203" w:rsidRDefault="00F81203">
            <w:pPr>
              <w:spacing w:line="276" w:lineRule="auto"/>
              <w:jc w:val="both"/>
              <w:rPr>
                <w:rFonts w:ascii="Arial" w:hAnsi="Arial" w:cs="Arial"/>
                <w:sz w:val="18"/>
                <w:szCs w:val="18"/>
              </w:rPr>
            </w:pPr>
            <w:r>
              <w:rPr>
                <w:rFonts w:ascii="Arial" w:hAnsi="Arial" w:cs="Arial"/>
                <w:sz w:val="18"/>
                <w:szCs w:val="18"/>
              </w:rPr>
              <w:t>5.00</w:t>
            </w:r>
          </w:p>
        </w:tc>
        <w:tc>
          <w:tcPr>
            <w:tcW w:w="0" w:type="auto"/>
            <w:tcBorders>
              <w:top w:val="single" w:sz="4" w:space="0" w:color="auto"/>
              <w:left w:val="single" w:sz="4" w:space="0" w:color="auto"/>
              <w:bottom w:val="single" w:sz="4" w:space="0" w:color="auto"/>
              <w:right w:val="single" w:sz="4" w:space="0" w:color="auto"/>
            </w:tcBorders>
            <w:hideMark/>
          </w:tcPr>
          <w:p w14:paraId="78AE6CB7"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r>
      <w:tr w:rsidR="00F81203" w14:paraId="1D1C748F" w14:textId="77777777" w:rsidTr="00F81203">
        <w:trPr>
          <w:trHeight w:val="410"/>
        </w:trPr>
        <w:tc>
          <w:tcPr>
            <w:tcW w:w="0" w:type="auto"/>
            <w:tcBorders>
              <w:top w:val="single" w:sz="4" w:space="0" w:color="auto"/>
              <w:left w:val="single" w:sz="4" w:space="0" w:color="auto"/>
              <w:bottom w:val="single" w:sz="4" w:space="0" w:color="auto"/>
              <w:right w:val="single" w:sz="4" w:space="0" w:color="auto"/>
            </w:tcBorders>
            <w:hideMark/>
          </w:tcPr>
          <w:p w14:paraId="102BDA54" w14:textId="77777777" w:rsidR="00F81203" w:rsidRDefault="00F81203">
            <w:pPr>
              <w:spacing w:line="276" w:lineRule="auto"/>
              <w:jc w:val="both"/>
              <w:rPr>
                <w:rFonts w:ascii="Arial" w:hAnsi="Arial" w:cs="Arial"/>
                <w:b/>
                <w:sz w:val="18"/>
                <w:szCs w:val="18"/>
              </w:rPr>
            </w:pPr>
            <w:r>
              <w:rPr>
                <w:rFonts w:ascii="Arial" w:hAnsi="Arial" w:cs="Arial"/>
                <w:b/>
                <w:sz w:val="18"/>
                <w:szCs w:val="18"/>
              </w:rPr>
              <w:t>Thermal Degradation by Scale Removal</w:t>
            </w:r>
          </w:p>
        </w:tc>
        <w:tc>
          <w:tcPr>
            <w:tcW w:w="0" w:type="auto"/>
            <w:tcBorders>
              <w:top w:val="single" w:sz="4" w:space="0" w:color="auto"/>
              <w:left w:val="single" w:sz="4" w:space="0" w:color="auto"/>
              <w:bottom w:val="single" w:sz="4" w:space="0" w:color="auto"/>
              <w:right w:val="single" w:sz="4" w:space="0" w:color="auto"/>
            </w:tcBorders>
            <w:hideMark/>
          </w:tcPr>
          <w:p w14:paraId="7D636FED"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6AC9C5C4"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59B4D4FB"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095B86DD"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751926C"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2F6AED50"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341ED2C1"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1D8814E6"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08968CC8"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12A3843D"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614D8C0"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08CC0742"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63F29B9"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10306145"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2B105D59" w14:textId="77777777" w:rsidR="00F81203" w:rsidRDefault="00F81203">
            <w:pPr>
              <w:spacing w:line="276" w:lineRule="auto"/>
              <w:jc w:val="both"/>
              <w:rPr>
                <w:rFonts w:ascii="Arial" w:hAnsi="Arial" w:cs="Arial"/>
                <w:sz w:val="18"/>
                <w:szCs w:val="18"/>
              </w:rPr>
            </w:pPr>
            <w:r>
              <w:rPr>
                <w:rFonts w:ascii="Arial" w:hAnsi="Arial" w:cs="Arial"/>
                <w:sz w:val="18"/>
                <w:szCs w:val="18"/>
              </w:rPr>
              <w:t>5.00</w:t>
            </w:r>
          </w:p>
        </w:tc>
        <w:tc>
          <w:tcPr>
            <w:tcW w:w="0" w:type="auto"/>
            <w:tcBorders>
              <w:top w:val="single" w:sz="4" w:space="0" w:color="auto"/>
              <w:left w:val="single" w:sz="4" w:space="0" w:color="auto"/>
              <w:bottom w:val="single" w:sz="4" w:space="0" w:color="auto"/>
              <w:right w:val="single" w:sz="4" w:space="0" w:color="auto"/>
            </w:tcBorders>
            <w:hideMark/>
          </w:tcPr>
          <w:p w14:paraId="2DD9EB89"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c>
          <w:tcPr>
            <w:tcW w:w="0" w:type="auto"/>
            <w:tcBorders>
              <w:top w:val="single" w:sz="4" w:space="0" w:color="auto"/>
              <w:left w:val="single" w:sz="4" w:space="0" w:color="auto"/>
              <w:bottom w:val="single" w:sz="4" w:space="0" w:color="auto"/>
              <w:right w:val="single" w:sz="4" w:space="0" w:color="auto"/>
            </w:tcBorders>
            <w:hideMark/>
          </w:tcPr>
          <w:p w14:paraId="1C2DB632" w14:textId="77777777" w:rsidR="00F81203" w:rsidRDefault="00F81203">
            <w:pPr>
              <w:spacing w:line="276" w:lineRule="auto"/>
              <w:jc w:val="both"/>
              <w:rPr>
                <w:rFonts w:ascii="Arial" w:hAnsi="Arial" w:cs="Arial"/>
                <w:sz w:val="18"/>
                <w:szCs w:val="18"/>
              </w:rPr>
            </w:pPr>
            <w:r>
              <w:rPr>
                <w:rFonts w:ascii="Arial" w:hAnsi="Arial" w:cs="Arial"/>
                <w:sz w:val="18"/>
                <w:szCs w:val="18"/>
              </w:rPr>
              <w:t>1.00</w:t>
            </w:r>
          </w:p>
        </w:tc>
        <w:tc>
          <w:tcPr>
            <w:tcW w:w="0" w:type="auto"/>
            <w:tcBorders>
              <w:top w:val="single" w:sz="4" w:space="0" w:color="auto"/>
              <w:left w:val="single" w:sz="4" w:space="0" w:color="auto"/>
              <w:bottom w:val="single" w:sz="4" w:space="0" w:color="auto"/>
              <w:right w:val="single" w:sz="4" w:space="0" w:color="auto"/>
            </w:tcBorders>
            <w:hideMark/>
          </w:tcPr>
          <w:p w14:paraId="20B36452" w14:textId="77777777" w:rsidR="00F81203" w:rsidRDefault="00F81203">
            <w:pPr>
              <w:spacing w:line="276" w:lineRule="auto"/>
              <w:jc w:val="both"/>
              <w:rPr>
                <w:rFonts w:ascii="Arial" w:hAnsi="Arial" w:cs="Arial"/>
                <w:sz w:val="18"/>
                <w:szCs w:val="18"/>
              </w:rPr>
            </w:pPr>
            <w:r>
              <w:rPr>
                <w:rFonts w:ascii="Arial" w:hAnsi="Arial" w:cs="Arial"/>
                <w:sz w:val="18"/>
                <w:szCs w:val="18"/>
              </w:rPr>
              <w:t>0.00</w:t>
            </w:r>
          </w:p>
        </w:tc>
      </w:tr>
    </w:tbl>
    <w:p w14:paraId="67B05276" w14:textId="77777777" w:rsidR="00F81203" w:rsidRDefault="00F81203" w:rsidP="00F81203">
      <w:pPr>
        <w:spacing w:line="276" w:lineRule="auto"/>
        <w:jc w:val="both"/>
        <w:rPr>
          <w:rFonts w:ascii="Arial" w:hAnsi="Arial" w:cs="Arial"/>
          <w:sz w:val="18"/>
          <w:szCs w:val="18"/>
        </w:rPr>
      </w:pPr>
      <w:r>
        <w:rPr>
          <w:rFonts w:ascii="Arial" w:hAnsi="Arial" w:cs="Arial"/>
          <w:sz w:val="18"/>
          <w:szCs w:val="18"/>
        </w:rPr>
        <w:t>Expansion shapes; A = No expansion, B = Node swellings, C = Root expansion and D = Full hair expansion</w:t>
      </w:r>
    </w:p>
    <w:p w14:paraId="725861C4" w14:textId="77777777" w:rsidR="00F81203" w:rsidRDefault="00F81203" w:rsidP="00F81203">
      <w:pPr>
        <w:spacing w:line="276" w:lineRule="auto"/>
        <w:jc w:val="both"/>
        <w:rPr>
          <w:rFonts w:ascii="Arial" w:hAnsi="Arial" w:cs="Arial"/>
          <w:sz w:val="20"/>
          <w:szCs w:val="20"/>
        </w:rPr>
      </w:pPr>
    </w:p>
    <w:p w14:paraId="43AB816E" w14:textId="77777777" w:rsidR="00F81203" w:rsidRDefault="00F81203" w:rsidP="00F81203">
      <w:pPr>
        <w:spacing w:after="0" w:line="276" w:lineRule="auto"/>
        <w:rPr>
          <w:rFonts w:ascii="Arial" w:hAnsi="Arial" w:cs="Arial"/>
          <w:sz w:val="20"/>
          <w:szCs w:val="20"/>
        </w:rPr>
        <w:sectPr w:rsidR="00F81203">
          <w:pgSz w:w="15840" w:h="12240" w:orient="landscape"/>
          <w:pgMar w:top="720" w:right="720" w:bottom="720" w:left="720" w:header="709" w:footer="709" w:gutter="0"/>
          <w:cols w:space="720"/>
        </w:sectPr>
      </w:pPr>
    </w:p>
    <w:p w14:paraId="25914216" w14:textId="77777777" w:rsidR="00F81203" w:rsidRDefault="00F81203" w:rsidP="00F81203">
      <w:pPr>
        <w:spacing w:line="276" w:lineRule="auto"/>
        <w:jc w:val="both"/>
        <w:rPr>
          <w:rFonts w:ascii="Arial" w:hAnsi="Arial" w:cs="Arial"/>
          <w:color w:val="000000" w:themeColor="text1"/>
        </w:rPr>
      </w:pPr>
    </w:p>
    <w:p w14:paraId="50A119C3" w14:textId="77777777" w:rsidR="00F81203" w:rsidRDefault="00F81203" w:rsidP="00F81203">
      <w:pPr>
        <w:pStyle w:val="Caption"/>
        <w:spacing w:line="276" w:lineRule="auto"/>
        <w:jc w:val="both"/>
        <w:rPr>
          <w:rFonts w:ascii="Arial" w:hAnsi="Arial" w:cs="Arial"/>
          <w:b/>
          <w:i w:val="0"/>
          <w:color w:val="000000" w:themeColor="text1"/>
          <w:sz w:val="22"/>
          <w:szCs w:val="22"/>
        </w:rPr>
      </w:pPr>
      <w:r>
        <w:rPr>
          <w:rFonts w:ascii="Arial" w:hAnsi="Arial" w:cs="Arial"/>
          <w:i w:val="0"/>
          <w:color w:val="000000" w:themeColor="text1"/>
          <w:sz w:val="22"/>
          <w:szCs w:val="22"/>
        </w:rPr>
        <w:t xml:space="preserve">Tables 4 and 5 show that the damage characteristics that can be associated with embedded hairs that have been exposed to microwave radiation are disintegration of the medulla in the shaft, bubbling and discolouration, particularly in the root region, and expansion of the root. For individual hairs, disintegration of the medulla in the shaft, bubbling in the root and shaft and discolouration, particularly in the shaft was seen. </w:t>
      </w:r>
    </w:p>
    <w:p w14:paraId="4F662A87" w14:textId="77777777" w:rsidR="00F81203" w:rsidRDefault="00F81203" w:rsidP="00F81203">
      <w:pPr>
        <w:spacing w:line="276" w:lineRule="auto"/>
        <w:jc w:val="both"/>
        <w:rPr>
          <w:rFonts w:ascii="Arial" w:hAnsi="Arial" w:cs="Arial"/>
        </w:rPr>
      </w:pPr>
      <w:r>
        <w:rPr>
          <w:rFonts w:ascii="Arial" w:hAnsi="Arial" w:cs="Arial"/>
        </w:rPr>
        <w:t xml:space="preserve">The presence of these characteristics may be attributed to the method at which a microwave produces heat in a material. Radio waves are projected onto the sample which excites water molecules. Vibration starts to occur as the excitation level increases which consequently generates heat. As the heating process occurs internally, it is likely the medulla and cortex will hold the most heat hence more damage occurring in these structures. </w:t>
      </w:r>
    </w:p>
    <w:p w14:paraId="1D7A4AF9" w14:textId="77777777" w:rsidR="00F81203" w:rsidRDefault="00F81203" w:rsidP="00F81203">
      <w:pPr>
        <w:spacing w:line="276" w:lineRule="auto"/>
        <w:jc w:val="both"/>
        <w:rPr>
          <w:rFonts w:ascii="Arial" w:hAnsi="Arial" w:cs="Arial"/>
        </w:rPr>
      </w:pPr>
      <w:r>
        <w:rPr>
          <w:rFonts w:ascii="Arial" w:hAnsi="Arial" w:cs="Arial"/>
        </w:rPr>
        <w:t xml:space="preserve">As with the furnace exposed hairs, differences were initially seen when observing the descriptive statistics between embedded and loose (individual) hairs. Individual hairs did not fracture (only one instance seen at 180 seconds), even after the maximum exposure time, whereas some fracturing was seen in the embedded hairs after just 30 seconds with an increase in fracturing seen at 300 seconds. The embedded hairs began to show damage macroscopically after 240 seconds and by 300 seconds, the hairs had discoloured to a dark brown. In individual hairs, this discolouration was less pronounced than in the embedded hairs with an increase in discolouration seen at 60 seconds and longer exposure times.  This discolouration was seen in both the root and shaft for embedded hairs but predominantly in the shaft for individual hairs.  Less bubbling and discolouration in the root were seen in individual hairs compared to embedded and as with the furnace exposed samples, the root to midshaft area displayed greater damage in the embedded hairs which may be also be attributed to the reasoning discussed in section 3.2.1. </w:t>
      </w:r>
    </w:p>
    <w:p w14:paraId="779AE255" w14:textId="77777777" w:rsidR="00F81203" w:rsidRDefault="00F81203" w:rsidP="00F81203">
      <w:pPr>
        <w:spacing w:line="276" w:lineRule="auto"/>
        <w:jc w:val="both"/>
        <w:rPr>
          <w:rFonts w:ascii="Arial" w:hAnsi="Arial" w:cs="Arial"/>
        </w:rPr>
      </w:pPr>
      <w:r>
        <w:rPr>
          <w:rFonts w:ascii="Arial" w:hAnsi="Arial" w:cs="Arial"/>
        </w:rPr>
        <w:t>Using the same approach as in section 3.2.2, to observe any overall trends in damage due to sample type (embedded vs individual) and exposure time, the mean total damage scores were calculated; this can be seen in figure 19.  Histograms showing the distributions of scores for damage characteristics for both embedded and individual hairs are shown in Figure 20.</w:t>
      </w:r>
    </w:p>
    <w:p w14:paraId="0BE9D9B5" w14:textId="1562141C" w:rsidR="00F81203" w:rsidRDefault="00F81203" w:rsidP="00F81203">
      <w:pPr>
        <w:keepNext/>
        <w:spacing w:line="276" w:lineRule="auto"/>
        <w:jc w:val="both"/>
        <w:rPr>
          <w:rFonts w:ascii="Arial" w:hAnsi="Arial" w:cs="Arial"/>
        </w:rPr>
      </w:pPr>
      <w:r>
        <w:rPr>
          <w:rFonts w:ascii="Arial" w:hAnsi="Arial" w:cs="Arial"/>
          <w:noProof/>
          <w:lang w:eastAsia="en-GB"/>
        </w:rPr>
        <w:lastRenderedPageBreak/>
        <w:drawing>
          <wp:inline distT="0" distB="0" distL="0" distR="0" wp14:anchorId="220EB116" wp14:editId="04BE58D2">
            <wp:extent cx="5981700" cy="360045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551ADED" w14:textId="77777777" w:rsidR="00F81203" w:rsidRDefault="00F81203" w:rsidP="00F81203">
      <w:pPr>
        <w:pStyle w:val="Caption"/>
        <w:spacing w:line="276" w:lineRule="auto"/>
        <w:jc w:val="both"/>
        <w:rPr>
          <w:rFonts w:ascii="Arial" w:hAnsi="Arial" w:cs="Arial"/>
        </w:rPr>
      </w:pPr>
      <w:r>
        <w:rPr>
          <w:rFonts w:ascii="Arial" w:hAnsi="Arial" w:cs="Arial"/>
        </w:rPr>
        <w:t>Figure 19: Mean total damage scores of both embedded and individual hair samples exposed to microwave radiation</w:t>
      </w:r>
    </w:p>
    <w:p w14:paraId="498A2747" w14:textId="55CD45EF" w:rsidR="00F81203" w:rsidRDefault="00F81203" w:rsidP="00F81203">
      <w:pPr>
        <w:pStyle w:val="Caption"/>
        <w:spacing w:line="276" w:lineRule="auto"/>
        <w:rPr>
          <w:rFonts w:ascii="Arial" w:hAnsi="Arial" w:cs="Arial"/>
        </w:rPr>
      </w:pPr>
      <w:r>
        <w:rPr>
          <w:rFonts w:ascii="Arial" w:hAnsi="Arial" w:cs="Arial"/>
          <w:noProof/>
        </w:rPr>
        <w:lastRenderedPageBreak/>
        <w:drawing>
          <wp:inline distT="0" distB="0" distL="0" distR="0" wp14:anchorId="28AC61C0" wp14:editId="138AFB09">
            <wp:extent cx="5943600" cy="56203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170079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5620385"/>
                    </a:xfrm>
                    <a:prstGeom prst="rect">
                      <a:avLst/>
                    </a:prstGeom>
                    <a:noFill/>
                    <a:ln>
                      <a:noFill/>
                    </a:ln>
                  </pic:spPr>
                </pic:pic>
              </a:graphicData>
            </a:graphic>
          </wp:inline>
        </w:drawing>
      </w:r>
      <w:r>
        <w:rPr>
          <w:rFonts w:ascii="Arial" w:hAnsi="Arial" w:cs="Arial"/>
        </w:rPr>
        <w:t>Figure 20: Histograms of damage characteristic grades for samples exposed to microwave damage.</w:t>
      </w:r>
    </w:p>
    <w:p w14:paraId="5411A1E3" w14:textId="77777777" w:rsidR="00F81203" w:rsidRDefault="00F81203" w:rsidP="00F81203">
      <w:pPr>
        <w:rPr>
          <w:rFonts w:ascii="Arial" w:hAnsi="Arial" w:cs="Arial"/>
        </w:rPr>
      </w:pPr>
    </w:p>
    <w:p w14:paraId="437C6C2A" w14:textId="77777777" w:rsidR="00F81203" w:rsidRDefault="00F81203" w:rsidP="00F81203">
      <w:pPr>
        <w:spacing w:line="276" w:lineRule="auto"/>
        <w:jc w:val="both"/>
        <w:rPr>
          <w:rFonts w:ascii="Arial" w:hAnsi="Arial" w:cs="Arial"/>
        </w:rPr>
      </w:pPr>
      <w:r>
        <w:rPr>
          <w:rFonts w:ascii="Arial" w:hAnsi="Arial" w:cs="Arial"/>
        </w:rPr>
        <w:t>Overall, there is a slight trend between exposure time and total damage score; as exposure time increases, the level of damage increases, although this link is not as prominent as compared to the one seen between damage and temperature in the furnace results. This relationship is less apparent in the embedded samples compared to the individual samples, possibly due to the individual hairs having greater exposure to the microwave radiation as they do not have the protection of the insulating layer of the pelage that the embedded hairs do. It appears that damage is incurred after only 15 seconds of exposure but then remains relatively stable when exposed to microwave radiation for up to 180 and 300 seconds, whereupon damage scores increase again for individual and embedded hairs respectively. As with furnace results, loss of medulla in the root has little variance in scores within the sample (Figure 20). Additionally, the distributions of bubbling in the tip and discolouration of the tip do not vary greatly. In general, scores occupy a narrower range than samples exposed to furnace damage.</w:t>
      </w:r>
    </w:p>
    <w:p w14:paraId="174E53EA" w14:textId="77777777" w:rsidR="00F81203" w:rsidRDefault="00F81203" w:rsidP="00F81203">
      <w:pPr>
        <w:spacing w:line="276" w:lineRule="auto"/>
        <w:jc w:val="both"/>
        <w:rPr>
          <w:rFonts w:ascii="Arial" w:hAnsi="Arial" w:cs="Arial"/>
        </w:rPr>
      </w:pPr>
      <w:r>
        <w:rPr>
          <w:rFonts w:ascii="Arial" w:hAnsi="Arial" w:cs="Arial"/>
        </w:rPr>
        <w:lastRenderedPageBreak/>
        <w:t xml:space="preserve">As with the furnace results, these two stages of increasing damage may be due to the two main stages of mass loss seen in keratin when exposed to high temperatures.  These two stages are not particularly prominent in the microwave exposed samples compared to the furnace, which may be due to the heating rate of the samples in the microwave and lower overall heat exposure. Although the temperature of the samples is unknown, it may be expected that the loose individual hairs take up to 180 seconds for the samples to reach a high enough temperature for the keratin to start to decompose and up to 300 seconds for the embedded hairs to reach this decomposition stage.  </w:t>
      </w:r>
    </w:p>
    <w:p w14:paraId="32F5E484" w14:textId="77777777" w:rsidR="00F81203" w:rsidRDefault="00F81203" w:rsidP="00F81203">
      <w:pPr>
        <w:spacing w:line="276" w:lineRule="auto"/>
        <w:jc w:val="both"/>
        <w:rPr>
          <w:rFonts w:ascii="Arial" w:hAnsi="Arial" w:cs="Arial"/>
        </w:rPr>
      </w:pPr>
      <w:r>
        <w:rPr>
          <w:rFonts w:ascii="Arial" w:hAnsi="Arial" w:cs="Arial"/>
        </w:rPr>
        <w:t xml:space="preserve">When exposed to a microwave, water molecules in the hair absorb the microwave radiation likely causing an increase in temperature of the surrounding material.  This may cause the samples to lose water and quickly start the degradation process; this could explain the short time required for the first stage of degradation to occur (15 seconds).  The variation in amount of water on and in the hair samples may partly contribute to the differences in damage score seen between the embedded and individual hairs.  Although samples were clean and dry before exposure, slight differences in water content could affect the amount the hair was heated up and its subsequent damage features.  This is particularly relevant for the hairs remaining in the skin which may have absorbed water from the thawed tissue to different degrees. To understand the stages of thermal degradation further for hair exposed to microwaves, analysis of the rate of temperature increase of the samples during microwaving is required. </w:t>
      </w:r>
    </w:p>
    <w:p w14:paraId="1E4C71C0" w14:textId="77777777" w:rsidR="00F81203" w:rsidRDefault="00F81203" w:rsidP="00F81203">
      <w:pPr>
        <w:spacing w:line="276" w:lineRule="auto"/>
        <w:jc w:val="both"/>
        <w:rPr>
          <w:rFonts w:ascii="Arial" w:hAnsi="Arial" w:cs="Arial"/>
        </w:rPr>
      </w:pPr>
      <w:r>
        <w:rPr>
          <w:rFonts w:ascii="Arial" w:hAnsi="Arial" w:cs="Arial"/>
        </w:rPr>
        <w:t>KMO testing was performed on the dataset. It was found that MSA for the data was not sufficient for PCA (0.54). However, this was due to the contributions of medulla loss in the root (0.33), discolouration of the tip (0.27) and loss of medulla in the shaft (0.49). Removing these variables increased the MSA of the dataset to 0.7, indicating suitability for PCA. PCA was performed on the damage characteristic scores and exposure time was included as a supplementary variable and mapped onto the extracted feature space. The scree plot suggests two dimensions accounting for 65.34% of the total variance. The loadings for which can be seen in Figure 21.</w:t>
      </w:r>
    </w:p>
    <w:p w14:paraId="75B48566" w14:textId="01BCD0E3" w:rsidR="00F81203" w:rsidRDefault="00F81203" w:rsidP="00F81203">
      <w:pPr>
        <w:spacing w:line="276" w:lineRule="auto"/>
        <w:jc w:val="both"/>
        <w:rPr>
          <w:rFonts w:ascii="Arial" w:hAnsi="Arial" w:cs="Arial"/>
        </w:rPr>
      </w:pPr>
      <w:r>
        <w:rPr>
          <w:rFonts w:ascii="Arial" w:hAnsi="Arial" w:cs="Arial"/>
          <w:noProof/>
        </w:rPr>
        <w:lastRenderedPageBreak/>
        <w:drawing>
          <wp:inline distT="0" distB="0" distL="0" distR="0" wp14:anchorId="782EC489" wp14:editId="067CEDD6">
            <wp:extent cx="4572000" cy="36861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330529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572000" cy="3686175"/>
                    </a:xfrm>
                    <a:prstGeom prst="rect">
                      <a:avLst/>
                    </a:prstGeom>
                    <a:noFill/>
                    <a:ln>
                      <a:noFill/>
                    </a:ln>
                  </pic:spPr>
                </pic:pic>
              </a:graphicData>
            </a:graphic>
          </wp:inline>
        </w:drawing>
      </w:r>
    </w:p>
    <w:p w14:paraId="296E922B" w14:textId="77777777" w:rsidR="00F81203" w:rsidRDefault="00F81203" w:rsidP="00F81203">
      <w:pPr>
        <w:pStyle w:val="Caption"/>
        <w:keepNext/>
        <w:spacing w:line="276" w:lineRule="auto"/>
        <w:rPr>
          <w:rFonts w:ascii="Arial" w:hAnsi="Arial" w:cs="Arial"/>
        </w:rPr>
      </w:pPr>
      <w:r>
        <w:rPr>
          <w:rFonts w:ascii="Arial" w:hAnsi="Arial" w:cs="Arial"/>
        </w:rPr>
        <w:t>Figure 21. Scree plot for PCA of damage rating for microwave damage</w:t>
      </w:r>
    </w:p>
    <w:p w14:paraId="11EA35B2" w14:textId="77777777" w:rsidR="00F81203" w:rsidRDefault="00F81203" w:rsidP="00F81203">
      <w:pPr>
        <w:rPr>
          <w:rFonts w:ascii="Arial" w:hAnsi="Arial" w:cs="Arial"/>
        </w:rPr>
      </w:pPr>
    </w:p>
    <w:p w14:paraId="611A985F" w14:textId="46A635A8" w:rsidR="00F81203" w:rsidRDefault="00F81203" w:rsidP="00F81203">
      <w:pPr>
        <w:spacing w:line="276" w:lineRule="auto"/>
        <w:jc w:val="both"/>
        <w:rPr>
          <w:rFonts w:ascii="Arial" w:hAnsi="Arial" w:cs="Arial"/>
        </w:rPr>
      </w:pPr>
      <w:r>
        <w:rPr>
          <w:rFonts w:ascii="Arial" w:hAnsi="Arial" w:cs="Arial"/>
          <w:noProof/>
        </w:rPr>
        <w:drawing>
          <wp:inline distT="0" distB="0" distL="0" distR="0" wp14:anchorId="3536A80B" wp14:editId="68274C47">
            <wp:extent cx="4572000" cy="3933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51155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572000" cy="3933825"/>
                    </a:xfrm>
                    <a:prstGeom prst="rect">
                      <a:avLst/>
                    </a:prstGeom>
                    <a:noFill/>
                    <a:ln>
                      <a:noFill/>
                    </a:ln>
                  </pic:spPr>
                </pic:pic>
              </a:graphicData>
            </a:graphic>
          </wp:inline>
        </w:drawing>
      </w:r>
    </w:p>
    <w:p w14:paraId="545462E1" w14:textId="77777777" w:rsidR="00F81203" w:rsidRDefault="00F81203" w:rsidP="00F81203">
      <w:pPr>
        <w:pStyle w:val="Caption"/>
        <w:spacing w:line="276" w:lineRule="auto"/>
        <w:jc w:val="both"/>
        <w:rPr>
          <w:rFonts w:ascii="Arial" w:hAnsi="Arial" w:cs="Arial"/>
        </w:rPr>
      </w:pPr>
      <w:r>
        <w:rPr>
          <w:rFonts w:ascii="Arial" w:hAnsi="Arial" w:cs="Arial"/>
        </w:rPr>
        <w:t xml:space="preserve">Figure </w:t>
      </w:r>
      <w:r>
        <w:rPr>
          <w:rFonts w:ascii="Arial" w:hAnsi="Arial" w:cs="Arial"/>
          <w:noProof/>
        </w:rPr>
        <w:t>22</w:t>
      </w:r>
      <w:r>
        <w:rPr>
          <w:rFonts w:ascii="Arial" w:hAnsi="Arial" w:cs="Arial"/>
        </w:rPr>
        <w:t>: PCA Vector map for light microscopy damage characteristics of hairs exposed to a microwave.</w:t>
      </w:r>
    </w:p>
    <w:p w14:paraId="446240EF" w14:textId="77777777" w:rsidR="00F81203" w:rsidRDefault="00F81203" w:rsidP="00F81203">
      <w:pPr>
        <w:spacing w:line="276" w:lineRule="auto"/>
        <w:jc w:val="both"/>
        <w:rPr>
          <w:rFonts w:ascii="Arial" w:hAnsi="Arial" w:cs="Arial"/>
        </w:rPr>
      </w:pPr>
    </w:p>
    <w:p w14:paraId="0861D995" w14:textId="77777777" w:rsidR="00F81203" w:rsidRDefault="00F81203" w:rsidP="00F81203">
      <w:pPr>
        <w:spacing w:line="276" w:lineRule="auto"/>
        <w:jc w:val="both"/>
        <w:rPr>
          <w:rFonts w:ascii="Arial" w:hAnsi="Arial" w:cs="Arial"/>
          <w:color w:val="FF0000"/>
        </w:rPr>
      </w:pPr>
      <w:r>
        <w:rPr>
          <w:rFonts w:ascii="Arial" w:hAnsi="Arial" w:cs="Arial"/>
        </w:rPr>
        <w:t xml:space="preserve">The results suggest that there are two independent forms of damage that occur when hairs are exposed to microwave radiation. Dimension 1 is associated with increased bubbling and discolouration in the root. Dimension 2 is associated with bubbling and discolouration of the shaft and tip. Time is correlated with both dimension 1 and 2 indicating that although exposure time is a factor in damage observed in microwave exposed hairs, it influences two groups of damage characteristics which do not co-vary.  Figure 23 shows that there is significant difference between embedded and individual hairs on both dimensions 1 and 2, with individual hairs showing damage characteristics which are consistent with lower equivalent exposure time compared to embedded hairs. For embedded hairs, increased exposure time is associated with higher scores on dimension 1 (root damage) with little effect of exposure time on dimension 2 features (shaft damage). Conversely, increased exposure time for individual hairs results in greater shaft and tip damage, with little change to root damage scores. Figure 24 shows comparisons of data dependent on whether hairs showed expansion. There is significant difference between the groups only on dimension 2, suggesting that expansion is associated with greater exposure time. However, the grouping observed in figure 23 suggests that expansion is also dependent on whether hairs are embedded. </w:t>
      </w:r>
      <w:r>
        <w:rPr>
          <w:rFonts w:ascii="Arial" w:hAnsi="Arial" w:cs="Arial"/>
          <w:color w:val="FF0000"/>
        </w:rPr>
        <w:t xml:space="preserve">It appears that for at least this one source of heat, results are dependent upon whether hairs were embedded in skin or loose when exposed; this highlights a potential barrier in further research in this area as ethically obtaining healthy dog skin is limited only to countries which have legislation, such as the Dangerous Dogs Act 1991 [44], for obtaining hair samples from animals that were euthanised due to court order not for experimental purposes. Further investigation into the extent of variation in results seen between individual and embedded may potentially allow modelling of the data so as to account for hairs that have been tested in their loose form.  </w:t>
      </w:r>
    </w:p>
    <w:p w14:paraId="2CE4EAEB" w14:textId="4A2E618C" w:rsidR="00F81203" w:rsidRDefault="00F81203" w:rsidP="00F81203">
      <w:pPr>
        <w:keepNext/>
        <w:spacing w:line="276" w:lineRule="auto"/>
        <w:jc w:val="both"/>
        <w:rPr>
          <w:rFonts w:ascii="Arial" w:hAnsi="Arial" w:cs="Arial"/>
        </w:rPr>
      </w:pPr>
      <w:r>
        <w:rPr>
          <w:rFonts w:ascii="Arial" w:hAnsi="Arial" w:cs="Arial"/>
          <w:noProof/>
        </w:rPr>
        <w:drawing>
          <wp:inline distT="0" distB="0" distL="0" distR="0" wp14:anchorId="0CD9739C" wp14:editId="75654C55">
            <wp:extent cx="4572000" cy="3933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346634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572000" cy="3933825"/>
                    </a:xfrm>
                    <a:prstGeom prst="rect">
                      <a:avLst/>
                    </a:prstGeom>
                    <a:noFill/>
                    <a:ln>
                      <a:noFill/>
                    </a:ln>
                  </pic:spPr>
                </pic:pic>
              </a:graphicData>
            </a:graphic>
          </wp:inline>
        </w:drawing>
      </w:r>
    </w:p>
    <w:p w14:paraId="6514FF47" w14:textId="77777777" w:rsidR="00F81203" w:rsidRDefault="00F81203" w:rsidP="00F81203">
      <w:pPr>
        <w:pStyle w:val="Caption"/>
        <w:spacing w:line="276" w:lineRule="auto"/>
        <w:jc w:val="both"/>
        <w:rPr>
          <w:rFonts w:ascii="Arial" w:hAnsi="Arial" w:cs="Arial"/>
        </w:rPr>
      </w:pPr>
      <w:r>
        <w:rPr>
          <w:rFonts w:ascii="Arial" w:hAnsi="Arial" w:cs="Arial"/>
        </w:rPr>
        <w:t>Figure 23: Individuals plot to compare embedded and individual hairs</w:t>
      </w:r>
    </w:p>
    <w:p w14:paraId="719232B0" w14:textId="77777777" w:rsidR="00F81203" w:rsidRDefault="00F81203" w:rsidP="00F81203">
      <w:pPr>
        <w:spacing w:line="276" w:lineRule="auto"/>
        <w:jc w:val="both"/>
        <w:rPr>
          <w:rFonts w:ascii="Arial" w:hAnsi="Arial" w:cs="Arial"/>
        </w:rPr>
      </w:pPr>
      <w:r>
        <w:rPr>
          <w:rFonts w:ascii="Arial" w:hAnsi="Arial" w:cs="Arial"/>
        </w:rPr>
        <w:lastRenderedPageBreak/>
        <w:t xml:space="preserve"> </w:t>
      </w:r>
    </w:p>
    <w:p w14:paraId="10AF795C" w14:textId="1412EC93" w:rsidR="00F81203" w:rsidRDefault="00F81203" w:rsidP="00F81203">
      <w:pPr>
        <w:keepNext/>
        <w:spacing w:line="276" w:lineRule="auto"/>
        <w:jc w:val="both"/>
        <w:rPr>
          <w:rFonts w:ascii="Arial" w:hAnsi="Arial" w:cs="Arial"/>
        </w:rPr>
      </w:pPr>
      <w:r>
        <w:rPr>
          <w:rFonts w:ascii="Arial" w:hAnsi="Arial" w:cs="Arial"/>
          <w:noProof/>
        </w:rPr>
        <w:drawing>
          <wp:inline distT="0" distB="0" distL="0" distR="0" wp14:anchorId="0D34D156" wp14:editId="0954C4EA">
            <wp:extent cx="4572000" cy="3933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05307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572000" cy="3933825"/>
                    </a:xfrm>
                    <a:prstGeom prst="rect">
                      <a:avLst/>
                    </a:prstGeom>
                    <a:noFill/>
                    <a:ln>
                      <a:noFill/>
                    </a:ln>
                  </pic:spPr>
                </pic:pic>
              </a:graphicData>
            </a:graphic>
          </wp:inline>
        </w:drawing>
      </w:r>
    </w:p>
    <w:p w14:paraId="36CF75CB" w14:textId="77777777" w:rsidR="00F81203" w:rsidRDefault="00F81203" w:rsidP="00F81203">
      <w:pPr>
        <w:pStyle w:val="Caption"/>
        <w:spacing w:line="276" w:lineRule="auto"/>
        <w:jc w:val="both"/>
        <w:rPr>
          <w:rFonts w:ascii="Arial" w:hAnsi="Arial" w:cs="Arial"/>
        </w:rPr>
      </w:pPr>
      <w:r>
        <w:rPr>
          <w:rFonts w:ascii="Arial" w:hAnsi="Arial" w:cs="Arial"/>
        </w:rPr>
        <w:t>Figure 24: Individuals plot to compare hairs that showed expansion</w:t>
      </w:r>
    </w:p>
    <w:p w14:paraId="4FE6CF80" w14:textId="77777777" w:rsidR="00F81203" w:rsidRDefault="00F81203" w:rsidP="00F81203">
      <w:pPr>
        <w:pStyle w:val="Heading3"/>
        <w:spacing w:line="276" w:lineRule="auto"/>
        <w:rPr>
          <w:rFonts w:ascii="Arial" w:hAnsi="Arial" w:cs="Arial"/>
        </w:rPr>
      </w:pPr>
      <w:r>
        <w:rPr>
          <w:rFonts w:ascii="Arial" w:hAnsi="Arial" w:cs="Arial"/>
        </w:rPr>
        <w:t>3.2.3 Identifying Heat Source from Damage Characteristics</w:t>
      </w:r>
    </w:p>
    <w:p w14:paraId="64B34AC6" w14:textId="77777777" w:rsidR="00F81203" w:rsidRDefault="00F81203" w:rsidP="00F81203">
      <w:pPr>
        <w:spacing w:line="276" w:lineRule="auto"/>
        <w:jc w:val="both"/>
        <w:rPr>
          <w:rFonts w:ascii="Arial" w:hAnsi="Arial" w:cs="Arial"/>
        </w:rPr>
      </w:pPr>
      <w:r>
        <w:rPr>
          <w:rFonts w:ascii="Arial" w:hAnsi="Arial" w:cs="Arial"/>
        </w:rPr>
        <w:t xml:space="preserve">The heat sources investigated in this report cannot be directly compared against one another due to different independent variables being measured. However, it can be determined that the type of damage observed is influenced by the type of heat applied and the context and substrate in which the hair is situated at the time of exposure. As discussed above, exposure to heat causes damage characteristics to co-vary uniformly and displays a nonlinear relationship to exposure temperature. Exposure to microwave radiation results in a damage profile which is dependent on whether hairs are loose or embedded within skin as they are </w:t>
      </w:r>
      <w:r>
        <w:rPr>
          <w:rFonts w:ascii="Arial" w:hAnsi="Arial" w:cs="Arial"/>
          <w:i/>
          <w:iCs/>
        </w:rPr>
        <w:t xml:space="preserve">in vitro. </w:t>
      </w:r>
      <w:r>
        <w:rPr>
          <w:rFonts w:ascii="Arial" w:hAnsi="Arial" w:cs="Arial"/>
        </w:rPr>
        <w:t xml:space="preserve">As such, this result suggests that total damage grading may obscure information which may indicate microwave exposure. The comparison between recovered individual loose hairs and those recovered from skin may be a useful method for determining whether exposure to microwave radiation has occurred. </w:t>
      </w:r>
    </w:p>
    <w:p w14:paraId="4D486FA3" w14:textId="77777777" w:rsidR="00F81203" w:rsidRDefault="00F81203" w:rsidP="00F81203">
      <w:pPr>
        <w:keepNext/>
        <w:spacing w:line="276" w:lineRule="auto"/>
        <w:jc w:val="both"/>
        <w:rPr>
          <w:rFonts w:ascii="Arial" w:hAnsi="Arial" w:cs="Arial"/>
        </w:rPr>
      </w:pPr>
      <w:r>
        <w:fldChar w:fldCharType="begin"/>
      </w:r>
      <w:r>
        <w:rPr>
          <w:rFonts w:ascii="Arial" w:hAnsi="Arial" w:cs="Arial"/>
        </w:rPr>
        <w:instrText xml:space="preserve"> SEQ Figure \* ARABIC </w:instrText>
      </w:r>
      <w:r>
        <w:fldChar w:fldCharType="end"/>
      </w:r>
    </w:p>
    <w:p w14:paraId="6EEF94A8" w14:textId="77777777" w:rsidR="00F81203" w:rsidRDefault="00F81203" w:rsidP="00F81203">
      <w:pPr>
        <w:pStyle w:val="Heading2"/>
        <w:spacing w:line="276" w:lineRule="auto"/>
        <w:rPr>
          <w:rFonts w:ascii="Arial" w:hAnsi="Arial" w:cs="Arial"/>
        </w:rPr>
      </w:pPr>
      <w:r>
        <w:rPr>
          <w:rFonts w:ascii="Arial" w:hAnsi="Arial" w:cs="Arial"/>
        </w:rPr>
        <w:t>3.3 Use of SEM for Grading Heat Damage in Hairs</w:t>
      </w:r>
    </w:p>
    <w:p w14:paraId="7826E611" w14:textId="77777777" w:rsidR="00F81203" w:rsidRDefault="00F81203" w:rsidP="00F81203">
      <w:pPr>
        <w:spacing w:line="276" w:lineRule="auto"/>
        <w:jc w:val="both"/>
        <w:rPr>
          <w:rFonts w:ascii="Arial" w:hAnsi="Arial" w:cs="Arial"/>
        </w:rPr>
      </w:pPr>
      <w:r>
        <w:rPr>
          <w:rFonts w:ascii="Arial" w:hAnsi="Arial" w:cs="Arial"/>
        </w:rPr>
        <w:t xml:space="preserve">The use of scanning electron microscopy (SEM) for the examination of damage characteristics present on the cuticle was limited to only 1 hair per variable. This was due to time and availability of the equipment. This method could be repeated to provide a comprehensive set of characteristics for cuticle damage where more repeats would be examined to identify variation seen in these characteristics. </w:t>
      </w:r>
    </w:p>
    <w:p w14:paraId="07550FE4" w14:textId="77777777" w:rsidR="00F81203" w:rsidRDefault="00F81203" w:rsidP="00F81203">
      <w:pPr>
        <w:spacing w:line="276" w:lineRule="auto"/>
        <w:jc w:val="both"/>
        <w:rPr>
          <w:rFonts w:ascii="Arial" w:hAnsi="Arial" w:cs="Arial"/>
        </w:rPr>
      </w:pPr>
      <w:r>
        <w:rPr>
          <w:rFonts w:ascii="Arial" w:hAnsi="Arial" w:cs="Arial"/>
        </w:rPr>
        <w:t xml:space="preserve">Less emphasis was placed on the SEM variables due to its limited use in casework by forensic hair examiners. A study by Wilkinson and Gwinnett [41] investigated the methods used in hair </w:t>
      </w:r>
      <w:r>
        <w:rPr>
          <w:rFonts w:ascii="Arial" w:hAnsi="Arial" w:cs="Arial"/>
        </w:rPr>
        <w:lastRenderedPageBreak/>
        <w:t xml:space="preserve">examinations and found that SEM was only used by 2 out of 45 participants in casework and 3 out of 11 in research. As this technique is not commonly used in casework, more value should be placed on characteristics that can be observed using transmitted light microscopy methods where 36 participants used this in casework and 8 in research [41]. </w:t>
      </w:r>
    </w:p>
    <w:p w14:paraId="654F5F17" w14:textId="77777777" w:rsidR="00F81203" w:rsidRDefault="00F81203" w:rsidP="00F81203">
      <w:pPr>
        <w:spacing w:line="276" w:lineRule="auto"/>
        <w:jc w:val="both"/>
        <w:rPr>
          <w:rFonts w:ascii="Arial" w:hAnsi="Arial" w:cs="Arial"/>
        </w:rPr>
      </w:pPr>
      <w:r>
        <w:rPr>
          <w:rFonts w:ascii="Arial" w:hAnsi="Arial" w:cs="Arial"/>
        </w:rPr>
        <w:t xml:space="preserve">Originally, four characteristics were chosen to describe thermal damage to the cuticle: scale pattern identification, thermal degradation by melting, scale removal/displacement and scale edge damage. The first of which was chosen to represent the overall change in scale pattern and the difficulty this posed in terms of identifying scale pattern type; identifying scale pattern type is important in animal hair analysis and why it was included here. Thermal damage seen by melting and scale removal/displacement were chosen to attempt to quantify the deformation of the scales and identify why the scale pattern might not be identifiable. Scale edge damage was originally included to quantify any damage to the scale edges, but this was difficult to categorise and, in most instances, where melting or scale removal/displacement had occurred, it was not possible to give a grade to at all.  Due to this, only the three remaining characteristics were seen as useful for characterisation via SEM of the cuticle and utilised in this study.  A limitation of SEM for damage analysis is the time for sample preparation and imaging.  This time-consuming process meant that only the shaft of one sample per condition was able to be analysed.  Access to an SEM and the time to analyse hairs may mean that this is not a realistic or useful method for investigating the presence of heat damage in hairs.  The traditional approach of producing scale casts of the cuticle using a suitable medium such as gelatine or clear nail varnish, would normally be an alternative approach to SEM to visualise the outer surface of hair samples; this technique is both quicker and more accessible.  There are disadvantages of using scale casts in this type of investigation as adhering the hair to a sticky surface to create a cast could add further damage to hair or in the case of brittle hairs, could destroy samples.  </w:t>
      </w:r>
    </w:p>
    <w:p w14:paraId="30FFD737" w14:textId="77777777" w:rsidR="00F81203" w:rsidRDefault="00F81203" w:rsidP="00F81203">
      <w:pPr>
        <w:spacing w:line="276" w:lineRule="auto"/>
        <w:jc w:val="both"/>
        <w:rPr>
          <w:rFonts w:ascii="Arial" w:hAnsi="Arial" w:cs="Arial"/>
        </w:rPr>
      </w:pPr>
      <w:r>
        <w:rPr>
          <w:rFonts w:ascii="Arial" w:hAnsi="Arial" w:cs="Arial"/>
        </w:rPr>
        <w:t>Although only a small sample size was tested, some initial observations can be made on heat damage to the cuticle using SEM.  Embedded hairs exposed to a furnace appeared to show some increase in damage in terms of scale pattern identification and melting when exposed to higher temperatures, for example melting scores increased when exposed to 250°C, 300°C and 350°C.  This increase in damage linked to temperature increase was less obvious for individual hairs.  Scale removal showed no link to temperature in the furnace, with scores appearing independent to temperature or any other feature.  Embedded hairs exposed to a microwave showed some increase in damage in terms of scale removal at 60 seconds and above exposure times and an increase in melting and scale pattern identification scores at 45 seconds and above.  Individual hairs appear to be affected slightly differently than embedded with damage scores only increasing after longer exposure times, e.g. melting scores become higher at 120 seconds and above and scale pattern identification scores are greater at 180 seconds and above.  Scale removal appears minimal regardless of exposure time.  Care must be taken with these results as it is unclear due to sample size as to the variation that would be seen in hairs exposed to these heat sources.  Overall, the authors noted that cuticle observations were far more difficult to quantify than the damage features in the cortex and medulla.  This mainly was due to the subjective nature of providing a grade for a characteristic that could vary dramatically even across one hair.  However, the use of SEM to identify damage in hairs has previously been proven successful in a number of studies which have investigated the effect of treatment to human hairs. Dias dos Santos, Edwards and Cappa de Oliveira [</w:t>
      </w:r>
      <w:r>
        <w:rPr>
          <w:rFonts w:ascii="Arial" w:hAnsi="Arial" w:cs="Arial"/>
          <w:color w:val="FF0000"/>
        </w:rPr>
        <w:t>46</w:t>
      </w:r>
      <w:r>
        <w:rPr>
          <w:rFonts w:ascii="Arial" w:hAnsi="Arial" w:cs="Arial"/>
        </w:rPr>
        <w:t xml:space="preserve">] found that thermal treatments, straightening and bleaching of hairs all produced different patterns of damage on the cuticle of human hairs. Kaliyadan </w:t>
      </w:r>
      <w:r>
        <w:rPr>
          <w:rFonts w:ascii="Arial" w:hAnsi="Arial" w:cs="Arial"/>
          <w:i/>
          <w:iCs/>
        </w:rPr>
        <w:t>et.al.</w:t>
      </w:r>
      <w:r>
        <w:rPr>
          <w:rFonts w:ascii="Arial" w:hAnsi="Arial" w:cs="Arial"/>
        </w:rPr>
        <w:t xml:space="preserve"> [4</w:t>
      </w:r>
      <w:r>
        <w:rPr>
          <w:rFonts w:ascii="Arial" w:hAnsi="Arial" w:cs="Arial"/>
          <w:color w:val="FF0000"/>
        </w:rPr>
        <w:t>7</w:t>
      </w:r>
      <w:r>
        <w:rPr>
          <w:rFonts w:ascii="Arial" w:hAnsi="Arial" w:cs="Arial"/>
        </w:rPr>
        <w:t xml:space="preserve">] compared hair </w:t>
      </w:r>
      <w:r>
        <w:rPr>
          <w:rFonts w:ascii="Arial" w:hAnsi="Arial" w:cs="Arial"/>
        </w:rPr>
        <w:lastRenderedPageBreak/>
        <w:t>samples from a control group who had never used specific hair treatments and a target group who regularly bleach, dye, and/or straighten their hair. From this study it was found that using normal clinical examinations and light microscopy, no significant differences were seen between the two groups however SEM identified that the target group displayed more damage to the hairs. Mahrle, Sterry and Orfanos [4</w:t>
      </w:r>
      <w:r>
        <w:rPr>
          <w:rFonts w:ascii="Arial" w:hAnsi="Arial" w:cs="Arial"/>
          <w:color w:val="FF0000"/>
        </w:rPr>
        <w:t>8</w:t>
      </w:r>
      <w:r>
        <w:rPr>
          <w:rFonts w:ascii="Arial" w:hAnsi="Arial" w:cs="Arial"/>
        </w:rPr>
        <w:t xml:space="preserve">] also found that SEM can be used to differentiate between mechanical and chemical damage in human hair samples.  The subtle differences seen in heat damage may be such that SEM should be used as a supplementary approach to light microscopy and therefore is worthy of further study.  A suggestion for future work in damage analysis using SEM could be to investigate the use of categorical type observations only, e.g. the presence or absence of scale removal, and remove the ordinal grade scale.  </w:t>
      </w:r>
    </w:p>
    <w:p w14:paraId="61F014FF" w14:textId="77777777" w:rsidR="00F81203" w:rsidRDefault="00F81203" w:rsidP="00F81203">
      <w:pPr>
        <w:spacing w:line="276" w:lineRule="auto"/>
        <w:jc w:val="both"/>
        <w:rPr>
          <w:rFonts w:ascii="Arial" w:hAnsi="Arial" w:cs="Arial"/>
        </w:rPr>
      </w:pPr>
    </w:p>
    <w:p w14:paraId="5262676F" w14:textId="77777777" w:rsidR="00F81203" w:rsidRDefault="00F81203" w:rsidP="00F81203">
      <w:pPr>
        <w:pStyle w:val="Heading2"/>
        <w:spacing w:line="276" w:lineRule="auto"/>
        <w:rPr>
          <w:rFonts w:ascii="Arial" w:hAnsi="Arial" w:cs="Arial"/>
        </w:rPr>
      </w:pPr>
      <w:r>
        <w:rPr>
          <w:rFonts w:ascii="Arial" w:hAnsi="Arial" w:cs="Arial"/>
        </w:rPr>
        <w:t>3.4 The Use of Grading Schemes in Heat Damage Interpretation</w:t>
      </w:r>
    </w:p>
    <w:p w14:paraId="2426DD46" w14:textId="77777777" w:rsidR="00F81203" w:rsidRDefault="00F81203" w:rsidP="00F81203">
      <w:pPr>
        <w:spacing w:line="276" w:lineRule="auto"/>
        <w:jc w:val="both"/>
        <w:rPr>
          <w:rFonts w:ascii="Arial" w:hAnsi="Arial" w:cs="Arial"/>
        </w:rPr>
      </w:pPr>
      <w:r>
        <w:rPr>
          <w:rFonts w:ascii="Arial" w:hAnsi="Arial" w:cs="Arial"/>
        </w:rPr>
        <w:t>The use of objective methods to aid the interpretation of hair examinations has been discussed by Wilkinson and Gwinnett [41]. Past criticisms of hair evidence [4</w:t>
      </w:r>
      <w:r>
        <w:rPr>
          <w:rFonts w:ascii="Arial" w:hAnsi="Arial" w:cs="Arial"/>
          <w:color w:val="FF0000"/>
        </w:rPr>
        <w:t>9</w:t>
      </w:r>
      <w:r>
        <w:rPr>
          <w:rFonts w:ascii="Arial" w:hAnsi="Arial" w:cs="Arial"/>
        </w:rPr>
        <w:t xml:space="preserve">] have meant that more objective methods for hair characterisation would be preferable. Previous attempts at using quantitative measurements or observations to reduce subjectivity in hair characterisation have been conducted mainly on colour [1, 42, 43, </w:t>
      </w:r>
      <w:r>
        <w:rPr>
          <w:rFonts w:ascii="Arial" w:hAnsi="Arial" w:cs="Arial"/>
          <w:color w:val="FF0000"/>
        </w:rPr>
        <w:t>50</w:t>
      </w:r>
      <w:r>
        <w:rPr>
          <w:rFonts w:ascii="Arial" w:hAnsi="Arial" w:cs="Arial"/>
        </w:rPr>
        <w:t>]. As far as the authors know, no quantitative grading scheme has been attempted to characterise heat damage features seen in hair. A study to create a grading system to note damage in hair due to pathological medical conditions, e.g. alopecia, was developed for the medical sector previously but the features notes were not forensically relevant and did not allow environmental exposure to heat to be investigated. [5</w:t>
      </w:r>
      <w:r>
        <w:rPr>
          <w:rFonts w:ascii="Arial" w:hAnsi="Arial" w:cs="Arial"/>
          <w:color w:val="FF0000"/>
        </w:rPr>
        <w:t>1</w:t>
      </w:r>
      <w:r>
        <w:rPr>
          <w:rFonts w:ascii="Arial" w:hAnsi="Arial" w:cs="Arial"/>
        </w:rPr>
        <w:t>]. Attributing a value to a characteristic that can be depicted by a continuous scale can be beneficial in forensic science research as it allows standardisation in methods and comparison between studies.  This is something that has been utilised in fingerprint quality assessment for some years [5</w:t>
      </w:r>
      <w:r>
        <w:rPr>
          <w:rFonts w:ascii="Arial" w:hAnsi="Arial" w:cs="Arial"/>
          <w:color w:val="FF0000"/>
        </w:rPr>
        <w:t>2</w:t>
      </w:r>
      <w:r>
        <w:rPr>
          <w:rFonts w:ascii="Arial" w:hAnsi="Arial" w:cs="Arial"/>
        </w:rPr>
        <w:t xml:space="preserve"> - 5</w:t>
      </w:r>
      <w:r>
        <w:rPr>
          <w:rFonts w:ascii="Arial" w:hAnsi="Arial" w:cs="Arial"/>
          <w:color w:val="FF0000"/>
        </w:rPr>
        <w:t>4</w:t>
      </w:r>
      <w:r>
        <w:rPr>
          <w:rFonts w:ascii="Arial" w:hAnsi="Arial" w:cs="Arial"/>
        </w:rPr>
        <w:t xml:space="preserve">].  Creating appropriate grading schemes that can be used in casework can be problematic as certain characteristics are not exclusive to one another and hard to show an increasing scale that can be supported by images for users to refer to. The characteristics chosen for a grading scheme should be easy to define and understood by users; this is a particular challenge when creating a grading scheme for heat damage analysis as many observations have previously not been published and may not have been observed by analysts before. The characteristics chosen for the grading schemes in this study were based on both published work conducted on human hair [8] and also the authors observations whilst exposing hair to these two </w:t>
      </w:r>
      <w:r>
        <w:rPr>
          <w:rFonts w:ascii="Arial" w:hAnsi="Arial" w:cs="Arial"/>
          <w:color w:val="FF0000"/>
        </w:rPr>
        <w:t>distinctive</w:t>
      </w:r>
      <w:r>
        <w:rPr>
          <w:rFonts w:ascii="Arial" w:hAnsi="Arial" w:cs="Arial"/>
        </w:rPr>
        <w:t xml:space="preserve"> heat sources.  </w:t>
      </w:r>
    </w:p>
    <w:p w14:paraId="02039901" w14:textId="77777777" w:rsidR="00F81203" w:rsidRDefault="00F81203" w:rsidP="00F81203">
      <w:pPr>
        <w:pStyle w:val="Heading2"/>
        <w:spacing w:line="276" w:lineRule="auto"/>
        <w:rPr>
          <w:rFonts w:ascii="Arial" w:hAnsi="Arial" w:cs="Arial"/>
        </w:rPr>
      </w:pPr>
      <w:r>
        <w:rPr>
          <w:rFonts w:ascii="Arial" w:hAnsi="Arial" w:cs="Arial"/>
        </w:rPr>
        <w:t>3.5 Limitations of Study</w:t>
      </w:r>
    </w:p>
    <w:p w14:paraId="5F117548" w14:textId="77777777" w:rsidR="00F81203" w:rsidRDefault="00F81203" w:rsidP="00F81203">
      <w:pPr>
        <w:spacing w:line="276" w:lineRule="auto"/>
        <w:jc w:val="both"/>
        <w:rPr>
          <w:rFonts w:ascii="Arial" w:hAnsi="Arial" w:cs="Arial"/>
        </w:rPr>
      </w:pPr>
      <w:r>
        <w:rPr>
          <w:rFonts w:ascii="Arial" w:hAnsi="Arial" w:cs="Arial"/>
        </w:rPr>
        <w:t xml:space="preserve">The main limitation of this study is that only one source of dog hair and skin was tested.  The use of one sample source was beneficial to test heat source types and exposure time/temperature but it is unknown as to whether all animal hair, or even other breeds of dog, would exhibit the same thermal damage characteristics. To ascertain whether this grading scheme could be more generally applied, different breeds of dog and other species of animal that may be subjected to domestic abuse need to be analysed and any additional damage characteristics observed integrated into the grading scheme.  In particular it would be useful to identify whether this grading scheme could be easily adapted for human hair analysis.  A further limitation is that only one piece of dog skin was exposed per condition; this was due to the limited source of dog skin available for study.  Hairs embedded in skin from different locations on a dog’s body other than the back was not investigated and therefore differences in damage levels may been seen on areas that may have a higher abundance of under hairs </w:t>
      </w:r>
      <w:r>
        <w:rPr>
          <w:rFonts w:ascii="Arial" w:hAnsi="Arial" w:cs="Arial"/>
        </w:rPr>
        <w:lastRenderedPageBreak/>
        <w:t xml:space="preserve">than the locations tested in this study.  The authors recognise that the methods used to expose the samples may have had some influence on the results.  A porcelain cup was used to hold the sample in the furnace; something that is unlikely to happen when animals are placed in heated environments such as ovens.  Although, care was taken to ensure that the hair was not in contact with the cup surface, the tissue layer was in contact and would have been subjected to contact heat from the cup as this increased in temperature.  This may have artificially seen an increase in tissue temperature beyond what would be expected if this was skin </w:t>
      </w:r>
      <w:r>
        <w:rPr>
          <w:rFonts w:ascii="Arial" w:hAnsi="Arial" w:cs="Arial"/>
          <w:i/>
          <w:iCs/>
        </w:rPr>
        <w:t>in situ</w:t>
      </w:r>
      <w:r>
        <w:rPr>
          <w:rFonts w:ascii="Arial" w:hAnsi="Arial" w:cs="Arial"/>
        </w:rPr>
        <w:t xml:space="preserve"> on an animal. Although the purpose of a grading scheme is to increase objectivity, the choosing between different grades for each characteristic still represents a subjective decision by the analyst.  To understand how this subjectivity may differ between analysts, a study comparing results from forensic hair analysts observing the same sample (akin to a proficiency test approach) would be beneficial. </w:t>
      </w:r>
      <w:r>
        <w:rPr>
          <w:rFonts w:ascii="Arial" w:hAnsi="Arial" w:cs="Arial"/>
          <w:color w:val="FF0000"/>
        </w:rPr>
        <w:t>Finally, other sources of heat such as open flame (for example via cigarette lighters or smouldering end of a cigarette) and hot surfaces (for example via heated metal surfaces such as hair straighteners) are used in animal abuse cases yet have not been included in this initial study. It is important to identify if further heat damage characteristics are seen due to exposure to these two other forms of heat transfer. It is likely that open flame will cause rapid thermal degradation leading to sample disintegration quickly; any studies investigating this may need to change exposure times accordingly.  It is recommended that any additional heat damage features identified during testing these other sources of heat be integrated into the grading scheme presented in this study to create a universal heat damage grading system.</w:t>
      </w:r>
    </w:p>
    <w:p w14:paraId="3BCD34A9" w14:textId="77777777" w:rsidR="00F81203" w:rsidRDefault="00F81203" w:rsidP="00F81203">
      <w:pPr>
        <w:spacing w:line="276" w:lineRule="auto"/>
        <w:jc w:val="both"/>
        <w:rPr>
          <w:rFonts w:ascii="Arial" w:hAnsi="Arial" w:cs="Arial"/>
        </w:rPr>
      </w:pPr>
    </w:p>
    <w:p w14:paraId="4A69F848" w14:textId="77777777" w:rsidR="00F81203" w:rsidRDefault="00F81203" w:rsidP="00F81203">
      <w:pPr>
        <w:pStyle w:val="Heading1"/>
        <w:spacing w:line="276" w:lineRule="auto"/>
        <w:rPr>
          <w:rFonts w:ascii="Arial" w:hAnsi="Arial" w:cs="Arial"/>
        </w:rPr>
      </w:pPr>
      <w:r>
        <w:rPr>
          <w:rFonts w:ascii="Arial" w:hAnsi="Arial" w:cs="Arial"/>
        </w:rPr>
        <w:t>4.0 Conclusion</w:t>
      </w:r>
    </w:p>
    <w:p w14:paraId="5E66C788" w14:textId="77777777" w:rsidR="00F81203" w:rsidRDefault="00F81203" w:rsidP="00F81203">
      <w:pPr>
        <w:spacing w:line="276" w:lineRule="auto"/>
        <w:jc w:val="both"/>
        <w:rPr>
          <w:rFonts w:ascii="Arial" w:hAnsi="Arial" w:cs="Arial"/>
        </w:rPr>
      </w:pPr>
      <w:r>
        <w:rPr>
          <w:rFonts w:ascii="Arial" w:hAnsi="Arial" w:cs="Arial"/>
        </w:rPr>
        <w:t xml:space="preserve">Animal abuse may occur in a variety of manners including exposing animals to heat sources such as ovens and microwaves. These non-accidental injuries can be problematic to identify and further evidence to support reconstruction of the incident is preferential.   The aims of this study were to examine the effects of applying two forms of heat to animal hair in order to assess the damage characteristics using microscopic methods and to create a grading scheme to objectively assess the level of damage. The two forms of heat (furnace and microwave) were chosen to represent methods of animal abuse seen by veterinarians. </w:t>
      </w:r>
    </w:p>
    <w:p w14:paraId="2801A365" w14:textId="77777777" w:rsidR="00F81203" w:rsidRDefault="00F81203" w:rsidP="00F81203">
      <w:pPr>
        <w:spacing w:line="276" w:lineRule="auto"/>
        <w:jc w:val="both"/>
        <w:rPr>
          <w:rFonts w:ascii="Arial" w:hAnsi="Arial" w:cs="Arial"/>
        </w:rPr>
      </w:pPr>
      <w:r>
        <w:rPr>
          <w:rFonts w:ascii="Arial" w:hAnsi="Arial" w:cs="Arial"/>
        </w:rPr>
        <w:t xml:space="preserve">When exposed to a furnace, hairs will exhibit bubbling, discolouration, fragmentation and scale removal and displacement. All of the damage characteristics seen in furnace exposed hairs are correlated with temperature, indicating that as temperature increases so does the severity of each of the damage features.  It can be noted that with furnace exposure, any one of the characteristics could be used to indicate the temperature to which it has been exposed.  Medulla disintegration is not a recommended characteristic to observe in hairs suspected to be exposed to a furnace as this is difficult to visualise at higher temperatures due to discolouration of the sample. Although there are similarities between heat damage from an oven in human hair (as noted in the Igowsky and Pangerl [8] study) and animal hair, differences in minimum exposure temperature required to cause damage was seen. Although the descriptive statistics indicate there is a small amount of variation in the damage characteristics between embedded and individual hairs, there is no significant difference between these groups, meaning that more easily accessible loose hairs can be used in studies involving heat damage caused by furnaces.  </w:t>
      </w:r>
    </w:p>
    <w:p w14:paraId="61E61E40" w14:textId="77777777" w:rsidR="00F81203" w:rsidRDefault="00F81203" w:rsidP="00F81203">
      <w:pPr>
        <w:spacing w:line="276" w:lineRule="auto"/>
        <w:jc w:val="both"/>
        <w:rPr>
          <w:rFonts w:ascii="Arial" w:hAnsi="Arial" w:cs="Arial"/>
        </w:rPr>
      </w:pPr>
      <w:r>
        <w:rPr>
          <w:rFonts w:ascii="Arial" w:hAnsi="Arial" w:cs="Arial"/>
        </w:rPr>
        <w:lastRenderedPageBreak/>
        <w:t xml:space="preserve">There are two independent forms of damage that occur when hairs are exposed to microwave radiation, these are; increased bubbling and discolouration in the root and increased bubbling and discolouration of the shaft and tip. Time is correlated with both the root and shaft/tip observations although these two groups of damage characteristics do not co-vary.  Exposure to microwave radiation results in a damage profile which is dependent on whether hairs are loose or embedded within skin as they are </w:t>
      </w:r>
      <w:r>
        <w:rPr>
          <w:rFonts w:ascii="Arial" w:hAnsi="Arial" w:cs="Arial"/>
          <w:i/>
          <w:iCs/>
        </w:rPr>
        <w:t>in vitro</w:t>
      </w:r>
      <w:r>
        <w:rPr>
          <w:rFonts w:ascii="Arial" w:hAnsi="Arial" w:cs="Arial"/>
        </w:rPr>
        <w:t xml:space="preserve"> concluding that studies conducted on heat damage incurred by exposure to microwaves should investigate both loose and embedded hairs.  This may also be true for other heat damage types not investigated in this study, such as open flame and contact with a hot surface. </w:t>
      </w:r>
    </w:p>
    <w:p w14:paraId="54235ECE" w14:textId="77777777" w:rsidR="00F81203" w:rsidRDefault="00F81203" w:rsidP="00F81203">
      <w:pPr>
        <w:spacing w:line="276" w:lineRule="auto"/>
        <w:jc w:val="both"/>
        <w:rPr>
          <w:rFonts w:ascii="Arial" w:hAnsi="Arial" w:cs="Arial"/>
        </w:rPr>
      </w:pPr>
      <w:r>
        <w:rPr>
          <w:rFonts w:ascii="Arial" w:hAnsi="Arial" w:cs="Arial"/>
        </w:rPr>
        <w:t xml:space="preserve">Overall, it can be determined that the type of damage observed is influenced by the type of heat applied and the context and substrate in which the hair is situated at the time of exposure. </w:t>
      </w:r>
    </w:p>
    <w:p w14:paraId="6BF8F1B4" w14:textId="77777777" w:rsidR="00F81203" w:rsidRDefault="00F81203" w:rsidP="00F81203">
      <w:pPr>
        <w:spacing w:line="276" w:lineRule="auto"/>
        <w:jc w:val="both"/>
        <w:rPr>
          <w:rFonts w:ascii="Arial" w:hAnsi="Arial" w:cs="Arial"/>
        </w:rPr>
      </w:pPr>
      <w:r>
        <w:rPr>
          <w:rFonts w:ascii="Arial" w:hAnsi="Arial" w:cs="Arial"/>
        </w:rPr>
        <w:t xml:space="preserve">The grading system is a novel method in the analysis of heat damage to hair and has provided a method of quantifying the level of damage with the total scores generally reflecting that as the independent variable is increased, the level of damage increases.  </w:t>
      </w:r>
    </w:p>
    <w:p w14:paraId="485D83AC" w14:textId="77777777" w:rsidR="00F81203" w:rsidRDefault="00F81203" w:rsidP="00F81203">
      <w:pPr>
        <w:spacing w:line="276" w:lineRule="auto"/>
        <w:jc w:val="both"/>
        <w:rPr>
          <w:rFonts w:ascii="Arial" w:hAnsi="Arial" w:cs="Arial"/>
        </w:rPr>
      </w:pPr>
      <w:r>
        <w:rPr>
          <w:rFonts w:ascii="Arial" w:hAnsi="Arial" w:cs="Arial"/>
        </w:rPr>
        <w:t xml:space="preserve">This study has developed a grading scheme to provide an objective approach to quantifying damage characteristics in hair to provide intelligence in criminal cases.  Although this grading scheme focussed upon heat damage, the same approach may be utilised for the development of further grading schemes.  </w:t>
      </w:r>
    </w:p>
    <w:p w14:paraId="46912BEF" w14:textId="77777777" w:rsidR="00F81203" w:rsidRDefault="00F81203" w:rsidP="00F81203">
      <w:pPr>
        <w:spacing w:line="276" w:lineRule="auto"/>
        <w:jc w:val="both"/>
        <w:rPr>
          <w:rFonts w:ascii="Arial" w:hAnsi="Arial" w:cs="Arial"/>
        </w:rPr>
      </w:pPr>
    </w:p>
    <w:p w14:paraId="4A4F507B" w14:textId="77777777" w:rsidR="00F81203" w:rsidRDefault="00F81203" w:rsidP="00F81203">
      <w:pPr>
        <w:spacing w:line="276" w:lineRule="auto"/>
        <w:jc w:val="both"/>
        <w:rPr>
          <w:rFonts w:ascii="Arial" w:hAnsi="Arial" w:cs="Arial"/>
        </w:rPr>
      </w:pPr>
    </w:p>
    <w:p w14:paraId="5FCF64A9" w14:textId="77777777" w:rsidR="00F81203" w:rsidRDefault="00F81203" w:rsidP="00F81203">
      <w:pPr>
        <w:spacing w:line="276" w:lineRule="auto"/>
        <w:jc w:val="both"/>
        <w:rPr>
          <w:rFonts w:ascii="Arial" w:hAnsi="Arial" w:cs="Arial"/>
        </w:rPr>
      </w:pPr>
    </w:p>
    <w:p w14:paraId="32558967" w14:textId="77777777" w:rsidR="00F81203" w:rsidRDefault="00F81203" w:rsidP="00F81203"/>
    <w:p w14:paraId="1684FE60" w14:textId="77777777" w:rsidR="00F81203" w:rsidRDefault="00F81203" w:rsidP="00F81203">
      <w:pPr>
        <w:spacing w:line="276" w:lineRule="auto"/>
        <w:jc w:val="both"/>
        <w:rPr>
          <w:rFonts w:ascii="Arial" w:hAnsi="Arial" w:cs="Arial"/>
        </w:rPr>
      </w:pPr>
    </w:p>
    <w:p w14:paraId="071F6712" w14:textId="77777777" w:rsidR="00F81203" w:rsidRDefault="00F81203" w:rsidP="00F81203">
      <w:pPr>
        <w:spacing w:line="276" w:lineRule="auto"/>
        <w:jc w:val="both"/>
        <w:rPr>
          <w:rFonts w:ascii="Arial" w:hAnsi="Arial" w:cs="Arial"/>
        </w:rPr>
      </w:pPr>
      <w:r>
        <w:rPr>
          <w:rFonts w:ascii="Arial" w:hAnsi="Arial" w:cs="Arial"/>
        </w:rPr>
        <w:br w:type="page"/>
      </w:r>
    </w:p>
    <w:p w14:paraId="5AC1C7DF" w14:textId="77777777" w:rsidR="00F81203" w:rsidRDefault="00F81203" w:rsidP="00F81203">
      <w:pPr>
        <w:pStyle w:val="Heading1"/>
        <w:spacing w:line="276" w:lineRule="auto"/>
        <w:jc w:val="both"/>
        <w:rPr>
          <w:rFonts w:ascii="Arial" w:hAnsi="Arial" w:cs="Arial"/>
        </w:rPr>
      </w:pPr>
      <w:r>
        <w:rPr>
          <w:rFonts w:ascii="Arial" w:hAnsi="Arial" w:cs="Arial"/>
        </w:rPr>
        <w:lastRenderedPageBreak/>
        <w:t>Reference List</w:t>
      </w:r>
    </w:p>
    <w:p w14:paraId="571DA7E7"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w:t>
      </w:r>
      <w:r>
        <w:rPr>
          <w:rFonts w:ascii="Arial" w:hAnsi="Arial" w:cs="Arial"/>
          <w:color w:val="000000" w:themeColor="text1"/>
        </w:rPr>
        <w:tab/>
        <w:t>BIRNGRUBER, C., RAMSTHALER, F. and VERHOFF, M.A., 2009. The color(s) of human hair--Forensic hair analysis with SpectraCube ®. Forensic Science International (Online). 185(1). Pp. e19 - e23.</w:t>
      </w:r>
    </w:p>
    <w:p w14:paraId="27BF265B"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w:t>
      </w:r>
      <w:r>
        <w:rPr>
          <w:rFonts w:ascii="Arial" w:hAnsi="Arial" w:cs="Arial"/>
          <w:color w:val="000000" w:themeColor="text1"/>
        </w:rPr>
        <w:tab/>
        <w:t xml:space="preserve">PARTIN, K.D. (2004) A microscopical study of exotic animal hair: part 1. Modern Microscopy Journal. </w:t>
      </w:r>
    </w:p>
    <w:p w14:paraId="6B2F37F0"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w:t>
      </w:r>
      <w:r>
        <w:rPr>
          <w:rFonts w:ascii="Arial" w:hAnsi="Arial" w:cs="Arial"/>
          <w:color w:val="000000" w:themeColor="text1"/>
        </w:rPr>
        <w:tab/>
        <w:t>DEEDRICK, D.W. &amp; KOCH, S.L. (2004) Microscopy of Hair Part 1: A Practical Guide and Manual for Human Hairs. Forensic Science Communications. [Online] 6. (1, January) Available from:https://archives.fbi.gov/archives/about-us/lab/forensic-science-communications/fsc/jan2004/research/2004_01_research01b.htm.  [Accessed: 04/02/20].</w:t>
      </w:r>
    </w:p>
    <w:p w14:paraId="0D81EBF3"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4]</w:t>
      </w:r>
      <w:r>
        <w:rPr>
          <w:rFonts w:ascii="Arial" w:hAnsi="Arial" w:cs="Arial"/>
          <w:color w:val="000000" w:themeColor="text1"/>
        </w:rPr>
        <w:tab/>
        <w:t>BREBU, M., SPIRIDON, I. (2011) Thermal Degradation of Keratin Waste. Journal of Analytical and Applied Pyrolysis. 91.(2). Pp. 288 – 295. DOI: 10.1016/j.jaap.2011.03.003.</w:t>
      </w:r>
    </w:p>
    <w:p w14:paraId="4C458332"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5]</w:t>
      </w:r>
      <w:r>
        <w:rPr>
          <w:rFonts w:ascii="Arial" w:hAnsi="Arial" w:cs="Arial"/>
          <w:color w:val="000000" w:themeColor="text1"/>
        </w:rPr>
        <w:tab/>
        <w:t>KADIR, M., WANG, X., ZHU, B., LIU, J., HARLAND, D., POPESCU, C. The Structure of the “Amorphous” Matrix of Keratins. Journal of Structural Biology. 198.(2). Pp. 116 – 123.</w:t>
      </w:r>
    </w:p>
    <w:p w14:paraId="21C6FEAA"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6]</w:t>
      </w:r>
      <w:r>
        <w:rPr>
          <w:rFonts w:ascii="Arial" w:hAnsi="Arial" w:cs="Arial"/>
          <w:color w:val="000000" w:themeColor="text1"/>
        </w:rPr>
        <w:tab/>
        <w:t>WILTSHIRE, P. (2006) Hair as a source of forensic evidence in murder investigations. Forensic Science International. 163.(3). Pp. 241 – 248.</w:t>
      </w:r>
    </w:p>
    <w:p w14:paraId="6A249001"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7]</w:t>
      </w:r>
      <w:r>
        <w:rPr>
          <w:rFonts w:ascii="Arial" w:hAnsi="Arial" w:cs="Arial"/>
          <w:color w:val="000000" w:themeColor="text1"/>
        </w:rPr>
        <w:tab/>
        <w:t>Deedrick, D. W. and Koch, S. L. (2004) Microscopy of hair part II: A practical guide and manual for animal hairs. Forensic Science Communications [Online].6.(3). Available from: https://www.researchgate.net/publication/318753108_Microscopy_of_Hair_Part_II_A_Practical_Guide_and_Manual_for_Animal_Hairs. [Accessed: 04/02/20].</w:t>
      </w:r>
    </w:p>
    <w:p w14:paraId="17B564CF"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8]</w:t>
      </w:r>
      <w:r>
        <w:rPr>
          <w:rFonts w:ascii="Arial" w:hAnsi="Arial" w:cs="Arial"/>
          <w:color w:val="000000" w:themeColor="text1"/>
        </w:rPr>
        <w:tab/>
        <w:t>IGOWSKY, K., PANGERL, E. (2015) Changes observed in human head hairs exposed to heat. Journal of the American Society of Trace Evidence Examiners. 6.Pp. 17 – 26.</w:t>
      </w:r>
    </w:p>
    <w:p w14:paraId="24E92900"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9]</w:t>
      </w:r>
      <w:r>
        <w:rPr>
          <w:rFonts w:ascii="Arial" w:hAnsi="Arial" w:cs="Arial"/>
          <w:color w:val="000000" w:themeColor="text1"/>
        </w:rPr>
        <w:tab/>
        <w:t xml:space="preserve">ANDREA, F.D., FRIDEZ, F. (1998) Preliminary experiments on the transfer of animal hair during simulated criminal behaviour. Journal of Forensic Sciences. 43.(6). Pp. 1257 – 1258. </w:t>
      </w:r>
    </w:p>
    <w:p w14:paraId="1FD6A9A3"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0]</w:t>
      </w:r>
      <w:r>
        <w:rPr>
          <w:rFonts w:ascii="Arial" w:hAnsi="Arial" w:cs="Arial"/>
          <w:color w:val="000000" w:themeColor="text1"/>
        </w:rPr>
        <w:tab/>
        <w:t>BOEHME, A., BROOKS, E., MCNAUGHT, I., ROBERTSON, J. (2009) The persistence of animal hairs in a forensic context. Australian Journal of Forensic Sciences. 41. Pp. 99 – 112. doi:10.1080/00450610902936054.</w:t>
      </w:r>
    </w:p>
    <w:p w14:paraId="09369461"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1]</w:t>
      </w:r>
      <w:r>
        <w:rPr>
          <w:rFonts w:ascii="Arial" w:hAnsi="Arial" w:cs="Arial"/>
          <w:color w:val="000000" w:themeColor="text1"/>
        </w:rPr>
        <w:tab/>
        <w:t xml:space="preserve">SAVOLAINEN, P., ROSÉN, B., HOLMBERG, A., LEITNER, T., UHLÉN, M., LUNDEBERG, J. (1997) Sequence analysis of domestic dog mitochondrial DNA for forensic use. Journal of Forensic Sciences. 42. Pp. 593 – 600. </w:t>
      </w:r>
    </w:p>
    <w:p w14:paraId="0DE70FA1"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2]</w:t>
      </w:r>
      <w:r>
        <w:rPr>
          <w:rFonts w:ascii="Arial" w:hAnsi="Arial" w:cs="Arial"/>
          <w:color w:val="000000" w:themeColor="text1"/>
        </w:rPr>
        <w:tab/>
        <w:t xml:space="preserve">MOORE, J.E. (1988) A key for the identification of animal hairs. Journal of the Forensic Science Society. 23. Pp. 335 – 339. </w:t>
      </w:r>
    </w:p>
    <w:p w14:paraId="744F446A"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3]</w:t>
      </w:r>
      <w:r>
        <w:rPr>
          <w:rFonts w:ascii="Arial" w:hAnsi="Arial" w:cs="Arial"/>
          <w:color w:val="000000" w:themeColor="text1"/>
        </w:rPr>
        <w:tab/>
        <w:t>PEABODY, A.J., OXBOROUGH, R.J., CAGE, P.E., EVETT, J.W. (1983) The Discrimination of Cat and Dog Hairs. Journal of the Forensic Science Society. 23. Pp. 121 – 129.</w:t>
      </w:r>
    </w:p>
    <w:p w14:paraId="200087CD"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4]</w:t>
      </w:r>
      <w:r>
        <w:rPr>
          <w:rFonts w:ascii="Arial" w:hAnsi="Arial" w:cs="Arial"/>
          <w:color w:val="000000" w:themeColor="text1"/>
        </w:rPr>
        <w:tab/>
        <w:t xml:space="preserve">SUZANSKI, T.W. (1988) Dog hair comparison: a preliminary study. Canadian Society of Forensic Science Journal. 21. Pp. 19 – 28. </w:t>
      </w:r>
    </w:p>
    <w:p w14:paraId="4F668F86"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lastRenderedPageBreak/>
        <w:t>[15]</w:t>
      </w:r>
      <w:r>
        <w:rPr>
          <w:rFonts w:ascii="Arial" w:hAnsi="Arial" w:cs="Arial"/>
          <w:color w:val="000000" w:themeColor="text1"/>
        </w:rPr>
        <w:tab/>
        <w:t>WILDMAN, A. B. (1961) The Identification of Animal Fibres. Journal of the Forensic Science Society. 1. Pp. 115 –119.</w:t>
      </w:r>
    </w:p>
    <w:p w14:paraId="2C9CEF88"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6]</w:t>
      </w:r>
      <w:r>
        <w:rPr>
          <w:rFonts w:ascii="Arial" w:hAnsi="Arial" w:cs="Arial"/>
          <w:color w:val="000000" w:themeColor="text1"/>
        </w:rPr>
        <w:tab/>
        <w:t>ROSEN, S.I. (1974) Identification of Primate Hair. Journal of Forensic Sciences. 19 (1). Pp. 109 – 112.</w:t>
      </w:r>
    </w:p>
    <w:p w14:paraId="1B9E04CF"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7]</w:t>
      </w:r>
      <w:r>
        <w:rPr>
          <w:rFonts w:ascii="Arial" w:hAnsi="Arial" w:cs="Arial"/>
          <w:color w:val="000000" w:themeColor="text1"/>
        </w:rPr>
        <w:tab/>
        <w:t xml:space="preserve">YATE, B., ESPINOZA, E.O., BAKER, B.W. (2010) Forensic Species Identification of Elephant (Elephantidai) and Giraffe (Giraffidae) using Light Microscopy. Forensic Science, Medicine and Pathology. 6. Pp. 165 – 171. </w:t>
      </w:r>
    </w:p>
    <w:p w14:paraId="182B28DB"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8]</w:t>
      </w:r>
      <w:r>
        <w:rPr>
          <w:rFonts w:ascii="Arial" w:hAnsi="Arial" w:cs="Arial"/>
          <w:color w:val="000000" w:themeColor="text1"/>
        </w:rPr>
        <w:tab/>
        <w:t>SAVOLAINEN, P., LUNDEBERG, J. (1999) Forensic evidence based on mtDNA from dog and wolf hairs. Journal of Forensic Sciences. 44.(1). Pp. 77 – 81. doi:10.1016/S1353-1131(99)90078-0.</w:t>
      </w:r>
    </w:p>
    <w:p w14:paraId="4ACB211D"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19]</w:t>
      </w:r>
      <w:r>
        <w:rPr>
          <w:rFonts w:ascii="Arial" w:hAnsi="Arial" w:cs="Arial"/>
          <w:color w:val="000000" w:themeColor="text1"/>
        </w:rPr>
        <w:tab/>
        <w:t>ASCIONE, F.R. (1993) Children who are cruel to animals: A review of research and implications for developmental psychopathology. Anthrozoös. 6.(4). Pp. 226 – 247.</w:t>
      </w:r>
    </w:p>
    <w:p w14:paraId="6DC24148"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0]</w:t>
      </w:r>
      <w:r>
        <w:rPr>
          <w:rFonts w:ascii="Arial" w:hAnsi="Arial" w:cs="Arial"/>
          <w:color w:val="000000" w:themeColor="text1"/>
        </w:rPr>
        <w:tab/>
        <w:t xml:space="preserve">ALLEN, M., GALLAGHER, B. JONES, B. (2006) Domestic violence and the abuse of pets: researching the link and its implications in Ireland. Practice. 18. Pp. 167 – 181. </w:t>
      </w:r>
    </w:p>
    <w:p w14:paraId="504F48A3"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1]</w:t>
      </w:r>
      <w:r>
        <w:rPr>
          <w:rFonts w:ascii="Arial" w:hAnsi="Arial" w:cs="Arial"/>
          <w:color w:val="000000" w:themeColor="text1"/>
        </w:rPr>
        <w:tab/>
        <w:t>HARTMAN, C.A., HAGEMAN, T., WILLAIMS, J.H., ASCIONE, F.R. (2015) Intimate partner violence and animal abuse in an immigrant-rich sample of mother-child dyads recruited from domestic violence programs. Journal of Interpersonal Violence. 33.(6). Pp. 1030 – 1047.</w:t>
      </w:r>
    </w:p>
    <w:p w14:paraId="0CA27B32"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2]</w:t>
      </w:r>
      <w:r>
        <w:rPr>
          <w:rFonts w:ascii="Arial" w:hAnsi="Arial" w:cs="Arial"/>
          <w:color w:val="000000" w:themeColor="text1"/>
        </w:rPr>
        <w:tab/>
        <w:t>ASCIONE, F.R. WEBER, C.V. THOMPSON, T.M. HEATH, J., MARUYAMA, M., HAYASHI, K. (2007) Battered pets and domestic violence: animal abuse reported by women experiencing intimate violence and by non-abused women. Violence Against Women. 13.(4). Pp. 354 – 373. DOI: 10.1177/1077801207299201</w:t>
      </w:r>
    </w:p>
    <w:p w14:paraId="505CE8CE"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3]</w:t>
      </w:r>
      <w:r>
        <w:rPr>
          <w:rFonts w:ascii="Arial" w:hAnsi="Arial" w:cs="Arial"/>
          <w:color w:val="000000" w:themeColor="text1"/>
        </w:rPr>
        <w:tab/>
        <w:t xml:space="preserve">FELTHOUS, A.R. (1980) Aggression against cats, dogs, and people. Child Psychiatry and Human Development. 10. Pp. 169 – 177. </w:t>
      </w:r>
    </w:p>
    <w:p w14:paraId="175C1728"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4]</w:t>
      </w:r>
      <w:r>
        <w:rPr>
          <w:rFonts w:ascii="Arial" w:hAnsi="Arial" w:cs="Arial"/>
          <w:color w:val="000000" w:themeColor="text1"/>
        </w:rPr>
        <w:tab/>
        <w:t>MILLER, K. S., &amp; KNUTSON, J. F. (1997) Reports of severe physical punishment and exposure to animal cruelty by inmates convicted of felonies and by university students. Child Abuse and Neglect. 21.(1). Pp. 59 - 82.</w:t>
      </w:r>
    </w:p>
    <w:p w14:paraId="42F117B9"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5]</w:t>
      </w:r>
      <w:r>
        <w:rPr>
          <w:rFonts w:ascii="Arial" w:hAnsi="Arial" w:cs="Arial"/>
          <w:color w:val="000000" w:themeColor="text1"/>
        </w:rPr>
        <w:tab/>
        <w:t>MERZ-PEREZ, L., HEIDE, K. M., &amp; SILVERMAN, I. J. (2001) Childhood cruelty to animals and subsequent violence against humans. International Journal of Offender Therapy and Comparative Criminology. 45.(5). Pp. 556 - 573.</w:t>
      </w:r>
    </w:p>
    <w:p w14:paraId="3627E4E8"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6]</w:t>
      </w:r>
      <w:r>
        <w:rPr>
          <w:rFonts w:ascii="Arial" w:hAnsi="Arial" w:cs="Arial"/>
          <w:color w:val="000000" w:themeColor="text1"/>
        </w:rPr>
        <w:tab/>
        <w:t>TALLICHET, S. E., HENSLEY, C., &amp; SINGER, S. D. (2005) Unravelling the methods of childhood and adolescent cruelty to nonhuman animals. Society &amp; Animals. 13.(2). Pp. 91 - 107.</w:t>
      </w:r>
    </w:p>
    <w:p w14:paraId="338563CF"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7]</w:t>
      </w:r>
      <w:r>
        <w:rPr>
          <w:rFonts w:ascii="Arial" w:hAnsi="Arial" w:cs="Arial"/>
          <w:color w:val="000000" w:themeColor="text1"/>
        </w:rPr>
        <w:tab/>
        <w:t>HENSLEY, C., TALLICHET, S. E. (2009) Childhood and adolescent animal cruelty methods and their possible link to adult violent crimes. Journal of Interpersonal Violence. 24.(1). Pp. 147 - 158.</w:t>
      </w:r>
    </w:p>
    <w:p w14:paraId="1F52D9A3"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28]</w:t>
      </w:r>
      <w:r>
        <w:rPr>
          <w:rFonts w:ascii="Arial" w:hAnsi="Arial" w:cs="Arial"/>
          <w:color w:val="000000" w:themeColor="text1"/>
        </w:rPr>
        <w:tab/>
        <w:t>Monsalve, S., Ferreira, F., Garcia, R. (2017) The connection between animal abuse and interpersonal violence: A review from the veterinary perspective. Research in Veterinary Science. 114. Pp. 18-26. DOI: 10.1016/j.rvsc.2017.02.025.</w:t>
      </w:r>
    </w:p>
    <w:p w14:paraId="48740919"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lastRenderedPageBreak/>
        <w:t>[29]</w:t>
      </w:r>
      <w:r>
        <w:rPr>
          <w:rFonts w:ascii="Arial" w:hAnsi="Arial" w:cs="Arial"/>
          <w:color w:val="000000" w:themeColor="text1"/>
        </w:rPr>
        <w:tab/>
        <w:t>LOCKWOOD, R., ARKOW, P. (2016) Animal abuse and interpersonal violence. The cruelty connection and its implications for veterinary pathology. Veterinary Pathology. 53. Pp. 910 – 918. doi:10.1177/0300985815626575.</w:t>
      </w:r>
    </w:p>
    <w:p w14:paraId="268DD77B"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0]</w:t>
      </w:r>
      <w:r>
        <w:rPr>
          <w:rFonts w:ascii="Arial" w:hAnsi="Arial" w:cs="Arial"/>
          <w:color w:val="000000" w:themeColor="text1"/>
        </w:rPr>
        <w:tab/>
        <w:t>PARRY, N.M.A., STOLL, A. (2020) The rise of veterinary forensics. Forensic Science International. 306. Doi: 10.1016/j.forsciint.2019.110069.</w:t>
      </w:r>
    </w:p>
    <w:p w14:paraId="2A904388"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1]</w:t>
      </w:r>
      <w:r>
        <w:rPr>
          <w:rFonts w:ascii="Arial" w:hAnsi="Arial" w:cs="Arial"/>
          <w:color w:val="000000" w:themeColor="text1"/>
        </w:rPr>
        <w:tab/>
        <w:t>MUNRO, H.M.C., THRUSFIELD, M. (2001) Battered pets: non-accidental physical injuries found in dogs and cats. Journal of Small Animal Practice. 43. Pp. 279 – 290.</w:t>
      </w:r>
    </w:p>
    <w:p w14:paraId="7B7B7492"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2]</w:t>
      </w:r>
      <w:r>
        <w:rPr>
          <w:rFonts w:ascii="Arial" w:hAnsi="Arial" w:cs="Arial"/>
          <w:color w:val="000000" w:themeColor="text1"/>
        </w:rPr>
        <w:tab/>
        <w:t xml:space="preserve">MERCKE, M. (2014) Forensic Veterinary Investigation of a Cat Torture Case. Paper presented at International Forensic Veterinary Conference, UNESP, Botocatu, Brazil. </w:t>
      </w:r>
    </w:p>
    <w:p w14:paraId="4A33FFC5"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3]</w:t>
      </w:r>
      <w:r>
        <w:rPr>
          <w:rFonts w:ascii="Arial" w:hAnsi="Arial" w:cs="Arial"/>
          <w:color w:val="000000" w:themeColor="text1"/>
        </w:rPr>
        <w:tab/>
        <w:t xml:space="preserve">DEGAETANO, D.H., KEMPTON, J.B., ROWE, W.F. (1992) Fungal tunnelling of hair from a buried body. Journal of Forensic Sciences. 37. Pp. 1048 – 1054. </w:t>
      </w:r>
    </w:p>
    <w:p w14:paraId="47E816C9"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4]</w:t>
      </w:r>
      <w:r>
        <w:rPr>
          <w:rFonts w:ascii="Arial" w:hAnsi="Arial" w:cs="Arial"/>
          <w:color w:val="000000" w:themeColor="text1"/>
        </w:rPr>
        <w:tab/>
        <w:t>KOCH, S.L., MICHAUD, A.L., MIKELL, C.E. (2013) Taphonomy of hair – a study of postmortem root banding. Journal of Forensic Sciences. 58. Pp. 52 – 59. doi:10.1111/j.1556-4029.2012.02271.x.</w:t>
      </w:r>
    </w:p>
    <w:p w14:paraId="2DBEFE47"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5]</w:t>
      </w:r>
      <w:r>
        <w:rPr>
          <w:rFonts w:ascii="Arial" w:hAnsi="Arial" w:cs="Arial"/>
          <w:color w:val="000000" w:themeColor="text1"/>
        </w:rPr>
        <w:tab/>
        <w:t>LINCH, C.A., PRAHLOW, J.A. (2001) Postmortem Microscopic Changes Observed at the Human Head Hair Proximal End. Journal of Forensic Sciences. 46. Pp. 15 – 20.</w:t>
      </w:r>
    </w:p>
    <w:p w14:paraId="132DBACB"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6]</w:t>
      </w:r>
      <w:r>
        <w:rPr>
          <w:rFonts w:ascii="Arial" w:hAnsi="Arial" w:cs="Arial"/>
          <w:color w:val="000000" w:themeColor="text1"/>
        </w:rPr>
        <w:tab/>
        <w:t>AYRES, L. (1985) Misleading colour changes in hair that has been heated but not exposed to flame, in: Int. Proc. Forensic Hair Comp., Virginia, 1985: p. 187.</w:t>
      </w:r>
    </w:p>
    <w:p w14:paraId="5C63BEC8"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7]</w:t>
      </w:r>
      <w:r>
        <w:rPr>
          <w:rFonts w:ascii="Arial" w:hAnsi="Arial" w:cs="Arial"/>
          <w:color w:val="000000" w:themeColor="text1"/>
        </w:rPr>
        <w:tab/>
        <w:t xml:space="preserve">TRIDICO, R., HOUCK, M.M., KIRKBRIDE, K.P., SMITH, M.E., YATES, B.C. (2014) Morphological Identification of Animal Hairs: Myths and Misconceptions, Possibilities and Pitfalls. Forensic Science International. 238. Pp. 101 – 107. DOI: 10.1016/j.forsciint.2014.02.023. </w:t>
      </w:r>
    </w:p>
    <w:p w14:paraId="799AF1F8"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8]</w:t>
      </w:r>
      <w:r>
        <w:rPr>
          <w:rFonts w:ascii="Arial" w:hAnsi="Arial" w:cs="Arial"/>
          <w:color w:val="000000" w:themeColor="text1"/>
        </w:rPr>
        <w:tab/>
        <w:t>VINEIS, C., ALUIGI, A., TONIN, C. (2008) Morphology and thermal behaviour of textile fibres from the hair of domestic and wild goat species. Autex Research Journal. 8. Pp. 68 – 71.</w:t>
      </w:r>
    </w:p>
    <w:p w14:paraId="4841A5D6"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39]</w:t>
      </w:r>
      <w:r>
        <w:rPr>
          <w:rFonts w:ascii="Arial" w:hAnsi="Arial" w:cs="Arial"/>
          <w:color w:val="000000" w:themeColor="text1"/>
        </w:rPr>
        <w:tab/>
        <w:t>VINEIS, C., ALUIGI, A., TONIN, C. (2010) Outstanding traits and thermal behaviour for the identification of speciality animal fibres. Textile Research Journal. 81. Pp. 264 – 272. doi:10.1177/0040517510380779.</w:t>
      </w:r>
    </w:p>
    <w:p w14:paraId="1983EE91"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40]</w:t>
      </w:r>
      <w:r>
        <w:rPr>
          <w:rFonts w:ascii="Arial" w:hAnsi="Arial" w:cs="Arial"/>
          <w:color w:val="000000" w:themeColor="text1"/>
        </w:rPr>
        <w:tab/>
        <w:t>TAUPIN, J.M. (2004) Forensic Hair Morphology Comparison – a Dying Art or Junk Science. Science &amp; Justice. 44. (2). P.95-100.</w:t>
      </w:r>
    </w:p>
    <w:p w14:paraId="7563F2C2"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41]</w:t>
      </w:r>
      <w:r>
        <w:rPr>
          <w:rFonts w:ascii="Arial" w:hAnsi="Arial" w:cs="Arial"/>
          <w:color w:val="000000" w:themeColor="text1"/>
        </w:rPr>
        <w:tab/>
        <w:t>WILKINSON, L., GWINNETT, C. (2020) An international survey into the analysis and interpretation of microscopic hair evidence by forensic hair examiners. Forensic Science International. 308. Doi:10.1016/j.forsciint.2020.110158</w:t>
      </w:r>
    </w:p>
    <w:p w14:paraId="166504A0"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42]</w:t>
      </w:r>
      <w:r>
        <w:rPr>
          <w:rFonts w:ascii="Arial" w:hAnsi="Arial" w:cs="Arial"/>
          <w:color w:val="000000" w:themeColor="text1"/>
        </w:rPr>
        <w:tab/>
        <w:t>VERMA, M.S., PRATT, L., GANESH, C., MEDINA, C. (2002) Hair-MAP: A Prototype Automated System for Forensic Comparison and Analysis. Forensic Science International. 129. (3, October). P.168-186.</w:t>
      </w:r>
    </w:p>
    <w:p w14:paraId="3C6F2340"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43]</w:t>
      </w:r>
      <w:r>
        <w:rPr>
          <w:rFonts w:ascii="Arial" w:hAnsi="Arial" w:cs="Arial"/>
          <w:color w:val="000000" w:themeColor="text1"/>
        </w:rPr>
        <w:tab/>
        <w:t>BROOKS, E., COMBER, B., MCNAUGHT, I., ROBERTSON, J. (2011) Digital imaging and image analysis applied to numerical applications in forensic hair examination. Science and Justice. 51.(1). Pp. 28 – 37. Doi:10.1016/j.scijus.2010.06.008.</w:t>
      </w:r>
    </w:p>
    <w:p w14:paraId="0EA81FC6" w14:textId="77777777" w:rsidR="00F81203" w:rsidRDefault="00F81203" w:rsidP="00F81203">
      <w:pPr>
        <w:pStyle w:val="CommentText"/>
        <w:jc w:val="both"/>
      </w:pPr>
      <w:r>
        <w:rPr>
          <w:rFonts w:ascii="Arial" w:hAnsi="Arial" w:cs="Arial"/>
          <w:color w:val="FF0000"/>
        </w:rPr>
        <w:lastRenderedPageBreak/>
        <w:t>[44]</w:t>
      </w:r>
      <w:r>
        <w:rPr>
          <w:rFonts w:ascii="Arial" w:hAnsi="Arial" w:cs="Arial"/>
          <w:color w:val="FF0000"/>
        </w:rPr>
        <w:tab/>
      </w:r>
      <w:r>
        <w:rPr>
          <w:rFonts w:ascii="Arial" w:hAnsi="Arial" w:cs="Arial"/>
          <w:i/>
          <w:iCs/>
          <w:color w:val="FF0000"/>
          <w:sz w:val="22"/>
          <w:szCs w:val="22"/>
          <w:lang w:val="en-AU" w:eastAsia="en-GB"/>
        </w:rPr>
        <w:t xml:space="preserve">Dangerous Dogs Act 1991, c.65. </w:t>
      </w:r>
      <w:r>
        <w:rPr>
          <w:rFonts w:ascii="Arial" w:hAnsi="Arial" w:cs="Arial"/>
          <w:color w:val="FF0000"/>
          <w:sz w:val="22"/>
          <w:szCs w:val="22"/>
          <w:lang w:val="en-AU" w:eastAsia="en-GB"/>
        </w:rPr>
        <w:t xml:space="preserve">Available at </w:t>
      </w:r>
      <w:hyperlink r:id="rId88" w:history="1">
        <w:r>
          <w:rPr>
            <w:rStyle w:val="Hyperlink"/>
            <w:rFonts w:ascii="Arial" w:hAnsi="Arial" w:cs="Arial"/>
            <w:color w:val="FF0000"/>
          </w:rPr>
          <w:t>http://www.legislation.gov.uk/ukpga/1991/65/contents</w:t>
        </w:r>
      </w:hyperlink>
      <w:r>
        <w:rPr>
          <w:rFonts w:ascii="Arial" w:hAnsi="Arial" w:cs="Arial"/>
          <w:color w:val="FF0000"/>
        </w:rPr>
        <w:t xml:space="preserve"> [Accessed on 17-3-20).</w:t>
      </w:r>
    </w:p>
    <w:p w14:paraId="62D7BA61"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45]</w:t>
      </w:r>
      <w:r>
        <w:rPr>
          <w:rFonts w:ascii="Arial" w:hAnsi="Arial" w:cs="Arial"/>
          <w:color w:val="000000" w:themeColor="text1"/>
        </w:rPr>
        <w:tab/>
        <w:t xml:space="preserve">WASHBURN, R.G., GILMORE, L.O., FECHHEIMER, N.S. (1958) The chemical composition of cattle hair. I. The fat, ash and nitrogen content. The Ohio Journal of Science. 58. Pp. 150 – 152. </w:t>
      </w:r>
    </w:p>
    <w:p w14:paraId="09161813"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46]</w:t>
      </w:r>
      <w:r>
        <w:rPr>
          <w:rFonts w:ascii="Arial" w:hAnsi="Arial" w:cs="Arial"/>
          <w:color w:val="000000" w:themeColor="text1"/>
        </w:rPr>
        <w:tab/>
        <w:t xml:space="preserve">DIAS DOS SANTOS, J., EDWARDS, H.G.M., CAPPA DE OLIVEIRA, L.F. (2019) Raman spectroscopy and electronic microscopy structural studies of Caucasian and Afro human hair. </w:t>
      </w:r>
      <w:r>
        <w:rPr>
          <w:rFonts w:ascii="Arial" w:hAnsi="Arial" w:cs="Arial"/>
          <w:i/>
          <w:iCs/>
          <w:color w:val="000000" w:themeColor="text1"/>
        </w:rPr>
        <w:t xml:space="preserve">Heliyon. </w:t>
      </w:r>
      <w:r>
        <w:rPr>
          <w:rFonts w:ascii="Arial" w:hAnsi="Arial" w:cs="Arial"/>
          <w:color w:val="000000" w:themeColor="text1"/>
        </w:rPr>
        <w:t>5. (5). e01582.</w:t>
      </w:r>
    </w:p>
    <w:p w14:paraId="2FA6358B"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47]</w:t>
      </w:r>
      <w:r>
        <w:rPr>
          <w:rFonts w:ascii="Arial" w:hAnsi="Arial" w:cs="Arial"/>
          <w:color w:val="000000" w:themeColor="text1"/>
        </w:rPr>
        <w:tab/>
        <w:t xml:space="preserve">KALIYADAN, F., GOSAI, B., AL MELHIM, W.N., FEROZE, K., QURESHI, H.A., IBRAHIM, S., KURUVILLA, J. (2016) Scanning electron microscopy study of hair shaft damage secondary to cosmetic treatments of the hair. </w:t>
      </w:r>
      <w:r>
        <w:rPr>
          <w:rFonts w:ascii="Arial" w:hAnsi="Arial" w:cs="Arial"/>
          <w:i/>
          <w:iCs/>
          <w:color w:val="000000" w:themeColor="text1"/>
        </w:rPr>
        <w:t xml:space="preserve">International Journal of Trichology. </w:t>
      </w:r>
      <w:r>
        <w:rPr>
          <w:rFonts w:ascii="Arial" w:hAnsi="Arial" w:cs="Arial"/>
          <w:color w:val="000000" w:themeColor="text1"/>
        </w:rPr>
        <w:t xml:space="preserve">8. (2). Pp. 94 – 98. </w:t>
      </w:r>
    </w:p>
    <w:p w14:paraId="1660E885" w14:textId="77777777" w:rsidR="00F81203" w:rsidRDefault="00F81203" w:rsidP="00F81203">
      <w:pPr>
        <w:spacing w:line="276" w:lineRule="auto"/>
        <w:jc w:val="both"/>
        <w:rPr>
          <w:rFonts w:ascii="Arial" w:hAnsi="Arial" w:cs="Arial"/>
          <w:color w:val="000000" w:themeColor="text1"/>
          <w:spacing w:val="4"/>
          <w:shd w:val="clear" w:color="auto" w:fill="FFFFFF"/>
        </w:rPr>
      </w:pPr>
      <w:r>
        <w:rPr>
          <w:rFonts w:ascii="Arial" w:hAnsi="Arial" w:cs="Arial"/>
          <w:color w:val="000000" w:themeColor="text1"/>
        </w:rPr>
        <w:t>[48]</w:t>
      </w:r>
      <w:r>
        <w:rPr>
          <w:rFonts w:ascii="Arial" w:hAnsi="Arial" w:cs="Arial"/>
          <w:color w:val="000000" w:themeColor="text1"/>
        </w:rPr>
        <w:tab/>
        <w:t>MAHRLE, G., STERRY, W., ORFANOS, C.E. (1981) The use of scanning-electron microscopy to assess damage of hair. In: Orfanos C.E., Montagna, W., St</w:t>
      </w:r>
      <w:r>
        <w:rPr>
          <w:rFonts w:ascii="Arial" w:hAnsi="Arial" w:cs="Arial"/>
          <w:color w:val="000000" w:themeColor="text1"/>
          <w:spacing w:val="4"/>
          <w:shd w:val="clear" w:color="auto" w:fill="FFFFFF"/>
        </w:rPr>
        <w:t xml:space="preserve">üttgen, G. (eds) Hair Research, Springer, Berlin. </w:t>
      </w:r>
    </w:p>
    <w:p w14:paraId="1EC4F3AF"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rPr>
        <w:t>[49]</w:t>
      </w:r>
      <w:r>
        <w:rPr>
          <w:rFonts w:ascii="Arial" w:hAnsi="Arial" w:cs="Arial"/>
          <w:color w:val="000000" w:themeColor="text1"/>
        </w:rPr>
        <w:tab/>
        <w:t xml:space="preserve">FBI, </w:t>
      </w:r>
      <w:r>
        <w:rPr>
          <w:rStyle w:val="Strong"/>
          <w:rFonts w:ascii="Arial" w:hAnsi="Arial" w:cs="Arial"/>
          <w:b w:val="0"/>
          <w:bCs w:val="0"/>
          <w:color w:val="000000" w:themeColor="text1"/>
        </w:rPr>
        <w:t>FBI Testimony on Microscopic Hair Analysis Contained Errors in at Least 90 Percent of Cases in Ongoing Review</w:t>
      </w:r>
      <w:r>
        <w:rPr>
          <w:rFonts w:ascii="Arial" w:hAnsi="Arial" w:cs="Arial"/>
          <w:b/>
          <w:bCs/>
          <w:color w:val="000000" w:themeColor="text1"/>
        </w:rPr>
        <w:t>.</w:t>
      </w:r>
      <w:r>
        <w:rPr>
          <w:rFonts w:ascii="Arial" w:hAnsi="Arial" w:cs="Arial"/>
          <w:color w:val="000000" w:themeColor="text1"/>
        </w:rPr>
        <w:t xml:space="preserve"> [Online]. Available From: </w:t>
      </w:r>
      <w:hyperlink r:id="rId89" w:tgtFrame="_blank" w:history="1">
        <w:r>
          <w:rPr>
            <w:rStyle w:val="Hyperlink"/>
            <w:rFonts w:ascii="Arial" w:hAnsi="Arial" w:cs="Arial"/>
            <w:color w:val="000000" w:themeColor="text1"/>
          </w:rPr>
          <w:t>https://www.fbi.gov/news/pressrel/press-releases/fbi-testimony-on-microscopic-hair-analysis-contained-errors-in-at-least-90-percent-of-cases-in-ongoing-review</w:t>
        </w:r>
      </w:hyperlink>
      <w:r>
        <w:rPr>
          <w:rFonts w:ascii="Arial" w:hAnsi="Arial" w:cs="Arial"/>
          <w:color w:val="000000" w:themeColor="text1"/>
        </w:rPr>
        <w:t>. [Accessed: 12/02/20], (2015).</w:t>
      </w:r>
    </w:p>
    <w:p w14:paraId="04C5515A" w14:textId="77777777" w:rsidR="00F81203" w:rsidRDefault="00F81203" w:rsidP="00F81203">
      <w:pPr>
        <w:spacing w:line="276" w:lineRule="auto"/>
        <w:jc w:val="both"/>
        <w:rPr>
          <w:rFonts w:ascii="Arial" w:hAnsi="Arial" w:cs="Arial"/>
          <w:color w:val="000000" w:themeColor="text1"/>
          <w:shd w:val="clear" w:color="auto" w:fill="FFFFFF"/>
        </w:rPr>
      </w:pPr>
      <w:r>
        <w:rPr>
          <w:rFonts w:ascii="Arial" w:hAnsi="Arial" w:cs="Arial"/>
          <w:color w:val="000000" w:themeColor="text1"/>
        </w:rPr>
        <w:t>[50]</w:t>
      </w:r>
      <w:r>
        <w:rPr>
          <w:rFonts w:ascii="Arial" w:hAnsi="Arial" w:cs="Arial"/>
          <w:color w:val="000000" w:themeColor="text1"/>
        </w:rPr>
        <w:tab/>
        <w:t xml:space="preserve">VAUGHN, M.R., OORSCHOT, R.A.H. &amp; BAINDUR-HUDSON, S. (2009) A Comparison of Hair Colour Measurement by Digital Image Analysis with Reflective Spectrophotometry. </w:t>
      </w:r>
      <w:r>
        <w:rPr>
          <w:rFonts w:ascii="Arial" w:hAnsi="Arial" w:cs="Arial"/>
          <w:i/>
          <w:color w:val="000000" w:themeColor="text1"/>
        </w:rPr>
        <w:t xml:space="preserve">Forensic Science International. </w:t>
      </w:r>
      <w:r>
        <w:rPr>
          <w:rFonts w:ascii="Arial" w:hAnsi="Arial" w:cs="Arial"/>
          <w:color w:val="000000" w:themeColor="text1"/>
        </w:rPr>
        <w:t xml:space="preserve">183. (1-3, January). Pp.97-101. </w:t>
      </w:r>
      <w:r>
        <w:rPr>
          <w:rFonts w:ascii="Arial" w:hAnsi="Arial" w:cs="Arial"/>
          <w:color w:val="000000" w:themeColor="text1"/>
          <w:shd w:val="clear" w:color="auto" w:fill="FFFFFF"/>
        </w:rPr>
        <w:t>doi: 10.1016/j.forsciint.2008.11.002.</w:t>
      </w:r>
    </w:p>
    <w:p w14:paraId="20CE95D5" w14:textId="77777777" w:rsidR="00F81203" w:rsidRDefault="00F81203" w:rsidP="00F81203">
      <w:pPr>
        <w:spacing w:line="276" w:lineRule="auto"/>
        <w:jc w:val="both"/>
        <w:rPr>
          <w:rFonts w:ascii="Arial" w:hAnsi="Arial" w:cs="Arial"/>
          <w:color w:val="000000" w:themeColor="text1"/>
        </w:rPr>
      </w:pPr>
      <w:r>
        <w:rPr>
          <w:rFonts w:ascii="Arial" w:hAnsi="Arial" w:cs="Arial"/>
          <w:color w:val="000000" w:themeColor="text1"/>
          <w:shd w:val="clear" w:color="auto" w:fill="FFFFFF"/>
        </w:rPr>
        <w:t>[51]</w:t>
      </w:r>
      <w:r>
        <w:rPr>
          <w:rFonts w:ascii="Arial" w:hAnsi="Arial" w:cs="Arial"/>
          <w:color w:val="000000" w:themeColor="text1"/>
          <w:shd w:val="clear" w:color="auto" w:fill="FFFFFF"/>
        </w:rPr>
        <w:tab/>
        <w:t xml:space="preserve">KIM, Y.D., JEON, S.Y., JI, J.H., LEE, W.S. (2010) Development of a classification system for extrinsic hair damage: standard grading of electron microscopic findings of damaged hairs. </w:t>
      </w:r>
      <w:r>
        <w:rPr>
          <w:rFonts w:ascii="Arial" w:hAnsi="Arial" w:cs="Arial"/>
          <w:i/>
          <w:iCs/>
          <w:color w:val="000000" w:themeColor="text1"/>
          <w:shd w:val="clear" w:color="auto" w:fill="FFFFFF"/>
        </w:rPr>
        <w:t xml:space="preserve">American Journal of Dermatopathology. </w:t>
      </w:r>
      <w:r>
        <w:rPr>
          <w:rFonts w:ascii="Arial" w:hAnsi="Arial" w:cs="Arial"/>
          <w:color w:val="000000" w:themeColor="text1"/>
          <w:shd w:val="clear" w:color="auto" w:fill="FFFFFF"/>
        </w:rPr>
        <w:t>32. (5). Pp. 432 – 438.</w:t>
      </w:r>
    </w:p>
    <w:p w14:paraId="3056BF55" w14:textId="77777777" w:rsidR="00F81203" w:rsidRDefault="00F81203" w:rsidP="00F81203">
      <w:pPr>
        <w:pStyle w:val="CommentText"/>
        <w:spacing w:line="276" w:lineRule="auto"/>
        <w:jc w:val="both"/>
        <w:rPr>
          <w:rFonts w:ascii="Arial" w:hAnsi="Arial" w:cs="Arial"/>
          <w:color w:val="000000" w:themeColor="text1"/>
          <w:sz w:val="22"/>
          <w:szCs w:val="22"/>
        </w:rPr>
      </w:pPr>
      <w:r>
        <w:rPr>
          <w:rFonts w:ascii="Arial" w:hAnsi="Arial" w:cs="Arial"/>
          <w:color w:val="000000" w:themeColor="text1"/>
          <w:sz w:val="22"/>
          <w:szCs w:val="22"/>
        </w:rPr>
        <w:t>[52]</w:t>
      </w:r>
      <w:r>
        <w:rPr>
          <w:rFonts w:ascii="Arial" w:hAnsi="Arial" w:cs="Arial"/>
          <w:color w:val="000000" w:themeColor="text1"/>
          <w:sz w:val="22"/>
          <w:szCs w:val="22"/>
        </w:rPr>
        <w:tab/>
        <w:t xml:space="preserve">SEARS, V.G., BLEAY, S.M., BANDEY, H.L., BOWMAN, V.J. (2012) A methodology for finger mark research. </w:t>
      </w:r>
      <w:r>
        <w:rPr>
          <w:rFonts w:ascii="Arial" w:hAnsi="Arial" w:cs="Arial"/>
          <w:i/>
          <w:iCs/>
          <w:color w:val="000000" w:themeColor="text1"/>
          <w:sz w:val="22"/>
          <w:szCs w:val="22"/>
        </w:rPr>
        <w:t xml:space="preserve">Science &amp; Justice. </w:t>
      </w:r>
      <w:r>
        <w:rPr>
          <w:rFonts w:ascii="Arial" w:hAnsi="Arial" w:cs="Arial"/>
          <w:color w:val="000000" w:themeColor="text1"/>
          <w:sz w:val="22"/>
          <w:szCs w:val="22"/>
        </w:rPr>
        <w:t xml:space="preserve">52. (3). Pp. 145 – 160. </w:t>
      </w:r>
    </w:p>
    <w:p w14:paraId="0AF6E724" w14:textId="77777777" w:rsidR="00F81203" w:rsidRDefault="00F81203" w:rsidP="00F81203">
      <w:pPr>
        <w:pStyle w:val="CommentText"/>
        <w:spacing w:line="276" w:lineRule="auto"/>
        <w:jc w:val="both"/>
        <w:rPr>
          <w:rFonts w:ascii="Arial" w:hAnsi="Arial" w:cs="Arial"/>
          <w:color w:val="000000" w:themeColor="text1"/>
          <w:sz w:val="22"/>
          <w:szCs w:val="22"/>
        </w:rPr>
      </w:pPr>
      <w:r>
        <w:rPr>
          <w:rFonts w:ascii="Arial" w:hAnsi="Arial" w:cs="Arial"/>
          <w:color w:val="000000" w:themeColor="text1"/>
          <w:sz w:val="22"/>
          <w:szCs w:val="22"/>
        </w:rPr>
        <w:t>[53]</w:t>
      </w:r>
      <w:r>
        <w:rPr>
          <w:rFonts w:ascii="Arial" w:hAnsi="Arial" w:cs="Arial"/>
          <w:color w:val="000000" w:themeColor="text1"/>
          <w:sz w:val="22"/>
          <w:szCs w:val="22"/>
        </w:rPr>
        <w:tab/>
        <w:t xml:space="preserve">DAWKINS, J., GAUTAM, L., BANDET, H., ARMITAGE, R., FERGUSON, L. (2020) The Effect of Paint Type on the Development of Latent Fingermarks on Walls. </w:t>
      </w:r>
      <w:r>
        <w:rPr>
          <w:rFonts w:ascii="Arial" w:hAnsi="Arial" w:cs="Arial"/>
          <w:i/>
          <w:iCs/>
          <w:color w:val="000000" w:themeColor="text1"/>
          <w:sz w:val="22"/>
          <w:szCs w:val="22"/>
        </w:rPr>
        <w:t>Forensic Science International</w:t>
      </w:r>
      <w:r>
        <w:rPr>
          <w:rFonts w:ascii="Arial" w:hAnsi="Arial" w:cs="Arial"/>
          <w:color w:val="000000" w:themeColor="text1"/>
          <w:sz w:val="22"/>
          <w:szCs w:val="22"/>
        </w:rPr>
        <w:t xml:space="preserve">. </w:t>
      </w:r>
    </w:p>
    <w:p w14:paraId="3D0DF997" w14:textId="77777777" w:rsidR="00F81203" w:rsidRDefault="00F81203" w:rsidP="00F81203">
      <w:pPr>
        <w:pStyle w:val="CommentText"/>
        <w:spacing w:line="276" w:lineRule="auto"/>
        <w:jc w:val="both"/>
        <w:rPr>
          <w:rFonts w:ascii="Arial" w:hAnsi="Arial" w:cs="Arial"/>
          <w:color w:val="000000" w:themeColor="text1"/>
          <w:sz w:val="22"/>
          <w:szCs w:val="22"/>
        </w:rPr>
      </w:pPr>
      <w:r>
        <w:rPr>
          <w:rFonts w:ascii="Arial" w:hAnsi="Arial" w:cs="Arial"/>
          <w:color w:val="000000" w:themeColor="text1"/>
          <w:sz w:val="22"/>
          <w:szCs w:val="22"/>
        </w:rPr>
        <w:t>[54]</w:t>
      </w:r>
      <w:r>
        <w:rPr>
          <w:rFonts w:ascii="Arial" w:hAnsi="Arial" w:cs="Arial"/>
          <w:color w:val="000000" w:themeColor="text1"/>
          <w:sz w:val="22"/>
          <w:szCs w:val="22"/>
        </w:rPr>
        <w:tab/>
        <w:t xml:space="preserve">FIELDHOUSE, S., GWINNETT, C. (2016) The design and implementation of a proficiency test for assessors of Fingermark quality, to facilitate collaborative practise in Fingermark research. </w:t>
      </w:r>
      <w:r>
        <w:rPr>
          <w:rFonts w:ascii="Arial" w:hAnsi="Arial" w:cs="Arial"/>
          <w:i/>
          <w:iCs/>
          <w:color w:val="000000" w:themeColor="text1"/>
          <w:sz w:val="22"/>
          <w:szCs w:val="22"/>
        </w:rPr>
        <w:t xml:space="preserve">Science &amp; Justice. </w:t>
      </w:r>
      <w:r>
        <w:rPr>
          <w:rFonts w:ascii="Arial" w:hAnsi="Arial" w:cs="Arial"/>
          <w:color w:val="000000" w:themeColor="text1"/>
          <w:sz w:val="22"/>
          <w:szCs w:val="22"/>
        </w:rPr>
        <w:t>56. (4). Pp. 231 – 240.</w:t>
      </w:r>
      <w:bookmarkEnd w:id="1"/>
    </w:p>
    <w:p w14:paraId="25B80993" w14:textId="77777777" w:rsidR="00445AB7" w:rsidRPr="00157807" w:rsidRDefault="00445AB7" w:rsidP="00157807">
      <w:pPr>
        <w:rPr>
          <w:rFonts w:ascii="Arial" w:hAnsi="Arial" w:cs="Arial"/>
        </w:rPr>
      </w:pPr>
    </w:p>
    <w:p w14:paraId="68FCD524" w14:textId="77777777" w:rsidR="00445AB7" w:rsidRDefault="00445AB7" w:rsidP="00445AB7">
      <w:pPr>
        <w:pStyle w:val="ListParagraph"/>
        <w:rPr>
          <w:rFonts w:ascii="Arial" w:hAnsi="Arial" w:cs="Arial"/>
        </w:rPr>
      </w:pPr>
    </w:p>
    <w:p w14:paraId="4F7AEB50" w14:textId="77777777" w:rsidR="005A5027" w:rsidRDefault="005A5027"/>
    <w:sectPr w:rsidR="005A50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6415D"/>
    <w:multiLevelType w:val="hybridMultilevel"/>
    <w:tmpl w:val="C3A887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5027"/>
    <w:rsid w:val="00157807"/>
    <w:rsid w:val="00445AB7"/>
    <w:rsid w:val="005607B0"/>
    <w:rsid w:val="005953EE"/>
    <w:rsid w:val="005A5027"/>
    <w:rsid w:val="00BC2792"/>
    <w:rsid w:val="00F812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66"/>
    <o:shapelayout v:ext="edit">
      <o:idmap v:ext="edit" data="1"/>
    </o:shapelayout>
  </w:shapeDefaults>
  <w:decimalSymbol w:val="."/>
  <w:listSeparator w:val=","/>
  <w14:docId w14:val="1D5143BC"/>
  <w15:chartTrackingRefBased/>
  <w15:docId w15:val="{FC6B7D4A-4D3A-4D6B-95C5-F1F6BE2B0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45AB7"/>
    <w:pPr>
      <w:spacing w:line="256" w:lineRule="auto"/>
    </w:pPr>
  </w:style>
  <w:style w:type="paragraph" w:styleId="Heading1">
    <w:name w:val="heading 1"/>
    <w:basedOn w:val="Normal"/>
    <w:next w:val="Normal"/>
    <w:link w:val="Heading1Char"/>
    <w:uiPriority w:val="9"/>
    <w:qFormat/>
    <w:rsid w:val="00F812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45A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8120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445AB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445AB7"/>
    <w:pPr>
      <w:ind w:left="720"/>
      <w:contextualSpacing/>
    </w:pPr>
  </w:style>
  <w:style w:type="character" w:customStyle="1" w:styleId="Heading1Char">
    <w:name w:val="Heading 1 Char"/>
    <w:basedOn w:val="DefaultParagraphFont"/>
    <w:link w:val="Heading1"/>
    <w:uiPriority w:val="9"/>
    <w:rsid w:val="00F8120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81203"/>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semiHidden/>
    <w:unhideWhenUsed/>
    <w:rsid w:val="00F81203"/>
    <w:rPr>
      <w:color w:val="0563C1" w:themeColor="hyperlink"/>
      <w:u w:val="single"/>
    </w:rPr>
  </w:style>
  <w:style w:type="character" w:styleId="FollowedHyperlink">
    <w:name w:val="FollowedHyperlink"/>
    <w:basedOn w:val="DefaultParagraphFont"/>
    <w:uiPriority w:val="99"/>
    <w:semiHidden/>
    <w:unhideWhenUsed/>
    <w:rsid w:val="00F81203"/>
    <w:rPr>
      <w:color w:val="954F72" w:themeColor="followedHyperlink"/>
      <w:u w:val="single"/>
    </w:rPr>
  </w:style>
  <w:style w:type="paragraph" w:customStyle="1" w:styleId="msonormal0">
    <w:name w:val="msonormal"/>
    <w:basedOn w:val="Normal"/>
    <w:rsid w:val="00F812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semiHidden/>
    <w:unhideWhenUsed/>
    <w:rsid w:val="00F81203"/>
    <w:pPr>
      <w:spacing w:line="240" w:lineRule="auto"/>
    </w:pPr>
    <w:rPr>
      <w:sz w:val="20"/>
      <w:szCs w:val="20"/>
    </w:rPr>
  </w:style>
  <w:style w:type="character" w:customStyle="1" w:styleId="CommentTextChar">
    <w:name w:val="Comment Text Char"/>
    <w:basedOn w:val="DefaultParagraphFont"/>
    <w:link w:val="CommentText"/>
    <w:uiPriority w:val="99"/>
    <w:semiHidden/>
    <w:rsid w:val="00F81203"/>
    <w:rPr>
      <w:sz w:val="20"/>
      <w:szCs w:val="20"/>
    </w:rPr>
  </w:style>
  <w:style w:type="paragraph" w:styleId="Header">
    <w:name w:val="header"/>
    <w:basedOn w:val="Normal"/>
    <w:link w:val="HeaderChar"/>
    <w:uiPriority w:val="99"/>
    <w:semiHidden/>
    <w:unhideWhenUsed/>
    <w:rsid w:val="00F8120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81203"/>
  </w:style>
  <w:style w:type="paragraph" w:styleId="Footer">
    <w:name w:val="footer"/>
    <w:basedOn w:val="Normal"/>
    <w:link w:val="FooterChar"/>
    <w:uiPriority w:val="99"/>
    <w:semiHidden/>
    <w:unhideWhenUsed/>
    <w:rsid w:val="00F81203"/>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F81203"/>
  </w:style>
  <w:style w:type="paragraph" w:styleId="Caption">
    <w:name w:val="caption"/>
    <w:basedOn w:val="Normal"/>
    <w:next w:val="Normal"/>
    <w:uiPriority w:val="35"/>
    <w:semiHidden/>
    <w:unhideWhenUsed/>
    <w:qFormat/>
    <w:rsid w:val="00F81203"/>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F81203"/>
    <w:rPr>
      <w:b/>
      <w:bCs/>
    </w:rPr>
  </w:style>
  <w:style w:type="character" w:customStyle="1" w:styleId="CommentSubjectChar">
    <w:name w:val="Comment Subject Char"/>
    <w:basedOn w:val="CommentTextChar"/>
    <w:link w:val="CommentSubject"/>
    <w:uiPriority w:val="99"/>
    <w:semiHidden/>
    <w:rsid w:val="00F81203"/>
    <w:rPr>
      <w:b/>
      <w:bCs/>
      <w:sz w:val="20"/>
      <w:szCs w:val="20"/>
    </w:rPr>
  </w:style>
  <w:style w:type="paragraph" w:styleId="BalloonText">
    <w:name w:val="Balloon Text"/>
    <w:basedOn w:val="Normal"/>
    <w:link w:val="BalloonTextChar"/>
    <w:uiPriority w:val="99"/>
    <w:semiHidden/>
    <w:unhideWhenUsed/>
    <w:rsid w:val="00F812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203"/>
    <w:rPr>
      <w:rFonts w:ascii="Tahoma" w:hAnsi="Tahoma" w:cs="Tahoma"/>
      <w:sz w:val="16"/>
      <w:szCs w:val="16"/>
    </w:rPr>
  </w:style>
  <w:style w:type="paragraph" w:styleId="Revision">
    <w:name w:val="Revision"/>
    <w:uiPriority w:val="99"/>
    <w:semiHidden/>
    <w:rsid w:val="00F81203"/>
    <w:pPr>
      <w:spacing w:after="0" w:line="240" w:lineRule="auto"/>
    </w:pPr>
  </w:style>
  <w:style w:type="character" w:styleId="CommentReference">
    <w:name w:val="annotation reference"/>
    <w:basedOn w:val="DefaultParagraphFont"/>
    <w:uiPriority w:val="99"/>
    <w:semiHidden/>
    <w:unhideWhenUsed/>
    <w:rsid w:val="00F81203"/>
    <w:rPr>
      <w:sz w:val="16"/>
      <w:szCs w:val="16"/>
    </w:rPr>
  </w:style>
  <w:style w:type="character" w:customStyle="1" w:styleId="anchor-text">
    <w:name w:val="anchor-text"/>
    <w:basedOn w:val="DefaultParagraphFont"/>
    <w:rsid w:val="00F81203"/>
  </w:style>
  <w:style w:type="table" w:styleId="TableGrid">
    <w:name w:val="Table Grid"/>
    <w:basedOn w:val="TableNormal"/>
    <w:uiPriority w:val="39"/>
    <w:rsid w:val="00F81203"/>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81203"/>
    <w:pPr>
      <w:spacing w:after="0" w:line="240" w:lineRule="auto"/>
    </w:pPr>
    <w:rPr>
      <w:lang w:val="en-US"/>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81203"/>
    <w:pPr>
      <w:spacing w:after="0" w:line="240" w:lineRule="auto"/>
    </w:pPr>
    <w:rPr>
      <w:lang w:val="en-US"/>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81203"/>
    <w:pPr>
      <w:spacing w:after="0" w:line="240" w:lineRule="auto"/>
    </w:pPr>
    <w:rPr>
      <w:lang w:val="en-US"/>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81203"/>
    <w:pPr>
      <w:spacing w:after="0" w:line="240" w:lineRule="auto"/>
    </w:pPr>
    <w:rPr>
      <w:lang w:val="en-US"/>
    </w:r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F812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6636368">
      <w:bodyDiv w:val="1"/>
      <w:marLeft w:val="0"/>
      <w:marRight w:val="0"/>
      <w:marTop w:val="0"/>
      <w:marBottom w:val="0"/>
      <w:divBdr>
        <w:top w:val="none" w:sz="0" w:space="0" w:color="auto"/>
        <w:left w:val="none" w:sz="0" w:space="0" w:color="auto"/>
        <w:bottom w:val="none" w:sz="0" w:space="0" w:color="auto"/>
        <w:right w:val="none" w:sz="0" w:space="0" w:color="auto"/>
      </w:divBdr>
    </w:div>
    <w:div w:id="1246571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5.png"/><Relationship Id="rId89" Type="http://schemas.openxmlformats.org/officeDocument/2006/relationships/hyperlink" Target="https://www.fbi.gov/news/pressrel/press-releases/fbi-testimony-on-microscopic-hair-analysis-contained-errors-in-at-least-90-percent-of-cases-in-ongoing-review" TargetMode="External"/><Relationship Id="rId7" Type="http://schemas.openxmlformats.org/officeDocument/2006/relationships/webSettings" Target="webSettings.xml"/><Relationship Id="rId71" Type="http://schemas.openxmlformats.org/officeDocument/2006/relationships/image" Target="media/image63.png"/><Relationship Id="rId2" Type="http://schemas.openxmlformats.org/officeDocument/2006/relationships/customXml" Target="../customXml/item2.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8.png"/><Relationship Id="rId5" Type="http://schemas.openxmlformats.org/officeDocument/2006/relationships/styles" Target="styles.xml"/><Relationship Id="rId61" Type="http://schemas.openxmlformats.org/officeDocument/2006/relationships/image" Target="media/image53.png"/><Relationship Id="rId82" Type="http://schemas.openxmlformats.org/officeDocument/2006/relationships/chart" Target="charts/chart2.xml"/><Relationship Id="rId90"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6.png"/><Relationship Id="rId3" Type="http://schemas.openxmlformats.org/officeDocument/2006/relationships/customXml" Target="../customXml/item3.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jpe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3.png"/><Relationship Id="rId41" Type="http://schemas.openxmlformats.org/officeDocument/2006/relationships/chart" Target="charts/chart1.xml"/><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4.png"/><Relationship Id="rId88" Type="http://schemas.openxmlformats.org/officeDocument/2006/relationships/hyperlink" Target="http://www.legislation.gov.uk/ukpga/1991/65/contents"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7.png"/><Relationship Id="rId4" Type="http://schemas.openxmlformats.org/officeDocument/2006/relationships/numbering" Target="numbering.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nal Total'!$A$2</c:f>
              <c:strCache>
                <c:ptCount val="1"/>
                <c:pt idx="0">
                  <c:v>Furnace Embedded</c:v>
                </c:pt>
              </c:strCache>
            </c:strRef>
          </c:tx>
          <c:spPr>
            <a:pattFill prst="pct5">
              <a:fgClr>
                <a:schemeClr val="bg1">
                  <a:lumMod val="85000"/>
                </a:schemeClr>
              </a:fgClr>
              <a:bgClr>
                <a:schemeClr val="bg1"/>
              </a:bgClr>
            </a:patt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Final Total'!$B$1:$I$1</c:f>
              <c:numCache>
                <c:formatCode>General</c:formatCode>
                <c:ptCount val="8"/>
                <c:pt idx="0">
                  <c:v>0</c:v>
                </c:pt>
                <c:pt idx="1">
                  <c:v>50</c:v>
                </c:pt>
                <c:pt idx="2">
                  <c:v>100</c:v>
                </c:pt>
                <c:pt idx="3">
                  <c:v>150</c:v>
                </c:pt>
                <c:pt idx="4">
                  <c:v>200</c:v>
                </c:pt>
                <c:pt idx="5">
                  <c:v>250</c:v>
                </c:pt>
                <c:pt idx="6">
                  <c:v>300</c:v>
                </c:pt>
                <c:pt idx="7">
                  <c:v>350</c:v>
                </c:pt>
              </c:numCache>
            </c:numRef>
          </c:cat>
          <c:val>
            <c:numRef>
              <c:f>'Final Total'!$B$2:$I$2</c:f>
              <c:numCache>
                <c:formatCode>General</c:formatCode>
                <c:ptCount val="8"/>
                <c:pt idx="0">
                  <c:v>0</c:v>
                </c:pt>
                <c:pt idx="1">
                  <c:v>1</c:v>
                </c:pt>
                <c:pt idx="2">
                  <c:v>0</c:v>
                </c:pt>
                <c:pt idx="3">
                  <c:v>9</c:v>
                </c:pt>
                <c:pt idx="4">
                  <c:v>9</c:v>
                </c:pt>
                <c:pt idx="5">
                  <c:v>18</c:v>
                </c:pt>
                <c:pt idx="6">
                  <c:v>33</c:v>
                </c:pt>
                <c:pt idx="7">
                  <c:v>35</c:v>
                </c:pt>
              </c:numCache>
            </c:numRef>
          </c:val>
          <c:extLst>
            <c:ext xmlns:c16="http://schemas.microsoft.com/office/drawing/2014/chart" uri="{C3380CC4-5D6E-409C-BE32-E72D297353CC}">
              <c16:uniqueId val="{00000000-69ED-486C-A2A7-F85F5E9F6E66}"/>
            </c:ext>
          </c:extLst>
        </c:ser>
        <c:ser>
          <c:idx val="1"/>
          <c:order val="1"/>
          <c:tx>
            <c:strRef>
              <c:f>'Final Total'!$A$3</c:f>
              <c:strCache>
                <c:ptCount val="1"/>
                <c:pt idx="0">
                  <c:v>Furnace Individual</c:v>
                </c:pt>
              </c:strCache>
            </c:strRef>
          </c:tx>
          <c:spPr>
            <a:pattFill prst="narHorz">
              <a:fgClr>
                <a:schemeClr val="tx2"/>
              </a:fgClr>
              <a:bgClr>
                <a:schemeClr val="bg1"/>
              </a:bgClr>
            </a:pattFill>
            <a:ln w="9525" cap="flat" cmpd="sng" algn="ctr">
              <a:solidFill>
                <a:schemeClr val="tx2"/>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Final Total'!$B$1:$I$1</c:f>
              <c:numCache>
                <c:formatCode>General</c:formatCode>
                <c:ptCount val="8"/>
                <c:pt idx="0">
                  <c:v>0</c:v>
                </c:pt>
                <c:pt idx="1">
                  <c:v>50</c:v>
                </c:pt>
                <c:pt idx="2">
                  <c:v>100</c:v>
                </c:pt>
                <c:pt idx="3">
                  <c:v>150</c:v>
                </c:pt>
                <c:pt idx="4">
                  <c:v>200</c:v>
                </c:pt>
                <c:pt idx="5">
                  <c:v>250</c:v>
                </c:pt>
                <c:pt idx="6">
                  <c:v>300</c:v>
                </c:pt>
                <c:pt idx="7">
                  <c:v>350</c:v>
                </c:pt>
              </c:numCache>
            </c:numRef>
          </c:cat>
          <c:val>
            <c:numRef>
              <c:f>'Final Total'!$B$3:$I$3</c:f>
              <c:numCache>
                <c:formatCode>General</c:formatCode>
                <c:ptCount val="8"/>
                <c:pt idx="0">
                  <c:v>0</c:v>
                </c:pt>
                <c:pt idx="1">
                  <c:v>4</c:v>
                </c:pt>
                <c:pt idx="2">
                  <c:v>6</c:v>
                </c:pt>
                <c:pt idx="3">
                  <c:v>8</c:v>
                </c:pt>
                <c:pt idx="4">
                  <c:v>8</c:v>
                </c:pt>
                <c:pt idx="5">
                  <c:v>27</c:v>
                </c:pt>
                <c:pt idx="6">
                  <c:v>28</c:v>
                </c:pt>
                <c:pt idx="7">
                  <c:v>32</c:v>
                </c:pt>
              </c:numCache>
            </c:numRef>
          </c:val>
          <c:extLst>
            <c:ext xmlns:c16="http://schemas.microsoft.com/office/drawing/2014/chart" uri="{C3380CC4-5D6E-409C-BE32-E72D297353CC}">
              <c16:uniqueId val="{00000001-69ED-486C-A2A7-F85F5E9F6E66}"/>
            </c:ext>
          </c:extLst>
        </c:ser>
        <c:dLbls>
          <c:dLblPos val="outEnd"/>
          <c:showLegendKey val="0"/>
          <c:showVal val="1"/>
          <c:showCatName val="0"/>
          <c:showSerName val="0"/>
          <c:showPercent val="0"/>
          <c:showBubbleSize val="0"/>
        </c:dLbls>
        <c:gapWidth val="100"/>
        <c:overlap val="-24"/>
        <c:axId val="357726848"/>
        <c:axId val="357724496"/>
      </c:barChart>
      <c:catAx>
        <c:axId val="35772684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GB">
                    <a:solidFill>
                      <a:schemeClr val="tx1"/>
                    </a:solidFill>
                  </a:rPr>
                  <a:t>Temperature (</a:t>
                </a:r>
                <a:r>
                  <a:rPr lang="en-GB" sz="900" b="0" i="0" u="none" strike="noStrike" cap="all" baseline="0">
                    <a:solidFill>
                      <a:schemeClr val="tx1"/>
                    </a:solidFill>
                    <a:effectLst/>
                  </a:rPr>
                  <a:t>°C)</a:t>
                </a:r>
                <a:endParaRPr lang="en-GB">
                  <a:solidFill>
                    <a:schemeClr val="tx1"/>
                  </a:solidFill>
                </a:endParaRP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57724496"/>
        <c:crosses val="autoZero"/>
        <c:auto val="1"/>
        <c:lblAlgn val="ctr"/>
        <c:lblOffset val="100"/>
        <c:noMultiLvlLbl val="0"/>
      </c:catAx>
      <c:valAx>
        <c:axId val="357724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solidFill>
                      <a:schemeClr val="tx1"/>
                    </a:solidFill>
                  </a:rPr>
                  <a:t>Mean Total Damage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57726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nal Total'!$A$6</c:f>
              <c:strCache>
                <c:ptCount val="1"/>
                <c:pt idx="0">
                  <c:v>Microwave Embedded</c:v>
                </c:pt>
              </c:strCache>
            </c:strRef>
          </c:tx>
          <c:spPr>
            <a:pattFill prst="pct5">
              <a:fgClr>
                <a:schemeClr val="bg1">
                  <a:lumMod val="85000"/>
                </a:schemeClr>
              </a:fgClr>
              <a:bgClr>
                <a:schemeClr val="bg1"/>
              </a:bgClr>
            </a:patt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Final Total'!$B$5:$J$5</c:f>
              <c:numCache>
                <c:formatCode>General</c:formatCode>
                <c:ptCount val="9"/>
                <c:pt idx="0">
                  <c:v>0</c:v>
                </c:pt>
                <c:pt idx="1">
                  <c:v>15</c:v>
                </c:pt>
                <c:pt idx="2">
                  <c:v>30</c:v>
                </c:pt>
                <c:pt idx="3">
                  <c:v>45</c:v>
                </c:pt>
                <c:pt idx="4">
                  <c:v>60</c:v>
                </c:pt>
                <c:pt idx="5">
                  <c:v>120</c:v>
                </c:pt>
                <c:pt idx="6">
                  <c:v>180</c:v>
                </c:pt>
                <c:pt idx="7">
                  <c:v>240</c:v>
                </c:pt>
                <c:pt idx="8">
                  <c:v>300</c:v>
                </c:pt>
              </c:numCache>
            </c:numRef>
          </c:cat>
          <c:val>
            <c:numRef>
              <c:f>'Final Total'!$B$6:$J$6</c:f>
              <c:numCache>
                <c:formatCode>General</c:formatCode>
                <c:ptCount val="9"/>
                <c:pt idx="0">
                  <c:v>0</c:v>
                </c:pt>
                <c:pt idx="1">
                  <c:v>8</c:v>
                </c:pt>
                <c:pt idx="2">
                  <c:v>5</c:v>
                </c:pt>
                <c:pt idx="3">
                  <c:v>6</c:v>
                </c:pt>
                <c:pt idx="4">
                  <c:v>3</c:v>
                </c:pt>
                <c:pt idx="5">
                  <c:v>10</c:v>
                </c:pt>
                <c:pt idx="6">
                  <c:v>2</c:v>
                </c:pt>
                <c:pt idx="7">
                  <c:v>10</c:v>
                </c:pt>
                <c:pt idx="8">
                  <c:v>16</c:v>
                </c:pt>
              </c:numCache>
            </c:numRef>
          </c:val>
          <c:extLst>
            <c:ext xmlns:c16="http://schemas.microsoft.com/office/drawing/2014/chart" uri="{C3380CC4-5D6E-409C-BE32-E72D297353CC}">
              <c16:uniqueId val="{00000000-DD52-4395-952A-CB10D4189AC4}"/>
            </c:ext>
          </c:extLst>
        </c:ser>
        <c:ser>
          <c:idx val="1"/>
          <c:order val="1"/>
          <c:tx>
            <c:strRef>
              <c:f>'Final Total'!$A$7</c:f>
              <c:strCache>
                <c:ptCount val="1"/>
                <c:pt idx="0">
                  <c:v>Microwave Individual</c:v>
                </c:pt>
              </c:strCache>
            </c:strRef>
          </c:tx>
          <c:spPr>
            <a:pattFill prst="narHorz">
              <a:fgClr>
                <a:schemeClr val="tx2"/>
              </a:fgClr>
              <a:bgClr>
                <a:schemeClr val="bg1"/>
              </a:bgClr>
            </a:pattFill>
            <a:ln w="9525" cap="flat" cmpd="sng" algn="ctr">
              <a:solidFill>
                <a:schemeClr val="tx2"/>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Final Total'!$B$5:$J$5</c:f>
              <c:numCache>
                <c:formatCode>General</c:formatCode>
                <c:ptCount val="9"/>
                <c:pt idx="0">
                  <c:v>0</c:v>
                </c:pt>
                <c:pt idx="1">
                  <c:v>15</c:v>
                </c:pt>
                <c:pt idx="2">
                  <c:v>30</c:v>
                </c:pt>
                <c:pt idx="3">
                  <c:v>45</c:v>
                </c:pt>
                <c:pt idx="4">
                  <c:v>60</c:v>
                </c:pt>
                <c:pt idx="5">
                  <c:v>120</c:v>
                </c:pt>
                <c:pt idx="6">
                  <c:v>180</c:v>
                </c:pt>
                <c:pt idx="7">
                  <c:v>240</c:v>
                </c:pt>
                <c:pt idx="8">
                  <c:v>300</c:v>
                </c:pt>
              </c:numCache>
            </c:numRef>
          </c:cat>
          <c:val>
            <c:numRef>
              <c:f>'Final Total'!$B$7:$J$7</c:f>
              <c:numCache>
                <c:formatCode>General</c:formatCode>
                <c:ptCount val="9"/>
                <c:pt idx="0">
                  <c:v>0</c:v>
                </c:pt>
                <c:pt idx="1">
                  <c:v>6</c:v>
                </c:pt>
                <c:pt idx="2">
                  <c:v>9</c:v>
                </c:pt>
                <c:pt idx="3">
                  <c:v>10</c:v>
                </c:pt>
                <c:pt idx="4">
                  <c:v>10</c:v>
                </c:pt>
                <c:pt idx="5">
                  <c:v>6</c:v>
                </c:pt>
                <c:pt idx="6">
                  <c:v>12</c:v>
                </c:pt>
                <c:pt idx="7">
                  <c:v>7</c:v>
                </c:pt>
                <c:pt idx="8">
                  <c:v>12</c:v>
                </c:pt>
              </c:numCache>
            </c:numRef>
          </c:val>
          <c:extLst>
            <c:ext xmlns:c16="http://schemas.microsoft.com/office/drawing/2014/chart" uri="{C3380CC4-5D6E-409C-BE32-E72D297353CC}">
              <c16:uniqueId val="{00000001-DD52-4395-952A-CB10D4189AC4}"/>
            </c:ext>
          </c:extLst>
        </c:ser>
        <c:dLbls>
          <c:dLblPos val="outEnd"/>
          <c:showLegendKey val="0"/>
          <c:showVal val="1"/>
          <c:showCatName val="0"/>
          <c:showSerName val="0"/>
          <c:showPercent val="0"/>
          <c:showBubbleSize val="0"/>
        </c:dLbls>
        <c:gapWidth val="100"/>
        <c:overlap val="-24"/>
        <c:axId val="449604384"/>
        <c:axId val="449605560"/>
      </c:barChart>
      <c:catAx>
        <c:axId val="44960438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GB">
                    <a:solidFill>
                      <a:schemeClr val="tx1"/>
                    </a:solidFill>
                  </a:rPr>
                  <a:t>Time (second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49605560"/>
        <c:crosses val="autoZero"/>
        <c:auto val="1"/>
        <c:lblAlgn val="ctr"/>
        <c:lblOffset val="100"/>
        <c:noMultiLvlLbl val="0"/>
      </c:catAx>
      <c:valAx>
        <c:axId val="449605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GB">
                    <a:solidFill>
                      <a:schemeClr val="tx1"/>
                    </a:solidFill>
                  </a:rPr>
                  <a:t> Mean total Damage</a:t>
                </a:r>
                <a:r>
                  <a:rPr lang="en-GB" baseline="0">
                    <a:solidFill>
                      <a:schemeClr val="tx1"/>
                    </a:solidFill>
                  </a:rPr>
                  <a:t> Score</a:t>
                </a:r>
                <a:endParaRPr lang="en-GB">
                  <a:solidFill>
                    <a:schemeClr val="tx1"/>
                  </a:solidFill>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49604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7BBF119427BB34F9E0441060B6F0034" ma:contentTypeVersion="15" ma:contentTypeDescription="Create a new document." ma:contentTypeScope="" ma:versionID="5a1414fec8d1ed1d6a734b48b6ed5919">
  <xsd:schema xmlns:xsd="http://www.w3.org/2001/XMLSchema" xmlns:xs="http://www.w3.org/2001/XMLSchema" xmlns:p="http://schemas.microsoft.com/office/2006/metadata/properties" xmlns:ns3="48a86445-630b-41aa-a529-64601285d6ac" xmlns:ns4="2c671b84-fd7a-4f43-9c19-37f252d982aa" targetNamespace="http://schemas.microsoft.com/office/2006/metadata/properties" ma:root="true" ma:fieldsID="9bbb76b47e28f387f1f25b4ec1e54580" ns3:_="" ns4:_="">
    <xsd:import namespace="48a86445-630b-41aa-a529-64601285d6ac"/>
    <xsd:import namespace="2c671b84-fd7a-4f43-9c19-37f252d982aa"/>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a86445-630b-41aa-a529-64601285d6a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2c671b84-fd7a-4f43-9c19-37f252d982aa"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AB840A2-BA8D-42BF-A873-4847B9D743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a86445-630b-41aa-a529-64601285d6ac"/>
    <ds:schemaRef ds:uri="2c671b84-fd7a-4f43-9c19-37f252d982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15A543-9EFA-4238-8967-D1C92AD4AFCA}">
  <ds:schemaRefs>
    <ds:schemaRef ds:uri="http://schemas.microsoft.com/sharepoint/v3/contenttype/forms"/>
  </ds:schemaRefs>
</ds:datastoreItem>
</file>

<file path=customXml/itemProps3.xml><?xml version="1.0" encoding="utf-8"?>
<ds:datastoreItem xmlns:ds="http://schemas.openxmlformats.org/officeDocument/2006/customXml" ds:itemID="{D8B0FF02-8409-4FFD-9CD8-BC66C3F71873}">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2c671b84-fd7a-4f43-9c19-37f252d982aa"/>
    <ds:schemaRef ds:uri="http://schemas.microsoft.com/office/infopath/2007/PartnerControls"/>
    <ds:schemaRef ds:uri="48a86445-630b-41aa-a529-64601285d6ac"/>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44</Pages>
  <Words>15242</Words>
  <Characters>86886</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Wilkinson</dc:creator>
  <cp:keywords/>
  <dc:description/>
  <cp:lastModifiedBy>Laura Wilkinson</cp:lastModifiedBy>
  <cp:revision>7</cp:revision>
  <dcterms:created xsi:type="dcterms:W3CDTF">2020-06-11T08:30:00Z</dcterms:created>
  <dcterms:modified xsi:type="dcterms:W3CDTF">2020-06-1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BBF119427BB34F9E0441060B6F0034</vt:lpwstr>
  </property>
</Properties>
</file>